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AAEF3C" w14:textId="76C820F2" w:rsidR="00C715CA" w:rsidRPr="00E6172C" w:rsidRDefault="00E667A4" w:rsidP="00C715CA">
      <w:pPr>
        <w:spacing w:line="360" w:lineRule="auto"/>
        <w:jc w:val="both"/>
        <w:outlineLvl w:val="0"/>
        <w:rPr>
          <w:rFonts w:cs="Arial"/>
          <w:b/>
          <w:lang w:val="en-GB"/>
        </w:rPr>
      </w:pPr>
      <w:r w:rsidRPr="00E6172C">
        <w:rPr>
          <w:rFonts w:cs="Arial"/>
          <w:lang w:val="en-GB"/>
        </w:rPr>
        <w:t xml:space="preserve">Fgf-driven Tbx </w:t>
      </w:r>
      <w:r w:rsidR="00704115" w:rsidRPr="00E6172C">
        <w:rPr>
          <w:rFonts w:cs="Arial"/>
          <w:lang w:val="en-GB"/>
        </w:rPr>
        <w:t xml:space="preserve">protein activities </w:t>
      </w:r>
      <w:r w:rsidRPr="00E6172C">
        <w:rPr>
          <w:rFonts w:cs="Arial"/>
          <w:lang w:val="en-GB"/>
        </w:rPr>
        <w:t xml:space="preserve">directly induce </w:t>
      </w:r>
      <w:r w:rsidRPr="00E6172C">
        <w:rPr>
          <w:rFonts w:cs="Arial"/>
          <w:i/>
          <w:lang w:val="en-GB"/>
        </w:rPr>
        <w:t>myf5</w:t>
      </w:r>
      <w:r w:rsidRPr="00E6172C">
        <w:rPr>
          <w:rFonts w:cs="Arial"/>
          <w:lang w:val="en-GB"/>
        </w:rPr>
        <w:t xml:space="preserve"> and </w:t>
      </w:r>
      <w:proofErr w:type="spellStart"/>
      <w:r w:rsidRPr="00E6172C">
        <w:rPr>
          <w:rFonts w:cs="Arial"/>
          <w:i/>
          <w:lang w:val="en-GB"/>
        </w:rPr>
        <w:t>myod</w:t>
      </w:r>
      <w:proofErr w:type="spellEnd"/>
      <w:r w:rsidRPr="00E6172C">
        <w:rPr>
          <w:rFonts w:cs="Arial"/>
          <w:lang w:val="en-GB"/>
        </w:rPr>
        <w:t xml:space="preserve"> to initiate zebrafish myogenesis</w:t>
      </w:r>
    </w:p>
    <w:p w14:paraId="2AA89416" w14:textId="77777777" w:rsidR="00C715CA" w:rsidRPr="00E6172C" w:rsidRDefault="00C715CA" w:rsidP="00C715CA">
      <w:pPr>
        <w:spacing w:line="360" w:lineRule="auto"/>
        <w:jc w:val="both"/>
        <w:outlineLvl w:val="0"/>
        <w:rPr>
          <w:rFonts w:cs="Arial"/>
          <w:b/>
          <w:lang w:val="en-GB"/>
        </w:rPr>
      </w:pPr>
    </w:p>
    <w:p w14:paraId="2045C7D1" w14:textId="47AA01C1" w:rsidR="00C715CA" w:rsidRPr="00E6172C" w:rsidRDefault="004D59FB" w:rsidP="00AE16DB">
      <w:pPr>
        <w:spacing w:line="360" w:lineRule="auto"/>
        <w:jc w:val="both"/>
        <w:outlineLvl w:val="0"/>
        <w:rPr>
          <w:rFonts w:cs="Arial"/>
          <w:lang w:val="en-GB"/>
        </w:rPr>
      </w:pPr>
      <w:r w:rsidRPr="00E6172C">
        <w:rPr>
          <w:rFonts w:cs="Arial"/>
          <w:lang w:val="en-GB"/>
        </w:rPr>
        <w:t>Daniel P.S. Osborn*</w:t>
      </w:r>
      <w:r w:rsidRPr="00E6172C">
        <w:rPr>
          <w:rFonts w:cs="Arial"/>
          <w:vertAlign w:val="superscript"/>
          <w:lang w:val="en-GB"/>
        </w:rPr>
        <w:t>‡</w:t>
      </w:r>
      <w:hyperlink r:id="rId8" w:history="1">
        <w:r w:rsidR="006A6B06" w:rsidRPr="00E6172C">
          <w:rPr>
            <w:rStyle w:val="Hyperlink"/>
            <w:rFonts w:cs="Arial"/>
            <w:vertAlign w:val="superscript"/>
            <w:lang w:val="en-GB"/>
          </w:rPr>
          <w:t>ORCID</w:t>
        </w:r>
      </w:hyperlink>
      <w:r w:rsidRPr="00E6172C">
        <w:rPr>
          <w:rFonts w:cs="Arial"/>
          <w:lang w:val="en-GB"/>
        </w:rPr>
        <w:t xml:space="preserve">, </w:t>
      </w:r>
      <w:r w:rsidR="00C715CA" w:rsidRPr="00E6172C">
        <w:rPr>
          <w:rFonts w:cs="Arial"/>
          <w:lang w:val="en-GB"/>
        </w:rPr>
        <w:t>Kuoyu Li*</w:t>
      </w:r>
      <w:r w:rsidR="00E32E84" w:rsidRPr="00E6172C">
        <w:rPr>
          <w:rFonts w:cs="Arial"/>
          <w:vertAlign w:val="superscript"/>
          <w:lang w:val="en-GB"/>
        </w:rPr>
        <w:t>§</w:t>
      </w:r>
      <w:r w:rsidR="00C715CA" w:rsidRPr="00E6172C">
        <w:rPr>
          <w:rFonts w:cs="Arial"/>
          <w:lang w:val="en-GB"/>
        </w:rPr>
        <w:t xml:space="preserve">, </w:t>
      </w:r>
      <w:r w:rsidR="00435189" w:rsidRPr="00E6172C">
        <w:rPr>
          <w:rFonts w:cs="Arial"/>
          <w:lang w:val="en-GB"/>
        </w:rPr>
        <w:t xml:space="preserve">Stephen J. </w:t>
      </w:r>
      <w:proofErr w:type="spellStart"/>
      <w:r w:rsidR="00435189" w:rsidRPr="00E6172C">
        <w:rPr>
          <w:rFonts w:cs="Arial"/>
          <w:lang w:val="en-GB"/>
        </w:rPr>
        <w:t>Cutty</w:t>
      </w:r>
      <w:hyperlink r:id="rId9" w:history="1">
        <w:r w:rsidR="006A6B06" w:rsidRPr="00E6172C">
          <w:rPr>
            <w:rStyle w:val="Hyperlink"/>
            <w:rFonts w:cs="Arial"/>
            <w:vertAlign w:val="superscript"/>
            <w:lang w:val="en-GB"/>
          </w:rPr>
          <w:t>ORCID</w:t>
        </w:r>
        <w:proofErr w:type="spellEnd"/>
      </w:hyperlink>
      <w:r w:rsidR="00435189" w:rsidRPr="00E6172C">
        <w:rPr>
          <w:rFonts w:cs="Arial"/>
          <w:lang w:val="en-GB"/>
        </w:rPr>
        <w:t>,</w:t>
      </w:r>
      <w:r w:rsidR="006A6B06" w:rsidRPr="00E6172C">
        <w:rPr>
          <w:rFonts w:cs="Arial"/>
          <w:lang w:val="en-GB"/>
        </w:rPr>
        <w:t xml:space="preserve"> </w:t>
      </w:r>
      <w:r w:rsidR="00E64D81" w:rsidRPr="00E6172C">
        <w:rPr>
          <w:rFonts w:cs="Arial"/>
          <w:lang w:val="en-GB"/>
        </w:rPr>
        <w:t xml:space="preserve">Andrew C. </w:t>
      </w:r>
      <w:proofErr w:type="spellStart"/>
      <w:r w:rsidR="00E64D81" w:rsidRPr="00E6172C">
        <w:rPr>
          <w:rFonts w:cs="Arial"/>
          <w:lang w:val="en-GB"/>
        </w:rPr>
        <w:t>Nelson</w:t>
      </w:r>
      <w:r w:rsidR="008F1186" w:rsidRPr="00E6172C">
        <w:rPr>
          <w:rFonts w:cs="Arial"/>
          <w:vertAlign w:val="superscript"/>
          <w:lang w:val="en-GB"/>
        </w:rPr>
        <w:t>¶</w:t>
      </w:r>
      <w:hyperlink r:id="rId10" w:history="1">
        <w:r w:rsidR="006A6B06" w:rsidRPr="00E6172C">
          <w:rPr>
            <w:rStyle w:val="Hyperlink"/>
            <w:rFonts w:cs="Arial"/>
            <w:vertAlign w:val="superscript"/>
            <w:lang w:val="en-GB"/>
          </w:rPr>
          <w:t>ORCID</w:t>
        </w:r>
        <w:proofErr w:type="spellEnd"/>
      </w:hyperlink>
      <w:r w:rsidR="00A50C6F" w:rsidRPr="00E6172C">
        <w:rPr>
          <w:rFonts w:cs="Arial"/>
          <w:lang w:val="en-GB"/>
        </w:rPr>
        <w:t xml:space="preserve">, </w:t>
      </w:r>
      <w:r w:rsidR="00C715CA" w:rsidRPr="00E6172C">
        <w:rPr>
          <w:rFonts w:cs="Arial"/>
          <w:lang w:val="en-GB"/>
        </w:rPr>
        <w:t xml:space="preserve">Fiona </w:t>
      </w:r>
      <w:r w:rsidR="00C15EE6" w:rsidRPr="00E6172C">
        <w:rPr>
          <w:rFonts w:cs="Arial"/>
          <w:lang w:val="en-GB"/>
        </w:rPr>
        <w:t>C.</w:t>
      </w:r>
      <w:r w:rsidR="006A6B06" w:rsidRPr="00E6172C">
        <w:rPr>
          <w:rFonts w:cs="Arial"/>
          <w:lang w:val="en-GB"/>
        </w:rPr>
        <w:t xml:space="preserve"> </w:t>
      </w:r>
      <w:proofErr w:type="spellStart"/>
      <w:r w:rsidR="00C715CA" w:rsidRPr="00E6172C">
        <w:rPr>
          <w:rFonts w:cs="Arial"/>
          <w:lang w:val="en-GB"/>
        </w:rPr>
        <w:t>Wardle</w:t>
      </w:r>
      <w:hyperlink r:id="rId11" w:history="1">
        <w:r w:rsidR="006A6B06" w:rsidRPr="00E6172C">
          <w:rPr>
            <w:rStyle w:val="Hyperlink"/>
            <w:rFonts w:cs="Arial"/>
            <w:vertAlign w:val="superscript"/>
            <w:lang w:val="en-GB"/>
          </w:rPr>
          <w:t>ORCID</w:t>
        </w:r>
        <w:proofErr w:type="spellEnd"/>
      </w:hyperlink>
      <w:r w:rsidR="00865A36" w:rsidRPr="00E6172C">
        <w:rPr>
          <w:rFonts w:cs="Arial"/>
          <w:lang w:val="en-GB"/>
        </w:rPr>
        <w:t xml:space="preserve">, Yaniv </w:t>
      </w:r>
      <w:proofErr w:type="spellStart"/>
      <w:r w:rsidR="00865A36" w:rsidRPr="00E6172C">
        <w:rPr>
          <w:rFonts w:cs="Arial"/>
          <w:lang w:val="en-GB"/>
        </w:rPr>
        <w:t>Hinits</w:t>
      </w:r>
      <w:hyperlink r:id="rId12" w:history="1">
        <w:r w:rsidR="00865A36" w:rsidRPr="00E6172C">
          <w:rPr>
            <w:rStyle w:val="Hyperlink"/>
            <w:vertAlign w:val="superscript"/>
            <w:lang w:val="en-GB"/>
          </w:rPr>
          <w:t>ORCID</w:t>
        </w:r>
        <w:proofErr w:type="spellEnd"/>
      </w:hyperlink>
      <w:r w:rsidR="00C715CA" w:rsidRPr="00E6172C">
        <w:rPr>
          <w:rFonts w:cs="Arial"/>
          <w:lang w:val="en-GB"/>
        </w:rPr>
        <w:t xml:space="preserve"> and Simon M. Hughes</w:t>
      </w:r>
      <w:r w:rsidR="00C715CA" w:rsidRPr="00E6172C">
        <w:rPr>
          <w:rFonts w:cs="Arial"/>
          <w:vertAlign w:val="superscript"/>
          <w:lang w:val="en-GB"/>
        </w:rPr>
        <w:t>1</w:t>
      </w:r>
      <w:hyperlink r:id="rId13" w:history="1">
        <w:r w:rsidR="006A6B06" w:rsidRPr="00E6172C">
          <w:rPr>
            <w:rStyle w:val="Hyperlink"/>
            <w:rFonts w:cs="Arial"/>
            <w:vertAlign w:val="superscript"/>
            <w:lang w:val="en-GB"/>
          </w:rPr>
          <w:t>ORCID</w:t>
        </w:r>
      </w:hyperlink>
    </w:p>
    <w:p w14:paraId="300F5CC4" w14:textId="77777777" w:rsidR="00C715CA" w:rsidRPr="00E6172C" w:rsidRDefault="00C715CA" w:rsidP="00C715CA">
      <w:pPr>
        <w:spacing w:line="360" w:lineRule="auto"/>
        <w:jc w:val="both"/>
        <w:outlineLvl w:val="0"/>
        <w:rPr>
          <w:lang w:val="en-GB"/>
        </w:rPr>
      </w:pPr>
    </w:p>
    <w:p w14:paraId="58669BC0" w14:textId="7A55376E" w:rsidR="00C715CA" w:rsidRPr="00E6172C" w:rsidRDefault="00C715CA">
      <w:pPr>
        <w:spacing w:line="480" w:lineRule="auto"/>
        <w:jc w:val="both"/>
        <w:rPr>
          <w:lang w:val="en-GB" w:eastAsia="en-GB"/>
        </w:rPr>
      </w:pPr>
      <w:r w:rsidRPr="00E6172C">
        <w:rPr>
          <w:lang w:val="en-GB" w:eastAsia="en-GB"/>
        </w:rPr>
        <w:t xml:space="preserve">Randall </w:t>
      </w:r>
      <w:r w:rsidR="00020CCE" w:rsidRPr="00E6172C">
        <w:rPr>
          <w:lang w:val="en-GB" w:eastAsia="en-GB"/>
        </w:rPr>
        <w:t xml:space="preserve">Centre </w:t>
      </w:r>
      <w:r w:rsidRPr="00E6172C">
        <w:rPr>
          <w:lang w:val="en-GB" w:eastAsia="en-GB"/>
        </w:rPr>
        <w:t>for Cell and Molecular Biophysics, New Hunt's House, Guy's Campus, King's College London, SE1 1UL, UK.</w:t>
      </w:r>
    </w:p>
    <w:p w14:paraId="03D0FF3F" w14:textId="77777777" w:rsidR="008F1186" w:rsidRPr="00E6172C" w:rsidRDefault="008F1186">
      <w:pPr>
        <w:spacing w:line="480" w:lineRule="auto"/>
        <w:jc w:val="both"/>
        <w:rPr>
          <w:vertAlign w:val="superscript"/>
          <w:lang w:val="en-GB" w:eastAsia="en-GB"/>
        </w:rPr>
      </w:pPr>
    </w:p>
    <w:p w14:paraId="49A217E5" w14:textId="77777777" w:rsidR="008F1186" w:rsidRPr="00E6172C" w:rsidRDefault="008F1186">
      <w:pPr>
        <w:spacing w:line="480" w:lineRule="auto"/>
        <w:jc w:val="both"/>
        <w:rPr>
          <w:lang w:val="en-GB" w:eastAsia="en-GB"/>
        </w:rPr>
      </w:pPr>
      <w:r w:rsidRPr="00E6172C">
        <w:rPr>
          <w:lang w:val="en-GB" w:eastAsia="en-GB"/>
        </w:rPr>
        <w:t>Current addresses:</w:t>
      </w:r>
    </w:p>
    <w:p w14:paraId="7371F8B4" w14:textId="6A7B8282" w:rsidR="00C715CA" w:rsidRPr="00E6172C" w:rsidRDefault="004D59FB">
      <w:pPr>
        <w:spacing w:line="480" w:lineRule="auto"/>
        <w:jc w:val="both"/>
        <w:rPr>
          <w:lang w:val="en-GB" w:eastAsia="en-GB"/>
        </w:rPr>
      </w:pPr>
      <w:r w:rsidRPr="00E6172C">
        <w:rPr>
          <w:vertAlign w:val="superscript"/>
          <w:lang w:val="en-GB" w:eastAsia="en-GB"/>
        </w:rPr>
        <w:t>‡</w:t>
      </w:r>
      <w:r w:rsidRPr="00E6172C">
        <w:rPr>
          <w:lang w:val="en-GB" w:eastAsia="en-GB"/>
        </w:rPr>
        <w:t xml:space="preserve"> </w:t>
      </w:r>
      <w:r w:rsidR="00435189" w:rsidRPr="00E6172C">
        <w:rPr>
          <w:rFonts w:cs="Arial"/>
          <w:lang w:val="en-GB"/>
        </w:rPr>
        <w:t>Cell Biology and Genetics Research Centre</w:t>
      </w:r>
      <w:r w:rsidRPr="00E6172C">
        <w:rPr>
          <w:lang w:val="en-GB" w:eastAsia="en-GB"/>
        </w:rPr>
        <w:t xml:space="preserve">, St George’s University of London, London </w:t>
      </w:r>
      <w:r w:rsidR="00435189" w:rsidRPr="00E6172C">
        <w:rPr>
          <w:lang w:val="en-GB" w:eastAsia="en-GB"/>
        </w:rPr>
        <w:t>SW17 0RE</w:t>
      </w:r>
    </w:p>
    <w:p w14:paraId="765EF711" w14:textId="31325888" w:rsidR="00C715CA" w:rsidRPr="00E6172C" w:rsidRDefault="00E32E84">
      <w:pPr>
        <w:spacing w:line="480" w:lineRule="auto"/>
        <w:jc w:val="both"/>
        <w:rPr>
          <w:rFonts w:cs="Arial"/>
          <w:lang w:val="en-GB"/>
        </w:rPr>
      </w:pPr>
      <w:r w:rsidRPr="00E6172C">
        <w:rPr>
          <w:rFonts w:cs="Arial"/>
          <w:vertAlign w:val="superscript"/>
          <w:lang w:val="en-GB"/>
        </w:rPr>
        <w:t xml:space="preserve">§ </w:t>
      </w:r>
      <w:r w:rsidRPr="00E6172C">
        <w:rPr>
          <w:rFonts w:cs="Arial"/>
          <w:lang w:val="en-GB"/>
        </w:rPr>
        <w:t>China Zebrafish Resource Centre, Institute of Hydrobiology, Chinese Academy of Sciences, Wuhan, China</w:t>
      </w:r>
    </w:p>
    <w:p w14:paraId="6A1ADF45" w14:textId="2C70F0C2" w:rsidR="008F1186" w:rsidRPr="00E6172C" w:rsidRDefault="008F1186" w:rsidP="008F1186">
      <w:pPr>
        <w:rPr>
          <w:rFonts w:eastAsia="Times New Roman" w:cs="Arial"/>
          <w:lang w:val="en-GB"/>
        </w:rPr>
      </w:pPr>
      <w:r w:rsidRPr="00E6172C">
        <w:rPr>
          <w:rFonts w:eastAsia="Times New Roman" w:cs="Arial"/>
          <w:color w:val="000000"/>
          <w:vertAlign w:val="superscript"/>
          <w:lang w:val="en-GB"/>
        </w:rPr>
        <w:t>¶</w:t>
      </w:r>
      <w:r w:rsidRPr="00E6172C">
        <w:rPr>
          <w:rFonts w:eastAsia="Times New Roman" w:cs="Arial"/>
          <w:color w:val="000000"/>
          <w:lang w:val="en-GB"/>
        </w:rPr>
        <w:t xml:space="preserve"> School of Life Sciences, Gibbet Hill Campus, University of Warwick, Coventry, CV4 7AL, UK.</w:t>
      </w:r>
    </w:p>
    <w:p w14:paraId="5D56BD19" w14:textId="5F877185" w:rsidR="00E64D81" w:rsidRPr="00E6172C" w:rsidRDefault="00E64D81">
      <w:pPr>
        <w:spacing w:line="480" w:lineRule="auto"/>
        <w:jc w:val="both"/>
        <w:rPr>
          <w:rFonts w:cs="Arial"/>
          <w:lang w:val="en-GB" w:eastAsia="en-GB"/>
        </w:rPr>
      </w:pPr>
    </w:p>
    <w:p w14:paraId="343933BF" w14:textId="77777777" w:rsidR="00C715CA" w:rsidRPr="00E6172C" w:rsidRDefault="00C715CA">
      <w:pPr>
        <w:spacing w:line="480" w:lineRule="auto"/>
        <w:jc w:val="both"/>
        <w:rPr>
          <w:lang w:val="en-GB" w:eastAsia="en-GB"/>
        </w:rPr>
      </w:pPr>
    </w:p>
    <w:p w14:paraId="118307DF" w14:textId="77777777" w:rsidR="00C715CA" w:rsidRPr="00E6172C" w:rsidRDefault="00C715CA">
      <w:pPr>
        <w:spacing w:line="480" w:lineRule="auto"/>
        <w:jc w:val="both"/>
        <w:rPr>
          <w:lang w:val="en-GB" w:eastAsia="en-GB"/>
        </w:rPr>
      </w:pPr>
      <w:r w:rsidRPr="00E6172C">
        <w:rPr>
          <w:lang w:val="en-GB" w:eastAsia="en-GB"/>
        </w:rPr>
        <w:t>Running title:  Function of zebrafish MRFs</w:t>
      </w:r>
    </w:p>
    <w:p w14:paraId="6AD1B58C" w14:textId="6B63E6B1" w:rsidR="00C715CA" w:rsidRPr="00E6172C" w:rsidRDefault="00C715CA">
      <w:pPr>
        <w:spacing w:line="480" w:lineRule="auto"/>
        <w:jc w:val="both"/>
        <w:rPr>
          <w:lang w:val="en-GB" w:eastAsia="en-GB"/>
        </w:rPr>
      </w:pPr>
      <w:r w:rsidRPr="00E6172C">
        <w:rPr>
          <w:lang w:val="en-GB" w:eastAsia="en-GB"/>
        </w:rPr>
        <w:t xml:space="preserve">Keywords:  muscle, zebrafish, myosin, </w:t>
      </w:r>
      <w:proofErr w:type="spellStart"/>
      <w:r w:rsidRPr="00E6172C">
        <w:rPr>
          <w:lang w:val="en-GB" w:eastAsia="en-GB"/>
        </w:rPr>
        <w:t>myod</w:t>
      </w:r>
      <w:proofErr w:type="spellEnd"/>
      <w:r w:rsidRPr="00E6172C">
        <w:rPr>
          <w:lang w:val="en-GB" w:eastAsia="en-GB"/>
        </w:rPr>
        <w:t xml:space="preserve">, myf5, myogenin, hedgehog, </w:t>
      </w:r>
      <w:proofErr w:type="spellStart"/>
      <w:r w:rsidRPr="00E6172C">
        <w:rPr>
          <w:lang w:val="en-GB" w:eastAsia="en-GB"/>
        </w:rPr>
        <w:t>fgf</w:t>
      </w:r>
      <w:proofErr w:type="spellEnd"/>
      <w:r w:rsidRPr="00E6172C">
        <w:rPr>
          <w:lang w:val="en-GB" w:eastAsia="en-GB"/>
        </w:rPr>
        <w:t xml:space="preserve">, </w:t>
      </w:r>
      <w:proofErr w:type="spellStart"/>
      <w:r w:rsidRPr="00E6172C">
        <w:rPr>
          <w:lang w:val="en-GB" w:eastAsia="en-GB"/>
        </w:rPr>
        <w:t>spt</w:t>
      </w:r>
      <w:proofErr w:type="spellEnd"/>
      <w:r w:rsidRPr="00E6172C">
        <w:rPr>
          <w:lang w:val="en-GB" w:eastAsia="en-GB"/>
        </w:rPr>
        <w:t xml:space="preserve">, tbx16, </w:t>
      </w:r>
      <w:proofErr w:type="spellStart"/>
      <w:r w:rsidRPr="00E6172C">
        <w:rPr>
          <w:lang w:val="en-GB" w:eastAsia="en-GB"/>
        </w:rPr>
        <w:t>ntl</w:t>
      </w:r>
      <w:proofErr w:type="spellEnd"/>
      <w:r w:rsidRPr="00E6172C">
        <w:rPr>
          <w:lang w:val="en-GB" w:eastAsia="en-GB"/>
        </w:rPr>
        <w:t xml:space="preserve">, </w:t>
      </w:r>
      <w:proofErr w:type="spellStart"/>
      <w:r w:rsidR="00AC7122" w:rsidRPr="00E6172C">
        <w:rPr>
          <w:lang w:val="en-GB" w:eastAsia="en-GB"/>
        </w:rPr>
        <w:t>Tbxta</w:t>
      </w:r>
      <w:proofErr w:type="spellEnd"/>
    </w:p>
    <w:p w14:paraId="0A2EBD44" w14:textId="77777777" w:rsidR="00C715CA" w:rsidRPr="00E6172C" w:rsidRDefault="00C715CA">
      <w:pPr>
        <w:spacing w:line="480" w:lineRule="auto"/>
        <w:jc w:val="both"/>
        <w:rPr>
          <w:lang w:val="en-GB" w:eastAsia="en-GB"/>
        </w:rPr>
      </w:pPr>
      <w:r w:rsidRPr="00E6172C">
        <w:rPr>
          <w:lang w:val="en-GB" w:eastAsia="en-GB"/>
        </w:rPr>
        <w:t xml:space="preserve"> </w:t>
      </w:r>
    </w:p>
    <w:p w14:paraId="693DDB4B" w14:textId="66384BE8" w:rsidR="004D59FB" w:rsidRPr="00E6172C" w:rsidRDefault="004D59FB" w:rsidP="004D59FB">
      <w:pPr>
        <w:spacing w:line="480" w:lineRule="auto"/>
        <w:jc w:val="both"/>
        <w:rPr>
          <w:lang w:val="en-GB" w:eastAsia="en-GB"/>
        </w:rPr>
      </w:pPr>
      <w:r w:rsidRPr="00E6172C">
        <w:rPr>
          <w:lang w:val="en-GB" w:eastAsia="en-GB"/>
        </w:rPr>
        <w:t xml:space="preserve">*  </w:t>
      </w:r>
      <w:r w:rsidR="00C715CA" w:rsidRPr="00E6172C">
        <w:rPr>
          <w:lang w:val="en-GB" w:eastAsia="en-GB"/>
        </w:rPr>
        <w:t>These authors contributed equally.</w:t>
      </w:r>
      <w:r w:rsidRPr="00E6172C">
        <w:rPr>
          <w:lang w:val="en-GB" w:eastAsia="en-GB"/>
        </w:rPr>
        <w:t xml:space="preserve"> </w:t>
      </w:r>
    </w:p>
    <w:p w14:paraId="3E1F817E" w14:textId="77777777" w:rsidR="00C715CA" w:rsidRPr="00E6172C" w:rsidRDefault="00C715CA">
      <w:pPr>
        <w:spacing w:line="480" w:lineRule="auto"/>
        <w:jc w:val="both"/>
        <w:rPr>
          <w:sz w:val="22"/>
          <w:szCs w:val="22"/>
          <w:lang w:val="en-GB" w:eastAsia="en-GB"/>
        </w:rPr>
      </w:pPr>
    </w:p>
    <w:p w14:paraId="59B7838E" w14:textId="7B77C241" w:rsidR="00C715CA" w:rsidRPr="00E6172C" w:rsidRDefault="00C715CA">
      <w:pPr>
        <w:spacing w:line="480" w:lineRule="auto"/>
        <w:jc w:val="both"/>
        <w:rPr>
          <w:sz w:val="22"/>
          <w:szCs w:val="22"/>
          <w:lang w:val="en-GB" w:eastAsia="en-GB"/>
        </w:rPr>
      </w:pPr>
      <w:r w:rsidRPr="00E6172C">
        <w:rPr>
          <w:position w:val="12"/>
          <w:sz w:val="22"/>
          <w:szCs w:val="22"/>
          <w:lang w:val="en-GB" w:eastAsia="en-GB"/>
        </w:rPr>
        <w:t>1</w:t>
      </w:r>
      <w:r w:rsidRPr="00E6172C">
        <w:rPr>
          <w:sz w:val="22"/>
          <w:szCs w:val="22"/>
          <w:lang w:val="en-GB" w:eastAsia="en-GB"/>
        </w:rPr>
        <w:t>Corresponding author: Simon M. Hughes, Randall Division, 3</w:t>
      </w:r>
      <w:r w:rsidRPr="00E6172C">
        <w:rPr>
          <w:sz w:val="22"/>
          <w:szCs w:val="22"/>
          <w:vertAlign w:val="superscript"/>
          <w:lang w:val="en-GB" w:eastAsia="en-GB"/>
        </w:rPr>
        <w:t>rd</w:t>
      </w:r>
      <w:r w:rsidRPr="00E6172C">
        <w:rPr>
          <w:sz w:val="22"/>
          <w:szCs w:val="22"/>
          <w:lang w:val="en-GB" w:eastAsia="en-GB"/>
        </w:rPr>
        <w:t xml:space="preserve"> floor north, New Hunt's House, Guy's Campus, King's College London, London SE1 1UL, UK.  Tel.: +44 20 7848 6445 e-mail: </w:t>
      </w:r>
      <w:hyperlink r:id="rId14" w:history="1">
        <w:r w:rsidR="00B8142E" w:rsidRPr="00E6172C">
          <w:rPr>
            <w:rStyle w:val="Hyperlink"/>
            <w:sz w:val="22"/>
            <w:szCs w:val="22"/>
            <w:lang w:val="en-GB" w:eastAsia="en-GB"/>
          </w:rPr>
          <w:t>s.hughes@kcl.ac.uk</w:t>
        </w:r>
      </w:hyperlink>
    </w:p>
    <w:p w14:paraId="703ED50C" w14:textId="77777777" w:rsidR="00C715CA" w:rsidRPr="00E6172C" w:rsidRDefault="00C715CA" w:rsidP="00C715CA">
      <w:pPr>
        <w:spacing w:line="360" w:lineRule="auto"/>
        <w:jc w:val="both"/>
        <w:outlineLvl w:val="0"/>
        <w:rPr>
          <w:sz w:val="22"/>
          <w:lang w:val="en-GB"/>
        </w:rPr>
      </w:pPr>
    </w:p>
    <w:p w14:paraId="35800DDE" w14:textId="77777777" w:rsidR="00C715CA" w:rsidRPr="00E6172C" w:rsidRDefault="00C715CA" w:rsidP="00C715CA">
      <w:pPr>
        <w:spacing w:line="360" w:lineRule="auto"/>
        <w:jc w:val="both"/>
        <w:outlineLvl w:val="0"/>
        <w:rPr>
          <w:sz w:val="22"/>
          <w:lang w:val="en-GB"/>
        </w:rPr>
      </w:pPr>
    </w:p>
    <w:p w14:paraId="0CA0D5B1" w14:textId="77777777" w:rsidR="00C715CA" w:rsidRPr="00E6172C" w:rsidRDefault="00C715CA" w:rsidP="00462DFA">
      <w:pPr>
        <w:spacing w:after="120" w:line="360" w:lineRule="auto"/>
        <w:jc w:val="both"/>
        <w:outlineLvl w:val="0"/>
        <w:rPr>
          <w:b/>
          <w:lang w:val="en-GB"/>
        </w:rPr>
      </w:pPr>
      <w:r w:rsidRPr="00E6172C">
        <w:rPr>
          <w:b/>
          <w:lang w:val="en-GB"/>
        </w:rPr>
        <w:t>Abstract</w:t>
      </w:r>
    </w:p>
    <w:p w14:paraId="1132AB30" w14:textId="193B79A4" w:rsidR="00C715CA" w:rsidRPr="00E6172C" w:rsidRDefault="009E4E32" w:rsidP="00462DFA">
      <w:pPr>
        <w:spacing w:after="120" w:line="360" w:lineRule="auto"/>
        <w:jc w:val="both"/>
        <w:outlineLvl w:val="0"/>
        <w:rPr>
          <w:lang w:val="en-GB"/>
        </w:rPr>
      </w:pPr>
      <w:r w:rsidRPr="00E6172C">
        <w:rPr>
          <w:lang w:val="en-GB"/>
        </w:rPr>
        <w:t xml:space="preserve">Skeletal muscle derives from dorsal mesoderm formed during </w:t>
      </w:r>
      <w:r w:rsidR="0025142C" w:rsidRPr="00E6172C">
        <w:rPr>
          <w:lang w:val="en-GB"/>
        </w:rPr>
        <w:t xml:space="preserve">vertebrate </w:t>
      </w:r>
      <w:r w:rsidRPr="00E6172C">
        <w:rPr>
          <w:lang w:val="en-GB"/>
        </w:rPr>
        <w:t xml:space="preserve">gastrulation.  Fibroblast growth factor (Fgf) </w:t>
      </w:r>
      <w:r w:rsidR="00422969" w:rsidRPr="00E6172C">
        <w:rPr>
          <w:lang w:val="en-GB"/>
        </w:rPr>
        <w:t>signalling</w:t>
      </w:r>
      <w:r w:rsidRPr="00E6172C">
        <w:rPr>
          <w:lang w:val="en-GB"/>
        </w:rPr>
        <w:t xml:space="preserve"> cooperate</w:t>
      </w:r>
      <w:r w:rsidR="0041404E">
        <w:rPr>
          <w:lang w:val="en-GB"/>
        </w:rPr>
        <w:t>s</w:t>
      </w:r>
      <w:r w:rsidRPr="00E6172C">
        <w:rPr>
          <w:lang w:val="en-GB"/>
        </w:rPr>
        <w:t xml:space="preserve"> with </w:t>
      </w:r>
      <w:r w:rsidR="0041404E">
        <w:rPr>
          <w:lang w:val="en-GB"/>
        </w:rPr>
        <w:t xml:space="preserve">Tbx </w:t>
      </w:r>
      <w:r w:rsidRPr="00E6172C">
        <w:rPr>
          <w:lang w:val="en-GB"/>
        </w:rPr>
        <w:t>transcription factors to promote dorsal mesoderm formation, but the</w:t>
      </w:r>
      <w:r w:rsidR="0041404E">
        <w:rPr>
          <w:lang w:val="en-GB"/>
        </w:rPr>
        <w:t>ir</w:t>
      </w:r>
      <w:r w:rsidRPr="00E6172C">
        <w:rPr>
          <w:lang w:val="en-GB"/>
        </w:rPr>
        <w:t xml:space="preserve"> role in myogenesis </w:t>
      </w:r>
      <w:r w:rsidR="00BE5303" w:rsidRPr="00E6172C">
        <w:rPr>
          <w:lang w:val="en-GB"/>
        </w:rPr>
        <w:t>has been</w:t>
      </w:r>
      <w:r w:rsidRPr="00E6172C">
        <w:rPr>
          <w:lang w:val="en-GB"/>
        </w:rPr>
        <w:t xml:space="preserve"> unclear.  Using zebrafish, we show that </w:t>
      </w:r>
      <w:proofErr w:type="gramStart"/>
      <w:r w:rsidRPr="00E6172C">
        <w:rPr>
          <w:lang w:val="en-GB"/>
        </w:rPr>
        <w:t>dorsally-derived</w:t>
      </w:r>
      <w:proofErr w:type="gramEnd"/>
      <w:r w:rsidRPr="00E6172C">
        <w:rPr>
          <w:lang w:val="en-GB"/>
        </w:rPr>
        <w:t xml:space="preserve"> Fgf signals act through Tbx16 and </w:t>
      </w:r>
      <w:proofErr w:type="spellStart"/>
      <w:r w:rsidRPr="00E6172C">
        <w:rPr>
          <w:lang w:val="en-GB"/>
        </w:rPr>
        <w:t>Tbxta</w:t>
      </w:r>
      <w:proofErr w:type="spellEnd"/>
      <w:r w:rsidRPr="00E6172C">
        <w:rPr>
          <w:lang w:val="en-GB"/>
        </w:rPr>
        <w:t xml:space="preserve"> to induce </w:t>
      </w:r>
      <w:r w:rsidR="006841CE" w:rsidRPr="00E6172C">
        <w:rPr>
          <w:lang w:val="en-GB"/>
        </w:rPr>
        <w:t xml:space="preserve">slow and fast </w:t>
      </w:r>
      <w:r w:rsidR="0018188E" w:rsidRPr="00E6172C">
        <w:rPr>
          <w:lang w:val="en-GB"/>
        </w:rPr>
        <w:t xml:space="preserve">trunk </w:t>
      </w:r>
      <w:r w:rsidRPr="00E6172C">
        <w:rPr>
          <w:lang w:val="en-GB"/>
        </w:rPr>
        <w:t>muscle precursors at distinct dorsoventral positions.  Tbx16</w:t>
      </w:r>
      <w:r w:rsidR="001B361A" w:rsidRPr="00E6172C">
        <w:rPr>
          <w:lang w:val="en-GB"/>
        </w:rPr>
        <w:t xml:space="preserve"> binds to and directly activates</w:t>
      </w:r>
      <w:r w:rsidRPr="00E6172C">
        <w:rPr>
          <w:lang w:val="en-GB"/>
        </w:rPr>
        <w:t xml:space="preserve"> </w:t>
      </w:r>
      <w:r w:rsidR="001B361A" w:rsidRPr="00E6172C">
        <w:rPr>
          <w:lang w:val="en-GB"/>
        </w:rPr>
        <w:t xml:space="preserve">the </w:t>
      </w:r>
      <w:r w:rsidRPr="00E6172C">
        <w:rPr>
          <w:i/>
          <w:iCs/>
          <w:lang w:val="en-GB"/>
        </w:rPr>
        <w:t>myf5</w:t>
      </w:r>
      <w:r w:rsidRPr="00E6172C">
        <w:rPr>
          <w:lang w:val="en-GB"/>
        </w:rPr>
        <w:t xml:space="preserve"> and </w:t>
      </w:r>
      <w:proofErr w:type="spellStart"/>
      <w:r w:rsidRPr="00E6172C">
        <w:rPr>
          <w:i/>
          <w:iCs/>
          <w:lang w:val="en-GB"/>
        </w:rPr>
        <w:t>myod</w:t>
      </w:r>
      <w:proofErr w:type="spellEnd"/>
      <w:r w:rsidRPr="00E6172C">
        <w:rPr>
          <w:lang w:val="en-GB"/>
        </w:rPr>
        <w:t xml:space="preserve"> genes</w:t>
      </w:r>
      <w:r w:rsidR="001B361A" w:rsidRPr="00E6172C">
        <w:rPr>
          <w:lang w:val="en-GB"/>
        </w:rPr>
        <w:t xml:space="preserve"> required for commitment to myogenesis.  </w:t>
      </w:r>
      <w:r w:rsidR="00BE5303" w:rsidRPr="00E6172C">
        <w:rPr>
          <w:lang w:val="en-GB"/>
        </w:rPr>
        <w:t xml:space="preserve">Tbx16 activity depends on Fgf </w:t>
      </w:r>
      <w:r w:rsidR="00422969" w:rsidRPr="00E6172C">
        <w:rPr>
          <w:lang w:val="en-GB"/>
        </w:rPr>
        <w:t>signalling</w:t>
      </w:r>
      <w:r w:rsidR="00BE5303" w:rsidRPr="00E6172C">
        <w:rPr>
          <w:lang w:val="en-GB"/>
        </w:rPr>
        <w:t xml:space="preserve"> from the organiser.  </w:t>
      </w:r>
      <w:r w:rsidR="001B361A" w:rsidRPr="00E6172C">
        <w:rPr>
          <w:lang w:val="en-GB"/>
        </w:rPr>
        <w:t xml:space="preserve">In contrast, </w:t>
      </w:r>
      <w:proofErr w:type="spellStart"/>
      <w:r w:rsidR="001B361A" w:rsidRPr="00E6172C">
        <w:rPr>
          <w:lang w:val="en-GB"/>
        </w:rPr>
        <w:t>Tbxta</w:t>
      </w:r>
      <w:proofErr w:type="spellEnd"/>
      <w:r w:rsidR="001B361A" w:rsidRPr="00E6172C">
        <w:rPr>
          <w:lang w:val="en-GB"/>
        </w:rPr>
        <w:t xml:space="preserve"> </w:t>
      </w:r>
      <w:r w:rsidR="00BE5303" w:rsidRPr="00E6172C">
        <w:rPr>
          <w:lang w:val="en-GB"/>
        </w:rPr>
        <w:t xml:space="preserve">is not required for </w:t>
      </w:r>
      <w:r w:rsidR="00BE5303" w:rsidRPr="00E6172C">
        <w:rPr>
          <w:i/>
          <w:iCs/>
          <w:lang w:val="en-GB"/>
        </w:rPr>
        <w:t>myf5</w:t>
      </w:r>
      <w:r w:rsidR="00BE5303" w:rsidRPr="00E6172C">
        <w:rPr>
          <w:lang w:val="en-GB"/>
        </w:rPr>
        <w:t xml:space="preserve"> expression</w:t>
      </w:r>
      <w:r w:rsidR="0041404E">
        <w:rPr>
          <w:lang w:val="en-GB"/>
        </w:rPr>
        <w:t>, but</w:t>
      </w:r>
      <w:r w:rsidR="00BE5303" w:rsidRPr="00E6172C">
        <w:rPr>
          <w:lang w:val="en-GB"/>
        </w:rPr>
        <w:t xml:space="preserve"> </w:t>
      </w:r>
      <w:r w:rsidR="001B361A" w:rsidRPr="00E6172C">
        <w:rPr>
          <w:lang w:val="en-GB"/>
        </w:rPr>
        <w:t xml:space="preserve">binds </w:t>
      </w:r>
      <w:r w:rsidR="00BE5303" w:rsidRPr="00E6172C">
        <w:rPr>
          <w:lang w:val="en-GB"/>
        </w:rPr>
        <w:t xml:space="preserve">a </w:t>
      </w:r>
      <w:r w:rsidR="001B361A" w:rsidRPr="00E6172C">
        <w:rPr>
          <w:lang w:val="en-GB"/>
        </w:rPr>
        <w:t xml:space="preserve">specific site </w:t>
      </w:r>
      <w:r w:rsidR="003F3B78" w:rsidRPr="00E6172C">
        <w:rPr>
          <w:lang w:val="en-GB"/>
        </w:rPr>
        <w:t xml:space="preserve">upstream of </w:t>
      </w:r>
      <w:proofErr w:type="spellStart"/>
      <w:r w:rsidR="001B361A" w:rsidRPr="00E6172C">
        <w:rPr>
          <w:i/>
          <w:iCs/>
          <w:lang w:val="en-GB"/>
        </w:rPr>
        <w:t>myod</w:t>
      </w:r>
      <w:proofErr w:type="spellEnd"/>
      <w:r w:rsidR="00BE5303" w:rsidRPr="00E6172C">
        <w:rPr>
          <w:lang w:val="en-GB"/>
        </w:rPr>
        <w:t xml:space="preserve"> not bound by Tbx16</w:t>
      </w:r>
      <w:r w:rsidR="001B361A" w:rsidRPr="00E6172C">
        <w:rPr>
          <w:lang w:val="en-GB"/>
        </w:rPr>
        <w:t xml:space="preserve">, driving </w:t>
      </w:r>
      <w:proofErr w:type="spellStart"/>
      <w:r w:rsidR="001B361A" w:rsidRPr="00E6172C">
        <w:rPr>
          <w:i/>
          <w:iCs/>
          <w:lang w:val="en-GB"/>
        </w:rPr>
        <w:t>myod</w:t>
      </w:r>
      <w:proofErr w:type="spellEnd"/>
      <w:r w:rsidR="001B361A" w:rsidRPr="00E6172C">
        <w:rPr>
          <w:lang w:val="en-GB"/>
        </w:rPr>
        <w:t xml:space="preserve"> expression in adaxial </w:t>
      </w:r>
      <w:r w:rsidR="0018188E" w:rsidRPr="00E6172C">
        <w:rPr>
          <w:lang w:val="en-GB"/>
        </w:rPr>
        <w:t xml:space="preserve">slow </w:t>
      </w:r>
      <w:r w:rsidR="001B361A" w:rsidRPr="00E6172C">
        <w:rPr>
          <w:lang w:val="en-GB"/>
        </w:rPr>
        <w:t xml:space="preserve">precursors dependent upon Fgf signals, thereby initiating </w:t>
      </w:r>
      <w:r w:rsidR="0041404E">
        <w:rPr>
          <w:lang w:val="en-GB"/>
        </w:rPr>
        <w:t>trunk myogenesis</w:t>
      </w:r>
      <w:r w:rsidR="001B361A" w:rsidRPr="00E6172C">
        <w:rPr>
          <w:lang w:val="en-GB"/>
        </w:rPr>
        <w:t xml:space="preserve">.  After gastrulation, when </w:t>
      </w:r>
      <w:r w:rsidR="007A3431" w:rsidRPr="00E6172C">
        <w:rPr>
          <w:lang w:val="en-GB"/>
        </w:rPr>
        <w:t xml:space="preserve">similar muscle cell populations in </w:t>
      </w:r>
      <w:r w:rsidR="001B361A" w:rsidRPr="00E6172C">
        <w:rPr>
          <w:lang w:val="en-GB"/>
        </w:rPr>
        <w:t xml:space="preserve">the post-anal tail </w:t>
      </w:r>
      <w:r w:rsidR="007A3431" w:rsidRPr="00E6172C">
        <w:rPr>
          <w:lang w:val="en-GB"/>
        </w:rPr>
        <w:t xml:space="preserve">are </w:t>
      </w:r>
      <w:r w:rsidR="001B361A" w:rsidRPr="00E6172C">
        <w:rPr>
          <w:lang w:val="en-GB"/>
        </w:rPr>
        <w:t>generate</w:t>
      </w:r>
      <w:r w:rsidR="007A3431" w:rsidRPr="00E6172C">
        <w:rPr>
          <w:lang w:val="en-GB"/>
        </w:rPr>
        <w:t xml:space="preserve">d </w:t>
      </w:r>
      <w:r w:rsidR="001B361A" w:rsidRPr="00E6172C">
        <w:rPr>
          <w:lang w:val="en-GB"/>
        </w:rPr>
        <w:t>from tailbud,</w:t>
      </w:r>
      <w:r w:rsidR="004B697B" w:rsidRPr="00E6172C">
        <w:rPr>
          <w:lang w:val="en-GB"/>
        </w:rPr>
        <w:t xml:space="preserve"> declining Fgf </w:t>
      </w:r>
      <w:r w:rsidR="00422969" w:rsidRPr="00E6172C">
        <w:rPr>
          <w:lang w:val="en-GB"/>
        </w:rPr>
        <w:t>signalling</w:t>
      </w:r>
      <w:r w:rsidR="004B697B" w:rsidRPr="00E6172C">
        <w:rPr>
          <w:lang w:val="en-GB"/>
        </w:rPr>
        <w:t xml:space="preserve"> is less effective at initiating </w:t>
      </w:r>
      <w:r w:rsidR="00403229" w:rsidRPr="00E6172C">
        <w:rPr>
          <w:lang w:val="en-GB"/>
        </w:rPr>
        <w:t xml:space="preserve">adaxial </w:t>
      </w:r>
      <w:r w:rsidR="004B697B" w:rsidRPr="00E6172C">
        <w:rPr>
          <w:lang w:val="en-GB"/>
        </w:rPr>
        <w:t xml:space="preserve">myogenesis, which is instead initiated by Hedgehog </w:t>
      </w:r>
      <w:r w:rsidR="00422969" w:rsidRPr="00E6172C">
        <w:rPr>
          <w:lang w:val="en-GB"/>
        </w:rPr>
        <w:t>signalling</w:t>
      </w:r>
      <w:r w:rsidR="004B697B" w:rsidRPr="00E6172C">
        <w:rPr>
          <w:lang w:val="en-GB"/>
        </w:rPr>
        <w:t xml:space="preserve"> from </w:t>
      </w:r>
      <w:r w:rsidR="00AC7122" w:rsidRPr="00E6172C">
        <w:rPr>
          <w:lang w:val="en-GB"/>
        </w:rPr>
        <w:t xml:space="preserve">the </w:t>
      </w:r>
      <w:r w:rsidR="004B697B" w:rsidRPr="00E6172C">
        <w:rPr>
          <w:lang w:val="en-GB"/>
        </w:rPr>
        <w:t xml:space="preserve">notochord. </w:t>
      </w:r>
      <w:r w:rsidR="001B361A" w:rsidRPr="00E6172C">
        <w:rPr>
          <w:lang w:val="en-GB"/>
        </w:rPr>
        <w:t xml:space="preserve"> </w:t>
      </w:r>
      <w:r w:rsidR="00165858" w:rsidRPr="00E6172C">
        <w:rPr>
          <w:lang w:val="en-GB"/>
        </w:rPr>
        <w:t xml:space="preserve">Our findings </w:t>
      </w:r>
      <w:r w:rsidR="00AF2EA1">
        <w:rPr>
          <w:lang w:val="en-GB"/>
        </w:rPr>
        <w:t>suggest a hypothesis for</w:t>
      </w:r>
      <w:r w:rsidR="00165858" w:rsidRPr="00E6172C">
        <w:rPr>
          <w:lang w:val="en-GB"/>
        </w:rPr>
        <w:t xml:space="preserve"> ancestral </w:t>
      </w:r>
      <w:r w:rsidR="0025142C" w:rsidRPr="00E6172C">
        <w:rPr>
          <w:lang w:val="en-GB"/>
        </w:rPr>
        <w:t xml:space="preserve">vertebrate </w:t>
      </w:r>
      <w:r w:rsidR="00165858" w:rsidRPr="00E6172C">
        <w:rPr>
          <w:lang w:val="en-GB"/>
        </w:rPr>
        <w:t>trunk myogenic pattern</w:t>
      </w:r>
      <w:r w:rsidR="00AF2EA1">
        <w:rPr>
          <w:lang w:val="en-GB"/>
        </w:rPr>
        <w:t>ing</w:t>
      </w:r>
      <w:r w:rsidR="00165858" w:rsidRPr="00E6172C">
        <w:rPr>
          <w:lang w:val="en-GB"/>
        </w:rPr>
        <w:t xml:space="preserve"> </w:t>
      </w:r>
      <w:r w:rsidR="0025142C" w:rsidRPr="00E6172C">
        <w:rPr>
          <w:lang w:val="en-GB"/>
        </w:rPr>
        <w:t xml:space="preserve">and how it </w:t>
      </w:r>
      <w:r w:rsidR="00165858" w:rsidRPr="00E6172C">
        <w:rPr>
          <w:lang w:val="en-GB"/>
        </w:rPr>
        <w:t xml:space="preserve">was </w:t>
      </w:r>
      <w:r w:rsidR="00E6172C" w:rsidRPr="00E6172C">
        <w:rPr>
          <w:lang w:val="en-GB"/>
        </w:rPr>
        <w:t>co-opted</w:t>
      </w:r>
      <w:r w:rsidR="00165858" w:rsidRPr="00E6172C">
        <w:rPr>
          <w:lang w:val="en-GB"/>
        </w:rPr>
        <w:t xml:space="preserve"> during tail evolution to generate similar muscle by new mechanisms.</w:t>
      </w:r>
    </w:p>
    <w:p w14:paraId="5FDE19A4" w14:textId="790B1C9B" w:rsidR="00C715CA" w:rsidRPr="00E6172C" w:rsidRDefault="00C715CA" w:rsidP="00462DFA">
      <w:pPr>
        <w:spacing w:after="120" w:line="360" w:lineRule="auto"/>
        <w:jc w:val="both"/>
        <w:outlineLvl w:val="0"/>
        <w:rPr>
          <w:lang w:val="en-GB"/>
        </w:rPr>
      </w:pPr>
    </w:p>
    <w:p w14:paraId="3A554F22" w14:textId="77777777" w:rsidR="00B8142E" w:rsidRPr="00E6172C" w:rsidRDefault="00B8142E" w:rsidP="00462DFA">
      <w:pPr>
        <w:spacing w:after="120" w:line="360" w:lineRule="auto"/>
        <w:jc w:val="both"/>
        <w:outlineLvl w:val="0"/>
        <w:rPr>
          <w:lang w:val="en-GB"/>
        </w:rPr>
      </w:pPr>
    </w:p>
    <w:p w14:paraId="668A942C" w14:textId="77777777" w:rsidR="00C715CA" w:rsidRPr="00E6172C" w:rsidRDefault="00C715CA" w:rsidP="00462DFA">
      <w:pPr>
        <w:spacing w:after="120" w:line="360" w:lineRule="auto"/>
        <w:jc w:val="both"/>
        <w:outlineLvl w:val="0"/>
        <w:rPr>
          <w:b/>
          <w:lang w:val="en-GB"/>
        </w:rPr>
      </w:pPr>
      <w:r w:rsidRPr="00E6172C">
        <w:rPr>
          <w:b/>
          <w:lang w:val="en-GB"/>
        </w:rPr>
        <w:t>Introduction</w:t>
      </w:r>
    </w:p>
    <w:p w14:paraId="404E5493" w14:textId="193F960E" w:rsidR="00004C3F" w:rsidRPr="00E6172C" w:rsidRDefault="0011050C" w:rsidP="00462DFA">
      <w:pPr>
        <w:spacing w:after="120" w:line="360" w:lineRule="auto"/>
        <w:jc w:val="both"/>
        <w:outlineLvl w:val="0"/>
        <w:rPr>
          <w:lang w:val="en-GB"/>
        </w:rPr>
      </w:pPr>
      <w:r w:rsidRPr="00E6172C">
        <w:rPr>
          <w:lang w:val="en-GB"/>
        </w:rPr>
        <w:t xml:space="preserve">Sarcomeric muscle arose early in animal evolution, </w:t>
      </w:r>
      <w:r w:rsidR="006A4FF9" w:rsidRPr="00E6172C">
        <w:rPr>
          <w:lang w:val="en-GB"/>
        </w:rPr>
        <w:t>creat</w:t>
      </w:r>
      <w:r w:rsidRPr="00E6172C">
        <w:rPr>
          <w:lang w:val="en-GB"/>
        </w:rPr>
        <w:t xml:space="preserve">ing </w:t>
      </w:r>
      <w:r w:rsidR="00F564C7" w:rsidRPr="00E6172C">
        <w:rPr>
          <w:lang w:val="en-GB"/>
        </w:rPr>
        <w:t>a</w:t>
      </w:r>
      <w:r w:rsidRPr="00E6172C">
        <w:rPr>
          <w:lang w:val="en-GB"/>
        </w:rPr>
        <w:t xml:space="preserve"> defining feature of the metazoa: efficient multicellular movement.</w:t>
      </w:r>
      <w:r w:rsidR="007544F0" w:rsidRPr="00E6172C">
        <w:rPr>
          <w:lang w:val="en-GB"/>
        </w:rPr>
        <w:t xml:space="preserve">  </w:t>
      </w:r>
      <w:r w:rsidR="00F564C7" w:rsidRPr="00E6172C">
        <w:rPr>
          <w:lang w:val="en-GB"/>
        </w:rPr>
        <w:t>Prior to protostome</w:t>
      </w:r>
      <w:r w:rsidR="00C943BB" w:rsidRPr="00E6172C">
        <w:rPr>
          <w:lang w:val="en-GB"/>
        </w:rPr>
        <w:t>-</w:t>
      </w:r>
      <w:r w:rsidR="00F564C7" w:rsidRPr="00E6172C">
        <w:rPr>
          <w:lang w:val="en-GB"/>
        </w:rPr>
        <w:t xml:space="preserve">deuterostome divergence, </w:t>
      </w:r>
      <w:r w:rsidR="00BC4201" w:rsidRPr="00E6172C">
        <w:rPr>
          <w:lang w:val="en-GB"/>
        </w:rPr>
        <w:t xml:space="preserve">the </w:t>
      </w:r>
      <w:r w:rsidR="00967D47" w:rsidRPr="00E6172C">
        <w:rPr>
          <w:lang w:val="en-GB"/>
        </w:rPr>
        <w:t xml:space="preserve">bilaterian </w:t>
      </w:r>
      <w:r w:rsidR="00BC4201" w:rsidRPr="00E6172C">
        <w:rPr>
          <w:lang w:val="en-GB"/>
        </w:rPr>
        <w:t>animal</w:t>
      </w:r>
      <w:r w:rsidR="007544F0" w:rsidRPr="00E6172C">
        <w:rPr>
          <w:lang w:val="en-GB"/>
        </w:rPr>
        <w:t xml:space="preserve"> </w:t>
      </w:r>
      <w:r w:rsidR="00BC4201" w:rsidRPr="00E6172C">
        <w:rPr>
          <w:lang w:val="en-GB"/>
        </w:rPr>
        <w:t xml:space="preserve">likely </w:t>
      </w:r>
      <w:r w:rsidR="007544F0" w:rsidRPr="00E6172C">
        <w:rPr>
          <w:lang w:val="en-GB"/>
        </w:rPr>
        <w:t xml:space="preserve">acquired </w:t>
      </w:r>
      <w:r w:rsidR="00F564C7" w:rsidRPr="00E6172C">
        <w:rPr>
          <w:lang w:val="en-GB"/>
        </w:rPr>
        <w:t>sensorimotor</w:t>
      </w:r>
      <w:r w:rsidR="007544F0" w:rsidRPr="00E6172C">
        <w:rPr>
          <w:lang w:val="en-GB"/>
        </w:rPr>
        <w:t xml:space="preserve"> specialization</w:t>
      </w:r>
      <w:r w:rsidR="00F564C7" w:rsidRPr="00E6172C">
        <w:rPr>
          <w:lang w:val="en-GB"/>
        </w:rPr>
        <w:t>s, including division</w:t>
      </w:r>
      <w:r w:rsidR="00BC4201" w:rsidRPr="00E6172C">
        <w:rPr>
          <w:lang w:val="en-GB"/>
        </w:rPr>
        <w:t>s</w:t>
      </w:r>
      <w:r w:rsidR="00F564C7" w:rsidRPr="00E6172C">
        <w:rPr>
          <w:lang w:val="en-GB"/>
        </w:rPr>
        <w:t xml:space="preserve"> between cardiac</w:t>
      </w:r>
      <w:r w:rsidR="006A4FF9" w:rsidRPr="00E6172C">
        <w:rPr>
          <w:lang w:val="en-GB"/>
        </w:rPr>
        <w:t>,</w:t>
      </w:r>
      <w:r w:rsidR="00F564C7" w:rsidRPr="00E6172C">
        <w:rPr>
          <w:lang w:val="en-GB"/>
        </w:rPr>
        <w:t xml:space="preserve"> </w:t>
      </w:r>
      <w:r w:rsidR="00852721" w:rsidRPr="00E6172C">
        <w:rPr>
          <w:lang w:val="en-GB"/>
        </w:rPr>
        <w:t>skeletal/</w:t>
      </w:r>
      <w:r w:rsidR="00F564C7" w:rsidRPr="00E6172C">
        <w:rPr>
          <w:lang w:val="en-GB"/>
        </w:rPr>
        <w:t xml:space="preserve">somatic </w:t>
      </w:r>
      <w:r w:rsidR="006A4FF9" w:rsidRPr="00E6172C">
        <w:rPr>
          <w:lang w:val="en-GB"/>
        </w:rPr>
        <w:t xml:space="preserve">and visceral </w:t>
      </w:r>
      <w:r w:rsidR="00F564C7" w:rsidRPr="00E6172C">
        <w:rPr>
          <w:lang w:val="en-GB"/>
        </w:rPr>
        <w:t>muscles</w:t>
      </w:r>
      <w:r w:rsidR="00F7075A" w:rsidRPr="00E6172C">
        <w:rPr>
          <w:lang w:val="en-GB"/>
        </w:rPr>
        <w:t>, which are today regulated by similar gene</w:t>
      </w:r>
      <w:r w:rsidR="00BC4201" w:rsidRPr="00E6172C">
        <w:rPr>
          <w:lang w:val="en-GB"/>
        </w:rPr>
        <w:t xml:space="preserve"> familie</w:t>
      </w:r>
      <w:r w:rsidR="00F7075A" w:rsidRPr="00E6172C">
        <w:rPr>
          <w:lang w:val="en-GB"/>
        </w:rPr>
        <w:t>s</w:t>
      </w:r>
      <w:r w:rsidR="00E90B38" w:rsidRPr="00E6172C">
        <w:rPr>
          <w:lang w:val="en-GB"/>
        </w:rPr>
        <w:t xml:space="preserve"> </w:t>
      </w:r>
      <w:r w:rsidR="00F7075A" w:rsidRPr="00E6172C">
        <w:rPr>
          <w:lang w:val="en-GB"/>
        </w:rPr>
        <w:t>in Drosophila and vertebrates</w:t>
      </w:r>
      <w:r w:rsidR="00E90B38" w:rsidRPr="00E6172C">
        <w:rPr>
          <w:lang w:val="en-GB"/>
        </w:rPr>
        <w:t xml:space="preserve"> e.g. </w:t>
      </w:r>
      <w:r w:rsidR="00E90B38" w:rsidRPr="00E6172C">
        <w:rPr>
          <w:i/>
          <w:lang w:val="en-GB"/>
        </w:rPr>
        <w:t>mef2</w:t>
      </w:r>
      <w:r w:rsidR="00E90B38" w:rsidRPr="00E6172C">
        <w:rPr>
          <w:lang w:val="en-GB"/>
        </w:rPr>
        <w:t xml:space="preserve"> genes</w:t>
      </w:r>
      <w:r w:rsidR="001B2872" w:rsidRPr="00E6172C">
        <w:rPr>
          <w:lang w:val="en-GB"/>
        </w:rPr>
        <w:t xml:space="preserve"> </w:t>
      </w:r>
      <w:r w:rsidR="001B2872" w:rsidRPr="00E6172C">
        <w:rPr>
          <w:lang w:val="en-GB"/>
        </w:rPr>
        <w:fldChar w:fldCharType="begin"/>
      </w:r>
      <w:r w:rsidR="00AD49EB" w:rsidRPr="00E6172C">
        <w:rPr>
          <w:lang w:val="en-GB"/>
        </w:rPr>
        <w:instrText xml:space="preserve"> ADDIN EN.CITE &lt;EndNote&gt;&lt;Cite&gt;&lt;Author&gt;Taylor&lt;/Author&gt;&lt;Year&gt;2017&lt;/Year&gt;&lt;RecNum&gt;10305&lt;/RecNum&gt;&lt;DisplayText&gt;(Taylor and Hughes, 2017)&lt;/DisplayText&gt;&lt;record&gt;&lt;rec-number&gt;10305&lt;/rec-number&gt;&lt;foreign-keys&gt;&lt;key app="EN" db-id="22p5fpsx89st9pe99v5xs2x1d2dex5rwt590" timestamp="1518090733"&gt;10305&lt;/key&gt;&lt;/foreign-keys&gt;&lt;ref-type name="Journal Article"&gt;17&lt;/ref-type&gt;&lt;contributors&gt;&lt;authors&gt;&lt;author&gt;Taylor, M. V.&lt;/author&gt;&lt;author&gt;Hughes, S. M.&lt;/author&gt;&lt;/authors&gt;&lt;/contributors&gt;&lt;auth-address&gt;School of Biosciences, Sir Martin Evans Building, Cardiff University, Museum Avenue, Cardiff CF10 3AX, UK. Electronic address: TaylorMV@cardiff.ac.uk.&amp;#xD;Randall Division of Cell and Molecular Biophysics, New Hunt&amp;apos;s House, Guy&amp;apos;s Campus, King&amp;apos;s College London, London SE1 1UL UK.&lt;/auth-address&gt;&lt;titles&gt;&lt;title&gt;Mef2 and the skeletal muscle differentiation program&lt;/title&gt;&lt;secondary-title&gt;Semin Cell Dev Biol&lt;/secondary-title&gt;&lt;/titles&gt;&lt;periodical&gt;&lt;full-title&gt;Semin Cell Dev Biol&lt;/full-title&gt;&lt;/periodical&gt;&lt;pages&gt;33-44&lt;/pages&gt;&lt;volume&gt;72&lt;/volume&gt;&lt;edition&gt;2017/11/21&lt;/edition&gt;&lt;keywords&gt;&lt;keyword&gt;Alternative splicing&lt;/keyword&gt;&lt;keyword&gt;Differentiation&lt;/keyword&gt;&lt;keyword&gt;Gene expression network&lt;/keyword&gt;&lt;keyword&gt;Mef2&lt;/keyword&gt;&lt;keyword&gt;Protein interactions&lt;/keyword&gt;&lt;keyword&gt;Regeneration&lt;/keyword&gt;&lt;keyword&gt;Skeletal muscle development&lt;/keyword&gt;&lt;/keywords&gt;&lt;dates&gt;&lt;year&gt;2017&lt;/year&gt;&lt;pub-dates&gt;&lt;date&gt;Dec&lt;/date&gt;&lt;/pub-dates&gt;&lt;/dates&gt;&lt;isbn&gt;1096-3634 (Electronic)&amp;#xD;1084-9521 (Linking)&lt;/isbn&gt;&lt;accession-num&gt;29154822&lt;/accession-num&gt;&lt;urls&gt;&lt;related-urls&gt;&lt;url&gt;https://www.ncbi.nlm.nih.gov/pubmed/29154822&lt;/url&gt;&lt;/related-urls&gt;&lt;/urls&gt;&lt;electronic-resource-num&gt;10.1016/j.semcdb.2017.11.020&lt;/electronic-resource-num&gt;&lt;/record&gt;&lt;/Cite&gt;&lt;/EndNote&gt;</w:instrText>
      </w:r>
      <w:r w:rsidR="001B2872" w:rsidRPr="00E6172C">
        <w:rPr>
          <w:lang w:val="en-GB"/>
        </w:rPr>
        <w:fldChar w:fldCharType="separate"/>
      </w:r>
      <w:r w:rsidR="00D6353A" w:rsidRPr="00E6172C">
        <w:rPr>
          <w:noProof/>
          <w:lang w:val="en-GB"/>
        </w:rPr>
        <w:t>(Taylor and Hughes, 2017)</w:t>
      </w:r>
      <w:r w:rsidR="001B2872" w:rsidRPr="00E6172C">
        <w:rPr>
          <w:lang w:val="en-GB"/>
        </w:rPr>
        <w:fldChar w:fldCharType="end"/>
      </w:r>
      <w:r w:rsidR="001B2872" w:rsidRPr="00E6172C">
        <w:rPr>
          <w:lang w:val="en-GB"/>
        </w:rPr>
        <w:t>.</w:t>
      </w:r>
      <w:r w:rsidR="00E90B38" w:rsidRPr="00E6172C">
        <w:rPr>
          <w:lang w:val="en-GB"/>
        </w:rPr>
        <w:t xml:space="preserve"> </w:t>
      </w:r>
      <w:r w:rsidR="00852721" w:rsidRPr="00E6172C">
        <w:rPr>
          <w:lang w:val="en-GB"/>
        </w:rPr>
        <w:t xml:space="preserve">Skeletal </w:t>
      </w:r>
      <w:r w:rsidR="00E90B38" w:rsidRPr="00E6172C">
        <w:rPr>
          <w:lang w:val="en-GB"/>
        </w:rPr>
        <w:t xml:space="preserve">myogenesis </w:t>
      </w:r>
      <w:r w:rsidR="007401B5" w:rsidRPr="00E6172C">
        <w:rPr>
          <w:lang w:val="en-GB"/>
        </w:rPr>
        <w:t xml:space="preserve">is initiated during gastrulation, shortly after mesendoderm formation, but </w:t>
      </w:r>
      <w:r w:rsidR="00C1790F" w:rsidRPr="00E6172C">
        <w:rPr>
          <w:lang w:val="en-GB"/>
        </w:rPr>
        <w:t xml:space="preserve">conserved bilaterian </w:t>
      </w:r>
      <w:r w:rsidR="00BC4201" w:rsidRPr="00E6172C">
        <w:rPr>
          <w:lang w:val="en-GB"/>
        </w:rPr>
        <w:t xml:space="preserve">pathways leading </w:t>
      </w:r>
      <w:r w:rsidR="00720F61" w:rsidRPr="00E6172C">
        <w:rPr>
          <w:lang w:val="en-GB"/>
        </w:rPr>
        <w:t xml:space="preserve">specifically </w:t>
      </w:r>
      <w:r w:rsidR="00BC4201" w:rsidRPr="00E6172C">
        <w:rPr>
          <w:lang w:val="en-GB"/>
        </w:rPr>
        <w:t xml:space="preserve">to </w:t>
      </w:r>
      <w:r w:rsidR="00852721" w:rsidRPr="00E6172C">
        <w:rPr>
          <w:lang w:val="en-GB"/>
        </w:rPr>
        <w:t xml:space="preserve">skeletal </w:t>
      </w:r>
      <w:r w:rsidR="00E90B38" w:rsidRPr="00E6172C">
        <w:rPr>
          <w:lang w:val="en-GB"/>
        </w:rPr>
        <w:t>muscle</w:t>
      </w:r>
      <w:r w:rsidR="00720F61" w:rsidRPr="00E6172C">
        <w:rPr>
          <w:lang w:val="en-GB"/>
        </w:rPr>
        <w:t xml:space="preserve"> (as opposed to cardiac or</w:t>
      </w:r>
      <w:r w:rsidR="000016AA" w:rsidRPr="00E6172C">
        <w:rPr>
          <w:lang w:val="en-GB"/>
        </w:rPr>
        <w:t xml:space="preserve"> </w:t>
      </w:r>
      <w:r w:rsidR="00720F61" w:rsidRPr="00E6172C">
        <w:rPr>
          <w:lang w:val="en-GB"/>
        </w:rPr>
        <w:t>visceral)</w:t>
      </w:r>
      <w:r w:rsidR="00E90B38" w:rsidRPr="00E6172C">
        <w:rPr>
          <w:lang w:val="en-GB"/>
        </w:rPr>
        <w:t xml:space="preserve"> </w:t>
      </w:r>
      <w:r w:rsidR="00BC4201" w:rsidRPr="00E6172C">
        <w:rPr>
          <w:lang w:val="en-GB"/>
        </w:rPr>
        <w:t>have been hard</w:t>
      </w:r>
      <w:r w:rsidR="00E90B38" w:rsidRPr="00E6172C">
        <w:rPr>
          <w:lang w:val="en-GB"/>
        </w:rPr>
        <w:t>er</w:t>
      </w:r>
      <w:r w:rsidR="00BC4201" w:rsidRPr="00E6172C">
        <w:rPr>
          <w:lang w:val="en-GB"/>
        </w:rPr>
        <w:t xml:space="preserve"> to discern.  One </w:t>
      </w:r>
      <w:r w:rsidR="00E90B38" w:rsidRPr="00E6172C">
        <w:rPr>
          <w:lang w:val="en-GB"/>
        </w:rPr>
        <w:t xml:space="preserve">likely </w:t>
      </w:r>
      <w:r w:rsidR="00BC4201" w:rsidRPr="00E6172C">
        <w:rPr>
          <w:lang w:val="en-GB"/>
        </w:rPr>
        <w:t>reason for this is th</w:t>
      </w:r>
      <w:r w:rsidR="00C1790F" w:rsidRPr="00E6172C">
        <w:rPr>
          <w:lang w:val="en-GB"/>
        </w:rPr>
        <w:t>at new regulatory</w:t>
      </w:r>
      <w:r w:rsidR="00BC4201" w:rsidRPr="00E6172C">
        <w:rPr>
          <w:lang w:val="en-GB"/>
        </w:rPr>
        <w:t xml:space="preserve"> steps have </w:t>
      </w:r>
      <w:r w:rsidR="00C1790F" w:rsidRPr="00E6172C">
        <w:rPr>
          <w:lang w:val="en-GB"/>
        </w:rPr>
        <w:t xml:space="preserve">evolved </w:t>
      </w:r>
      <w:r w:rsidR="00BC4201" w:rsidRPr="00E6172C">
        <w:rPr>
          <w:lang w:val="en-GB"/>
        </w:rPr>
        <w:t xml:space="preserve">in each lineage since </w:t>
      </w:r>
      <w:r w:rsidR="00C1790F" w:rsidRPr="00E6172C">
        <w:rPr>
          <w:lang w:val="en-GB"/>
        </w:rPr>
        <w:t xml:space="preserve">their </w:t>
      </w:r>
      <w:r w:rsidR="00BC4201" w:rsidRPr="00E6172C">
        <w:rPr>
          <w:lang w:val="en-GB"/>
        </w:rPr>
        <w:t>divergence.</w:t>
      </w:r>
    </w:p>
    <w:p w14:paraId="2792D787" w14:textId="19B652FC" w:rsidR="00004C3F" w:rsidRPr="00E6172C" w:rsidRDefault="0042495B" w:rsidP="00462DFA">
      <w:pPr>
        <w:spacing w:after="120" w:line="360" w:lineRule="auto"/>
        <w:jc w:val="both"/>
        <w:outlineLvl w:val="0"/>
        <w:rPr>
          <w:lang w:val="en-GB"/>
        </w:rPr>
      </w:pPr>
      <w:r w:rsidRPr="00E6172C">
        <w:rPr>
          <w:lang w:val="en-GB"/>
        </w:rPr>
        <w:t xml:space="preserve">A key step in </w:t>
      </w:r>
      <w:r w:rsidR="004541A5" w:rsidRPr="00E6172C">
        <w:rPr>
          <w:lang w:val="en-GB"/>
        </w:rPr>
        <w:t>vertebrate</w:t>
      </w:r>
      <w:r w:rsidRPr="00E6172C">
        <w:rPr>
          <w:lang w:val="en-GB"/>
        </w:rPr>
        <w:t xml:space="preserve"> evolution was the chordate transition through which animals acquired the notochord, post-anal tail, gill slits and a more complex dorsal nerve cord</w:t>
      </w:r>
      <w:r w:rsidR="004541A5" w:rsidRPr="00E6172C">
        <w:rPr>
          <w:lang w:val="en-GB"/>
        </w:rPr>
        <w:t>, facilitating swimming</w:t>
      </w:r>
      <w:r w:rsidRPr="00E6172C">
        <w:rPr>
          <w:lang w:val="en-GB"/>
        </w:rPr>
        <w:t xml:space="preserve"> </w:t>
      </w:r>
      <w:r w:rsidR="00BC02FE" w:rsidRPr="00E6172C">
        <w:rPr>
          <w:lang w:val="en-GB"/>
        </w:rPr>
        <w:fldChar w:fldCharType="begin">
          <w:fldData xml:space="preserve">PEVuZE5vdGU+PENpdGU+PEF1dGhvcj5HZXJoYXJ0PC9BdXRob3I+PFllYXI+MjAwMTwvWWVhcj48
UmVjTnVtPjkzOTM8L1JlY051bT48RGlzcGxheVRleHQ+KEJydW5ldCBldCBhbC4sIDIwMTU7IEdl
ZSwgMjAxODsgR2VyaGFydCwgMjAwMTsgU2F0b2ggZXQgYWwuLCAyMDEyKTwvRGlzcGxheVRleHQ+
PHJlY29yZD48cmVjLW51bWJlcj45MzkzPC9yZWMtbnVtYmVyPjxmb3JlaWduLWtleXM+PGtleSBh
cHA9IkVOIiBkYi1pZD0iMjJwNWZwc3g4OXN0OXBlOTl2NXhzMngxZDJkZXg1cnd0NTkwIiB0aW1l
c3RhbXA9IjEzOTIwMzAyMDgiPjkzOTM8L2tleT48L2ZvcmVpZ24ta2V5cz48cmVmLXR5cGUgbmFt
ZT0iSm91cm5hbCBBcnRpY2xlIj4xNzwvcmVmLXR5cGU+PGNvbnRyaWJ1dG9ycz48YXV0aG9ycz48
YXV0aG9yPkdlcmhhcnQsIEouPC9hdXRob3I+PC9hdXRob3JzPjwvY29udHJpYnV0b3JzPjxhdXRo
LWFkZHJlc3M+RGVwYXJ0bWVudCBvZiBNb2xlY3VsYXIgYW5kIENlbGwgQmlvbG9neSwgVW5pdmVy
c2l0eSBvZiBDYWxpZm9ybmlhLCBCZXJrZWxleSA5NDcyMCwgVVNBLiBnZXJoYXJ0QHNvY3JhdGVz
LmJlcmtlbGV5LmVkdTwvYXV0aC1hZGRyZXNzPjx0aXRsZXM+PHRpdGxlPkV2b2x1dGlvbiBvZiB0
aGUgb3JnYW5pemVyIGFuZCB0aGUgY2hvcmRhdGUgYm9keSBwbGFuPC90aXRsZT48c2Vjb25kYXJ5
LXRpdGxlPkludCBKIERldiBCaW9sPC9zZWNvbmRhcnktdGl0bGU+PGFsdC10aXRsZT5UaGUgSW50
ZXJuYXRpb25hbCBqb3VybmFsIG9mIGRldmVsb3BtZW50YWwgYmlvbG9neTwvYWx0LXRpdGxlPjwv
dGl0bGVzPjxwZXJpb2RpY2FsPjxmdWxsLXRpdGxlPkludCBKIERldiBCaW9sPC9mdWxsLXRpdGxl
PjxhYmJyLTE+VGhlIEludGVybmF0aW9uYWwgam91cm5hbCBvZiBkZXZlbG9wbWVudGFsIGJpb2xv
Z3k8L2FiYnItMT48L3BlcmlvZGljYWw+PGFsdC1wZXJpb2RpY2FsPjxmdWxsLXRpdGxlPkludCBK
IERldiBCaW9sPC9mdWxsLXRpdGxlPjxhYmJyLTE+VGhlIEludGVybmF0aW9uYWwgam91cm5hbCBv
ZiBkZXZlbG9wbWVudGFsIGJpb2xvZ3k8L2FiYnItMT48L2FsdC1wZXJpb2RpY2FsPjxwYWdlcz4x
MzMtNTM8L3BhZ2VzPjx2b2x1bWU+NDU8L3ZvbHVtZT48bnVtYmVyPjE8L251bWJlcj48ZWRpdGlv
bj4yMDAxLzA0LzA5PC9lZGl0aW9uPjxrZXl3b3Jkcz48a2V5d29yZD5BbmltYWxzPC9rZXl3b3Jk
PjxrZXl3b3JkPipCaW9sb2dpY2FsIEV2b2x1dGlvbjwva2V5d29yZD48a2V5d29yZD5Cb2R5IFBh
dHRlcm5pbmc8L2tleXdvcmQ+PGtleXdvcmQ+Q2hvcmRhdGEsIE5vbnZlcnRlYnJhdGUvKmVtYnJ5
b2xvZ3k8L2tleXdvcmQ+PGtleXdvcmQ+RW1icnlvbG9neS8qaGlzdG9yeTwva2V5d29yZD48a2V5
d29yZD5FbWJyeW9uaWMgSW5kdWN0aW9uPC9rZXl3b3JkPjxrZXl3b3JkPkhpc3RvcnksIDIwdGgg
Q2VudHVyeTwva2V5d29yZD48a2V5d29yZD4qT3JnYW5pemVycywgRW1icnlvbmljPC9rZXl3b3Jk
PjxrZXl3b3JkPk5BU0EgRGlzY2lwbGluZSBFdm9sdXRpb25hcnkgQmlvbG9neTwva2V5d29yZD48
a2V5d29yZD5Ob24tTkFTQSBDZW50ZXI8L2tleXdvcmQ+PC9rZXl3b3Jkcz48ZGF0ZXM+PHllYXI+
MjAwMTwveWVhcj48L2RhdGVzPjxpc2JuPjAyMTQtNjI4MiAoUHJpbnQpJiN4RDswMjE0LTYyODIg
KExpbmtpbmcpPC9pc2JuPjxhY2Nlc3Npb24tbnVtPjExMjkxODQyPC9hY2Nlc3Npb24tbnVtPjx3
b3JrLXR5cGU+SGlzdG9yaWNhbCBBcnRpY2xlJiN4RDtSZXNlYXJjaCBTdXBwb3J0LCBVLlMuIEdv
diZhcG9zO3QsIE5vbi1QLkguUy4mI3hEO1Jldmlldzwvd29yay10eXBlPjx1cmxzPjxyZWxhdGVk
LXVybHM+PHVybD5odHRwOi8vd3d3Lm5jYmkubmxtLm5paC5nb3YvcHVibWVkLzExMjkxODQyPC91
cmw+PC9yZWxhdGVkLXVybHM+PC91cmxzPjwvcmVjb3JkPjwvQ2l0ZT48Q2l0ZT48QXV0aG9yPkJy
dW5ldDwvQXV0aG9yPjxZZWFyPjIwMTU8L1llYXI+PFJlY051bT45OTI2PC9SZWNOdW0+PHJlY29y
ZD48cmVjLW51bWJlcj45OTI2PC9yZWMtbnVtYmVyPjxmb3JlaWduLWtleXM+PGtleSBhcHA9IkVO
IiBkYi1pZD0iMjJwNWZwc3g4OXN0OXBlOTl2NXhzMngxZDJkZXg1cnd0NTkwIiB0aW1lc3RhbXA9
IjE0Nzc5OTQzNTciPjk5MjY8L2tleT48L2ZvcmVpZ24ta2V5cz48cmVmLXR5cGUgbmFtZT0iSm91
cm5hbCBBcnRpY2xlIj4xNzwvcmVmLXR5cGU+PGNvbnRyaWJ1dG9ycz48YXV0aG9ycz48YXV0aG9y
PkJydW5ldCwgVC48L2F1dGhvcj48YXV0aG9yPkxhdXJpLCBBLjwvYXV0aG9yPjxhdXRob3I+QXJl
bmR0LCBELjwvYXV0aG9yPjwvYXV0aG9ycz48L2NvbnRyaWJ1dG9ycz48YXV0aC1hZGRyZXNzPkRl
dmVsb3BtZW50YWwgQmlvbG9neSBVbml0LCBFdXJvcGVhbiBNb2xlY3VsYXIgQmlvbG9neSBMYWJv
cmF0b3J5LCBIZWlkZWxiZXJnLCBHZXJtYW55LjwvYXV0aC1hZGRyZXNzPjx0aXRsZXM+PHRpdGxl
PkRpZCB0aGUgbm90b2Nob3JkIGV2b2x2ZSBmcm9tIGFuIGFuY2llbnQgYXhpYWwgbXVzY2xlPyBU
aGUgYXhvY2hvcmQgaHlwb3RoZXNpczwvdGl0bGU+PHNlY29uZGFyeS10aXRsZT5CaW9lc3NheXM8
L3NlY29uZGFyeS10aXRsZT48L3RpdGxlcz48cGVyaW9kaWNhbD48ZnVsbC10aXRsZT5CaW9lc3Nh
eXM8L2Z1bGwtdGl0bGU+PC9wZXJpb2RpY2FsPjxwYWdlcz44MzYtNTA8L3BhZ2VzPjx2b2x1bWU+
Mzc8L3ZvbHVtZT48bnVtYmVyPjg8L251bWJlcj48a2V5d29yZHM+PGtleXdvcmQ+QW5pbWFsczwv
a2V5d29yZD48a2V5d29yZD5CaW9sb2dpY2FsIEV2b2x1dGlvbjwva2V5d29yZD48a2V5d29yZD5I
dW1hbnM8L2tleXdvcmQ+PGtleXdvcmQ+TXVzY2xlLCBTbW9vdGgvY3l0b2xvZ3kvKnBoeXNpb2xv
Z3k8L2tleXdvcmQ+PGtleXdvcmQ+Tm90b2Nob3JkL2N5dG9sb2d5LypwaHlzaW9sb2d5PC9rZXl3
b3JkPjxrZXl3b3JkPlBoeWxvZ2VueTwva2V5d29yZD48a2V5d29yZD5heG9jaG9yZDwva2V5d29y
ZD48a2V5d29yZD5ldm8tZGV2bzwva2V5d29yZD48a2V5d29yZD5ldm9sdXRpb248L2tleXdvcmQ+
PGtleXdvcmQ+bWVzb2Rlcm08L2tleXdvcmQ+PGtleXdvcmQ+bXVzY3VsYXR1cmU8L2tleXdvcmQ+
PGtleXdvcmQ+bm90b2Nob3JkPC9rZXl3b3JkPjxrZXl3b3JkPnVyYmlsYXRlcmlhPC9rZXl3b3Jk
Pjwva2V5d29yZHM+PGRhdGVzPjx5ZWFyPjIwMTU8L3llYXI+PHB1Yi1kYXRlcz48ZGF0ZT5BdWc8
L2RhdGU+PC9wdWItZGF0ZXM+PC9kYXRlcz48aXNibj4xNTIxLTE4NzggKEVsZWN0cm9uaWMpJiN4
RDswMjY1LTkyNDcgKExpbmtpbmcpPC9pc2JuPjxhY2Nlc3Npb24tbnVtPjI2MTcyMzM4PC9hY2Nl
c3Npb24tbnVtPjx1cmxzPjxyZWxhdGVkLXVybHM+PHVybD5odHRwczovL3d3dy5uY2JpLm5sbS5u
aWguZ292L3B1Ym1lZC8yNjE3MjMzODwvdXJsPjwvcmVsYXRlZC11cmxzPjwvdXJscz48ZWxlY3Ry
b25pYy1yZXNvdXJjZS1udW0+MTAuMTAwMi9iaWVzLjIwMTUwMDAyNzwvZWxlY3Ryb25pYy1yZXNv
dXJjZS1udW0+PC9yZWNvcmQ+PC9DaXRlPjxDaXRlPjxBdXRob3I+U2F0b2g8L0F1dGhvcj48WWVh
cj4yMDEyPC9ZZWFyPjxSZWNOdW0+OTk4NTwvUmVjTnVtPjxyZWNvcmQ+PHJlYy1udW1iZXI+OTk4
NTwvcmVjLW51bWJlcj48Zm9yZWlnbi1rZXlzPjxrZXkgYXBwPSJFTiIgZGItaWQ9IjIycDVmcHN4
ODlzdDlwZTk5djV4czJ4MWQyZGV4NXJ3dDU5MCIgdGltZXN0YW1wPSIxNDg5NzgyMTE2Ij45OTg1
PC9rZXk+PC9mb3JlaWduLWtleXM+PHJlZi10eXBlIG5hbWU9IkpvdXJuYWwgQXJ0aWNsZSI+MTc8
L3JlZi10eXBlPjxjb250cmlidXRvcnM+PGF1dGhvcnM+PGF1dGhvcj5TYXRvaCwgTm9yaTwvYXV0
aG9yPjxhdXRob3I+VGFnYXdhLCBLdW5pPC9hdXRob3I+PGF1dGhvcj5UYWthaGFzaGksIEhpcm9r
aTwvYXV0aG9yPjwvYXV0aG9ycz48L2NvbnRyaWJ1dG9ycz48dGl0bGVzPjx0aXRsZT5Ib3cgd2Fz
IHRoZSBub3RvY2hvcmQgYm9ybj88L3RpdGxlPjxzZWNvbmRhcnktdGl0bGU+RXZvbHV0aW9uICZh
bXA7IERldmVsb3BtZW50PC9zZWNvbmRhcnktdGl0bGU+PC90aXRsZXM+PHBlcmlvZGljYWw+PGZ1
bGwtdGl0bGU+RXZvbHV0aW9uICZhbXA7IERldmVsb3BtZW50PC9mdWxsLXRpdGxlPjwvcGVyaW9k
aWNhbD48cGFnZXM+NTYtNzU8L3BhZ2VzPjx2b2x1bWU+MTQ8L3ZvbHVtZT48bnVtYmVyPjE8L251
bWJlcj48ZGF0ZXM+PHllYXI+MjAxMjwveWVhcj48L2RhdGVzPjxwdWJsaXNoZXI+V2lsZXkgT25s
aW5lIExpYnJhcnk8L3B1Ymxpc2hlcj48aXNibj4xNTI1LTE0Mlg8L2lzYm4+PHVybHM+PHJlbGF0
ZWQtdXJscz48dXJsPmh0dHA6aHR0cHM6Ly9keC5kb2kub3JnLzEwLjExMTEvai4xNTI1LTE0Mlgu
MjAxMS4wMDUyMi54PC91cmw+PC9yZWxhdGVkLXVybHM+PC91cmxzPjxlbGVjdHJvbmljLXJlc291
cmNlLW51bT4xMC4xMTExL2ouMTUyNS0xNDJYLjIwMTEuMDA1MjIueDwvZWxlY3Ryb25pYy1yZXNv
dXJjZS1udW0+PC9yZWNvcmQ+PC9DaXRlPjxDaXRlPjxBdXRob3I+R2VlPC9BdXRob3I+PFllYXI+
MjAxODwvWWVhcj48UmVjTnVtPjEwNDMxPC9SZWNOdW0+PHJlY29yZD48cmVjLW51bWJlcj4xMDQz
MTwvcmVjLW51bWJlcj48Zm9yZWlnbi1rZXlzPjxrZXkgYXBwPSJFTiIgZGItaWQ9IjIycDVmcHN4
ODlzdDlwZTk5djV4czJ4MWQyZGV4NXJ3dDU5MCIgdGltZXN0YW1wPSIxNTQzMjUzODY1Ij4xMDQz
MTwva2V5PjwvZm9yZWlnbi1rZXlzPjxyZWYtdHlwZSBuYW1lPSJCb29rIj42PC9yZWYtdHlwZT48
Y29udHJpYnV0b3JzPjxhdXRob3JzPjxhdXRob3I+R2VlLCBILjwvYXV0aG9yPjwvYXV0aG9ycz48
L2NvbnRyaWJ1dG9ycz48dGl0bGVzPjx0aXRsZT5BY3Jvc3MgdGhlIEJyaWRnZTogVW5kZXJzdGFu
ZGluZyB0aGUgT3JpZ2luIG9mIHRoZSBWZXJ0ZWJyYXRlczwvdGl0bGU+PC90aXRsZXM+PHNlY3Rp
b24+Mjg4PC9zZWN0aW9uPjxkYXRlcz48eWVhcj4yMDE4PC95ZWFyPjwvZGF0ZXM+PHB1Yi1sb2Nh
dGlvbj5Mb25kb248L3B1Yi1sb2NhdGlvbj48cHVibGlzaGVyPlRoZSBVbml2ZXJzaXR5IG9mIENo
aWNhZ28gUHJlc3M8L3B1Ymxpc2hlcj48aXNibj45NzgwMjI2NDAzMDUyPC9pc2JuPjx1cmxzPjwv
dXJscz48L3JlY29yZD48L0NpdGU+PC9FbmROb3RlPn==
</w:fldData>
        </w:fldChar>
      </w:r>
      <w:r w:rsidR="00665DCF" w:rsidRPr="00E6172C">
        <w:rPr>
          <w:lang w:val="en-GB"/>
        </w:rPr>
        <w:instrText xml:space="preserve"> ADDIN EN.CITE </w:instrText>
      </w:r>
      <w:r w:rsidR="00665DCF" w:rsidRPr="00E6172C">
        <w:rPr>
          <w:lang w:val="en-GB"/>
        </w:rPr>
        <w:fldChar w:fldCharType="begin">
          <w:fldData xml:space="preserve">PEVuZE5vdGU+PENpdGU+PEF1dGhvcj5HZXJoYXJ0PC9BdXRob3I+PFllYXI+MjAwMTwvWWVhcj48
UmVjTnVtPjkzOTM8L1JlY051bT48RGlzcGxheVRleHQ+KEJydW5ldCBldCBhbC4sIDIwMTU7IEdl
ZSwgMjAxODsgR2VyaGFydCwgMjAwMTsgU2F0b2ggZXQgYWwuLCAyMDEyKTwvRGlzcGxheVRleHQ+
PHJlY29yZD48cmVjLW51bWJlcj45MzkzPC9yZWMtbnVtYmVyPjxmb3JlaWduLWtleXM+PGtleSBh
cHA9IkVOIiBkYi1pZD0iMjJwNWZwc3g4OXN0OXBlOTl2NXhzMngxZDJkZXg1cnd0NTkwIiB0aW1l
c3RhbXA9IjEzOTIwMzAyMDgiPjkzOTM8L2tleT48L2ZvcmVpZ24ta2V5cz48cmVmLXR5cGUgbmFt
ZT0iSm91cm5hbCBBcnRpY2xlIj4xNzwvcmVmLXR5cGU+PGNvbnRyaWJ1dG9ycz48YXV0aG9ycz48
YXV0aG9yPkdlcmhhcnQsIEouPC9hdXRob3I+PC9hdXRob3JzPjwvY29udHJpYnV0b3JzPjxhdXRo
LWFkZHJlc3M+RGVwYXJ0bWVudCBvZiBNb2xlY3VsYXIgYW5kIENlbGwgQmlvbG9neSwgVW5pdmVy
c2l0eSBvZiBDYWxpZm9ybmlhLCBCZXJrZWxleSA5NDcyMCwgVVNBLiBnZXJoYXJ0QHNvY3JhdGVz
LmJlcmtlbGV5LmVkdTwvYXV0aC1hZGRyZXNzPjx0aXRsZXM+PHRpdGxlPkV2b2x1dGlvbiBvZiB0
aGUgb3JnYW5pemVyIGFuZCB0aGUgY2hvcmRhdGUgYm9keSBwbGFuPC90aXRsZT48c2Vjb25kYXJ5
LXRpdGxlPkludCBKIERldiBCaW9sPC9zZWNvbmRhcnktdGl0bGU+PGFsdC10aXRsZT5UaGUgSW50
ZXJuYXRpb25hbCBqb3VybmFsIG9mIGRldmVsb3BtZW50YWwgYmlvbG9neTwvYWx0LXRpdGxlPjwv
dGl0bGVzPjxwZXJpb2RpY2FsPjxmdWxsLXRpdGxlPkludCBKIERldiBCaW9sPC9mdWxsLXRpdGxl
PjxhYmJyLTE+VGhlIEludGVybmF0aW9uYWwgam91cm5hbCBvZiBkZXZlbG9wbWVudGFsIGJpb2xv
Z3k8L2FiYnItMT48L3BlcmlvZGljYWw+PGFsdC1wZXJpb2RpY2FsPjxmdWxsLXRpdGxlPkludCBK
IERldiBCaW9sPC9mdWxsLXRpdGxlPjxhYmJyLTE+VGhlIEludGVybmF0aW9uYWwgam91cm5hbCBv
ZiBkZXZlbG9wbWVudGFsIGJpb2xvZ3k8L2FiYnItMT48L2FsdC1wZXJpb2RpY2FsPjxwYWdlcz4x
MzMtNTM8L3BhZ2VzPjx2b2x1bWU+NDU8L3ZvbHVtZT48bnVtYmVyPjE8L251bWJlcj48ZWRpdGlv
bj4yMDAxLzA0LzA5PC9lZGl0aW9uPjxrZXl3b3Jkcz48a2V5d29yZD5BbmltYWxzPC9rZXl3b3Jk
PjxrZXl3b3JkPipCaW9sb2dpY2FsIEV2b2x1dGlvbjwva2V5d29yZD48a2V5d29yZD5Cb2R5IFBh
dHRlcm5pbmc8L2tleXdvcmQ+PGtleXdvcmQ+Q2hvcmRhdGEsIE5vbnZlcnRlYnJhdGUvKmVtYnJ5
b2xvZ3k8L2tleXdvcmQ+PGtleXdvcmQ+RW1icnlvbG9neS8qaGlzdG9yeTwva2V5d29yZD48a2V5
d29yZD5FbWJyeW9uaWMgSW5kdWN0aW9uPC9rZXl3b3JkPjxrZXl3b3JkPkhpc3RvcnksIDIwdGgg
Q2VudHVyeTwva2V5d29yZD48a2V5d29yZD4qT3JnYW5pemVycywgRW1icnlvbmljPC9rZXl3b3Jk
PjxrZXl3b3JkPk5BU0EgRGlzY2lwbGluZSBFdm9sdXRpb25hcnkgQmlvbG9neTwva2V5d29yZD48
a2V5d29yZD5Ob24tTkFTQSBDZW50ZXI8L2tleXdvcmQ+PC9rZXl3b3Jkcz48ZGF0ZXM+PHllYXI+
MjAwMTwveWVhcj48L2RhdGVzPjxpc2JuPjAyMTQtNjI4MiAoUHJpbnQpJiN4RDswMjE0LTYyODIg
KExpbmtpbmcpPC9pc2JuPjxhY2Nlc3Npb24tbnVtPjExMjkxODQyPC9hY2Nlc3Npb24tbnVtPjx3
b3JrLXR5cGU+SGlzdG9yaWNhbCBBcnRpY2xlJiN4RDtSZXNlYXJjaCBTdXBwb3J0LCBVLlMuIEdv
diZhcG9zO3QsIE5vbi1QLkguUy4mI3hEO1Jldmlldzwvd29yay10eXBlPjx1cmxzPjxyZWxhdGVk
LXVybHM+PHVybD5odHRwOi8vd3d3Lm5jYmkubmxtLm5paC5nb3YvcHVibWVkLzExMjkxODQyPC91
cmw+PC9yZWxhdGVkLXVybHM+PC91cmxzPjwvcmVjb3JkPjwvQ2l0ZT48Q2l0ZT48QXV0aG9yPkJy
dW5ldDwvQXV0aG9yPjxZZWFyPjIwMTU8L1llYXI+PFJlY051bT45OTI2PC9SZWNOdW0+PHJlY29y
ZD48cmVjLW51bWJlcj45OTI2PC9yZWMtbnVtYmVyPjxmb3JlaWduLWtleXM+PGtleSBhcHA9IkVO
IiBkYi1pZD0iMjJwNWZwc3g4OXN0OXBlOTl2NXhzMngxZDJkZXg1cnd0NTkwIiB0aW1lc3RhbXA9
IjE0Nzc5OTQzNTciPjk5MjY8L2tleT48L2ZvcmVpZ24ta2V5cz48cmVmLXR5cGUgbmFtZT0iSm91
cm5hbCBBcnRpY2xlIj4xNzwvcmVmLXR5cGU+PGNvbnRyaWJ1dG9ycz48YXV0aG9ycz48YXV0aG9y
PkJydW5ldCwgVC48L2F1dGhvcj48YXV0aG9yPkxhdXJpLCBBLjwvYXV0aG9yPjxhdXRob3I+QXJl
bmR0LCBELjwvYXV0aG9yPjwvYXV0aG9ycz48L2NvbnRyaWJ1dG9ycz48YXV0aC1hZGRyZXNzPkRl
dmVsb3BtZW50YWwgQmlvbG9neSBVbml0LCBFdXJvcGVhbiBNb2xlY3VsYXIgQmlvbG9neSBMYWJv
cmF0b3J5LCBIZWlkZWxiZXJnLCBHZXJtYW55LjwvYXV0aC1hZGRyZXNzPjx0aXRsZXM+PHRpdGxl
PkRpZCB0aGUgbm90b2Nob3JkIGV2b2x2ZSBmcm9tIGFuIGFuY2llbnQgYXhpYWwgbXVzY2xlPyBU
aGUgYXhvY2hvcmQgaHlwb3RoZXNpczwvdGl0bGU+PHNlY29uZGFyeS10aXRsZT5CaW9lc3NheXM8
L3NlY29uZGFyeS10aXRsZT48L3RpdGxlcz48cGVyaW9kaWNhbD48ZnVsbC10aXRsZT5CaW9lc3Nh
eXM8L2Z1bGwtdGl0bGU+PC9wZXJpb2RpY2FsPjxwYWdlcz44MzYtNTA8L3BhZ2VzPjx2b2x1bWU+
Mzc8L3ZvbHVtZT48bnVtYmVyPjg8L251bWJlcj48a2V5d29yZHM+PGtleXdvcmQ+QW5pbWFsczwv
a2V5d29yZD48a2V5d29yZD5CaW9sb2dpY2FsIEV2b2x1dGlvbjwva2V5d29yZD48a2V5d29yZD5I
dW1hbnM8L2tleXdvcmQ+PGtleXdvcmQ+TXVzY2xlLCBTbW9vdGgvY3l0b2xvZ3kvKnBoeXNpb2xv
Z3k8L2tleXdvcmQ+PGtleXdvcmQ+Tm90b2Nob3JkL2N5dG9sb2d5LypwaHlzaW9sb2d5PC9rZXl3
b3JkPjxrZXl3b3JkPlBoeWxvZ2VueTwva2V5d29yZD48a2V5d29yZD5heG9jaG9yZDwva2V5d29y
ZD48a2V5d29yZD5ldm8tZGV2bzwva2V5d29yZD48a2V5d29yZD5ldm9sdXRpb248L2tleXdvcmQ+
PGtleXdvcmQ+bWVzb2Rlcm08L2tleXdvcmQ+PGtleXdvcmQ+bXVzY3VsYXR1cmU8L2tleXdvcmQ+
PGtleXdvcmQ+bm90b2Nob3JkPC9rZXl3b3JkPjxrZXl3b3JkPnVyYmlsYXRlcmlhPC9rZXl3b3Jk
Pjwva2V5d29yZHM+PGRhdGVzPjx5ZWFyPjIwMTU8L3llYXI+PHB1Yi1kYXRlcz48ZGF0ZT5BdWc8
L2RhdGU+PC9wdWItZGF0ZXM+PC9kYXRlcz48aXNibj4xNTIxLTE4NzggKEVsZWN0cm9uaWMpJiN4
RDswMjY1LTkyNDcgKExpbmtpbmcpPC9pc2JuPjxhY2Nlc3Npb24tbnVtPjI2MTcyMzM4PC9hY2Nl
c3Npb24tbnVtPjx1cmxzPjxyZWxhdGVkLXVybHM+PHVybD5odHRwczovL3d3dy5uY2JpLm5sbS5u
aWguZ292L3B1Ym1lZC8yNjE3MjMzODwvdXJsPjwvcmVsYXRlZC11cmxzPjwvdXJscz48ZWxlY3Ry
b25pYy1yZXNvdXJjZS1udW0+MTAuMTAwMi9iaWVzLjIwMTUwMDAyNzwvZWxlY3Ryb25pYy1yZXNv
dXJjZS1udW0+PC9yZWNvcmQ+PC9DaXRlPjxDaXRlPjxBdXRob3I+U2F0b2g8L0F1dGhvcj48WWVh
cj4yMDEyPC9ZZWFyPjxSZWNOdW0+OTk4NTwvUmVjTnVtPjxyZWNvcmQ+PHJlYy1udW1iZXI+OTk4
NTwvcmVjLW51bWJlcj48Zm9yZWlnbi1rZXlzPjxrZXkgYXBwPSJFTiIgZGItaWQ9IjIycDVmcHN4
ODlzdDlwZTk5djV4czJ4MWQyZGV4NXJ3dDU5MCIgdGltZXN0YW1wPSIxNDg5NzgyMTE2Ij45OTg1
PC9rZXk+PC9mb3JlaWduLWtleXM+PHJlZi10eXBlIG5hbWU9IkpvdXJuYWwgQXJ0aWNsZSI+MTc8
L3JlZi10eXBlPjxjb250cmlidXRvcnM+PGF1dGhvcnM+PGF1dGhvcj5TYXRvaCwgTm9yaTwvYXV0
aG9yPjxhdXRob3I+VGFnYXdhLCBLdW5pPC9hdXRob3I+PGF1dGhvcj5UYWthaGFzaGksIEhpcm9r
aTwvYXV0aG9yPjwvYXV0aG9ycz48L2NvbnRyaWJ1dG9ycz48dGl0bGVzPjx0aXRsZT5Ib3cgd2Fz
IHRoZSBub3RvY2hvcmQgYm9ybj88L3RpdGxlPjxzZWNvbmRhcnktdGl0bGU+RXZvbHV0aW9uICZh
bXA7IERldmVsb3BtZW50PC9zZWNvbmRhcnktdGl0bGU+PC90aXRsZXM+PHBlcmlvZGljYWw+PGZ1
bGwtdGl0bGU+RXZvbHV0aW9uICZhbXA7IERldmVsb3BtZW50PC9mdWxsLXRpdGxlPjwvcGVyaW9k
aWNhbD48cGFnZXM+NTYtNzU8L3BhZ2VzPjx2b2x1bWU+MTQ8L3ZvbHVtZT48bnVtYmVyPjE8L251
bWJlcj48ZGF0ZXM+PHllYXI+MjAxMjwveWVhcj48L2RhdGVzPjxwdWJsaXNoZXI+V2lsZXkgT25s
aW5lIExpYnJhcnk8L3B1Ymxpc2hlcj48aXNibj4xNTI1LTE0Mlg8L2lzYm4+PHVybHM+PHJlbGF0
ZWQtdXJscz48dXJsPmh0dHA6aHR0cHM6Ly9keC5kb2kub3JnLzEwLjExMTEvai4xNTI1LTE0Mlgu
MjAxMS4wMDUyMi54PC91cmw+PC9yZWxhdGVkLXVybHM+PC91cmxzPjxlbGVjdHJvbmljLXJlc291
cmNlLW51bT4xMC4xMTExL2ouMTUyNS0xNDJYLjIwMTEuMDA1MjIueDwvZWxlY3Ryb25pYy1yZXNv
dXJjZS1udW0+PC9yZWNvcmQ+PC9DaXRlPjxDaXRlPjxBdXRob3I+R2VlPC9BdXRob3I+PFllYXI+
MjAxODwvWWVhcj48UmVjTnVtPjEwNDMxPC9SZWNOdW0+PHJlY29yZD48cmVjLW51bWJlcj4xMDQz
MTwvcmVjLW51bWJlcj48Zm9yZWlnbi1rZXlzPjxrZXkgYXBwPSJFTiIgZGItaWQ9IjIycDVmcHN4
ODlzdDlwZTk5djV4czJ4MWQyZGV4NXJ3dDU5MCIgdGltZXN0YW1wPSIxNTQzMjUzODY1Ij4xMDQz
MTwva2V5PjwvZm9yZWlnbi1rZXlzPjxyZWYtdHlwZSBuYW1lPSJCb29rIj42PC9yZWYtdHlwZT48
Y29udHJpYnV0b3JzPjxhdXRob3JzPjxhdXRob3I+R2VlLCBILjwvYXV0aG9yPjwvYXV0aG9ycz48
L2NvbnRyaWJ1dG9ycz48dGl0bGVzPjx0aXRsZT5BY3Jvc3MgdGhlIEJyaWRnZTogVW5kZXJzdGFu
ZGluZyB0aGUgT3JpZ2luIG9mIHRoZSBWZXJ0ZWJyYXRlczwvdGl0bGU+PC90aXRsZXM+PHNlY3Rp
b24+Mjg4PC9zZWN0aW9uPjxkYXRlcz48eWVhcj4yMDE4PC95ZWFyPjwvZGF0ZXM+PHB1Yi1sb2Nh
dGlvbj5Mb25kb248L3B1Yi1sb2NhdGlvbj48cHVibGlzaGVyPlRoZSBVbml2ZXJzaXR5IG9mIENo
aWNhZ28gUHJlc3M8L3B1Ymxpc2hlcj48aXNibj45NzgwMjI2NDAzMDUyPC9pc2JuPjx1cmxzPjwv
dXJscz48L3JlY29yZD48L0NpdGU+PC9FbmROb3RlPn==
</w:fldData>
        </w:fldChar>
      </w:r>
      <w:r w:rsidR="00665DCF" w:rsidRPr="00E6172C">
        <w:rPr>
          <w:lang w:val="en-GB"/>
        </w:rPr>
        <w:instrText xml:space="preserve"> ADDIN EN.CITE.DATA </w:instrText>
      </w:r>
      <w:r w:rsidR="00665DCF" w:rsidRPr="00E6172C">
        <w:rPr>
          <w:lang w:val="en-GB"/>
        </w:rPr>
      </w:r>
      <w:r w:rsidR="00665DCF" w:rsidRPr="00E6172C">
        <w:rPr>
          <w:lang w:val="en-GB"/>
        </w:rPr>
        <w:fldChar w:fldCharType="end"/>
      </w:r>
      <w:r w:rsidR="00BC02FE" w:rsidRPr="00E6172C">
        <w:rPr>
          <w:lang w:val="en-GB"/>
        </w:rPr>
      </w:r>
      <w:r w:rsidR="00BC02FE" w:rsidRPr="00E6172C">
        <w:rPr>
          <w:lang w:val="en-GB"/>
        </w:rPr>
        <w:fldChar w:fldCharType="separate"/>
      </w:r>
      <w:r w:rsidR="00665DCF" w:rsidRPr="00E6172C">
        <w:rPr>
          <w:noProof/>
          <w:lang w:val="en-GB"/>
        </w:rPr>
        <w:t>(Brunet et al., 2015; Gee, 2018; Gerhart, 2001; Satoh et al., 2012)</w:t>
      </w:r>
      <w:r w:rsidR="00BC02FE" w:rsidRPr="00E6172C">
        <w:rPr>
          <w:lang w:val="en-GB"/>
        </w:rPr>
        <w:fldChar w:fldCharType="end"/>
      </w:r>
      <w:r w:rsidRPr="00E6172C">
        <w:rPr>
          <w:lang w:val="en-GB"/>
        </w:rPr>
        <w:t xml:space="preserve">. </w:t>
      </w:r>
      <w:r w:rsidR="00C9012B" w:rsidRPr="00E6172C">
        <w:rPr>
          <w:lang w:val="en-GB"/>
        </w:rPr>
        <w:t xml:space="preserve"> </w:t>
      </w:r>
      <w:r w:rsidR="00647BAF" w:rsidRPr="00E6172C">
        <w:rPr>
          <w:lang w:val="en-GB"/>
        </w:rPr>
        <w:t xml:space="preserve">Throughout vertebrates, the </w:t>
      </w:r>
      <w:r w:rsidR="000A31DE" w:rsidRPr="00E6172C">
        <w:rPr>
          <w:lang w:val="en-GB"/>
        </w:rPr>
        <w:t xml:space="preserve">notochord patterns the neural tube and paraxial mesodermal </w:t>
      </w:r>
      <w:r w:rsidR="000A31DE" w:rsidRPr="00E6172C">
        <w:rPr>
          <w:lang w:val="en-GB"/>
        </w:rPr>
        <w:lastRenderedPageBreak/>
        <w:t xml:space="preserve">tissue by </w:t>
      </w:r>
      <w:r w:rsidR="003F3B78" w:rsidRPr="00E6172C">
        <w:rPr>
          <w:lang w:val="en-GB"/>
        </w:rPr>
        <w:t xml:space="preserve">secreting </w:t>
      </w:r>
      <w:r w:rsidR="000A31DE" w:rsidRPr="00E6172C">
        <w:rPr>
          <w:lang w:val="en-GB"/>
        </w:rPr>
        <w:t>Hedgehog (</w:t>
      </w:r>
      <w:proofErr w:type="spellStart"/>
      <w:r w:rsidR="000A31DE" w:rsidRPr="00E6172C">
        <w:rPr>
          <w:lang w:val="en-GB"/>
        </w:rPr>
        <w:t>Hh</w:t>
      </w:r>
      <w:proofErr w:type="spellEnd"/>
      <w:r w:rsidR="000A31DE" w:rsidRPr="00E6172C">
        <w:rPr>
          <w:lang w:val="en-GB"/>
        </w:rPr>
        <w:t xml:space="preserve">) signals that promote </w:t>
      </w:r>
      <w:r w:rsidR="00E6172C" w:rsidRPr="00E6172C">
        <w:rPr>
          <w:lang w:val="en-GB"/>
        </w:rPr>
        <w:t>motoneuron</w:t>
      </w:r>
      <w:r w:rsidR="000A31DE" w:rsidRPr="00E6172C">
        <w:rPr>
          <w:lang w:val="en-GB"/>
        </w:rPr>
        <w:t xml:space="preserve"> and </w:t>
      </w:r>
      <w:r w:rsidR="00647BAF" w:rsidRPr="00E6172C">
        <w:rPr>
          <w:lang w:val="en-GB"/>
        </w:rPr>
        <w:t xml:space="preserve">early </w:t>
      </w:r>
      <w:r w:rsidR="000A31DE" w:rsidRPr="00E6172C">
        <w:rPr>
          <w:lang w:val="en-GB"/>
        </w:rPr>
        <w:t xml:space="preserve">muscle formation </w:t>
      </w:r>
      <w:r w:rsidR="00BC02FE" w:rsidRPr="00E6172C">
        <w:rPr>
          <w:lang w:val="en-GB"/>
        </w:rPr>
        <w:fldChar w:fldCharType="begin">
          <w:fldData xml:space="preserve">PEVuZE5vdGU+PENpdGU+PEF1dGhvcj5CbGFnZGVuPC9BdXRob3I+PFllYXI+MTk5NzwvWWVhcj48
UmVjTnVtPjI5NjQ8L1JlY051bT48RGlzcGxheVRleHQ+KEJlYXR0aWUgZXQgYWwuLCAxOTk3OyBC
bGFnZGVuIGV0IGFsLiwgMTk5NzsgRHUgZXQgYWwuLCAxOTk3OyBNw7xuc3RlcmJlcmcgZXQgYWwu
LCAxOTk1OyBSb2VsaW5rIGV0IGFsLiwgMTk5NCk8L0Rpc3BsYXlUZXh0PjxyZWNvcmQ+PHJlYy1u
dW1iZXI+Mjk2NDwvcmVjLW51bWJlcj48Zm9yZWlnbi1rZXlzPjxrZXkgYXBwPSJFTiIgZGItaWQ9
IjIycDVmcHN4ODlzdDlwZTk5djV4czJ4MWQyZGV4NXJ3dDU5MCIgdGltZXN0YW1wPSIwIj4yOTY0
PC9rZXk+PC9mb3JlaWduLWtleXM+PHJlZi10eXBlIG5hbWU9IkpvdXJuYWwgQXJ0aWNsZSI+MTc8
L3JlZi10eXBlPjxjb250cmlidXRvcnM+PGF1dGhvcnM+PGF1dGhvcj5CbGFnZGVuLCBDLiBTLjwv
YXV0aG9yPjxhdXRob3I+Q3VycmllLCBQLiBELjwvYXV0aG9yPjxhdXRob3I+SW5naGFtLCBQLiBX
LjwvYXV0aG9yPjxhdXRob3I+SHVnaGVzLCBTLiBNLjwvYXV0aG9yPjwvYXV0aG9ycz48L2NvbnRy
aWJ1dG9ycz48YXV0aC1hZGRyZXNzPkRldmVsb3BtZW50YWwgQmlvbG9neSBSZXNlYXJjaCBDZW50
cmUsIFRoZSBSYW5kYWxsIEluc3RpdHV0ZSwgS2luZyZhcG9zO3MgQ29sbGVnZSBMb25kb24sIFVL
LjwvYXV0aC1hZGRyZXNzPjx0aXRsZXM+PHRpdGxlPk5vdG9jaG9yZCBpbmR1Y3Rpb24gb2YgemVi
cmFmaXNoIHNsb3cgbXVzY2xlIG1lZGlhdGVkIGJ5IFNvbmljIEhlZGdlaG9nPC90aXRsZT48c2Vj
b25kYXJ5LXRpdGxlPkdlbmVzIERldjwvc2Vjb25kYXJ5LXRpdGxlPjwvdGl0bGVzPjxwZXJpb2Rp
Y2FsPjxmdWxsLXRpdGxlPkdlbmVzIERldjwvZnVsbC10aXRsZT48L3BlcmlvZGljYWw+PHBhZ2Vz
PjIxNjMtMjE3NTwvcGFnZXM+PHZvbHVtZT4xMTwvdm9sdW1lPjxudW1iZXI+MTc8L251bWJlcj48
ZWRpdGlvbj4xOTk3LzA5LzI2PC9lZGl0aW9uPjxrZXl3b3Jkcz48a2V5d29yZD5BbmltYWxzPC9r
ZXl3b3JkPjxrZXl3b3JkPkJpb2xvZ2ljYWwgRXZvbHV0aW9uPC9rZXl3b3JkPjxrZXl3b3JkPkVt
YnJ5b25pYyBJbmR1Y3Rpb24vZ2VuZXRpY3MvKnBoeXNpb2xvZ3k8L2tleXdvcmQ+PGtleXdvcmQ+
SGVkZ2Vob2cgUHJvdGVpbnM8L2tleXdvcmQ+PGtleXdvcmQ+SW1tdW5vaGlzdG9jaGVtaXN0cnk8
L2tleXdvcmQ+PGtleXdvcmQ+TWVzb2Rlcm0vY3l0b2xvZ3k8L2tleXdvcmQ+PGtleXdvcmQ+TXVz
Y2xlIEZpYmVycywgRmFzdC1Ud2l0Y2gvY3l0b2xvZ3kvbWV0YWJvbGlzbTwva2V5d29yZD48a2V5
d29yZD5NdXNjbGUgRmliZXJzLCBTbG93LVR3aXRjaC8qY3l0b2xvZ3kvbWV0YWJvbGlzbTwva2V5
d29yZD48a2V5d29yZD5NdXRhdGlvbjwva2V5d29yZD48a2V5d29yZD5NeW9zaW4gSGVhdnkgQ2hh
aW5zL21ldGFib2xpc208L2tleXdvcmQ+PGtleXdvcmQ+Tm90b2Nob3JkLyplbWJyeW9sb2d5PC9r
ZXl3b3JkPjxrZXl3b3JkPlByb3RlaW5zL2dlbmV0aWNzLypwaHlzaW9sb2d5PC9rZXl3b3JkPjxr
ZXl3b3JkPlRpbWUgRmFjdG9yczwva2V5d29yZD48a2V5d29yZD4qVHJhbnMtQWN0aXZhdG9yczwv
a2V5d29yZD48a2V5d29yZD5aZWJyYWZpc2gvKmVtYnJ5b2xvZ3kvZ2VuZXRpY3MvbWV0YWJvbGlz
bTwva2V5d29yZD48L2tleXdvcmRzPjxkYXRlcz48eWVhcj4xOTk3PC95ZWFyPjxwdWItZGF0ZXM+
PGRhdGU+U2VwIDE8L2RhdGU+PC9wdWItZGF0ZXM+PC9kYXRlcz48aXNibj4wODkwLTkzNjkgKFBy
aW50KSYjeEQ7MDg5MC05MzY5IChMaW5raW5nKTwvaXNibj48YWNjZXNzaW9uLW51bT45MzAzNTMz
PC9hY2Nlc3Npb24tbnVtPjx1cmxzPjxyZWxhdGVkLXVybHM+PHVybD5odHRwczovL3d3dy5uY2Jp
Lm5sbS5uaWguZ292L3B1Ym1lZC85MzAzNTMzPC91cmw+PC9yZWxhdGVkLXVybHM+PC91cmxzPjxj
dXN0b20yPlBNQzI3NTM5NzwvY3VzdG9tMj48L3JlY29yZD48L0NpdGU+PENpdGU+PEF1dGhvcj5S
b2VsaW5rPC9BdXRob3I+PFllYXI+MTk5NDwvWWVhcj48UmVjTnVtPjI1ODA8L1JlY051bT48cmVj
b3JkPjxyZWMtbnVtYmVyPjI1ODA8L3JlYy1udW1iZXI+PGZvcmVpZ24ta2V5cz48a2V5IGFwcD0i
RU4iIGRiLWlkPSIyMnA1ZnBzeDg5c3Q5cGU5OXY1eHMyeDFkMmRleDVyd3Q1OTAiIHRpbWVzdGFt
cD0iMCI+MjU4MDwva2V5PjwvZm9yZWlnbi1rZXlzPjxyZWYtdHlwZSBuYW1lPSJKb3VybmFsIEFy
dGljbGUiPjE3PC9yZWYtdHlwZT48Y29udHJpYnV0b3JzPjxhdXRob3JzPjxhdXRob3I+Um9lbGlu
aywgSC48L2F1dGhvcj48YXV0aG9yPkF1Z3NidXJnZXIsIEEuPC9hdXRob3I+PGF1dGhvcj5IZWVt
c2tlcmssIEouPC9hdXRob3I+PGF1dGhvcj5Lb3J6aCwgVi48L2F1dGhvcj48YXV0aG9yPk5vcmxp
biwgUy48L2F1dGhvcj48YXV0aG9yPlJ1aXogaSBBbHRhYmEsIEEuPC9hdXRob3I+PGF1dGhvcj5U
YW5hYmUsIFkuPC9hdXRob3I+PGF1dGhvcj5QbGFjemVrLCBNLjwvYXV0aG9yPjxhdXRob3I+RWRs
dW5kLCBULjwvYXV0aG9yPjxhdXRob3I+SmVzc2VsbCwgVC4gTS48L2F1dGhvcj48YXV0aG9yPkRv
ZGQsIEouPC9hdXRob3I+PC9hdXRob3JzPjwvY29udHJpYnV0b3JzPjx0aXRsZXM+PHRpdGxlPkZs
b29yIHBsYXRlIGFuZCBtb3RvciBuZXVyb24gaW5kdWN0aW9uIGJ5IHZoaC0xLCBhIHZlcnRlYnJh
dGUgaG9tb2xvZyBvZiBoZWRnZWhvZyBleHByZXNzZWQgYnkgdGhlIG5vdG9jaG9yZDwvdGl0bGU+
PHNlY29uZGFyeS10aXRsZT5DZWxsPC9zZWNvbmRhcnktdGl0bGU+PC90aXRsZXM+PHBlcmlvZGlj
YWw+PGZ1bGwtdGl0bGU+Q2VsbDwvZnVsbC10aXRsZT48L3BlcmlvZGljYWw+PHBhZ2VzPjc2MS03
NzU8L3BhZ2VzPjx2b2x1bWU+NzY8L3ZvbHVtZT48bnVtYmVyPjQ8L251bWJlcj48ZGF0ZXM+PHll
YXI+MTk5NDwveWVhcj48L2RhdGVzPjx1cmxzPjwvdXJscz48L3JlY29yZD48L0NpdGU+PENpdGU+
PEF1dGhvcj5Nw7xuc3RlcmJlcmc8L0F1dGhvcj48WWVhcj4xOTk1PC9ZZWFyPjxSZWNOdW0+MjMz
MDwvUmVjTnVtPjxyZWNvcmQ+PHJlYy1udW1iZXI+MjMzMDwvcmVjLW51bWJlcj48Zm9yZWlnbi1r
ZXlzPjxrZXkgYXBwPSJFTiIgZGItaWQ9IjIycDVmcHN4ODlzdDlwZTk5djV4czJ4MWQyZGV4NXJ3
dDU5MCIgdGltZXN0YW1wPSIwIj4yMzMwPC9rZXk+PC9mb3JlaWduLWtleXM+PHJlZi10eXBlIG5h
bWU9IkpvdXJuYWwgQXJ0aWNsZSI+MTc8L3JlZi10eXBlPjxjb250cmlidXRvcnM+PGF1dGhvcnM+
PGF1dGhvcj5Nw7xuc3RlcmJlcmcsIEEuRS48L2F1dGhvcj48YXV0aG9yPktpdGFqZXdza2ksIEou
PC9hdXRob3I+PGF1dGhvcj5CdW1jcm90LCBELkEuPC9hdXRob3I+PGF1dGhvcj5NY01haG9uLCBB
LlAuPC9hdXRob3I+PGF1dGhvcj5MYXNzYXIsIEEuQi48L2F1dGhvcj48L2F1dGhvcnM+PC9jb250
cmlidXRvcnM+PHRpdGxlcz48dGl0bGU+Q29tYmluYXRvcmlhbCBzaWduYWxsaW5nIGJ5IHNvbmlj
IGhlZGdlaG9nIGFuZCBXbnQgZmFtaWx5IG1lbWJlcnMgaW5kdWNlcyBteW9nZW5pYyBiSExIIGdl
bmUgZXhwcmVzc2lvbiBpbiB0aGUgc29taXRlLjwvdGl0bGU+PHNlY29uZGFyeS10aXRsZT5HZW5l
cyBhbmQgRGV2ZWxvcG1lbnQ8L3NlY29uZGFyeS10aXRsZT48L3RpdGxlcz48cGFnZXM+MjkxMS0y
OTIyPC9wYWdlcz48dm9sdW1lPjk8L3ZvbHVtZT48bnVtYmVyPkRFQzwvbnVtYmVyPjxkYXRlcz48
eWVhcj4xOTk1PC95ZWFyPjwvZGF0ZXM+PHVybHM+PC91cmxzPjwvcmVjb3JkPjwvQ2l0ZT48Q2l0
ZT48QXV0aG9yPkR1PC9BdXRob3I+PFllYXI+MTk5NzwvWWVhcj48UmVjTnVtPjQzNzI8L1JlY051
bT48cmVjb3JkPjxyZWMtbnVtYmVyPjQzNzI8L3JlYy1udW1iZXI+PGZvcmVpZ24ta2V5cz48a2V5
IGFwcD0iRU4iIGRiLWlkPSIyMnA1ZnBzeDg5c3Q5cGU5OXY1eHMyeDFkMmRleDVyd3Q1OTAiIHRp
bWVzdGFtcD0iMCI+NDM3Mjwva2V5PjwvZm9yZWlnbi1rZXlzPjxyZWYtdHlwZSBuYW1lPSJKb3Vy
bmFsIEFydGljbGUiPjE3PC9yZWYtdHlwZT48Y29udHJpYnV0b3JzPjxhdXRob3JzPjxhdXRob3I+
RHUsIFMuSi48L2F1dGhvcj48YXV0aG9yPkRldm90bywgUy5ILjwvYXV0aG9yPjxhdXRob3I+V2Vz
dGVyZmllbGQsIE0uPC9hdXRob3I+PGF1dGhvcj5Nb29uLCBSLlQuPC9hdXRob3I+PC9hdXRob3Jz
PjwvY29udHJpYnV0b3JzPjx0aXRsZXM+PHRpdGxlPjxzdHlsZSBmYWNlPSJub3JtYWwiIGZvbnQ9
ImRlZmF1bHQiIHNpemU9IjEwMCUiPlBvc2l0aXZlIGFuZCBuZWdhdGl2ZSByZWd1bGF0aW9uIG9m
IG11c2NsZSBjZWxsIGlkZW50aXR5IGJ5IG1lbWJlcnMgb2YgdGhlIDwvc3R5bGU+PHN0eWxlIGZh
Y2U9Iml0YWxpYyIgZm9udD0iZGVmYXVsdCIgc2l6ZT0iMTAwJSI+aGVkZ2Vob2c8L3N0eWxlPjxz
dHlsZSBmYWNlPSJub3JtYWwiIGZvbnQ9ImRlZmF1bHQiIHNpemU9IjEwMCUiPiBhbmQgPC9zdHls
ZT48c3R5bGUgZmFjZT0iaXRhbGljIiBmb250PSJkZWZhdWx0IiBzaXplPSIxMDAlIj5UR0Y8L3N0
eWxlPjxzdHlsZSBmYWNlPSJpdGFsaWMiIGZvbnQ9ImRlZmF1bHQiIHNpemU9IjEwMCUiPi1iPC9z
dHlsZT48c3R5bGUgZmFjZT0ibm9ybWFsIiBmb250PSJkZWZhdWx0IiBzaXplPSIxMDAlIj4gZ2Vu
ZSBmYW1pbGllczwvc3R5bGU+PC90aXRsZT48c2Vjb25kYXJ5LXRpdGxlPkpvdXJuYWwgb2YgQ2Vs
bCBCaW9sb2d5PC9zZWNvbmRhcnktdGl0bGU+PC90aXRsZXM+PHBhZ2VzPjE0NS0xNTY8L3BhZ2Vz
Pjx2b2x1bWU+MTM5PC92b2x1bWU+PG51bWJlcj4xPC9udW1iZXI+PGRhdGVzPjx5ZWFyPjE5OTc8
L3llYXI+PC9kYXRlcz48dXJscz48L3VybHM+PC9yZWNvcmQ+PC9DaXRlPjxDaXRlPjxBdXRob3I+
QmVhdHRpZTwvQXV0aG9yPjxZZWFyPjE5OTc8L1llYXI+PFJlY051bT40MjAwPC9SZWNOdW0+PHJl
Y29yZD48cmVjLW51bWJlcj40MjAwPC9yZWMtbnVtYmVyPjxmb3JlaWduLWtleXM+PGtleSBhcHA9
IkVOIiBkYi1pZD0iMjJwNWZwc3g4OXN0OXBlOTl2NXhzMngxZDJkZXg1cnd0NTkwIiB0aW1lc3Rh
bXA9IjAiPjQyMDA8L2tleT48L2ZvcmVpZ24ta2V5cz48cmVmLXR5cGUgbmFtZT0iSm91cm5hbCBB
cnRpY2xlIj4xNzwvcmVmLXR5cGU+PGNvbnRyaWJ1dG9ycz48YXV0aG9ycz48YXV0aG9yPkJlYXR0
aWUsIEMuIEUuPC9hdXRob3I+PGF1dGhvcj5IYXR0YSwgSy48L2F1dGhvcj48YXV0aG9yPkhhbHBl
cm4sIE0uIEUuPC9hdXRob3I+PGF1dGhvcj5MaXUsIEguPC9hdXRob3I+PGF1dGhvcj5FaXNlbiwg
Si4gUy48L2F1dGhvcj48YXV0aG9yPktpbW1lbCwgQy4gQi48L2F1dGhvcj48L2F1dGhvcnM+PC9j
b250cmlidXRvcnM+PHRpdGxlcz48dGl0bGU+VGVtcG9yYWwgc2VwYXJhdGlvbiBpbiB0aGUgc3Bl
Y2lmaWNhdGlvbiBvZiBwcmltYXJ5IGFuZCBzZWNvbmRhcnkgbW90b25ldXJvbnMgaW4gemVicmFm
aXNoPC90aXRsZT48c2Vjb25kYXJ5LXRpdGxlPkRldiBCaW9sPC9zZWNvbmRhcnktdGl0bGU+PC90
aXRsZXM+PHBlcmlvZGljYWw+PGZ1bGwtdGl0bGU+RGV2IEJpb2w8L2Z1bGwtdGl0bGU+PC9wZXJp
b2RpY2FsPjxwYWdlcz4xNzEtMTgyPC9wYWdlcz48dm9sdW1lPjE4Nzwvdm9sdW1lPjxudW1iZXI+
MjwvbnVtYmVyPjxkYXRlcz48eWVhcj4xOTk3PC95ZWFyPjwvZGF0ZXM+PHVybHM+PC91cmxzPjwv
cmVjb3JkPjwvQ2l0ZT48L0VuZE5vdGU+AG==
</w:fldData>
        </w:fldChar>
      </w:r>
      <w:r w:rsidR="00AD49EB" w:rsidRPr="00E6172C">
        <w:rPr>
          <w:lang w:val="en-GB"/>
        </w:rPr>
        <w:instrText xml:space="preserve"> ADDIN EN.CITE </w:instrText>
      </w:r>
      <w:r w:rsidR="00AD49EB" w:rsidRPr="00E6172C">
        <w:rPr>
          <w:lang w:val="en-GB"/>
        </w:rPr>
        <w:fldChar w:fldCharType="begin">
          <w:fldData xml:space="preserve">PEVuZE5vdGU+PENpdGU+PEF1dGhvcj5CbGFnZGVuPC9BdXRob3I+PFllYXI+MTk5NzwvWWVhcj48
UmVjTnVtPjI5NjQ8L1JlY051bT48RGlzcGxheVRleHQ+KEJlYXR0aWUgZXQgYWwuLCAxOTk3OyBC
bGFnZGVuIGV0IGFsLiwgMTk5NzsgRHUgZXQgYWwuLCAxOTk3OyBNw7xuc3RlcmJlcmcgZXQgYWwu
LCAxOTk1OyBSb2VsaW5rIGV0IGFsLiwgMTk5NCk8L0Rpc3BsYXlUZXh0PjxyZWNvcmQ+PHJlYy1u
dW1iZXI+Mjk2NDwvcmVjLW51bWJlcj48Zm9yZWlnbi1rZXlzPjxrZXkgYXBwPSJFTiIgZGItaWQ9
IjIycDVmcHN4ODlzdDlwZTk5djV4czJ4MWQyZGV4NXJ3dDU5MCIgdGltZXN0YW1wPSIwIj4yOTY0
PC9rZXk+PC9mb3JlaWduLWtleXM+PHJlZi10eXBlIG5hbWU9IkpvdXJuYWwgQXJ0aWNsZSI+MTc8
L3JlZi10eXBlPjxjb250cmlidXRvcnM+PGF1dGhvcnM+PGF1dGhvcj5CbGFnZGVuLCBDLiBTLjwv
YXV0aG9yPjxhdXRob3I+Q3VycmllLCBQLiBELjwvYXV0aG9yPjxhdXRob3I+SW5naGFtLCBQLiBX
LjwvYXV0aG9yPjxhdXRob3I+SHVnaGVzLCBTLiBNLjwvYXV0aG9yPjwvYXV0aG9ycz48L2NvbnRy
aWJ1dG9ycz48YXV0aC1hZGRyZXNzPkRldmVsb3BtZW50YWwgQmlvbG9neSBSZXNlYXJjaCBDZW50
cmUsIFRoZSBSYW5kYWxsIEluc3RpdHV0ZSwgS2luZyZhcG9zO3MgQ29sbGVnZSBMb25kb24sIFVL
LjwvYXV0aC1hZGRyZXNzPjx0aXRsZXM+PHRpdGxlPk5vdG9jaG9yZCBpbmR1Y3Rpb24gb2YgemVi
cmFmaXNoIHNsb3cgbXVzY2xlIG1lZGlhdGVkIGJ5IFNvbmljIEhlZGdlaG9nPC90aXRsZT48c2Vj
b25kYXJ5LXRpdGxlPkdlbmVzIERldjwvc2Vjb25kYXJ5LXRpdGxlPjwvdGl0bGVzPjxwZXJpb2Rp
Y2FsPjxmdWxsLXRpdGxlPkdlbmVzIERldjwvZnVsbC10aXRsZT48L3BlcmlvZGljYWw+PHBhZ2Vz
PjIxNjMtMjE3NTwvcGFnZXM+PHZvbHVtZT4xMTwvdm9sdW1lPjxudW1iZXI+MTc8L251bWJlcj48
ZWRpdGlvbj4xOTk3LzA5LzI2PC9lZGl0aW9uPjxrZXl3b3Jkcz48a2V5d29yZD5BbmltYWxzPC9r
ZXl3b3JkPjxrZXl3b3JkPkJpb2xvZ2ljYWwgRXZvbHV0aW9uPC9rZXl3b3JkPjxrZXl3b3JkPkVt
YnJ5b25pYyBJbmR1Y3Rpb24vZ2VuZXRpY3MvKnBoeXNpb2xvZ3k8L2tleXdvcmQ+PGtleXdvcmQ+
SGVkZ2Vob2cgUHJvdGVpbnM8L2tleXdvcmQ+PGtleXdvcmQ+SW1tdW5vaGlzdG9jaGVtaXN0cnk8
L2tleXdvcmQ+PGtleXdvcmQ+TWVzb2Rlcm0vY3l0b2xvZ3k8L2tleXdvcmQ+PGtleXdvcmQ+TXVz
Y2xlIEZpYmVycywgRmFzdC1Ud2l0Y2gvY3l0b2xvZ3kvbWV0YWJvbGlzbTwva2V5d29yZD48a2V5
d29yZD5NdXNjbGUgRmliZXJzLCBTbG93LVR3aXRjaC8qY3l0b2xvZ3kvbWV0YWJvbGlzbTwva2V5
d29yZD48a2V5d29yZD5NdXRhdGlvbjwva2V5d29yZD48a2V5d29yZD5NeW9zaW4gSGVhdnkgQ2hh
aW5zL21ldGFib2xpc208L2tleXdvcmQ+PGtleXdvcmQ+Tm90b2Nob3JkLyplbWJyeW9sb2d5PC9r
ZXl3b3JkPjxrZXl3b3JkPlByb3RlaW5zL2dlbmV0aWNzLypwaHlzaW9sb2d5PC9rZXl3b3JkPjxr
ZXl3b3JkPlRpbWUgRmFjdG9yczwva2V5d29yZD48a2V5d29yZD4qVHJhbnMtQWN0aXZhdG9yczwv
a2V5d29yZD48a2V5d29yZD5aZWJyYWZpc2gvKmVtYnJ5b2xvZ3kvZ2VuZXRpY3MvbWV0YWJvbGlz
bTwva2V5d29yZD48L2tleXdvcmRzPjxkYXRlcz48eWVhcj4xOTk3PC95ZWFyPjxwdWItZGF0ZXM+
PGRhdGU+U2VwIDE8L2RhdGU+PC9wdWItZGF0ZXM+PC9kYXRlcz48aXNibj4wODkwLTkzNjkgKFBy
aW50KSYjeEQ7MDg5MC05MzY5IChMaW5raW5nKTwvaXNibj48YWNjZXNzaW9uLW51bT45MzAzNTMz
PC9hY2Nlc3Npb24tbnVtPjx1cmxzPjxyZWxhdGVkLXVybHM+PHVybD5odHRwczovL3d3dy5uY2Jp
Lm5sbS5uaWguZ292L3B1Ym1lZC85MzAzNTMzPC91cmw+PC9yZWxhdGVkLXVybHM+PC91cmxzPjxj
dXN0b20yPlBNQzI3NTM5NzwvY3VzdG9tMj48L3JlY29yZD48L0NpdGU+PENpdGU+PEF1dGhvcj5S
b2VsaW5rPC9BdXRob3I+PFllYXI+MTk5NDwvWWVhcj48UmVjTnVtPjI1ODA8L1JlY051bT48cmVj
b3JkPjxyZWMtbnVtYmVyPjI1ODA8L3JlYy1udW1iZXI+PGZvcmVpZ24ta2V5cz48a2V5IGFwcD0i
RU4iIGRiLWlkPSIyMnA1ZnBzeDg5c3Q5cGU5OXY1eHMyeDFkMmRleDVyd3Q1OTAiIHRpbWVzdGFt
cD0iMCI+MjU4MDwva2V5PjwvZm9yZWlnbi1rZXlzPjxyZWYtdHlwZSBuYW1lPSJKb3VybmFsIEFy
dGljbGUiPjE3PC9yZWYtdHlwZT48Y29udHJpYnV0b3JzPjxhdXRob3JzPjxhdXRob3I+Um9lbGlu
aywgSC48L2F1dGhvcj48YXV0aG9yPkF1Z3NidXJnZXIsIEEuPC9hdXRob3I+PGF1dGhvcj5IZWVt
c2tlcmssIEouPC9hdXRob3I+PGF1dGhvcj5Lb3J6aCwgVi48L2F1dGhvcj48YXV0aG9yPk5vcmxp
biwgUy48L2F1dGhvcj48YXV0aG9yPlJ1aXogaSBBbHRhYmEsIEEuPC9hdXRob3I+PGF1dGhvcj5U
YW5hYmUsIFkuPC9hdXRob3I+PGF1dGhvcj5QbGFjemVrLCBNLjwvYXV0aG9yPjxhdXRob3I+RWRs
dW5kLCBULjwvYXV0aG9yPjxhdXRob3I+SmVzc2VsbCwgVC4gTS48L2F1dGhvcj48YXV0aG9yPkRv
ZGQsIEouPC9hdXRob3I+PC9hdXRob3JzPjwvY29udHJpYnV0b3JzPjx0aXRsZXM+PHRpdGxlPkZs
b29yIHBsYXRlIGFuZCBtb3RvciBuZXVyb24gaW5kdWN0aW9uIGJ5IHZoaC0xLCBhIHZlcnRlYnJh
dGUgaG9tb2xvZyBvZiBoZWRnZWhvZyBleHByZXNzZWQgYnkgdGhlIG5vdG9jaG9yZDwvdGl0bGU+
PHNlY29uZGFyeS10aXRsZT5DZWxsPC9zZWNvbmRhcnktdGl0bGU+PC90aXRsZXM+PHBlcmlvZGlj
YWw+PGZ1bGwtdGl0bGU+Q2VsbDwvZnVsbC10aXRsZT48L3BlcmlvZGljYWw+PHBhZ2VzPjc2MS03
NzU8L3BhZ2VzPjx2b2x1bWU+NzY8L3ZvbHVtZT48bnVtYmVyPjQ8L251bWJlcj48ZGF0ZXM+PHll
YXI+MTk5NDwveWVhcj48L2RhdGVzPjx1cmxzPjwvdXJscz48L3JlY29yZD48L0NpdGU+PENpdGU+
PEF1dGhvcj5Nw7xuc3RlcmJlcmc8L0F1dGhvcj48WWVhcj4xOTk1PC9ZZWFyPjxSZWNOdW0+MjMz
MDwvUmVjTnVtPjxyZWNvcmQ+PHJlYy1udW1iZXI+MjMzMDwvcmVjLW51bWJlcj48Zm9yZWlnbi1r
ZXlzPjxrZXkgYXBwPSJFTiIgZGItaWQ9IjIycDVmcHN4ODlzdDlwZTk5djV4czJ4MWQyZGV4NXJ3
dDU5MCIgdGltZXN0YW1wPSIwIj4yMzMwPC9rZXk+PC9mb3JlaWduLWtleXM+PHJlZi10eXBlIG5h
bWU9IkpvdXJuYWwgQXJ0aWNsZSI+MTc8L3JlZi10eXBlPjxjb250cmlidXRvcnM+PGF1dGhvcnM+
PGF1dGhvcj5Nw7xuc3RlcmJlcmcsIEEuRS48L2F1dGhvcj48YXV0aG9yPktpdGFqZXdza2ksIEou
PC9hdXRob3I+PGF1dGhvcj5CdW1jcm90LCBELkEuPC9hdXRob3I+PGF1dGhvcj5NY01haG9uLCBB
LlAuPC9hdXRob3I+PGF1dGhvcj5MYXNzYXIsIEEuQi48L2F1dGhvcj48L2F1dGhvcnM+PC9jb250
cmlidXRvcnM+PHRpdGxlcz48dGl0bGU+Q29tYmluYXRvcmlhbCBzaWduYWxsaW5nIGJ5IHNvbmlj
IGhlZGdlaG9nIGFuZCBXbnQgZmFtaWx5IG1lbWJlcnMgaW5kdWNlcyBteW9nZW5pYyBiSExIIGdl
bmUgZXhwcmVzc2lvbiBpbiB0aGUgc29taXRlLjwvdGl0bGU+PHNlY29uZGFyeS10aXRsZT5HZW5l
cyBhbmQgRGV2ZWxvcG1lbnQ8L3NlY29uZGFyeS10aXRsZT48L3RpdGxlcz48cGFnZXM+MjkxMS0y
OTIyPC9wYWdlcz48dm9sdW1lPjk8L3ZvbHVtZT48bnVtYmVyPkRFQzwvbnVtYmVyPjxkYXRlcz48
eWVhcj4xOTk1PC95ZWFyPjwvZGF0ZXM+PHVybHM+PC91cmxzPjwvcmVjb3JkPjwvQ2l0ZT48Q2l0
ZT48QXV0aG9yPkR1PC9BdXRob3I+PFllYXI+MTk5NzwvWWVhcj48UmVjTnVtPjQzNzI8L1JlY051
bT48cmVjb3JkPjxyZWMtbnVtYmVyPjQzNzI8L3JlYy1udW1iZXI+PGZvcmVpZ24ta2V5cz48a2V5
IGFwcD0iRU4iIGRiLWlkPSIyMnA1ZnBzeDg5c3Q5cGU5OXY1eHMyeDFkMmRleDVyd3Q1OTAiIHRp
bWVzdGFtcD0iMCI+NDM3Mjwva2V5PjwvZm9yZWlnbi1rZXlzPjxyZWYtdHlwZSBuYW1lPSJKb3Vy
bmFsIEFydGljbGUiPjE3PC9yZWYtdHlwZT48Y29udHJpYnV0b3JzPjxhdXRob3JzPjxhdXRob3I+
RHUsIFMuSi48L2F1dGhvcj48YXV0aG9yPkRldm90bywgUy5ILjwvYXV0aG9yPjxhdXRob3I+V2Vz
dGVyZmllbGQsIE0uPC9hdXRob3I+PGF1dGhvcj5Nb29uLCBSLlQuPC9hdXRob3I+PC9hdXRob3Jz
PjwvY29udHJpYnV0b3JzPjx0aXRsZXM+PHRpdGxlPjxzdHlsZSBmYWNlPSJub3JtYWwiIGZvbnQ9
ImRlZmF1bHQiIHNpemU9IjEwMCUiPlBvc2l0aXZlIGFuZCBuZWdhdGl2ZSByZWd1bGF0aW9uIG9m
IG11c2NsZSBjZWxsIGlkZW50aXR5IGJ5IG1lbWJlcnMgb2YgdGhlIDwvc3R5bGU+PHN0eWxlIGZh
Y2U9Iml0YWxpYyIgZm9udD0iZGVmYXVsdCIgc2l6ZT0iMTAwJSI+aGVkZ2Vob2c8L3N0eWxlPjxz
dHlsZSBmYWNlPSJub3JtYWwiIGZvbnQ9ImRlZmF1bHQiIHNpemU9IjEwMCUiPiBhbmQgPC9zdHls
ZT48c3R5bGUgZmFjZT0iaXRhbGljIiBmb250PSJkZWZhdWx0IiBzaXplPSIxMDAlIj5UR0Y8L3N0
eWxlPjxzdHlsZSBmYWNlPSJpdGFsaWMiIGZvbnQ9ImRlZmF1bHQiIHNpemU9IjEwMCUiPi1iPC9z
dHlsZT48c3R5bGUgZmFjZT0ibm9ybWFsIiBmb250PSJkZWZhdWx0IiBzaXplPSIxMDAlIj4gZ2Vu
ZSBmYW1pbGllczwvc3R5bGU+PC90aXRsZT48c2Vjb25kYXJ5LXRpdGxlPkpvdXJuYWwgb2YgQ2Vs
bCBCaW9sb2d5PC9zZWNvbmRhcnktdGl0bGU+PC90aXRsZXM+PHBhZ2VzPjE0NS0xNTY8L3BhZ2Vz
Pjx2b2x1bWU+MTM5PC92b2x1bWU+PG51bWJlcj4xPC9udW1iZXI+PGRhdGVzPjx5ZWFyPjE5OTc8
L3llYXI+PC9kYXRlcz48dXJscz48L3VybHM+PC9yZWNvcmQ+PC9DaXRlPjxDaXRlPjxBdXRob3I+
QmVhdHRpZTwvQXV0aG9yPjxZZWFyPjE5OTc8L1llYXI+PFJlY051bT40MjAwPC9SZWNOdW0+PHJl
Y29yZD48cmVjLW51bWJlcj40MjAwPC9yZWMtbnVtYmVyPjxmb3JlaWduLWtleXM+PGtleSBhcHA9
IkVOIiBkYi1pZD0iMjJwNWZwc3g4OXN0OXBlOTl2NXhzMngxZDJkZXg1cnd0NTkwIiB0aW1lc3Rh
bXA9IjAiPjQyMDA8L2tleT48L2ZvcmVpZ24ta2V5cz48cmVmLXR5cGUgbmFtZT0iSm91cm5hbCBB
cnRpY2xlIj4xNzwvcmVmLXR5cGU+PGNvbnRyaWJ1dG9ycz48YXV0aG9ycz48YXV0aG9yPkJlYXR0
aWUsIEMuIEUuPC9hdXRob3I+PGF1dGhvcj5IYXR0YSwgSy48L2F1dGhvcj48YXV0aG9yPkhhbHBl
cm4sIE0uIEUuPC9hdXRob3I+PGF1dGhvcj5MaXUsIEguPC9hdXRob3I+PGF1dGhvcj5FaXNlbiwg
Si4gUy48L2F1dGhvcj48YXV0aG9yPktpbW1lbCwgQy4gQi48L2F1dGhvcj48L2F1dGhvcnM+PC9j
b250cmlidXRvcnM+PHRpdGxlcz48dGl0bGU+VGVtcG9yYWwgc2VwYXJhdGlvbiBpbiB0aGUgc3Bl
Y2lmaWNhdGlvbiBvZiBwcmltYXJ5IGFuZCBzZWNvbmRhcnkgbW90b25ldXJvbnMgaW4gemVicmFm
aXNoPC90aXRsZT48c2Vjb25kYXJ5LXRpdGxlPkRldiBCaW9sPC9zZWNvbmRhcnktdGl0bGU+PC90
aXRsZXM+PHBlcmlvZGljYWw+PGZ1bGwtdGl0bGU+RGV2IEJpb2w8L2Z1bGwtdGl0bGU+PC9wZXJp
b2RpY2FsPjxwYWdlcz4xNzEtMTgyPC9wYWdlcz48dm9sdW1lPjE4Nzwvdm9sdW1lPjxudW1iZXI+
MjwvbnVtYmVyPjxkYXRlcz48eWVhcj4xOTk3PC95ZWFyPjwvZGF0ZXM+PHVybHM+PC91cmxzPjwv
cmVjb3JkPjwvQ2l0ZT48L0VuZE5vdGU+AG==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BC02FE" w:rsidRPr="00E6172C">
        <w:rPr>
          <w:lang w:val="en-GB"/>
        </w:rPr>
      </w:r>
      <w:r w:rsidR="00BC02FE" w:rsidRPr="00E6172C">
        <w:rPr>
          <w:lang w:val="en-GB"/>
        </w:rPr>
        <w:fldChar w:fldCharType="separate"/>
      </w:r>
      <w:r w:rsidR="0092550D" w:rsidRPr="00E6172C">
        <w:rPr>
          <w:noProof/>
          <w:lang w:val="en-GB"/>
        </w:rPr>
        <w:t>(Beattie et al., 1997; Blagden et al., 1997; Du et al., 1997; Münsterberg et al., 1995; Roelink et al., 1994)</w:t>
      </w:r>
      <w:r w:rsidR="00BC02FE" w:rsidRPr="00E6172C">
        <w:rPr>
          <w:lang w:val="en-GB"/>
        </w:rPr>
        <w:fldChar w:fldCharType="end"/>
      </w:r>
      <w:r w:rsidR="000A31DE" w:rsidRPr="00E6172C">
        <w:rPr>
          <w:lang w:val="en-GB"/>
        </w:rPr>
        <w:t xml:space="preserve">.  </w:t>
      </w:r>
      <w:r w:rsidR="00FF45AB" w:rsidRPr="00E6172C">
        <w:rPr>
          <w:lang w:val="en-GB"/>
        </w:rPr>
        <w:t>Nevertheless</w:t>
      </w:r>
      <w:r w:rsidR="00647BAF" w:rsidRPr="00E6172C">
        <w:rPr>
          <w:lang w:val="en-GB"/>
        </w:rPr>
        <w:t xml:space="preserve">, in the absence of either notochord or </w:t>
      </w:r>
      <w:proofErr w:type="spellStart"/>
      <w:r w:rsidR="008E19F7" w:rsidRPr="00E6172C">
        <w:rPr>
          <w:lang w:val="en-GB"/>
        </w:rPr>
        <w:t>H</w:t>
      </w:r>
      <w:r w:rsidR="008E19F7">
        <w:rPr>
          <w:lang w:val="en-GB"/>
        </w:rPr>
        <w:t>h</w:t>
      </w:r>
      <w:proofErr w:type="spellEnd"/>
      <w:r w:rsidR="008E19F7" w:rsidRPr="00E6172C">
        <w:rPr>
          <w:lang w:val="en-GB"/>
        </w:rPr>
        <w:t xml:space="preserve"> </w:t>
      </w:r>
      <w:r w:rsidR="00381E8C" w:rsidRPr="00E6172C">
        <w:rPr>
          <w:lang w:val="en-GB"/>
        </w:rPr>
        <w:t>signalling</w:t>
      </w:r>
      <w:r w:rsidR="00647BAF" w:rsidRPr="00E6172C">
        <w:rPr>
          <w:lang w:val="en-GB"/>
        </w:rPr>
        <w:t xml:space="preserve">, muscle is formed in vertebrate somites </w:t>
      </w:r>
      <w:r w:rsidR="00881DFD" w:rsidRPr="00E6172C">
        <w:rPr>
          <w:lang w:val="en-GB"/>
        </w:rPr>
        <w:fldChar w:fldCharType="begin">
          <w:fldData xml:space="preserve">PEVuZE5vdGU+PENpdGU+PEF1dGhvcj5HcmltYWxkaTwvQXV0aG9yPjxZZWFyPjIwMDQ8L1llYXI+
PFJlY051bT42NTA4PC9SZWNOdW0+PERpc3BsYXlUZXh0PihCbGFnZGVuIGV0IGFsLiwgMTk5Nzsg
RGlldHJpY2ggZXQgYWwuLCAxOTk5OyBEdSBldCBhbC4sIDE5OTc7IEdyaW1hbGRpIGV0IGFsLiwg
MjAwNDsgWmhhbmcgZXQgYWwuLCAyMDAxKTwvRGlzcGxheVRleHQ+PHJlY29yZD48cmVjLW51bWJl
cj42NTA4PC9yZWMtbnVtYmVyPjxmb3JlaWduLWtleXM+PGtleSBhcHA9IkVOIiBkYi1pZD0iMjJw
NWZwc3g4OXN0OXBlOTl2NXhzMngxZDJkZXg1cnd0NTkwIiB0aW1lc3RhbXA9IjAiPjY1MDg8L2tl
eT48L2ZvcmVpZ24ta2V5cz48cmVmLXR5cGUgbmFtZT0iSm91cm5hbCBBcnRpY2xlIj4xNzwvcmVm
LXR5cGU+PGNvbnRyaWJ1dG9ycz48YXV0aG9ycz48YXV0aG9yPkdyaW1hbGRpLCBBLjwvYXV0aG9y
PjxhdXRob3I+VGV0dGFtYW50aSwgRy48L2F1dGhvcj48YXV0aG9yPk1hcnRpbiwgQi4gTC48L2F1
dGhvcj48YXV0aG9yPkdhZmZpZWxkLCBXLjwvYXV0aG9yPjxhdXRob3I+UG93bmFsbCwgTS4gRS48
L2F1dGhvcj48YXV0aG9yPkh1Z2hlcywgUy4gTS48L2F1dGhvcj48L2F1dGhvcnM+PC9jb250cmli
dXRvcnM+PGF1dGgtYWRkcmVzcz5SYW5kYWxsIENlbnRyZSwgTmV3IEh1bnQmYXBvcztzIEhvdXNl
LCBHdXkmYXBvcztzIENhbXB1cywgS2luZyZhcG9zO3MgQ29sbGVnZSBMb25kb24sIExvbmRvbiBT
RTEgMVVMLCBVSy48L2F1dGgtYWRkcmVzcz48dGl0bGVzPjx0aXRsZT5IZWRnZWhvZyByZWd1bGF0
aW9uIG9mIHN1cGVyZmljaWFsIHNsb3cgbXVzY2xlIGZpYnJlcyBpbiBYZW5vcHVzIGFuZCB0aGUg
ZXZvbHV0aW9uIG9mIHRldHJhcG9kIHRydW5rIG15b2dlbmVzaXM8L3RpdGxlPjxzZWNvbmRhcnkt
dGl0bGU+RGV2ZWxvcG1lbnQ8L3NlY29uZGFyeS10aXRsZT48L3RpdGxlcz48cGVyaW9kaWNhbD48
ZnVsbC10aXRsZT5EZXZlbG9wbWVudDwvZnVsbC10aXRsZT48L3BlcmlvZGljYWw+PHBhZ2VzPjMy
NDktMzI2MjwvcGFnZXM+PHZvbHVtZT4xMzE8L3ZvbHVtZT48bnVtYmVyPjE0PC9udW1iZXI+PGVk
aXRpb24+MjAwNC8wNi8xODwvZWRpdGlvbj48a2V5d29yZHM+PGtleXdvcmQ+QW5pbWFsczwva2V5
d29yZD48a2V5d29yZD5DZWxsIE1vdmVtZW50PC9rZXl3b3JkPjxrZXl3b3JkPipETkEtQmluZGlu
ZyBQcm90ZWluczwva2V5d29yZD48a2V5d29yZD5EZXZlbG9wbWVudGFsIEJpb2xvZ3k8L2tleXdv
cmQ+PGtleXdvcmQ+RW1icnlvLCBOb25tYW1tYWxpYW48L2tleXdvcmQ+PGtleXdvcmQ+RXZvbHV0
aW9uLCBNb2xlY3VsYXI8L2tleXdvcmQ+PGtleXdvcmQ+R2VuZSBFeHByZXNzaW9uIFJlZ3VsYXRp
b24sIERldmVsb3BtZW50YWw8L2tleXdvcmQ+PGtleXdvcmQ+SGVkZ2Vob2cgUHJvdGVpbnM8L2tl
eXdvcmQ+PGtleXdvcmQ+SG9tZW9kb21haW4gUHJvdGVpbnMvbWV0YWJvbGlzbTwva2V5d29yZD48
a2V5d29yZD5JbW11bm9oaXN0b2NoZW1pc3RyeTwva2V5d29yZD48a2V5d29yZD5MYWMgT3Blcm9u
PC9rZXl3b3JkPjxrZXl3b3JkPk1vZGVscywgQmlvbG9naWNhbDwva2V5d29yZD48a2V5d29yZD4q
TXVzY2xlIERldmVsb3BtZW50PC9rZXl3b3JkPjxrZXl3b3JkPk11c2NsZSBGaWJlcnMsIEZhc3Qt
VHdpdGNoL21ldGFib2xpc208L2tleXdvcmQ+PGtleXdvcmQ+TXVzY2xlIEZpYmVycywgU2xvdy1U
d2l0Y2gvKm1ldGFib2xpc208L2tleXdvcmQ+PGtleXdvcmQ+TXVzY2xlIFByb3RlaW5zL21ldGFi
b2xpc208L2tleXdvcmQ+PGtleXdvcmQ+TXVzY2xlcy9lbWJyeW9sb2d5PC9rZXl3b3JkPjxrZXl3
b3JkPk15b2dlbmljIFJlZ3VsYXRvcnkgRmFjdG9yIDU8L2tleXdvcmQ+PGtleXdvcmQ+Tm90b2No
b3JkL21ldGFib2xpc208L2tleXdvcmQ+PGtleXdvcmQ+U2lnbmFsIFRyYW5zZHVjdGlvbjwva2V5
d29yZD48a2V5d29yZD5Tb21pdGVzL21ldGFib2xpc208L2tleXdvcmQ+PGtleXdvcmQ+VHJhbnMt
QWN0aXZhdG9ycy8qbWV0YWJvbGlzbTwva2V5d29yZD48a2V5d29yZD5UcmFuc2NyaXB0aW9uIEZh
Y3RvcnMvbWV0YWJvbGlzbTwva2V5d29yZD48a2V5d29yZD5YZW5vcHVzIFByb3RlaW5zPC9rZXl3
b3JkPjxrZXl3b3JkPlhlbm9wdXMgbGFldmlzPC9rZXl3b3JkPjwva2V5d29yZHM+PGRhdGVzPjx5
ZWFyPjIwMDQ8L3llYXI+PHB1Yi1kYXRlcz48ZGF0ZT5KdWw8L2RhdGU+PC9wdWItZGF0ZXM+PC9k
YXRlcz48aXNibj4wOTUwLTE5OTEgKFByaW50KSYjeEQ7MDk1MC0xOTkxIChMaW5raW5nKTwvaXNi
bj48YWNjZXNzaW9uLW51bT4xNTIwMTIxODwvYWNjZXNzaW9uLW51bT48dXJscz48cmVsYXRlZC11
cmxzPjx1cmw+aHR0cHM6Ly93d3cubmNiaS5ubG0ubmloLmdvdi9wdWJtZWQvMTUyMDEyMTg8L3Vy
bD48L3JlbGF0ZWQtdXJscz48L3VybHM+PGVsZWN0cm9uaWMtcmVzb3VyY2UtbnVtPjEwLjEyNDIv
ZGV2LjAxMTk0PC9lbGVjdHJvbmljLXJlc291cmNlLW51bT48L3JlY29yZD48L0NpdGU+PENpdGU+
PEF1dGhvcj5CbGFnZGVuPC9BdXRob3I+PFllYXI+MTk5NzwvWWVhcj48UmVjTnVtPjI5NjQ8L1Jl
Y051bT48cmVjb3JkPjxyZWMtbnVtYmVyPjI5NjQ8L3JlYy1udW1iZXI+PGZvcmVpZ24ta2V5cz48
a2V5IGFwcD0iRU4iIGRiLWlkPSIyMnA1ZnBzeDg5c3Q5cGU5OXY1eHMyeDFkMmRleDVyd3Q1OTAi
IHRpbWVzdGFtcD0iMCI+Mjk2NDwva2V5PjwvZm9yZWlnbi1rZXlzPjxyZWYtdHlwZSBuYW1lPSJK
b3VybmFsIEFydGljbGUiPjE3PC9yZWYtdHlwZT48Y29udHJpYnV0b3JzPjxhdXRob3JzPjxhdXRo
b3I+QmxhZ2RlbiwgQy4gUy48L2F1dGhvcj48YXV0aG9yPkN1cnJpZSwgUC4gRC48L2F1dGhvcj48
YXV0aG9yPkluZ2hhbSwgUC4gVy48L2F1dGhvcj48YXV0aG9yPkh1Z2hlcywgUy4gTS48L2F1dGhv
cj48L2F1dGhvcnM+PC9jb250cmlidXRvcnM+PGF1dGgtYWRkcmVzcz5EZXZlbG9wbWVudGFsIEJp
b2xvZ3kgUmVzZWFyY2ggQ2VudHJlLCBUaGUgUmFuZGFsbCBJbnN0aXR1dGUsIEtpbmcmYXBvcztz
IENvbGxlZ2UgTG9uZG9uLCBVSy48L2F1dGgtYWRkcmVzcz48dGl0bGVzPjx0aXRsZT5Ob3RvY2hv
cmQgaW5kdWN0aW9uIG9mIHplYnJhZmlzaCBzbG93IG11c2NsZSBtZWRpYXRlZCBieSBTb25pYyBI
ZWRnZWhvZzwvdGl0bGU+PHNlY29uZGFyeS10aXRsZT5HZW5lcyBEZXY8L3NlY29uZGFyeS10aXRs
ZT48L3RpdGxlcz48cGVyaW9kaWNhbD48ZnVsbC10aXRsZT5HZW5lcyBEZXY8L2Z1bGwtdGl0bGU+
PC9wZXJpb2RpY2FsPjxwYWdlcz4yMTYzLTIxNzU8L3BhZ2VzPjx2b2x1bWU+MTE8L3ZvbHVtZT48
bnVtYmVyPjE3PC9udW1iZXI+PGVkaXRpb24+MTk5Ny8wOS8yNjwvZWRpdGlvbj48a2V5d29yZHM+
PGtleXdvcmQ+QW5pbWFsczwva2V5d29yZD48a2V5d29yZD5CaW9sb2dpY2FsIEV2b2x1dGlvbjwv
a2V5d29yZD48a2V5d29yZD5FbWJyeW9uaWMgSW5kdWN0aW9uL2dlbmV0aWNzLypwaHlzaW9sb2d5
PC9rZXl3b3JkPjxrZXl3b3JkPkhlZGdlaG9nIFByb3RlaW5zPC9rZXl3b3JkPjxrZXl3b3JkPklt
bXVub2hpc3RvY2hlbWlzdHJ5PC9rZXl3b3JkPjxrZXl3b3JkPk1lc29kZXJtL2N5dG9sb2d5PC9r
ZXl3b3JkPjxrZXl3b3JkPk11c2NsZSBGaWJlcnMsIEZhc3QtVHdpdGNoL2N5dG9sb2d5L21ldGFi
b2xpc208L2tleXdvcmQ+PGtleXdvcmQ+TXVzY2xlIEZpYmVycywgU2xvdy1Ud2l0Y2gvKmN5dG9s
b2d5L21ldGFib2xpc208L2tleXdvcmQ+PGtleXdvcmQ+TXV0YXRpb248L2tleXdvcmQ+PGtleXdv
cmQ+TXlvc2luIEhlYXZ5IENoYWlucy9tZXRhYm9saXNtPC9rZXl3b3JkPjxrZXl3b3JkPk5vdG9j
aG9yZC8qZW1icnlvbG9neTwva2V5d29yZD48a2V5d29yZD5Qcm90ZWlucy9nZW5ldGljcy8qcGh5
c2lvbG9neTwva2V5d29yZD48a2V5d29yZD5UaW1lIEZhY3RvcnM8L2tleXdvcmQ+PGtleXdvcmQ+
KlRyYW5zLUFjdGl2YXRvcnM8L2tleXdvcmQ+PGtleXdvcmQ+WmVicmFmaXNoLyplbWJyeW9sb2d5
L2dlbmV0aWNzL21ldGFib2xpc208L2tleXdvcmQ+PC9rZXl3b3Jkcz48ZGF0ZXM+PHllYXI+MTk5
NzwveWVhcj48cHViLWRhdGVzPjxkYXRlPlNlcCAxPC9kYXRlPjwvcHViLWRhdGVzPjwvZGF0ZXM+
PGlzYm4+MDg5MC05MzY5IChQcmludCkmI3hEOzA4OTAtOTM2OSAoTGlua2luZyk8L2lzYm4+PGFj
Y2Vzc2lvbi1udW0+OTMwMzUzMzwvYWNjZXNzaW9uLW51bT48dXJscz48cmVsYXRlZC11cmxzPjx1
cmw+aHR0cHM6Ly93d3cubmNiaS5ubG0ubmloLmdvdi9wdWJtZWQvOTMwMzUzMzwvdXJsPjwvcmVs
YXRlZC11cmxzPjwvdXJscz48Y3VzdG9tMj5QTUMyNzUzOTc8L2N1c3RvbTI+PC9yZWNvcmQ+PC9D
aXRlPjxDaXRlPjxBdXRob3I+RHU8L0F1dGhvcj48WWVhcj4xOTk3PC9ZZWFyPjxSZWNOdW0+NDM3
MjwvUmVjTnVtPjxyZWNvcmQ+PHJlYy1udW1iZXI+NDM3MjwvcmVjLW51bWJlcj48Zm9yZWlnbi1r
ZXlzPjxrZXkgYXBwPSJFTiIgZGItaWQ9IjIycDVmcHN4ODlzdDlwZTk5djV4czJ4MWQyZGV4NXJ3
dDU5MCIgdGltZXN0YW1wPSIwIj40MzcyPC9rZXk+PC9mb3JlaWduLWtleXM+PHJlZi10eXBlIG5h
bWU9IkpvdXJuYWwgQXJ0aWNsZSI+MTc8L3JlZi10eXBlPjxjb250cmlidXRvcnM+PGF1dGhvcnM+
PGF1dGhvcj5EdSwgUy5KLjwvYXV0aG9yPjxhdXRob3I+RGV2b3RvLCBTLkguPC9hdXRob3I+PGF1
dGhvcj5XZXN0ZXJmaWVsZCwgTS48L2F1dGhvcj48YXV0aG9yPk1vb24sIFIuVC48L2F1dGhvcj48
L2F1dGhvcnM+PC9jb250cmlidXRvcnM+PHRpdGxlcz48dGl0bGU+PHN0eWxlIGZhY2U9Im5vcm1h
bCIgZm9udD0iZGVmYXVsdCIgc2l6ZT0iMTAwJSI+UG9zaXRpdmUgYW5kIG5lZ2F0aXZlIHJlZ3Vs
YXRpb24gb2YgbXVzY2xlIGNlbGwgaWRlbnRpdHkgYnkgbWVtYmVycyBvZiB0aGUgPC9zdHlsZT48
c3R5bGUgZmFjZT0iaXRhbGljIiBmb250PSJkZWZhdWx0IiBzaXplPSIxMDAlIj5oZWRnZWhvZzwv
c3R5bGU+PHN0eWxlIGZhY2U9Im5vcm1hbCIgZm9udD0iZGVmYXVsdCIgc2l6ZT0iMTAwJSI+IGFu
ZCA8L3N0eWxlPjxzdHlsZSBmYWNlPSJpdGFsaWMiIGZvbnQ9ImRlZmF1bHQiIHNpemU9IjEwMCUi
PlRHRjwvc3R5bGU+PHN0eWxlIGZhY2U9Iml0YWxpYyIgZm9udD0iZGVmYXVsdCIgc2l6ZT0iMTAw
JSI+LWI8L3N0eWxlPjxzdHlsZSBmYWNlPSJub3JtYWwiIGZvbnQ9ImRlZmF1bHQiIHNpemU9IjEw
MCUiPiBnZW5lIGZhbWlsaWVzPC9zdHlsZT48L3RpdGxlPjxzZWNvbmRhcnktdGl0bGU+Sm91cm5h
bCBvZiBDZWxsIEJpb2xvZ3k8L3NlY29uZGFyeS10aXRsZT48L3RpdGxlcz48cGFnZXM+MTQ1LTE1
NjwvcGFnZXM+PHZvbHVtZT4xMzk8L3ZvbHVtZT48bnVtYmVyPjE8L251bWJlcj48ZGF0ZXM+PHll
YXI+MTk5NzwveWVhcj48L2RhdGVzPjx1cmxzPjwvdXJscz48L3JlY29yZD48L0NpdGU+PENpdGU+
PEF1dGhvcj5aaGFuZzwvQXV0aG9yPjxZZWFyPjIwMDE8L1llYXI+PFJlY051bT42MzU0PC9SZWNO
dW0+PHJlY29yZD48cmVjLW51bWJlcj42MzU0PC9yZWMtbnVtYmVyPjxmb3JlaWduLWtleXM+PGtl
eSBhcHA9IkVOIiBkYi1pZD0iMjJwNWZwc3g4OXN0OXBlOTl2NXhzMngxZDJkZXg1cnd0NTkwIiB0
aW1lc3RhbXA9IjAiPjYzNTQ8L2tleT48L2ZvcmVpZ24ta2V5cz48cmVmLXR5cGUgbmFtZT0iSm91
cm5hbCBBcnRpY2xlIj4xNzwvcmVmLXR5cGU+PGNvbnRyaWJ1dG9ycz48YXV0aG9ycz48YXV0aG9y
PlpoYW5nLCBYLiBNLjwvYXV0aG9yPjxhdXRob3I+UmFtYWxoby1TYW50b3MsIE0uPC9hdXRob3I+
PGF1dGhvcj5NY01haG9uLCBBLiBQLjwvYXV0aG9yPjwvYXV0aG9ycz48L2NvbnRyaWJ1dG9ycz48
YXV0aC1hZGRyZXNzPkRlcGFydG1lbnQgb2YgTW9sZWN1bGFyIGFuZCBDZWxsdWxhciBCaW9sb2d5
LCBUaGUgQmlvbGFicywgSGFydmFyZCBVbml2ZXJzaXR5LCAxNiBEaXZpbml0eSBBdmVudWUsIENh
bWJyaWRnZSwgTUEgMDIxMzgsIFVTQS48L2F1dGgtYWRkcmVzcz48dGl0bGVzPjx0aXRsZT5TbW9v
dGhlbmVkIG11dGFudHMgcmV2ZWFsIHJlZHVuZGFudCByb2xlcyBmb3IgU2hoIGFuZCBJaGggc2ln
bmFsaW5nIGluY2x1ZGluZyByZWd1bGF0aW9uIG9mIEwvUiBhc3ltbWV0cnkgYnkgdGhlIG1vdXNl
IG5vZGU8L3RpdGxlPjxzZWNvbmRhcnktdGl0bGU+Q2VsbDwvc2Vjb25kYXJ5LXRpdGxlPjwvdGl0
bGVzPjxwZXJpb2RpY2FsPjxmdWxsLXRpdGxlPkNlbGw8L2Z1bGwtdGl0bGU+PC9wZXJpb2RpY2Fs
PjxwYWdlcz43ODEtOTIuPC9wYWdlcz48dm9sdW1lPjEwNTwvdm9sdW1lPjxudW1iZXI+NjwvbnVt
YmVyPjxrZXl3b3Jkcz48a2V5d29yZD5BbmltYWw8L2tleXdvcmQ+PGtleXdvcmQ+Qm9keSBQYXR0
ZXJuaW5nPC9rZXl3b3JkPjxrZXl3b3JkPkVtYnJ5by8qZW1icnlvbG9neS9tZXRhYm9saXNtPC9r
ZXl3b3JkPjxrZXl3b3JkPkVtYnJ5b25pYyBJbmR1Y3Rpb248L2tleXdvcmQ+PGtleXdvcmQ+RXBp
c3Rhc2lzLCBHZW5ldGljPC9rZXl3b3JkPjxrZXl3b3JkPkdlbmUgRXhwcmVzc2lvbiBSZWd1bGF0
aW9uLCBEZXZlbG9wbWVudGFsPC9rZXl3b3JkPjxrZXl3b3JkPkdyb3d0aCBTdWJzdGFuY2VzL2dl
bmV0aWNzPC9rZXl3b3JkPjxrZXl3b3JkPkhlYXJ0L2VtYnJ5b2xvZ3kvcGh5c2lvbG9neTwva2V5
d29yZD48a2V5d29yZD5Ib21lb2RvbWFpbiBQcm90ZWlucy9nZW5ldGljczwva2V5d29yZD48a2V5
d29yZD5JbiBTaXR1IEh5YnJpZGl6YXRpb248L2tleXdvcmQ+PGtleXdvcmQ+TWVtYnJhbmUgUHJv
dGVpbnMvZ2VuZXRpY3M8L2tleXdvcmQ+PGtleXdvcmQ+TWljZTwva2V5d29yZD48a2V5d29yZD5N
b2RlbHMsIEJpb2xvZ2ljYWw8L2tleXdvcmQ+PGtleXdvcmQ+TXVzY2xlIFByb3RlaW5zL2dlbmV0
aWNzPC9rZXl3b3JkPjxrZXl3b3JkPk11dGF0aW9uLypnZW5ldGljczwva2V5d29yZD48a2V5d29y
ZD5OZXJ2ZSBUaXNzdWUgUHJvdGVpbnMvZ2VuZXRpY3M8L2tleXdvcmQ+PGtleXdvcmQ+UHJvdGVp
bnMvZ2VuZXRpY3MvKm1ldGFib2xpc208L2tleXdvcmQ+PGtleXdvcmQ+Uk5BLCBNZXNzZW5nZXIv
Z2VuZXRpY3MvbWV0YWJvbGlzbTwva2V5d29yZD48a2V5d29yZD5SZWNlcHRvcnMsIENlbGwgU3Vy
ZmFjZS9nZW5ldGljcy8qbWV0YWJvbGlzbTwva2V5d29yZD48a2V5d29yZD5TaWduYWwgVHJhbnNk
dWN0aW9uPC9rZXl3b3JkPjxrZXl3b3JkPlNvbWl0ZXMvbWV0YWJvbGlzbTwva2V5d29yZD48a2V5
d29yZD5TdXBwb3J0LCBOb24tVS5TLiBHb3YmYXBvczt0PC9rZXl3b3JkPjxrZXl3b3JkPlN1cHBv
cnQsIFUuUy4gR292JmFwb3M7dCwgUC5ILlMuPC9rZXl3b3JkPjxrZXl3b3JkPlRyYW5zY3JpcHRp
b24gRmFjdG9ycy9nZW5ldGljczwva2V5d29yZD48L2tleXdvcmRzPjxkYXRlcz48eWVhcj4yMDAx
PC95ZWFyPjwvZGF0ZXM+PGFjY2Vzc2lvbi1udW0+MTE0NDA3MjA8L2FjY2Vzc2lvbi1udW0+PHVy
bHM+PHJlbGF0ZWQtdXJscz48dXJsPmh0dHA6Ly93d3cubmNiaS5ubG0ubmloLmdvdi9odGJpbi1w
b3N0L0VudHJlei9xdWVyeT9kYj1tJmFtcDtmb3JtPTYmYW1wO2RvcHQ9ciZhbXA7dWlkPTExNDQw
NzIwPC91cmw+PC9yZWxhdGVkLXVybHM+PC91cmxzPjwvcmVjb3JkPjwvQ2l0ZT48Q2l0ZT48QXV0
aG9yPkRpZXRyaWNoPC9BdXRob3I+PFllYXI+MTk5OTwvWWVhcj48UmVjTnVtPjcwMTI8L1JlY051
bT48cmVjb3JkPjxyZWMtbnVtYmVyPjcwMTI8L3JlYy1udW1iZXI+PGZvcmVpZ24ta2V5cz48a2V5
IGFwcD0iRU4iIGRiLWlkPSIyMnA1ZnBzeDg5c3Q5cGU5OXY1eHMyeDFkMmRleDVyd3Q1OTAiIHRp
bWVzdGFtcD0iMCI+NzAxMjwva2V5PjwvZm9yZWlnbi1rZXlzPjxyZWYtdHlwZSBuYW1lPSJKb3Vy
bmFsIEFydGljbGUiPjE3PC9yZWYtdHlwZT48Y29udHJpYnV0b3JzPjxhdXRob3JzPjxhdXRob3I+
RGlldHJpY2gsIFMuPC9hdXRob3I+PGF1dGhvcj5TY2h1YmVydCwgRi4gUi48L2F1dGhvcj48YXV0
aG9yPkdydXNzLCBQLjwvYXV0aG9yPjxhdXRob3I+THVtc2RlbiwgQS48L2F1dGhvcj48L2F1dGhv
cnM+PC9jb250cmlidXRvcnM+PGF1dGgtYWRkcmVzcz5LaW5nJmFwb3M7cyBDb2xsZWdlIExvbmRv
biwgRGVwYXJ0bWVudCBvZiBDcmFuaW9mYWNpYWwgRGV2ZWxvcG1lbnQsIFVLLiBzLmRpZXRyaWNo
QHVtZHMuYWMudWs8L2F1dGgtYWRkcmVzcz48dGl0bGVzPjx0aXRsZT5UaGUgcm9sZSBvZiB0aGUg
bm90b2Nob3JkIGZvciBlcGF4aWFsIG15b3RvbWUgZm9ybWF0aW9uIGluIHRoZSBtb3VzZTwvdGl0
bGU+PHNlY29uZGFyeS10aXRsZT5DZWxsIE1vbCBCaW9sIChOb2lzeS1sZS1ncmFuZCk8L3NlY29u
ZGFyeS10aXRsZT48L3RpdGxlcz48cGFnZXM+NjAxLTE2PC9wYWdlcz48dm9sdW1lPjQ1PC92b2x1
bWU+PG51bWJlcj41PC9udW1iZXI+PGtleXdvcmRzPjxrZXl3b3JkPkFuaW1hbHM8L2tleXdvcmQ+
PGtleXdvcmQ+RE5BLUJpbmRpbmcgUHJvdGVpbnMvZ2VuZXRpY3M8L2tleXdvcmQ+PGtleXdvcmQ+
RmVtYWxlPC9rZXl3b3JkPjxrZXl3b3JkPipHZW5lIEV4cHJlc3Npb24gUmVndWxhdGlvbiwgRGV2
ZWxvcG1lbnRhbDwva2V5d29yZD48a2V5d29yZD5HZW5ldGljIE1hcmtlcnM8L2tleXdvcmQ+PGtl
eXdvcmQ+KkhvbWVvZG9tYWluIFByb3RlaW5zPC9rZXl3b3JkPjxrZXl3b3JkPkluIFNpdHUgSHli
cmlkaXphdGlvbjwva2V5d29yZD48a2V5d29yZD5NYWxlPC9rZXl3b3JkPjxrZXl3b3JkPk1pY2U8
L2tleXdvcmQ+PGtleXdvcmQ+TWljZSwgSW5icmVkIFN0cmFpbnM8L2tleXdvcmQ+PGtleXdvcmQ+
TXVzY2xlIFByb3RlaW5zL2dlbmV0aWNzPC9rZXl3b3JkPjxrZXl3b3JkPk11c2NsZSwgU2tlbGV0
YWwvKmVtYnJ5b2xvZ3k8L2tleXdvcmQ+PGtleXdvcmQ+Kk11dGF0aW9uPC9rZXl3b3JkPjxrZXl3
b3JkPk15b0QgUHJvdGVpbi9nZW5ldGljczwva2V5d29yZD48a2V5d29yZD5Ob3RvY2hvcmQvKnBo
eXNpb2xvZ3k8L2tleXdvcmQ+PGtleXdvcmQ+U3VwcG9ydCwgTm9uLVUuUy4gR292JmFwb3M7dDwv
a2V5d29yZD48a2V5d29yZD5ULUJveCBEb21haW4gUHJvdGVpbnMvZ2VuZXRpY3M8L2tleXdvcmQ+
PGtleXdvcmQ+VHJhbnNjcmlwdGlvbiBGYWN0b3JzL2dlbmV0aWNzPC9rZXl3b3JkPjwva2V5d29y
ZHM+PGRhdGVzPjx5ZWFyPjE5OTk8L3llYXI+PHB1Yi1kYXRlcz48ZGF0ZT5KdWw8L2RhdGU+PC9w
dWItZGF0ZXM+PC9kYXRlcz48YWNjZXNzaW9uLW51bT4xMDUxMjE5MjwvYWNjZXNzaW9uLW51bT48
dXJscz48cmVsYXRlZC11cmxzPjx1cmw+aHR0cDovL3d3dy5uY2JpLm5sbS5uaWguZ292L2VudHJl
ei9xdWVyeS5mY2dpP2NtZD1SZXRyaWV2ZSZhbXA7ZGI9UHViTWVkJmFtcDtkb3B0PUNpdGF0aW9u
JmFtcDtsaXN0X3VpZHM9MTA1MTIxOTI8L3VybD48L3JlbGF0ZWQtdXJscz48L3VybHM+PC9yZWNv
cmQ+PC9DaXRlPjwvRW5kTm90ZT5=
</w:fldData>
        </w:fldChar>
      </w:r>
      <w:r w:rsidR="00AD49EB" w:rsidRPr="00E6172C">
        <w:rPr>
          <w:lang w:val="en-GB"/>
        </w:rPr>
        <w:instrText xml:space="preserve"> ADDIN EN.CITE </w:instrText>
      </w:r>
      <w:r w:rsidR="00AD49EB" w:rsidRPr="00E6172C">
        <w:rPr>
          <w:lang w:val="en-GB"/>
        </w:rPr>
        <w:fldChar w:fldCharType="begin">
          <w:fldData xml:space="preserve">PEVuZE5vdGU+PENpdGU+PEF1dGhvcj5HcmltYWxkaTwvQXV0aG9yPjxZZWFyPjIwMDQ8L1llYXI+
PFJlY051bT42NTA4PC9SZWNOdW0+PERpc3BsYXlUZXh0PihCbGFnZGVuIGV0IGFsLiwgMTk5Nzsg
RGlldHJpY2ggZXQgYWwuLCAxOTk5OyBEdSBldCBhbC4sIDE5OTc7IEdyaW1hbGRpIGV0IGFsLiwg
MjAwNDsgWmhhbmcgZXQgYWwuLCAyMDAxKTwvRGlzcGxheVRleHQ+PHJlY29yZD48cmVjLW51bWJl
cj42NTA4PC9yZWMtbnVtYmVyPjxmb3JlaWduLWtleXM+PGtleSBhcHA9IkVOIiBkYi1pZD0iMjJw
NWZwc3g4OXN0OXBlOTl2NXhzMngxZDJkZXg1cnd0NTkwIiB0aW1lc3RhbXA9IjAiPjY1MDg8L2tl
eT48L2ZvcmVpZ24ta2V5cz48cmVmLXR5cGUgbmFtZT0iSm91cm5hbCBBcnRpY2xlIj4xNzwvcmVm
LXR5cGU+PGNvbnRyaWJ1dG9ycz48YXV0aG9ycz48YXV0aG9yPkdyaW1hbGRpLCBBLjwvYXV0aG9y
PjxhdXRob3I+VGV0dGFtYW50aSwgRy48L2F1dGhvcj48YXV0aG9yPk1hcnRpbiwgQi4gTC48L2F1
dGhvcj48YXV0aG9yPkdhZmZpZWxkLCBXLjwvYXV0aG9yPjxhdXRob3I+UG93bmFsbCwgTS4gRS48
L2F1dGhvcj48YXV0aG9yPkh1Z2hlcywgUy4gTS48L2F1dGhvcj48L2F1dGhvcnM+PC9jb250cmli
dXRvcnM+PGF1dGgtYWRkcmVzcz5SYW5kYWxsIENlbnRyZSwgTmV3IEh1bnQmYXBvcztzIEhvdXNl
LCBHdXkmYXBvcztzIENhbXB1cywgS2luZyZhcG9zO3MgQ29sbGVnZSBMb25kb24sIExvbmRvbiBT
RTEgMVVMLCBVSy48L2F1dGgtYWRkcmVzcz48dGl0bGVzPjx0aXRsZT5IZWRnZWhvZyByZWd1bGF0
aW9uIG9mIHN1cGVyZmljaWFsIHNsb3cgbXVzY2xlIGZpYnJlcyBpbiBYZW5vcHVzIGFuZCB0aGUg
ZXZvbHV0aW9uIG9mIHRldHJhcG9kIHRydW5rIG15b2dlbmVzaXM8L3RpdGxlPjxzZWNvbmRhcnkt
dGl0bGU+RGV2ZWxvcG1lbnQ8L3NlY29uZGFyeS10aXRsZT48L3RpdGxlcz48cGVyaW9kaWNhbD48
ZnVsbC10aXRsZT5EZXZlbG9wbWVudDwvZnVsbC10aXRsZT48L3BlcmlvZGljYWw+PHBhZ2VzPjMy
NDktMzI2MjwvcGFnZXM+PHZvbHVtZT4xMzE8L3ZvbHVtZT48bnVtYmVyPjE0PC9udW1iZXI+PGVk
aXRpb24+MjAwNC8wNi8xODwvZWRpdGlvbj48a2V5d29yZHM+PGtleXdvcmQ+QW5pbWFsczwva2V5
d29yZD48a2V5d29yZD5DZWxsIE1vdmVtZW50PC9rZXl3b3JkPjxrZXl3b3JkPipETkEtQmluZGlu
ZyBQcm90ZWluczwva2V5d29yZD48a2V5d29yZD5EZXZlbG9wbWVudGFsIEJpb2xvZ3k8L2tleXdv
cmQ+PGtleXdvcmQ+RW1icnlvLCBOb25tYW1tYWxpYW48L2tleXdvcmQ+PGtleXdvcmQ+RXZvbHV0
aW9uLCBNb2xlY3VsYXI8L2tleXdvcmQ+PGtleXdvcmQ+R2VuZSBFeHByZXNzaW9uIFJlZ3VsYXRp
b24sIERldmVsb3BtZW50YWw8L2tleXdvcmQ+PGtleXdvcmQ+SGVkZ2Vob2cgUHJvdGVpbnM8L2tl
eXdvcmQ+PGtleXdvcmQ+SG9tZW9kb21haW4gUHJvdGVpbnMvbWV0YWJvbGlzbTwva2V5d29yZD48
a2V5d29yZD5JbW11bm9oaXN0b2NoZW1pc3RyeTwva2V5d29yZD48a2V5d29yZD5MYWMgT3Blcm9u
PC9rZXl3b3JkPjxrZXl3b3JkPk1vZGVscywgQmlvbG9naWNhbDwva2V5d29yZD48a2V5d29yZD4q
TXVzY2xlIERldmVsb3BtZW50PC9rZXl3b3JkPjxrZXl3b3JkPk11c2NsZSBGaWJlcnMsIEZhc3Qt
VHdpdGNoL21ldGFib2xpc208L2tleXdvcmQ+PGtleXdvcmQ+TXVzY2xlIEZpYmVycywgU2xvdy1U
d2l0Y2gvKm1ldGFib2xpc208L2tleXdvcmQ+PGtleXdvcmQ+TXVzY2xlIFByb3RlaW5zL21ldGFi
b2xpc208L2tleXdvcmQ+PGtleXdvcmQ+TXVzY2xlcy9lbWJyeW9sb2d5PC9rZXl3b3JkPjxrZXl3
b3JkPk15b2dlbmljIFJlZ3VsYXRvcnkgRmFjdG9yIDU8L2tleXdvcmQ+PGtleXdvcmQ+Tm90b2No
b3JkL21ldGFib2xpc208L2tleXdvcmQ+PGtleXdvcmQ+U2lnbmFsIFRyYW5zZHVjdGlvbjwva2V5
d29yZD48a2V5d29yZD5Tb21pdGVzL21ldGFib2xpc208L2tleXdvcmQ+PGtleXdvcmQ+VHJhbnMt
QWN0aXZhdG9ycy8qbWV0YWJvbGlzbTwva2V5d29yZD48a2V5d29yZD5UcmFuc2NyaXB0aW9uIEZh
Y3RvcnMvbWV0YWJvbGlzbTwva2V5d29yZD48a2V5d29yZD5YZW5vcHVzIFByb3RlaW5zPC9rZXl3
b3JkPjxrZXl3b3JkPlhlbm9wdXMgbGFldmlzPC9rZXl3b3JkPjwva2V5d29yZHM+PGRhdGVzPjx5
ZWFyPjIwMDQ8L3llYXI+PHB1Yi1kYXRlcz48ZGF0ZT5KdWw8L2RhdGU+PC9wdWItZGF0ZXM+PC9k
YXRlcz48aXNibj4wOTUwLTE5OTEgKFByaW50KSYjeEQ7MDk1MC0xOTkxIChMaW5raW5nKTwvaXNi
bj48YWNjZXNzaW9uLW51bT4xNTIwMTIxODwvYWNjZXNzaW9uLW51bT48dXJscz48cmVsYXRlZC11
cmxzPjx1cmw+aHR0cHM6Ly93d3cubmNiaS5ubG0ubmloLmdvdi9wdWJtZWQvMTUyMDEyMTg8L3Vy
bD48L3JlbGF0ZWQtdXJscz48L3VybHM+PGVsZWN0cm9uaWMtcmVzb3VyY2UtbnVtPjEwLjEyNDIv
ZGV2LjAxMTk0PC9lbGVjdHJvbmljLXJlc291cmNlLW51bT48L3JlY29yZD48L0NpdGU+PENpdGU+
PEF1dGhvcj5CbGFnZGVuPC9BdXRob3I+PFllYXI+MTk5NzwvWWVhcj48UmVjTnVtPjI5NjQ8L1Jl
Y051bT48cmVjb3JkPjxyZWMtbnVtYmVyPjI5NjQ8L3JlYy1udW1iZXI+PGZvcmVpZ24ta2V5cz48
a2V5IGFwcD0iRU4iIGRiLWlkPSIyMnA1ZnBzeDg5c3Q5cGU5OXY1eHMyeDFkMmRleDVyd3Q1OTAi
IHRpbWVzdGFtcD0iMCI+Mjk2NDwva2V5PjwvZm9yZWlnbi1rZXlzPjxyZWYtdHlwZSBuYW1lPSJK
b3VybmFsIEFydGljbGUiPjE3PC9yZWYtdHlwZT48Y29udHJpYnV0b3JzPjxhdXRob3JzPjxhdXRo
b3I+QmxhZ2RlbiwgQy4gUy48L2F1dGhvcj48YXV0aG9yPkN1cnJpZSwgUC4gRC48L2F1dGhvcj48
YXV0aG9yPkluZ2hhbSwgUC4gVy48L2F1dGhvcj48YXV0aG9yPkh1Z2hlcywgUy4gTS48L2F1dGhv
cj48L2F1dGhvcnM+PC9jb250cmlidXRvcnM+PGF1dGgtYWRkcmVzcz5EZXZlbG9wbWVudGFsIEJp
b2xvZ3kgUmVzZWFyY2ggQ2VudHJlLCBUaGUgUmFuZGFsbCBJbnN0aXR1dGUsIEtpbmcmYXBvcztz
IENvbGxlZ2UgTG9uZG9uLCBVSy48L2F1dGgtYWRkcmVzcz48dGl0bGVzPjx0aXRsZT5Ob3RvY2hv
cmQgaW5kdWN0aW9uIG9mIHplYnJhZmlzaCBzbG93IG11c2NsZSBtZWRpYXRlZCBieSBTb25pYyBI
ZWRnZWhvZzwvdGl0bGU+PHNlY29uZGFyeS10aXRsZT5HZW5lcyBEZXY8L3NlY29uZGFyeS10aXRs
ZT48L3RpdGxlcz48cGVyaW9kaWNhbD48ZnVsbC10aXRsZT5HZW5lcyBEZXY8L2Z1bGwtdGl0bGU+
PC9wZXJpb2RpY2FsPjxwYWdlcz4yMTYzLTIxNzU8L3BhZ2VzPjx2b2x1bWU+MTE8L3ZvbHVtZT48
bnVtYmVyPjE3PC9udW1iZXI+PGVkaXRpb24+MTk5Ny8wOS8yNjwvZWRpdGlvbj48a2V5d29yZHM+
PGtleXdvcmQ+QW5pbWFsczwva2V5d29yZD48a2V5d29yZD5CaW9sb2dpY2FsIEV2b2x1dGlvbjwv
a2V5d29yZD48a2V5d29yZD5FbWJyeW9uaWMgSW5kdWN0aW9uL2dlbmV0aWNzLypwaHlzaW9sb2d5
PC9rZXl3b3JkPjxrZXl3b3JkPkhlZGdlaG9nIFByb3RlaW5zPC9rZXl3b3JkPjxrZXl3b3JkPklt
bXVub2hpc3RvY2hlbWlzdHJ5PC9rZXl3b3JkPjxrZXl3b3JkPk1lc29kZXJtL2N5dG9sb2d5PC9r
ZXl3b3JkPjxrZXl3b3JkPk11c2NsZSBGaWJlcnMsIEZhc3QtVHdpdGNoL2N5dG9sb2d5L21ldGFi
b2xpc208L2tleXdvcmQ+PGtleXdvcmQ+TXVzY2xlIEZpYmVycywgU2xvdy1Ud2l0Y2gvKmN5dG9s
b2d5L21ldGFib2xpc208L2tleXdvcmQ+PGtleXdvcmQ+TXV0YXRpb248L2tleXdvcmQ+PGtleXdv
cmQ+TXlvc2luIEhlYXZ5IENoYWlucy9tZXRhYm9saXNtPC9rZXl3b3JkPjxrZXl3b3JkPk5vdG9j
aG9yZC8qZW1icnlvbG9neTwva2V5d29yZD48a2V5d29yZD5Qcm90ZWlucy9nZW5ldGljcy8qcGh5
c2lvbG9neTwva2V5d29yZD48a2V5d29yZD5UaW1lIEZhY3RvcnM8L2tleXdvcmQ+PGtleXdvcmQ+
KlRyYW5zLUFjdGl2YXRvcnM8L2tleXdvcmQ+PGtleXdvcmQ+WmVicmFmaXNoLyplbWJyeW9sb2d5
L2dlbmV0aWNzL21ldGFib2xpc208L2tleXdvcmQ+PC9rZXl3b3Jkcz48ZGF0ZXM+PHllYXI+MTk5
NzwveWVhcj48cHViLWRhdGVzPjxkYXRlPlNlcCAxPC9kYXRlPjwvcHViLWRhdGVzPjwvZGF0ZXM+
PGlzYm4+MDg5MC05MzY5IChQcmludCkmI3hEOzA4OTAtOTM2OSAoTGlua2luZyk8L2lzYm4+PGFj
Y2Vzc2lvbi1udW0+OTMwMzUzMzwvYWNjZXNzaW9uLW51bT48dXJscz48cmVsYXRlZC11cmxzPjx1
cmw+aHR0cHM6Ly93d3cubmNiaS5ubG0ubmloLmdvdi9wdWJtZWQvOTMwMzUzMzwvdXJsPjwvcmVs
YXRlZC11cmxzPjwvdXJscz48Y3VzdG9tMj5QTUMyNzUzOTc8L2N1c3RvbTI+PC9yZWNvcmQ+PC9D
aXRlPjxDaXRlPjxBdXRob3I+RHU8L0F1dGhvcj48WWVhcj4xOTk3PC9ZZWFyPjxSZWNOdW0+NDM3
MjwvUmVjTnVtPjxyZWNvcmQ+PHJlYy1udW1iZXI+NDM3MjwvcmVjLW51bWJlcj48Zm9yZWlnbi1r
ZXlzPjxrZXkgYXBwPSJFTiIgZGItaWQ9IjIycDVmcHN4ODlzdDlwZTk5djV4czJ4MWQyZGV4NXJ3
dDU5MCIgdGltZXN0YW1wPSIwIj40MzcyPC9rZXk+PC9mb3JlaWduLWtleXM+PHJlZi10eXBlIG5h
bWU9IkpvdXJuYWwgQXJ0aWNsZSI+MTc8L3JlZi10eXBlPjxjb250cmlidXRvcnM+PGF1dGhvcnM+
PGF1dGhvcj5EdSwgUy5KLjwvYXV0aG9yPjxhdXRob3I+RGV2b3RvLCBTLkguPC9hdXRob3I+PGF1
dGhvcj5XZXN0ZXJmaWVsZCwgTS48L2F1dGhvcj48YXV0aG9yPk1vb24sIFIuVC48L2F1dGhvcj48
L2F1dGhvcnM+PC9jb250cmlidXRvcnM+PHRpdGxlcz48dGl0bGU+PHN0eWxlIGZhY2U9Im5vcm1h
bCIgZm9udD0iZGVmYXVsdCIgc2l6ZT0iMTAwJSI+UG9zaXRpdmUgYW5kIG5lZ2F0aXZlIHJlZ3Vs
YXRpb24gb2YgbXVzY2xlIGNlbGwgaWRlbnRpdHkgYnkgbWVtYmVycyBvZiB0aGUgPC9zdHlsZT48
c3R5bGUgZmFjZT0iaXRhbGljIiBmb250PSJkZWZhdWx0IiBzaXplPSIxMDAlIj5oZWRnZWhvZzwv
c3R5bGU+PHN0eWxlIGZhY2U9Im5vcm1hbCIgZm9udD0iZGVmYXVsdCIgc2l6ZT0iMTAwJSI+IGFu
ZCA8L3N0eWxlPjxzdHlsZSBmYWNlPSJpdGFsaWMiIGZvbnQ9ImRlZmF1bHQiIHNpemU9IjEwMCUi
PlRHRjwvc3R5bGU+PHN0eWxlIGZhY2U9Iml0YWxpYyIgZm9udD0iZGVmYXVsdCIgc2l6ZT0iMTAw
JSI+LWI8L3N0eWxlPjxzdHlsZSBmYWNlPSJub3JtYWwiIGZvbnQ9ImRlZmF1bHQiIHNpemU9IjEw
MCUiPiBnZW5lIGZhbWlsaWVzPC9zdHlsZT48L3RpdGxlPjxzZWNvbmRhcnktdGl0bGU+Sm91cm5h
bCBvZiBDZWxsIEJpb2xvZ3k8L3NlY29uZGFyeS10aXRsZT48L3RpdGxlcz48cGFnZXM+MTQ1LTE1
NjwvcGFnZXM+PHZvbHVtZT4xMzk8L3ZvbHVtZT48bnVtYmVyPjE8L251bWJlcj48ZGF0ZXM+PHll
YXI+MTk5NzwveWVhcj48L2RhdGVzPjx1cmxzPjwvdXJscz48L3JlY29yZD48L0NpdGU+PENpdGU+
PEF1dGhvcj5aaGFuZzwvQXV0aG9yPjxZZWFyPjIwMDE8L1llYXI+PFJlY051bT42MzU0PC9SZWNO
dW0+PHJlY29yZD48cmVjLW51bWJlcj42MzU0PC9yZWMtbnVtYmVyPjxmb3JlaWduLWtleXM+PGtl
eSBhcHA9IkVOIiBkYi1pZD0iMjJwNWZwc3g4OXN0OXBlOTl2NXhzMngxZDJkZXg1cnd0NTkwIiB0
aW1lc3RhbXA9IjAiPjYzNTQ8L2tleT48L2ZvcmVpZ24ta2V5cz48cmVmLXR5cGUgbmFtZT0iSm91
cm5hbCBBcnRpY2xlIj4xNzwvcmVmLXR5cGU+PGNvbnRyaWJ1dG9ycz48YXV0aG9ycz48YXV0aG9y
PlpoYW5nLCBYLiBNLjwvYXV0aG9yPjxhdXRob3I+UmFtYWxoby1TYW50b3MsIE0uPC9hdXRob3I+
PGF1dGhvcj5NY01haG9uLCBBLiBQLjwvYXV0aG9yPjwvYXV0aG9ycz48L2NvbnRyaWJ1dG9ycz48
YXV0aC1hZGRyZXNzPkRlcGFydG1lbnQgb2YgTW9sZWN1bGFyIGFuZCBDZWxsdWxhciBCaW9sb2d5
LCBUaGUgQmlvbGFicywgSGFydmFyZCBVbml2ZXJzaXR5LCAxNiBEaXZpbml0eSBBdmVudWUsIENh
bWJyaWRnZSwgTUEgMDIxMzgsIFVTQS48L2F1dGgtYWRkcmVzcz48dGl0bGVzPjx0aXRsZT5TbW9v
dGhlbmVkIG11dGFudHMgcmV2ZWFsIHJlZHVuZGFudCByb2xlcyBmb3IgU2hoIGFuZCBJaGggc2ln
bmFsaW5nIGluY2x1ZGluZyByZWd1bGF0aW9uIG9mIEwvUiBhc3ltbWV0cnkgYnkgdGhlIG1vdXNl
IG5vZGU8L3RpdGxlPjxzZWNvbmRhcnktdGl0bGU+Q2VsbDwvc2Vjb25kYXJ5LXRpdGxlPjwvdGl0
bGVzPjxwZXJpb2RpY2FsPjxmdWxsLXRpdGxlPkNlbGw8L2Z1bGwtdGl0bGU+PC9wZXJpb2RpY2Fs
PjxwYWdlcz43ODEtOTIuPC9wYWdlcz48dm9sdW1lPjEwNTwvdm9sdW1lPjxudW1iZXI+NjwvbnVt
YmVyPjxrZXl3b3Jkcz48a2V5d29yZD5BbmltYWw8L2tleXdvcmQ+PGtleXdvcmQ+Qm9keSBQYXR0
ZXJuaW5nPC9rZXl3b3JkPjxrZXl3b3JkPkVtYnJ5by8qZW1icnlvbG9neS9tZXRhYm9saXNtPC9r
ZXl3b3JkPjxrZXl3b3JkPkVtYnJ5b25pYyBJbmR1Y3Rpb248L2tleXdvcmQ+PGtleXdvcmQ+RXBp
c3Rhc2lzLCBHZW5ldGljPC9rZXl3b3JkPjxrZXl3b3JkPkdlbmUgRXhwcmVzc2lvbiBSZWd1bGF0
aW9uLCBEZXZlbG9wbWVudGFsPC9rZXl3b3JkPjxrZXl3b3JkPkdyb3d0aCBTdWJzdGFuY2VzL2dl
bmV0aWNzPC9rZXl3b3JkPjxrZXl3b3JkPkhlYXJ0L2VtYnJ5b2xvZ3kvcGh5c2lvbG9neTwva2V5
d29yZD48a2V5d29yZD5Ib21lb2RvbWFpbiBQcm90ZWlucy9nZW5ldGljczwva2V5d29yZD48a2V5
d29yZD5JbiBTaXR1IEh5YnJpZGl6YXRpb248L2tleXdvcmQ+PGtleXdvcmQ+TWVtYnJhbmUgUHJv
dGVpbnMvZ2VuZXRpY3M8L2tleXdvcmQ+PGtleXdvcmQ+TWljZTwva2V5d29yZD48a2V5d29yZD5N
b2RlbHMsIEJpb2xvZ2ljYWw8L2tleXdvcmQ+PGtleXdvcmQ+TXVzY2xlIFByb3RlaW5zL2dlbmV0
aWNzPC9rZXl3b3JkPjxrZXl3b3JkPk11dGF0aW9uLypnZW5ldGljczwva2V5d29yZD48a2V5d29y
ZD5OZXJ2ZSBUaXNzdWUgUHJvdGVpbnMvZ2VuZXRpY3M8L2tleXdvcmQ+PGtleXdvcmQ+UHJvdGVp
bnMvZ2VuZXRpY3MvKm1ldGFib2xpc208L2tleXdvcmQ+PGtleXdvcmQ+Uk5BLCBNZXNzZW5nZXIv
Z2VuZXRpY3MvbWV0YWJvbGlzbTwva2V5d29yZD48a2V5d29yZD5SZWNlcHRvcnMsIENlbGwgU3Vy
ZmFjZS9nZW5ldGljcy8qbWV0YWJvbGlzbTwva2V5d29yZD48a2V5d29yZD5TaWduYWwgVHJhbnNk
dWN0aW9uPC9rZXl3b3JkPjxrZXl3b3JkPlNvbWl0ZXMvbWV0YWJvbGlzbTwva2V5d29yZD48a2V5
d29yZD5TdXBwb3J0LCBOb24tVS5TLiBHb3YmYXBvczt0PC9rZXl3b3JkPjxrZXl3b3JkPlN1cHBv
cnQsIFUuUy4gR292JmFwb3M7dCwgUC5ILlMuPC9rZXl3b3JkPjxrZXl3b3JkPlRyYW5zY3JpcHRp
b24gRmFjdG9ycy9nZW5ldGljczwva2V5d29yZD48L2tleXdvcmRzPjxkYXRlcz48eWVhcj4yMDAx
PC95ZWFyPjwvZGF0ZXM+PGFjY2Vzc2lvbi1udW0+MTE0NDA3MjA8L2FjY2Vzc2lvbi1udW0+PHVy
bHM+PHJlbGF0ZWQtdXJscz48dXJsPmh0dHA6Ly93d3cubmNiaS5ubG0ubmloLmdvdi9odGJpbi1w
b3N0L0VudHJlei9xdWVyeT9kYj1tJmFtcDtmb3JtPTYmYW1wO2RvcHQ9ciZhbXA7dWlkPTExNDQw
NzIwPC91cmw+PC9yZWxhdGVkLXVybHM+PC91cmxzPjwvcmVjb3JkPjwvQ2l0ZT48Q2l0ZT48QXV0
aG9yPkRpZXRyaWNoPC9BdXRob3I+PFllYXI+MTk5OTwvWWVhcj48UmVjTnVtPjcwMTI8L1JlY051
bT48cmVjb3JkPjxyZWMtbnVtYmVyPjcwMTI8L3JlYy1udW1iZXI+PGZvcmVpZ24ta2V5cz48a2V5
IGFwcD0iRU4iIGRiLWlkPSIyMnA1ZnBzeDg5c3Q5cGU5OXY1eHMyeDFkMmRleDVyd3Q1OTAiIHRp
bWVzdGFtcD0iMCI+NzAxMjwva2V5PjwvZm9yZWlnbi1rZXlzPjxyZWYtdHlwZSBuYW1lPSJKb3Vy
bmFsIEFydGljbGUiPjE3PC9yZWYtdHlwZT48Y29udHJpYnV0b3JzPjxhdXRob3JzPjxhdXRob3I+
RGlldHJpY2gsIFMuPC9hdXRob3I+PGF1dGhvcj5TY2h1YmVydCwgRi4gUi48L2F1dGhvcj48YXV0
aG9yPkdydXNzLCBQLjwvYXV0aG9yPjxhdXRob3I+THVtc2RlbiwgQS48L2F1dGhvcj48L2F1dGhv
cnM+PC9jb250cmlidXRvcnM+PGF1dGgtYWRkcmVzcz5LaW5nJmFwb3M7cyBDb2xsZWdlIExvbmRv
biwgRGVwYXJ0bWVudCBvZiBDcmFuaW9mYWNpYWwgRGV2ZWxvcG1lbnQsIFVLLiBzLmRpZXRyaWNo
QHVtZHMuYWMudWs8L2F1dGgtYWRkcmVzcz48dGl0bGVzPjx0aXRsZT5UaGUgcm9sZSBvZiB0aGUg
bm90b2Nob3JkIGZvciBlcGF4aWFsIG15b3RvbWUgZm9ybWF0aW9uIGluIHRoZSBtb3VzZTwvdGl0
bGU+PHNlY29uZGFyeS10aXRsZT5DZWxsIE1vbCBCaW9sIChOb2lzeS1sZS1ncmFuZCk8L3NlY29u
ZGFyeS10aXRsZT48L3RpdGxlcz48cGFnZXM+NjAxLTE2PC9wYWdlcz48dm9sdW1lPjQ1PC92b2x1
bWU+PG51bWJlcj41PC9udW1iZXI+PGtleXdvcmRzPjxrZXl3b3JkPkFuaW1hbHM8L2tleXdvcmQ+
PGtleXdvcmQ+RE5BLUJpbmRpbmcgUHJvdGVpbnMvZ2VuZXRpY3M8L2tleXdvcmQ+PGtleXdvcmQ+
RmVtYWxlPC9rZXl3b3JkPjxrZXl3b3JkPipHZW5lIEV4cHJlc3Npb24gUmVndWxhdGlvbiwgRGV2
ZWxvcG1lbnRhbDwva2V5d29yZD48a2V5d29yZD5HZW5ldGljIE1hcmtlcnM8L2tleXdvcmQ+PGtl
eXdvcmQ+KkhvbWVvZG9tYWluIFByb3RlaW5zPC9rZXl3b3JkPjxrZXl3b3JkPkluIFNpdHUgSHli
cmlkaXphdGlvbjwva2V5d29yZD48a2V5d29yZD5NYWxlPC9rZXl3b3JkPjxrZXl3b3JkPk1pY2U8
L2tleXdvcmQ+PGtleXdvcmQ+TWljZSwgSW5icmVkIFN0cmFpbnM8L2tleXdvcmQ+PGtleXdvcmQ+
TXVzY2xlIFByb3RlaW5zL2dlbmV0aWNzPC9rZXl3b3JkPjxrZXl3b3JkPk11c2NsZSwgU2tlbGV0
YWwvKmVtYnJ5b2xvZ3k8L2tleXdvcmQ+PGtleXdvcmQ+Kk11dGF0aW9uPC9rZXl3b3JkPjxrZXl3
b3JkPk15b0QgUHJvdGVpbi9nZW5ldGljczwva2V5d29yZD48a2V5d29yZD5Ob3RvY2hvcmQvKnBo
eXNpb2xvZ3k8L2tleXdvcmQ+PGtleXdvcmQ+U3VwcG9ydCwgTm9uLVUuUy4gR292JmFwb3M7dDwv
a2V5d29yZD48a2V5d29yZD5ULUJveCBEb21haW4gUHJvdGVpbnMvZ2VuZXRpY3M8L2tleXdvcmQ+
PGtleXdvcmQ+VHJhbnNjcmlwdGlvbiBGYWN0b3JzL2dlbmV0aWNzPC9rZXl3b3JkPjwva2V5d29y
ZHM+PGRhdGVzPjx5ZWFyPjE5OTk8L3llYXI+PHB1Yi1kYXRlcz48ZGF0ZT5KdWw8L2RhdGU+PC9w
dWItZGF0ZXM+PC9kYXRlcz48YWNjZXNzaW9uLW51bT4xMDUxMjE5MjwvYWNjZXNzaW9uLW51bT48
dXJscz48cmVsYXRlZC11cmxzPjx1cmw+aHR0cDovL3d3dy5uY2JpLm5sbS5uaWguZ292L2VudHJl
ei9xdWVyeS5mY2dpP2NtZD1SZXRyaWV2ZSZhbXA7ZGI9UHViTWVkJmFtcDtkb3B0PUNpdGF0aW9u
JmFtcDtsaXN0X3VpZHM9MTA1MTIxOTI8L3VybD48L3JlbGF0ZWQtdXJscz48L3VybHM+PC9yZWNv
cmQ+PC9DaXRlPjwvRW5kTm90ZT5=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881DFD" w:rsidRPr="00E6172C">
        <w:rPr>
          <w:lang w:val="en-GB"/>
        </w:rPr>
      </w:r>
      <w:r w:rsidR="00881DFD" w:rsidRPr="00E6172C">
        <w:rPr>
          <w:lang w:val="en-GB"/>
        </w:rPr>
        <w:fldChar w:fldCharType="separate"/>
      </w:r>
      <w:r w:rsidR="00D87B01" w:rsidRPr="00E6172C">
        <w:rPr>
          <w:noProof/>
          <w:lang w:val="en-GB"/>
        </w:rPr>
        <w:t>(Blagden et al., 1997; Dietrich et al., 1999; Du et al., 1997; Grimaldi et al., 2004; Zhang et al., 2001)</w:t>
      </w:r>
      <w:r w:rsidR="00881DFD" w:rsidRPr="00E6172C">
        <w:rPr>
          <w:lang w:val="en-GB"/>
        </w:rPr>
        <w:fldChar w:fldCharType="end"/>
      </w:r>
      <w:r w:rsidR="00647BAF" w:rsidRPr="00E6172C">
        <w:rPr>
          <w:lang w:val="en-GB"/>
        </w:rPr>
        <w:t xml:space="preserve">.  </w:t>
      </w:r>
      <w:r w:rsidR="00FF45AB" w:rsidRPr="00E6172C">
        <w:rPr>
          <w:lang w:val="en-GB"/>
        </w:rPr>
        <w:t xml:space="preserve">How might deuterostome muscle have </w:t>
      </w:r>
      <w:r w:rsidR="008C077F" w:rsidRPr="00E6172C">
        <w:rPr>
          <w:lang w:val="en-GB"/>
        </w:rPr>
        <w:t xml:space="preserve">formed </w:t>
      </w:r>
      <w:r w:rsidR="00FF45AB" w:rsidRPr="00E6172C">
        <w:rPr>
          <w:lang w:val="en-GB"/>
        </w:rPr>
        <w:t xml:space="preserve">prior to evolution of the notochord?  </w:t>
      </w:r>
    </w:p>
    <w:p w14:paraId="47630F23" w14:textId="029A4F30" w:rsidR="00004C3F" w:rsidRPr="00E6172C" w:rsidRDefault="00786444" w:rsidP="00462DFA">
      <w:pPr>
        <w:spacing w:after="120" w:line="360" w:lineRule="auto"/>
        <w:jc w:val="both"/>
        <w:outlineLvl w:val="0"/>
        <w:rPr>
          <w:lang w:val="en-GB"/>
        </w:rPr>
      </w:pPr>
      <w:r w:rsidRPr="00E6172C">
        <w:rPr>
          <w:lang w:val="en-GB"/>
        </w:rPr>
        <w:t>A change in function of the</w:t>
      </w:r>
      <w:r w:rsidR="0042495B" w:rsidRPr="00E6172C">
        <w:rPr>
          <w:lang w:val="en-GB"/>
        </w:rPr>
        <w:t xml:space="preserve"> </w:t>
      </w:r>
      <w:proofErr w:type="spellStart"/>
      <w:r w:rsidR="005703FA" w:rsidRPr="00E6172C">
        <w:rPr>
          <w:i/>
          <w:lang w:val="en-GB"/>
        </w:rPr>
        <w:t>T</w:t>
      </w:r>
      <w:r w:rsidR="00505A52" w:rsidRPr="00E6172C">
        <w:rPr>
          <w:i/>
          <w:lang w:val="en-GB"/>
        </w:rPr>
        <w:t>bxt</w:t>
      </w:r>
      <w:proofErr w:type="spellEnd"/>
      <w:r w:rsidR="00EC6B25" w:rsidRPr="00E6172C">
        <w:rPr>
          <w:lang w:val="en-GB"/>
        </w:rPr>
        <w:t xml:space="preserve"> gene, </w:t>
      </w:r>
      <w:r w:rsidR="0042495B" w:rsidRPr="00E6172C">
        <w:rPr>
          <w:lang w:val="en-GB"/>
        </w:rPr>
        <w:t>a T</w:t>
      </w:r>
      <w:r w:rsidR="00CB140E" w:rsidRPr="00E6172C">
        <w:rPr>
          <w:lang w:val="en-GB"/>
        </w:rPr>
        <w:t>-box (</w:t>
      </w:r>
      <w:r w:rsidR="00985F2C" w:rsidRPr="00E6172C">
        <w:rPr>
          <w:lang w:val="en-GB"/>
        </w:rPr>
        <w:t>Tbx</w:t>
      </w:r>
      <w:r w:rsidR="00CB140E" w:rsidRPr="00E6172C">
        <w:rPr>
          <w:lang w:val="en-GB"/>
        </w:rPr>
        <w:t>)</w:t>
      </w:r>
      <w:r w:rsidR="0042495B" w:rsidRPr="00E6172C">
        <w:rPr>
          <w:lang w:val="en-GB"/>
        </w:rPr>
        <w:t xml:space="preserve"> family paralogue</w:t>
      </w:r>
      <w:r w:rsidR="00F45870" w:rsidRPr="00E6172C">
        <w:rPr>
          <w:lang w:val="en-GB"/>
        </w:rPr>
        <w:t>,</w:t>
      </w:r>
      <w:r w:rsidRPr="00E6172C">
        <w:rPr>
          <w:lang w:val="en-GB"/>
        </w:rPr>
        <w:t xml:space="preserve"> occurred</w:t>
      </w:r>
      <w:r w:rsidR="0042495B" w:rsidRPr="00E6172C">
        <w:rPr>
          <w:lang w:val="en-GB"/>
        </w:rPr>
        <w:t xml:space="preserve"> </w:t>
      </w:r>
      <w:r w:rsidRPr="00E6172C">
        <w:rPr>
          <w:lang w:val="en-GB"/>
        </w:rPr>
        <w:t>during</w:t>
      </w:r>
      <w:r w:rsidR="0042495B" w:rsidRPr="00E6172C">
        <w:rPr>
          <w:lang w:val="en-GB"/>
        </w:rPr>
        <w:t xml:space="preserve"> </w:t>
      </w:r>
      <w:r w:rsidRPr="00E6172C">
        <w:rPr>
          <w:lang w:val="en-GB"/>
        </w:rPr>
        <w:t xml:space="preserve">chordate </w:t>
      </w:r>
      <w:r w:rsidR="0042495B" w:rsidRPr="00E6172C">
        <w:rPr>
          <w:lang w:val="en-GB"/>
        </w:rPr>
        <w:t xml:space="preserve">evolution </w:t>
      </w:r>
      <w:r w:rsidRPr="00E6172C">
        <w:rPr>
          <w:lang w:val="en-GB"/>
        </w:rPr>
        <w:t>such that</w:t>
      </w:r>
      <w:r w:rsidR="0042495B" w:rsidRPr="00E6172C">
        <w:rPr>
          <w:lang w:val="en-GB"/>
        </w:rPr>
        <w:t xml:space="preserve"> </w:t>
      </w:r>
      <w:proofErr w:type="spellStart"/>
      <w:r w:rsidR="005703FA" w:rsidRPr="00E6172C">
        <w:rPr>
          <w:i/>
          <w:lang w:val="en-GB"/>
        </w:rPr>
        <w:t>T</w:t>
      </w:r>
      <w:r w:rsidR="00505A52" w:rsidRPr="00E6172C">
        <w:rPr>
          <w:i/>
          <w:lang w:val="en-GB"/>
        </w:rPr>
        <w:t>bxt</w:t>
      </w:r>
      <w:proofErr w:type="spellEnd"/>
      <w:r w:rsidRPr="00E6172C">
        <w:rPr>
          <w:lang w:val="en-GB"/>
        </w:rPr>
        <w:t xml:space="preserve"> </w:t>
      </w:r>
      <w:r w:rsidR="0042495B" w:rsidRPr="00E6172C">
        <w:rPr>
          <w:lang w:val="en-GB"/>
        </w:rPr>
        <w:t xml:space="preserve">now directly controls formation of </w:t>
      </w:r>
      <w:r w:rsidR="00017860" w:rsidRPr="00E6172C">
        <w:rPr>
          <w:lang w:val="en-GB"/>
        </w:rPr>
        <w:t xml:space="preserve">posterior mesoderm, </w:t>
      </w:r>
      <w:r w:rsidR="0042495B" w:rsidRPr="00E6172C">
        <w:rPr>
          <w:lang w:val="en-GB"/>
        </w:rPr>
        <w:t>notochord and post-anal tail</w:t>
      </w:r>
      <w:r w:rsidRPr="00E6172C">
        <w:rPr>
          <w:lang w:val="en-GB"/>
        </w:rPr>
        <w:t xml:space="preserve"> in vertebrates </w:t>
      </w:r>
      <w:r w:rsidR="00BC02FE" w:rsidRPr="00E6172C">
        <w:rPr>
          <w:lang w:val="en-GB"/>
        </w:rPr>
        <w:fldChar w:fldCharType="begin">
          <w:fldData xml:space="preserve">PEVuZE5vdGU+PENpdGU+PEF1dGhvcj5TaG93ZWxsPC9BdXRob3I+PFllYXI+MjAwNDwvWWVhcj48
UmVjTnVtPjk4Nzc8L1JlY051bT48RGlzcGxheVRleHQ+KENoaWJhIGV0IGFsLiwgMjAwOTsgU2hv
d2VsbCBldCBhbC4sIDIwMDQpPC9EaXNwbGF5VGV4dD48cmVjb3JkPjxyZWMtbnVtYmVyPjk4Nzc8
L3JlYy1udW1iZXI+PGZvcmVpZ24ta2V5cz48a2V5IGFwcD0iRU4iIGRiLWlkPSIyMnA1ZnBzeDg5
c3Q5cGU5OXY1eHMyeDFkMmRleDVyd3Q1OTAiIHRpbWVzdGFtcD0iMTQ0NDkxODI0NyI+OTg3Nzwv
a2V5PjwvZm9yZWlnbi1rZXlzPjxyZWYtdHlwZSBuYW1lPSJKb3VybmFsIEFydGljbGUiPjE3PC9y
ZWYtdHlwZT48Y29udHJpYnV0b3JzPjxhdXRob3JzPjxhdXRob3I+U2hvd2VsbCwgQy48L2F1dGhv
cj48YXV0aG9yPkJpbmRlciwgTy48L2F1dGhvcj48YXV0aG9yPkNvbmxvbiwgRi4gTC48L2F1dGhv
cj48L2F1dGhvcnM+PC9jb250cmlidXRvcnM+PGF1dGgtYWRkcmVzcz5EZXBhcnRtZW50IG9mIEdl
bmV0aWNzLCBVbml2ZXJzaXR5IG9mIE5vcnRoIENhcm9saW5hIGF0IENoYXBlbCBIaWxsLCBDaGFw
ZWwgSGlsbCwgTm9ydGggQ2Fyb2xpbmEsIFVTQS48L2F1dGgtYWRkcmVzcz48dGl0bGVzPjx0aXRs
ZT5ULWJveCBnZW5lcyBpbiBlYXJseSBlbWJyeW9nZW5lc2lzPC90aXRsZT48c2Vjb25kYXJ5LXRp
dGxlPkRldiBEeW48L3NlY29uZGFyeS10aXRsZT48L3RpdGxlcz48cGVyaW9kaWNhbD48ZnVsbC10
aXRsZT5EZXYgRHluPC9mdWxsLXRpdGxlPjwvcGVyaW9kaWNhbD48cGFnZXM+MjAxLTE4PC9wYWdl
cz48dm9sdW1lPjIyOTwvdm9sdW1lPjxudW1iZXI+MTwvbnVtYmVyPjxrZXl3b3Jkcz48a2V5d29y
ZD5BbWlubyBBY2lkIFNlcXVlbmNlPC9rZXl3b3JkPjxrZXl3b3JkPkFuaW1hbHM8L2tleXdvcmQ+
PGtleXdvcmQ+QmlvbG9naWNhbCBFdm9sdXRpb248L2tleXdvcmQ+PGtleXdvcmQ+Q2VsbCBEaWZm
ZXJlbnRpYXRpb248L2tleXdvcmQ+PGtleXdvcmQ+Q29uc2VydmVkIFNlcXVlbmNlPC9rZXl3b3Jk
PjxrZXl3b3JkPkVtYnJ5b25pYyBhbmQgRmV0YWwgRGV2ZWxvcG1lbnQvKmdlbmV0aWNzL3BoeXNp
b2xvZ3k8L2tleXdvcmQ+PGtleXdvcmQ+RW5kb2Rlcm0vY3l0b2xvZ3k8L2tleXdvcmQ+PGtleXdv
cmQ+KkZldGFsIFByb3RlaW5zPC9rZXl3b3JkPjxrZXl3b3JkPkdlbmUgRXhwcmVzc2lvbiBSZWd1
bGF0aW9uLCBEZXZlbG9wbWVudGFsPC9rZXl3b3JkPjxrZXl3b3JkPk1lc29kZXJtL2N5dG9sb2d5
PC9rZXl3b3JkPjxrZXl3b3JkPk1pY2U8L2tleXdvcmQ+PGtleXdvcmQ+TW9sZWN1bGFyIFNlcXVl
bmNlIERhdGE8L2tleXdvcmQ+PGtleXdvcmQ+TW9ycGhvZ2VuZXNpczwva2V5d29yZD48a2V5d29y
ZD5TZXF1ZW5jZSBIb21vbG9neSwgQW1pbm8gQWNpZDwva2V5d29yZD48a2V5d29yZD5ULUJveCBE
b21haW4gUHJvdGVpbnMvKmdlbmV0aWNzL3BoeXNpb2xvZ3k8L2tleXdvcmQ+PGtleXdvcmQ+WGVu
b3B1czwva2V5d29yZD48a2V5d29yZD4qWGVub3B1cyBQcm90ZWluczwva2V5d29yZD48L2tleXdv
cmRzPjxkYXRlcz48eWVhcj4yMDA0PC95ZWFyPjxwdWItZGF0ZXM+PGRhdGU+SmFuPC9kYXRlPjwv
cHViLWRhdGVzPjwvZGF0ZXM+PGlzYm4+MTA1OC04Mzg4IChQcmludCkmI3hEOzEwNTgtODM4OCAo
TGlua2luZyk8L2lzYm4+PGFjY2Vzc2lvbi1udW0+MTQ2OTk1OTA8L2FjY2Vzc2lvbi1udW0+PHVy
bHM+PHJlbGF0ZWQtdXJscz48dXJsPmh0dHA6Ly93d3cubmNiaS5ubG0ubmloLmdvdi9wdWJtZWQv
MTQ2OTk1OTA8L3VybD48L3JlbGF0ZWQtdXJscz48L3VybHM+PGN1c3RvbTI+UE1DMTYzNTgwOTwv
Y3VzdG9tMj48ZWxlY3Ryb25pYy1yZXNvdXJjZS1udW0+MTAuMTAwMi9kdmR5LjEwNDgwPC9lbGVj
dHJvbmljLXJlc291cmNlLW51bT48L3JlY29yZD48L0NpdGU+PENpdGU+PEF1dGhvcj5DaGliYTwv
QXV0aG9yPjxZZWFyPjIwMDk8L1llYXI+PFJlY051bT45ODc4PC9SZWNOdW0+PHJlY29yZD48cmVj
LW51bWJlcj45ODc4PC9yZWMtbnVtYmVyPjxmb3JlaWduLWtleXM+PGtleSBhcHA9IkVOIiBkYi1p
ZD0iMjJwNWZwc3g4OXN0OXBlOTl2NXhzMngxZDJkZXg1cnd0NTkwIiB0aW1lc3RhbXA9IjE0NDQ5
MTgzNTIiPjk4Nzg8L2tleT48L2ZvcmVpZ24ta2V5cz48cmVmLXR5cGUgbmFtZT0iSm91cm5hbCBB
cnRpY2xlIj4xNzwvcmVmLXR5cGU+PGNvbnRyaWJ1dG9ycz48YXV0aG9ycz48YXV0aG9yPkNoaWJh
LCBTLjwvYXV0aG9yPjxhdXRob3I+SmlhbmcsIEQuPC9hdXRob3I+PGF1dGhvcj5TYXRvaCwgTi48
L2F1dGhvcj48YXV0aG9yPlNtaXRoLCBXLiBDLjwvYXV0aG9yPjwvYXV0aG9ycz48L2NvbnRyaWJ1
dG9ycz48YXV0aC1hZGRyZXNzPkRlcGFydG1lbnQgb2YgTW9sZWN1bGFyLCBDZWxsIGFuZCBEZXZl
bG9wbWVudGFsIEJpb2xvZ3ksIFVuaXZlcnNpdHkgb2YgQ2FsaWZvcm5pYSBTYW50YSBCYXJiYXJh
LCBTYW50YSBCYXJiYXJhLCBDQSA5MzEwNiwgVVNBLjwvYXV0aC1hZGRyZXNzPjx0aXRsZXM+PHRp
dGxlPkJyYWNoeXVyeSBudWxsIG11dGFudC1pbmR1Y2VkIGRlZmVjdHMgaW4ganV2ZW5pbGUgYXNj
aWRpYW4gZW5kb2Rlcm1hbCBvcmdhbnM8L3RpdGxlPjxzZWNvbmRhcnktdGl0bGU+RGV2ZWxvcG1l
bnQ8L3NlY29uZGFyeS10aXRsZT48L3RpdGxlcz48cGVyaW9kaWNhbD48ZnVsbC10aXRsZT5EZXZl
bG9wbWVudDwvZnVsbC10aXRsZT48L3BlcmlvZGljYWw+PHBhZ2VzPjM1LTk8L3BhZ2VzPjx2b2x1
bWU+MTM2PC92b2x1bWU+PG51bWJlcj4xPC9udW1iZXI+PGtleXdvcmRzPjxrZXl3b3JkPkFtaW5v
IEFjaWQgU2VxdWVuY2U8L2tleXdvcmQ+PGtleXdvcmQ+QW5pbWFsczwva2V5d29yZD48a2V5d29y
ZD5CYXNlIFNlcXVlbmNlPC9rZXl3b3JkPjxrZXl3b3JkPkJpb2xvZ2ljYWwgTWFya2Vycy9tZXRh
Ym9saXNtPC9rZXl3b3JkPjxrZXl3b3JkPkNlbGwgTGluZWFnZTwva2V5d29yZD48a2V5d29yZD5D
aW9uYSBpbnRlc3RpbmFsaXMvY3l0b2xvZ3kvKmdyb3d0aCAmYW1wOyBkZXZlbG9wbWVudDwva2V5
d29yZD48a2V5d29yZD5ETkEgTXV0YXRpb25hbCBBbmFseXNpczwva2V5d29yZD48a2V5d29yZD5F
bmRvZGVybS8qYWJub3JtYWxpdGllcy8qZ3Jvd3RoICZhbXA7IGRldmVsb3BtZW50PC9rZXl3b3Jk
PjxrZXl3b3JkPkV0aHlsbml0cm9zb3VyZWE8L2tleXdvcmQ+PGtleXdvcmQ+RmV0YWwgUHJvdGVp
bnMvY2hlbWlzdHJ5LypkZWZpY2llbmN5L2dlbmV0aWNzPC9rZXl3b3JkPjxrZXl3b3JkPkdhc3Ry
b2ludGVzdGluYWwgVHJhY3QvYWJub3JtYWxpdGllcy9ncm93dGggJmFtcDsgZGV2ZWxvcG1lbnQ8
L2tleXdvcmQ+PGtleXdvcmQ+TWV0YW1vcnBob3NpcywgQmlvbG9naWNhbDwva2V5d29yZD48a2V5
d29yZD5Nb2xlY3VsYXIgU2VxdWVuY2UgRGF0YTwva2V5d29yZD48a2V5d29yZD5NdXRhdGlvbi8q
Z2VuZXRpY3M8L2tleXdvcmQ+PGtleXdvcmQ+Tm90b2Nob3JkL2N5dG9sb2d5PC9rZXl3b3JkPjxr
ZXl3b3JkPk9yZ2FuIFNwZWNpZmljaXR5PC9rZXl3b3JkPjxrZXl3b3JkPlQtQm94IERvbWFpbiBQ
cm90ZWlucy9jaGVtaXN0cnkvKmRlZmljaWVuY3kvZ2VuZXRpY3M8L2tleXdvcmQ+PGtleXdvcmQ+
VGFpbC9hYm5vcm1hbGl0aWVzL2dyb3d0aCAmYW1wOyBkZXZlbG9wbWVudDwva2V5d29yZD48L2tl
eXdvcmRzPjxkYXRlcz48eWVhcj4yMDA5PC95ZWFyPjxwdWItZGF0ZXM+PGRhdGU+SmFuPC9kYXRl
PjwvcHViLWRhdGVzPjwvZGF0ZXM+PGlzYm4+MDk1MC0xOTkxIChQcmludCkmI3hEOzA5NTAtMTk5
MSAoTGlua2luZyk8L2lzYm4+PGFjY2Vzc2lvbi1udW0+MTkwMTk5OTA8L2FjY2Vzc2lvbi1udW0+
PHVybHM+PHJlbGF0ZWQtdXJscz48dXJsPmh0dHA6Ly93d3cubmNiaS5ubG0ubmloLmdvdi9wdWJt
ZWQvMTkwMTk5OTA8L3VybD48L3JlbGF0ZWQtdXJscz48L3VybHM+PGN1c3RvbTI+UE1DMjY4NTk2
MTwvY3VzdG9tMj48ZWxlY3Ryb25pYy1yZXNvdXJjZS1udW0+MTAuMTI0Mi9kZXYuMDMwOTgxPC9l
bGVjdHJvbmljLXJlc291cmNlLW51bT48L3JlY29yZD48L0NpdGU+PC9FbmROb3RlPgB=
</w:fldData>
        </w:fldChar>
      </w:r>
      <w:r w:rsidR="00AD49EB" w:rsidRPr="00E6172C">
        <w:rPr>
          <w:lang w:val="en-GB"/>
        </w:rPr>
        <w:instrText xml:space="preserve"> ADDIN EN.CITE </w:instrText>
      </w:r>
      <w:r w:rsidR="00AD49EB" w:rsidRPr="00E6172C">
        <w:rPr>
          <w:lang w:val="en-GB"/>
        </w:rPr>
        <w:fldChar w:fldCharType="begin">
          <w:fldData xml:space="preserve">PEVuZE5vdGU+PENpdGU+PEF1dGhvcj5TaG93ZWxsPC9BdXRob3I+PFllYXI+MjAwNDwvWWVhcj48
UmVjTnVtPjk4Nzc8L1JlY051bT48RGlzcGxheVRleHQ+KENoaWJhIGV0IGFsLiwgMjAwOTsgU2hv
d2VsbCBldCBhbC4sIDIwMDQpPC9EaXNwbGF5VGV4dD48cmVjb3JkPjxyZWMtbnVtYmVyPjk4Nzc8
L3JlYy1udW1iZXI+PGZvcmVpZ24ta2V5cz48a2V5IGFwcD0iRU4iIGRiLWlkPSIyMnA1ZnBzeDg5
c3Q5cGU5OXY1eHMyeDFkMmRleDVyd3Q1OTAiIHRpbWVzdGFtcD0iMTQ0NDkxODI0NyI+OTg3Nzwv
a2V5PjwvZm9yZWlnbi1rZXlzPjxyZWYtdHlwZSBuYW1lPSJKb3VybmFsIEFydGljbGUiPjE3PC9y
ZWYtdHlwZT48Y29udHJpYnV0b3JzPjxhdXRob3JzPjxhdXRob3I+U2hvd2VsbCwgQy48L2F1dGhv
cj48YXV0aG9yPkJpbmRlciwgTy48L2F1dGhvcj48YXV0aG9yPkNvbmxvbiwgRi4gTC48L2F1dGhv
cj48L2F1dGhvcnM+PC9jb250cmlidXRvcnM+PGF1dGgtYWRkcmVzcz5EZXBhcnRtZW50IG9mIEdl
bmV0aWNzLCBVbml2ZXJzaXR5IG9mIE5vcnRoIENhcm9saW5hIGF0IENoYXBlbCBIaWxsLCBDaGFw
ZWwgSGlsbCwgTm9ydGggQ2Fyb2xpbmEsIFVTQS48L2F1dGgtYWRkcmVzcz48dGl0bGVzPjx0aXRs
ZT5ULWJveCBnZW5lcyBpbiBlYXJseSBlbWJyeW9nZW5lc2lzPC90aXRsZT48c2Vjb25kYXJ5LXRp
dGxlPkRldiBEeW48L3NlY29uZGFyeS10aXRsZT48L3RpdGxlcz48cGVyaW9kaWNhbD48ZnVsbC10
aXRsZT5EZXYgRHluPC9mdWxsLXRpdGxlPjwvcGVyaW9kaWNhbD48cGFnZXM+MjAxLTE4PC9wYWdl
cz48dm9sdW1lPjIyOTwvdm9sdW1lPjxudW1iZXI+MTwvbnVtYmVyPjxrZXl3b3Jkcz48a2V5d29y
ZD5BbWlubyBBY2lkIFNlcXVlbmNlPC9rZXl3b3JkPjxrZXl3b3JkPkFuaW1hbHM8L2tleXdvcmQ+
PGtleXdvcmQ+QmlvbG9naWNhbCBFdm9sdXRpb248L2tleXdvcmQ+PGtleXdvcmQ+Q2VsbCBEaWZm
ZXJlbnRpYXRpb248L2tleXdvcmQ+PGtleXdvcmQ+Q29uc2VydmVkIFNlcXVlbmNlPC9rZXl3b3Jk
PjxrZXl3b3JkPkVtYnJ5b25pYyBhbmQgRmV0YWwgRGV2ZWxvcG1lbnQvKmdlbmV0aWNzL3BoeXNp
b2xvZ3k8L2tleXdvcmQ+PGtleXdvcmQ+RW5kb2Rlcm0vY3l0b2xvZ3k8L2tleXdvcmQ+PGtleXdv
cmQ+KkZldGFsIFByb3RlaW5zPC9rZXl3b3JkPjxrZXl3b3JkPkdlbmUgRXhwcmVzc2lvbiBSZWd1
bGF0aW9uLCBEZXZlbG9wbWVudGFsPC9rZXl3b3JkPjxrZXl3b3JkPk1lc29kZXJtL2N5dG9sb2d5
PC9rZXl3b3JkPjxrZXl3b3JkPk1pY2U8L2tleXdvcmQ+PGtleXdvcmQ+TW9sZWN1bGFyIFNlcXVl
bmNlIERhdGE8L2tleXdvcmQ+PGtleXdvcmQ+TW9ycGhvZ2VuZXNpczwva2V5d29yZD48a2V5d29y
ZD5TZXF1ZW5jZSBIb21vbG9neSwgQW1pbm8gQWNpZDwva2V5d29yZD48a2V5d29yZD5ULUJveCBE
b21haW4gUHJvdGVpbnMvKmdlbmV0aWNzL3BoeXNpb2xvZ3k8L2tleXdvcmQ+PGtleXdvcmQ+WGVu
b3B1czwva2V5d29yZD48a2V5d29yZD4qWGVub3B1cyBQcm90ZWluczwva2V5d29yZD48L2tleXdv
cmRzPjxkYXRlcz48eWVhcj4yMDA0PC95ZWFyPjxwdWItZGF0ZXM+PGRhdGU+SmFuPC9kYXRlPjwv
cHViLWRhdGVzPjwvZGF0ZXM+PGlzYm4+MTA1OC04Mzg4IChQcmludCkmI3hEOzEwNTgtODM4OCAo
TGlua2luZyk8L2lzYm4+PGFjY2Vzc2lvbi1udW0+MTQ2OTk1OTA8L2FjY2Vzc2lvbi1udW0+PHVy
bHM+PHJlbGF0ZWQtdXJscz48dXJsPmh0dHA6Ly93d3cubmNiaS5ubG0ubmloLmdvdi9wdWJtZWQv
MTQ2OTk1OTA8L3VybD48L3JlbGF0ZWQtdXJscz48L3VybHM+PGN1c3RvbTI+UE1DMTYzNTgwOTwv
Y3VzdG9tMj48ZWxlY3Ryb25pYy1yZXNvdXJjZS1udW0+MTAuMTAwMi9kdmR5LjEwNDgwPC9lbGVj
dHJvbmljLXJlc291cmNlLW51bT48L3JlY29yZD48L0NpdGU+PENpdGU+PEF1dGhvcj5DaGliYTwv
QXV0aG9yPjxZZWFyPjIwMDk8L1llYXI+PFJlY051bT45ODc4PC9SZWNOdW0+PHJlY29yZD48cmVj
LW51bWJlcj45ODc4PC9yZWMtbnVtYmVyPjxmb3JlaWduLWtleXM+PGtleSBhcHA9IkVOIiBkYi1p
ZD0iMjJwNWZwc3g4OXN0OXBlOTl2NXhzMngxZDJkZXg1cnd0NTkwIiB0aW1lc3RhbXA9IjE0NDQ5
MTgzNTIiPjk4Nzg8L2tleT48L2ZvcmVpZ24ta2V5cz48cmVmLXR5cGUgbmFtZT0iSm91cm5hbCBB
cnRpY2xlIj4xNzwvcmVmLXR5cGU+PGNvbnRyaWJ1dG9ycz48YXV0aG9ycz48YXV0aG9yPkNoaWJh
LCBTLjwvYXV0aG9yPjxhdXRob3I+SmlhbmcsIEQuPC9hdXRob3I+PGF1dGhvcj5TYXRvaCwgTi48
L2F1dGhvcj48YXV0aG9yPlNtaXRoLCBXLiBDLjwvYXV0aG9yPjwvYXV0aG9ycz48L2NvbnRyaWJ1
dG9ycz48YXV0aC1hZGRyZXNzPkRlcGFydG1lbnQgb2YgTW9sZWN1bGFyLCBDZWxsIGFuZCBEZXZl
bG9wbWVudGFsIEJpb2xvZ3ksIFVuaXZlcnNpdHkgb2YgQ2FsaWZvcm5pYSBTYW50YSBCYXJiYXJh
LCBTYW50YSBCYXJiYXJhLCBDQSA5MzEwNiwgVVNBLjwvYXV0aC1hZGRyZXNzPjx0aXRsZXM+PHRp
dGxlPkJyYWNoeXVyeSBudWxsIG11dGFudC1pbmR1Y2VkIGRlZmVjdHMgaW4ganV2ZW5pbGUgYXNj
aWRpYW4gZW5kb2Rlcm1hbCBvcmdhbnM8L3RpdGxlPjxzZWNvbmRhcnktdGl0bGU+RGV2ZWxvcG1l
bnQ8L3NlY29uZGFyeS10aXRsZT48L3RpdGxlcz48cGVyaW9kaWNhbD48ZnVsbC10aXRsZT5EZXZl
bG9wbWVudDwvZnVsbC10aXRsZT48L3BlcmlvZGljYWw+PHBhZ2VzPjM1LTk8L3BhZ2VzPjx2b2x1
bWU+MTM2PC92b2x1bWU+PG51bWJlcj4xPC9udW1iZXI+PGtleXdvcmRzPjxrZXl3b3JkPkFtaW5v
IEFjaWQgU2VxdWVuY2U8L2tleXdvcmQ+PGtleXdvcmQ+QW5pbWFsczwva2V5d29yZD48a2V5d29y
ZD5CYXNlIFNlcXVlbmNlPC9rZXl3b3JkPjxrZXl3b3JkPkJpb2xvZ2ljYWwgTWFya2Vycy9tZXRh
Ym9saXNtPC9rZXl3b3JkPjxrZXl3b3JkPkNlbGwgTGluZWFnZTwva2V5d29yZD48a2V5d29yZD5D
aW9uYSBpbnRlc3RpbmFsaXMvY3l0b2xvZ3kvKmdyb3d0aCAmYW1wOyBkZXZlbG9wbWVudDwva2V5
d29yZD48a2V5d29yZD5ETkEgTXV0YXRpb25hbCBBbmFseXNpczwva2V5d29yZD48a2V5d29yZD5F
bmRvZGVybS8qYWJub3JtYWxpdGllcy8qZ3Jvd3RoICZhbXA7IGRldmVsb3BtZW50PC9rZXl3b3Jk
PjxrZXl3b3JkPkV0aHlsbml0cm9zb3VyZWE8L2tleXdvcmQ+PGtleXdvcmQ+RmV0YWwgUHJvdGVp
bnMvY2hlbWlzdHJ5LypkZWZpY2llbmN5L2dlbmV0aWNzPC9rZXl3b3JkPjxrZXl3b3JkPkdhc3Ry
b2ludGVzdGluYWwgVHJhY3QvYWJub3JtYWxpdGllcy9ncm93dGggJmFtcDsgZGV2ZWxvcG1lbnQ8
L2tleXdvcmQ+PGtleXdvcmQ+TWV0YW1vcnBob3NpcywgQmlvbG9naWNhbDwva2V5d29yZD48a2V5
d29yZD5Nb2xlY3VsYXIgU2VxdWVuY2UgRGF0YTwva2V5d29yZD48a2V5d29yZD5NdXRhdGlvbi8q
Z2VuZXRpY3M8L2tleXdvcmQ+PGtleXdvcmQ+Tm90b2Nob3JkL2N5dG9sb2d5PC9rZXl3b3JkPjxr
ZXl3b3JkPk9yZ2FuIFNwZWNpZmljaXR5PC9rZXl3b3JkPjxrZXl3b3JkPlQtQm94IERvbWFpbiBQ
cm90ZWlucy9jaGVtaXN0cnkvKmRlZmljaWVuY3kvZ2VuZXRpY3M8L2tleXdvcmQ+PGtleXdvcmQ+
VGFpbC9hYm5vcm1hbGl0aWVzL2dyb3d0aCAmYW1wOyBkZXZlbG9wbWVudDwva2V5d29yZD48L2tl
eXdvcmRzPjxkYXRlcz48eWVhcj4yMDA5PC95ZWFyPjxwdWItZGF0ZXM+PGRhdGU+SmFuPC9kYXRl
PjwvcHViLWRhdGVzPjwvZGF0ZXM+PGlzYm4+MDk1MC0xOTkxIChQcmludCkmI3hEOzA5NTAtMTk5
MSAoTGlua2luZyk8L2lzYm4+PGFjY2Vzc2lvbi1udW0+MTkwMTk5OTA8L2FjY2Vzc2lvbi1udW0+
PHVybHM+PHJlbGF0ZWQtdXJscz48dXJsPmh0dHA6Ly93d3cubmNiaS5ubG0ubmloLmdvdi9wdWJt
ZWQvMTkwMTk5OTA8L3VybD48L3JlbGF0ZWQtdXJscz48L3VybHM+PGN1c3RvbTI+UE1DMjY4NTk2
MTwvY3VzdG9tMj48ZWxlY3Ryb25pYy1yZXNvdXJjZS1udW0+MTAuMTI0Mi9kZXYuMDMwOTgxPC9l
bGVjdHJvbmljLXJlc291cmNlLW51bT48L3JlY29yZD48L0NpdGU+PC9FbmROb3RlPgB=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BC02FE" w:rsidRPr="00E6172C">
        <w:rPr>
          <w:lang w:val="en-GB"/>
        </w:rPr>
      </w:r>
      <w:r w:rsidR="00BC02FE" w:rsidRPr="00E6172C">
        <w:rPr>
          <w:lang w:val="en-GB"/>
        </w:rPr>
        <w:fldChar w:fldCharType="separate"/>
      </w:r>
      <w:r w:rsidR="00BC02FE" w:rsidRPr="00E6172C">
        <w:rPr>
          <w:noProof/>
          <w:lang w:val="en-GB"/>
        </w:rPr>
        <w:t>(Chiba et al., 2009; Showell et al., 2004)</w:t>
      </w:r>
      <w:r w:rsidR="00BC02FE" w:rsidRPr="00E6172C">
        <w:rPr>
          <w:lang w:val="en-GB"/>
        </w:rPr>
        <w:fldChar w:fldCharType="end"/>
      </w:r>
      <w:r w:rsidR="0042495B" w:rsidRPr="00E6172C">
        <w:rPr>
          <w:lang w:val="en-GB"/>
        </w:rPr>
        <w:t xml:space="preserve">.  </w:t>
      </w:r>
      <w:r w:rsidRPr="00E6172C">
        <w:rPr>
          <w:lang w:val="en-GB"/>
        </w:rPr>
        <w:t xml:space="preserve">Hitherto, </w:t>
      </w:r>
      <w:proofErr w:type="spellStart"/>
      <w:r w:rsidR="005703FA" w:rsidRPr="00E6172C">
        <w:rPr>
          <w:i/>
          <w:lang w:val="en-GB"/>
        </w:rPr>
        <w:t>T</w:t>
      </w:r>
      <w:r w:rsidR="00505A52" w:rsidRPr="00E6172C">
        <w:rPr>
          <w:i/>
          <w:lang w:val="en-GB"/>
        </w:rPr>
        <w:t>b</w:t>
      </w:r>
      <w:r w:rsidR="00CD61C2" w:rsidRPr="00E6172C">
        <w:rPr>
          <w:i/>
          <w:lang w:val="en-GB"/>
        </w:rPr>
        <w:t>xt</w:t>
      </w:r>
      <w:proofErr w:type="spellEnd"/>
      <w:r w:rsidR="00CD61C2" w:rsidRPr="00E6172C">
        <w:rPr>
          <w:i/>
          <w:lang w:val="en-GB"/>
        </w:rPr>
        <w:t xml:space="preserve"> </w:t>
      </w:r>
      <w:r w:rsidR="00814B2E" w:rsidRPr="00E6172C">
        <w:rPr>
          <w:lang w:val="en-GB"/>
        </w:rPr>
        <w:t xml:space="preserve">may have </w:t>
      </w:r>
      <w:r w:rsidR="00FF5C46" w:rsidRPr="00E6172C">
        <w:rPr>
          <w:lang w:val="en-GB"/>
        </w:rPr>
        <w:t xml:space="preserve">distinguished ectoderm from endoderm and </w:t>
      </w:r>
      <w:r w:rsidRPr="00E6172C">
        <w:rPr>
          <w:lang w:val="en-GB"/>
        </w:rPr>
        <w:t>regulated formation of the most posterior mesendoderm</w:t>
      </w:r>
      <w:r w:rsidR="00FF5C46" w:rsidRPr="00E6172C">
        <w:rPr>
          <w:lang w:val="en-GB"/>
        </w:rPr>
        <w:t xml:space="preserve"> </w:t>
      </w:r>
      <w:r w:rsidR="00BC02FE" w:rsidRPr="00E6172C">
        <w:rPr>
          <w:lang w:val="en-GB"/>
        </w:rPr>
        <w:fldChar w:fldCharType="begin">
          <w:fldData xml:space="preserve">PEVuZE5vdGU+PENpdGU+PEF1dGhvcj5BcmVuYXMtTWVuYTwvQXV0aG9yPjxZZWFyPjIwMTM8L1ll
YXI+PFJlY051bT45Mzk0PC9SZWNOdW0+PERpc3BsYXlUZXh0PihBcmVuYXMtTWVuYSwgMjAxMzsg
S2lzcGVydCBldCBhbC4sIDE5OTQ7IFdvb2xsYXJkIGFuZCBIb2Rna2luLCAyMDAwOyBZYXN1b2th
IGV0IGFsLiwgMjAxNik8L0Rpc3BsYXlUZXh0PjxyZWNvcmQ+PHJlYy1udW1iZXI+OTM5NDwvcmVj
LW51bWJlcj48Zm9yZWlnbi1rZXlzPjxrZXkgYXBwPSJFTiIgZGItaWQ9IjIycDVmcHN4ODlzdDlw
ZTk5djV4czJ4MWQyZGV4NXJ3dDU5MCIgdGltZXN0YW1wPSIxMzkyMDMwOTMyIj45Mzk0PC9rZXk+
PC9mb3JlaWduLWtleXM+PHJlZi10eXBlIG5hbWU9IkpvdXJuYWwgQXJ0aWNsZSI+MTc8L3JlZi10
eXBlPjxjb250cmlidXRvcnM+PGF1dGhvcnM+PGF1dGhvcj5BcmVuYXMtTWVuYSwgQy48L2F1dGhv
cj48L2F1dGhvcnM+PC9jb250cmlidXRvcnM+PGF1dGgtYWRkcmVzcz5EZXBhcnRtZW50IG9mIEJp
b2xvZ3ksIENvbGxlZ2Ugb2YgU3RhdGVuIElzbGFuZCBhbmQgR3JhZHVhdGUgQ2VudGVyLCBUaGUg
Q2l0eSBVbml2ZXJzaXR5IG9mIE5ldyBZb3JrLCBOWSwgVVNBLiBjZXNhci5hcmVuYXNtZW5hQGNz
aS5jdW55LmVkdTwvYXV0aC1hZGRyZXNzPjx0aXRsZXM+PHRpdGxlPkJyYWNoeXVyeSwgVGJ4Mi8z
IGFuZCBzYWxsIGV4cHJlc3Npb24gZHVyaW5nIGVtYnJ5b2dlbmVzaXMgb2YgdGhlIGluZGlyZWN0
bHkgZGV2ZWxvcGluZyBwb2x5Y2hhZXRlIEh5ZHJvaWRlcyBlbGVnYW5zPC90aXRsZT48c2Vjb25k
YXJ5LXRpdGxlPkludCBKIERldiBCaW9sPC9zZWNvbmRhcnktdGl0bGU+PGFsdC10aXRsZT5UaGUg
SW50ZXJuYXRpb25hbCBqb3VybmFsIG9mIGRldmVsb3BtZW50YWwgYmlvbG9neTwvYWx0LXRpdGxl
PjwvdGl0bGVzPjxwZXJpb2RpY2FsPjxmdWxsLXRpdGxlPkludCBKIERldiBCaW9sPC9mdWxsLXRp
dGxlPjxhYmJyLTE+VGhlIEludGVybmF0aW9uYWwgam91cm5hbCBvZiBkZXZlbG9wbWVudGFsIGJp
b2xvZ3k8L2FiYnItMT48L3BlcmlvZGljYWw+PGFsdC1wZXJpb2RpY2FsPjxmdWxsLXRpdGxlPklu
dCBKIERldiBCaW9sPC9mdWxsLXRpdGxlPjxhYmJyLTE+VGhlIEludGVybmF0aW9uYWwgam91cm5h
bCBvZiBkZXZlbG9wbWVudGFsIGJpb2xvZ3k8L2FiYnItMT48L2FsdC1wZXJpb2RpY2FsPjxwYWdl
cz43My04MzwvcGFnZXM+PHZvbHVtZT41Nzwvdm9sdW1lPjxudW1iZXI+MTwvbnVtYmVyPjxlZGl0
aW9uPjIwMTMvMDQvMTY8L2VkaXRpb24+PGtleXdvcmRzPjxrZXl3b3JkPkFtaW5vIEFjaWQgU2Vx
dWVuY2U8L2tleXdvcmQ+PGtleXdvcmQ+QW5pbWFsczwva2V5d29yZD48a2V5d29yZD5FY3RvZGVy
bS9lbWJyeW9sb2d5L21ldGFib2xpc208L2tleXdvcmQ+PGtleXdvcmQ+RW1icnlvLCBOb25tYW1t
YWxpYW4vbWV0YWJvbGlzbTwva2V5d29yZD48a2V5d29yZD5FbmRvZGVybS9lbWJyeW9sb2d5L21l
dGFib2xpc208L2tleXdvcmQ+PGtleXdvcmQ+RmV0YWwgUHJvdGVpbnMvKmJpb3N5bnRoZXNpczwv
a2V5d29yZD48a2V5d29yZD5HYXN0cm9pbnRlc3RpbmFsIFRyYWN0L2VtYnJ5b2xvZ3k8L2tleXdv
cmQ+PGtleXdvcmQ+R2FzdHJ1bGEvZW1icnlvbG9neS9tZXRhYm9saXNtPC9rZXl3b3JkPjxrZXl3
b3JkPkdhc3RydWxhdGlvbjwva2V5d29yZD48a2V5d29yZD5HZW5lIEV4cHJlc3Npb24gUmVndWxh
dGlvbiwgRGV2ZWxvcG1lbnRhbDwva2V5d29yZD48a2V5d29yZD5MYXJ2YS9tZXRhYm9saXNtPC9r
ZXl3b3JkPjxrZXl3b3JkPk1vbGVjdWxhciBTZXF1ZW5jZSBEYXRhPC9rZXl3b3JkPjxrZXl3b3Jk
PlBoeWxvZ2VueTwva2V5d29yZD48a2V5d29yZD5Qb2x5Y2hhZXRhLyplbWJyeW9sb2d5L21ldGFi
b2xpc208L2tleXdvcmQ+PGtleXdvcmQ+U2VxdWVuY2UgQWxpZ25tZW50PC9rZXl3b3JkPjxrZXl3
b3JkPlQtQm94IERvbWFpbiBQcm90ZWlucy8qYmlvc3ludGhlc2lzPC9rZXl3b3JkPjwva2V5d29y
ZHM+PGRhdGVzPjx5ZWFyPjIwMTM8L3llYXI+PC9kYXRlcz48aXNibj4xNjk2LTM1NDcgKEVsZWN0
cm9uaWMpJiN4RDswMjE0LTYyODIgKExpbmtpbmcpPC9pc2JuPjxhY2Nlc3Npb24tbnVtPjIzNTg1
MzU1PC9hY2Nlc3Npb24tbnVtPjx1cmxzPjxyZWxhdGVkLXVybHM+PHVybD5odHRwOi8vd3d3Lm5j
YmkubmxtLm5paC5nb3YvcHVibWVkLzIzNTg1MzU1PC91cmw+PC9yZWxhdGVkLXVybHM+PC91cmxz
PjxlbGVjdHJvbmljLXJlc291cmNlLW51bT4xMC4xMzg3L2lqZGIuMTIwMDU2Y2E8L2VsZWN0cm9u
aWMtcmVzb3VyY2UtbnVtPjwvcmVjb3JkPjwvQ2l0ZT48Q2l0ZT48QXV0aG9yPktpc3BlcnQ8L0F1
dGhvcj48WWVhcj4xOTk0PC9ZZWFyPjxSZWNOdW0+OTM5NTwvUmVjTnVtPjxyZWNvcmQ+PHJlYy1u
dW1iZXI+OTM5NTwvcmVjLW51bWJlcj48Zm9yZWlnbi1rZXlzPjxrZXkgYXBwPSJFTiIgZGItaWQ9
IjIycDVmcHN4ODlzdDlwZTk5djV4czJ4MWQyZGV4NXJ3dDU5MCIgdGltZXN0YW1wPSIxMzkyMDMx
MjM5Ij45Mzk1PC9rZXk+PC9mb3JlaWduLWtleXM+PHJlZi10eXBlIG5hbWU9IkpvdXJuYWwgQXJ0
aWNsZSI+MTc8L3JlZi10eXBlPjxjb250cmlidXRvcnM+PGF1dGhvcnM+PGF1dGhvcj5LaXNwZXJ0
LCBBLjwvYXV0aG9yPjxhdXRob3I+SGVycm1hbm4sIEIuIEcuPC9hdXRob3I+PGF1dGhvcj5MZXB0
aW4sIE0uPC9hdXRob3I+PGF1dGhvcj5SZXV0ZXIsIFIuPC9hdXRob3I+PC9hdXRob3JzPjwvY29u
dHJpYnV0b3JzPjxhdXRoLWFkZHJlc3M+TWF4LVBsYW5jay1JbnN0aXR1dCBmdXIgRW50d2lja2x1
bmdzYmlvbG9naWUsIEFidGVpbHVuZyBCaW9jaGVtaWUsIFR1YmluZ2VuLCBHZXJtYW55LjwvYXV0
aC1hZGRyZXNzPjx0aXRsZXM+PHRpdGxlPkhvbW9sb2dzIG9mIHRoZSBtb3VzZSBCcmFjaHl1cnkg
Z2VuZSBhcmUgaW52b2x2ZWQgaW4gdGhlIHNwZWNpZmljYXRpb24gb2YgcG9zdGVyaW9yIHRlcm1p
bmFsIHN0cnVjdHVyZXMgaW4gRHJvc29waGlsYSwgVHJpYm9saXVtLCBhbmQgTG9jdXN0YTwvdGl0
bGU+PHNlY29uZGFyeS10aXRsZT5HZW5lcyBEZXY8L3NlY29uZGFyeS10aXRsZT48YWx0LXRpdGxl
PkdlbmVzICZhbXA7IGRldmVsb3BtZW50PC9hbHQtdGl0bGU+PC90aXRsZXM+PHBlcmlvZGljYWw+
PGZ1bGwtdGl0bGU+R2VuZXMgRGV2PC9mdWxsLXRpdGxlPjwvcGVyaW9kaWNhbD48cGFnZXM+MjEz
Ny01MDwvcGFnZXM+PHZvbHVtZT44PC92b2x1bWU+PG51bWJlcj4xODwvbnVtYmVyPjxlZGl0aW9u
PjE5OTQvMDkvMTU8L2VkaXRpb24+PGtleXdvcmRzPjxrZXl3b3JkPkFtaW5vIEFjaWQgU2VxdWVu
Y2U8L2tleXdvcmQ+PGtleXdvcmQ+QW5pbWFsczwva2V5d29yZD48a2V5d29yZD5CYXNlIFNlcXVl
bmNlPC9rZXl3b3JkPjxrZXl3b3JkPkNocm9tb3NvbWUgTWFwcGluZzwva2V5d29yZD48a2V5d29y
ZD5Db25zZXJ2ZWQgU2VxdWVuY2U8L2tleXdvcmQ+PGtleXdvcmQ+RE5BLCBDb21wbGVtZW50YXJ5
L2dlbmV0aWNzPC9rZXl3b3JkPjxrZXl3b3JkPkROQS1CaW5kaW5nIFByb3RlaW5zLypnZW5ldGlj
czwva2V5d29yZD48a2V5d29yZD5Ecm9zb3BoaWxhLypnZW5ldGljcy9ncm93dGggJmFtcDsgZGV2
ZWxvcG1lbnQ8L2tleXdvcmQ+PGtleXdvcmQ+RmV0YWwgUHJvdGVpbnMvKmdlbmV0aWNzPC9rZXl3
b3JkPjxrZXl3b3JkPkdlbmUgRXhwcmVzc2lvbiBSZWd1bGF0aW9uLCBEZXZlbG9wbWVudGFsPC9r
ZXl3b3JkPjxrZXl3b3JkPkdlbmVzLCBJbnNlY3Q8L2tleXdvcmQ+PGtleXdvcmQ+R3Jhc3Nob3Bw
ZXJzLypnZW5ldGljcy9ncm93dGggJmFtcDsgZGV2ZWxvcG1lbnQ8L2tleXdvcmQ+PGtleXdvcmQ+
TWljZTwva2V5d29yZD48a2V5d29yZD5Nb2xlY3VsYXIgU2VxdWVuY2UgRGF0YTwva2V5d29yZD48
a2V5d29yZD5NdWx0aWdlbmUgRmFtaWx5PC9rZXl3b3JkPjxrZXl3b3JkPlNlcXVlbmNlIEhvbW9s
b2d5LCBBbWlubyBBY2lkPC9rZXl3b3JkPjxrZXl3b3JkPlNwZWNpZXMgU3BlY2lmaWNpdHk8L2tl
eXdvcmQ+PGtleXdvcmQ+KlQtQm94IERvbWFpbiBQcm90ZWluczwva2V5d29yZD48a2V5d29yZD5U
cmlib2xpdW0vKmdlbmV0aWNzL2dyb3d0aCAmYW1wOyBkZXZlbG9wbWVudDwva2V5d29yZD48L2tl
eXdvcmRzPjxkYXRlcz48eWVhcj4xOTk0PC95ZWFyPjxwdWItZGF0ZXM+PGRhdGU+U2VwIDE1PC9k
YXRlPjwvcHViLWRhdGVzPjwvZGF0ZXM+PGlzYm4+MDg5MC05MzY5IChQcmludCkmI3hEOzA4OTAt
OTM2OSAoTGlua2luZyk8L2lzYm4+PGFjY2Vzc2lvbi1udW0+Nzk1ODg4NDwvYWNjZXNzaW9uLW51
bT48d29yay10eXBlPkNvbXBhcmF0aXZlIFN0dWR5JiN4RDtSZXNlYXJjaCBTdXBwb3J0LCBOb24t
VS5TLiBHb3YmYXBvczt0PC93b3JrLXR5cGU+PHVybHM+PHJlbGF0ZWQtdXJscz48dXJsPmh0dHA6
Ly93d3cubmNiaS5ubG0ubmloLmdvdi9wdWJtZWQvNzk1ODg4NDwvdXJsPjwvcmVsYXRlZC11cmxz
PjwvdXJscz48L3JlY29yZD48L0NpdGU+PENpdGU+PEF1dGhvcj5Xb29sbGFyZDwvQXV0aG9yPjxZ
ZWFyPjIwMDA8L1llYXI+PFJlY051bT45Mzk3PC9SZWNOdW0+PHJlY29yZD48cmVjLW51bWJlcj45
Mzk3PC9yZWMtbnVtYmVyPjxmb3JlaWduLWtleXM+PGtleSBhcHA9IkVOIiBkYi1pZD0iMjJwNWZw
c3g4OXN0OXBlOTl2NXhzMngxZDJkZXg1cnd0NTkwIiB0aW1lc3RhbXA9IjEzOTIwNTAwNDgiPjkz
OTc8L2tleT48L2ZvcmVpZ24ta2V5cz48cmVmLXR5cGUgbmFtZT0iSm91cm5hbCBBcnRpY2xlIj4x
NzwvcmVmLXR5cGU+PGNvbnRyaWJ1dG9ycz48YXV0aG9ycz48YXV0aG9yPldvb2xsYXJkLCBBLjwv
YXV0aG9yPjxhdXRob3I+SG9kZ2tpbiwgSi48L2F1dGhvcj48L2F1dGhvcnM+PC9jb250cmlidXRv
cnM+PGF1dGgtYWRkcmVzcz5NZWRpY2FsIFJlc2VhcmNoIENvdW5jaWwgKE1SQykgTGFib3JhdG9y
eSBvZiBNb2xlY3VsYXIgQmlvbG9neSAoTE1CKSwgQ2FtYnJpZGdlIENCMiAyUUgsIFVLLiB3b29s
bGFyZEBiaW9jaC5veC5hYy51azwvYXV0aC1hZGRyZXNzPjx0aXRsZXM+PHRpdGxlPlRoZSBjYWVu
b3JoYWJkaXRpcyBlbGVnYW5zIGZhdGUtZGV0ZXJtaW5pbmcgZ2VuZSBtYWItOSBlbmNvZGVzIGEg
VC1ib3ggcHJvdGVpbiByZXF1aXJlZCB0byBwYXR0ZXJuIHRoZSBwb3N0ZXJpb3IgaGluZGd1dDwv
dGl0bGU+PHNlY29uZGFyeS10aXRsZT5HZW5lcyBEZXY8L3NlY29uZGFyeS10aXRsZT48YWx0LXRp
dGxlPkdlbmVzICZhbXA7IGRldmVsb3BtZW50PC9hbHQtdGl0bGU+PC90aXRsZXM+PHBlcmlvZGlj
YWw+PGZ1bGwtdGl0bGU+R2VuZXMgRGV2PC9mdWxsLXRpdGxlPjwvcGVyaW9kaWNhbD48cGFnZXM+
NTk2LTYwMzwvcGFnZXM+PHZvbHVtZT4xNDwvdm9sdW1lPjxudW1iZXI+NTwvbnVtYmVyPjxlZGl0
aW9uPjIwMDAvMDMvMTY8L2VkaXRpb24+PGtleXdvcmRzPjxrZXl3b3JkPkFtaW5vIEFjaWQgU2Vx
dWVuY2U8L2tleXdvcmQ+PGtleXdvcmQ+QW5pbWFsczwva2V5d29yZD48a2V5d29yZD5Cb2R5IFBh
dHRlcm5pbmcvKmdlbmV0aWNzPC9rZXl3b3JkPjxrZXl3b3JkPkNhZW5vcmhhYmRpdGlzIGVsZWdh
bnMvKmVtYnJ5b2xvZ3kvKmdlbmV0aWNzPC9rZXl3b3JkPjxrZXl3b3JkPipDYWVub3JoYWJkaXRp
cyBlbGVnYW5zIFByb3RlaW5zPC9rZXl3b3JkPjxrZXl3b3JkPkNlbGwgTnVjbGV1cy9waHlzaW9s
b2d5PC9rZXl3b3JkPjxrZXl3b3JkPkNsb25pbmcsIE1vbGVjdWxhcjwva2V5d29yZD48a2V5d29y
ZD5Ecm9zb3BoaWxhL2dlbmV0aWNzPC9rZXl3b3JkPjxrZXl3b3JkPipHZW5lIEV4cHJlc3Npb24g
UmVndWxhdGlvbiwgRGV2ZWxvcG1lbnRhbDwva2V5d29yZD48a2V5d29yZD4qR2VuZXMsIEhlbG1p
bnRoPC9rZXl3b3JkPjxrZXl3b3JkPkh1bWFuczwva2V5d29yZD48a2V5d29yZD5NYWxlPC9rZXl3
b3JkPjxrZXl3b3JkPk1pY2U8L2tleXdvcmQ+PGtleXdvcmQ+TW9sZWN1bGFyIFNlcXVlbmNlIERh
dGE8L2tleXdvcmQ+PGtleXdvcmQ+UHJvbW90ZXIgUmVnaW9ucywgR2VuZXRpYzwva2V5d29yZD48
a2V5d29yZD5SZWNvbWJpbmFudCBQcm90ZWlucy9jaGVtaXN0cnkvbWV0YWJvbGlzbTwva2V5d29y
ZD48a2V5d29yZD5TZXF1ZW5jZSBBbGlnbm1lbnQ8L2tleXdvcmQ+PGtleXdvcmQ+U2VxdWVuY2Ug
SG9tb2xvZ3ksIEFtaW5vIEFjaWQ8L2tleXdvcmQ+PGtleXdvcmQ+VGFpbDwva2V5d29yZD48a2V5
d29yZD5UcmFuc2NyaXB0aW9uIEZhY3RvcnMvY2hlbWlzdHJ5LypnZW5ldGljcy9tZXRhYm9saXNt
PC9rZXl3b3JkPjwva2V5d29yZHM+PGRhdGVzPjx5ZWFyPjIwMDA8L3llYXI+PHB1Yi1kYXRlcz48
ZGF0ZT5NYXIgMTwvZGF0ZT48L3B1Yi1kYXRlcz48L2RhdGVzPjxpc2JuPjA4OTAtOTM2OSAoUHJp
bnQpJiN4RDswODkwLTkzNjkgKExpbmtpbmcpPC9pc2JuPjxhY2Nlc3Npb24tbnVtPjEwNzE2OTQ3
PC9hY2Nlc3Npb24tbnVtPjx3b3JrLXR5cGU+UmVzZWFyY2ggU3VwcG9ydCwgTm9uLVUuUy4gR292
JmFwb3M7dDwvd29yay10eXBlPjx1cmxzPjxyZWxhdGVkLXVybHM+PHVybD5odHRwOi8vd3d3Lm5j
YmkubmxtLm5paC5nb3YvcHVibWVkLzEwNzE2OTQ3PC91cmw+PC9yZWxhdGVkLXVybHM+PC91cmxz
PjxjdXN0b20yPjMxNjQyMjwvY3VzdG9tMj48L3JlY29yZD48L0NpdGU+PENpdGU+PEF1dGhvcj5Z
YXN1b2thPC9BdXRob3I+PFllYXI+MjAxNjwvWWVhcj48UmVjTnVtPjk5ODQ8L1JlY051bT48cmVj
b3JkPjxyZWMtbnVtYmVyPjk5ODQ8L3JlYy1udW1iZXI+PGZvcmVpZ24ta2V5cz48a2V5IGFwcD0i
RU4iIGRiLWlkPSIyMnA1ZnBzeDg5c3Q5cGU5OXY1eHMyeDFkMmRleDVyd3Q1OTAiIHRpbWVzdGFt
cD0iMTQ4OTc3ODc0NSI+OTk4NDwva2V5PjwvZm9yZWlnbi1rZXlzPjxyZWYtdHlwZSBuYW1lPSJK
b3VybmFsIEFydGljbGUiPjE3PC9yZWYtdHlwZT48Y29udHJpYnV0b3JzPjxhdXRob3JzPjxhdXRo
b3I+WWFzdW9rYSwgWXV1cmk8L2F1dGhvcj48YXV0aG9yPlNoaW56YXRvLCBDaHV5YTwvYXV0aG9y
PjxhdXRob3I+U2F0b2gsIE5vcml5dWtpPC9hdXRob3I+PC9hdXRob3JzPjwvY29udHJpYnV0b3Jz
Pjx0aXRsZXM+PHRpdGxlPlRoZSBNZXNvZGVybS1Gb3JtaW5nIEdlbmUgJmx0O2VtJmd0O2JyYWNo
eXVyeSZsdDsvZW0mZ3Q7IFJlZ3VsYXRlcyBFY3RvZGVybS1FbmRvZGVybSBEZW1hcmNhdGlvbiBp
biB0aGUgQ29yYWwgJmx0O2VtJmd0O0Fjcm9wb3JhIGRpZ2l0aWZlcmEmbHQ7L2VtJmd0OzwvdGl0
bGU+PHNlY29uZGFyeS10aXRsZT5DdXJyZW50IEJpb2xvZ3k8L3NlY29uZGFyeS10aXRsZT48L3Rp
dGxlcz48cGVyaW9kaWNhbD48ZnVsbC10aXRsZT5DdXJyZW50IEJpb2xvZ3k8L2Z1bGwtdGl0bGU+
PC9wZXJpb2RpY2FsPjxwYWdlcz4yODg1LTI4OTI8L3BhZ2VzPjx2b2x1bWU+MjY8L3ZvbHVtZT48
bnVtYmVyPjIxPC9udW1iZXI+PGRhdGVzPjx5ZWFyPjIwMTY8L3llYXI+PC9kYXRlcz48cHVibGlz
aGVyPkVsc2V2aWVyPC9wdWJsaXNoZXI+PGlzYm4+MDk2MC05ODIyPC9pc2JuPjx1cmxzPjxyZWxh
dGVkLXVybHM+PHVybD5odHRwOi8vZHguZG9pLm9yZy8xMC4xMDE2L2ouY3ViLjIwMTYuMDguMDEx
PC91cmw+PC9yZWxhdGVkLXVybHM+PC91cmxzPjxlbGVjdHJvbmljLXJlc291cmNlLW51bT4xMC4x
MDE2L2ouY3ViLjIwMTYuMDguMDExPC9lbGVjdHJvbmljLXJlc291cmNlLW51bT48YWNjZXNzLWRh
dGU+MjAxNy8wMy8xNzwvYWNjZXNzLWRhdGU+PC9yZWNvcmQ+PC9DaXRlPjwvRW5kTm90ZT4A
</w:fldData>
        </w:fldChar>
      </w:r>
      <w:r w:rsidR="00DA136B">
        <w:rPr>
          <w:lang w:val="en-GB"/>
        </w:rPr>
        <w:instrText xml:space="preserve"> ADDIN EN.CITE </w:instrText>
      </w:r>
      <w:r w:rsidR="00DA136B">
        <w:rPr>
          <w:lang w:val="en-GB"/>
        </w:rPr>
        <w:fldChar w:fldCharType="begin">
          <w:fldData xml:space="preserve">PEVuZE5vdGU+PENpdGU+PEF1dGhvcj5BcmVuYXMtTWVuYTwvQXV0aG9yPjxZZWFyPjIwMTM8L1ll
YXI+PFJlY051bT45Mzk0PC9SZWNOdW0+PERpc3BsYXlUZXh0PihBcmVuYXMtTWVuYSwgMjAxMzsg
S2lzcGVydCBldCBhbC4sIDE5OTQ7IFdvb2xsYXJkIGFuZCBIb2Rna2luLCAyMDAwOyBZYXN1b2th
IGV0IGFsLiwgMjAxNik8L0Rpc3BsYXlUZXh0PjxyZWNvcmQ+PHJlYy1udW1iZXI+OTM5NDwvcmVj
LW51bWJlcj48Zm9yZWlnbi1rZXlzPjxrZXkgYXBwPSJFTiIgZGItaWQ9IjIycDVmcHN4ODlzdDlw
ZTk5djV4czJ4MWQyZGV4NXJ3dDU5MCIgdGltZXN0YW1wPSIxMzkyMDMwOTMyIj45Mzk0PC9rZXk+
PC9mb3JlaWduLWtleXM+PHJlZi10eXBlIG5hbWU9IkpvdXJuYWwgQXJ0aWNsZSI+MTc8L3JlZi10
eXBlPjxjb250cmlidXRvcnM+PGF1dGhvcnM+PGF1dGhvcj5BcmVuYXMtTWVuYSwgQy48L2F1dGhv
cj48L2F1dGhvcnM+PC9jb250cmlidXRvcnM+PGF1dGgtYWRkcmVzcz5EZXBhcnRtZW50IG9mIEJp
b2xvZ3ksIENvbGxlZ2Ugb2YgU3RhdGVuIElzbGFuZCBhbmQgR3JhZHVhdGUgQ2VudGVyLCBUaGUg
Q2l0eSBVbml2ZXJzaXR5IG9mIE5ldyBZb3JrLCBOWSwgVVNBLiBjZXNhci5hcmVuYXNtZW5hQGNz
aS5jdW55LmVkdTwvYXV0aC1hZGRyZXNzPjx0aXRsZXM+PHRpdGxlPkJyYWNoeXVyeSwgVGJ4Mi8z
IGFuZCBzYWxsIGV4cHJlc3Npb24gZHVyaW5nIGVtYnJ5b2dlbmVzaXMgb2YgdGhlIGluZGlyZWN0
bHkgZGV2ZWxvcGluZyBwb2x5Y2hhZXRlIEh5ZHJvaWRlcyBlbGVnYW5zPC90aXRsZT48c2Vjb25k
YXJ5LXRpdGxlPkludCBKIERldiBCaW9sPC9zZWNvbmRhcnktdGl0bGU+PGFsdC10aXRsZT5UaGUg
SW50ZXJuYXRpb25hbCBqb3VybmFsIG9mIGRldmVsb3BtZW50YWwgYmlvbG9neTwvYWx0LXRpdGxl
PjwvdGl0bGVzPjxwZXJpb2RpY2FsPjxmdWxsLXRpdGxlPkludCBKIERldiBCaW9sPC9mdWxsLXRp
dGxlPjxhYmJyLTE+VGhlIEludGVybmF0aW9uYWwgam91cm5hbCBvZiBkZXZlbG9wbWVudGFsIGJp
b2xvZ3k8L2FiYnItMT48L3BlcmlvZGljYWw+PGFsdC1wZXJpb2RpY2FsPjxmdWxsLXRpdGxlPklu
dCBKIERldiBCaW9sPC9mdWxsLXRpdGxlPjxhYmJyLTE+VGhlIEludGVybmF0aW9uYWwgam91cm5h
bCBvZiBkZXZlbG9wbWVudGFsIGJpb2xvZ3k8L2FiYnItMT48L2FsdC1wZXJpb2RpY2FsPjxwYWdl
cz43My04MzwvcGFnZXM+PHZvbHVtZT41Nzwvdm9sdW1lPjxudW1iZXI+MTwvbnVtYmVyPjxlZGl0
aW9uPjIwMTMvMDQvMTY8L2VkaXRpb24+PGtleXdvcmRzPjxrZXl3b3JkPkFtaW5vIEFjaWQgU2Vx
dWVuY2U8L2tleXdvcmQ+PGtleXdvcmQ+QW5pbWFsczwva2V5d29yZD48a2V5d29yZD5FY3RvZGVy
bS9lbWJyeW9sb2d5L21ldGFib2xpc208L2tleXdvcmQ+PGtleXdvcmQ+RW1icnlvLCBOb25tYW1t
YWxpYW4vbWV0YWJvbGlzbTwva2V5d29yZD48a2V5d29yZD5FbmRvZGVybS9lbWJyeW9sb2d5L21l
dGFib2xpc208L2tleXdvcmQ+PGtleXdvcmQ+RmV0YWwgUHJvdGVpbnMvKmJpb3N5bnRoZXNpczwv
a2V5d29yZD48a2V5d29yZD5HYXN0cm9pbnRlc3RpbmFsIFRyYWN0L2VtYnJ5b2xvZ3k8L2tleXdv
cmQ+PGtleXdvcmQ+R2FzdHJ1bGEvZW1icnlvbG9neS9tZXRhYm9saXNtPC9rZXl3b3JkPjxrZXl3
b3JkPkdhc3RydWxhdGlvbjwva2V5d29yZD48a2V5d29yZD5HZW5lIEV4cHJlc3Npb24gUmVndWxh
dGlvbiwgRGV2ZWxvcG1lbnRhbDwva2V5d29yZD48a2V5d29yZD5MYXJ2YS9tZXRhYm9saXNtPC9r
ZXl3b3JkPjxrZXl3b3JkPk1vbGVjdWxhciBTZXF1ZW5jZSBEYXRhPC9rZXl3b3JkPjxrZXl3b3Jk
PlBoeWxvZ2VueTwva2V5d29yZD48a2V5d29yZD5Qb2x5Y2hhZXRhLyplbWJyeW9sb2d5L21ldGFi
b2xpc208L2tleXdvcmQ+PGtleXdvcmQ+U2VxdWVuY2UgQWxpZ25tZW50PC9rZXl3b3JkPjxrZXl3
b3JkPlQtQm94IERvbWFpbiBQcm90ZWlucy8qYmlvc3ludGhlc2lzPC9rZXl3b3JkPjwva2V5d29y
ZHM+PGRhdGVzPjx5ZWFyPjIwMTM8L3llYXI+PC9kYXRlcz48aXNibj4xNjk2LTM1NDcgKEVsZWN0
cm9uaWMpJiN4RDswMjE0LTYyODIgKExpbmtpbmcpPC9pc2JuPjxhY2Nlc3Npb24tbnVtPjIzNTg1
MzU1PC9hY2Nlc3Npb24tbnVtPjx1cmxzPjxyZWxhdGVkLXVybHM+PHVybD5odHRwOi8vd3d3Lm5j
YmkubmxtLm5paC5nb3YvcHVibWVkLzIzNTg1MzU1PC91cmw+PC9yZWxhdGVkLXVybHM+PC91cmxz
PjxlbGVjdHJvbmljLXJlc291cmNlLW51bT4xMC4xMzg3L2lqZGIuMTIwMDU2Y2E8L2VsZWN0cm9u
aWMtcmVzb3VyY2UtbnVtPjwvcmVjb3JkPjwvQ2l0ZT48Q2l0ZT48QXV0aG9yPktpc3BlcnQ8L0F1
dGhvcj48WWVhcj4xOTk0PC9ZZWFyPjxSZWNOdW0+OTM5NTwvUmVjTnVtPjxyZWNvcmQ+PHJlYy1u
dW1iZXI+OTM5NTwvcmVjLW51bWJlcj48Zm9yZWlnbi1rZXlzPjxrZXkgYXBwPSJFTiIgZGItaWQ9
IjIycDVmcHN4ODlzdDlwZTk5djV4czJ4MWQyZGV4NXJ3dDU5MCIgdGltZXN0YW1wPSIxMzkyMDMx
MjM5Ij45Mzk1PC9rZXk+PC9mb3JlaWduLWtleXM+PHJlZi10eXBlIG5hbWU9IkpvdXJuYWwgQXJ0
aWNsZSI+MTc8L3JlZi10eXBlPjxjb250cmlidXRvcnM+PGF1dGhvcnM+PGF1dGhvcj5LaXNwZXJ0
LCBBLjwvYXV0aG9yPjxhdXRob3I+SGVycm1hbm4sIEIuIEcuPC9hdXRob3I+PGF1dGhvcj5MZXB0
aW4sIE0uPC9hdXRob3I+PGF1dGhvcj5SZXV0ZXIsIFIuPC9hdXRob3I+PC9hdXRob3JzPjwvY29u
dHJpYnV0b3JzPjxhdXRoLWFkZHJlc3M+TWF4LVBsYW5jay1JbnN0aXR1dCBmdXIgRW50d2lja2x1
bmdzYmlvbG9naWUsIEFidGVpbHVuZyBCaW9jaGVtaWUsIFR1YmluZ2VuLCBHZXJtYW55LjwvYXV0
aC1hZGRyZXNzPjx0aXRsZXM+PHRpdGxlPkhvbW9sb2dzIG9mIHRoZSBtb3VzZSBCcmFjaHl1cnkg
Z2VuZSBhcmUgaW52b2x2ZWQgaW4gdGhlIHNwZWNpZmljYXRpb24gb2YgcG9zdGVyaW9yIHRlcm1p
bmFsIHN0cnVjdHVyZXMgaW4gRHJvc29waGlsYSwgVHJpYm9saXVtLCBhbmQgTG9jdXN0YTwvdGl0
bGU+PHNlY29uZGFyeS10aXRsZT5HZW5lcyBEZXY8L3NlY29uZGFyeS10aXRsZT48YWx0LXRpdGxl
PkdlbmVzICZhbXA7IGRldmVsb3BtZW50PC9hbHQtdGl0bGU+PC90aXRsZXM+PHBlcmlvZGljYWw+
PGZ1bGwtdGl0bGU+R2VuZXMgRGV2PC9mdWxsLXRpdGxlPjwvcGVyaW9kaWNhbD48cGFnZXM+MjEz
Ny01MDwvcGFnZXM+PHZvbHVtZT44PC92b2x1bWU+PG51bWJlcj4xODwvbnVtYmVyPjxlZGl0aW9u
PjE5OTQvMDkvMTU8L2VkaXRpb24+PGtleXdvcmRzPjxrZXl3b3JkPkFtaW5vIEFjaWQgU2VxdWVu
Y2U8L2tleXdvcmQ+PGtleXdvcmQ+QW5pbWFsczwva2V5d29yZD48a2V5d29yZD5CYXNlIFNlcXVl
bmNlPC9rZXl3b3JkPjxrZXl3b3JkPkNocm9tb3NvbWUgTWFwcGluZzwva2V5d29yZD48a2V5d29y
ZD5Db25zZXJ2ZWQgU2VxdWVuY2U8L2tleXdvcmQ+PGtleXdvcmQ+RE5BLCBDb21wbGVtZW50YXJ5
L2dlbmV0aWNzPC9rZXl3b3JkPjxrZXl3b3JkPkROQS1CaW5kaW5nIFByb3RlaW5zLypnZW5ldGlj
czwva2V5d29yZD48a2V5d29yZD5Ecm9zb3BoaWxhLypnZW5ldGljcy9ncm93dGggJmFtcDsgZGV2
ZWxvcG1lbnQ8L2tleXdvcmQ+PGtleXdvcmQ+RmV0YWwgUHJvdGVpbnMvKmdlbmV0aWNzPC9rZXl3
b3JkPjxrZXl3b3JkPkdlbmUgRXhwcmVzc2lvbiBSZWd1bGF0aW9uLCBEZXZlbG9wbWVudGFsPC9r
ZXl3b3JkPjxrZXl3b3JkPkdlbmVzLCBJbnNlY3Q8L2tleXdvcmQ+PGtleXdvcmQ+R3Jhc3Nob3Bw
ZXJzLypnZW5ldGljcy9ncm93dGggJmFtcDsgZGV2ZWxvcG1lbnQ8L2tleXdvcmQ+PGtleXdvcmQ+
TWljZTwva2V5d29yZD48a2V5d29yZD5Nb2xlY3VsYXIgU2VxdWVuY2UgRGF0YTwva2V5d29yZD48
a2V5d29yZD5NdWx0aWdlbmUgRmFtaWx5PC9rZXl3b3JkPjxrZXl3b3JkPlNlcXVlbmNlIEhvbW9s
b2d5LCBBbWlubyBBY2lkPC9rZXl3b3JkPjxrZXl3b3JkPlNwZWNpZXMgU3BlY2lmaWNpdHk8L2tl
eXdvcmQ+PGtleXdvcmQ+KlQtQm94IERvbWFpbiBQcm90ZWluczwva2V5d29yZD48a2V5d29yZD5U
cmlib2xpdW0vKmdlbmV0aWNzL2dyb3d0aCAmYW1wOyBkZXZlbG9wbWVudDwva2V5d29yZD48L2tl
eXdvcmRzPjxkYXRlcz48eWVhcj4xOTk0PC95ZWFyPjxwdWItZGF0ZXM+PGRhdGU+U2VwIDE1PC9k
YXRlPjwvcHViLWRhdGVzPjwvZGF0ZXM+PGlzYm4+MDg5MC05MzY5IChQcmludCkmI3hEOzA4OTAt
OTM2OSAoTGlua2luZyk8L2lzYm4+PGFjY2Vzc2lvbi1udW0+Nzk1ODg4NDwvYWNjZXNzaW9uLW51
bT48d29yay10eXBlPkNvbXBhcmF0aXZlIFN0dWR5JiN4RDtSZXNlYXJjaCBTdXBwb3J0LCBOb24t
VS5TLiBHb3YmYXBvczt0PC93b3JrLXR5cGU+PHVybHM+PHJlbGF0ZWQtdXJscz48dXJsPmh0dHA6
Ly93d3cubmNiaS5ubG0ubmloLmdvdi9wdWJtZWQvNzk1ODg4NDwvdXJsPjwvcmVsYXRlZC11cmxz
PjwvdXJscz48L3JlY29yZD48L0NpdGU+PENpdGU+PEF1dGhvcj5Xb29sbGFyZDwvQXV0aG9yPjxZ
ZWFyPjIwMDA8L1llYXI+PFJlY051bT45Mzk3PC9SZWNOdW0+PHJlY29yZD48cmVjLW51bWJlcj45
Mzk3PC9yZWMtbnVtYmVyPjxmb3JlaWduLWtleXM+PGtleSBhcHA9IkVOIiBkYi1pZD0iMjJwNWZw
c3g4OXN0OXBlOTl2NXhzMngxZDJkZXg1cnd0NTkwIiB0aW1lc3RhbXA9IjEzOTIwNTAwNDgiPjkz
OTc8L2tleT48L2ZvcmVpZ24ta2V5cz48cmVmLXR5cGUgbmFtZT0iSm91cm5hbCBBcnRpY2xlIj4x
NzwvcmVmLXR5cGU+PGNvbnRyaWJ1dG9ycz48YXV0aG9ycz48YXV0aG9yPldvb2xsYXJkLCBBLjwv
YXV0aG9yPjxhdXRob3I+SG9kZ2tpbiwgSi48L2F1dGhvcj48L2F1dGhvcnM+PC9jb250cmlidXRv
cnM+PGF1dGgtYWRkcmVzcz5NZWRpY2FsIFJlc2VhcmNoIENvdW5jaWwgKE1SQykgTGFib3JhdG9y
eSBvZiBNb2xlY3VsYXIgQmlvbG9neSAoTE1CKSwgQ2FtYnJpZGdlIENCMiAyUUgsIFVLLiB3b29s
bGFyZEBiaW9jaC5veC5hYy51azwvYXV0aC1hZGRyZXNzPjx0aXRsZXM+PHRpdGxlPlRoZSBjYWVu
b3JoYWJkaXRpcyBlbGVnYW5zIGZhdGUtZGV0ZXJtaW5pbmcgZ2VuZSBtYWItOSBlbmNvZGVzIGEg
VC1ib3ggcHJvdGVpbiByZXF1aXJlZCB0byBwYXR0ZXJuIHRoZSBwb3N0ZXJpb3IgaGluZGd1dDwv
dGl0bGU+PHNlY29uZGFyeS10aXRsZT5HZW5lcyBEZXY8L3NlY29uZGFyeS10aXRsZT48YWx0LXRp
dGxlPkdlbmVzICZhbXA7IGRldmVsb3BtZW50PC9hbHQtdGl0bGU+PC90aXRsZXM+PHBlcmlvZGlj
YWw+PGZ1bGwtdGl0bGU+R2VuZXMgRGV2PC9mdWxsLXRpdGxlPjwvcGVyaW9kaWNhbD48cGFnZXM+
NTk2LTYwMzwvcGFnZXM+PHZvbHVtZT4xNDwvdm9sdW1lPjxudW1iZXI+NTwvbnVtYmVyPjxlZGl0
aW9uPjIwMDAvMDMvMTY8L2VkaXRpb24+PGtleXdvcmRzPjxrZXl3b3JkPkFtaW5vIEFjaWQgU2Vx
dWVuY2U8L2tleXdvcmQ+PGtleXdvcmQ+QW5pbWFsczwva2V5d29yZD48a2V5d29yZD5Cb2R5IFBh
dHRlcm5pbmcvKmdlbmV0aWNzPC9rZXl3b3JkPjxrZXl3b3JkPkNhZW5vcmhhYmRpdGlzIGVsZWdh
bnMvKmVtYnJ5b2xvZ3kvKmdlbmV0aWNzPC9rZXl3b3JkPjxrZXl3b3JkPipDYWVub3JoYWJkaXRp
cyBlbGVnYW5zIFByb3RlaW5zPC9rZXl3b3JkPjxrZXl3b3JkPkNlbGwgTnVjbGV1cy9waHlzaW9s
b2d5PC9rZXl3b3JkPjxrZXl3b3JkPkNsb25pbmcsIE1vbGVjdWxhcjwva2V5d29yZD48a2V5d29y
ZD5Ecm9zb3BoaWxhL2dlbmV0aWNzPC9rZXl3b3JkPjxrZXl3b3JkPipHZW5lIEV4cHJlc3Npb24g
UmVndWxhdGlvbiwgRGV2ZWxvcG1lbnRhbDwva2V5d29yZD48a2V5d29yZD4qR2VuZXMsIEhlbG1p
bnRoPC9rZXl3b3JkPjxrZXl3b3JkPkh1bWFuczwva2V5d29yZD48a2V5d29yZD5NYWxlPC9rZXl3
b3JkPjxrZXl3b3JkPk1pY2U8L2tleXdvcmQ+PGtleXdvcmQ+TW9sZWN1bGFyIFNlcXVlbmNlIERh
dGE8L2tleXdvcmQ+PGtleXdvcmQ+UHJvbW90ZXIgUmVnaW9ucywgR2VuZXRpYzwva2V5d29yZD48
a2V5d29yZD5SZWNvbWJpbmFudCBQcm90ZWlucy9jaGVtaXN0cnkvbWV0YWJvbGlzbTwva2V5d29y
ZD48a2V5d29yZD5TZXF1ZW5jZSBBbGlnbm1lbnQ8L2tleXdvcmQ+PGtleXdvcmQ+U2VxdWVuY2Ug
SG9tb2xvZ3ksIEFtaW5vIEFjaWQ8L2tleXdvcmQ+PGtleXdvcmQ+VGFpbDwva2V5d29yZD48a2V5
d29yZD5UcmFuc2NyaXB0aW9uIEZhY3RvcnMvY2hlbWlzdHJ5LypnZW5ldGljcy9tZXRhYm9saXNt
PC9rZXl3b3JkPjwva2V5d29yZHM+PGRhdGVzPjx5ZWFyPjIwMDA8L3llYXI+PHB1Yi1kYXRlcz48
ZGF0ZT5NYXIgMTwvZGF0ZT48L3B1Yi1kYXRlcz48L2RhdGVzPjxpc2JuPjA4OTAtOTM2OSAoUHJp
bnQpJiN4RDswODkwLTkzNjkgKExpbmtpbmcpPC9pc2JuPjxhY2Nlc3Npb24tbnVtPjEwNzE2OTQ3
PC9hY2Nlc3Npb24tbnVtPjx3b3JrLXR5cGU+UmVzZWFyY2ggU3VwcG9ydCwgTm9uLVUuUy4gR292
JmFwb3M7dDwvd29yay10eXBlPjx1cmxzPjxyZWxhdGVkLXVybHM+PHVybD5odHRwOi8vd3d3Lm5j
YmkubmxtLm5paC5nb3YvcHVibWVkLzEwNzE2OTQ3PC91cmw+PC9yZWxhdGVkLXVybHM+PC91cmxz
PjxjdXN0b20yPjMxNjQyMjwvY3VzdG9tMj48L3JlY29yZD48L0NpdGU+PENpdGU+PEF1dGhvcj5Z
YXN1b2thPC9BdXRob3I+PFllYXI+MjAxNjwvWWVhcj48UmVjTnVtPjk5ODQ8L1JlY051bT48cmVj
b3JkPjxyZWMtbnVtYmVyPjk5ODQ8L3JlYy1udW1iZXI+PGZvcmVpZ24ta2V5cz48a2V5IGFwcD0i
RU4iIGRiLWlkPSIyMnA1ZnBzeDg5c3Q5cGU5OXY1eHMyeDFkMmRleDVyd3Q1OTAiIHRpbWVzdGFt
cD0iMTQ4OTc3ODc0NSI+OTk4NDwva2V5PjwvZm9yZWlnbi1rZXlzPjxyZWYtdHlwZSBuYW1lPSJK
b3VybmFsIEFydGljbGUiPjE3PC9yZWYtdHlwZT48Y29udHJpYnV0b3JzPjxhdXRob3JzPjxhdXRo
b3I+WWFzdW9rYSwgWXV1cmk8L2F1dGhvcj48YXV0aG9yPlNoaW56YXRvLCBDaHV5YTwvYXV0aG9y
PjxhdXRob3I+U2F0b2gsIE5vcml5dWtpPC9hdXRob3I+PC9hdXRob3JzPjwvY29udHJpYnV0b3Jz
Pjx0aXRsZXM+PHRpdGxlPlRoZSBNZXNvZGVybS1Gb3JtaW5nIEdlbmUgJmx0O2VtJmd0O2JyYWNo
eXVyeSZsdDsvZW0mZ3Q7IFJlZ3VsYXRlcyBFY3RvZGVybS1FbmRvZGVybSBEZW1hcmNhdGlvbiBp
biB0aGUgQ29yYWwgJmx0O2VtJmd0O0Fjcm9wb3JhIGRpZ2l0aWZlcmEmbHQ7L2VtJmd0OzwvdGl0
bGU+PHNlY29uZGFyeS10aXRsZT5DdXJyZW50IEJpb2xvZ3k8L3NlY29uZGFyeS10aXRsZT48L3Rp
dGxlcz48cGVyaW9kaWNhbD48ZnVsbC10aXRsZT5DdXJyZW50IEJpb2xvZ3k8L2Z1bGwtdGl0bGU+
PC9wZXJpb2RpY2FsPjxwYWdlcz4yODg1LTI4OTI8L3BhZ2VzPjx2b2x1bWU+MjY8L3ZvbHVtZT48
bnVtYmVyPjIxPC9udW1iZXI+PGRhdGVzPjx5ZWFyPjIwMTY8L3llYXI+PC9kYXRlcz48cHVibGlz
aGVyPkVsc2V2aWVyPC9wdWJsaXNoZXI+PGlzYm4+MDk2MC05ODIyPC9pc2JuPjx1cmxzPjxyZWxh
dGVkLXVybHM+PHVybD5odHRwOi8vZHguZG9pLm9yZy8xMC4xMDE2L2ouY3ViLjIwMTYuMDguMDEx
PC91cmw+PC9yZWxhdGVkLXVybHM+PC91cmxzPjxlbGVjdHJvbmljLXJlc291cmNlLW51bT4xMC4x
MDE2L2ouY3ViLjIwMTYuMDguMDExPC9lbGVjdHJvbmljLXJlc291cmNlLW51bT48YWNjZXNzLWRh
dGU+MjAxNy8wMy8xNzwvYWNjZXNzLWRhdGU+PC9yZWNvcmQ+PC9DaXRlPjwvRW5kTm90ZT4A
</w:fldData>
        </w:fldChar>
      </w:r>
      <w:r w:rsidR="00DA136B">
        <w:rPr>
          <w:lang w:val="en-GB"/>
        </w:rPr>
        <w:instrText xml:space="preserve"> ADDIN EN.CITE.DATA </w:instrText>
      </w:r>
      <w:r w:rsidR="00DA136B">
        <w:rPr>
          <w:lang w:val="en-GB"/>
        </w:rPr>
      </w:r>
      <w:r w:rsidR="00DA136B">
        <w:rPr>
          <w:lang w:val="en-GB"/>
        </w:rPr>
        <w:fldChar w:fldCharType="end"/>
      </w:r>
      <w:r w:rsidR="00BC02FE" w:rsidRPr="00E6172C">
        <w:rPr>
          <w:lang w:val="en-GB"/>
        </w:rPr>
      </w:r>
      <w:r w:rsidR="00BC02FE" w:rsidRPr="00E6172C">
        <w:rPr>
          <w:lang w:val="en-GB"/>
        </w:rPr>
        <w:fldChar w:fldCharType="separate"/>
      </w:r>
      <w:r w:rsidR="00FF5C46" w:rsidRPr="00E6172C">
        <w:rPr>
          <w:noProof/>
          <w:lang w:val="en-GB"/>
        </w:rPr>
        <w:t>(Arenas-Mena, 2013; Kispert et al., 1994; Woollard and Hodgkin, 2000; Yasuoka et al., 2016)</w:t>
      </w:r>
      <w:r w:rsidR="00BC02FE" w:rsidRPr="00E6172C">
        <w:rPr>
          <w:lang w:val="en-GB"/>
        </w:rPr>
        <w:fldChar w:fldCharType="end"/>
      </w:r>
      <w:r w:rsidRPr="00E6172C">
        <w:rPr>
          <w:lang w:val="en-GB"/>
        </w:rPr>
        <w:t xml:space="preserve">. </w:t>
      </w:r>
      <w:r w:rsidR="00C9012B" w:rsidRPr="00E6172C">
        <w:rPr>
          <w:lang w:val="en-GB"/>
        </w:rPr>
        <w:t xml:space="preserve"> </w:t>
      </w:r>
      <w:r w:rsidR="001B2872" w:rsidRPr="00E6172C">
        <w:rPr>
          <w:lang w:val="en-GB"/>
        </w:rPr>
        <w:t xml:space="preserve">In </w:t>
      </w:r>
      <w:r w:rsidR="008E19F7">
        <w:rPr>
          <w:lang w:val="en-GB"/>
        </w:rPr>
        <w:t>zebrafish</w:t>
      </w:r>
      <w:r w:rsidR="001B2872" w:rsidRPr="00E6172C">
        <w:rPr>
          <w:lang w:val="en-GB"/>
        </w:rPr>
        <w:t xml:space="preserve">, </w:t>
      </w:r>
      <w:proofErr w:type="spellStart"/>
      <w:r w:rsidR="00B72094" w:rsidRPr="00E6172C">
        <w:rPr>
          <w:i/>
          <w:lang w:val="en-GB"/>
        </w:rPr>
        <w:t>T</w:t>
      </w:r>
      <w:r w:rsidR="00505A52" w:rsidRPr="00E6172C">
        <w:rPr>
          <w:i/>
          <w:lang w:val="en-GB"/>
        </w:rPr>
        <w:t>bxt</w:t>
      </w:r>
      <w:proofErr w:type="spellEnd"/>
      <w:r w:rsidR="00023FB2" w:rsidRPr="00E6172C">
        <w:rPr>
          <w:i/>
          <w:lang w:val="en-GB"/>
        </w:rPr>
        <w:t xml:space="preserve"> </w:t>
      </w:r>
      <w:r w:rsidR="00023FB2" w:rsidRPr="00E6172C">
        <w:rPr>
          <w:lang w:val="en-GB"/>
        </w:rPr>
        <w:t xml:space="preserve">genes </w:t>
      </w:r>
      <w:r w:rsidR="00F966DD" w:rsidRPr="00E6172C">
        <w:rPr>
          <w:lang w:val="en-GB"/>
        </w:rPr>
        <w:t xml:space="preserve">also promote slow </w:t>
      </w:r>
      <w:r w:rsidR="00B72094" w:rsidRPr="00E6172C">
        <w:rPr>
          <w:lang w:val="en-GB"/>
        </w:rPr>
        <w:t xml:space="preserve">myogenesis </w:t>
      </w:r>
      <w:r w:rsidR="00023FB2" w:rsidRPr="00E6172C">
        <w:rPr>
          <w:lang w:val="en-GB"/>
        </w:rPr>
        <w:fldChar w:fldCharType="begin">
          <w:fldData xml:space="preserve">PEVuZE5vdGU+PENpdGU+PEF1dGhvcj5NYXJ0aW48L0F1dGhvcj48WWVhcj4yMDA4PC9ZZWFyPjxS
ZWNOdW0+OTM4NzwvUmVjTnVtPjxEaXNwbGF5VGV4dD4oQ291dGVsbGUgZXQgYWwuLCAyMDAxOyBI
YWxwZXJuIGV0IGFsLiwgMTk5MzsgTWFydGluIGFuZCBLaW1lbG1hbiwgMjAwODsgV2VpbmJlcmcg
ZXQgYWwuLCAxOTk2KTwvRGlzcGxheVRleHQ+PHJlY29yZD48cmVjLW51bWJlcj45Mzg3PC9yZWMt
bnVtYmVyPjxmb3JlaWduLWtleXM+PGtleSBhcHA9IkVOIiBkYi1pZD0iMjJwNWZwc3g4OXN0OXBl
OTl2NXhzMngxZDJkZXg1cnd0NTkwIiB0aW1lc3RhbXA9IjEzOTExNzAzNjEiPjkzODc8L2tleT48
L2ZvcmVpZ24ta2V5cz48cmVmLXR5cGUgbmFtZT0iSm91cm5hbCBBcnRpY2xlIj4xNzwvcmVmLXR5
cGU+PGNvbnRyaWJ1dG9ycz48YXV0aG9ycz48YXV0aG9yPk1hcnRpbiwgQi4gTC48L2F1dGhvcj48
YXV0aG9yPktpbWVsbWFuLCBELjwvYXV0aG9yPjwvYXV0aG9ycz48L2NvbnRyaWJ1dG9ycz48YXV0
aC1hZGRyZXNzPkRlcGFydG1lbnQgb2YgQmlvY2hlbWlzdHJ5LCBVbml2ZXJzaXR5IG9mIFdhc2hp
bmd0b24sIFNlYXR0bGUsIFdBIDk4MTk1LTczNTAsIFVTQS48L2F1dGgtYWRkcmVzcz48dGl0bGVz
Pjx0aXRsZT5SZWd1bGF0aW9uIG9mIGNhbm9uaWNhbCBXbnQgc2lnbmFsaW5nIGJ5IEJyYWNoeXVy
eSBpcyBlc3NlbnRpYWwgZm9yIHBvc3RlcmlvciBtZXNvZGVybSBmb3JtYXRpb248L3RpdGxlPjxz
ZWNvbmRhcnktdGl0bGU+RGV2IENlbGw8L3NlY29uZGFyeS10aXRsZT48YWx0LXRpdGxlPkRldmVs
b3BtZW50YWwgY2VsbDwvYWx0LXRpdGxlPjwvdGl0bGVzPjxwZXJpb2RpY2FsPjxmdWxsLXRpdGxl
PkRldiBDZWxsPC9mdWxsLXRpdGxlPjwvcGVyaW9kaWNhbD48cGFnZXM+MTIxLTMzPC9wYWdlcz48
dm9sdW1lPjE1PC92b2x1bWU+PG51bWJlcj4xPC9udW1iZXI+PGtleXdvcmRzPjxrZXl3b3JkPkFu
aW1hbHM8L2tleXdvcmQ+PGtleXdvcmQ+Qm9keSBQYXR0ZXJuaW5nL3BoeXNpb2xvZ3k8L2tleXdv
cmQ+PGtleXdvcmQ+RW1icnlvLCBOb25tYW1tYWxpYW4vcGh5c2lvbG9neTwva2V5d29yZD48a2V5
d29yZD5HZW5lIEV4cHJlc3Npb24gUmVndWxhdGlvbiwgRGV2ZWxvcG1lbnRhbDwva2V5d29yZD48
a2V5d29yZD5JbW11bm9oaXN0b2NoZW1pc3RyeTwva2V5d29yZD48a2V5d29yZD5JbiBTaXR1IEh5
YnJpZGl6YXRpb248L2tleXdvcmQ+PGtleXdvcmQ+TWVzb2Rlcm0vKnBoeXNpb2xvZ3k8L2tleXdv
cmQ+PGtleXdvcmQ+TWljcm9pbmplY3Rpb25zPC9rZXl3b3JkPjxrZXl3b3JkPk1vZGVscywgQmlv
bG9naWNhbDwva2V5d29yZD48a2V5d29yZD5NdXRhdGlvbjwva2V5d29yZD48a2V5d29yZD5NeW9E
IFByb3RlaW4vbWV0YWJvbGlzbTwva2V5d29yZD48a2V5d29yZD5PbGlnb251Y2xlb3RpZGVzLCBB
bnRpc2Vuc2UvcGhhcm1hY29sb2d5PC9rZXl3b3JkPjxrZXl3b3JkPlByb3RlaW4gU3RydWN0dXJl
LCBUZXJ0aWFyeTwva2V5d29yZD48a2V5d29yZD4qU2lnbmFsIFRyYW5zZHVjdGlvbjwva2V5d29y
ZD48a2V5d29yZD5Tb21pdGVzL2VtYnJ5b2xvZ3k8L2tleXdvcmQ+PGtleXdvcmQ+VC1Cb3ggRG9t
YWluIFByb3RlaW5zL2NoZW1pc3RyeS9nZW5ldGljcy8qcGh5c2lvbG9neTwva2V5d29yZD48a2V5
d29yZD5XbnQgUHJvdGVpbnMvKnBoeXNpb2xvZ3k8L2tleXdvcmQ+PGtleXdvcmQ+WmVicmFmaXNo
LyplbWJyeW9sb2d5L2dlbmV0aWNzPC9rZXl3b3JkPjxrZXl3b3JkPlplYnJhZmlzaCBQcm90ZWlu
cy9jaGVtaXN0cnkvZ2VuZXRpY3MvKnBoeXNpb2xvZ3k8L2tleXdvcmQ+PC9rZXl3b3Jkcz48ZGF0
ZXM+PHllYXI+MjAwODwveWVhcj48cHViLWRhdGVzPjxkYXRlPkp1bDwvZGF0ZT48L3B1Yi1kYXRl
cz48L2RhdGVzPjxpc2JuPjE4NzgtMTU1MSAoRWxlY3Ryb25pYykmI3hEOzE1MzQtNTgwNyAoTGlu
a2luZyk8L2lzYm4+PGFjY2Vzc2lvbi1udW0+MTg2MDYxNDY8L2FjY2Vzc2lvbi1udW0+PHVybHM+
PHJlbGF0ZWQtdXJscz48dXJsPmh0dHA6Ly93d3cubmNiaS5ubG0ubmloLmdvdi9wdWJtZWQvMTg2
MDYxNDY8L3VybD48L3JlbGF0ZWQtdXJscz48L3VybHM+PGN1c3RvbTI+MjYwMTY4MzwvY3VzdG9t
Mj48ZWxlY3Ryb25pYy1yZXNvdXJjZS1udW0+MTAuMTAxNi9qLmRldmNlbC4yMDA4LjA0LjAxMzwv
ZWxlY3Ryb25pYy1yZXNvdXJjZS1udW0+PC9yZWNvcmQ+PC9DaXRlPjxDaXRlPjxBdXRob3I+Q291
dGVsbGU8L0F1dGhvcj48WWVhcj4yMDAxPC9ZZWFyPjxSZWNOdW0+NjMxODwvUmVjTnVtPjxyZWNv
cmQ+PHJlYy1udW1iZXI+NjMxODwvcmVjLW51bWJlcj48Zm9yZWlnbi1rZXlzPjxrZXkgYXBwPSJF
TiIgZGItaWQ9IjIycDVmcHN4ODlzdDlwZTk5djV4czJ4MWQyZGV4NXJ3dDU5MCIgdGltZXN0YW1w
PSIwIj42MzE4PC9rZXk+PC9mb3JlaWduLWtleXM+PHJlZi10eXBlIG5hbWU9IkpvdXJuYWwgQXJ0
aWNsZSI+MTc8L3JlZi10eXBlPjxjb250cmlidXRvcnM+PGF1dGhvcnM+PGF1dGhvcj5Db3V0ZWxs
ZSwgTy48L2F1dGhvcj48YXV0aG9yPkJsYWdkZW4sIEMuIFMuPC9hdXRob3I+PGF1dGhvcj5IYW1w
c29uLCBSLjwvYXV0aG9yPjxhdXRob3I+SGFsYWksIEMuPC9hdXRob3I+PGF1dGhvcj5SaWdieSwg
UC4gVy48L2F1dGhvcj48YXV0aG9yPkh1Z2hlcywgUy4gTS48L2F1dGhvcj48L2F1dGhvcnM+PC9j
b250cmlidXRvcnM+PGF1dGgtYWRkcmVzcz5EaXZpc2lvbiBvZiBFdWthcnlvdGljIE1vbGVjdWxh
ciBHZW5ldGljcywgTVJDIE5hdGlvbmFsIEluc3RpdHV0ZSBmb3IgTWVkaWNhbCBSZXNlYXJjaCwg
TG9uZG9uLCBVbml0ZWQgS2luZ2RvbS48L2F1dGgtYWRkcmVzcz48dGl0bGVzPjx0aXRsZT5IZWRn
ZWhvZyBzaWduYWxsaW5nIGlzIHJlcXVpcmVkIGZvciBtYWludGVuYW5jZSBvZiBteWY1IGFuZCBt
eW9EIGV4cHJlc3Npb24gYW5kIHRpbWVseSB0ZXJtaW5hbCBkaWZmZXJlbnRpYXRpb24gaW4gemVi
cmFmaXNoIGFkYXhpYWwgbXlvZ2VuZXNpczwvdGl0bGU+PHNlY29uZGFyeS10aXRsZT5EZXYgQmlv
bDwvc2Vjb25kYXJ5LXRpdGxlPjwvdGl0bGVzPjxwZXJpb2RpY2FsPjxmdWxsLXRpdGxlPkRldiBC
aW9sPC9mdWxsLXRpdGxlPjwvcGVyaW9kaWNhbD48cGFnZXM+MTM2LTUwLjwvcGFnZXM+PHZvbHVt
ZT4yMzY8L3ZvbHVtZT48bnVtYmVyPjE8L251bWJlcj48a2V5d29yZHM+PGtleXdvcmQ+QW1pbm8g
QWNpZCBTZXF1ZW5jZTwva2V5d29yZD48a2V5d29yZD5BbmltYWw8L2tleXdvcmQ+PGtleXdvcmQ+
Q2VsbCBEaWZmZXJlbnRpYXRpb248L2tleXdvcmQ+PGtleXdvcmQ+Q2VsbCBMaW5lYWdlPC9rZXl3
b3JkPjxrZXl3b3JkPkNlbGwgU3Vydml2YWw8L2tleXdvcmQ+PGtleXdvcmQ+Q2xvbmluZywgTW9s
ZWN1bGFyPC9rZXl3b3JkPjxrZXl3b3JkPkltbXVub2hpc3RvY2hlbWlzdHJ5PC9rZXl3b3JkPjxr
ZXl3b3JkPkluIFNpdHUgSHlicmlkaXphdGlvbjwva2V5d29yZD48a2V5d29yZD5JbiBTaXR1IE5p
Y2stRW5kIExhYmVsaW5nPC9rZXl3b3JkPjxrZXl3b3JkPk1vbGVjdWxhciBTZXF1ZW5jZSBEYXRh
PC9rZXl3b3JkPjxrZXl3b3JkPk11c2NsZSBQcm90ZWlucy8qYmlvc3ludGhlc2lzPC9rZXl3b3Jk
PjxrZXl3b3JkPk11c2NsZXMvZW1icnlvbG9neTwva2V5d29yZD48a2V5d29yZD5NdXRhdGlvbjwv
a2V5d29yZD48a2V5d29yZD5NeW9EIFByb3RlaW4vKmJpb3N5bnRoZXNpczwva2V5d29yZD48a2V5
d29yZD5Ob3RvY2hvcmQvbWV0YWJvbGlzbTwva2V5d29yZD48a2V5d29yZD5QaGVub3R5cGU8L2tl
eXdvcmQ+PGtleXdvcmQ+UHJvdGVpbnMvKm1ldGFib2xpc208L2tleXdvcmQ+PGtleXdvcmQ+U2Vx
dWVuY2UgSG9tb2xvZ3ksIEFtaW5vIEFjaWQ8L2tleXdvcmQ+PGtleXdvcmQ+KlNpZ25hbCBUcmFu
c2R1Y3Rpb248L2tleXdvcmQ+PGtleXdvcmQ+U3VwcG9ydCwgTm9uLVUuUy4gR292JmFwb3M7dDwv
a2V5d29yZD48a2V5d29yZD5UaW1lIEZhY3RvcnM8L2tleXdvcmQ+PGtleXdvcmQ+VXAtUmVndWxh
dGlvbiAoUGh5c2lvbG9neSk8L2tleXdvcmQ+PGtleXdvcmQ+WmVicmFmaXNoPC9rZXl3b3JkPjwv
a2V5d29yZHM+PGRhdGVzPjx5ZWFyPjIwMDE8L3llYXI+PC9kYXRlcz48YWNjZXNzaW9uLW51bT4x
MTQ1NjQ1MDwvYWNjZXNzaW9uLW51bT48dXJscz48cmVsYXRlZC11cmxzPjx1cmw+aHR0cDovL3d3
dy5uY2JpLm5sbS5uaWguZ292L2h0YmluLXBvc3QvRW50cmV6L3F1ZXJ5P2RiPW0mYW1wO2Zvcm09
NiZhbXA7ZG9wdD1yJmFtcDt1aWQ9MTE0NTY0NTA8L3VybD48L3JlbGF0ZWQtdXJscz48L3VybHM+
PC9yZWNvcmQ+PC9DaXRlPjxDaXRlPjxBdXRob3I+SGFscGVybjwvQXV0aG9yPjxZZWFyPjE5OTM8
L1llYXI+PFJlY051bT4xMzA4PC9SZWNOdW0+PHJlY29yZD48cmVjLW51bWJlcj4xMzA4PC9yZWMt
bnVtYmVyPjxmb3JlaWduLWtleXM+PGtleSBhcHA9IkVOIiBkYi1pZD0iMjJwNWZwc3g4OXN0OXBl
OTl2NXhzMngxZDJkZXg1cnd0NTkwIiB0aW1lc3RhbXA9IjAiPjEzMDg8L2tleT48L2ZvcmVpZ24t
a2V5cz48cmVmLXR5cGUgbmFtZT0iSm91cm5hbCBBcnRpY2xlIj4xNzwvcmVmLXR5cGU+PGNvbnRy
aWJ1dG9ycz48YXV0aG9ycz48YXV0aG9yPkhhbHBlcm4sIE0uIEUuPC9hdXRob3I+PGF1dGhvcj5I
bywgUi4gSy48L2F1dGhvcj48YXV0aG9yPldhbGtlciwgQy48L2F1dGhvcj48YXV0aG9yPktpbW1l
bCwgQy4gQi48L2F1dGhvcj48L2F1dGhvcnM+PC9jb250cmlidXRvcnM+PHRpdGxlcz48dGl0bGU+
SW5kdWN0aW9uIG9mIG11c2NsZSBwaW9uZWVycyBhbmQgZmxvb3IgcGxhdGUgaXMgZGlzdGluZ3Vp
c2hlZCBieSB0aGUgemVicmFmaXNoIG5vIHRhaWwgbXV0YXRpb248L3RpdGxlPjxzZWNvbmRhcnkt
dGl0bGU+Q2VsbDwvc2Vjb25kYXJ5LXRpdGxlPjwvdGl0bGVzPjxwZXJpb2RpY2FsPjxmdWxsLXRp
dGxlPkNlbGw8L2Z1bGwtdGl0bGU+PC9wZXJpb2RpY2FsPjxwYWdlcz45OS0xMTE8L3BhZ2VzPjx2
b2x1bWU+NzU8L3ZvbHVtZT48ZGF0ZXM+PHllYXI+MTk5MzwveWVhcj48L2RhdGVzPjx1cmxzPjwv
dXJscz48L3JlY29yZD48L0NpdGU+PENpdGU+PEF1dGhvcj5XZWluYmVyZzwvQXV0aG9yPjxZZWFy
PjE5OTY8L1llYXI+PFJlY051bT43NzQwPC9SZWNOdW0+PHJlY29yZD48cmVjLW51bWJlcj43NzQw
PC9yZWMtbnVtYmVyPjxmb3JlaWduLWtleXM+PGtleSBhcHA9IkVOIiBkYi1pZD0iMjJwNWZwc3g4
OXN0OXBlOTl2NXhzMngxZDJkZXg1cnd0NTkwIiB0aW1lc3RhbXA9IjAiPjc3NDA8L2tleT48L2Zv
cmVpZ24ta2V5cz48cmVmLXR5cGUgbmFtZT0iSm91cm5hbCBBcnRpY2xlIj4xNzwvcmVmLXR5cGU+
PGNvbnRyaWJ1dG9ycz48YXV0aG9ycz48YXV0aG9yPldlaW5iZXJnLCBFLiBTLjwvYXV0aG9yPjxh
dXRob3I+QWxsZW5kZSwgTS4gTC48L2F1dGhvcj48YXV0aG9yPktlbGx5LCBDLiBTLjwvYXV0aG9y
PjxhdXRob3I+QWJkZWxoYW1pZCwgQS48L2F1dGhvcj48YXV0aG9yPk11cmFrYW1pLCBULjwvYXV0
aG9yPjxhdXRob3I+QW5kZXJtYW5uLCBQLjwvYXV0aG9yPjxhdXRob3I+RG9lcnJlLCBPLiBHLjwv
YXV0aG9yPjxhdXRob3I+R3J1bndhbGQsIEQuIEouPC9hdXRob3I+PGF1dGhvcj5SaWdnbGVtYW4s
IEIuPC9hdXRob3I+PC9hdXRob3JzPjwvY29udHJpYnV0b3JzPjxhdXRoLWFkZHJlc3M+RGVwYXJ0
bWVudCBvZiBCaW9sb2d5LCBVbml2ZXJzaXR5IG9mIFBlbm5zeWx2YW5pYSwgUGhpbGFkZWxwaGlh
IDE5MTA0LCBVU0EuPC9hdXRoLWFkZHJlc3M+PHRpdGxlcz48dGl0bGU+RGV2ZWxvcG1lbnRhbCBy
ZWd1bGF0aW9uIG9mIHplYnJhZmlzaCBNeW9EIGluIHdpbGQtdHlwZSwgbm8gdGFpbCBhbmQgc3Bh
ZGV0YWlsIGVtYnJ5b3M8L3RpdGxlPjxzZWNvbmRhcnktdGl0bGU+RGV2ZWxvcG1lbnQ8L3NlY29u
ZGFyeS10aXRsZT48L3RpdGxlcz48cGVyaW9kaWNhbD48ZnVsbC10aXRsZT5EZXZlbG9wbWVudDwv
ZnVsbC10aXRsZT48L3BlcmlvZGljYWw+PHBhZ2VzPjI3MS04MDwvcGFnZXM+PHZvbHVtZT4xMjI8
L3ZvbHVtZT48bnVtYmVyPjE8L251bWJlcj48a2V5d29yZHM+PGtleXdvcmQ+QW1pbm8gQWNpZCBT
ZXF1ZW5jZTwva2V5d29yZD48a2V5d29yZD5BbmltYWxzPC9rZXl3b3JkPjxrZXl3b3JkPkJhc2Ug
U2VxdWVuY2U8L2tleXdvcmQ+PGtleXdvcmQ+RE5BIFByaW1lcnMvZ2VuZXRpY3M8L2tleXdvcmQ+
PGtleXdvcmQ+RE5BLCBDb21wbGVtZW50YXJ5L2dlbmV0aWNzPC9rZXl3b3JkPjxrZXl3b3JkPkRO
QS1CaW5kaW5nIFByb3RlaW5zL2dlbmV0aWNzPC9rZXl3b3JkPjxrZXl3b3JkPipHZW5lIEV4cHJl
c3Npb24gUmVndWxhdGlvbiwgRGV2ZWxvcG1lbnRhbDwva2V5d29yZD48a2V5d29yZD5JbiBTaXR1
IEh5YnJpZGl6YXRpb248L2tleXdvcmQ+PGtleXdvcmQ+TW9sZWN1bGFyIFNlcXVlbmNlIERhdGE8
L2tleXdvcmQ+PGtleXdvcmQ+TW9sZWN1bGFyIFN0cnVjdHVyZTwva2V5d29yZD48a2V5d29yZD5N
dXNjbGUsIFNrZWxldGFsL2VtYnJ5b2xvZ3kvbWV0YWJvbGlzbTwva2V5d29yZD48a2V5d29yZD5N
dXRhdGlvbjwva2V5d29yZD48a2V5d29yZD5NeW9EIFByb3RlaW4vY2hlbWlzdHJ5LypnZW5ldGlj
czwva2V5d29yZD48a2V5d29yZD5NeW9nZW5pbi9nZW5ldGljczwva2V5d29yZD48a2V5d29yZD5Q
cm90ZWlucy9nZW5ldGljczwva2V5d29yZD48a2V5d29yZD5TZXF1ZW5jZSBIb21vbG9neSwgQW1p
bm8gQWNpZDwva2V5d29yZD48a2V5d29yZD5TdXBwb3J0LCBOb24tVS5TLiBHb3YmYXBvczt0PC9r
ZXl3b3JkPjxrZXl3b3JkPlN1cHBvcnQsIFUuUy4gR292JmFwb3M7dCwgTm9uLVAuSC5TLjwva2V5
d29yZD48a2V5d29yZD5TdXBwb3J0LCBVLlMuIEdvdiZhcG9zO3QsIFAuSC5TLjwva2V5d29yZD48
a2V5d29yZD5UaW1lIEZhY3RvcnM8L2tleXdvcmQ+PGtleXdvcmQ+KlRyYW5zLUFjdGl2YXRvcnM8
L2tleXdvcmQ+PGtleXdvcmQ+KlRyYW5zY3JpcHRpb24gRmFjdG9yczwva2V5d29yZD48a2V5d29y
ZD5aZWJyYWZpc2gvKmVtYnJ5b2xvZ3kvKmdlbmV0aWNzPC9rZXl3b3JkPjwva2V5d29yZHM+PGRh
dGVzPjx5ZWFyPjE5OTY8L3llYXI+PHB1Yi1kYXRlcz48ZGF0ZT5KYW48L2RhdGU+PC9wdWItZGF0
ZXM+PC9kYXRlcz48YWNjZXNzaW9uLW51bT44NTY1ODM5PC9hY2Nlc3Npb24tbnVtPjx1cmxzPjxy
ZWxhdGVkLXVybHM+PHVybD5odHRwOi8vd3d3Lm5jYmkubmxtLm5paC5nb3YvZW50cmV6L3F1ZXJ5
LmZjZ2k/Y21kPVJldHJpZXZlJmFtcDtkYj1QdWJNZWQmYW1wO2RvcHQ9Q2l0YXRpb24mYW1wO2xp
c3RfdWlkcz04NTY1ODM5PC91cmw+PC9yZWxhdGVkLXVybHM+PC91cmxzPjwvcmVjb3JkPjwvQ2l0
ZT48L0VuZE5vdGU+
</w:fldData>
        </w:fldChar>
      </w:r>
      <w:r w:rsidR="00AD49EB" w:rsidRPr="00E6172C">
        <w:rPr>
          <w:lang w:val="en-GB"/>
        </w:rPr>
        <w:instrText xml:space="preserve"> ADDIN EN.CITE </w:instrText>
      </w:r>
      <w:r w:rsidR="00AD49EB" w:rsidRPr="00E6172C">
        <w:rPr>
          <w:lang w:val="en-GB"/>
        </w:rPr>
        <w:fldChar w:fldCharType="begin">
          <w:fldData xml:space="preserve">PEVuZE5vdGU+PENpdGU+PEF1dGhvcj5NYXJ0aW48L0F1dGhvcj48WWVhcj4yMDA4PC9ZZWFyPjxS
ZWNOdW0+OTM4NzwvUmVjTnVtPjxEaXNwbGF5VGV4dD4oQ291dGVsbGUgZXQgYWwuLCAyMDAxOyBI
YWxwZXJuIGV0IGFsLiwgMTk5MzsgTWFydGluIGFuZCBLaW1lbG1hbiwgMjAwODsgV2VpbmJlcmcg
ZXQgYWwuLCAxOTk2KTwvRGlzcGxheVRleHQ+PHJlY29yZD48cmVjLW51bWJlcj45Mzg3PC9yZWMt
bnVtYmVyPjxmb3JlaWduLWtleXM+PGtleSBhcHA9IkVOIiBkYi1pZD0iMjJwNWZwc3g4OXN0OXBl
OTl2NXhzMngxZDJkZXg1cnd0NTkwIiB0aW1lc3RhbXA9IjEzOTExNzAzNjEiPjkzODc8L2tleT48
L2ZvcmVpZ24ta2V5cz48cmVmLXR5cGUgbmFtZT0iSm91cm5hbCBBcnRpY2xlIj4xNzwvcmVmLXR5
cGU+PGNvbnRyaWJ1dG9ycz48YXV0aG9ycz48YXV0aG9yPk1hcnRpbiwgQi4gTC48L2F1dGhvcj48
YXV0aG9yPktpbWVsbWFuLCBELjwvYXV0aG9yPjwvYXV0aG9ycz48L2NvbnRyaWJ1dG9ycz48YXV0
aC1hZGRyZXNzPkRlcGFydG1lbnQgb2YgQmlvY2hlbWlzdHJ5LCBVbml2ZXJzaXR5IG9mIFdhc2hp
bmd0b24sIFNlYXR0bGUsIFdBIDk4MTk1LTczNTAsIFVTQS48L2F1dGgtYWRkcmVzcz48dGl0bGVz
Pjx0aXRsZT5SZWd1bGF0aW9uIG9mIGNhbm9uaWNhbCBXbnQgc2lnbmFsaW5nIGJ5IEJyYWNoeXVy
eSBpcyBlc3NlbnRpYWwgZm9yIHBvc3RlcmlvciBtZXNvZGVybSBmb3JtYXRpb248L3RpdGxlPjxz
ZWNvbmRhcnktdGl0bGU+RGV2IENlbGw8L3NlY29uZGFyeS10aXRsZT48YWx0LXRpdGxlPkRldmVs
b3BtZW50YWwgY2VsbDwvYWx0LXRpdGxlPjwvdGl0bGVzPjxwZXJpb2RpY2FsPjxmdWxsLXRpdGxl
PkRldiBDZWxsPC9mdWxsLXRpdGxlPjwvcGVyaW9kaWNhbD48cGFnZXM+MTIxLTMzPC9wYWdlcz48
dm9sdW1lPjE1PC92b2x1bWU+PG51bWJlcj4xPC9udW1iZXI+PGtleXdvcmRzPjxrZXl3b3JkPkFu
aW1hbHM8L2tleXdvcmQ+PGtleXdvcmQ+Qm9keSBQYXR0ZXJuaW5nL3BoeXNpb2xvZ3k8L2tleXdv
cmQ+PGtleXdvcmQ+RW1icnlvLCBOb25tYW1tYWxpYW4vcGh5c2lvbG9neTwva2V5d29yZD48a2V5
d29yZD5HZW5lIEV4cHJlc3Npb24gUmVndWxhdGlvbiwgRGV2ZWxvcG1lbnRhbDwva2V5d29yZD48
a2V5d29yZD5JbW11bm9oaXN0b2NoZW1pc3RyeTwva2V5d29yZD48a2V5d29yZD5JbiBTaXR1IEh5
YnJpZGl6YXRpb248L2tleXdvcmQ+PGtleXdvcmQ+TWVzb2Rlcm0vKnBoeXNpb2xvZ3k8L2tleXdv
cmQ+PGtleXdvcmQ+TWljcm9pbmplY3Rpb25zPC9rZXl3b3JkPjxrZXl3b3JkPk1vZGVscywgQmlv
bG9naWNhbDwva2V5d29yZD48a2V5d29yZD5NdXRhdGlvbjwva2V5d29yZD48a2V5d29yZD5NeW9E
IFByb3RlaW4vbWV0YWJvbGlzbTwva2V5d29yZD48a2V5d29yZD5PbGlnb251Y2xlb3RpZGVzLCBB
bnRpc2Vuc2UvcGhhcm1hY29sb2d5PC9rZXl3b3JkPjxrZXl3b3JkPlByb3RlaW4gU3RydWN0dXJl
LCBUZXJ0aWFyeTwva2V5d29yZD48a2V5d29yZD4qU2lnbmFsIFRyYW5zZHVjdGlvbjwva2V5d29y
ZD48a2V5d29yZD5Tb21pdGVzL2VtYnJ5b2xvZ3k8L2tleXdvcmQ+PGtleXdvcmQ+VC1Cb3ggRG9t
YWluIFByb3RlaW5zL2NoZW1pc3RyeS9nZW5ldGljcy8qcGh5c2lvbG9neTwva2V5d29yZD48a2V5
d29yZD5XbnQgUHJvdGVpbnMvKnBoeXNpb2xvZ3k8L2tleXdvcmQ+PGtleXdvcmQ+WmVicmFmaXNo
LyplbWJyeW9sb2d5L2dlbmV0aWNzPC9rZXl3b3JkPjxrZXl3b3JkPlplYnJhZmlzaCBQcm90ZWlu
cy9jaGVtaXN0cnkvZ2VuZXRpY3MvKnBoeXNpb2xvZ3k8L2tleXdvcmQ+PC9rZXl3b3Jkcz48ZGF0
ZXM+PHllYXI+MjAwODwveWVhcj48cHViLWRhdGVzPjxkYXRlPkp1bDwvZGF0ZT48L3B1Yi1kYXRl
cz48L2RhdGVzPjxpc2JuPjE4NzgtMTU1MSAoRWxlY3Ryb25pYykmI3hEOzE1MzQtNTgwNyAoTGlu
a2luZyk8L2lzYm4+PGFjY2Vzc2lvbi1udW0+MTg2MDYxNDY8L2FjY2Vzc2lvbi1udW0+PHVybHM+
PHJlbGF0ZWQtdXJscz48dXJsPmh0dHA6Ly93d3cubmNiaS5ubG0ubmloLmdvdi9wdWJtZWQvMTg2
MDYxNDY8L3VybD48L3JlbGF0ZWQtdXJscz48L3VybHM+PGN1c3RvbTI+MjYwMTY4MzwvY3VzdG9t
Mj48ZWxlY3Ryb25pYy1yZXNvdXJjZS1udW0+MTAuMTAxNi9qLmRldmNlbC4yMDA4LjA0LjAxMzwv
ZWxlY3Ryb25pYy1yZXNvdXJjZS1udW0+PC9yZWNvcmQ+PC9DaXRlPjxDaXRlPjxBdXRob3I+Q291
dGVsbGU8L0F1dGhvcj48WWVhcj4yMDAxPC9ZZWFyPjxSZWNOdW0+NjMxODwvUmVjTnVtPjxyZWNv
cmQ+PHJlYy1udW1iZXI+NjMxODwvcmVjLW51bWJlcj48Zm9yZWlnbi1rZXlzPjxrZXkgYXBwPSJF
TiIgZGItaWQ9IjIycDVmcHN4ODlzdDlwZTk5djV4czJ4MWQyZGV4NXJ3dDU5MCIgdGltZXN0YW1w
PSIwIj42MzE4PC9rZXk+PC9mb3JlaWduLWtleXM+PHJlZi10eXBlIG5hbWU9IkpvdXJuYWwgQXJ0
aWNsZSI+MTc8L3JlZi10eXBlPjxjb250cmlidXRvcnM+PGF1dGhvcnM+PGF1dGhvcj5Db3V0ZWxs
ZSwgTy48L2F1dGhvcj48YXV0aG9yPkJsYWdkZW4sIEMuIFMuPC9hdXRob3I+PGF1dGhvcj5IYW1w
c29uLCBSLjwvYXV0aG9yPjxhdXRob3I+SGFsYWksIEMuPC9hdXRob3I+PGF1dGhvcj5SaWdieSwg
UC4gVy48L2F1dGhvcj48YXV0aG9yPkh1Z2hlcywgUy4gTS48L2F1dGhvcj48L2F1dGhvcnM+PC9j
b250cmlidXRvcnM+PGF1dGgtYWRkcmVzcz5EaXZpc2lvbiBvZiBFdWthcnlvdGljIE1vbGVjdWxh
ciBHZW5ldGljcywgTVJDIE5hdGlvbmFsIEluc3RpdHV0ZSBmb3IgTWVkaWNhbCBSZXNlYXJjaCwg
TG9uZG9uLCBVbml0ZWQgS2luZ2RvbS48L2F1dGgtYWRkcmVzcz48dGl0bGVzPjx0aXRsZT5IZWRn
ZWhvZyBzaWduYWxsaW5nIGlzIHJlcXVpcmVkIGZvciBtYWludGVuYW5jZSBvZiBteWY1IGFuZCBt
eW9EIGV4cHJlc3Npb24gYW5kIHRpbWVseSB0ZXJtaW5hbCBkaWZmZXJlbnRpYXRpb24gaW4gemVi
cmFmaXNoIGFkYXhpYWwgbXlvZ2VuZXNpczwvdGl0bGU+PHNlY29uZGFyeS10aXRsZT5EZXYgQmlv
bDwvc2Vjb25kYXJ5LXRpdGxlPjwvdGl0bGVzPjxwZXJpb2RpY2FsPjxmdWxsLXRpdGxlPkRldiBC
aW9sPC9mdWxsLXRpdGxlPjwvcGVyaW9kaWNhbD48cGFnZXM+MTM2LTUwLjwvcGFnZXM+PHZvbHVt
ZT4yMzY8L3ZvbHVtZT48bnVtYmVyPjE8L251bWJlcj48a2V5d29yZHM+PGtleXdvcmQ+QW1pbm8g
QWNpZCBTZXF1ZW5jZTwva2V5d29yZD48a2V5d29yZD5BbmltYWw8L2tleXdvcmQ+PGtleXdvcmQ+
Q2VsbCBEaWZmZXJlbnRpYXRpb248L2tleXdvcmQ+PGtleXdvcmQ+Q2VsbCBMaW5lYWdlPC9rZXl3
b3JkPjxrZXl3b3JkPkNlbGwgU3Vydml2YWw8L2tleXdvcmQ+PGtleXdvcmQ+Q2xvbmluZywgTW9s
ZWN1bGFyPC9rZXl3b3JkPjxrZXl3b3JkPkltbXVub2hpc3RvY2hlbWlzdHJ5PC9rZXl3b3JkPjxr
ZXl3b3JkPkluIFNpdHUgSHlicmlkaXphdGlvbjwva2V5d29yZD48a2V5d29yZD5JbiBTaXR1IE5p
Y2stRW5kIExhYmVsaW5nPC9rZXl3b3JkPjxrZXl3b3JkPk1vbGVjdWxhciBTZXF1ZW5jZSBEYXRh
PC9rZXl3b3JkPjxrZXl3b3JkPk11c2NsZSBQcm90ZWlucy8qYmlvc3ludGhlc2lzPC9rZXl3b3Jk
PjxrZXl3b3JkPk11c2NsZXMvZW1icnlvbG9neTwva2V5d29yZD48a2V5d29yZD5NdXRhdGlvbjwv
a2V5d29yZD48a2V5d29yZD5NeW9EIFByb3RlaW4vKmJpb3N5bnRoZXNpczwva2V5d29yZD48a2V5
d29yZD5Ob3RvY2hvcmQvbWV0YWJvbGlzbTwva2V5d29yZD48a2V5d29yZD5QaGVub3R5cGU8L2tl
eXdvcmQ+PGtleXdvcmQ+UHJvdGVpbnMvKm1ldGFib2xpc208L2tleXdvcmQ+PGtleXdvcmQ+U2Vx
dWVuY2UgSG9tb2xvZ3ksIEFtaW5vIEFjaWQ8L2tleXdvcmQ+PGtleXdvcmQ+KlNpZ25hbCBUcmFu
c2R1Y3Rpb248L2tleXdvcmQ+PGtleXdvcmQ+U3VwcG9ydCwgTm9uLVUuUy4gR292JmFwb3M7dDwv
a2V5d29yZD48a2V5d29yZD5UaW1lIEZhY3RvcnM8L2tleXdvcmQ+PGtleXdvcmQ+VXAtUmVndWxh
dGlvbiAoUGh5c2lvbG9neSk8L2tleXdvcmQ+PGtleXdvcmQ+WmVicmFmaXNoPC9rZXl3b3JkPjwv
a2V5d29yZHM+PGRhdGVzPjx5ZWFyPjIwMDE8L3llYXI+PC9kYXRlcz48YWNjZXNzaW9uLW51bT4x
MTQ1NjQ1MDwvYWNjZXNzaW9uLW51bT48dXJscz48cmVsYXRlZC11cmxzPjx1cmw+aHR0cDovL3d3
dy5uY2JpLm5sbS5uaWguZ292L2h0YmluLXBvc3QvRW50cmV6L3F1ZXJ5P2RiPW0mYW1wO2Zvcm09
NiZhbXA7ZG9wdD1yJmFtcDt1aWQ9MTE0NTY0NTA8L3VybD48L3JlbGF0ZWQtdXJscz48L3VybHM+
PC9yZWNvcmQ+PC9DaXRlPjxDaXRlPjxBdXRob3I+SGFscGVybjwvQXV0aG9yPjxZZWFyPjE5OTM8
L1llYXI+PFJlY051bT4xMzA4PC9SZWNOdW0+PHJlY29yZD48cmVjLW51bWJlcj4xMzA4PC9yZWMt
bnVtYmVyPjxmb3JlaWduLWtleXM+PGtleSBhcHA9IkVOIiBkYi1pZD0iMjJwNWZwc3g4OXN0OXBl
OTl2NXhzMngxZDJkZXg1cnd0NTkwIiB0aW1lc3RhbXA9IjAiPjEzMDg8L2tleT48L2ZvcmVpZ24t
a2V5cz48cmVmLXR5cGUgbmFtZT0iSm91cm5hbCBBcnRpY2xlIj4xNzwvcmVmLXR5cGU+PGNvbnRy
aWJ1dG9ycz48YXV0aG9ycz48YXV0aG9yPkhhbHBlcm4sIE0uIEUuPC9hdXRob3I+PGF1dGhvcj5I
bywgUi4gSy48L2F1dGhvcj48YXV0aG9yPldhbGtlciwgQy48L2F1dGhvcj48YXV0aG9yPktpbW1l
bCwgQy4gQi48L2F1dGhvcj48L2F1dGhvcnM+PC9jb250cmlidXRvcnM+PHRpdGxlcz48dGl0bGU+
SW5kdWN0aW9uIG9mIG11c2NsZSBwaW9uZWVycyBhbmQgZmxvb3IgcGxhdGUgaXMgZGlzdGluZ3Vp
c2hlZCBieSB0aGUgemVicmFmaXNoIG5vIHRhaWwgbXV0YXRpb248L3RpdGxlPjxzZWNvbmRhcnkt
dGl0bGU+Q2VsbDwvc2Vjb25kYXJ5LXRpdGxlPjwvdGl0bGVzPjxwZXJpb2RpY2FsPjxmdWxsLXRp
dGxlPkNlbGw8L2Z1bGwtdGl0bGU+PC9wZXJpb2RpY2FsPjxwYWdlcz45OS0xMTE8L3BhZ2VzPjx2
b2x1bWU+NzU8L3ZvbHVtZT48ZGF0ZXM+PHllYXI+MTk5MzwveWVhcj48L2RhdGVzPjx1cmxzPjwv
dXJscz48L3JlY29yZD48L0NpdGU+PENpdGU+PEF1dGhvcj5XZWluYmVyZzwvQXV0aG9yPjxZZWFy
PjE5OTY8L1llYXI+PFJlY051bT43NzQwPC9SZWNOdW0+PHJlY29yZD48cmVjLW51bWJlcj43NzQw
PC9yZWMtbnVtYmVyPjxmb3JlaWduLWtleXM+PGtleSBhcHA9IkVOIiBkYi1pZD0iMjJwNWZwc3g4
OXN0OXBlOTl2NXhzMngxZDJkZXg1cnd0NTkwIiB0aW1lc3RhbXA9IjAiPjc3NDA8L2tleT48L2Zv
cmVpZ24ta2V5cz48cmVmLXR5cGUgbmFtZT0iSm91cm5hbCBBcnRpY2xlIj4xNzwvcmVmLXR5cGU+
PGNvbnRyaWJ1dG9ycz48YXV0aG9ycz48YXV0aG9yPldlaW5iZXJnLCBFLiBTLjwvYXV0aG9yPjxh
dXRob3I+QWxsZW5kZSwgTS4gTC48L2F1dGhvcj48YXV0aG9yPktlbGx5LCBDLiBTLjwvYXV0aG9y
PjxhdXRob3I+QWJkZWxoYW1pZCwgQS48L2F1dGhvcj48YXV0aG9yPk11cmFrYW1pLCBULjwvYXV0
aG9yPjxhdXRob3I+QW5kZXJtYW5uLCBQLjwvYXV0aG9yPjxhdXRob3I+RG9lcnJlLCBPLiBHLjwv
YXV0aG9yPjxhdXRob3I+R3J1bndhbGQsIEQuIEouPC9hdXRob3I+PGF1dGhvcj5SaWdnbGVtYW4s
IEIuPC9hdXRob3I+PC9hdXRob3JzPjwvY29udHJpYnV0b3JzPjxhdXRoLWFkZHJlc3M+RGVwYXJ0
bWVudCBvZiBCaW9sb2d5LCBVbml2ZXJzaXR5IG9mIFBlbm5zeWx2YW5pYSwgUGhpbGFkZWxwaGlh
IDE5MTA0LCBVU0EuPC9hdXRoLWFkZHJlc3M+PHRpdGxlcz48dGl0bGU+RGV2ZWxvcG1lbnRhbCBy
ZWd1bGF0aW9uIG9mIHplYnJhZmlzaCBNeW9EIGluIHdpbGQtdHlwZSwgbm8gdGFpbCBhbmQgc3Bh
ZGV0YWlsIGVtYnJ5b3M8L3RpdGxlPjxzZWNvbmRhcnktdGl0bGU+RGV2ZWxvcG1lbnQ8L3NlY29u
ZGFyeS10aXRsZT48L3RpdGxlcz48cGVyaW9kaWNhbD48ZnVsbC10aXRsZT5EZXZlbG9wbWVudDwv
ZnVsbC10aXRsZT48L3BlcmlvZGljYWw+PHBhZ2VzPjI3MS04MDwvcGFnZXM+PHZvbHVtZT4xMjI8
L3ZvbHVtZT48bnVtYmVyPjE8L251bWJlcj48a2V5d29yZHM+PGtleXdvcmQ+QW1pbm8gQWNpZCBT
ZXF1ZW5jZTwva2V5d29yZD48a2V5d29yZD5BbmltYWxzPC9rZXl3b3JkPjxrZXl3b3JkPkJhc2Ug
U2VxdWVuY2U8L2tleXdvcmQ+PGtleXdvcmQ+RE5BIFByaW1lcnMvZ2VuZXRpY3M8L2tleXdvcmQ+
PGtleXdvcmQ+RE5BLCBDb21wbGVtZW50YXJ5L2dlbmV0aWNzPC9rZXl3b3JkPjxrZXl3b3JkPkRO
QS1CaW5kaW5nIFByb3RlaW5zL2dlbmV0aWNzPC9rZXl3b3JkPjxrZXl3b3JkPipHZW5lIEV4cHJl
c3Npb24gUmVndWxhdGlvbiwgRGV2ZWxvcG1lbnRhbDwva2V5d29yZD48a2V5d29yZD5JbiBTaXR1
IEh5YnJpZGl6YXRpb248L2tleXdvcmQ+PGtleXdvcmQ+TW9sZWN1bGFyIFNlcXVlbmNlIERhdGE8
L2tleXdvcmQ+PGtleXdvcmQ+TW9sZWN1bGFyIFN0cnVjdHVyZTwva2V5d29yZD48a2V5d29yZD5N
dXNjbGUsIFNrZWxldGFsL2VtYnJ5b2xvZ3kvbWV0YWJvbGlzbTwva2V5d29yZD48a2V5d29yZD5N
dXRhdGlvbjwva2V5d29yZD48a2V5d29yZD5NeW9EIFByb3RlaW4vY2hlbWlzdHJ5LypnZW5ldGlj
czwva2V5d29yZD48a2V5d29yZD5NeW9nZW5pbi9nZW5ldGljczwva2V5d29yZD48a2V5d29yZD5Q
cm90ZWlucy9nZW5ldGljczwva2V5d29yZD48a2V5d29yZD5TZXF1ZW5jZSBIb21vbG9neSwgQW1p
bm8gQWNpZDwva2V5d29yZD48a2V5d29yZD5TdXBwb3J0LCBOb24tVS5TLiBHb3YmYXBvczt0PC9r
ZXl3b3JkPjxrZXl3b3JkPlN1cHBvcnQsIFUuUy4gR292JmFwb3M7dCwgTm9uLVAuSC5TLjwva2V5
d29yZD48a2V5d29yZD5TdXBwb3J0LCBVLlMuIEdvdiZhcG9zO3QsIFAuSC5TLjwva2V5d29yZD48
a2V5d29yZD5UaW1lIEZhY3RvcnM8L2tleXdvcmQ+PGtleXdvcmQ+KlRyYW5zLUFjdGl2YXRvcnM8
L2tleXdvcmQ+PGtleXdvcmQ+KlRyYW5zY3JpcHRpb24gRmFjdG9yczwva2V5d29yZD48a2V5d29y
ZD5aZWJyYWZpc2gvKmVtYnJ5b2xvZ3kvKmdlbmV0aWNzPC9rZXl3b3JkPjwva2V5d29yZHM+PGRh
dGVzPjx5ZWFyPjE5OTY8L3llYXI+PHB1Yi1kYXRlcz48ZGF0ZT5KYW48L2RhdGU+PC9wdWItZGF0
ZXM+PC9kYXRlcz48YWNjZXNzaW9uLW51bT44NTY1ODM5PC9hY2Nlc3Npb24tbnVtPjx1cmxzPjxy
ZWxhdGVkLXVybHM+PHVybD5odHRwOi8vd3d3Lm5jYmkubmxtLm5paC5nb3YvZW50cmV6L3F1ZXJ5
LmZjZ2k/Y21kPVJldHJpZXZlJmFtcDtkYj1QdWJNZWQmYW1wO2RvcHQ9Q2l0YXRpb24mYW1wO2xp
c3RfdWlkcz04NTY1ODM5PC91cmw+PC9yZWxhdGVkLXVybHM+PC91cmxzPjwvcmVjb3JkPjwvQ2l0
ZT48L0VuZE5vdGU+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023FB2" w:rsidRPr="00E6172C">
        <w:rPr>
          <w:lang w:val="en-GB"/>
        </w:rPr>
      </w:r>
      <w:r w:rsidR="00023FB2" w:rsidRPr="00E6172C">
        <w:rPr>
          <w:lang w:val="en-GB"/>
        </w:rPr>
        <w:fldChar w:fldCharType="separate"/>
      </w:r>
      <w:r w:rsidR="006B4E1D" w:rsidRPr="00E6172C">
        <w:rPr>
          <w:noProof/>
          <w:lang w:val="en-GB"/>
        </w:rPr>
        <w:t>(Coutelle et al., 2001; Halpern et al., 1993; Martin and Kimelman, 2008; Weinberg et al., 1996)</w:t>
      </w:r>
      <w:r w:rsidR="00023FB2" w:rsidRPr="00E6172C">
        <w:rPr>
          <w:lang w:val="en-GB"/>
        </w:rPr>
        <w:fldChar w:fldCharType="end"/>
      </w:r>
      <w:r w:rsidR="00B72094" w:rsidRPr="00E6172C">
        <w:rPr>
          <w:lang w:val="en-GB"/>
        </w:rPr>
        <w:t xml:space="preserve">.  </w:t>
      </w:r>
      <w:r w:rsidR="00470F5C" w:rsidRPr="00E6172C">
        <w:rPr>
          <w:lang w:val="en-GB"/>
        </w:rPr>
        <w:t>O</w:t>
      </w:r>
      <w:r w:rsidR="00CB140E" w:rsidRPr="00E6172C">
        <w:rPr>
          <w:lang w:val="en-GB"/>
        </w:rPr>
        <w:t>th</w:t>
      </w:r>
      <w:r w:rsidR="00470F5C" w:rsidRPr="00E6172C">
        <w:rPr>
          <w:lang w:val="en-GB"/>
        </w:rPr>
        <w:t>er T</w:t>
      </w:r>
      <w:r w:rsidR="00985F2C" w:rsidRPr="00E6172C">
        <w:rPr>
          <w:lang w:val="en-GB"/>
        </w:rPr>
        <w:t>bx</w:t>
      </w:r>
      <w:r w:rsidR="00470F5C" w:rsidRPr="00E6172C">
        <w:rPr>
          <w:lang w:val="en-GB"/>
        </w:rPr>
        <w:t xml:space="preserve"> genes, such as </w:t>
      </w:r>
      <w:r w:rsidR="00470F5C" w:rsidRPr="00E6172C">
        <w:rPr>
          <w:i/>
          <w:iCs/>
          <w:lang w:val="en-GB"/>
        </w:rPr>
        <w:t>Tbx1</w:t>
      </w:r>
      <w:r w:rsidR="00470F5C" w:rsidRPr="00E6172C">
        <w:rPr>
          <w:lang w:val="en-GB"/>
        </w:rPr>
        <w:t>,</w:t>
      </w:r>
      <w:r w:rsidR="003C5A46" w:rsidRPr="00E6172C">
        <w:rPr>
          <w:lang w:val="en-GB"/>
        </w:rPr>
        <w:t xml:space="preserve"> </w:t>
      </w:r>
      <w:r w:rsidR="003C5A46" w:rsidRPr="00E6172C">
        <w:rPr>
          <w:i/>
          <w:iCs/>
          <w:lang w:val="en-GB"/>
        </w:rPr>
        <w:t>Tbx4</w:t>
      </w:r>
      <w:r w:rsidR="003C5A46" w:rsidRPr="00E6172C">
        <w:rPr>
          <w:lang w:val="en-GB"/>
        </w:rPr>
        <w:t xml:space="preserve">, </w:t>
      </w:r>
      <w:r w:rsidR="003C5A46" w:rsidRPr="00E6172C">
        <w:rPr>
          <w:i/>
          <w:iCs/>
          <w:lang w:val="en-GB"/>
        </w:rPr>
        <w:t>Tbx5</w:t>
      </w:r>
      <w:r w:rsidR="003C5A46" w:rsidRPr="00E6172C">
        <w:rPr>
          <w:lang w:val="en-GB"/>
        </w:rPr>
        <w:t>,</w:t>
      </w:r>
      <w:r w:rsidR="00470F5C" w:rsidRPr="00E6172C">
        <w:rPr>
          <w:lang w:val="en-GB"/>
        </w:rPr>
        <w:t xml:space="preserve"> </w:t>
      </w:r>
      <w:r w:rsidR="00470F5C" w:rsidRPr="00E6172C">
        <w:rPr>
          <w:i/>
          <w:iCs/>
          <w:lang w:val="en-GB"/>
        </w:rPr>
        <w:t>Tbx16</w:t>
      </w:r>
      <w:r w:rsidR="00470F5C" w:rsidRPr="00E6172C">
        <w:rPr>
          <w:lang w:val="en-GB"/>
        </w:rPr>
        <w:t xml:space="preserve"> and </w:t>
      </w:r>
      <w:r w:rsidR="00470F5C" w:rsidRPr="00E6172C">
        <w:rPr>
          <w:i/>
          <w:iCs/>
          <w:lang w:val="en-GB"/>
        </w:rPr>
        <w:t>Tbx6</w:t>
      </w:r>
      <w:r w:rsidR="00470F5C" w:rsidRPr="00E6172C">
        <w:rPr>
          <w:lang w:val="en-GB"/>
        </w:rPr>
        <w:t xml:space="preserve">, also influence </w:t>
      </w:r>
      <w:r w:rsidR="00FF45AB" w:rsidRPr="00E6172C">
        <w:rPr>
          <w:lang w:val="en-GB"/>
        </w:rPr>
        <w:t xml:space="preserve">sarcomeric </w:t>
      </w:r>
      <w:r w:rsidR="00470F5C" w:rsidRPr="00E6172C">
        <w:rPr>
          <w:lang w:val="en-GB"/>
        </w:rPr>
        <w:t>muscle development</w:t>
      </w:r>
      <w:r w:rsidR="008E19F7">
        <w:rPr>
          <w:lang w:val="en-GB"/>
        </w:rPr>
        <w:t xml:space="preserve"> in both fish and amniotes</w:t>
      </w:r>
      <w:r w:rsidR="00470F5C" w:rsidRPr="00E6172C">
        <w:rPr>
          <w:lang w:val="en-GB"/>
        </w:rPr>
        <w:t xml:space="preserve"> </w:t>
      </w:r>
      <w:r w:rsidR="00BC02FE" w:rsidRPr="00E6172C">
        <w:rPr>
          <w:lang w:val="en-GB"/>
        </w:rPr>
        <w:fldChar w:fldCharType="begin">
          <w:fldData xml:space="preserve">PEVuZE5vdGU+PENpdGU+PEF1dGhvcj5HcmlmZmluPC9BdXRob3I+PFllYXI+MTk5ODwvWWVhcj48
UmVjTnVtPjUzMTQ8L1JlY051bT48SURUZXh0Pjk4MzU5OTQ5PC9JRFRleHQ+PERpc3BsYXlUZXh0
PihDaGFwbWFuIGFuZCBQYXBhaW9hbm5vdSwgMTk5ODsgR3JpZmZpbiBldCBhbC4sIDE5OTg7IEhh
c3NvbiBldCBhbC4sIDIwMTA7IEtpbW1lbCBldCBhbC4sIDE5ODk7IE1hbm5pbmcgYW5kIEtpbWVs
bWFuLCAyMDE1OyBOYW5ka2lzaG9yZSBldCBhbC4sIDIwMTg7IFdlaW5iZXJnIGV0IGFsLiwgMTk5
NjsgV2luZG5lciBldCBhbC4sIDIwMTUpPC9EaXNwbGF5VGV4dD48cmVjb3JkPjxyZWMtbnVtYmVy
PjUzMTQ8L3JlYy1udW1iZXI+PGZvcmVpZ24ta2V5cz48a2V5IGFwcD0iRU4iIGRiLWlkPSIyMnA1
ZnBzeDg5c3Q5cGU5OXY1eHMyeDFkMmRleDVyd3Q1OTAiIHRpbWVzdGFtcD0iMCI+NTMxNDwva2V5
PjwvZm9yZWlnbi1rZXlzPjxyZWYtdHlwZSBuYW1lPSJKb3VybmFsIEFydGljbGUiPjE3PC9yZWYt
dHlwZT48Y29udHJpYnV0b3JzPjxhdXRob3JzPjxhdXRob3I+R3JpZmZpbiwgSy4gSi48L2F1dGhv
cj48YXV0aG9yPkFtYWNoZXIsIFMuIEwuPC9hdXRob3I+PGF1dGhvcj5LaW1tZWwsIEMuIEIuPC9h
dXRob3I+PGF1dGhvcj5LaW1lbG1hbiwgRC48L2F1dGhvcj48L2F1dGhvcnM+PC9jb250cmlidXRv
cnM+PHRpdGxlcz48dGl0bGU+TW9sZWN1bGFyIGlkZW50aWZpY2F0aW9uIG9mIHNwYWRldGFpbDog
cmVndWxhdGlvbiBvZiB6ZWJyYWZpc2ggdHJ1bmsgYW5kIHRhaWwgbWVzb2Rlcm0gZm9ybWF0aW9u
IGJ5IFQtYm94IGdlbmVzPC90aXRsZT48c2Vjb25kYXJ5LXRpdGxlPkRldmVsb3BtZW50PC9zZWNv
bmRhcnktdGl0bGU+PC90aXRsZXM+PHBlcmlvZGljYWw+PGZ1bGwtdGl0bGU+RGV2ZWxvcG1lbnQ8
L2Z1bGwtdGl0bGU+PC9wZXJpb2RpY2FsPjxwYWdlcz4zMzc5LTg4PC9wYWdlcz48dm9sdW1lPjEy
NTwvdm9sdW1lPjxudW1iZXI+MTc8L251bWJlcj48a2V5d29yZHM+PGtleXdvcmQ+QW1pbm8gQWNp
ZCBTZXF1ZW5jZTwva2V5d29yZD48a2V5d29yZD5BbmltYWw8L2tleXdvcmQ+PGtleXdvcmQ+QmFz
ZSBTZXF1ZW5jZTwva2V5d29yZD48a2V5d29yZD5DbG9uaW5nLCBNb2xlY3VsYXI8L2tleXdvcmQ+
PGtleXdvcmQ+RE5BIFByaW1lcnMvZ2VuZXRpY3M8L2tleXdvcmQ+PGtleXdvcmQ+RE5BLUJpbmRp
bmcgUHJvdGVpbnMvZ2VuZXRpY3MvcGh5c2lvbG9neTwva2V5d29yZD48a2V5d29yZD5GaWJyb2Js
YXN0IEdyb3d0aCBGYWN0b3IvcGh5c2lvbG9neTwva2V5d29yZD48a2V5d29yZD5HZW5lIEV4cHJl
c3Npb24gUmVndWxhdGlvbiwgRGV2ZWxvcG1lbnRhbDwva2V5d29yZD48a2V5d29yZD5JbiBTaXR1
IEh5YnJpZGl6YXRpb248L2tleXdvcmQ+PGtleXdvcmQ+TWVzb2Rlcm0vY3l0b2xvZ3kvcGh5c2lv
bG9neTwva2V5d29yZD48a2V5d29yZD5Nb2RlbHMsIEdlbmV0aWM8L2tleXdvcmQ+PGtleXdvcmQ+
TW9sZWN1bGFyIFNlcXVlbmNlIERhdGE8L2tleXdvcmQ+PGtleXdvcmQ+TXV0YXRpb248L2tleXdv
cmQ+PGtleXdvcmQ+UGhlbm90eXBlPC9rZXl3b3JkPjxrZXl3b3JkPlBvbHltZXJhc2UgQ2hhaW4g
UmVhY3Rpb248L2tleXdvcmQ+PGtleXdvcmQ+U2VxdWVuY2UgSG9tb2xvZ3ksIEFtaW5vIEFjaWQ8
L2tleXdvcmQ+PGtleXdvcmQ+U2lnbmFsIFRyYW5zZHVjdGlvbjwva2V5d29yZD48a2V5d29yZD5T
dXBwb3J0LCBOb24tVS5TLiBHb3YmYXBvczt0PC9rZXl3b3JkPjxrZXl3b3JkPlN1cHBvcnQsIFUu
Uy4gR292JmFwb3M7dCwgTm9uLVAuSC5TLjwva2V5d29yZD48a2V5d29yZD5TdXBwb3J0LCBVLlMu
IEdvdiZhcG9zO3QsIFAuSC5TLjwva2V5d29yZD48a2V5d29yZD5UYWlsL2VtYnJ5b2xvZ3k8L2tl
eXdvcmQ+PGtleXdvcmQ+VHJhbnNjcmlwdGlvbiBGYWN0b3JzLypnZW5ldGljcy9waHlzaW9sb2d5
PC9rZXl3b3JkPjxrZXl3b3JkPlZlcnRlYnJhdGVzL2VtYnJ5b2xvZ3kvZ2VuZXRpY3M8L2tleXdv
cmQ+PGtleXdvcmQ+WmVicmFmaXNoLyplbWJyeW9sb2d5LypnZW5ldGljcy9waHlzaW9sb2d5PC9r
ZXl3b3JkPjwva2V5d29yZHM+PGRhdGVzPjx5ZWFyPjE5OTg8L3llYXI+PC9kYXRlcz48bGFiZWw+
OTgzNTk5NDk8L2xhYmVsPjx1cmxzPjxyZWxhdGVkLXVybHM+PHVybD5odHRwOi8vd3d3Lm5jYmku
bmxtLm5paC5nb3YvY2dpLWJpbi9FbnRyZXovcmVmZXJlcj9odHRwOi8vd3d3LmJpb2xvZ2lzdHMu
Y29tL0RldmVsb3BtZW50LzEyNS8xNy9kZXY0MDQwLmh0bWw8L3VybD48L3JlbGF0ZWQtdXJscz48
L3VybHM+PC9yZWNvcmQ+PC9DaXRlPjxDaXRlPjxBdXRob3I+TWFubmluZzwvQXV0aG9yPjxZZWFy
PjIwMTU8L1llYXI+PFJlY051bT45ODc5PC9SZWNOdW0+PHJlY29yZD48cmVjLW51bWJlcj45ODc5
PC9yZWMtbnVtYmVyPjxmb3JlaWduLWtleXM+PGtleSBhcHA9IkVOIiBkYi1pZD0iMjJwNWZwc3g4
OXN0OXBlOTl2NXhzMngxZDJkZXg1cnd0NTkwIiB0aW1lc3RhbXA9IjE0NDQ5MTg0MTEiPjk4Nzk8
L2tleT48L2ZvcmVpZ24ta2V5cz48cmVmLXR5cGUgbmFtZT0iSm91cm5hbCBBcnRpY2xlIj4xNzwv
cmVmLXR5cGU+PGNvbnRyaWJ1dG9ycz48YXV0aG9ycz48YXV0aG9yPk1hbm5pbmcsIEEuIEouPC9h
dXRob3I+PGF1dGhvcj5LaW1lbG1hbiwgRC48L2F1dGhvcj48L2F1dGhvcnM+PC9jb250cmlidXRv
cnM+PGF1dGgtYWRkcmVzcz5EZXBhcnRtZW50IG9mIEJpb2NoZW1pc3RyeSwgVW5pdmVyc2l0eSBv
ZiBXYXNoaW5ndG9uLCBTZWF0dGxlLCBXQSA5ODE5NSwgVVNBLiYjeEQ7RGVwYXJ0bWVudCBvZiBC
aW9jaGVtaXN0cnksIFVuaXZlcnNpdHkgb2YgV2FzaGluZ3RvbiwgU2VhdHRsZSwgV0EgOTgxOTUs
IFVTQS4gRWxlY3Ryb25pYyBhZGRyZXNzOiBraW1lbG1hbkB1dy5lZHUuPC9hdXRoLWFkZHJlc3M+
PHRpdGxlcz48dGl0bGU+VGJ4MTYgYW5kIE1zZ24xIGFyZSByZXF1aXJlZCB0byBlc3RhYmxpc2gg
ZGlyZWN0aW9uYWwgY2VsbCBtaWdyYXRpb24gb2YgemVicmFmaXNoIG1lc29kZXJtYWwgcHJvZ2Vu
aXRvcnM8L3RpdGxlPjxzZWNvbmRhcnktdGl0bGU+RGV2IEJpb2w8L3NlY29uZGFyeS10aXRsZT48
L3RpdGxlcz48cGVyaW9kaWNhbD48ZnVsbC10aXRsZT5EZXYgQmlvbDwvZnVsbC10aXRsZT48L3Bl
cmlvZGljYWw+PHBhZ2VzPjE3Mi0xODU8L3BhZ2VzPjx2b2x1bWU+NDA2PC92b2x1bWU+PG51bWJl
cj4yPC9udW1iZXI+PGtleXdvcmRzPjxrZXl3b3JkPkVtdDwva2V5d29yZD48a2V5d29yZD5NZXNv
ZGVybTwva2V5d29yZD48a2V5d29yZD5Nb3JwaG9nZW5lc2lzPC9rZXl3b3JkPjxrZXl3b3JkPlRi
eDE2PC9rZXl3b3JkPjxrZXl3b3JkPlplYnJhZmlzaDwva2V5d29yZD48L2tleXdvcmRzPjxkYXRl
cz48eWVhcj4yMDE1PC95ZWFyPjxwdWItZGF0ZXM+PGRhdGU+U2VwIDEyPC9kYXRlPjwvcHViLWRh
dGVzPjwvZGF0ZXM+PGlzYm4+MTA5NS01NjRYIChFbGVjdHJvbmljKSYjeEQ7MDAxMi0xNjA2IChM
aW5raW5nKTwvaXNibj48YWNjZXNzaW9uLW51bT4yNjM2ODUwMjwvYWNjZXNzaW9uLW51bT48dXJs
cz48cmVsYXRlZC11cmxzPjx1cmw+aHR0cDovL3d3dy5uY2JpLm5sbS5uaWguZ292L3B1Ym1lZC8y
NjM2ODUwMjwvdXJsPjwvcmVsYXRlZC11cmxzPjwvdXJscz48ZWxlY3Ryb25pYy1yZXNvdXJjZS1u
dW0+MTAuMTAxNi9qLnlkYmlvLjIwMTUuMDkuMDAxPC9lbGVjdHJvbmljLXJlc291cmNlLW51bT48
L3JlY29yZD48L0NpdGU+PENpdGU+PEF1dGhvcj5IYXNzb248L0F1dGhvcj48WWVhcj4yMDEwPC9Z
ZWFyPjxSZWNOdW0+OTg4MjwvUmVjTnVtPjxyZWNvcmQ+PHJlYy1udW1iZXI+OTg4MjwvcmVjLW51
bWJlcj48Zm9yZWlnbi1rZXlzPjxrZXkgYXBwPSJFTiIgZGItaWQ9IjIycDVmcHN4ODlzdDlwZTk5
djV4czJ4MWQyZGV4NXJ3dDU5MCIgdGltZXN0YW1wPSIxNDQ0OTE4OTA5Ij45ODgyPC9rZXk+PC9m
b3JlaWduLWtleXM+PHJlZi10eXBlIG5hbWU9IkpvdXJuYWwgQXJ0aWNsZSI+MTc8L3JlZi10eXBl
Pjxjb250cmlidXRvcnM+PGF1dGhvcnM+PGF1dGhvcj5IYXNzb24sIFAuPC9hdXRob3I+PGF1dGhv
cj5EZUxhdXJpZXIsIEEuPC9hdXRob3I+PGF1dGhvcj5CZW5uZXR0LCBNLjwvYXV0aG9yPjxhdXRo
b3I+R3JpZ29yaWV2YSwgRS48L2F1dGhvcj48YXV0aG9yPk5haWNoZSwgTC4gQS48L2F1dGhvcj48
YXV0aG9yPlBhcGFpb2Fubm91LCBWLiBFLjwvYXV0aG9yPjxhdXRob3I+TW9odW4sIFQuIEouPC9h
dXRob3I+PGF1dGhvcj5Mb2dhbiwgTS4gUC48L2F1dGhvcj48L2F1dGhvcnM+PC9jb250cmlidXRv
cnM+PGF1dGgtYWRkcmVzcz5EaXZpc2lvbiBvZiBEZXZlbG9wbWVudGFsIEJpb2xvZ3ksIE1SQy1O
YXRpb25hbCBJbnN0aXR1dGUgZm9yIE1lZGljYWwgUmVzZWFyY2gsIE1pbGwgSGlsbCwgTG9uZG9u
IE5XNyAxQUEsIFVuaXRlZCBLaW5nZG9tLjwvYXV0aC1hZGRyZXNzPjx0aXRsZXM+PHRpdGxlPlRi
eDQgYW5kIHRieDUgYWN0aW5nIGluIGNvbm5lY3RpdmUgdGlzc3VlIGFyZSByZXF1aXJlZCBmb3Ig
bGltYiBtdXNjbGUgYW5kIHRlbmRvbiBwYXR0ZXJuaW5nPC90aXRsZT48c2Vjb25kYXJ5LXRpdGxl
PkRldiBDZWxsPC9zZWNvbmRhcnktdGl0bGU+PC90aXRsZXM+PHBlcmlvZGljYWw+PGZ1bGwtdGl0
bGU+RGV2IENlbGw8L2Z1bGwtdGl0bGU+PC9wZXJpb2RpY2FsPjxwYWdlcz4xNDgtNTY8L3BhZ2Vz
Pjx2b2x1bWU+MTg8L3ZvbHVtZT48bnVtYmVyPjE8L251bWJlcj48a2V5d29yZHM+PGtleXdvcmQ+
QW5pbWFsczwva2V5d29yZD48a2V5d29yZD5Cb2R5IFBhdHRlcm5pbmcvcGh5c2lvbG9neTwva2V5
d29yZD48a2V5d29yZD5DYWRoZXJpbnMvbWV0YWJvbGlzbTwva2V5d29yZD48a2V5d29yZD5Db25u
ZWN0aXZlIFRpc3N1ZS8qZW1icnlvbG9neS9tZXRhYm9saXNtPC9rZXl3b3JkPjxrZXl3b3JkPkV4
dHJlbWl0aWVzLyplbWJyeW9sb2d5PC9rZXl3b3JkPjxrZXl3b3JkPkZvcmVsaW1iL2VtYnJ5b2xv
Z3k8L2tleXdvcmQ+PGtleXdvcmQ+R2VuZSBFeHByZXNzaW9uIFJlZ3VsYXRpb24sIERldmVsb3Bt
ZW50YWwvcGh5c2lvbG9neTwva2V5d29yZD48a2V5d29yZD5IaW5kbGltYi9lbWJyeW9sb2d5PC9r
ZXl3b3JkPjxrZXl3b3JkPkxpbWIgQnVkcy9lbWJyeW9sb2d5PC9rZXl3b3JkPjxrZXl3b3JkPk1p
Y2U8L2tleXdvcmQ+PGtleXdvcmQ+TWljZSwgVHJhbnNnZW5pYzwva2V5d29yZD48a2V5d29yZD5N
dXNjbGUsIFNrZWxldGFsLyplbWJyeW9sb2d5PC9rZXl3b3JkPjxrZXl3b3JkPlQtQm94IERvbWFp
biBQcm90ZWlucy9nZW5ldGljcy8qbWV0YWJvbGlzbTwva2V5d29yZD48a2V5d29yZD5UZW5kb25z
LyplbWJyeW9sb2d5PC9rZXl3b3JkPjxrZXl3b3JkPmJldGEgQ2F0ZW5pbi9tZXRhYm9saXNtPC9r
ZXl3b3JkPjwva2V5d29yZHM+PGRhdGVzPjx5ZWFyPjIwMTA8L3llYXI+PHB1Yi1kYXRlcz48ZGF0
ZT5KYW4gMTk8L2RhdGU+PC9wdWItZGF0ZXM+PC9kYXRlcz48aXNibj4xODc4LTE1NTEgKEVsZWN0
cm9uaWMpJiN4RDsxNTM0LTU4MDcgKExpbmtpbmcpPC9pc2JuPjxhY2Nlc3Npb24tbnVtPjIwMTUy
MTg1PC9hY2Nlc3Npb24tbnVtPjx1cmxzPjxyZWxhdGVkLXVybHM+PHVybD5odHRwOi8vd3d3Lm5j
YmkubmxtLm5paC5nb3YvcHVibWVkLzIwMTUyMTg1PC91cmw+PC9yZWxhdGVkLXVybHM+PC91cmxz
PjxjdXN0b20yPlBNQzMwMzQ2NDM8L2N1c3RvbTI+PGVsZWN0cm9uaWMtcmVzb3VyY2UtbnVtPjEw
LjEwMTYvai5kZXZjZWwuMjAwOS4xMS4wMTM8L2VsZWN0cm9uaWMtcmVzb3VyY2UtbnVtPjwvcmVj
b3JkPjwvQ2l0ZT48Q2l0ZT48QXV0aG9yPldlaW5iZXJnPC9BdXRob3I+PFllYXI+MTk5NjwvWWVh
cj48UmVjTnVtPjc3NDA8L1JlY051bT48cmVjb3JkPjxyZWMtbnVtYmVyPjc3NDA8L3JlYy1udW1i
ZXI+PGZvcmVpZ24ta2V5cz48a2V5IGFwcD0iRU4iIGRiLWlkPSIyMnA1ZnBzeDg5c3Q5cGU5OXY1
eHMyeDFkMmRleDVyd3Q1OTAiIHRpbWVzdGFtcD0iMCI+Nzc0MDwva2V5PjwvZm9yZWlnbi1rZXlz
PjxyZWYtdHlwZSBuYW1lPSJKb3VybmFsIEFydGljbGUiPjE3PC9yZWYtdHlwZT48Y29udHJpYnV0
b3JzPjxhdXRob3JzPjxhdXRob3I+V2VpbmJlcmcsIEUuIFMuPC9hdXRob3I+PGF1dGhvcj5BbGxl
bmRlLCBNLiBMLjwvYXV0aG9yPjxhdXRob3I+S2VsbHksIEMuIFMuPC9hdXRob3I+PGF1dGhvcj5B
YmRlbGhhbWlkLCBBLjwvYXV0aG9yPjxhdXRob3I+TXVyYWthbWksIFQuPC9hdXRob3I+PGF1dGhv
cj5BbmRlcm1hbm4sIFAuPC9hdXRob3I+PGF1dGhvcj5Eb2VycmUsIE8uIEcuPC9hdXRob3I+PGF1
dGhvcj5HcnVud2FsZCwgRC4gSi48L2F1dGhvcj48YXV0aG9yPlJpZ2dsZW1hbiwgQi48L2F1dGhv
cj48L2F1dGhvcnM+PC9jb250cmlidXRvcnM+PGF1dGgtYWRkcmVzcz5EZXBhcnRtZW50IG9mIEJp
b2xvZ3ksIFVuaXZlcnNpdHkgb2YgUGVubnN5bHZhbmlhLCBQaGlsYWRlbHBoaWEgMTkxMDQsIFVT
QS48L2F1dGgtYWRkcmVzcz48dGl0bGVzPjx0aXRsZT5EZXZlbG9wbWVudGFsIHJlZ3VsYXRpb24g
b2YgemVicmFmaXNoIE15b0QgaW4gd2lsZC10eXBlLCBubyB0YWlsIGFuZCBzcGFkZXRhaWwgZW1i
cnlvczwvdGl0bGU+PHNlY29uZGFyeS10aXRsZT5EZXZlbG9wbWVudDwvc2Vjb25kYXJ5LXRpdGxl
PjwvdGl0bGVzPjxwZXJpb2RpY2FsPjxmdWxsLXRpdGxlPkRldmVsb3BtZW50PC9mdWxsLXRpdGxl
PjwvcGVyaW9kaWNhbD48cGFnZXM+MjcxLTgwPC9wYWdlcz48dm9sdW1lPjEyMjwvdm9sdW1lPjxu
dW1iZXI+MTwvbnVtYmVyPjxrZXl3b3Jkcz48a2V5d29yZD5BbWlubyBBY2lkIFNlcXVlbmNlPC9r
ZXl3b3JkPjxrZXl3b3JkPkFuaW1hbHM8L2tleXdvcmQ+PGtleXdvcmQ+QmFzZSBTZXF1ZW5jZTwv
a2V5d29yZD48a2V5d29yZD5ETkEgUHJpbWVycy9nZW5ldGljczwva2V5d29yZD48a2V5d29yZD5E
TkEsIENvbXBsZW1lbnRhcnkvZ2VuZXRpY3M8L2tleXdvcmQ+PGtleXdvcmQ+RE5BLUJpbmRpbmcg
UHJvdGVpbnMvZ2VuZXRpY3M8L2tleXdvcmQ+PGtleXdvcmQ+KkdlbmUgRXhwcmVzc2lvbiBSZWd1
bGF0aW9uLCBEZXZlbG9wbWVudGFsPC9rZXl3b3JkPjxrZXl3b3JkPkluIFNpdHUgSHlicmlkaXph
dGlvbjwva2V5d29yZD48a2V5d29yZD5Nb2xlY3VsYXIgU2VxdWVuY2UgRGF0YTwva2V5d29yZD48
a2V5d29yZD5Nb2xlY3VsYXIgU3RydWN0dXJlPC9rZXl3b3JkPjxrZXl3b3JkPk11c2NsZSwgU2tl
bGV0YWwvZW1icnlvbG9neS9tZXRhYm9saXNtPC9rZXl3b3JkPjxrZXl3b3JkPk11dGF0aW9uPC9r
ZXl3b3JkPjxrZXl3b3JkPk15b0QgUHJvdGVpbi9jaGVtaXN0cnkvKmdlbmV0aWNzPC9rZXl3b3Jk
PjxrZXl3b3JkPk15b2dlbmluL2dlbmV0aWNzPC9rZXl3b3JkPjxrZXl3b3JkPlByb3RlaW5zL2dl
bmV0aWNzPC9rZXl3b3JkPjxrZXl3b3JkPlNlcXVlbmNlIEhvbW9sb2d5LCBBbWlubyBBY2lkPC9r
ZXl3b3JkPjxrZXl3b3JkPlN1cHBvcnQsIE5vbi1VLlMuIEdvdiZhcG9zO3Q8L2tleXdvcmQ+PGtl
eXdvcmQ+U3VwcG9ydCwgVS5TLiBHb3YmYXBvczt0LCBOb24tUC5ILlMuPC9rZXl3b3JkPjxrZXl3
b3JkPlN1cHBvcnQsIFUuUy4gR292JmFwb3M7dCwgUC5ILlMuPC9rZXl3b3JkPjxrZXl3b3JkPlRp
bWUgRmFjdG9yczwva2V5d29yZD48a2V5d29yZD4qVHJhbnMtQWN0aXZhdG9yczwva2V5d29yZD48
a2V5d29yZD4qVHJhbnNjcmlwdGlvbiBGYWN0b3JzPC9rZXl3b3JkPjxrZXl3b3JkPlplYnJhZmlz
aC8qZW1icnlvbG9neS8qZ2VuZXRpY3M8L2tleXdvcmQ+PC9rZXl3b3Jkcz48ZGF0ZXM+PHllYXI+
MTk5NjwveWVhcj48cHViLWRhdGVzPjxkYXRlPkphbjwvZGF0ZT48L3B1Yi1kYXRlcz48L2RhdGVz
PjxhY2Nlc3Npb24tbnVtPjg1NjU4Mzk8L2FjY2Vzc2lvbi1udW0+PHVybHM+PHJlbGF0ZWQtdXJs
cz48dXJsPmh0dHA6Ly93d3cubmNiaS5ubG0ubmloLmdvdi9lbnRyZXovcXVlcnkuZmNnaT9jbWQ9
UmV0cmlldmUmYW1wO2RiPVB1Yk1lZCZhbXA7ZG9wdD1DaXRhdGlvbiZhbXA7bGlzdF91aWRzPTg1
NjU4Mzk8L3VybD48L3JlbGF0ZWQtdXJscz48L3VybHM+PC9yZWNvcmQ+PC9DaXRlPjxDaXRlPjxB
dXRob3I+Q2hhcG1hbjwvQXV0aG9yPjxZZWFyPjE5OTg8L1llYXI+PFJlY051bT45ODkxPC9SZWNO
dW0+PHJlY29yZD48cmVjLW51bWJlcj45ODkxPC9yZWMtbnVtYmVyPjxmb3JlaWduLWtleXM+PGtl
eSBhcHA9IkVOIiBkYi1pZD0iMjJwNWZwc3g4OXN0OXBlOTl2NXhzMngxZDJkZXg1cnd0NTkwIiB0
aW1lc3RhbXA9IjE0NDQ5MTkyNzIiPjk4OTE8L2tleT48L2ZvcmVpZ24ta2V5cz48cmVmLXR5cGUg
bmFtZT0iSm91cm5hbCBBcnRpY2xlIj4xNzwvcmVmLXR5cGU+PGNvbnRyaWJ1dG9ycz48YXV0aG9y
cz48YXV0aG9yPkNoYXBtYW4sIEQuIEwuPC9hdXRob3I+PGF1dGhvcj5QYXBhaW9hbm5vdSwgVi4g
RS48L2F1dGhvcj48L2F1dGhvcnM+PC9jb250cmlidXRvcnM+PGF1dGgtYWRkcmVzcz5EZXBhcnRt
ZW50IG9mIEdlbmV0aWNzIGFuZCBEZXZlbG9wbWVudCwgQ29sbGVnZSBvZiBQaHlzaWNpYW5zIGFu
ZCBTdXJnZW9ucyBvZiBDb2x1bWJpYSBVbml2ZXJzaXR5LCBOZXcgWW9yaywgTmV3IFlvcmsgMTAw
MzIsIFVTQS48L2F1dGgtYWRkcmVzcz48dGl0bGVzPjx0aXRsZT5UaHJlZSBuZXVyYWwgdHViZXMg
aW4gbW91c2UgZW1icnlvcyB3aXRoIG11dGF0aW9ucyBpbiB0aGUgVC1ib3ggZ2VuZSBUYng2PC90
aXRsZT48c2Vjb25kYXJ5LXRpdGxlPk5hdHVyZTwvc2Vjb25kYXJ5LXRpdGxlPjwvdGl0bGVzPjxw
ZXJpb2RpY2FsPjxmdWxsLXRpdGxlPk5hdHVyZTwvZnVsbC10aXRsZT48L3BlcmlvZGljYWw+PHBh
Z2VzPjY5NS03PC9wYWdlcz48dm9sdW1lPjM5MTwvdm9sdW1lPjxudW1iZXI+NjY2ODwvbnVtYmVy
PjxrZXl3b3Jkcz48a2V5d29yZD5BbmltYWxzPC9rZXl3b3JkPjxrZXl3b3JkPkJpb2xvZ2ljYWwg
TWFya2Vyczwva2V5d29yZD48a2V5d29yZD5Cb2R5IFBhdHRlcm5pbmc8L2tleXdvcmQ+PGtleXdv
cmQ+Q2VsbCBEaWZmZXJlbnRpYXRpb248L2tleXdvcmQ+PGtleXdvcmQ+RW1icnlvbmljIGFuZCBG
ZXRhbCBEZXZlbG9wbWVudC8qZ2VuZXRpY3M8L2tleXdvcmQ+PGtleXdvcmQ+RmVtYWxlPC9rZXl3
b3JkPjxrZXl3b3JkPkdlbmUgVGFyZ2V0aW5nPC9rZXl3b3JkPjxrZXl3b3JkPk1hbGU8L2tleXdv
cmQ+PGtleXdvcmQ+TWljZTwva2V5d29yZD48a2V5d29yZD5NaWNlLCBJbmJyZWQgQzU3Qkw8L2tl
eXdvcmQ+PGtleXdvcmQ+Kk11dGFnZW5lc2lzPC9rZXl3b3JkPjxrZXl3b3JkPk5lcnZvdXMgU3lz
dGVtLyplbWJyeW9sb2d5PC9rZXl3b3JkPjxrZXl3b3JkPlNvbWl0ZXMvY3l0b2xvZ3k8L2tleXdv
cmQ+PGtleXdvcmQ+VHJhbnNjcmlwdGlvbiBGYWN0b3JzLypnZW5ldGljczwva2V5d29yZD48L2tl
eXdvcmRzPjxkYXRlcz48eWVhcj4xOTk4PC95ZWFyPjxwdWItZGF0ZXM+PGRhdGU+RmViIDEyPC9k
YXRlPjwvcHViLWRhdGVzPjwvZGF0ZXM+PGlzYm4+MDAyOC0wODM2IChQcmludCkmI3hEOzAwMjgt
MDgzNiAoTGlua2luZyk8L2lzYm4+PGFjY2Vzc2lvbi1udW0+OTQ5MDQxMjwvYWNjZXNzaW9uLW51
bT48dXJscz48cmVsYXRlZC11cmxzPjx1cmw+aHR0cDovL3d3dy5uY2JpLm5sbS5uaWguZ292L3B1
Ym1lZC85NDkwNDEyPC91cmw+PC9yZWxhdGVkLXVybHM+PC91cmxzPjxlbGVjdHJvbmljLXJlc291
cmNlLW51bT4xMC4xMDM4LzM1NjI0PC9lbGVjdHJvbmljLXJlc291cmNlLW51bT48L3JlY29yZD48
L0NpdGU+PENpdGU+PEF1dGhvcj5XaW5kbmVyPC9BdXRob3I+PFllYXI+MjAxNTwvWWVhcj48UmVj
TnVtPjk3NDQ8L1JlY051bT48cmVjb3JkPjxyZWMtbnVtYmVyPjk3NDQ8L3JlYy1udW1iZXI+PGZv
cmVpZ24ta2V5cz48a2V5IGFwcD0iRU4iIGRiLWlkPSIyMnA1ZnBzeDg5c3Q5cGU5OXY1eHMyeDFk
MmRleDVyd3Q1OTAiIHRpbWVzdGFtcD0iMTQzOTczNzE3OSI+OTc0NDwva2V5PjwvZm9yZWlnbi1r
ZXlzPjxyZWYtdHlwZSBuYW1lPSJKb3VybmFsIEFydGljbGUiPjE3PC9yZWYtdHlwZT48Y29udHJp
YnV0b3JzPjxhdXRob3JzPjxhdXRob3I+V2luZG5lciwgUy4gRS48L2F1dGhvcj48YXV0aG9yPkRv
cmlzLCBSLiBBLjwvYXV0aG9yPjxhdXRob3I+RmVyZ3Vzb24sIEMuIE0uPC9hdXRob3I+PGF1dGhv
cj5OZWxzb24sIEEuIEMuPC9hdXRob3I+PGF1dGhvcj5WYWxlbnRpbiwgRy48L2F1dGhvcj48YXV0
aG9yPlRhbiwgSC48L2F1dGhvcj48YXV0aG9yPk9hdGVzLCBBLiBDLjwvYXV0aG9yPjxhdXRob3I+
V2FyZGxlLCBGLiBDLjwvYXV0aG9yPjxhdXRob3I+RGV2b3RvLCBTLiBILjwvYXV0aG9yPjwvYXV0
aG9ycz48L2NvbnRyaWJ1dG9ycz48YXV0aC1hZGRyZXNzPkRlcGFydG1lbnQgb2YgQmlvbG9neSwg
V2VzbGV5YW4gVW5pdmVyc2l0eSwgTWlkZGxldG93biwgQ1QgMDY0NTksIFVTQS4mI3hEO1JhbmRh
bGwgRGl2aXNpb24gb2YgQ2VsbCBhbmQgTW9sZWN1bGFyIEJpb3BoeXNpY3MsIE5ldyBIdW50JmFw
b3M7cyBIb3VzZSwgS2luZyZhcG9zO3MgQ29sbGVnZSBMb25kb24sIEd1eSZhcG9zO3MgQ2FtcHVz
LCBMb25kb24sIFNFMSAxVUwsIFVLLiYjeEQ7TVJDIE5hdGlvbmFsIEluc3RpdHV0ZSBmb3IgTWVk
aWNhbCBSZXNlYXJjaCwgVGhlIFJpZGdld2F5LCBNaWxsIEhpbGwsIExvbmRvbiwgTlc3IDFBQSwg
VUsuJiN4RDtEZXBhcnRtZW50IG9mIEJpb2xvZ3ksIFdlc2xleWFuIFVuaXZlcnNpdHksIE1pZGRs
ZXRvd24sIENUIDA2NDU5LCBVU0Egc2Rldm90b0B3ZXNsZXlhbi5lZHUuPC9hdXRoLWFkZHJlc3M+
PHRpdGxlcz48dGl0bGU+VGJ4NiwgTWVzcC1iIGFuZCBSaXBwbHkxIHJlZ3VsYXRlIHRoZSBvbnNl
dCBvZiBza2VsZXRhbCBteW9nZW5lc2lzIGluIHplYnJhZmlzaDwvdGl0bGU+PHNlY29uZGFyeS10
aXRsZT5EZXZlbG9wbWVudDwvc2Vjb25kYXJ5LXRpdGxlPjwvdGl0bGVzPjxwZXJpb2RpY2FsPjxm
dWxsLXRpdGxlPkRldmVsb3BtZW50PC9mdWxsLXRpdGxlPjwvcGVyaW9kaWNhbD48cGFnZXM+MTE1
OS02ODwvcGFnZXM+PHZvbHVtZT4xNDI8L3ZvbHVtZT48bnVtYmVyPjY8L251bWJlcj48a2V5d29y
ZHM+PGtleXdvcmQ+QW5pbWFsczwva2V5d29yZD48a2V5d29yZD5BbmltYWxzLCBHZW5ldGljYWxs
eSBNb2RpZmllZDwva2V5d29yZD48a2V5d29yZD5BbnRpYm9kaWVzLCBNb25vY2xvbmFsPC9rZXl3
b3JkPjxrZXl3b3JkPkJhc2UgU2VxdWVuY2U8L2tleXdvcmQ+PGtleXdvcmQ+QmFzaWMgSGVsaXgt
TG9vcC1IZWxpeCBUcmFuc2NyaXB0aW9uIEZhY3RvcnMvKm1ldGFib2xpc208L2tleXdvcmQ+PGtl
eXdvcmQ+Q2hyb21hdGluIEltbXVub3ByZWNpcGl0YXRpb248L2tleXdvcmQ+PGtleXdvcmQ+R2Vu
ZSBFeHByZXNzaW9uIFJlZ3VsYXRpb24sIERldmVsb3BtZW50YWwvZ2VuZXRpY3MvKnBoeXNpb2xv
Z3k8L2tleXdvcmQ+PGtleXdvcmQ+R2VuZSBLbm9ja2Rvd24gVGVjaG5pcXVlczwva2V5d29yZD48
a2V5d29yZD5HZW5lIFJlZ3VsYXRvcnkgTmV0d29ya3MvZ2VuZXRpY3MvcGh5c2lvbG9neTwva2V5
d29yZD48a2V5d29yZD5JbW11bm9oaXN0b2NoZW1pc3RyeTwva2V5d29yZD48a2V5d29yZD5JbiBT
aXR1IEh5YnJpZGl6YXRpb248L2tleXdvcmQ+PGtleXdvcmQ+TW9sZWN1bGFyIFNlcXVlbmNlIERh
dGE8L2tleXdvcmQ+PGtleXdvcmQ+TW9ycGhvbGlub3MvZ2VuZXRpY3M8L2tleXdvcmQ+PGtleXdv
cmQ+TXVzY2xlIERldmVsb3BtZW50LypwaHlzaW9sb2d5PC9rZXl3b3JkPjxrZXl3b3JkPk11c2Ns
ZSwgU2tlbGV0YWwvKmVtYnJ5b2xvZ3k8L2tleXdvcmQ+PGtleXdvcmQ+TnVjbGVhciBQcm90ZWlu
cy8qbWV0YWJvbGlzbTwva2V5d29yZD48a2V5d29yZD5SZXZlcnNlIFRyYW5zY3JpcHRhc2UgUG9s
eW1lcmFzZSBDaGFpbiBSZWFjdGlvbjwva2V5d29yZD48a2V5d29yZD5TZXF1ZW5jZSBBbmFseXNp
cywgRE5BPC9rZXl3b3JkPjxrZXl3b3JkPlNvbWl0ZXMvZW1icnlvbG9neTwva2V5d29yZD48a2V5
d29yZD5ULUJveCBEb21haW4gUHJvdGVpbnMvaW1tdW5vbG9neS8qbWV0YWJvbGlzbTwva2V5d29y
ZD48a2V5d29yZD5aZWJyYWZpc2gvKmVtYnJ5b2xvZ3k8L2tleXdvcmQ+PGtleXdvcmQ+WmVicmFm
aXNoIFByb3RlaW5zL2ltbXVub2xvZ3kvKm1ldGFib2xpc208L2tleXdvcmQ+PGtleXdvcmQ+RGVy
bW9teW90b21lPC9rZXl3b3JkPjxrZXl3b3JkPkRldGVybWluYXRpb24gZnJvbnQ8L2tleXdvcmQ+
PGtleXdvcmQ+R2VuZSByZWd1bGF0b3J5IG5ldHdvcms8L2tleXdvcmQ+PGtleXdvcmQ+SGVhdCBz
aG9jazwva2V5d29yZD48a2V5d29yZD5NYXR1cmF0aW9uPC9rZXl3b3JkPjxrZXl3b3JkPk15b3Rv
bWU8L2tleXdvcmQ+PGtleXdvcmQ+UHJvdGVpbiBkZWdyYWRhdGlvbjwva2V5d29yZD48a2V5d29y
ZD5TZWdtZW50YXRpb248L2tleXdvcmQ+PGtleXdvcmQ+V2F2ZWZyb250PC9rZXl3b3JkPjxrZXl3
b3JkPlplYnJhZmlzaDwva2V5d29yZD48L2tleXdvcmRzPjxkYXRlcz48eWVhcj4yMDE1PC95ZWFy
PjxwdWItZGF0ZXM+PGRhdGU+TWFyIDE1PC9kYXRlPjwvcHViLWRhdGVzPjwvZGF0ZXM+PGlzYm4+
MTQ3Ny05MTI5IChFbGVjdHJvbmljKSYjeEQ7MDk1MC0xOTkxIChMaW5raW5nKTwvaXNibj48YWNj
ZXNzaW9uLW51bT4yNTcyNTA2NzwvYWNjZXNzaW9uLW51bT48dXJscz48cmVsYXRlZC11cmxzPjx1
cmw+aHR0cDovL3d3dy5uY2JpLm5sbS5uaWguZ292L3B1Ym1lZC8yNTcyNTA2NzwvdXJsPjwvcmVs
YXRlZC11cmxzPjwvdXJscz48Y3VzdG9tMj5QTUM0MzYwMTgwPC9jdXN0b20yPjxlbGVjdHJvbmlj
LXJlc291cmNlLW51bT4xMC4xMjQyL2Rldi4xMTM0MzE8L2VsZWN0cm9uaWMtcmVzb3VyY2UtbnVt
PjwvcmVjb3JkPjwvQ2l0ZT48Q2l0ZT48QXV0aG9yPktpbW1lbDwvQXV0aG9yPjxZZWFyPjE5ODk8
L1llYXI+PFJlY051bT4yMjE2PC9SZWNOdW0+PHJlY29yZD48cmVjLW51bWJlcj4yMjE2PC9yZWMt
bnVtYmVyPjxmb3JlaWduLWtleXM+PGtleSBhcHA9IkVOIiBkYi1pZD0iMjJwNWZwc3g4OXN0OXBl
OTl2NXhzMngxZDJkZXg1cnd0NTkwIiB0aW1lc3RhbXA9IjAiPjIyMTY8L2tleT48L2ZvcmVpZ24t
a2V5cz48cmVmLXR5cGUgbmFtZT0iSm91cm5hbCBBcnRpY2xlIj4xNzwvcmVmLXR5cGU+PGNvbnRy
aWJ1dG9ycz48YXV0aG9ycz48YXV0aG9yPktpbW1lbCwgQy5CLjwvYXV0aG9yPjxhdXRob3I+S2Fu
ZSwgRC5BLjwvYXV0aG9yPjxhdXRob3I+V2Fsa2VyLCBDLjwvYXV0aG9yPjxhdXRob3I+V2FyZ2Es
IFIuTS48L2F1dGhvcj48YXV0aG9yPlJvdGhtYW4sIE0uQi48L2F1dGhvcj48L2F1dGhvcnM+PC9j
b250cmlidXRvcnM+PHRpdGxlcz48dGl0bGU+QSBtdXRhdGlvbiB0aGF0IGNoYW5nZXMgY2VsbCBt
b3ZlbWVudCBhbmQgY2VsbCBmYXRlIGluIHRoZSB6ZWJyYWZpc2ggZW1icnlvPC90aXRsZT48c2Vj
b25kYXJ5LXRpdGxlPk5hdHVyZTwvc2Vjb25kYXJ5LXRpdGxlPjwvdGl0bGVzPjxwZXJpb2RpY2Fs
PjxmdWxsLXRpdGxlPk5hdHVyZTwvZnVsbC10aXRsZT48L3BlcmlvZGljYWw+PHBhZ2VzPjM1OC0z
NjI8L3BhZ2VzPjx2b2x1bWU+MzM3PC92b2x1bWU+PG51bWJlcj5KQU48L251bWJlcj48ZGF0ZXM+
PHllYXI+MTk4OTwveWVhcj48L2RhdGVzPjx1cmxzPjwvdXJscz48L3JlY29yZD48L0NpdGU+PENp
dGU+PEF1dGhvcj5LaW1tZWw8L0F1dGhvcj48WWVhcj4xOTg5PC9ZZWFyPjxSZWNOdW0+MjIxNjwv
UmVjTnVtPjxyZWNvcmQ+PHJlYy1udW1iZXI+MjIxNjwvcmVjLW51bWJlcj48Zm9yZWlnbi1rZXlz
PjxrZXkgYXBwPSJFTiIgZGItaWQ9IjIycDVmcHN4ODlzdDlwZTk5djV4czJ4MWQyZGV4NXJ3dDU5
MCIgdGltZXN0YW1wPSIwIj4yMjE2PC9rZXk+PC9mb3JlaWduLWtleXM+PHJlZi10eXBlIG5hbWU9
IkpvdXJuYWwgQXJ0aWNsZSI+MTc8L3JlZi10eXBlPjxjb250cmlidXRvcnM+PGF1dGhvcnM+PGF1
dGhvcj5LaW1tZWwsIEMuQi48L2F1dGhvcj48YXV0aG9yPkthbmUsIEQuQS48L2F1dGhvcj48YXV0
aG9yPldhbGtlciwgQy48L2F1dGhvcj48YXV0aG9yPldhcmdhLCBSLk0uPC9hdXRob3I+PGF1dGhv
cj5Sb3RobWFuLCBNLkIuPC9hdXRob3I+PC9hdXRob3JzPjwvY29udHJpYnV0b3JzPjx0aXRsZXM+
PHRpdGxlPkEgbXV0YXRpb24gdGhhdCBjaGFuZ2VzIGNlbGwgbW92ZW1lbnQgYW5kIGNlbGwgZmF0
ZSBpbiB0aGUgemVicmFmaXNoIGVtYnJ5bzwvdGl0bGU+PHNlY29uZGFyeS10aXRsZT5OYXR1cmU8
L3NlY29uZGFyeS10aXRsZT48L3RpdGxlcz48cGVyaW9kaWNhbD48ZnVsbC10aXRsZT5OYXR1cmU8
L2Z1bGwtdGl0bGU+PC9wZXJpb2RpY2FsPjxwYWdlcz4zNTgtMzYyPC9wYWdlcz48dm9sdW1lPjMz
Nzwvdm9sdW1lPjxudW1iZXI+SkFOPC9udW1iZXI+PGRhdGVzPjx5ZWFyPjE5ODk8L3llYXI+PC9k
YXRlcz48dXJscz48L3VybHM+PC9yZWNvcmQ+PC9DaXRlPjxDaXRlPjxBdXRob3I+S2ltbWVsPC9B
dXRob3I+PFllYXI+MTk4OTwvWWVhcj48UmVjTnVtPjIyMTY8L1JlY051bT48cmVjb3JkPjxyZWMt
bnVtYmVyPjIyMTY8L3JlYy1udW1iZXI+PGZvcmVpZ24ta2V5cz48a2V5IGFwcD0iRU4iIGRiLWlk
PSIyMnA1ZnBzeDg5c3Q5cGU5OXY1eHMyeDFkMmRleDVyd3Q1OTAiIHRpbWVzdGFtcD0iMCI+MjIx
Njwva2V5PjwvZm9yZWlnbi1rZXlzPjxyZWYtdHlwZSBuYW1lPSJKb3VybmFsIEFydGljbGUiPjE3
PC9yZWYtdHlwZT48Y29udHJpYnV0b3JzPjxhdXRob3JzPjxhdXRob3I+S2ltbWVsLCBDLkIuPC9h
dXRob3I+PGF1dGhvcj5LYW5lLCBELkEuPC9hdXRob3I+PGF1dGhvcj5XYWxrZXIsIEMuPC9hdXRo
b3I+PGF1dGhvcj5XYXJnYSwgUi5NLjwvYXV0aG9yPjxhdXRob3I+Um90aG1hbiwgTS5CLjwvYXV0
aG9yPjwvYXV0aG9ycz48L2NvbnRyaWJ1dG9ycz48dGl0bGVzPjx0aXRsZT5BIG11dGF0aW9uIHRo
YXQgY2hhbmdlcyBjZWxsIG1vdmVtZW50IGFuZCBjZWxsIGZhdGUgaW4gdGhlIHplYnJhZmlzaCBl
bWJyeW88L3RpdGxlPjxzZWNvbmRhcnktdGl0bGU+TmF0dXJlPC9zZWNvbmRhcnktdGl0bGU+PC90
aXRsZXM+PHBlcmlvZGljYWw+PGZ1bGwtdGl0bGU+TmF0dXJlPC9mdWxsLXRpdGxlPjwvcGVyaW9k
aWNhbD48cGFnZXM+MzU4LTM2MjwvcGFnZXM+PHZvbHVtZT4zMzc8L3ZvbHVtZT48bnVtYmVyPkpB
TjwvbnVtYmVyPjxkYXRlcz48eWVhcj4xOTg5PC95ZWFyPjwvZGF0ZXM+PHVybHM+PC91cmxzPjwv
cmVjb3JkPjwvQ2l0ZT48Q2l0ZT48QXV0aG9yPk5hbmRraXNob3JlPC9BdXRob3I+PFllYXI+MjAx
ODwvWWVhcj48UmVjTnVtPjEwNTQ0PC9SZWNOdW0+PHJlY29yZD48cmVjLW51bWJlcj4xMDU0NDwv
cmVjLW51bWJlcj48Zm9yZWlnbi1rZXlzPjxrZXkgYXBwPSJFTiIgZGItaWQ9IjIycDVmcHN4ODlz
dDlwZTk5djV4czJ4MWQyZGV4NXJ3dDU5MCIgdGltZXN0YW1wPSIxNTc5MDMyMzYxIj4xMDU0NDwv
a2V5PjwvZm9yZWlnbi1rZXlzPjxyZWYtdHlwZSBuYW1lPSJKb3VybmFsIEFydGljbGUiPjE3PC9y
ZWYtdHlwZT48Y29udHJpYnV0b3JzPjxhdXRob3JzPjxhdXRob3I+TmFuZGtpc2hvcmUsIE4uPC9h
dXRob3I+PGF1dGhvcj5WeWFzLCBCLjwvYXV0aG9yPjxhdXRob3I+SmF2YWxpLCBBLjwvYXV0aG9y
PjxhdXRob3I+R2hvc2gsIFMuPC9hdXRob3I+PGF1dGhvcj5TYW1iYXNpdmFuLCBSLjwvYXV0aG9y
PjwvYXV0aG9ycz48L2NvbnRyaWJ1dG9ycz48YXV0aC1hZGRyZXNzPkluc3RpdHV0ZSBmb3IgU3Rl
bSBDZWxsIEJpb2xvZ3kgYW5kIFJlZ2VuZXJhdGl2ZSBNZWRpY2luZSwgR0tWSyBDYW1wdXMsIEJl
bGxhcnkgUm9hZCwgQmVuZ2FsdXJ1IDU2MDA2NSwgSW5kaWEuJiN4RDtTQVNUUkEgVW5pdmVyc2l0
eSwgVGhpcnVtYWxhaXNhbXVkcmFtLCBUaGFuamF2dXIgNjEzNDAxLCBJbmRpYS4mI3hEO01hbmlw
YWwgQWNhZGVteSBvZiBIaWdoZXIgRWR1Y2F0aW9uLCBNYW5pcGFsIDU3NjEwNCwgSW5kaWEuJiN4
RDtOYXRpb25hbCBDZW50cmUgZm9yIEJpb2xvZ2ljYWwgU2NpZW5jZXMsIFRJRlIsIEdLVksgQ2Ft
cHVzLCBCZWxsYXJ5IFJvYWQsIEJlbmdhbHVydSA1NjAwNjUsIEluZGlhLiYjeEQ7SW5zdGl0dXRl
IGZvciBTdGVtIENlbGwgQmlvbG9neSBhbmQgUmVnZW5lcmF0aXZlIE1lZGljaW5lLCBHS1ZLIENh
bXB1cywgQmVsbGFyeSBSb2FkLCBCZW5nYWx1cnUgNTYwMDY1LCBJbmRpYSByYW1rdW1hcnNAaW5z
dGVtLnJlcy5pbi48L2F1dGgtYWRkcmVzcz48dGl0bGVzPjx0aXRsZT5EaXZlcmdlbnQgZWFybHkg
bWVzb2Rlcm0gc3BlY2lmaWNhdGlvbiB1bmRlcmxpZXMgZGlzdGluY3QgaGVhZCBhbmQgdHJ1bmsg
bXVzY2xlIHByb2dyYW1tZXMgaW4gdmVydGVicmF0ZXM8L3RpdGxlPjxzZWNvbmRhcnktdGl0bGU+
RGV2ZWxvcG1lbnQ8L3NlY29uZGFyeS10aXRsZT48L3RpdGxlcz48cGVyaW9kaWNhbD48ZnVsbC10
aXRsZT5EZXZlbG9wbWVudDwvZnVsbC10aXRsZT48L3BlcmlvZGljYWw+PHBhZ2VzPmRldjE2MDk0
NTwvcGFnZXM+PHZvbHVtZT4xNDU8L3ZvbHVtZT48bnVtYmVyPjE4PC9udW1iZXI+PGVkaXRpb24+
MjAxOC8wOS8yMjwvZWRpdGlvbj48a2V5d29yZHM+PGtleXdvcmQ+QW5pbWFsczwva2V5d29yZD48
a2V5d29yZD5DZWxsIERpZmZlcmVudGlhdGlvbi9nZW5ldGljczwva2V5d29yZD48a2V5d29yZD5D
ZWxscywgQ3VsdHVyZWQ8L2tleXdvcmQ+PGtleXdvcmQ+SGVhZC8qZW1icnlvbG9neTwva2V5d29y
ZD48a2V5d29yZD5NZXNvZGVybS8qZW1icnlvbG9neTwva2V5d29yZD48a2V5d29yZD5NaWNlPC9r
ZXl3b3JkPjxrZXl3b3JkPk1pY2UsIEluYnJlZCBDNTdCTDwva2V5d29yZD48a2V5d29yZD5NaWNl
LCBJbmJyZWQgREJBPC9rZXl3b3JkPjxrZXl3b3JkPk11c2NsZSwgU2tlbGV0YWwvKmN5dG9sb2d5
LyplbWJyeW9sb2d5PC9rZXl3b3JkPjxrZXl3b3JkPk5vZGFsIFByb3RlaW4vbWV0YWJvbGlzbTwv
a2V5d29yZD48a2V5d29yZD5QbHVyaXBvdGVudCBTdGVtIENlbGxzLypjeXRvbG9neTwva2V5d29y
ZD48a2V5d29yZD5UcmFuc2NyaXB0aW9uIEZhY3RvcnMvZ2VuZXRpY3M8L2tleXdvcmQ+PGtleXdv
cmQ+V250IFByb3RlaW5zL2FudGFnb25pc3RzICZhbXA7IGluaGliaXRvcnMvbWV0YWJvbGlzbTwv
a2V5d29yZD48a2V5d29yZD5iZXRhIENhdGVuaW4vbWV0YWJvbGlzbTwva2V5d29yZD48a2V5d29y
ZD4qQ2FyZGlvcGhhcnluZ2VhbCBtZXNvZGVybTwva2V5d29yZD48a2V5d29yZD4qQ3JhbmlhbCBt
ZXNvZGVybTwva2V5d29yZD48a2V5d29yZD4qSGVhZCBtdXNjbGVzPC9rZXl3b3JkPjxrZXl3b3Jk
PipTa2VsZXRhbCBtdXNjbGUgZGlmZmVyZW50aWF0aW9uPC9rZXl3b3JkPjxrZXl3b3JkPipUYng2
PC9rZXl3b3JkPjxrZXl3b3JkPipXbnQgaW5oaWJpdGlvbjwva2V5d29yZD48L2tleXdvcmRzPjxk
YXRlcz48eWVhcj4yMDE4PC95ZWFyPjxwdWItZGF0ZXM+PGRhdGU+U2VwIDIwPC9kYXRlPjwvcHVi
LWRhdGVzPjwvZGF0ZXM+PGlzYm4+MTQ3Ny05MTI5IChFbGVjdHJvbmljKSYjeEQ7MDk1MC0xOTkx
IChMaW5raW5nKTwvaXNibj48YWNjZXNzaW9uLW51bT4zMDIzNzMxNzwvYWNjZXNzaW9uLW51bT48
dXJscz48cmVsYXRlZC11cmxzPjx1cmw+aHR0cHM6Ly93d3cubmNiaS5ubG0ubmloLmdvdi9wdWJt
ZWQvMzAyMzczMTc8L3VybD48L3JlbGF0ZWQtdXJscz48L3VybHM+PGVsZWN0cm9uaWMtcmVzb3Vy
Y2UtbnVtPjEwLjEyNDIvZGV2LjE2MDk0NTwvZWxlY3Ryb25pYy1yZXNvdXJjZS1udW0+PC9yZWNv
cmQ+PC9DaXRlPjwvRW5kTm90ZT4A
</w:fldData>
        </w:fldChar>
      </w:r>
      <w:r w:rsidR="000F67E8">
        <w:rPr>
          <w:lang w:val="en-GB"/>
        </w:rPr>
        <w:instrText xml:space="preserve"> ADDIN EN.CITE </w:instrText>
      </w:r>
      <w:r w:rsidR="000F67E8">
        <w:rPr>
          <w:lang w:val="en-GB"/>
        </w:rPr>
        <w:fldChar w:fldCharType="begin">
          <w:fldData xml:space="preserve">PEVuZE5vdGU+PENpdGU+PEF1dGhvcj5HcmlmZmluPC9BdXRob3I+PFllYXI+MTk5ODwvWWVhcj48
UmVjTnVtPjUzMTQ8L1JlY051bT48SURUZXh0Pjk4MzU5OTQ5PC9JRFRleHQ+PERpc3BsYXlUZXh0
PihDaGFwbWFuIGFuZCBQYXBhaW9hbm5vdSwgMTk5ODsgR3JpZmZpbiBldCBhbC4sIDE5OTg7IEhh
c3NvbiBldCBhbC4sIDIwMTA7IEtpbW1lbCBldCBhbC4sIDE5ODk7IE1hbm5pbmcgYW5kIEtpbWVs
bWFuLCAyMDE1OyBOYW5ka2lzaG9yZSBldCBhbC4sIDIwMTg7IFdlaW5iZXJnIGV0IGFsLiwgMTk5
NjsgV2luZG5lciBldCBhbC4sIDIwMTUpPC9EaXNwbGF5VGV4dD48cmVjb3JkPjxyZWMtbnVtYmVy
PjUzMTQ8L3JlYy1udW1iZXI+PGZvcmVpZ24ta2V5cz48a2V5IGFwcD0iRU4iIGRiLWlkPSIyMnA1
ZnBzeDg5c3Q5cGU5OXY1eHMyeDFkMmRleDVyd3Q1OTAiIHRpbWVzdGFtcD0iMCI+NTMxNDwva2V5
PjwvZm9yZWlnbi1rZXlzPjxyZWYtdHlwZSBuYW1lPSJKb3VybmFsIEFydGljbGUiPjE3PC9yZWYt
dHlwZT48Y29udHJpYnV0b3JzPjxhdXRob3JzPjxhdXRob3I+R3JpZmZpbiwgSy4gSi48L2F1dGhv
cj48YXV0aG9yPkFtYWNoZXIsIFMuIEwuPC9hdXRob3I+PGF1dGhvcj5LaW1tZWwsIEMuIEIuPC9h
dXRob3I+PGF1dGhvcj5LaW1lbG1hbiwgRC48L2F1dGhvcj48L2F1dGhvcnM+PC9jb250cmlidXRv
cnM+PHRpdGxlcz48dGl0bGU+TW9sZWN1bGFyIGlkZW50aWZpY2F0aW9uIG9mIHNwYWRldGFpbDog
cmVndWxhdGlvbiBvZiB6ZWJyYWZpc2ggdHJ1bmsgYW5kIHRhaWwgbWVzb2Rlcm0gZm9ybWF0aW9u
IGJ5IFQtYm94IGdlbmVzPC90aXRsZT48c2Vjb25kYXJ5LXRpdGxlPkRldmVsb3BtZW50PC9zZWNv
bmRhcnktdGl0bGU+PC90aXRsZXM+PHBlcmlvZGljYWw+PGZ1bGwtdGl0bGU+RGV2ZWxvcG1lbnQ8
L2Z1bGwtdGl0bGU+PC9wZXJpb2RpY2FsPjxwYWdlcz4zMzc5LTg4PC9wYWdlcz48dm9sdW1lPjEy
NTwvdm9sdW1lPjxudW1iZXI+MTc8L251bWJlcj48a2V5d29yZHM+PGtleXdvcmQ+QW1pbm8gQWNp
ZCBTZXF1ZW5jZTwva2V5d29yZD48a2V5d29yZD5BbmltYWw8L2tleXdvcmQ+PGtleXdvcmQ+QmFz
ZSBTZXF1ZW5jZTwva2V5d29yZD48a2V5d29yZD5DbG9uaW5nLCBNb2xlY3VsYXI8L2tleXdvcmQ+
PGtleXdvcmQ+RE5BIFByaW1lcnMvZ2VuZXRpY3M8L2tleXdvcmQ+PGtleXdvcmQ+RE5BLUJpbmRp
bmcgUHJvdGVpbnMvZ2VuZXRpY3MvcGh5c2lvbG9neTwva2V5d29yZD48a2V5d29yZD5GaWJyb2Js
YXN0IEdyb3d0aCBGYWN0b3IvcGh5c2lvbG9neTwva2V5d29yZD48a2V5d29yZD5HZW5lIEV4cHJl
c3Npb24gUmVndWxhdGlvbiwgRGV2ZWxvcG1lbnRhbDwva2V5d29yZD48a2V5d29yZD5JbiBTaXR1
IEh5YnJpZGl6YXRpb248L2tleXdvcmQ+PGtleXdvcmQ+TWVzb2Rlcm0vY3l0b2xvZ3kvcGh5c2lv
bG9neTwva2V5d29yZD48a2V5d29yZD5Nb2RlbHMsIEdlbmV0aWM8L2tleXdvcmQ+PGtleXdvcmQ+
TW9sZWN1bGFyIFNlcXVlbmNlIERhdGE8L2tleXdvcmQ+PGtleXdvcmQ+TXV0YXRpb248L2tleXdv
cmQ+PGtleXdvcmQ+UGhlbm90eXBlPC9rZXl3b3JkPjxrZXl3b3JkPlBvbHltZXJhc2UgQ2hhaW4g
UmVhY3Rpb248L2tleXdvcmQ+PGtleXdvcmQ+U2VxdWVuY2UgSG9tb2xvZ3ksIEFtaW5vIEFjaWQ8
L2tleXdvcmQ+PGtleXdvcmQ+U2lnbmFsIFRyYW5zZHVjdGlvbjwva2V5d29yZD48a2V5d29yZD5T
dXBwb3J0LCBOb24tVS5TLiBHb3YmYXBvczt0PC9rZXl3b3JkPjxrZXl3b3JkPlN1cHBvcnQsIFUu
Uy4gR292JmFwb3M7dCwgTm9uLVAuSC5TLjwva2V5d29yZD48a2V5d29yZD5TdXBwb3J0LCBVLlMu
IEdvdiZhcG9zO3QsIFAuSC5TLjwva2V5d29yZD48a2V5d29yZD5UYWlsL2VtYnJ5b2xvZ3k8L2tl
eXdvcmQ+PGtleXdvcmQ+VHJhbnNjcmlwdGlvbiBGYWN0b3JzLypnZW5ldGljcy9waHlzaW9sb2d5
PC9rZXl3b3JkPjxrZXl3b3JkPlZlcnRlYnJhdGVzL2VtYnJ5b2xvZ3kvZ2VuZXRpY3M8L2tleXdv
cmQ+PGtleXdvcmQ+WmVicmFmaXNoLyplbWJyeW9sb2d5LypnZW5ldGljcy9waHlzaW9sb2d5PC9r
ZXl3b3JkPjwva2V5d29yZHM+PGRhdGVzPjx5ZWFyPjE5OTg8L3llYXI+PC9kYXRlcz48bGFiZWw+
OTgzNTk5NDk8L2xhYmVsPjx1cmxzPjxyZWxhdGVkLXVybHM+PHVybD5odHRwOi8vd3d3Lm5jYmku
bmxtLm5paC5nb3YvY2dpLWJpbi9FbnRyZXovcmVmZXJlcj9odHRwOi8vd3d3LmJpb2xvZ2lzdHMu
Y29tL0RldmVsb3BtZW50LzEyNS8xNy9kZXY0MDQwLmh0bWw8L3VybD48L3JlbGF0ZWQtdXJscz48
L3VybHM+PC9yZWNvcmQ+PC9DaXRlPjxDaXRlPjxBdXRob3I+TWFubmluZzwvQXV0aG9yPjxZZWFy
PjIwMTU8L1llYXI+PFJlY051bT45ODc5PC9SZWNOdW0+PHJlY29yZD48cmVjLW51bWJlcj45ODc5
PC9yZWMtbnVtYmVyPjxmb3JlaWduLWtleXM+PGtleSBhcHA9IkVOIiBkYi1pZD0iMjJwNWZwc3g4
OXN0OXBlOTl2NXhzMngxZDJkZXg1cnd0NTkwIiB0aW1lc3RhbXA9IjE0NDQ5MTg0MTEiPjk4Nzk8
L2tleT48L2ZvcmVpZ24ta2V5cz48cmVmLXR5cGUgbmFtZT0iSm91cm5hbCBBcnRpY2xlIj4xNzwv
cmVmLXR5cGU+PGNvbnRyaWJ1dG9ycz48YXV0aG9ycz48YXV0aG9yPk1hbm5pbmcsIEEuIEouPC9h
dXRob3I+PGF1dGhvcj5LaW1lbG1hbiwgRC48L2F1dGhvcj48L2F1dGhvcnM+PC9jb250cmlidXRv
cnM+PGF1dGgtYWRkcmVzcz5EZXBhcnRtZW50IG9mIEJpb2NoZW1pc3RyeSwgVW5pdmVyc2l0eSBv
ZiBXYXNoaW5ndG9uLCBTZWF0dGxlLCBXQSA5ODE5NSwgVVNBLiYjeEQ7RGVwYXJ0bWVudCBvZiBC
aW9jaGVtaXN0cnksIFVuaXZlcnNpdHkgb2YgV2FzaGluZ3RvbiwgU2VhdHRsZSwgV0EgOTgxOTUs
IFVTQS4gRWxlY3Ryb25pYyBhZGRyZXNzOiBraW1lbG1hbkB1dy5lZHUuPC9hdXRoLWFkZHJlc3M+
PHRpdGxlcz48dGl0bGU+VGJ4MTYgYW5kIE1zZ24xIGFyZSByZXF1aXJlZCB0byBlc3RhYmxpc2gg
ZGlyZWN0aW9uYWwgY2VsbCBtaWdyYXRpb24gb2YgemVicmFmaXNoIG1lc29kZXJtYWwgcHJvZ2Vu
aXRvcnM8L3RpdGxlPjxzZWNvbmRhcnktdGl0bGU+RGV2IEJpb2w8L3NlY29uZGFyeS10aXRsZT48
L3RpdGxlcz48cGVyaW9kaWNhbD48ZnVsbC10aXRsZT5EZXYgQmlvbDwvZnVsbC10aXRsZT48L3Bl
cmlvZGljYWw+PHBhZ2VzPjE3Mi0xODU8L3BhZ2VzPjx2b2x1bWU+NDA2PC92b2x1bWU+PG51bWJl
cj4yPC9udW1iZXI+PGtleXdvcmRzPjxrZXl3b3JkPkVtdDwva2V5d29yZD48a2V5d29yZD5NZXNv
ZGVybTwva2V5d29yZD48a2V5d29yZD5Nb3JwaG9nZW5lc2lzPC9rZXl3b3JkPjxrZXl3b3JkPlRi
eDE2PC9rZXl3b3JkPjxrZXl3b3JkPlplYnJhZmlzaDwva2V5d29yZD48L2tleXdvcmRzPjxkYXRl
cz48eWVhcj4yMDE1PC95ZWFyPjxwdWItZGF0ZXM+PGRhdGU+U2VwIDEyPC9kYXRlPjwvcHViLWRh
dGVzPjwvZGF0ZXM+PGlzYm4+MTA5NS01NjRYIChFbGVjdHJvbmljKSYjeEQ7MDAxMi0xNjA2IChM
aW5raW5nKTwvaXNibj48YWNjZXNzaW9uLW51bT4yNjM2ODUwMjwvYWNjZXNzaW9uLW51bT48dXJs
cz48cmVsYXRlZC11cmxzPjx1cmw+aHR0cDovL3d3dy5uY2JpLm5sbS5uaWguZ292L3B1Ym1lZC8y
NjM2ODUwMjwvdXJsPjwvcmVsYXRlZC11cmxzPjwvdXJscz48ZWxlY3Ryb25pYy1yZXNvdXJjZS1u
dW0+MTAuMTAxNi9qLnlkYmlvLjIwMTUuMDkuMDAxPC9lbGVjdHJvbmljLXJlc291cmNlLW51bT48
L3JlY29yZD48L0NpdGU+PENpdGU+PEF1dGhvcj5IYXNzb248L0F1dGhvcj48WWVhcj4yMDEwPC9Z
ZWFyPjxSZWNOdW0+OTg4MjwvUmVjTnVtPjxyZWNvcmQ+PHJlYy1udW1iZXI+OTg4MjwvcmVjLW51
bWJlcj48Zm9yZWlnbi1rZXlzPjxrZXkgYXBwPSJFTiIgZGItaWQ9IjIycDVmcHN4ODlzdDlwZTk5
djV4czJ4MWQyZGV4NXJ3dDU5MCIgdGltZXN0YW1wPSIxNDQ0OTE4OTA5Ij45ODgyPC9rZXk+PC9m
b3JlaWduLWtleXM+PHJlZi10eXBlIG5hbWU9IkpvdXJuYWwgQXJ0aWNsZSI+MTc8L3JlZi10eXBl
Pjxjb250cmlidXRvcnM+PGF1dGhvcnM+PGF1dGhvcj5IYXNzb24sIFAuPC9hdXRob3I+PGF1dGhv
cj5EZUxhdXJpZXIsIEEuPC9hdXRob3I+PGF1dGhvcj5CZW5uZXR0LCBNLjwvYXV0aG9yPjxhdXRo
b3I+R3JpZ29yaWV2YSwgRS48L2F1dGhvcj48YXV0aG9yPk5haWNoZSwgTC4gQS48L2F1dGhvcj48
YXV0aG9yPlBhcGFpb2Fubm91LCBWLiBFLjwvYXV0aG9yPjxhdXRob3I+TW9odW4sIFQuIEouPC9h
dXRob3I+PGF1dGhvcj5Mb2dhbiwgTS4gUC48L2F1dGhvcj48L2F1dGhvcnM+PC9jb250cmlidXRv
cnM+PGF1dGgtYWRkcmVzcz5EaXZpc2lvbiBvZiBEZXZlbG9wbWVudGFsIEJpb2xvZ3ksIE1SQy1O
YXRpb25hbCBJbnN0aXR1dGUgZm9yIE1lZGljYWwgUmVzZWFyY2gsIE1pbGwgSGlsbCwgTG9uZG9u
IE5XNyAxQUEsIFVuaXRlZCBLaW5nZG9tLjwvYXV0aC1hZGRyZXNzPjx0aXRsZXM+PHRpdGxlPlRi
eDQgYW5kIHRieDUgYWN0aW5nIGluIGNvbm5lY3RpdmUgdGlzc3VlIGFyZSByZXF1aXJlZCBmb3Ig
bGltYiBtdXNjbGUgYW5kIHRlbmRvbiBwYXR0ZXJuaW5nPC90aXRsZT48c2Vjb25kYXJ5LXRpdGxl
PkRldiBDZWxsPC9zZWNvbmRhcnktdGl0bGU+PC90aXRsZXM+PHBlcmlvZGljYWw+PGZ1bGwtdGl0
bGU+RGV2IENlbGw8L2Z1bGwtdGl0bGU+PC9wZXJpb2RpY2FsPjxwYWdlcz4xNDgtNTY8L3BhZ2Vz
Pjx2b2x1bWU+MTg8L3ZvbHVtZT48bnVtYmVyPjE8L251bWJlcj48a2V5d29yZHM+PGtleXdvcmQ+
QW5pbWFsczwva2V5d29yZD48a2V5d29yZD5Cb2R5IFBhdHRlcm5pbmcvcGh5c2lvbG9neTwva2V5
d29yZD48a2V5d29yZD5DYWRoZXJpbnMvbWV0YWJvbGlzbTwva2V5d29yZD48a2V5d29yZD5Db25u
ZWN0aXZlIFRpc3N1ZS8qZW1icnlvbG9neS9tZXRhYm9saXNtPC9rZXl3b3JkPjxrZXl3b3JkPkV4
dHJlbWl0aWVzLyplbWJyeW9sb2d5PC9rZXl3b3JkPjxrZXl3b3JkPkZvcmVsaW1iL2VtYnJ5b2xv
Z3k8L2tleXdvcmQ+PGtleXdvcmQ+R2VuZSBFeHByZXNzaW9uIFJlZ3VsYXRpb24sIERldmVsb3Bt
ZW50YWwvcGh5c2lvbG9neTwva2V5d29yZD48a2V5d29yZD5IaW5kbGltYi9lbWJyeW9sb2d5PC9r
ZXl3b3JkPjxrZXl3b3JkPkxpbWIgQnVkcy9lbWJyeW9sb2d5PC9rZXl3b3JkPjxrZXl3b3JkPk1p
Y2U8L2tleXdvcmQ+PGtleXdvcmQ+TWljZSwgVHJhbnNnZW5pYzwva2V5d29yZD48a2V5d29yZD5N
dXNjbGUsIFNrZWxldGFsLyplbWJyeW9sb2d5PC9rZXl3b3JkPjxrZXl3b3JkPlQtQm94IERvbWFp
biBQcm90ZWlucy9nZW5ldGljcy8qbWV0YWJvbGlzbTwva2V5d29yZD48a2V5d29yZD5UZW5kb25z
LyplbWJyeW9sb2d5PC9rZXl3b3JkPjxrZXl3b3JkPmJldGEgQ2F0ZW5pbi9tZXRhYm9saXNtPC9r
ZXl3b3JkPjwva2V5d29yZHM+PGRhdGVzPjx5ZWFyPjIwMTA8L3llYXI+PHB1Yi1kYXRlcz48ZGF0
ZT5KYW4gMTk8L2RhdGU+PC9wdWItZGF0ZXM+PC9kYXRlcz48aXNibj4xODc4LTE1NTEgKEVsZWN0
cm9uaWMpJiN4RDsxNTM0LTU4MDcgKExpbmtpbmcpPC9pc2JuPjxhY2Nlc3Npb24tbnVtPjIwMTUy
MTg1PC9hY2Nlc3Npb24tbnVtPjx1cmxzPjxyZWxhdGVkLXVybHM+PHVybD5odHRwOi8vd3d3Lm5j
YmkubmxtLm5paC5nb3YvcHVibWVkLzIwMTUyMTg1PC91cmw+PC9yZWxhdGVkLXVybHM+PC91cmxz
PjxjdXN0b20yPlBNQzMwMzQ2NDM8L2N1c3RvbTI+PGVsZWN0cm9uaWMtcmVzb3VyY2UtbnVtPjEw
LjEwMTYvai5kZXZjZWwuMjAwOS4xMS4wMTM8L2VsZWN0cm9uaWMtcmVzb3VyY2UtbnVtPjwvcmVj
b3JkPjwvQ2l0ZT48Q2l0ZT48QXV0aG9yPldlaW5iZXJnPC9BdXRob3I+PFllYXI+MTk5NjwvWWVh
cj48UmVjTnVtPjc3NDA8L1JlY051bT48cmVjb3JkPjxyZWMtbnVtYmVyPjc3NDA8L3JlYy1udW1i
ZXI+PGZvcmVpZ24ta2V5cz48a2V5IGFwcD0iRU4iIGRiLWlkPSIyMnA1ZnBzeDg5c3Q5cGU5OXY1
eHMyeDFkMmRleDVyd3Q1OTAiIHRpbWVzdGFtcD0iMCI+Nzc0MDwva2V5PjwvZm9yZWlnbi1rZXlz
PjxyZWYtdHlwZSBuYW1lPSJKb3VybmFsIEFydGljbGUiPjE3PC9yZWYtdHlwZT48Y29udHJpYnV0
b3JzPjxhdXRob3JzPjxhdXRob3I+V2VpbmJlcmcsIEUuIFMuPC9hdXRob3I+PGF1dGhvcj5BbGxl
bmRlLCBNLiBMLjwvYXV0aG9yPjxhdXRob3I+S2VsbHksIEMuIFMuPC9hdXRob3I+PGF1dGhvcj5B
YmRlbGhhbWlkLCBBLjwvYXV0aG9yPjxhdXRob3I+TXVyYWthbWksIFQuPC9hdXRob3I+PGF1dGhv
cj5BbmRlcm1hbm4sIFAuPC9hdXRob3I+PGF1dGhvcj5Eb2VycmUsIE8uIEcuPC9hdXRob3I+PGF1
dGhvcj5HcnVud2FsZCwgRC4gSi48L2F1dGhvcj48YXV0aG9yPlJpZ2dsZW1hbiwgQi48L2F1dGhv
cj48L2F1dGhvcnM+PC9jb250cmlidXRvcnM+PGF1dGgtYWRkcmVzcz5EZXBhcnRtZW50IG9mIEJp
b2xvZ3ksIFVuaXZlcnNpdHkgb2YgUGVubnN5bHZhbmlhLCBQaGlsYWRlbHBoaWEgMTkxMDQsIFVT
QS48L2F1dGgtYWRkcmVzcz48dGl0bGVzPjx0aXRsZT5EZXZlbG9wbWVudGFsIHJlZ3VsYXRpb24g
b2YgemVicmFmaXNoIE15b0QgaW4gd2lsZC10eXBlLCBubyB0YWlsIGFuZCBzcGFkZXRhaWwgZW1i
cnlvczwvdGl0bGU+PHNlY29uZGFyeS10aXRsZT5EZXZlbG9wbWVudDwvc2Vjb25kYXJ5LXRpdGxl
PjwvdGl0bGVzPjxwZXJpb2RpY2FsPjxmdWxsLXRpdGxlPkRldmVsb3BtZW50PC9mdWxsLXRpdGxl
PjwvcGVyaW9kaWNhbD48cGFnZXM+MjcxLTgwPC9wYWdlcz48dm9sdW1lPjEyMjwvdm9sdW1lPjxu
dW1iZXI+MTwvbnVtYmVyPjxrZXl3b3Jkcz48a2V5d29yZD5BbWlubyBBY2lkIFNlcXVlbmNlPC9r
ZXl3b3JkPjxrZXl3b3JkPkFuaW1hbHM8L2tleXdvcmQ+PGtleXdvcmQ+QmFzZSBTZXF1ZW5jZTwv
a2V5d29yZD48a2V5d29yZD5ETkEgUHJpbWVycy9nZW5ldGljczwva2V5d29yZD48a2V5d29yZD5E
TkEsIENvbXBsZW1lbnRhcnkvZ2VuZXRpY3M8L2tleXdvcmQ+PGtleXdvcmQ+RE5BLUJpbmRpbmcg
UHJvdGVpbnMvZ2VuZXRpY3M8L2tleXdvcmQ+PGtleXdvcmQ+KkdlbmUgRXhwcmVzc2lvbiBSZWd1
bGF0aW9uLCBEZXZlbG9wbWVudGFsPC9rZXl3b3JkPjxrZXl3b3JkPkluIFNpdHUgSHlicmlkaXph
dGlvbjwva2V5d29yZD48a2V5d29yZD5Nb2xlY3VsYXIgU2VxdWVuY2UgRGF0YTwva2V5d29yZD48
a2V5d29yZD5Nb2xlY3VsYXIgU3RydWN0dXJlPC9rZXl3b3JkPjxrZXl3b3JkPk11c2NsZSwgU2tl
bGV0YWwvZW1icnlvbG9neS9tZXRhYm9saXNtPC9rZXl3b3JkPjxrZXl3b3JkPk11dGF0aW9uPC9r
ZXl3b3JkPjxrZXl3b3JkPk15b0QgUHJvdGVpbi9jaGVtaXN0cnkvKmdlbmV0aWNzPC9rZXl3b3Jk
PjxrZXl3b3JkPk15b2dlbmluL2dlbmV0aWNzPC9rZXl3b3JkPjxrZXl3b3JkPlByb3RlaW5zL2dl
bmV0aWNzPC9rZXl3b3JkPjxrZXl3b3JkPlNlcXVlbmNlIEhvbW9sb2d5LCBBbWlubyBBY2lkPC9r
ZXl3b3JkPjxrZXl3b3JkPlN1cHBvcnQsIE5vbi1VLlMuIEdvdiZhcG9zO3Q8L2tleXdvcmQ+PGtl
eXdvcmQ+U3VwcG9ydCwgVS5TLiBHb3YmYXBvczt0LCBOb24tUC5ILlMuPC9rZXl3b3JkPjxrZXl3
b3JkPlN1cHBvcnQsIFUuUy4gR292JmFwb3M7dCwgUC5ILlMuPC9rZXl3b3JkPjxrZXl3b3JkPlRp
bWUgRmFjdG9yczwva2V5d29yZD48a2V5d29yZD4qVHJhbnMtQWN0aXZhdG9yczwva2V5d29yZD48
a2V5d29yZD4qVHJhbnNjcmlwdGlvbiBGYWN0b3JzPC9rZXl3b3JkPjxrZXl3b3JkPlplYnJhZmlz
aC8qZW1icnlvbG9neS8qZ2VuZXRpY3M8L2tleXdvcmQ+PC9rZXl3b3Jkcz48ZGF0ZXM+PHllYXI+
MTk5NjwveWVhcj48cHViLWRhdGVzPjxkYXRlPkphbjwvZGF0ZT48L3B1Yi1kYXRlcz48L2RhdGVz
PjxhY2Nlc3Npb24tbnVtPjg1NjU4Mzk8L2FjY2Vzc2lvbi1udW0+PHVybHM+PHJlbGF0ZWQtdXJs
cz48dXJsPmh0dHA6Ly93d3cubmNiaS5ubG0ubmloLmdvdi9lbnRyZXovcXVlcnkuZmNnaT9jbWQ9
UmV0cmlldmUmYW1wO2RiPVB1Yk1lZCZhbXA7ZG9wdD1DaXRhdGlvbiZhbXA7bGlzdF91aWRzPTg1
NjU4Mzk8L3VybD48L3JlbGF0ZWQtdXJscz48L3VybHM+PC9yZWNvcmQ+PC9DaXRlPjxDaXRlPjxB
dXRob3I+Q2hhcG1hbjwvQXV0aG9yPjxZZWFyPjE5OTg8L1llYXI+PFJlY051bT45ODkxPC9SZWNO
dW0+PHJlY29yZD48cmVjLW51bWJlcj45ODkxPC9yZWMtbnVtYmVyPjxmb3JlaWduLWtleXM+PGtl
eSBhcHA9IkVOIiBkYi1pZD0iMjJwNWZwc3g4OXN0OXBlOTl2NXhzMngxZDJkZXg1cnd0NTkwIiB0
aW1lc3RhbXA9IjE0NDQ5MTkyNzIiPjk4OTE8L2tleT48L2ZvcmVpZ24ta2V5cz48cmVmLXR5cGUg
bmFtZT0iSm91cm5hbCBBcnRpY2xlIj4xNzwvcmVmLXR5cGU+PGNvbnRyaWJ1dG9ycz48YXV0aG9y
cz48YXV0aG9yPkNoYXBtYW4sIEQuIEwuPC9hdXRob3I+PGF1dGhvcj5QYXBhaW9hbm5vdSwgVi4g
RS48L2F1dGhvcj48L2F1dGhvcnM+PC9jb250cmlidXRvcnM+PGF1dGgtYWRkcmVzcz5EZXBhcnRt
ZW50IG9mIEdlbmV0aWNzIGFuZCBEZXZlbG9wbWVudCwgQ29sbGVnZSBvZiBQaHlzaWNpYW5zIGFu
ZCBTdXJnZW9ucyBvZiBDb2x1bWJpYSBVbml2ZXJzaXR5LCBOZXcgWW9yaywgTmV3IFlvcmsgMTAw
MzIsIFVTQS48L2F1dGgtYWRkcmVzcz48dGl0bGVzPjx0aXRsZT5UaHJlZSBuZXVyYWwgdHViZXMg
aW4gbW91c2UgZW1icnlvcyB3aXRoIG11dGF0aW9ucyBpbiB0aGUgVC1ib3ggZ2VuZSBUYng2PC90
aXRsZT48c2Vjb25kYXJ5LXRpdGxlPk5hdHVyZTwvc2Vjb25kYXJ5LXRpdGxlPjwvdGl0bGVzPjxw
ZXJpb2RpY2FsPjxmdWxsLXRpdGxlPk5hdHVyZTwvZnVsbC10aXRsZT48L3BlcmlvZGljYWw+PHBh
Z2VzPjY5NS03PC9wYWdlcz48dm9sdW1lPjM5MTwvdm9sdW1lPjxudW1iZXI+NjY2ODwvbnVtYmVy
PjxrZXl3b3Jkcz48a2V5d29yZD5BbmltYWxzPC9rZXl3b3JkPjxrZXl3b3JkPkJpb2xvZ2ljYWwg
TWFya2Vyczwva2V5d29yZD48a2V5d29yZD5Cb2R5IFBhdHRlcm5pbmc8L2tleXdvcmQ+PGtleXdv
cmQ+Q2VsbCBEaWZmZXJlbnRpYXRpb248L2tleXdvcmQ+PGtleXdvcmQ+RW1icnlvbmljIGFuZCBG
ZXRhbCBEZXZlbG9wbWVudC8qZ2VuZXRpY3M8L2tleXdvcmQ+PGtleXdvcmQ+RmVtYWxlPC9rZXl3
b3JkPjxrZXl3b3JkPkdlbmUgVGFyZ2V0aW5nPC9rZXl3b3JkPjxrZXl3b3JkPk1hbGU8L2tleXdv
cmQ+PGtleXdvcmQ+TWljZTwva2V5d29yZD48a2V5d29yZD5NaWNlLCBJbmJyZWQgQzU3Qkw8L2tl
eXdvcmQ+PGtleXdvcmQ+Kk11dGFnZW5lc2lzPC9rZXl3b3JkPjxrZXl3b3JkPk5lcnZvdXMgU3lz
dGVtLyplbWJyeW9sb2d5PC9rZXl3b3JkPjxrZXl3b3JkPlNvbWl0ZXMvY3l0b2xvZ3k8L2tleXdv
cmQ+PGtleXdvcmQ+VHJhbnNjcmlwdGlvbiBGYWN0b3JzLypnZW5ldGljczwva2V5d29yZD48L2tl
eXdvcmRzPjxkYXRlcz48eWVhcj4xOTk4PC95ZWFyPjxwdWItZGF0ZXM+PGRhdGU+RmViIDEyPC9k
YXRlPjwvcHViLWRhdGVzPjwvZGF0ZXM+PGlzYm4+MDAyOC0wODM2IChQcmludCkmI3hEOzAwMjgt
MDgzNiAoTGlua2luZyk8L2lzYm4+PGFjY2Vzc2lvbi1udW0+OTQ5MDQxMjwvYWNjZXNzaW9uLW51
bT48dXJscz48cmVsYXRlZC11cmxzPjx1cmw+aHR0cDovL3d3dy5uY2JpLm5sbS5uaWguZ292L3B1
Ym1lZC85NDkwNDEyPC91cmw+PC9yZWxhdGVkLXVybHM+PC91cmxzPjxlbGVjdHJvbmljLXJlc291
cmNlLW51bT4xMC4xMDM4LzM1NjI0PC9lbGVjdHJvbmljLXJlc291cmNlLW51bT48L3JlY29yZD48
L0NpdGU+PENpdGU+PEF1dGhvcj5XaW5kbmVyPC9BdXRob3I+PFllYXI+MjAxNTwvWWVhcj48UmVj
TnVtPjk3NDQ8L1JlY051bT48cmVjb3JkPjxyZWMtbnVtYmVyPjk3NDQ8L3JlYy1udW1iZXI+PGZv
cmVpZ24ta2V5cz48a2V5IGFwcD0iRU4iIGRiLWlkPSIyMnA1ZnBzeDg5c3Q5cGU5OXY1eHMyeDFk
MmRleDVyd3Q1OTAiIHRpbWVzdGFtcD0iMTQzOTczNzE3OSI+OTc0NDwva2V5PjwvZm9yZWlnbi1r
ZXlzPjxyZWYtdHlwZSBuYW1lPSJKb3VybmFsIEFydGljbGUiPjE3PC9yZWYtdHlwZT48Y29udHJp
YnV0b3JzPjxhdXRob3JzPjxhdXRob3I+V2luZG5lciwgUy4gRS48L2F1dGhvcj48YXV0aG9yPkRv
cmlzLCBSLiBBLjwvYXV0aG9yPjxhdXRob3I+RmVyZ3Vzb24sIEMuIE0uPC9hdXRob3I+PGF1dGhv
cj5OZWxzb24sIEEuIEMuPC9hdXRob3I+PGF1dGhvcj5WYWxlbnRpbiwgRy48L2F1dGhvcj48YXV0
aG9yPlRhbiwgSC48L2F1dGhvcj48YXV0aG9yPk9hdGVzLCBBLiBDLjwvYXV0aG9yPjxhdXRob3I+
V2FyZGxlLCBGLiBDLjwvYXV0aG9yPjxhdXRob3I+RGV2b3RvLCBTLiBILjwvYXV0aG9yPjwvYXV0
aG9ycz48L2NvbnRyaWJ1dG9ycz48YXV0aC1hZGRyZXNzPkRlcGFydG1lbnQgb2YgQmlvbG9neSwg
V2VzbGV5YW4gVW5pdmVyc2l0eSwgTWlkZGxldG93biwgQ1QgMDY0NTksIFVTQS4mI3hEO1JhbmRh
bGwgRGl2aXNpb24gb2YgQ2VsbCBhbmQgTW9sZWN1bGFyIEJpb3BoeXNpY3MsIE5ldyBIdW50JmFw
b3M7cyBIb3VzZSwgS2luZyZhcG9zO3MgQ29sbGVnZSBMb25kb24sIEd1eSZhcG9zO3MgQ2FtcHVz
LCBMb25kb24sIFNFMSAxVUwsIFVLLiYjeEQ7TVJDIE5hdGlvbmFsIEluc3RpdHV0ZSBmb3IgTWVk
aWNhbCBSZXNlYXJjaCwgVGhlIFJpZGdld2F5LCBNaWxsIEhpbGwsIExvbmRvbiwgTlc3IDFBQSwg
VUsuJiN4RDtEZXBhcnRtZW50IG9mIEJpb2xvZ3ksIFdlc2xleWFuIFVuaXZlcnNpdHksIE1pZGRs
ZXRvd24sIENUIDA2NDU5LCBVU0Egc2Rldm90b0B3ZXNsZXlhbi5lZHUuPC9hdXRoLWFkZHJlc3M+
PHRpdGxlcz48dGl0bGU+VGJ4NiwgTWVzcC1iIGFuZCBSaXBwbHkxIHJlZ3VsYXRlIHRoZSBvbnNl
dCBvZiBza2VsZXRhbCBteW9nZW5lc2lzIGluIHplYnJhZmlzaDwvdGl0bGU+PHNlY29uZGFyeS10
aXRsZT5EZXZlbG9wbWVudDwvc2Vjb25kYXJ5LXRpdGxlPjwvdGl0bGVzPjxwZXJpb2RpY2FsPjxm
dWxsLXRpdGxlPkRldmVsb3BtZW50PC9mdWxsLXRpdGxlPjwvcGVyaW9kaWNhbD48cGFnZXM+MTE1
OS02ODwvcGFnZXM+PHZvbHVtZT4xNDI8L3ZvbHVtZT48bnVtYmVyPjY8L251bWJlcj48a2V5d29y
ZHM+PGtleXdvcmQ+QW5pbWFsczwva2V5d29yZD48a2V5d29yZD5BbmltYWxzLCBHZW5ldGljYWxs
eSBNb2RpZmllZDwva2V5d29yZD48a2V5d29yZD5BbnRpYm9kaWVzLCBNb25vY2xvbmFsPC9rZXl3
b3JkPjxrZXl3b3JkPkJhc2UgU2VxdWVuY2U8L2tleXdvcmQ+PGtleXdvcmQ+QmFzaWMgSGVsaXgt
TG9vcC1IZWxpeCBUcmFuc2NyaXB0aW9uIEZhY3RvcnMvKm1ldGFib2xpc208L2tleXdvcmQ+PGtl
eXdvcmQ+Q2hyb21hdGluIEltbXVub3ByZWNpcGl0YXRpb248L2tleXdvcmQ+PGtleXdvcmQ+R2Vu
ZSBFeHByZXNzaW9uIFJlZ3VsYXRpb24sIERldmVsb3BtZW50YWwvZ2VuZXRpY3MvKnBoeXNpb2xv
Z3k8L2tleXdvcmQ+PGtleXdvcmQ+R2VuZSBLbm9ja2Rvd24gVGVjaG5pcXVlczwva2V5d29yZD48
a2V5d29yZD5HZW5lIFJlZ3VsYXRvcnkgTmV0d29ya3MvZ2VuZXRpY3MvcGh5c2lvbG9neTwva2V5
d29yZD48a2V5d29yZD5JbW11bm9oaXN0b2NoZW1pc3RyeTwva2V5d29yZD48a2V5d29yZD5JbiBT
aXR1IEh5YnJpZGl6YXRpb248L2tleXdvcmQ+PGtleXdvcmQ+TW9sZWN1bGFyIFNlcXVlbmNlIERh
dGE8L2tleXdvcmQ+PGtleXdvcmQ+TW9ycGhvbGlub3MvZ2VuZXRpY3M8L2tleXdvcmQ+PGtleXdv
cmQ+TXVzY2xlIERldmVsb3BtZW50LypwaHlzaW9sb2d5PC9rZXl3b3JkPjxrZXl3b3JkPk11c2Ns
ZSwgU2tlbGV0YWwvKmVtYnJ5b2xvZ3k8L2tleXdvcmQ+PGtleXdvcmQ+TnVjbGVhciBQcm90ZWlu
cy8qbWV0YWJvbGlzbTwva2V5d29yZD48a2V5d29yZD5SZXZlcnNlIFRyYW5zY3JpcHRhc2UgUG9s
eW1lcmFzZSBDaGFpbiBSZWFjdGlvbjwva2V5d29yZD48a2V5d29yZD5TZXF1ZW5jZSBBbmFseXNp
cywgRE5BPC9rZXl3b3JkPjxrZXl3b3JkPlNvbWl0ZXMvZW1icnlvbG9neTwva2V5d29yZD48a2V5
d29yZD5ULUJveCBEb21haW4gUHJvdGVpbnMvaW1tdW5vbG9neS8qbWV0YWJvbGlzbTwva2V5d29y
ZD48a2V5d29yZD5aZWJyYWZpc2gvKmVtYnJ5b2xvZ3k8L2tleXdvcmQ+PGtleXdvcmQ+WmVicmFm
aXNoIFByb3RlaW5zL2ltbXVub2xvZ3kvKm1ldGFib2xpc208L2tleXdvcmQ+PGtleXdvcmQ+RGVy
bW9teW90b21lPC9rZXl3b3JkPjxrZXl3b3JkPkRldGVybWluYXRpb24gZnJvbnQ8L2tleXdvcmQ+
PGtleXdvcmQ+R2VuZSByZWd1bGF0b3J5IG5ldHdvcms8L2tleXdvcmQ+PGtleXdvcmQ+SGVhdCBz
aG9jazwva2V5d29yZD48a2V5d29yZD5NYXR1cmF0aW9uPC9rZXl3b3JkPjxrZXl3b3JkPk15b3Rv
bWU8L2tleXdvcmQ+PGtleXdvcmQ+UHJvdGVpbiBkZWdyYWRhdGlvbjwva2V5d29yZD48a2V5d29y
ZD5TZWdtZW50YXRpb248L2tleXdvcmQ+PGtleXdvcmQ+V2F2ZWZyb250PC9rZXl3b3JkPjxrZXl3
b3JkPlplYnJhZmlzaDwva2V5d29yZD48L2tleXdvcmRzPjxkYXRlcz48eWVhcj4yMDE1PC95ZWFy
PjxwdWItZGF0ZXM+PGRhdGU+TWFyIDE1PC9kYXRlPjwvcHViLWRhdGVzPjwvZGF0ZXM+PGlzYm4+
MTQ3Ny05MTI5IChFbGVjdHJvbmljKSYjeEQ7MDk1MC0xOTkxIChMaW5raW5nKTwvaXNibj48YWNj
ZXNzaW9uLW51bT4yNTcyNTA2NzwvYWNjZXNzaW9uLW51bT48dXJscz48cmVsYXRlZC11cmxzPjx1
cmw+aHR0cDovL3d3dy5uY2JpLm5sbS5uaWguZ292L3B1Ym1lZC8yNTcyNTA2NzwvdXJsPjwvcmVs
YXRlZC11cmxzPjwvdXJscz48Y3VzdG9tMj5QTUM0MzYwMTgwPC9jdXN0b20yPjxlbGVjdHJvbmlj
LXJlc291cmNlLW51bT4xMC4xMjQyL2Rldi4xMTM0MzE8L2VsZWN0cm9uaWMtcmVzb3VyY2UtbnVt
PjwvcmVjb3JkPjwvQ2l0ZT48Q2l0ZT48QXV0aG9yPktpbW1lbDwvQXV0aG9yPjxZZWFyPjE5ODk8
L1llYXI+PFJlY051bT4yMjE2PC9SZWNOdW0+PHJlY29yZD48cmVjLW51bWJlcj4yMjE2PC9yZWMt
bnVtYmVyPjxmb3JlaWduLWtleXM+PGtleSBhcHA9IkVOIiBkYi1pZD0iMjJwNWZwc3g4OXN0OXBl
OTl2NXhzMngxZDJkZXg1cnd0NTkwIiB0aW1lc3RhbXA9IjAiPjIyMTY8L2tleT48L2ZvcmVpZ24t
a2V5cz48cmVmLXR5cGUgbmFtZT0iSm91cm5hbCBBcnRpY2xlIj4xNzwvcmVmLXR5cGU+PGNvbnRy
aWJ1dG9ycz48YXV0aG9ycz48YXV0aG9yPktpbW1lbCwgQy5CLjwvYXV0aG9yPjxhdXRob3I+S2Fu
ZSwgRC5BLjwvYXV0aG9yPjxhdXRob3I+V2Fsa2VyLCBDLjwvYXV0aG9yPjxhdXRob3I+V2FyZ2Es
IFIuTS48L2F1dGhvcj48YXV0aG9yPlJvdGhtYW4sIE0uQi48L2F1dGhvcj48L2F1dGhvcnM+PC9j
b250cmlidXRvcnM+PHRpdGxlcz48dGl0bGU+QSBtdXRhdGlvbiB0aGF0IGNoYW5nZXMgY2VsbCBt
b3ZlbWVudCBhbmQgY2VsbCBmYXRlIGluIHRoZSB6ZWJyYWZpc2ggZW1icnlvPC90aXRsZT48c2Vj
b25kYXJ5LXRpdGxlPk5hdHVyZTwvc2Vjb25kYXJ5LXRpdGxlPjwvdGl0bGVzPjxwZXJpb2RpY2Fs
PjxmdWxsLXRpdGxlPk5hdHVyZTwvZnVsbC10aXRsZT48L3BlcmlvZGljYWw+PHBhZ2VzPjM1OC0z
NjI8L3BhZ2VzPjx2b2x1bWU+MzM3PC92b2x1bWU+PG51bWJlcj5KQU48L251bWJlcj48ZGF0ZXM+
PHllYXI+MTk4OTwveWVhcj48L2RhdGVzPjx1cmxzPjwvdXJscz48L3JlY29yZD48L0NpdGU+PENp
dGU+PEF1dGhvcj5LaW1tZWw8L0F1dGhvcj48WWVhcj4xOTg5PC9ZZWFyPjxSZWNOdW0+MjIxNjwv
UmVjTnVtPjxyZWNvcmQ+PHJlYy1udW1iZXI+MjIxNjwvcmVjLW51bWJlcj48Zm9yZWlnbi1rZXlz
PjxrZXkgYXBwPSJFTiIgZGItaWQ9IjIycDVmcHN4ODlzdDlwZTk5djV4czJ4MWQyZGV4NXJ3dDU5
MCIgdGltZXN0YW1wPSIwIj4yMjE2PC9rZXk+PC9mb3JlaWduLWtleXM+PHJlZi10eXBlIG5hbWU9
IkpvdXJuYWwgQXJ0aWNsZSI+MTc8L3JlZi10eXBlPjxjb250cmlidXRvcnM+PGF1dGhvcnM+PGF1
dGhvcj5LaW1tZWwsIEMuQi48L2F1dGhvcj48YXV0aG9yPkthbmUsIEQuQS48L2F1dGhvcj48YXV0
aG9yPldhbGtlciwgQy48L2F1dGhvcj48YXV0aG9yPldhcmdhLCBSLk0uPC9hdXRob3I+PGF1dGhv
cj5Sb3RobWFuLCBNLkIuPC9hdXRob3I+PC9hdXRob3JzPjwvY29udHJpYnV0b3JzPjx0aXRsZXM+
PHRpdGxlPkEgbXV0YXRpb24gdGhhdCBjaGFuZ2VzIGNlbGwgbW92ZW1lbnQgYW5kIGNlbGwgZmF0
ZSBpbiB0aGUgemVicmFmaXNoIGVtYnJ5bzwvdGl0bGU+PHNlY29uZGFyeS10aXRsZT5OYXR1cmU8
L3NlY29uZGFyeS10aXRsZT48L3RpdGxlcz48cGVyaW9kaWNhbD48ZnVsbC10aXRsZT5OYXR1cmU8
L2Z1bGwtdGl0bGU+PC9wZXJpb2RpY2FsPjxwYWdlcz4zNTgtMzYyPC9wYWdlcz48dm9sdW1lPjMz
Nzwvdm9sdW1lPjxudW1iZXI+SkFOPC9udW1iZXI+PGRhdGVzPjx5ZWFyPjE5ODk8L3llYXI+PC9k
YXRlcz48dXJscz48L3VybHM+PC9yZWNvcmQ+PC9DaXRlPjxDaXRlPjxBdXRob3I+S2ltbWVsPC9B
dXRob3I+PFllYXI+MTk4OTwvWWVhcj48UmVjTnVtPjIyMTY8L1JlY051bT48cmVjb3JkPjxyZWMt
bnVtYmVyPjIyMTY8L3JlYy1udW1iZXI+PGZvcmVpZ24ta2V5cz48a2V5IGFwcD0iRU4iIGRiLWlk
PSIyMnA1ZnBzeDg5c3Q5cGU5OXY1eHMyeDFkMmRleDVyd3Q1OTAiIHRpbWVzdGFtcD0iMCI+MjIx
Njwva2V5PjwvZm9yZWlnbi1rZXlzPjxyZWYtdHlwZSBuYW1lPSJKb3VybmFsIEFydGljbGUiPjE3
PC9yZWYtdHlwZT48Y29udHJpYnV0b3JzPjxhdXRob3JzPjxhdXRob3I+S2ltbWVsLCBDLkIuPC9h
dXRob3I+PGF1dGhvcj5LYW5lLCBELkEuPC9hdXRob3I+PGF1dGhvcj5XYWxrZXIsIEMuPC9hdXRo
b3I+PGF1dGhvcj5XYXJnYSwgUi5NLjwvYXV0aG9yPjxhdXRob3I+Um90aG1hbiwgTS5CLjwvYXV0
aG9yPjwvYXV0aG9ycz48L2NvbnRyaWJ1dG9ycz48dGl0bGVzPjx0aXRsZT5BIG11dGF0aW9uIHRo
YXQgY2hhbmdlcyBjZWxsIG1vdmVtZW50IGFuZCBjZWxsIGZhdGUgaW4gdGhlIHplYnJhZmlzaCBl
bWJyeW88L3RpdGxlPjxzZWNvbmRhcnktdGl0bGU+TmF0dXJlPC9zZWNvbmRhcnktdGl0bGU+PC90
aXRsZXM+PHBlcmlvZGljYWw+PGZ1bGwtdGl0bGU+TmF0dXJlPC9mdWxsLXRpdGxlPjwvcGVyaW9k
aWNhbD48cGFnZXM+MzU4LTM2MjwvcGFnZXM+PHZvbHVtZT4zMzc8L3ZvbHVtZT48bnVtYmVyPkpB
TjwvbnVtYmVyPjxkYXRlcz48eWVhcj4xOTg5PC95ZWFyPjwvZGF0ZXM+PHVybHM+PC91cmxzPjwv
cmVjb3JkPjwvQ2l0ZT48Q2l0ZT48QXV0aG9yPk5hbmRraXNob3JlPC9BdXRob3I+PFllYXI+MjAx
ODwvWWVhcj48UmVjTnVtPjEwNTQ0PC9SZWNOdW0+PHJlY29yZD48cmVjLW51bWJlcj4xMDU0NDwv
cmVjLW51bWJlcj48Zm9yZWlnbi1rZXlzPjxrZXkgYXBwPSJFTiIgZGItaWQ9IjIycDVmcHN4ODlz
dDlwZTk5djV4czJ4MWQyZGV4NXJ3dDU5MCIgdGltZXN0YW1wPSIxNTc5MDMyMzYxIj4xMDU0NDwv
a2V5PjwvZm9yZWlnbi1rZXlzPjxyZWYtdHlwZSBuYW1lPSJKb3VybmFsIEFydGljbGUiPjE3PC9y
ZWYtdHlwZT48Y29udHJpYnV0b3JzPjxhdXRob3JzPjxhdXRob3I+TmFuZGtpc2hvcmUsIE4uPC9h
dXRob3I+PGF1dGhvcj5WeWFzLCBCLjwvYXV0aG9yPjxhdXRob3I+SmF2YWxpLCBBLjwvYXV0aG9y
PjxhdXRob3I+R2hvc2gsIFMuPC9hdXRob3I+PGF1dGhvcj5TYW1iYXNpdmFuLCBSLjwvYXV0aG9y
PjwvYXV0aG9ycz48L2NvbnRyaWJ1dG9ycz48YXV0aC1hZGRyZXNzPkluc3RpdHV0ZSBmb3IgU3Rl
bSBDZWxsIEJpb2xvZ3kgYW5kIFJlZ2VuZXJhdGl2ZSBNZWRpY2luZSwgR0tWSyBDYW1wdXMsIEJl
bGxhcnkgUm9hZCwgQmVuZ2FsdXJ1IDU2MDA2NSwgSW5kaWEuJiN4RDtTQVNUUkEgVW5pdmVyc2l0
eSwgVGhpcnVtYWxhaXNhbXVkcmFtLCBUaGFuamF2dXIgNjEzNDAxLCBJbmRpYS4mI3hEO01hbmlw
YWwgQWNhZGVteSBvZiBIaWdoZXIgRWR1Y2F0aW9uLCBNYW5pcGFsIDU3NjEwNCwgSW5kaWEuJiN4
RDtOYXRpb25hbCBDZW50cmUgZm9yIEJpb2xvZ2ljYWwgU2NpZW5jZXMsIFRJRlIsIEdLVksgQ2Ft
cHVzLCBCZWxsYXJ5IFJvYWQsIEJlbmdhbHVydSA1NjAwNjUsIEluZGlhLiYjeEQ7SW5zdGl0dXRl
IGZvciBTdGVtIENlbGwgQmlvbG9neSBhbmQgUmVnZW5lcmF0aXZlIE1lZGljaW5lLCBHS1ZLIENh
bXB1cywgQmVsbGFyeSBSb2FkLCBCZW5nYWx1cnUgNTYwMDY1LCBJbmRpYSByYW1rdW1hcnNAaW5z
dGVtLnJlcy5pbi48L2F1dGgtYWRkcmVzcz48dGl0bGVzPjx0aXRsZT5EaXZlcmdlbnQgZWFybHkg
bWVzb2Rlcm0gc3BlY2lmaWNhdGlvbiB1bmRlcmxpZXMgZGlzdGluY3QgaGVhZCBhbmQgdHJ1bmsg
bXVzY2xlIHByb2dyYW1tZXMgaW4gdmVydGVicmF0ZXM8L3RpdGxlPjxzZWNvbmRhcnktdGl0bGU+
RGV2ZWxvcG1lbnQ8L3NlY29uZGFyeS10aXRsZT48L3RpdGxlcz48cGVyaW9kaWNhbD48ZnVsbC10
aXRsZT5EZXZlbG9wbWVudDwvZnVsbC10aXRsZT48L3BlcmlvZGljYWw+PHBhZ2VzPmRldjE2MDk0
NTwvcGFnZXM+PHZvbHVtZT4xNDU8L3ZvbHVtZT48bnVtYmVyPjE4PC9udW1iZXI+PGVkaXRpb24+
MjAxOC8wOS8yMjwvZWRpdGlvbj48a2V5d29yZHM+PGtleXdvcmQ+QW5pbWFsczwva2V5d29yZD48
a2V5d29yZD5DZWxsIERpZmZlcmVudGlhdGlvbi9nZW5ldGljczwva2V5d29yZD48a2V5d29yZD5D
ZWxscywgQ3VsdHVyZWQ8L2tleXdvcmQ+PGtleXdvcmQ+SGVhZC8qZW1icnlvbG9neTwva2V5d29y
ZD48a2V5d29yZD5NZXNvZGVybS8qZW1icnlvbG9neTwva2V5d29yZD48a2V5d29yZD5NaWNlPC9r
ZXl3b3JkPjxrZXl3b3JkPk1pY2UsIEluYnJlZCBDNTdCTDwva2V5d29yZD48a2V5d29yZD5NaWNl
LCBJbmJyZWQgREJBPC9rZXl3b3JkPjxrZXl3b3JkPk11c2NsZSwgU2tlbGV0YWwvKmN5dG9sb2d5
LyplbWJyeW9sb2d5PC9rZXl3b3JkPjxrZXl3b3JkPk5vZGFsIFByb3RlaW4vbWV0YWJvbGlzbTwv
a2V5d29yZD48a2V5d29yZD5QbHVyaXBvdGVudCBTdGVtIENlbGxzLypjeXRvbG9neTwva2V5d29y
ZD48a2V5d29yZD5UcmFuc2NyaXB0aW9uIEZhY3RvcnMvZ2VuZXRpY3M8L2tleXdvcmQ+PGtleXdv
cmQ+V250IFByb3RlaW5zL2FudGFnb25pc3RzICZhbXA7IGluaGliaXRvcnMvbWV0YWJvbGlzbTwv
a2V5d29yZD48a2V5d29yZD5iZXRhIENhdGVuaW4vbWV0YWJvbGlzbTwva2V5d29yZD48a2V5d29y
ZD4qQ2FyZGlvcGhhcnluZ2VhbCBtZXNvZGVybTwva2V5d29yZD48a2V5d29yZD4qQ3JhbmlhbCBt
ZXNvZGVybTwva2V5d29yZD48a2V5d29yZD4qSGVhZCBtdXNjbGVzPC9rZXl3b3JkPjxrZXl3b3Jk
PipTa2VsZXRhbCBtdXNjbGUgZGlmZmVyZW50aWF0aW9uPC9rZXl3b3JkPjxrZXl3b3JkPipUYng2
PC9rZXl3b3JkPjxrZXl3b3JkPipXbnQgaW5oaWJpdGlvbjwva2V5d29yZD48L2tleXdvcmRzPjxk
YXRlcz48eWVhcj4yMDE4PC95ZWFyPjxwdWItZGF0ZXM+PGRhdGU+U2VwIDIwPC9kYXRlPjwvcHVi
LWRhdGVzPjwvZGF0ZXM+PGlzYm4+MTQ3Ny05MTI5IChFbGVjdHJvbmljKSYjeEQ7MDk1MC0xOTkx
IChMaW5raW5nKTwvaXNibj48YWNjZXNzaW9uLW51bT4zMDIzNzMxNzwvYWNjZXNzaW9uLW51bT48
dXJscz48cmVsYXRlZC11cmxzPjx1cmw+aHR0cHM6Ly93d3cubmNiaS5ubG0ubmloLmdvdi9wdWJt
ZWQvMzAyMzczMTc8L3VybD48L3JlbGF0ZWQtdXJscz48L3VybHM+PGVsZWN0cm9uaWMtcmVzb3Vy
Y2UtbnVtPjEwLjEyNDIvZGV2LjE2MDk0NTwvZWxlY3Ryb25pYy1yZXNvdXJjZS1udW0+PC9yZWNv
cmQ+PC9DaXRlPjwvRW5kTm90ZT4A
</w:fldData>
        </w:fldChar>
      </w:r>
      <w:r w:rsidR="000F67E8">
        <w:rPr>
          <w:lang w:val="en-GB"/>
        </w:rPr>
        <w:instrText xml:space="preserve"> ADDIN EN.CITE.DATA </w:instrText>
      </w:r>
      <w:r w:rsidR="000F67E8">
        <w:rPr>
          <w:lang w:val="en-GB"/>
        </w:rPr>
      </w:r>
      <w:r w:rsidR="000F67E8">
        <w:rPr>
          <w:lang w:val="en-GB"/>
        </w:rPr>
        <w:fldChar w:fldCharType="end"/>
      </w:r>
      <w:r w:rsidR="00BC02FE" w:rsidRPr="00E6172C">
        <w:rPr>
          <w:lang w:val="en-GB"/>
        </w:rPr>
      </w:r>
      <w:r w:rsidR="00BC02FE" w:rsidRPr="00E6172C">
        <w:rPr>
          <w:lang w:val="en-GB"/>
        </w:rPr>
        <w:fldChar w:fldCharType="separate"/>
      </w:r>
      <w:r w:rsidR="00817C8D">
        <w:rPr>
          <w:noProof/>
          <w:lang w:val="en-GB"/>
        </w:rPr>
        <w:t>(Chapman and Papaioannou, 1998; Griffin et al., 1998; Hasson et al., 2010; Kimmel et al., 1989; Manning and Kimelman, 2015; Nandkishore et al., 2018; Weinberg et al., 1996; Windner et al., 2015)</w:t>
      </w:r>
      <w:r w:rsidR="00BC02FE" w:rsidRPr="00E6172C">
        <w:rPr>
          <w:lang w:val="en-GB"/>
        </w:rPr>
        <w:fldChar w:fldCharType="end"/>
      </w:r>
      <w:r w:rsidR="00470F5C" w:rsidRPr="00E6172C">
        <w:rPr>
          <w:lang w:val="en-GB"/>
        </w:rPr>
        <w:t xml:space="preserve">. </w:t>
      </w:r>
      <w:r w:rsidR="00C9012B" w:rsidRPr="00E6172C">
        <w:rPr>
          <w:lang w:val="en-GB"/>
        </w:rPr>
        <w:t xml:space="preserve"> </w:t>
      </w:r>
      <w:r w:rsidR="00814B2E" w:rsidRPr="00E6172C">
        <w:rPr>
          <w:lang w:val="en-GB"/>
        </w:rPr>
        <w:t xml:space="preserve">For example, the Tbx6 family is implicated in early stages of </w:t>
      </w:r>
      <w:r w:rsidR="00C833AE" w:rsidRPr="00E6172C">
        <w:rPr>
          <w:lang w:val="en-GB"/>
        </w:rPr>
        <w:t xml:space="preserve">paraxial mesoderm commitment, </w:t>
      </w:r>
      <w:r w:rsidR="00814B2E" w:rsidRPr="00E6172C">
        <w:rPr>
          <w:lang w:val="en-GB"/>
        </w:rPr>
        <w:t>somite patterning and the generation and positioning of muscle precursor cells</w:t>
      </w:r>
      <w:r w:rsidR="00BC02FE" w:rsidRPr="00E6172C">
        <w:rPr>
          <w:lang w:val="en-GB"/>
        </w:rPr>
        <w:t xml:space="preserve"> </w:t>
      </w:r>
      <w:r w:rsidR="000E68FE" w:rsidRPr="00E6172C">
        <w:rPr>
          <w:lang w:val="en-GB"/>
        </w:rPr>
        <w:fldChar w:fldCharType="begin">
          <w:fldData xml:space="preserve">PEVuZE5vdGU+PENpdGU+PEF1dGhvcj5NYW5uaW5nPC9BdXRob3I+PFllYXI+MjAxNTwvWWVhcj48
UmVjTnVtPjk4Nzk8L1JlY051bT48RGlzcGxheVRleHQ+KEJvdWxkaW4gZXQgYWwuLCAyMDE1OyBD
aGFwbWFuIGFuZCBQYXBhaW9hbm5vdSwgMTk5ODsgS2ltbWVsIGV0IGFsLiwgMTk4OTsgTWFubmlu
ZyBhbmQgS2ltZWxtYW4sIDIwMTU7IE5pa2FpZG8gZXQgYWwuLCAyMDAyOyBXaGl0ZSBldCBhbC4s
IDIwMDM7IFdpbmRuZXIgZXQgYWwuLCAyMDEyKTwvRGlzcGxheVRleHQ+PHJlY29yZD48cmVjLW51
bWJlcj45ODc5PC9yZWMtbnVtYmVyPjxmb3JlaWduLWtleXM+PGtleSBhcHA9IkVOIiBkYi1pZD0i
MjJwNWZwc3g4OXN0OXBlOTl2NXhzMngxZDJkZXg1cnd0NTkwIiB0aW1lc3RhbXA9IjE0NDQ5MTg0
MTEiPjk4Nzk8L2tleT48L2ZvcmVpZ24ta2V5cz48cmVmLXR5cGUgbmFtZT0iSm91cm5hbCBBcnRp
Y2xlIj4xNzwvcmVmLXR5cGU+PGNvbnRyaWJ1dG9ycz48YXV0aG9ycz48YXV0aG9yPk1hbm5pbmcs
IEEuIEouPC9hdXRob3I+PGF1dGhvcj5LaW1lbG1hbiwgRC48L2F1dGhvcj48L2F1dGhvcnM+PC9j
b250cmlidXRvcnM+PGF1dGgtYWRkcmVzcz5EZXBhcnRtZW50IG9mIEJpb2NoZW1pc3RyeSwgVW5p
dmVyc2l0eSBvZiBXYXNoaW5ndG9uLCBTZWF0dGxlLCBXQSA5ODE5NSwgVVNBLiYjeEQ7RGVwYXJ0
bWVudCBvZiBCaW9jaGVtaXN0cnksIFVuaXZlcnNpdHkgb2YgV2FzaGluZ3RvbiwgU2VhdHRsZSwg
V0EgOTgxOTUsIFVTQS4gRWxlY3Ryb25pYyBhZGRyZXNzOiBraW1lbG1hbkB1dy5lZHUuPC9hdXRo
LWFkZHJlc3M+PHRpdGxlcz48dGl0bGU+VGJ4MTYgYW5kIE1zZ24xIGFyZSByZXF1aXJlZCB0byBl
c3RhYmxpc2ggZGlyZWN0aW9uYWwgY2VsbCBtaWdyYXRpb24gb2YgemVicmFmaXNoIG1lc29kZXJt
YWwgcHJvZ2VuaXRvcnM8L3RpdGxlPjxzZWNvbmRhcnktdGl0bGU+RGV2IEJpb2w8L3NlY29uZGFy
eS10aXRsZT48L3RpdGxlcz48cGVyaW9kaWNhbD48ZnVsbC10aXRsZT5EZXYgQmlvbDwvZnVsbC10
aXRsZT48L3BlcmlvZGljYWw+PHBhZ2VzPjE3Mi0xODU8L3BhZ2VzPjx2b2x1bWU+NDA2PC92b2x1
bWU+PG51bWJlcj4yPC9udW1iZXI+PGtleXdvcmRzPjxrZXl3b3JkPkVtdDwva2V5d29yZD48a2V5
d29yZD5NZXNvZGVybTwva2V5d29yZD48a2V5d29yZD5Nb3JwaG9nZW5lc2lzPC9rZXl3b3JkPjxr
ZXl3b3JkPlRieDE2PC9rZXl3b3JkPjxrZXl3b3JkPlplYnJhZmlzaDwva2V5d29yZD48L2tleXdv
cmRzPjxkYXRlcz48eWVhcj4yMDE1PC95ZWFyPjxwdWItZGF0ZXM+PGRhdGU+U2VwIDEyPC9kYXRl
PjwvcHViLWRhdGVzPjwvZGF0ZXM+PGlzYm4+MTA5NS01NjRYIChFbGVjdHJvbmljKSYjeEQ7MDAx
Mi0xNjA2IChMaW5raW5nKTwvaXNibj48YWNjZXNzaW9uLW51bT4yNjM2ODUwMjwvYWNjZXNzaW9u
LW51bT48dXJscz48cmVsYXRlZC11cmxzPjx1cmw+aHR0cDovL3d3dy5uY2JpLm5sbS5uaWguZ292
L3B1Ym1lZC8yNjM2ODUwMjwvdXJsPjwvcmVsYXRlZC11cmxzPjwvdXJscz48ZWxlY3Ryb25pYy1y
ZXNvdXJjZS1udW0+MTAuMTAxNi9qLnlkYmlvLjIwMTUuMDkuMDAxPC9lbGVjdHJvbmljLXJlc291
cmNlLW51bT48L3JlY29yZD48L0NpdGU+PENpdGU+PEF1dGhvcj5DaGFwbWFuPC9BdXRob3I+PFll
YXI+MTk5ODwvWWVhcj48UmVjTnVtPjk4OTE8L1JlY051bT48cmVjb3JkPjxyZWMtbnVtYmVyPjk4
OTE8L3JlYy1udW1iZXI+PGZvcmVpZ24ta2V5cz48a2V5IGFwcD0iRU4iIGRiLWlkPSIyMnA1ZnBz
eDg5c3Q5cGU5OXY1eHMyeDFkMmRleDVyd3Q1OTAiIHRpbWVzdGFtcD0iMTQ0NDkxOTI3MiI+OTg5
MTwva2V5PjwvZm9yZWlnbi1rZXlzPjxyZWYtdHlwZSBuYW1lPSJKb3VybmFsIEFydGljbGUiPjE3
PC9yZWYtdHlwZT48Y29udHJpYnV0b3JzPjxhdXRob3JzPjxhdXRob3I+Q2hhcG1hbiwgRC4gTC48
L2F1dGhvcj48YXV0aG9yPlBhcGFpb2Fubm91LCBWLiBFLjwvYXV0aG9yPjwvYXV0aG9ycz48L2Nv
bnRyaWJ1dG9ycz48YXV0aC1hZGRyZXNzPkRlcGFydG1lbnQgb2YgR2VuZXRpY3MgYW5kIERldmVs
b3BtZW50LCBDb2xsZWdlIG9mIFBoeXNpY2lhbnMgYW5kIFN1cmdlb25zIG9mIENvbHVtYmlhIFVu
aXZlcnNpdHksIE5ldyBZb3JrLCBOZXcgWW9yayAxMDAzMiwgVVNBLjwvYXV0aC1hZGRyZXNzPjx0
aXRsZXM+PHRpdGxlPlRocmVlIG5ldXJhbCB0dWJlcyBpbiBtb3VzZSBlbWJyeW9zIHdpdGggbXV0
YXRpb25zIGluIHRoZSBULWJveCBnZW5lIFRieDY8L3RpdGxlPjxzZWNvbmRhcnktdGl0bGU+TmF0
dXJlPC9zZWNvbmRhcnktdGl0bGU+PC90aXRsZXM+PHBlcmlvZGljYWw+PGZ1bGwtdGl0bGU+TmF0
dXJlPC9mdWxsLXRpdGxlPjwvcGVyaW9kaWNhbD48cGFnZXM+Njk1LTc8L3BhZ2VzPjx2b2x1bWU+
MzkxPC92b2x1bWU+PG51bWJlcj42NjY4PC9udW1iZXI+PGtleXdvcmRzPjxrZXl3b3JkPkFuaW1h
bHM8L2tleXdvcmQ+PGtleXdvcmQ+QmlvbG9naWNhbCBNYXJrZXJzPC9rZXl3b3JkPjxrZXl3b3Jk
PkJvZHkgUGF0dGVybmluZzwva2V5d29yZD48a2V5d29yZD5DZWxsIERpZmZlcmVudGlhdGlvbjwv
a2V5d29yZD48a2V5d29yZD5FbWJyeW9uaWMgYW5kIEZldGFsIERldmVsb3BtZW50LypnZW5ldGlj
czwva2V5d29yZD48a2V5d29yZD5GZW1hbGU8L2tleXdvcmQ+PGtleXdvcmQ+R2VuZSBUYXJnZXRp
bmc8L2tleXdvcmQ+PGtleXdvcmQ+TWFsZTwva2V5d29yZD48a2V5d29yZD5NaWNlPC9rZXl3b3Jk
PjxrZXl3b3JkPk1pY2UsIEluYnJlZCBDNTdCTDwva2V5d29yZD48a2V5d29yZD4qTXV0YWdlbmVz
aXM8L2tleXdvcmQ+PGtleXdvcmQ+TmVydm91cyBTeXN0ZW0vKmVtYnJ5b2xvZ3k8L2tleXdvcmQ+
PGtleXdvcmQ+U29taXRlcy9jeXRvbG9neTwva2V5d29yZD48a2V5d29yZD5UcmFuc2NyaXB0aW9u
IEZhY3RvcnMvKmdlbmV0aWNzPC9rZXl3b3JkPjwva2V5d29yZHM+PGRhdGVzPjx5ZWFyPjE5OTg8
L3llYXI+PHB1Yi1kYXRlcz48ZGF0ZT5GZWIgMTI8L2RhdGU+PC9wdWItZGF0ZXM+PC9kYXRlcz48
aXNibj4wMDI4LTA4MzYgKFByaW50KSYjeEQ7MDAyOC0wODM2IChMaW5raW5nKTwvaXNibj48YWNj
ZXNzaW9uLW51bT45NDkwNDEyPC9hY2Nlc3Npb24tbnVtPjx1cmxzPjxyZWxhdGVkLXVybHM+PHVy
bD5odHRwOi8vd3d3Lm5jYmkubmxtLm5paC5nb3YvcHVibWVkLzk0OTA0MTI8L3VybD48L3JlbGF0
ZWQtdXJscz48L3VybHM+PGVsZWN0cm9uaWMtcmVzb3VyY2UtbnVtPjEwLjEwMzgvMzU2MjQ8L2Vs
ZWN0cm9uaWMtcmVzb3VyY2UtbnVtPjwvcmVjb3JkPjwvQ2l0ZT48Q2l0ZT48QXV0aG9yPk5pa2Fp
ZG88L0F1dGhvcj48WWVhcj4yMDAyPC9ZZWFyPjxSZWNOdW0+OTQ5NzwvUmVjTnVtPjxyZWNvcmQ+
PHJlYy1udW1iZXI+OTQ5NzwvcmVjLW51bWJlcj48Zm9yZWlnbi1rZXlzPjxrZXkgYXBwPSJFTiIg
ZGItaWQ9IjIycDVmcHN4ODlzdDlwZTk5djV4czJ4MWQyZGV4NXJ3dDU5MCIgdGltZXN0YW1wPSIx
NDAxMzg0MTIzIj45NDk3PC9rZXk+PC9mb3JlaWduLWtleXM+PHJlZi10eXBlIG5hbWU9IkpvdXJu
YWwgQXJ0aWNsZSI+MTc8L3JlZi10eXBlPjxjb250cmlidXRvcnM+PGF1dGhvcnM+PGF1dGhvcj5O
aWthaWRvLCBNLjwvYXV0aG9yPjxhdXRob3I+S2F3YWthbWksIEEuPC9hdXRob3I+PGF1dGhvcj5T
YXdhZGEsIEEuPC9hdXRob3I+PGF1dGhvcj5GdXJ1dGFuaS1TZWlraSwgTS48L2F1dGhvcj48YXV0
aG9yPlRha2VkYSwgSC48L2F1dGhvcj48YXV0aG9yPkFyYWtpLCBLLjwvYXV0aG9yPjwvYXV0aG9y
cz48L2NvbnRyaWJ1dG9ycz48YXV0aC1hZGRyZXNzPkRvbWVzdGljIFJlc2VhcmNoIEZlbGxvdywg
SmFwYW4gU2NpZW5jZSBhbmQgVGVjaG5vbG9neSBDb3Jwb3JhdGlvbiwgVGFtYWtpLCBXYXRhcmFp
LCBNaWUsIDUxOS0wNDIzLCBKYXBhbi48L2F1dGgtYWRkcmVzcz48dGl0bGVzPjx0aXRsZT5UYngy
NCwgZW5jb2RpbmcgYSBULWJveCBwcm90ZWluLCBpcyBtdXRhdGVkIGluIHRoZSB6ZWJyYWZpc2gg
c29taXRlLXNlZ21lbnRhdGlvbiBtdXRhbnQgZnVzZWQgc29taXRlczwvdGl0bGU+PHNlY29uZGFy
eS10aXRsZT5OYXQgR2VuZXQ8L3NlY29uZGFyeS10aXRsZT48YWx0LXRpdGxlPk5hdHVyZSBnZW5l
dGljcz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MTk1LTk8
L3BhZ2VzPjx2b2x1bWU+MzE8L3ZvbHVtZT48bnVtYmVyPjI8L251bWJlcj48a2V5d29yZHM+PGtl
eXdvcmQ+QW1pbm8gQWNpZCBTZXF1ZW5jZTwva2V5d29yZD48a2V5d29yZD5BbmltYWxzPC9rZXl3
b3JkPjxrZXl3b3JkPkNlbGwgRGlmZmVyZW50aWF0aW9uL2dlbmV0aWNzPC9rZXl3b3JkPjxrZXl3
b3JkPkNocm9tb3NvbWUgTWFwcGluZzwva2V5d29yZD48a2V5d29yZD5HZW5lIEV4cHJlc3Npb24g
UmVndWxhdGlvbiwgRGV2ZWxvcG1lbnRhbDwva2V5d29yZD48a2V5d29yZD5Nb2xlY3VsYXIgU2Vx
dWVuY2UgRGF0YTwva2V5d29yZD48a2V5d29yZD4qTXV0YXRpb248L2tleXdvcmQ+PGtleXdvcmQ+
U29taXRlcy9jeXRvbG9neS8qcGh5c2lvbG9neTwva2V5d29yZD48a2V5d29yZD5ULUJveCBEb21h
aW4gUHJvdGVpbnMvKmdlbmV0aWNzPC9rZXl3b3JkPjxrZXl3b3JkPlplYnJhZmlzaC9lbWJyeW9s
b2d5LypnZW5ldGljczwva2V5d29yZD48a2V5d29yZD5aZWJyYWZpc2ggUHJvdGVpbnMvKmdlbmV0
aWNzPC9rZXl3b3JkPjwva2V5d29yZHM+PGRhdGVzPjx5ZWFyPjIwMDI8L3llYXI+PHB1Yi1kYXRl
cz48ZGF0ZT5KdW48L2RhdGU+PC9wdWItZGF0ZXM+PC9kYXRlcz48aXNibj4xMDYxLTQwMzYgKFBy
aW50KSYjeEQ7MTA2MS00MDM2IChMaW5raW5nKTwvaXNibj48YWNjZXNzaW9uLW51bT4xMjAyMTc4
NjwvYWNjZXNzaW9uLW51bT48dXJscz48cmVsYXRlZC11cmxzPjx1cmw+aHR0cDovL3d3dy5uY2Jp
Lm5sbS5uaWguZ292L3B1Ym1lZC8xMjAyMTc4NjwvdXJsPjwvcmVsYXRlZC11cmxzPjwvdXJscz48
ZWxlY3Ryb25pYy1yZXNvdXJjZS1udW0+MTAuMTAzOC9uZzg5OTwvZWxlY3Ryb25pYy1yZXNvdXJj
ZS1udW0+PC9yZWNvcmQ+PC9DaXRlPjxDaXRlPjxBdXRob3I+V2luZG5lcjwvQXV0aG9yPjxZZWFy
PjIwMTI8L1llYXI+PFJlY051bT45NTI3PC9SZWNOdW0+PHJlY29yZD48cmVjLW51bWJlcj45NTI3
PC9yZWMtbnVtYmVyPjxmb3JlaWduLWtleXM+PGtleSBhcHA9IkVOIiBkYi1pZD0iMjJwNWZwc3g4
OXN0OXBlOTl2NXhzMngxZDJkZXg1cnd0NTkwIiB0aW1lc3RhbXA9IjE0MDIwNTE2MDQiPjk1Mjc8
L2tleT48L2ZvcmVpZ24ta2V5cz48cmVmLXR5cGUgbmFtZT0iSm91cm5hbCBBcnRpY2xlIj4xNzwv
cmVmLXR5cGU+PGNvbnRyaWJ1dG9ycz48YXV0aG9ycz48YXV0aG9yPldpbmRuZXIsIFMuIEUuPC9h
dXRob3I+PGF1dGhvcj5CaXJkLCBOLiBDLjwvYXV0aG9yPjxhdXRob3I+UGF0dGVyc29uLCBTLiBF
LjwvYXV0aG9yPjxhdXRob3I+RG9yaXMsIFIuIEEuPC9hdXRob3I+PGF1dGhvcj5EZXZvdG8sIFMu
IEguPC9hdXRob3I+PC9hdXRob3JzPjwvY29udHJpYnV0b3JzPjxhdXRoLWFkZHJlc3M+RGVwYXJ0
bWVudCBvZiBCaW9sb2d5LCBXZXNsZXlhbiBVbml2ZXJzaXR5ICwgTWlkZGxldG93biwgQ1QgMDY0
NTkgLCBVU0EgOyBEaXZpc2lvbiBvZiBab29sb2d5IGFuZCBGdW5jdGlvbmFsIEFuYXRvbXksIERl
cGFydG1lbnQgb2YgT3JnYW5pc21pYyBCaW9sb2d5LCBVbml2ZXJzaXR5IG9mIFNhbHpidXJnICwg
QS01MDIwIFNhbHpidXJnLCBBdXN0cmlhLjwvYXV0aC1hZGRyZXNzPjx0aXRsZXM+PHRpdGxlPkZz
cy9UYng2IGlzIHJlcXVpcmVkIGZvciBjZW50cmFsIGRlcm1vbXlvdG9tZSBjZWxsIGZhdGUgaW4g
emVicmFmaXNoPC90aXRsZT48c2Vjb25kYXJ5LXRpdGxlPkJpb2wgT3Blbjwvc2Vjb25kYXJ5LXRp
dGxlPjxhbHQtdGl0bGU+QmlvbG9neSBvcGVuPC9hbHQtdGl0bGU+PC90aXRsZXM+PHBlcmlvZGlj
YWw+PGZ1bGwtdGl0bGU+QmlvbCBPcGVuPC9mdWxsLXRpdGxlPjxhYmJyLTE+QmlvbG9neSBvcGVu
PC9hYmJyLTE+PC9wZXJpb2RpY2FsPjxhbHQtcGVyaW9kaWNhbD48ZnVsbC10aXRsZT5CaW9sIE9w
ZW48L2Z1bGwtdGl0bGU+PGFiYnItMT5CaW9sb2d5IG9wZW48L2FiYnItMT48L2FsdC1wZXJpb2Rp
Y2FsPjxwYWdlcz44MDYtMTQ8L3BhZ2VzPjx2b2x1bWU+MTwvdm9sdW1lPjxudW1iZXI+ODwvbnVt
YmVyPjxkYXRlcz48eWVhcj4yMDEyPC95ZWFyPjxwdWItZGF0ZXM+PGRhdGU+QXVnIDE1PC9kYXRl
PjwvcHViLWRhdGVzPjwvZGF0ZXM+PGlzYm4+MjA0Ni02MzkwIChFbGVjdHJvbmljKSYjeEQ7MjA0
Ni02MzkwIChMaW5raW5nKTwvaXNibj48YWNjZXNzaW9uLW51bT4yMzIxMzQ3NDwvYWNjZXNzaW9u
LW51bT48dXJscz48cmVsYXRlZC11cmxzPjx1cmw+aHR0cDovL3d3dy5uY2JpLm5sbS5uaWguZ292
L3B1Ym1lZC8yMzIxMzQ3NDwvdXJsPjwvcmVsYXRlZC11cmxzPjwvdXJscz48Y3VzdG9tMj4zNTA3
MjIzPC9jdXN0b20yPjxlbGVjdHJvbmljLXJlc291cmNlLW51bT4xMC4xMjQyL2Jpby4yMDEyMTk1
ODwvZWxlY3Ryb25pYy1yZXNvdXJjZS1udW0+PC9yZWNvcmQ+PC9DaXRlPjxDaXRlPjxBdXRob3I+
V2hpdGU8L0F1dGhvcj48WWVhcj4yMDAzPC9ZZWFyPjxSZWNOdW0+OTg5MjwvUmVjTnVtPjxyZWNv
cmQ+PHJlYy1udW1iZXI+OTg5MjwvcmVjLW51bWJlcj48Zm9yZWlnbi1rZXlzPjxrZXkgYXBwPSJF
TiIgZGItaWQ9IjIycDVmcHN4ODlzdDlwZTk5djV4czJ4MWQyZGV4NXJ3dDU5MCIgdGltZXN0YW1w
PSIxNDQ0OTIwMDA1Ij45ODkyPC9rZXk+PC9mb3JlaWduLWtleXM+PHJlZi10eXBlIG5hbWU9Ikpv
dXJuYWwgQXJ0aWNsZSI+MTc8L3JlZi10eXBlPjxjb250cmlidXRvcnM+PGF1dGhvcnM+PGF1dGhv
cj5XaGl0ZSwgUC4gSC48L2F1dGhvcj48YXV0aG9yPkZhcmthcywgRC4gUi48L2F1dGhvcj48YXV0
aG9yPk1jRmFkZGVuLCBFLiBFLjwvYXV0aG9yPjxhdXRob3I+Q2hhcG1hbiwgRC4gTC48L2F1dGhv
cj48L2F1dGhvcnM+PC9jb250cmlidXRvcnM+PGF1dGgtYWRkcmVzcz5EZXBhcnRtZW50IG9mIEJp
b2xvZ2ljYWwgU2NpZW5jZXMsIFVuaXZlcnNpdHkgb2YgUGl0dHNidXJnaCwgUGl0dHNidXJnaCwg
UEEgMTUyNjAsIFVTQS48L2F1dGgtYWRkcmVzcz48dGl0bGVzPjx0aXRsZT5EZWZlY3RpdmUgc29t
aXRlIHBhdHRlcm5pbmcgaW4gbW91c2UgZW1icnlvcyB3aXRoIHJlZHVjZWQgbGV2ZWxzIG9mIFRi
eDY8L3RpdGxlPjxzZWNvbmRhcnktdGl0bGU+RGV2ZWxvcG1lbnQ8L3NlY29uZGFyeS10aXRsZT48
L3RpdGxlcz48cGVyaW9kaWNhbD48ZnVsbC10aXRsZT5EZXZlbG9wbWVudDwvZnVsbC10aXRsZT48
L3BlcmlvZGljYWw+PHBhZ2VzPjE2ODEtOTA8L3BhZ2VzPjx2b2x1bWU+MTMwPC92b2x1bWU+PG51
bWJlcj44PC9udW1iZXI+PGtleXdvcmRzPjxrZXl3b3JkPkFuaW1hbHM8L2tleXdvcmQ+PGtleXdv
cmQ+KkJvZHkgUGF0dGVybmluZzwva2V5d29yZD48a2V5d29yZD5FbWJyeW8sIE1hbW1hbGlhbi8q
cGh5c2lvbG9neTwva2V5d29yZD48a2V5d29yZD5IdW1hbnM8L2tleXdvcmQ+PGtleXdvcmQ+SW4g
U2l0dSBIeWJyaWRpemF0aW9uPC9rZXl3b3JkPjxrZXl3b3JkPkludHJhY2VsbHVsYXIgU2lnbmFs
aW5nIFBlcHRpZGVzIGFuZCBQcm90ZWluczwva2V5d29yZD48a2V5d29yZD5NZW1icmFuZSBQcm90
ZWlucy9nZW5ldGljcy9tZXRhYm9saXNtPC9rZXl3b3JkPjxrZXl3b3JkPk1pY2U8L2tleXdvcmQ+
PGtleXdvcmQ+TWljZSwgSW5icmVkIEM1N0JMPC9rZXl3b3JkPjxrZXl3b3JkPk1pY2UsIFRyYW5z
Z2VuaWM8L2tleXdvcmQ+PGtleXdvcmQ+TW9ycGhvZ2VuZXNpcy9waHlzaW9sb2d5PC9rZXl3b3Jk
PjxrZXl3b3JkPk11dGF0aW9uPC9rZXl3b3JkPjxrZXl3b3JkPk15b2dlbmluL2dlbmV0aWNzL21l
dGFib2xpc208L2tleXdvcmQ+PGtleXdvcmQ+UGhlbm90eXBlPC9rZXl3b3JkPjxrZXl3b3JkPlBy
b3RlaW5zL2dlbmV0aWNzL21ldGFib2xpc208L2tleXdvcmQ+PGtleXdvcmQ+Umlicy9lbWJyeW9s
b2d5L3BhdGhvbG9neTwva2V5d29yZD48a2V5d29yZD5Tb21pdGVzLypwaHlzaW9sb2d5PC9rZXl3
b3JkPjxrZXl3b3JkPlNwaW5lL2VtYnJ5b2xvZ3kvcGF0aG9sb2d5PC9rZXl3b3JkPjxrZXl3b3Jk
PlQtQm94IERvbWFpbiBQcm90ZWluczwva2V5d29yZD48a2V5d29yZD5UcmFuc2NyaXB0aW9uIEZh
Y3RvcnMvZ2VuZXRpY3MvKm1ldGFib2xpc208L2tleXdvcmQ+PGtleXdvcmQ+VHJhbnNnZW5lczwv
a2V5d29yZD48L2tleXdvcmRzPjxkYXRlcz48eWVhcj4yMDAzPC95ZWFyPjxwdWItZGF0ZXM+PGRh
dGU+QXByPC9kYXRlPjwvcHViLWRhdGVzPjwvZGF0ZXM+PGlzYm4+MDk1MC0xOTkxIChQcmludCkm
I3hEOzA5NTAtMTk5MSAoTGlua2luZyk8L2lzYm4+PGFjY2Vzc2lvbi1udW0+MTI2MjA5OTE8L2Fj
Y2Vzc2lvbi1udW0+PHVybHM+PHJlbGF0ZWQtdXJscz48dXJsPmh0dHA6Ly93d3cubmNiaS5ubG0u
bmloLmdvdi9wdWJtZWQvMTI2MjA5OTE8L3VybD48L3JlbGF0ZWQtdXJscz48L3VybHM+PC9yZWNv
cmQ+PC9DaXRlPjxDaXRlPjxBdXRob3I+Qm91bGRpbjwvQXV0aG9yPjxZZWFyPjIwMTU8L1llYXI+
PFJlY051bT45ODgwPC9SZWNOdW0+PHJlY29yZD48cmVjLW51bWJlcj45ODgwPC9yZWMtbnVtYmVy
Pjxmb3JlaWduLWtleXM+PGtleSBhcHA9IkVOIiBkYi1pZD0iMjJwNWZwc3g4OXN0OXBlOTl2NXhz
MngxZDJkZXg1cnd0NTkwIiB0aW1lc3RhbXA9IjE0NDQ5MTg0MTUiPjk4ODA8L2tleT48L2ZvcmVp
Z24ta2V5cz48cmVmLXR5cGUgbmFtZT0iSm91cm5hbCBBcnRpY2xlIj4xNzwvcmVmLXR5cGU+PGNv
bnRyaWJ1dG9ycz48YXV0aG9ycz48YXV0aG9yPkJvdWxkaW4sIEMuIE0uPC9hdXRob3I+PGF1dGhv
cj5NYW5uaW5nLCBBLiBKLjwvYXV0aG9yPjxhdXRob3I+UGVuZywgWS4gSC48L2F1dGhvcj48YXV0
aG9yPkZhcnIsIEcuIEguLCAzcmQ8L2F1dGhvcj48YXV0aG9yPkh1bmcsIEsuIEwuPC9hdXRob3I+
PGF1dGhvcj5Eb25nLCBBLjwvYXV0aG9yPjxhdXRob3I+S2ltZWxtYW4sIEQuPC9hdXRob3I+PC9h
dXRob3JzPjwvY29udHJpYnV0b3JzPjxhdXRoLWFkZHJlc3M+RGVwYXJ0bWVudCBvZiBCaW9jaGVt
aXN0cnksIFVuaXZlcnNpdHkgb2YgV2FzaGluZ3RvbiwgU2VhdHRsZSwgV0EgOTgxOTUsIFVTQS4m
I3hEO0RlcGFydG1lbnQgb2YgQmlvY2hlbWlzdHJ5LCBVbml2ZXJzaXR5IG9mIFdhc2hpbmd0b24s
IFNlYXR0bGUsIFdBIDk4MTk1LCBVU0Ega2ltZWxtYW5AdXcuZWR1LjwvYXV0aC1hZGRyZXNzPjx0
aXRsZXM+PHRpdGxlPldudCBzaWduYWxpbmcgYW5kIHRieDE2IGZvcm0gYSBiaXN0YWJsZSBzd2l0
Y2ggdG8gY29tbWl0IGJpcG90ZW50aWFsIHByb2dlbml0b3JzIHRvIG1lc29kZXJtPC90aXRsZT48
c2Vjb25kYXJ5LXRpdGxlPkRldmVsb3BtZW50PC9zZWNvbmRhcnktdGl0bGU+PC90aXRsZXM+PHBl
cmlvZGljYWw+PGZ1bGwtdGl0bGU+RGV2ZWxvcG1lbnQ8L2Z1bGwtdGl0bGU+PC9wZXJpb2RpY2Fs
PjxwYWdlcz4yNDk5LTUwNzwvcGFnZXM+PHZvbHVtZT4xNDI8L3ZvbHVtZT48bnVtYmVyPjE0PC9u
dW1iZXI+PGtleXdvcmRzPjxrZXl3b3JkPkFuaW1hbHM8L2tleXdvcmQ+PGtleXdvcmQ+Qm9keSBQ
YXR0ZXJuaW5nPC9rZXl3b3JkPjxrZXl3b3JkPkNlbGwgRGlmZmVyZW50aWF0aW9uPC9rZXl3b3Jk
PjxrZXl3b3JkPkNlbGwgTGluZWFnZTwva2V5d29yZD48a2V5d29yZD5DZWxsIE1vdmVtZW50PC9r
ZXl3b3JkPjxrZXl3b3JkPipHZW5lIEV4cHJlc3Npb24gUmVndWxhdGlvbiwgRGV2ZWxvcG1lbnRh
bDwva2V5d29yZD48a2V5d29yZD5IZWF0LVNob2NrIFByb3RlaW5zL21ldGFib2xpc208L2tleXdv
cmQ+PGtleXdvcmQ+SW4gU2l0dSBIeWJyaWRpemF0aW9uPC9rZXl3b3JkPjxrZXl3b3JkPk1lc29k
ZXJtLyptZXRhYm9saXNtPC9rZXl3b3JkPjxrZXl3b3JkPk1pY2U8L2tleXdvcmQ+PGtleXdvcmQ+
TWljcm9zY29weSwgRmx1b3Jlc2NlbmNlPC9rZXl3b3JkPjxrZXl3b3JkPk11c2NsZXMvZW1icnlv
bG9neS9tZXRhYm9saXNtPC9rZXl3b3JkPjxrZXl3b3JkPk5ldXJvbnMvbWV0YWJvbGlzbTwva2V5
d29yZD48a2V5d29yZD5PbGlnb251Y2xlb3RpZGVzL2NoZW1pc3RyeTwva2V5d29yZD48a2V5d29y
ZD5Qcm9tb3RlciBSZWdpb25zLCBHZW5ldGljPC9rZXl3b3JkPjxrZXl3b3JkPlN0ZW0gQ2VsbHMv
Y3l0b2xvZ3k8L2tleXdvcmQ+PGtleXdvcmQ+VC1Cb3ggRG9tYWluIFByb3RlaW5zLyptZXRhYm9s
aXNtPC9rZXl3b3JkPjxrZXl3b3JkPlRyYW5zZ2VuZXM8L2tleXdvcmQ+PGtleXdvcmQ+KldudCBT
aWduYWxpbmcgUGF0aHdheTwva2V5d29yZD48a2V5d29yZD5XbnQzQSBQcm90ZWluL21ldGFib2xp
c208L2tleXdvcmQ+PGtleXdvcmQ+WmVicmFmaXNoPC9rZXl3b3JkPjxrZXl3b3JkPlplYnJhZmlz
aCBQcm90ZWlucy8qbWV0YWJvbGlzbTwva2V5d29yZD48a2V5d29yZD5CaXBvdGVudGlhbDwva2V5
d29yZD48a2V5d29yZD5OZXVyb21lc29kZXJtYWw8L2tleXdvcmQ+PGtleXdvcmQ+U29taXRvZ2Vu
ZXNpczwva2V5d29yZD48a2V5d29yZD5TcGFkZXRhaWw8L2tleXdvcmQ+PGtleXdvcmQ+VGJ4MTY8
L2tleXdvcmQ+PGtleXdvcmQ+V250PC9rZXl3b3JkPjwva2V5d29yZHM+PGRhdGVzPjx5ZWFyPjIw
MTU8L3llYXI+PHB1Yi1kYXRlcz48ZGF0ZT5KdWwgMTU8L2RhdGU+PC9wdWItZGF0ZXM+PC9kYXRl
cz48aXNibj4xNDc3LTkxMjkgKEVsZWN0cm9uaWMpJiN4RDswOTUwLTE5OTEgKExpbmtpbmcpPC9p
c2JuPjxhY2Nlc3Npb24tbnVtPjI2MDYyOTM5PC9hY2Nlc3Npb24tbnVtPjx1cmxzPjxyZWxhdGVk
LXVybHM+PHVybD5odHRwOi8vd3d3Lm5jYmkubmxtLm5paC5nb3YvcHVibWVkLzI2MDYyOTM5PC91
cmw+PC9yZWxhdGVkLXVybHM+PC91cmxzPjxjdXN0b20yPlBNQzQ1MTA4Njc8L2N1c3RvbTI+PGVs
ZWN0cm9uaWMtcmVzb3VyY2UtbnVtPjEwLjEyNDIvZGV2LjEyNDAyNDwvZWxlY3Ryb25pYy1yZXNv
dXJjZS1udW0+PC9yZWNvcmQ+PC9DaXRlPjxDaXRlPjxBdXRob3I+S2ltbWVsPC9BdXRob3I+PFll
YXI+MTk4OTwvWWVhcj48UmVjTnVtPjIyMTY8L1JlY051bT48cmVjb3JkPjxyZWMtbnVtYmVyPjIy
MTY8L3JlYy1udW1iZXI+PGZvcmVpZ24ta2V5cz48a2V5IGFwcD0iRU4iIGRiLWlkPSIyMnA1ZnBz
eDg5c3Q5cGU5OXY1eHMyeDFkMmRleDVyd3Q1OTAiIHRpbWVzdGFtcD0iMCI+MjIxNjwva2V5Pjwv
Zm9yZWlnbi1rZXlzPjxyZWYtdHlwZSBuYW1lPSJKb3VybmFsIEFydGljbGUiPjE3PC9yZWYtdHlw
ZT48Y29udHJpYnV0b3JzPjxhdXRob3JzPjxhdXRob3I+S2ltbWVsLCBDLkIuPC9hdXRob3I+PGF1
dGhvcj5LYW5lLCBELkEuPC9hdXRob3I+PGF1dGhvcj5XYWxrZXIsIEMuPC9hdXRob3I+PGF1dGhv
cj5XYXJnYSwgUi5NLjwvYXV0aG9yPjxhdXRob3I+Um90aG1hbiwgTS5CLjwvYXV0aG9yPjwvYXV0
aG9ycz48L2NvbnRyaWJ1dG9ycz48dGl0bGVzPjx0aXRsZT5BIG11dGF0aW9uIHRoYXQgY2hhbmdl
cyBjZWxsIG1vdmVtZW50IGFuZCBjZWxsIGZhdGUgaW4gdGhlIHplYnJhZmlzaCBlbWJyeW88L3Rp
dGxlPjxzZWNvbmRhcnktdGl0bGU+TmF0dXJlPC9zZWNvbmRhcnktdGl0bGU+PC90aXRsZXM+PHBl
cmlvZGljYWw+PGZ1bGwtdGl0bGU+TmF0dXJlPC9mdWxsLXRpdGxlPjwvcGVyaW9kaWNhbD48cGFn
ZXM+MzU4LTM2MjwvcGFnZXM+PHZvbHVtZT4zMzc8L3ZvbHVtZT48bnVtYmVyPkpBTjwvbnVtYmVy
PjxkYXRlcz48eWVhcj4xOTg5PC95ZWFyPjwvZGF0ZXM+PHVybHM+PC91cmxzPjwvcmVjb3JkPjwv
Q2l0ZT48L0VuZE5vdGU+
</w:fldData>
        </w:fldChar>
      </w:r>
      <w:r w:rsidR="000F67E8">
        <w:rPr>
          <w:lang w:val="en-GB"/>
        </w:rPr>
        <w:instrText xml:space="preserve"> ADDIN EN.CITE </w:instrText>
      </w:r>
      <w:r w:rsidR="000F67E8">
        <w:rPr>
          <w:lang w:val="en-GB"/>
        </w:rPr>
        <w:fldChar w:fldCharType="begin">
          <w:fldData xml:space="preserve">PEVuZE5vdGU+PENpdGU+PEF1dGhvcj5NYW5uaW5nPC9BdXRob3I+PFllYXI+MjAxNTwvWWVhcj48
UmVjTnVtPjk4Nzk8L1JlY051bT48RGlzcGxheVRleHQ+KEJvdWxkaW4gZXQgYWwuLCAyMDE1OyBD
aGFwbWFuIGFuZCBQYXBhaW9hbm5vdSwgMTk5ODsgS2ltbWVsIGV0IGFsLiwgMTk4OTsgTWFubmlu
ZyBhbmQgS2ltZWxtYW4sIDIwMTU7IE5pa2FpZG8gZXQgYWwuLCAyMDAyOyBXaGl0ZSBldCBhbC4s
IDIwMDM7IFdpbmRuZXIgZXQgYWwuLCAyMDEyKTwvRGlzcGxheVRleHQ+PHJlY29yZD48cmVjLW51
bWJlcj45ODc5PC9yZWMtbnVtYmVyPjxmb3JlaWduLWtleXM+PGtleSBhcHA9IkVOIiBkYi1pZD0i
MjJwNWZwc3g4OXN0OXBlOTl2NXhzMngxZDJkZXg1cnd0NTkwIiB0aW1lc3RhbXA9IjE0NDQ5MTg0
MTEiPjk4Nzk8L2tleT48L2ZvcmVpZ24ta2V5cz48cmVmLXR5cGUgbmFtZT0iSm91cm5hbCBBcnRp
Y2xlIj4xNzwvcmVmLXR5cGU+PGNvbnRyaWJ1dG9ycz48YXV0aG9ycz48YXV0aG9yPk1hbm5pbmcs
IEEuIEouPC9hdXRob3I+PGF1dGhvcj5LaW1lbG1hbiwgRC48L2F1dGhvcj48L2F1dGhvcnM+PC9j
b250cmlidXRvcnM+PGF1dGgtYWRkcmVzcz5EZXBhcnRtZW50IG9mIEJpb2NoZW1pc3RyeSwgVW5p
dmVyc2l0eSBvZiBXYXNoaW5ndG9uLCBTZWF0dGxlLCBXQSA5ODE5NSwgVVNBLiYjeEQ7RGVwYXJ0
bWVudCBvZiBCaW9jaGVtaXN0cnksIFVuaXZlcnNpdHkgb2YgV2FzaGluZ3RvbiwgU2VhdHRsZSwg
V0EgOTgxOTUsIFVTQS4gRWxlY3Ryb25pYyBhZGRyZXNzOiBraW1lbG1hbkB1dy5lZHUuPC9hdXRo
LWFkZHJlc3M+PHRpdGxlcz48dGl0bGU+VGJ4MTYgYW5kIE1zZ24xIGFyZSByZXF1aXJlZCB0byBl
c3RhYmxpc2ggZGlyZWN0aW9uYWwgY2VsbCBtaWdyYXRpb24gb2YgemVicmFmaXNoIG1lc29kZXJt
YWwgcHJvZ2VuaXRvcnM8L3RpdGxlPjxzZWNvbmRhcnktdGl0bGU+RGV2IEJpb2w8L3NlY29uZGFy
eS10aXRsZT48L3RpdGxlcz48cGVyaW9kaWNhbD48ZnVsbC10aXRsZT5EZXYgQmlvbDwvZnVsbC10
aXRsZT48L3BlcmlvZGljYWw+PHBhZ2VzPjE3Mi0xODU8L3BhZ2VzPjx2b2x1bWU+NDA2PC92b2x1
bWU+PG51bWJlcj4yPC9udW1iZXI+PGtleXdvcmRzPjxrZXl3b3JkPkVtdDwva2V5d29yZD48a2V5
d29yZD5NZXNvZGVybTwva2V5d29yZD48a2V5d29yZD5Nb3JwaG9nZW5lc2lzPC9rZXl3b3JkPjxr
ZXl3b3JkPlRieDE2PC9rZXl3b3JkPjxrZXl3b3JkPlplYnJhZmlzaDwva2V5d29yZD48L2tleXdv
cmRzPjxkYXRlcz48eWVhcj4yMDE1PC95ZWFyPjxwdWItZGF0ZXM+PGRhdGU+U2VwIDEyPC9kYXRl
PjwvcHViLWRhdGVzPjwvZGF0ZXM+PGlzYm4+MTA5NS01NjRYIChFbGVjdHJvbmljKSYjeEQ7MDAx
Mi0xNjA2IChMaW5raW5nKTwvaXNibj48YWNjZXNzaW9uLW51bT4yNjM2ODUwMjwvYWNjZXNzaW9u
LW51bT48dXJscz48cmVsYXRlZC11cmxzPjx1cmw+aHR0cDovL3d3dy5uY2JpLm5sbS5uaWguZ292
L3B1Ym1lZC8yNjM2ODUwMjwvdXJsPjwvcmVsYXRlZC11cmxzPjwvdXJscz48ZWxlY3Ryb25pYy1y
ZXNvdXJjZS1udW0+MTAuMTAxNi9qLnlkYmlvLjIwMTUuMDkuMDAxPC9lbGVjdHJvbmljLXJlc291
cmNlLW51bT48L3JlY29yZD48L0NpdGU+PENpdGU+PEF1dGhvcj5DaGFwbWFuPC9BdXRob3I+PFll
YXI+MTk5ODwvWWVhcj48UmVjTnVtPjk4OTE8L1JlY051bT48cmVjb3JkPjxyZWMtbnVtYmVyPjk4
OTE8L3JlYy1udW1iZXI+PGZvcmVpZ24ta2V5cz48a2V5IGFwcD0iRU4iIGRiLWlkPSIyMnA1ZnBz
eDg5c3Q5cGU5OXY1eHMyeDFkMmRleDVyd3Q1OTAiIHRpbWVzdGFtcD0iMTQ0NDkxOTI3MiI+OTg5
MTwva2V5PjwvZm9yZWlnbi1rZXlzPjxyZWYtdHlwZSBuYW1lPSJKb3VybmFsIEFydGljbGUiPjE3
PC9yZWYtdHlwZT48Y29udHJpYnV0b3JzPjxhdXRob3JzPjxhdXRob3I+Q2hhcG1hbiwgRC4gTC48
L2F1dGhvcj48YXV0aG9yPlBhcGFpb2Fubm91LCBWLiBFLjwvYXV0aG9yPjwvYXV0aG9ycz48L2Nv
bnRyaWJ1dG9ycz48YXV0aC1hZGRyZXNzPkRlcGFydG1lbnQgb2YgR2VuZXRpY3MgYW5kIERldmVs
b3BtZW50LCBDb2xsZWdlIG9mIFBoeXNpY2lhbnMgYW5kIFN1cmdlb25zIG9mIENvbHVtYmlhIFVu
aXZlcnNpdHksIE5ldyBZb3JrLCBOZXcgWW9yayAxMDAzMiwgVVNBLjwvYXV0aC1hZGRyZXNzPjx0
aXRsZXM+PHRpdGxlPlRocmVlIG5ldXJhbCB0dWJlcyBpbiBtb3VzZSBlbWJyeW9zIHdpdGggbXV0
YXRpb25zIGluIHRoZSBULWJveCBnZW5lIFRieDY8L3RpdGxlPjxzZWNvbmRhcnktdGl0bGU+TmF0
dXJlPC9zZWNvbmRhcnktdGl0bGU+PC90aXRsZXM+PHBlcmlvZGljYWw+PGZ1bGwtdGl0bGU+TmF0
dXJlPC9mdWxsLXRpdGxlPjwvcGVyaW9kaWNhbD48cGFnZXM+Njk1LTc8L3BhZ2VzPjx2b2x1bWU+
MzkxPC92b2x1bWU+PG51bWJlcj42NjY4PC9udW1iZXI+PGtleXdvcmRzPjxrZXl3b3JkPkFuaW1h
bHM8L2tleXdvcmQ+PGtleXdvcmQ+QmlvbG9naWNhbCBNYXJrZXJzPC9rZXl3b3JkPjxrZXl3b3Jk
PkJvZHkgUGF0dGVybmluZzwva2V5d29yZD48a2V5d29yZD5DZWxsIERpZmZlcmVudGlhdGlvbjwv
a2V5d29yZD48a2V5d29yZD5FbWJyeW9uaWMgYW5kIEZldGFsIERldmVsb3BtZW50LypnZW5ldGlj
czwva2V5d29yZD48a2V5d29yZD5GZW1hbGU8L2tleXdvcmQ+PGtleXdvcmQ+R2VuZSBUYXJnZXRp
bmc8L2tleXdvcmQ+PGtleXdvcmQ+TWFsZTwva2V5d29yZD48a2V5d29yZD5NaWNlPC9rZXl3b3Jk
PjxrZXl3b3JkPk1pY2UsIEluYnJlZCBDNTdCTDwva2V5d29yZD48a2V5d29yZD4qTXV0YWdlbmVz
aXM8L2tleXdvcmQ+PGtleXdvcmQ+TmVydm91cyBTeXN0ZW0vKmVtYnJ5b2xvZ3k8L2tleXdvcmQ+
PGtleXdvcmQ+U29taXRlcy9jeXRvbG9neTwva2V5d29yZD48a2V5d29yZD5UcmFuc2NyaXB0aW9u
IEZhY3RvcnMvKmdlbmV0aWNzPC9rZXl3b3JkPjwva2V5d29yZHM+PGRhdGVzPjx5ZWFyPjE5OTg8
L3llYXI+PHB1Yi1kYXRlcz48ZGF0ZT5GZWIgMTI8L2RhdGU+PC9wdWItZGF0ZXM+PC9kYXRlcz48
aXNibj4wMDI4LTA4MzYgKFByaW50KSYjeEQ7MDAyOC0wODM2IChMaW5raW5nKTwvaXNibj48YWNj
ZXNzaW9uLW51bT45NDkwNDEyPC9hY2Nlc3Npb24tbnVtPjx1cmxzPjxyZWxhdGVkLXVybHM+PHVy
bD5odHRwOi8vd3d3Lm5jYmkubmxtLm5paC5nb3YvcHVibWVkLzk0OTA0MTI8L3VybD48L3JlbGF0
ZWQtdXJscz48L3VybHM+PGVsZWN0cm9uaWMtcmVzb3VyY2UtbnVtPjEwLjEwMzgvMzU2MjQ8L2Vs
ZWN0cm9uaWMtcmVzb3VyY2UtbnVtPjwvcmVjb3JkPjwvQ2l0ZT48Q2l0ZT48QXV0aG9yPk5pa2Fp
ZG88L0F1dGhvcj48WWVhcj4yMDAyPC9ZZWFyPjxSZWNOdW0+OTQ5NzwvUmVjTnVtPjxyZWNvcmQ+
PHJlYy1udW1iZXI+OTQ5NzwvcmVjLW51bWJlcj48Zm9yZWlnbi1rZXlzPjxrZXkgYXBwPSJFTiIg
ZGItaWQ9IjIycDVmcHN4ODlzdDlwZTk5djV4czJ4MWQyZGV4NXJ3dDU5MCIgdGltZXN0YW1wPSIx
NDAxMzg0MTIzIj45NDk3PC9rZXk+PC9mb3JlaWduLWtleXM+PHJlZi10eXBlIG5hbWU9IkpvdXJu
YWwgQXJ0aWNsZSI+MTc8L3JlZi10eXBlPjxjb250cmlidXRvcnM+PGF1dGhvcnM+PGF1dGhvcj5O
aWthaWRvLCBNLjwvYXV0aG9yPjxhdXRob3I+S2F3YWthbWksIEEuPC9hdXRob3I+PGF1dGhvcj5T
YXdhZGEsIEEuPC9hdXRob3I+PGF1dGhvcj5GdXJ1dGFuaS1TZWlraSwgTS48L2F1dGhvcj48YXV0
aG9yPlRha2VkYSwgSC48L2F1dGhvcj48YXV0aG9yPkFyYWtpLCBLLjwvYXV0aG9yPjwvYXV0aG9y
cz48L2NvbnRyaWJ1dG9ycz48YXV0aC1hZGRyZXNzPkRvbWVzdGljIFJlc2VhcmNoIEZlbGxvdywg
SmFwYW4gU2NpZW5jZSBhbmQgVGVjaG5vbG9neSBDb3Jwb3JhdGlvbiwgVGFtYWtpLCBXYXRhcmFp
LCBNaWUsIDUxOS0wNDIzLCBKYXBhbi48L2F1dGgtYWRkcmVzcz48dGl0bGVzPjx0aXRsZT5UYngy
NCwgZW5jb2RpbmcgYSBULWJveCBwcm90ZWluLCBpcyBtdXRhdGVkIGluIHRoZSB6ZWJyYWZpc2gg
c29taXRlLXNlZ21lbnRhdGlvbiBtdXRhbnQgZnVzZWQgc29taXRlczwvdGl0bGU+PHNlY29uZGFy
eS10aXRsZT5OYXQgR2VuZXQ8L3NlY29uZGFyeS10aXRsZT48YWx0LXRpdGxlPk5hdHVyZSBnZW5l
dGljcz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MTk1LTk8
L3BhZ2VzPjx2b2x1bWU+MzE8L3ZvbHVtZT48bnVtYmVyPjI8L251bWJlcj48a2V5d29yZHM+PGtl
eXdvcmQ+QW1pbm8gQWNpZCBTZXF1ZW5jZTwva2V5d29yZD48a2V5d29yZD5BbmltYWxzPC9rZXl3
b3JkPjxrZXl3b3JkPkNlbGwgRGlmZmVyZW50aWF0aW9uL2dlbmV0aWNzPC9rZXl3b3JkPjxrZXl3
b3JkPkNocm9tb3NvbWUgTWFwcGluZzwva2V5d29yZD48a2V5d29yZD5HZW5lIEV4cHJlc3Npb24g
UmVndWxhdGlvbiwgRGV2ZWxvcG1lbnRhbDwva2V5d29yZD48a2V5d29yZD5Nb2xlY3VsYXIgU2Vx
dWVuY2UgRGF0YTwva2V5d29yZD48a2V5d29yZD4qTXV0YXRpb248L2tleXdvcmQ+PGtleXdvcmQ+
U29taXRlcy9jeXRvbG9neS8qcGh5c2lvbG9neTwva2V5d29yZD48a2V5d29yZD5ULUJveCBEb21h
aW4gUHJvdGVpbnMvKmdlbmV0aWNzPC9rZXl3b3JkPjxrZXl3b3JkPlplYnJhZmlzaC9lbWJyeW9s
b2d5LypnZW5ldGljczwva2V5d29yZD48a2V5d29yZD5aZWJyYWZpc2ggUHJvdGVpbnMvKmdlbmV0
aWNzPC9rZXl3b3JkPjwva2V5d29yZHM+PGRhdGVzPjx5ZWFyPjIwMDI8L3llYXI+PHB1Yi1kYXRl
cz48ZGF0ZT5KdW48L2RhdGU+PC9wdWItZGF0ZXM+PC9kYXRlcz48aXNibj4xMDYxLTQwMzYgKFBy
aW50KSYjeEQ7MTA2MS00MDM2IChMaW5raW5nKTwvaXNibj48YWNjZXNzaW9uLW51bT4xMjAyMTc4
NjwvYWNjZXNzaW9uLW51bT48dXJscz48cmVsYXRlZC11cmxzPjx1cmw+aHR0cDovL3d3dy5uY2Jp
Lm5sbS5uaWguZ292L3B1Ym1lZC8xMjAyMTc4NjwvdXJsPjwvcmVsYXRlZC11cmxzPjwvdXJscz48
ZWxlY3Ryb25pYy1yZXNvdXJjZS1udW0+MTAuMTAzOC9uZzg5OTwvZWxlY3Ryb25pYy1yZXNvdXJj
ZS1udW0+PC9yZWNvcmQ+PC9DaXRlPjxDaXRlPjxBdXRob3I+V2luZG5lcjwvQXV0aG9yPjxZZWFy
PjIwMTI8L1llYXI+PFJlY051bT45NTI3PC9SZWNOdW0+PHJlY29yZD48cmVjLW51bWJlcj45NTI3
PC9yZWMtbnVtYmVyPjxmb3JlaWduLWtleXM+PGtleSBhcHA9IkVOIiBkYi1pZD0iMjJwNWZwc3g4
OXN0OXBlOTl2NXhzMngxZDJkZXg1cnd0NTkwIiB0aW1lc3RhbXA9IjE0MDIwNTE2MDQiPjk1Mjc8
L2tleT48L2ZvcmVpZ24ta2V5cz48cmVmLXR5cGUgbmFtZT0iSm91cm5hbCBBcnRpY2xlIj4xNzwv
cmVmLXR5cGU+PGNvbnRyaWJ1dG9ycz48YXV0aG9ycz48YXV0aG9yPldpbmRuZXIsIFMuIEUuPC9h
dXRob3I+PGF1dGhvcj5CaXJkLCBOLiBDLjwvYXV0aG9yPjxhdXRob3I+UGF0dGVyc29uLCBTLiBF
LjwvYXV0aG9yPjxhdXRob3I+RG9yaXMsIFIuIEEuPC9hdXRob3I+PGF1dGhvcj5EZXZvdG8sIFMu
IEguPC9hdXRob3I+PC9hdXRob3JzPjwvY29udHJpYnV0b3JzPjxhdXRoLWFkZHJlc3M+RGVwYXJ0
bWVudCBvZiBCaW9sb2d5LCBXZXNsZXlhbiBVbml2ZXJzaXR5ICwgTWlkZGxldG93biwgQ1QgMDY0
NTkgLCBVU0EgOyBEaXZpc2lvbiBvZiBab29sb2d5IGFuZCBGdW5jdGlvbmFsIEFuYXRvbXksIERl
cGFydG1lbnQgb2YgT3JnYW5pc21pYyBCaW9sb2d5LCBVbml2ZXJzaXR5IG9mIFNhbHpidXJnICwg
QS01MDIwIFNhbHpidXJnLCBBdXN0cmlhLjwvYXV0aC1hZGRyZXNzPjx0aXRsZXM+PHRpdGxlPkZz
cy9UYng2IGlzIHJlcXVpcmVkIGZvciBjZW50cmFsIGRlcm1vbXlvdG9tZSBjZWxsIGZhdGUgaW4g
emVicmFmaXNoPC90aXRsZT48c2Vjb25kYXJ5LXRpdGxlPkJpb2wgT3Blbjwvc2Vjb25kYXJ5LXRp
dGxlPjxhbHQtdGl0bGU+QmlvbG9neSBvcGVuPC9hbHQtdGl0bGU+PC90aXRsZXM+PHBlcmlvZGlj
YWw+PGZ1bGwtdGl0bGU+QmlvbCBPcGVuPC9mdWxsLXRpdGxlPjxhYmJyLTE+QmlvbG9neSBvcGVu
PC9hYmJyLTE+PC9wZXJpb2RpY2FsPjxhbHQtcGVyaW9kaWNhbD48ZnVsbC10aXRsZT5CaW9sIE9w
ZW48L2Z1bGwtdGl0bGU+PGFiYnItMT5CaW9sb2d5IG9wZW48L2FiYnItMT48L2FsdC1wZXJpb2Rp
Y2FsPjxwYWdlcz44MDYtMTQ8L3BhZ2VzPjx2b2x1bWU+MTwvdm9sdW1lPjxudW1iZXI+ODwvbnVt
YmVyPjxkYXRlcz48eWVhcj4yMDEyPC95ZWFyPjxwdWItZGF0ZXM+PGRhdGU+QXVnIDE1PC9kYXRl
PjwvcHViLWRhdGVzPjwvZGF0ZXM+PGlzYm4+MjA0Ni02MzkwIChFbGVjdHJvbmljKSYjeEQ7MjA0
Ni02MzkwIChMaW5raW5nKTwvaXNibj48YWNjZXNzaW9uLW51bT4yMzIxMzQ3NDwvYWNjZXNzaW9u
LW51bT48dXJscz48cmVsYXRlZC11cmxzPjx1cmw+aHR0cDovL3d3dy5uY2JpLm5sbS5uaWguZ292
L3B1Ym1lZC8yMzIxMzQ3NDwvdXJsPjwvcmVsYXRlZC11cmxzPjwvdXJscz48Y3VzdG9tMj4zNTA3
MjIzPC9jdXN0b20yPjxlbGVjdHJvbmljLXJlc291cmNlLW51bT4xMC4xMjQyL2Jpby4yMDEyMTk1
ODwvZWxlY3Ryb25pYy1yZXNvdXJjZS1udW0+PC9yZWNvcmQ+PC9DaXRlPjxDaXRlPjxBdXRob3I+
V2hpdGU8L0F1dGhvcj48WWVhcj4yMDAzPC9ZZWFyPjxSZWNOdW0+OTg5MjwvUmVjTnVtPjxyZWNv
cmQ+PHJlYy1udW1iZXI+OTg5MjwvcmVjLW51bWJlcj48Zm9yZWlnbi1rZXlzPjxrZXkgYXBwPSJF
TiIgZGItaWQ9IjIycDVmcHN4ODlzdDlwZTk5djV4czJ4MWQyZGV4NXJ3dDU5MCIgdGltZXN0YW1w
PSIxNDQ0OTIwMDA1Ij45ODkyPC9rZXk+PC9mb3JlaWduLWtleXM+PHJlZi10eXBlIG5hbWU9Ikpv
dXJuYWwgQXJ0aWNsZSI+MTc8L3JlZi10eXBlPjxjb250cmlidXRvcnM+PGF1dGhvcnM+PGF1dGhv
cj5XaGl0ZSwgUC4gSC48L2F1dGhvcj48YXV0aG9yPkZhcmthcywgRC4gUi48L2F1dGhvcj48YXV0
aG9yPk1jRmFkZGVuLCBFLiBFLjwvYXV0aG9yPjxhdXRob3I+Q2hhcG1hbiwgRC4gTC48L2F1dGhv
cj48L2F1dGhvcnM+PC9jb250cmlidXRvcnM+PGF1dGgtYWRkcmVzcz5EZXBhcnRtZW50IG9mIEJp
b2xvZ2ljYWwgU2NpZW5jZXMsIFVuaXZlcnNpdHkgb2YgUGl0dHNidXJnaCwgUGl0dHNidXJnaCwg
UEEgMTUyNjAsIFVTQS48L2F1dGgtYWRkcmVzcz48dGl0bGVzPjx0aXRsZT5EZWZlY3RpdmUgc29t
aXRlIHBhdHRlcm5pbmcgaW4gbW91c2UgZW1icnlvcyB3aXRoIHJlZHVjZWQgbGV2ZWxzIG9mIFRi
eDY8L3RpdGxlPjxzZWNvbmRhcnktdGl0bGU+RGV2ZWxvcG1lbnQ8L3NlY29uZGFyeS10aXRsZT48
L3RpdGxlcz48cGVyaW9kaWNhbD48ZnVsbC10aXRsZT5EZXZlbG9wbWVudDwvZnVsbC10aXRsZT48
L3BlcmlvZGljYWw+PHBhZ2VzPjE2ODEtOTA8L3BhZ2VzPjx2b2x1bWU+MTMwPC92b2x1bWU+PG51
bWJlcj44PC9udW1iZXI+PGtleXdvcmRzPjxrZXl3b3JkPkFuaW1hbHM8L2tleXdvcmQ+PGtleXdv
cmQ+KkJvZHkgUGF0dGVybmluZzwva2V5d29yZD48a2V5d29yZD5FbWJyeW8sIE1hbW1hbGlhbi8q
cGh5c2lvbG9neTwva2V5d29yZD48a2V5d29yZD5IdW1hbnM8L2tleXdvcmQ+PGtleXdvcmQ+SW4g
U2l0dSBIeWJyaWRpemF0aW9uPC9rZXl3b3JkPjxrZXl3b3JkPkludHJhY2VsbHVsYXIgU2lnbmFs
aW5nIFBlcHRpZGVzIGFuZCBQcm90ZWluczwva2V5d29yZD48a2V5d29yZD5NZW1icmFuZSBQcm90
ZWlucy9nZW5ldGljcy9tZXRhYm9saXNtPC9rZXl3b3JkPjxrZXl3b3JkPk1pY2U8L2tleXdvcmQ+
PGtleXdvcmQ+TWljZSwgSW5icmVkIEM1N0JMPC9rZXl3b3JkPjxrZXl3b3JkPk1pY2UsIFRyYW5z
Z2VuaWM8L2tleXdvcmQ+PGtleXdvcmQ+TW9ycGhvZ2VuZXNpcy9waHlzaW9sb2d5PC9rZXl3b3Jk
PjxrZXl3b3JkPk11dGF0aW9uPC9rZXl3b3JkPjxrZXl3b3JkPk15b2dlbmluL2dlbmV0aWNzL21l
dGFib2xpc208L2tleXdvcmQ+PGtleXdvcmQ+UGhlbm90eXBlPC9rZXl3b3JkPjxrZXl3b3JkPlBy
b3RlaW5zL2dlbmV0aWNzL21ldGFib2xpc208L2tleXdvcmQ+PGtleXdvcmQ+Umlicy9lbWJyeW9s
b2d5L3BhdGhvbG9neTwva2V5d29yZD48a2V5d29yZD5Tb21pdGVzLypwaHlzaW9sb2d5PC9rZXl3
b3JkPjxrZXl3b3JkPlNwaW5lL2VtYnJ5b2xvZ3kvcGF0aG9sb2d5PC9rZXl3b3JkPjxrZXl3b3Jk
PlQtQm94IERvbWFpbiBQcm90ZWluczwva2V5d29yZD48a2V5d29yZD5UcmFuc2NyaXB0aW9uIEZh
Y3RvcnMvZ2VuZXRpY3MvKm1ldGFib2xpc208L2tleXdvcmQ+PGtleXdvcmQ+VHJhbnNnZW5lczwv
a2V5d29yZD48L2tleXdvcmRzPjxkYXRlcz48eWVhcj4yMDAzPC95ZWFyPjxwdWItZGF0ZXM+PGRh
dGU+QXByPC9kYXRlPjwvcHViLWRhdGVzPjwvZGF0ZXM+PGlzYm4+MDk1MC0xOTkxIChQcmludCkm
I3hEOzA5NTAtMTk5MSAoTGlua2luZyk8L2lzYm4+PGFjY2Vzc2lvbi1udW0+MTI2MjA5OTE8L2Fj
Y2Vzc2lvbi1udW0+PHVybHM+PHJlbGF0ZWQtdXJscz48dXJsPmh0dHA6Ly93d3cubmNiaS5ubG0u
bmloLmdvdi9wdWJtZWQvMTI2MjA5OTE8L3VybD48L3JlbGF0ZWQtdXJscz48L3VybHM+PC9yZWNv
cmQ+PC9DaXRlPjxDaXRlPjxBdXRob3I+Qm91bGRpbjwvQXV0aG9yPjxZZWFyPjIwMTU8L1llYXI+
PFJlY051bT45ODgwPC9SZWNOdW0+PHJlY29yZD48cmVjLW51bWJlcj45ODgwPC9yZWMtbnVtYmVy
Pjxmb3JlaWduLWtleXM+PGtleSBhcHA9IkVOIiBkYi1pZD0iMjJwNWZwc3g4OXN0OXBlOTl2NXhz
MngxZDJkZXg1cnd0NTkwIiB0aW1lc3RhbXA9IjE0NDQ5MTg0MTUiPjk4ODA8L2tleT48L2ZvcmVp
Z24ta2V5cz48cmVmLXR5cGUgbmFtZT0iSm91cm5hbCBBcnRpY2xlIj4xNzwvcmVmLXR5cGU+PGNv
bnRyaWJ1dG9ycz48YXV0aG9ycz48YXV0aG9yPkJvdWxkaW4sIEMuIE0uPC9hdXRob3I+PGF1dGhv
cj5NYW5uaW5nLCBBLiBKLjwvYXV0aG9yPjxhdXRob3I+UGVuZywgWS4gSC48L2F1dGhvcj48YXV0
aG9yPkZhcnIsIEcuIEguLCAzcmQ8L2F1dGhvcj48YXV0aG9yPkh1bmcsIEsuIEwuPC9hdXRob3I+
PGF1dGhvcj5Eb25nLCBBLjwvYXV0aG9yPjxhdXRob3I+S2ltZWxtYW4sIEQuPC9hdXRob3I+PC9h
dXRob3JzPjwvY29udHJpYnV0b3JzPjxhdXRoLWFkZHJlc3M+RGVwYXJ0bWVudCBvZiBCaW9jaGVt
aXN0cnksIFVuaXZlcnNpdHkgb2YgV2FzaGluZ3RvbiwgU2VhdHRsZSwgV0EgOTgxOTUsIFVTQS4m
I3hEO0RlcGFydG1lbnQgb2YgQmlvY2hlbWlzdHJ5LCBVbml2ZXJzaXR5IG9mIFdhc2hpbmd0b24s
IFNlYXR0bGUsIFdBIDk4MTk1LCBVU0Ega2ltZWxtYW5AdXcuZWR1LjwvYXV0aC1hZGRyZXNzPjx0
aXRsZXM+PHRpdGxlPldudCBzaWduYWxpbmcgYW5kIHRieDE2IGZvcm0gYSBiaXN0YWJsZSBzd2l0
Y2ggdG8gY29tbWl0IGJpcG90ZW50aWFsIHByb2dlbml0b3JzIHRvIG1lc29kZXJtPC90aXRsZT48
c2Vjb25kYXJ5LXRpdGxlPkRldmVsb3BtZW50PC9zZWNvbmRhcnktdGl0bGU+PC90aXRsZXM+PHBl
cmlvZGljYWw+PGZ1bGwtdGl0bGU+RGV2ZWxvcG1lbnQ8L2Z1bGwtdGl0bGU+PC9wZXJpb2RpY2Fs
PjxwYWdlcz4yNDk5LTUwNzwvcGFnZXM+PHZvbHVtZT4xNDI8L3ZvbHVtZT48bnVtYmVyPjE0PC9u
dW1iZXI+PGtleXdvcmRzPjxrZXl3b3JkPkFuaW1hbHM8L2tleXdvcmQ+PGtleXdvcmQ+Qm9keSBQ
YXR0ZXJuaW5nPC9rZXl3b3JkPjxrZXl3b3JkPkNlbGwgRGlmZmVyZW50aWF0aW9uPC9rZXl3b3Jk
PjxrZXl3b3JkPkNlbGwgTGluZWFnZTwva2V5d29yZD48a2V5d29yZD5DZWxsIE1vdmVtZW50PC9r
ZXl3b3JkPjxrZXl3b3JkPipHZW5lIEV4cHJlc3Npb24gUmVndWxhdGlvbiwgRGV2ZWxvcG1lbnRh
bDwva2V5d29yZD48a2V5d29yZD5IZWF0LVNob2NrIFByb3RlaW5zL21ldGFib2xpc208L2tleXdv
cmQ+PGtleXdvcmQ+SW4gU2l0dSBIeWJyaWRpemF0aW9uPC9rZXl3b3JkPjxrZXl3b3JkPk1lc29k
ZXJtLyptZXRhYm9saXNtPC9rZXl3b3JkPjxrZXl3b3JkPk1pY2U8L2tleXdvcmQ+PGtleXdvcmQ+
TWljcm9zY29weSwgRmx1b3Jlc2NlbmNlPC9rZXl3b3JkPjxrZXl3b3JkPk11c2NsZXMvZW1icnlv
bG9neS9tZXRhYm9saXNtPC9rZXl3b3JkPjxrZXl3b3JkPk5ldXJvbnMvbWV0YWJvbGlzbTwva2V5
d29yZD48a2V5d29yZD5PbGlnb251Y2xlb3RpZGVzL2NoZW1pc3RyeTwva2V5d29yZD48a2V5d29y
ZD5Qcm9tb3RlciBSZWdpb25zLCBHZW5ldGljPC9rZXl3b3JkPjxrZXl3b3JkPlN0ZW0gQ2VsbHMv
Y3l0b2xvZ3k8L2tleXdvcmQ+PGtleXdvcmQ+VC1Cb3ggRG9tYWluIFByb3RlaW5zLyptZXRhYm9s
aXNtPC9rZXl3b3JkPjxrZXl3b3JkPlRyYW5zZ2VuZXM8L2tleXdvcmQ+PGtleXdvcmQ+KldudCBT
aWduYWxpbmcgUGF0aHdheTwva2V5d29yZD48a2V5d29yZD5XbnQzQSBQcm90ZWluL21ldGFib2xp
c208L2tleXdvcmQ+PGtleXdvcmQ+WmVicmFmaXNoPC9rZXl3b3JkPjxrZXl3b3JkPlplYnJhZmlz
aCBQcm90ZWlucy8qbWV0YWJvbGlzbTwva2V5d29yZD48a2V5d29yZD5CaXBvdGVudGlhbDwva2V5
d29yZD48a2V5d29yZD5OZXVyb21lc29kZXJtYWw8L2tleXdvcmQ+PGtleXdvcmQ+U29taXRvZ2Vu
ZXNpczwva2V5d29yZD48a2V5d29yZD5TcGFkZXRhaWw8L2tleXdvcmQ+PGtleXdvcmQ+VGJ4MTY8
L2tleXdvcmQ+PGtleXdvcmQ+V250PC9rZXl3b3JkPjwva2V5d29yZHM+PGRhdGVzPjx5ZWFyPjIw
MTU8L3llYXI+PHB1Yi1kYXRlcz48ZGF0ZT5KdWwgMTU8L2RhdGU+PC9wdWItZGF0ZXM+PC9kYXRl
cz48aXNibj4xNDc3LTkxMjkgKEVsZWN0cm9uaWMpJiN4RDswOTUwLTE5OTEgKExpbmtpbmcpPC9p
c2JuPjxhY2Nlc3Npb24tbnVtPjI2MDYyOTM5PC9hY2Nlc3Npb24tbnVtPjx1cmxzPjxyZWxhdGVk
LXVybHM+PHVybD5odHRwOi8vd3d3Lm5jYmkubmxtLm5paC5nb3YvcHVibWVkLzI2MDYyOTM5PC91
cmw+PC9yZWxhdGVkLXVybHM+PC91cmxzPjxjdXN0b20yPlBNQzQ1MTA4Njc8L2N1c3RvbTI+PGVs
ZWN0cm9uaWMtcmVzb3VyY2UtbnVtPjEwLjEyNDIvZGV2LjEyNDAyNDwvZWxlY3Ryb25pYy1yZXNv
dXJjZS1udW0+PC9yZWNvcmQ+PC9DaXRlPjxDaXRlPjxBdXRob3I+S2ltbWVsPC9BdXRob3I+PFll
YXI+MTk4OTwvWWVhcj48UmVjTnVtPjIyMTY8L1JlY051bT48cmVjb3JkPjxyZWMtbnVtYmVyPjIy
MTY8L3JlYy1udW1iZXI+PGZvcmVpZ24ta2V5cz48a2V5IGFwcD0iRU4iIGRiLWlkPSIyMnA1ZnBz
eDg5c3Q5cGU5OXY1eHMyeDFkMmRleDVyd3Q1OTAiIHRpbWVzdGFtcD0iMCI+MjIxNjwva2V5Pjwv
Zm9yZWlnbi1rZXlzPjxyZWYtdHlwZSBuYW1lPSJKb3VybmFsIEFydGljbGUiPjE3PC9yZWYtdHlw
ZT48Y29udHJpYnV0b3JzPjxhdXRob3JzPjxhdXRob3I+S2ltbWVsLCBDLkIuPC9hdXRob3I+PGF1
dGhvcj5LYW5lLCBELkEuPC9hdXRob3I+PGF1dGhvcj5XYWxrZXIsIEMuPC9hdXRob3I+PGF1dGhv
cj5XYXJnYSwgUi5NLjwvYXV0aG9yPjxhdXRob3I+Um90aG1hbiwgTS5CLjwvYXV0aG9yPjwvYXV0
aG9ycz48L2NvbnRyaWJ1dG9ycz48dGl0bGVzPjx0aXRsZT5BIG11dGF0aW9uIHRoYXQgY2hhbmdl
cyBjZWxsIG1vdmVtZW50IGFuZCBjZWxsIGZhdGUgaW4gdGhlIHplYnJhZmlzaCBlbWJyeW88L3Rp
dGxlPjxzZWNvbmRhcnktdGl0bGU+TmF0dXJlPC9zZWNvbmRhcnktdGl0bGU+PC90aXRsZXM+PHBl
cmlvZGljYWw+PGZ1bGwtdGl0bGU+TmF0dXJlPC9mdWxsLXRpdGxlPjwvcGVyaW9kaWNhbD48cGFn
ZXM+MzU4LTM2MjwvcGFnZXM+PHZvbHVtZT4zMzc8L3ZvbHVtZT48bnVtYmVyPkpBTjwvbnVtYmVy
PjxkYXRlcz48eWVhcj4xOTg5PC95ZWFyPjwvZGF0ZXM+PHVybHM+PC91cmxzPjwvcmVjb3JkPjwv
Q2l0ZT48L0VuZE5vdGU+
</w:fldData>
        </w:fldChar>
      </w:r>
      <w:r w:rsidR="000F67E8">
        <w:rPr>
          <w:lang w:val="en-GB"/>
        </w:rPr>
        <w:instrText xml:space="preserve"> ADDIN EN.CITE.DATA </w:instrText>
      </w:r>
      <w:r w:rsidR="000F67E8">
        <w:rPr>
          <w:lang w:val="en-GB"/>
        </w:rPr>
      </w:r>
      <w:r w:rsidR="000F67E8">
        <w:rPr>
          <w:lang w:val="en-GB"/>
        </w:rPr>
        <w:fldChar w:fldCharType="end"/>
      </w:r>
      <w:r w:rsidR="000E68FE" w:rsidRPr="00E6172C">
        <w:rPr>
          <w:lang w:val="en-GB"/>
        </w:rPr>
      </w:r>
      <w:r w:rsidR="000E68FE" w:rsidRPr="00E6172C">
        <w:rPr>
          <w:lang w:val="en-GB"/>
        </w:rPr>
        <w:fldChar w:fldCharType="separate"/>
      </w:r>
      <w:r w:rsidR="000707F1" w:rsidRPr="00E6172C">
        <w:rPr>
          <w:noProof/>
          <w:lang w:val="en-GB"/>
        </w:rPr>
        <w:t>(Bouldin et al., 2015; Chapman and Papaioannou, 1998; Kimmel et al., 1989; Manning and Kimelman, 2015; Nikaido et al., 2002; White et al., 2003; Windner et al., 2012)</w:t>
      </w:r>
      <w:r w:rsidR="000E68FE" w:rsidRPr="00E6172C">
        <w:rPr>
          <w:lang w:val="en-GB"/>
        </w:rPr>
        <w:fldChar w:fldCharType="end"/>
      </w:r>
      <w:r w:rsidR="00814B2E" w:rsidRPr="00E6172C">
        <w:rPr>
          <w:lang w:val="en-GB"/>
        </w:rPr>
        <w:t xml:space="preserve">.  </w:t>
      </w:r>
      <w:r w:rsidR="00CB140E" w:rsidRPr="00E6172C">
        <w:rPr>
          <w:lang w:val="en-GB"/>
        </w:rPr>
        <w:t xml:space="preserve">It is unclear, however, whether the </w:t>
      </w:r>
      <w:r w:rsidR="00985F2C" w:rsidRPr="00E6172C">
        <w:rPr>
          <w:lang w:val="en-GB"/>
        </w:rPr>
        <w:t xml:space="preserve">Tbx </w:t>
      </w:r>
      <w:r w:rsidR="00CB140E" w:rsidRPr="00E6172C">
        <w:rPr>
          <w:lang w:val="en-GB"/>
        </w:rPr>
        <w:t xml:space="preserve">genes promote myogenesis directly, </w:t>
      </w:r>
      <w:r w:rsidR="008C077F" w:rsidRPr="00E6172C">
        <w:rPr>
          <w:lang w:val="en-GB"/>
        </w:rPr>
        <w:t>and/</w:t>
      </w:r>
      <w:r w:rsidR="00CB140E" w:rsidRPr="00E6172C">
        <w:rPr>
          <w:lang w:val="en-GB"/>
        </w:rPr>
        <w:t xml:space="preserve">or are required for earlier events in mesoderm development </w:t>
      </w:r>
      <w:r w:rsidR="00FF45AB" w:rsidRPr="00E6172C">
        <w:rPr>
          <w:lang w:val="en-GB"/>
        </w:rPr>
        <w:t xml:space="preserve">that are </w:t>
      </w:r>
      <w:r w:rsidR="00CB140E" w:rsidRPr="00E6172C">
        <w:rPr>
          <w:lang w:val="en-GB"/>
        </w:rPr>
        <w:t>necessary for subsequent myogenesis.</w:t>
      </w:r>
      <w:r w:rsidR="003C5A46" w:rsidRPr="00E6172C">
        <w:rPr>
          <w:lang w:val="en-GB"/>
        </w:rPr>
        <w:t xml:space="preserve"> </w:t>
      </w:r>
    </w:p>
    <w:p w14:paraId="2CCBA524" w14:textId="66355B33" w:rsidR="0048027A" w:rsidRPr="00E6172C" w:rsidRDefault="00C833AE" w:rsidP="00462DFA">
      <w:pPr>
        <w:spacing w:after="120" w:line="360" w:lineRule="auto"/>
        <w:jc w:val="both"/>
        <w:outlineLvl w:val="0"/>
        <w:rPr>
          <w:lang w:val="en-GB"/>
        </w:rPr>
      </w:pPr>
      <w:r w:rsidRPr="00E6172C">
        <w:rPr>
          <w:lang w:val="en-GB"/>
        </w:rPr>
        <w:t>In vertebrates, a</w:t>
      </w:r>
      <w:r w:rsidR="00BC532A" w:rsidRPr="00E6172C">
        <w:rPr>
          <w:lang w:val="en-GB"/>
        </w:rPr>
        <w:t xml:space="preserve"> key</w:t>
      </w:r>
      <w:r w:rsidRPr="00E6172C">
        <w:rPr>
          <w:lang w:val="en-GB"/>
        </w:rPr>
        <w:t xml:space="preserve"> essential step in skeletal myogenesis is activation of</w:t>
      </w:r>
      <w:r w:rsidR="008239D6" w:rsidRPr="00E6172C">
        <w:rPr>
          <w:lang w:val="en-GB"/>
        </w:rPr>
        <w:t xml:space="preserve"> myogenic regulatory factors (MRFs) encoded by the</w:t>
      </w:r>
      <w:r w:rsidRPr="00E6172C">
        <w:rPr>
          <w:lang w:val="en-GB"/>
        </w:rPr>
        <w:t xml:space="preserve"> </w:t>
      </w:r>
      <w:r w:rsidRPr="00E6172C">
        <w:rPr>
          <w:i/>
          <w:lang w:val="en-GB"/>
        </w:rPr>
        <w:t>myf5</w:t>
      </w:r>
      <w:r w:rsidRPr="00E6172C">
        <w:rPr>
          <w:lang w:val="en-GB"/>
        </w:rPr>
        <w:t xml:space="preserve"> and </w:t>
      </w:r>
      <w:proofErr w:type="spellStart"/>
      <w:r w:rsidRPr="00E6172C">
        <w:rPr>
          <w:i/>
          <w:lang w:val="en-GB"/>
        </w:rPr>
        <w:t>myod</w:t>
      </w:r>
      <w:proofErr w:type="spellEnd"/>
      <w:r w:rsidRPr="00E6172C">
        <w:rPr>
          <w:lang w:val="en-GB"/>
        </w:rPr>
        <w:t xml:space="preserve"> genes </w:t>
      </w:r>
      <w:r w:rsidRPr="00E6172C">
        <w:rPr>
          <w:lang w:val="en-GB"/>
        </w:rPr>
        <w:fldChar w:fldCharType="begin">
          <w:fldData xml:space="preserve">PEVuZE5vdGU+PENpdGU+PEF1dGhvcj5SdWRuaWNraTwvQXV0aG9yPjxZZWFyPjE5OTM8L1llYXI+
PFJlY051bT42MTAwPC9SZWNOdW0+PElEVGV4dD40MzI4PC9JRFRleHQ+PERpc3BsYXlUZXh0PihI
aW5pdHMgZXQgYWwuLCAyMDA5OyBIaW5pdHMgZXQgYWwuLCAyMDExOyBSdWRuaWNraSBldCBhbC4s
IDE5OTMpPC9EaXNwbGF5VGV4dD48cmVjb3JkPjxyZWMtbnVtYmVyPjYxMDA8L3JlYy1udW1iZXI+
PGZvcmVpZ24ta2V5cz48a2V5IGFwcD0iRU4iIGRiLWlkPSIyMnA1ZnBzeDg5c3Q5cGU5OXY1eHMy
eDFkMmRleDVyd3Q1OTAiIHRpbWVzdGFtcD0iMCI+NjEwMDwva2V5PjwvZm9yZWlnbi1rZXlzPjxy
ZWYtdHlwZSBuYW1lPSJKb3VybmFsIEFydGljbGUiPjE3PC9yZWYtdHlwZT48Y29udHJpYnV0b3Jz
PjxhdXRob3JzPjxhdXRob3I+UnVkbmlja2ksIE0uIEEuPC9hdXRob3I+PGF1dGhvcj5TY2huZWdl
bHNiZXJnLCBQLiBOLjwvYXV0aG9yPjxhdXRob3I+U3RlYWQsIFIuIEguPC9hdXRob3I+PGF1dGhv
cj5CcmF1biwgVC48L2F1dGhvcj48YXV0aG9yPkFybm9sZCwgSC4gSC48L2F1dGhvcj48YXV0aG9y
PkphZW5pc2NoLCBSLjwvYXV0aG9yPjwvYXV0aG9ycz48L2NvbnRyaWJ1dG9ycz48dGl0bGVzPjx0
aXRsZT5NeW9EIG9yIE15Zi01IGlzIHJlcXVpcmVkIGZvciB0aGUgZm9ybWF0aW9uIG9mIHNrZWxl
dGFsIG11c2NsZTwvdGl0bGU+PHNlY29uZGFyeS10aXRsZT5DZWxsPC9zZWNvbmRhcnktdGl0bGU+
PC90aXRsZXM+PHBlcmlvZGljYWw+PGZ1bGwtdGl0bGU+Q2VsbDwvZnVsbC10aXRsZT48L3Blcmlv
ZGljYWw+PHBhZ2VzPjEzNTEtOTwvcGFnZXM+PHZvbHVtZT43NTwvdm9sdW1lPjxudW1iZXI+Nzwv
bnVtYmVyPjxrZXl3b3Jkcz48a2V5d29yZD5BbmltYWw8L2tleXdvcmQ+PGtleXdvcmQ+RmVtYWxl
PC9rZXl3b3JkPjxrZXl3b3JkPkdlbmUgRXhwcmVzc2lvbjwva2V5d29yZD48a2V5d29yZD5IZWxp
eC1Mb29wLUhlbGl4IE1vdGlmczwva2V5d29yZD48a2V5d29yZD5NYWxlPC9rZXl3b3JkPjxrZXl3
b3JkPk1pY2U8L2tleXdvcmQ+PGtleXdvcmQ+TWljZSwgS25vY2tvdXQ8L2tleXdvcmQ+PGtleXdv
cmQ+TXVzY2xlIFByb3RlaW5zL2dlbmV0aWNzLypwaHlzaW9sb2d5PC9rZXl3b3JkPjxrZXl3b3Jk
Pk11c2NsZXMvKmVtYnJ5b2xvZ3k8L2tleXdvcmQ+PGtleXdvcmQ+TXV0YXRpb248L2tleXdvcmQ+
PGtleXdvcmQ+TXlvRCBQcm90ZWluL2dlbmV0aWNzLypwaHlzaW9sb2d5PC9rZXl3b3JkPjxrZXl3
b3JkPlJOQSwgTWVzc2VuZ2VyL2dlbmV0aWNzPC9rZXl3b3JkPjxrZXl3b3JkPlN1cHBvcnQsIE5v
bi1VLlMuIEdvdiZhcG9zO3Q8L2tleXdvcmQ+PGtleXdvcmQ+U3VwcG9ydCwgVS5TLiBHb3YmYXBv
czt0LCBQLkguUy48L2tleXdvcmQ+PC9rZXl3b3Jkcz48ZGF0ZXM+PHllYXI+MTk5MzwveWVhcj48
L2RhdGVzPjxsYWJlbD40MzI4PC9sYWJlbD48dXJscz48L3VybHM+PC9yZWNvcmQ+PC9DaXRlPjxD
aXRlPjxBdXRob3I+SGluaXRzPC9BdXRob3I+PFllYXI+MjAwOTwvWWVhcj48UmVjTnVtPjkyMzU8
L1JlY051bT48cmVjb3JkPjxyZWMtbnVtYmVyPjkyMzU8L3JlYy1udW1iZXI+PGZvcmVpZ24ta2V5
cz48a2V5IGFwcD0iRU4iIGRiLWlkPSIyMnA1ZnBzeDg5c3Q5cGU5OXY1eHMyeDFkMmRleDVyd3Q1
OTAiIHRpbWVzdGFtcD0iMCI+OTIzNTwva2V5PjwvZm9yZWlnbi1rZXlzPjxyZWYtdHlwZSBuYW1l
PSJKb3VybmFsIEFydGljbGUiPjE3PC9yZWYtdHlwZT48Y29udHJpYnV0b3JzPjxhdXRob3JzPjxh
dXRob3I+SGluaXRzLCBZLjwvYXV0aG9yPjxhdXRob3I+T3Nib3JuLCBELiBQLjwvYXV0aG9yPjxh
dXRob3I+SHVnaGVzLCBTLiBNLjwvYXV0aG9yPjwvYXV0aG9ycz48L2NvbnRyaWJ1dG9ycz48YXV0
aC1hZGRyZXNzPlJhbmRhbGwgRGl2aXNpb24gZm9yIENlbGwgYW5kIE1vbGVjdWxhciBCaW9waHlz
aWNzIGFuZCBNUkMgQ2VudHJlIGZvciBEZXZlbG9wbWVudGFsIE5ldXJvYmlvbG9neSwgTmV3IEh1
bnQmYXBvcztzIEhvdXNlLCBHdXkmYXBvcztzIENhbXB1cywgS2luZyZhcG9zO3MgQ29sbGVnZSBM
b25kb24sIFNFMSAxVUwsIFVLLjwvYXV0aC1hZGRyZXNzPjx0aXRsZXM+PHRpdGxlPkRpZmZlcmVu
dGlhbCByZXF1aXJlbWVudHMgZm9yIG15b2dlbmljIHJlZ3VsYXRvcnkgZmFjdG9ycyBkaXN0aW5n
dWlzaCBtZWRpYWwgYW5kIGxhdGVyYWwgc29taXRpYywgY3JhbmlhbCBhbmQgZmluIG11c2NsZSBm
aWJyZSBwb3B1bGF0aW9uczwvdGl0bGU+PHNlY29uZGFyeS10aXRsZT5EZXZlbG9wbWVudDwvc2Vj
b25kYXJ5LXRpdGxlPjwvdGl0bGVzPjxwZXJpb2RpY2FsPjxmdWxsLXRpdGxlPkRldmVsb3BtZW50
PC9mdWxsLXRpdGxlPjwvcGVyaW9kaWNhbD48cGFnZXM+NDAzLTE0PC9wYWdlcz48dm9sdW1lPjEz
Njwvdm9sdW1lPjxudW1iZXI+MzwvbnVtYmVyPjxlZGl0aW9uPjIwMDkvMDEvMTU8L2VkaXRpb24+
PGtleXdvcmRzPjxrZXl3b3JkPkFuaW1hbHM8L2tleXdvcmQ+PGtleXdvcmQ+QW5pbWFscywgR2Vu
ZXRpY2FsbHkgTW9kaWZpZWQ8L2tleXdvcmQ+PGtleXdvcmQ+Qm9keSBQYXR0ZXJuaW5nL3BoeXNp
b2xvZ3k8L2tleXdvcmQ+PGtleXdvcmQ+RXh0cmVtaXRpZXMvZW1icnlvbG9neS9ncm93dGggJmFt
cDsgZGV2ZWxvcG1lbnQvKnBoeXNpb2xvZ3k8L2tleXdvcmQ+PGtleXdvcmQ+SGVkZ2Vob2cgUHJv
dGVpbnMvZ2VuZXRpY3MvbWV0YWJvbGlzbTwva2V5d29yZD48a2V5d29yZD5MYXJ2YTwva2V5d29y
ZD48a2V5d29yZD5NdXNjbGUgRGV2ZWxvcG1lbnQvKnBoeXNpb2xvZ3k8L2tleXdvcmQ+PGtleXdv
cmQ+TXVzY2xlIEZpYmVycywgU2tlbGV0YWwvKnBoeXNpb2xvZ3k8L2tleXdvcmQ+PGtleXdvcmQ+
TXV0YXRpb248L2tleXdvcmQ+PGtleXdvcmQ+TXlvRCBQcm90ZWluL2dlbmV0aWNzL21ldGFib2xp
c208L2tleXdvcmQ+PGtleXdvcmQ+TXlvZ2VuaWMgUmVndWxhdG9yeSBGYWN0b3IgNS9nZW5ldGlj
cy9tZXRhYm9saXNtPC9rZXl3b3JkPjxrZXl3b3JkPk15b2dlbmljIFJlZ3VsYXRvcnkgRmFjdG9y
cy9nZW5ldGljcy9tZXRhYm9saXNtPC9rZXl3b3JkPjxrZXl3b3JkPk15b2dlbmluL2dlbmV0aWNz
L21ldGFib2xpc208L2tleXdvcmQ+PGtleXdvcmQ+T3JnYW4gU3BlY2lmaWNpdHk8L2tleXdvcmQ+
PGtleXdvcmQ+U29taXRlcy9lbWJyeW9sb2d5LypwaHlzaW9sb2d5PC9rZXl3b3JkPjxrZXl3b3Jk
PlplYnJhZmlzaC9lbWJyeW9sb2d5L2dyb3d0aCAmYW1wOyBkZXZlbG9wbWVudC8qcGh5c2lvbG9n
eTwva2V5d29yZD48a2V5d29yZD5aZWJyYWZpc2ggUHJvdGVpbnMvZ2VuZXRpY3MvbWV0YWJvbGlz
bTwva2V5d29yZD48L2tleXdvcmRzPjxkYXRlcz48eWVhcj4yMDA5PC95ZWFyPjxwdWItZGF0ZXM+
PGRhdGU+RmViPC9kYXRlPjwvcHViLWRhdGVzPjwvZGF0ZXM+PGlzYm4+MDk1MC0xOTkxIChQcmlu
dCkmI3hEOzA5NTAtMTk5MSAoTGlua2luZyk8L2lzYm4+PGFjY2Vzc2lvbi1udW0+MTkxNDE2NzA8
L2FjY2Vzc2lvbi1udW0+PHVybHM+PHJlbGF0ZWQtdXJscz48dXJsPmh0dHA6Ly93d3cubmNiaS5u
bG0ubmloLmdvdi9lbnRyZXovcXVlcnkuZmNnaT9jbWQ9UmV0cmlldmUmYW1wO2RiPVB1Yk1lZCZh
bXA7ZG9wdD1DaXRhdGlvbiZhbXA7bGlzdF91aWRzPTE5MTQxNjcwPC91cmw+PC9yZWxhdGVkLXVy
bHM+PC91cmxzPjxjdXN0b20yPlBNQzI2ODc1ODk8L2N1c3RvbTI+PGVsZWN0cm9uaWMtcmVzb3Vy
Y2UtbnVtPjEzNi8zLzQwMyBbcGlpXSYjeEQ7MTAuMTI0Mi9kZXYuMDI4MDE5PC9lbGVjdHJvbmlj
LXJlc291cmNlLW51bT48bGFuZ3VhZ2U+ZW5nPC9sYW5ndWFnZT48L3JlY29yZD48L0NpdGU+PENp
dGU+PEF1dGhvcj5IaW5pdHM8L0F1dGhvcj48WWVhcj4yMDExPC9ZZWFyPjxSZWNOdW0+OTI0ODwv
UmVjTnVtPjxyZWNvcmQ+PHJlYy1udW1iZXI+OTI0ODwvcmVjLW51bWJlcj48Zm9yZWlnbi1rZXlz
PjxrZXkgYXBwPSJFTiIgZGItaWQ9IjIycDVmcHN4ODlzdDlwZTk5djV4czJ4MWQyZGV4NXJ3dDU5
MCIgdGltZXN0YW1wPSIwIj45MjQ4PC9rZXk+PC9mb3JlaWduLWtleXM+PHJlZi10eXBlIG5hbWU9
IkpvdXJuYWwgQXJ0aWNsZSI+MTc8L3JlZi10eXBlPjxjb250cmlidXRvcnM+PGF1dGhvcnM+PGF1
dGhvcj5IaW5pdHMsIFkuPC9hdXRob3I+PGF1dGhvcj5XaWxsaWFtcywgVi4gQy48L2F1dGhvcj48
YXV0aG9yPlN3ZWV0bWFuLCBELjwvYXV0aG9yPjxhdXRob3I+RG9ubiwgVC4gTS48L2F1dGhvcj48
YXV0aG9yPk1hLCBULiBQLjwvYXV0aG9yPjxhdXRob3I+TW9lbnMsIEMuIEIuPC9hdXRob3I+PGF1
dGhvcj5IdWdoZXMsIFMuIE0uPC9hdXRob3I+PC9hdXRob3JzPjwvY29udHJpYnV0b3JzPjxhdXRo
LWFkZHJlc3M+UmFuZGFsbCBEaXZpc2lvbiBmb3IgQ2VsbCBhbmQgTW9sZWN1bGFyIEJpb3BoeXNp
Y3MsIE5ldyBIdW50JmFwb3M7cyBIb3VzZSwgR3V5JmFwb3M7cyBDYW1wdXMsIEtpbmcmYXBvcztz
IENvbGxlZ2UgTG9uZG9uLCBTRTEgMVVMLCBVSy48L2F1dGgtYWRkcmVzcz48dGl0bGVzPjx0aXRs
ZT5EZWZlY3RpdmUgY3JhbmlhbCBza2VsZXRhbCBkZXZlbG9wbWVudCwgbGFydmFsIGxldGhhbGl0
eSBhbmQgaGFwbG9pbnN1ZmZpY2llbmN5IGluIE15b2QgbXV0YW50IHplYnJhZmlzaDwvdGl0bGU+
PHNlY29uZGFyeS10aXRsZT5EZXYgQmlvbDwvc2Vjb25kYXJ5LXRpdGxlPjwvdGl0bGVzPjxwZXJp
b2RpY2FsPjxmdWxsLXRpdGxlPkRldiBCaW9sPC9mdWxsLXRpdGxlPjwvcGVyaW9kaWNhbD48cGFn
ZXM+MTAyLTEyPC9wYWdlcz48dm9sdW1lPjM1ODwvdm9sdW1lPjxudW1iZXI+MTwvbnVtYmVyPjxl
ZGl0aW9uPjIwMTEvMDcvMzA8L2VkaXRpb24+PGtleXdvcmRzPjxrZXl3b3JkPkFuaW1hbHM8L2tl
eXdvcmQ+PGtleXdvcmQ+Qm9uZSBhbmQgQm9uZXMvKmVtYnJ5b2xvZ3k8L2tleXdvcmQ+PGtleXdv
cmQ+Q2FydGlsYWdlL2VtYnJ5b2xvZ3k8L2tleXdvcmQ+PGtleXdvcmQ+R2VuZSBFeHByZXNzaW9u
IFJlZ3VsYXRpb24sIERldmVsb3BtZW50YWwvKnBoeXNpb2xvZ3k8L2tleXdvcmQ+PGtleXdvcmQ+
SGFwbG9pbnN1ZmZpY2llbmN5LypnZW5ldGljcy9waHlzaW9sb2d5PC9rZXl3b3JkPjxrZXl3b3Jk
PkltbXVub2hpc3RvY2hlbWlzdHJ5PC9rZXl3b3JkPjxrZXl3b3JkPkluIFNpdHUgSHlicmlkaXph
dGlvbjwva2V5d29yZD48a2V5d29yZD5MYXJ2YS9waHlzaW9sb2d5PC9rZXl3b3JkPjxrZXl3b3Jk
Pk11c2NsZSBEZXZlbG9wbWVudC8qcGh5c2lvbG9neTwva2V5d29yZD48a2V5d29yZD5NdXNjbGUs
IFNrZWxldGFsL2VtYnJ5b2xvZ3k8L2tleXdvcmQ+PGtleXdvcmQ+TXV0YXRpb24vZ2VuZXRpY3M8
L2tleXdvcmQ+PGtleXdvcmQ+TXlvRCBQcm90ZWluLypnZW5ldGljcy9tZXRhYm9saXNtPC9rZXl3
b3JkPjxrZXl3b3JkPlNrdWxsLyplbWJyeW9sb2d5PC9rZXl3b3JkPjxrZXl3b3JkPlVwcGVyIEV4
dHJlbWl0eS9lbWJyeW9sb2d5PC9rZXl3b3JkPjxrZXl3b3JkPlplYnJhZmlzaC8qZW1icnlvbG9n
eS9nZW5ldGljczwva2V5d29yZD48L2tleXdvcmRzPjxkYXRlcz48eWVhcj4yMDExPC95ZWFyPjxw
dWItZGF0ZXM+PGRhdGU+T2N0IDE8L2RhdGU+PC9wdWItZGF0ZXM+PC9kYXRlcz48aXNibj4xMDk1
LTU2NFggKEVsZWN0cm9uaWMpJiN4RDswMDEyLTE2MDYgKExpbmtpbmcpPC9pc2JuPjxhY2Nlc3Np
b24tbnVtPjIxNzk4MjU1PC9hY2Nlc3Npb24tbnVtPjx1cmxzPjxyZWxhdGVkLXVybHM+PHVybD48
c3R5bGUgZmFjZT0idW5kZXJsaW5lIiBmb250PSJkZWZhdWx0IiBzaXplPSIxMDAlIj5odHRwOi8v
d3d3Lm5jYmkubmxtLm5paC5nb3YvZW50cmV6L3F1ZXJ5LmZjZ2k/Y21kPVJldHJpZXZlJmFtcDtk
Yj1QdWJNZWQmYW1wO2RvcHQ9Q2l0YXRpb24mYW1wO2xpc3RfdWlkcz0yMTc5ODI1NTwvc3R5bGU+
PC91cmw+PC9yZWxhdGVkLXVybHM+PC91cmxzPjxjdXN0b20yPlBNQzMzNjA5Njk8L2N1c3RvbTI+
PGVsZWN0cm9uaWMtcmVzb3VyY2UtbnVtPjxzdHlsZSBmYWNlPSJ1bmRlcmxpbmUiIGZvbnQ9ImRl
ZmF1bHQiIHNpemU9IjEwMCUiPlMwMDEyLTE2MDYoMTEpMDExMzEtNiBbcGlpXTwvc3R5bGU+PHN0
eWxlIGZhY2U9Im5vcm1hbCIgZm9udD0iZGVmYXVsdCIgc2l6ZT0iMTAwJSI+JiN4RDs8L3N0eWxl
PjxzdHlsZSBmYWNlPSJ1bmRlcmxpbmUiIGZvbnQ9ImRlZmF1bHQiIHNpemU9IjEwMCUiPjEwLjEw
MTYvai55ZGJpby4yMDExLjA3LjAxNTwvc3R5bGU+PC9lbGVjdHJvbmljLXJlc291cmNlLW51bT48
bGFuZ3VhZ2U+ZW5nPC9sYW5ndWFnZT48L3JlY29yZD48L0NpdGU+PC9FbmROb3RlPn==
</w:fldData>
        </w:fldChar>
      </w:r>
      <w:r w:rsidR="00AD49EB" w:rsidRPr="00E6172C">
        <w:rPr>
          <w:lang w:val="en-GB"/>
        </w:rPr>
        <w:instrText xml:space="preserve"> ADDIN EN.CITE </w:instrText>
      </w:r>
      <w:r w:rsidR="00AD49EB" w:rsidRPr="00E6172C">
        <w:rPr>
          <w:lang w:val="en-GB"/>
        </w:rPr>
        <w:fldChar w:fldCharType="begin">
          <w:fldData xml:space="preserve">PEVuZE5vdGU+PENpdGU+PEF1dGhvcj5SdWRuaWNraTwvQXV0aG9yPjxZZWFyPjE5OTM8L1llYXI+
PFJlY051bT42MTAwPC9SZWNOdW0+PElEVGV4dD40MzI4PC9JRFRleHQ+PERpc3BsYXlUZXh0PihI
aW5pdHMgZXQgYWwuLCAyMDA5OyBIaW5pdHMgZXQgYWwuLCAyMDExOyBSdWRuaWNraSBldCBhbC4s
IDE5OTMpPC9EaXNwbGF5VGV4dD48cmVjb3JkPjxyZWMtbnVtYmVyPjYxMDA8L3JlYy1udW1iZXI+
PGZvcmVpZ24ta2V5cz48a2V5IGFwcD0iRU4iIGRiLWlkPSIyMnA1ZnBzeDg5c3Q5cGU5OXY1eHMy
eDFkMmRleDVyd3Q1OTAiIHRpbWVzdGFtcD0iMCI+NjEwMDwva2V5PjwvZm9yZWlnbi1rZXlzPjxy
ZWYtdHlwZSBuYW1lPSJKb3VybmFsIEFydGljbGUiPjE3PC9yZWYtdHlwZT48Y29udHJpYnV0b3Jz
PjxhdXRob3JzPjxhdXRob3I+UnVkbmlja2ksIE0uIEEuPC9hdXRob3I+PGF1dGhvcj5TY2huZWdl
bHNiZXJnLCBQLiBOLjwvYXV0aG9yPjxhdXRob3I+U3RlYWQsIFIuIEguPC9hdXRob3I+PGF1dGhv
cj5CcmF1biwgVC48L2F1dGhvcj48YXV0aG9yPkFybm9sZCwgSC4gSC48L2F1dGhvcj48YXV0aG9y
PkphZW5pc2NoLCBSLjwvYXV0aG9yPjwvYXV0aG9ycz48L2NvbnRyaWJ1dG9ycz48dGl0bGVzPjx0
aXRsZT5NeW9EIG9yIE15Zi01IGlzIHJlcXVpcmVkIGZvciB0aGUgZm9ybWF0aW9uIG9mIHNrZWxl
dGFsIG11c2NsZTwvdGl0bGU+PHNlY29uZGFyeS10aXRsZT5DZWxsPC9zZWNvbmRhcnktdGl0bGU+
PC90aXRsZXM+PHBlcmlvZGljYWw+PGZ1bGwtdGl0bGU+Q2VsbDwvZnVsbC10aXRsZT48L3Blcmlv
ZGljYWw+PHBhZ2VzPjEzNTEtOTwvcGFnZXM+PHZvbHVtZT43NTwvdm9sdW1lPjxudW1iZXI+Nzwv
bnVtYmVyPjxrZXl3b3Jkcz48a2V5d29yZD5BbmltYWw8L2tleXdvcmQ+PGtleXdvcmQ+RmVtYWxl
PC9rZXl3b3JkPjxrZXl3b3JkPkdlbmUgRXhwcmVzc2lvbjwva2V5d29yZD48a2V5d29yZD5IZWxp
eC1Mb29wLUhlbGl4IE1vdGlmczwva2V5d29yZD48a2V5d29yZD5NYWxlPC9rZXl3b3JkPjxrZXl3
b3JkPk1pY2U8L2tleXdvcmQ+PGtleXdvcmQ+TWljZSwgS25vY2tvdXQ8L2tleXdvcmQ+PGtleXdv
cmQ+TXVzY2xlIFByb3RlaW5zL2dlbmV0aWNzLypwaHlzaW9sb2d5PC9rZXl3b3JkPjxrZXl3b3Jk
Pk11c2NsZXMvKmVtYnJ5b2xvZ3k8L2tleXdvcmQ+PGtleXdvcmQ+TXV0YXRpb248L2tleXdvcmQ+
PGtleXdvcmQ+TXlvRCBQcm90ZWluL2dlbmV0aWNzLypwaHlzaW9sb2d5PC9rZXl3b3JkPjxrZXl3
b3JkPlJOQSwgTWVzc2VuZ2VyL2dlbmV0aWNzPC9rZXl3b3JkPjxrZXl3b3JkPlN1cHBvcnQsIE5v
bi1VLlMuIEdvdiZhcG9zO3Q8L2tleXdvcmQ+PGtleXdvcmQ+U3VwcG9ydCwgVS5TLiBHb3YmYXBv
czt0LCBQLkguUy48L2tleXdvcmQ+PC9rZXl3b3Jkcz48ZGF0ZXM+PHllYXI+MTk5MzwveWVhcj48
L2RhdGVzPjxsYWJlbD40MzI4PC9sYWJlbD48dXJscz48L3VybHM+PC9yZWNvcmQ+PC9DaXRlPjxD
aXRlPjxBdXRob3I+SGluaXRzPC9BdXRob3I+PFllYXI+MjAwOTwvWWVhcj48UmVjTnVtPjkyMzU8
L1JlY051bT48cmVjb3JkPjxyZWMtbnVtYmVyPjkyMzU8L3JlYy1udW1iZXI+PGZvcmVpZ24ta2V5
cz48a2V5IGFwcD0iRU4iIGRiLWlkPSIyMnA1ZnBzeDg5c3Q5cGU5OXY1eHMyeDFkMmRleDVyd3Q1
OTAiIHRpbWVzdGFtcD0iMCI+OTIzNTwva2V5PjwvZm9yZWlnbi1rZXlzPjxyZWYtdHlwZSBuYW1l
PSJKb3VybmFsIEFydGljbGUiPjE3PC9yZWYtdHlwZT48Y29udHJpYnV0b3JzPjxhdXRob3JzPjxh
dXRob3I+SGluaXRzLCBZLjwvYXV0aG9yPjxhdXRob3I+T3Nib3JuLCBELiBQLjwvYXV0aG9yPjxh
dXRob3I+SHVnaGVzLCBTLiBNLjwvYXV0aG9yPjwvYXV0aG9ycz48L2NvbnRyaWJ1dG9ycz48YXV0
aC1hZGRyZXNzPlJhbmRhbGwgRGl2aXNpb24gZm9yIENlbGwgYW5kIE1vbGVjdWxhciBCaW9waHlz
aWNzIGFuZCBNUkMgQ2VudHJlIGZvciBEZXZlbG9wbWVudGFsIE5ldXJvYmlvbG9neSwgTmV3IEh1
bnQmYXBvcztzIEhvdXNlLCBHdXkmYXBvcztzIENhbXB1cywgS2luZyZhcG9zO3MgQ29sbGVnZSBM
b25kb24sIFNFMSAxVUwsIFVLLjwvYXV0aC1hZGRyZXNzPjx0aXRsZXM+PHRpdGxlPkRpZmZlcmVu
dGlhbCByZXF1aXJlbWVudHMgZm9yIG15b2dlbmljIHJlZ3VsYXRvcnkgZmFjdG9ycyBkaXN0aW5n
dWlzaCBtZWRpYWwgYW5kIGxhdGVyYWwgc29taXRpYywgY3JhbmlhbCBhbmQgZmluIG11c2NsZSBm
aWJyZSBwb3B1bGF0aW9uczwvdGl0bGU+PHNlY29uZGFyeS10aXRsZT5EZXZlbG9wbWVudDwvc2Vj
b25kYXJ5LXRpdGxlPjwvdGl0bGVzPjxwZXJpb2RpY2FsPjxmdWxsLXRpdGxlPkRldmVsb3BtZW50
PC9mdWxsLXRpdGxlPjwvcGVyaW9kaWNhbD48cGFnZXM+NDAzLTE0PC9wYWdlcz48dm9sdW1lPjEz
Njwvdm9sdW1lPjxudW1iZXI+MzwvbnVtYmVyPjxlZGl0aW9uPjIwMDkvMDEvMTU8L2VkaXRpb24+
PGtleXdvcmRzPjxrZXl3b3JkPkFuaW1hbHM8L2tleXdvcmQ+PGtleXdvcmQ+QW5pbWFscywgR2Vu
ZXRpY2FsbHkgTW9kaWZpZWQ8L2tleXdvcmQ+PGtleXdvcmQ+Qm9keSBQYXR0ZXJuaW5nL3BoeXNp
b2xvZ3k8L2tleXdvcmQ+PGtleXdvcmQ+RXh0cmVtaXRpZXMvZW1icnlvbG9neS9ncm93dGggJmFt
cDsgZGV2ZWxvcG1lbnQvKnBoeXNpb2xvZ3k8L2tleXdvcmQ+PGtleXdvcmQ+SGVkZ2Vob2cgUHJv
dGVpbnMvZ2VuZXRpY3MvbWV0YWJvbGlzbTwva2V5d29yZD48a2V5d29yZD5MYXJ2YTwva2V5d29y
ZD48a2V5d29yZD5NdXNjbGUgRGV2ZWxvcG1lbnQvKnBoeXNpb2xvZ3k8L2tleXdvcmQ+PGtleXdv
cmQ+TXVzY2xlIEZpYmVycywgU2tlbGV0YWwvKnBoeXNpb2xvZ3k8L2tleXdvcmQ+PGtleXdvcmQ+
TXV0YXRpb248L2tleXdvcmQ+PGtleXdvcmQ+TXlvRCBQcm90ZWluL2dlbmV0aWNzL21ldGFib2xp
c208L2tleXdvcmQ+PGtleXdvcmQ+TXlvZ2VuaWMgUmVndWxhdG9yeSBGYWN0b3IgNS9nZW5ldGlj
cy9tZXRhYm9saXNtPC9rZXl3b3JkPjxrZXl3b3JkPk15b2dlbmljIFJlZ3VsYXRvcnkgRmFjdG9y
cy9nZW5ldGljcy9tZXRhYm9saXNtPC9rZXl3b3JkPjxrZXl3b3JkPk15b2dlbmluL2dlbmV0aWNz
L21ldGFib2xpc208L2tleXdvcmQ+PGtleXdvcmQ+T3JnYW4gU3BlY2lmaWNpdHk8L2tleXdvcmQ+
PGtleXdvcmQ+U29taXRlcy9lbWJyeW9sb2d5LypwaHlzaW9sb2d5PC9rZXl3b3JkPjxrZXl3b3Jk
PlplYnJhZmlzaC9lbWJyeW9sb2d5L2dyb3d0aCAmYW1wOyBkZXZlbG9wbWVudC8qcGh5c2lvbG9n
eTwva2V5d29yZD48a2V5d29yZD5aZWJyYWZpc2ggUHJvdGVpbnMvZ2VuZXRpY3MvbWV0YWJvbGlz
bTwva2V5d29yZD48L2tleXdvcmRzPjxkYXRlcz48eWVhcj4yMDA5PC95ZWFyPjxwdWItZGF0ZXM+
PGRhdGU+RmViPC9kYXRlPjwvcHViLWRhdGVzPjwvZGF0ZXM+PGlzYm4+MDk1MC0xOTkxIChQcmlu
dCkmI3hEOzA5NTAtMTk5MSAoTGlua2luZyk8L2lzYm4+PGFjY2Vzc2lvbi1udW0+MTkxNDE2NzA8
L2FjY2Vzc2lvbi1udW0+PHVybHM+PHJlbGF0ZWQtdXJscz48dXJsPmh0dHA6Ly93d3cubmNiaS5u
bG0ubmloLmdvdi9lbnRyZXovcXVlcnkuZmNnaT9jbWQ9UmV0cmlldmUmYW1wO2RiPVB1Yk1lZCZh
bXA7ZG9wdD1DaXRhdGlvbiZhbXA7bGlzdF91aWRzPTE5MTQxNjcwPC91cmw+PC9yZWxhdGVkLXVy
bHM+PC91cmxzPjxjdXN0b20yPlBNQzI2ODc1ODk8L2N1c3RvbTI+PGVsZWN0cm9uaWMtcmVzb3Vy
Y2UtbnVtPjEzNi8zLzQwMyBbcGlpXSYjeEQ7MTAuMTI0Mi9kZXYuMDI4MDE5PC9lbGVjdHJvbmlj
LXJlc291cmNlLW51bT48bGFuZ3VhZ2U+ZW5nPC9sYW5ndWFnZT48L3JlY29yZD48L0NpdGU+PENp
dGU+PEF1dGhvcj5IaW5pdHM8L0F1dGhvcj48WWVhcj4yMDExPC9ZZWFyPjxSZWNOdW0+OTI0ODwv
UmVjTnVtPjxyZWNvcmQ+PHJlYy1udW1iZXI+OTI0ODwvcmVjLW51bWJlcj48Zm9yZWlnbi1rZXlz
PjxrZXkgYXBwPSJFTiIgZGItaWQ9IjIycDVmcHN4ODlzdDlwZTk5djV4czJ4MWQyZGV4NXJ3dDU5
MCIgdGltZXN0YW1wPSIwIj45MjQ4PC9rZXk+PC9mb3JlaWduLWtleXM+PHJlZi10eXBlIG5hbWU9
IkpvdXJuYWwgQXJ0aWNsZSI+MTc8L3JlZi10eXBlPjxjb250cmlidXRvcnM+PGF1dGhvcnM+PGF1
dGhvcj5IaW5pdHMsIFkuPC9hdXRob3I+PGF1dGhvcj5XaWxsaWFtcywgVi4gQy48L2F1dGhvcj48
YXV0aG9yPlN3ZWV0bWFuLCBELjwvYXV0aG9yPjxhdXRob3I+RG9ubiwgVC4gTS48L2F1dGhvcj48
YXV0aG9yPk1hLCBULiBQLjwvYXV0aG9yPjxhdXRob3I+TW9lbnMsIEMuIEIuPC9hdXRob3I+PGF1
dGhvcj5IdWdoZXMsIFMuIE0uPC9hdXRob3I+PC9hdXRob3JzPjwvY29udHJpYnV0b3JzPjxhdXRo
LWFkZHJlc3M+UmFuZGFsbCBEaXZpc2lvbiBmb3IgQ2VsbCBhbmQgTW9sZWN1bGFyIEJpb3BoeXNp
Y3MsIE5ldyBIdW50JmFwb3M7cyBIb3VzZSwgR3V5JmFwb3M7cyBDYW1wdXMsIEtpbmcmYXBvcztz
IENvbGxlZ2UgTG9uZG9uLCBTRTEgMVVMLCBVSy48L2F1dGgtYWRkcmVzcz48dGl0bGVzPjx0aXRs
ZT5EZWZlY3RpdmUgY3JhbmlhbCBza2VsZXRhbCBkZXZlbG9wbWVudCwgbGFydmFsIGxldGhhbGl0
eSBhbmQgaGFwbG9pbnN1ZmZpY2llbmN5IGluIE15b2QgbXV0YW50IHplYnJhZmlzaDwvdGl0bGU+
PHNlY29uZGFyeS10aXRsZT5EZXYgQmlvbDwvc2Vjb25kYXJ5LXRpdGxlPjwvdGl0bGVzPjxwZXJp
b2RpY2FsPjxmdWxsLXRpdGxlPkRldiBCaW9sPC9mdWxsLXRpdGxlPjwvcGVyaW9kaWNhbD48cGFn
ZXM+MTAyLTEyPC9wYWdlcz48dm9sdW1lPjM1ODwvdm9sdW1lPjxudW1iZXI+MTwvbnVtYmVyPjxl
ZGl0aW9uPjIwMTEvMDcvMzA8L2VkaXRpb24+PGtleXdvcmRzPjxrZXl3b3JkPkFuaW1hbHM8L2tl
eXdvcmQ+PGtleXdvcmQ+Qm9uZSBhbmQgQm9uZXMvKmVtYnJ5b2xvZ3k8L2tleXdvcmQ+PGtleXdv
cmQ+Q2FydGlsYWdlL2VtYnJ5b2xvZ3k8L2tleXdvcmQ+PGtleXdvcmQ+R2VuZSBFeHByZXNzaW9u
IFJlZ3VsYXRpb24sIERldmVsb3BtZW50YWwvKnBoeXNpb2xvZ3k8L2tleXdvcmQ+PGtleXdvcmQ+
SGFwbG9pbnN1ZmZpY2llbmN5LypnZW5ldGljcy9waHlzaW9sb2d5PC9rZXl3b3JkPjxrZXl3b3Jk
PkltbXVub2hpc3RvY2hlbWlzdHJ5PC9rZXl3b3JkPjxrZXl3b3JkPkluIFNpdHUgSHlicmlkaXph
dGlvbjwva2V5d29yZD48a2V5d29yZD5MYXJ2YS9waHlzaW9sb2d5PC9rZXl3b3JkPjxrZXl3b3Jk
Pk11c2NsZSBEZXZlbG9wbWVudC8qcGh5c2lvbG9neTwva2V5d29yZD48a2V5d29yZD5NdXNjbGUs
IFNrZWxldGFsL2VtYnJ5b2xvZ3k8L2tleXdvcmQ+PGtleXdvcmQ+TXV0YXRpb24vZ2VuZXRpY3M8
L2tleXdvcmQ+PGtleXdvcmQ+TXlvRCBQcm90ZWluLypnZW5ldGljcy9tZXRhYm9saXNtPC9rZXl3
b3JkPjxrZXl3b3JkPlNrdWxsLyplbWJyeW9sb2d5PC9rZXl3b3JkPjxrZXl3b3JkPlVwcGVyIEV4
dHJlbWl0eS9lbWJyeW9sb2d5PC9rZXl3b3JkPjxrZXl3b3JkPlplYnJhZmlzaC8qZW1icnlvbG9n
eS9nZW5ldGljczwva2V5d29yZD48L2tleXdvcmRzPjxkYXRlcz48eWVhcj4yMDExPC95ZWFyPjxw
dWItZGF0ZXM+PGRhdGU+T2N0IDE8L2RhdGU+PC9wdWItZGF0ZXM+PC9kYXRlcz48aXNibj4xMDk1
LTU2NFggKEVsZWN0cm9uaWMpJiN4RDswMDEyLTE2MDYgKExpbmtpbmcpPC9pc2JuPjxhY2Nlc3Np
b24tbnVtPjIxNzk4MjU1PC9hY2Nlc3Npb24tbnVtPjx1cmxzPjxyZWxhdGVkLXVybHM+PHVybD48
c3R5bGUgZmFjZT0idW5kZXJsaW5lIiBmb250PSJkZWZhdWx0IiBzaXplPSIxMDAlIj5odHRwOi8v
d3d3Lm5jYmkubmxtLm5paC5nb3YvZW50cmV6L3F1ZXJ5LmZjZ2k/Y21kPVJldHJpZXZlJmFtcDtk
Yj1QdWJNZWQmYW1wO2RvcHQ9Q2l0YXRpb24mYW1wO2xpc3RfdWlkcz0yMTc5ODI1NTwvc3R5bGU+
PC91cmw+PC9yZWxhdGVkLXVybHM+PC91cmxzPjxjdXN0b20yPlBNQzMzNjA5Njk8L2N1c3RvbTI+
PGVsZWN0cm9uaWMtcmVzb3VyY2UtbnVtPjxzdHlsZSBmYWNlPSJ1bmRlcmxpbmUiIGZvbnQ9ImRl
ZmF1bHQiIHNpemU9IjEwMCUiPlMwMDEyLTE2MDYoMTEpMDExMzEtNiBbcGlpXTwvc3R5bGU+PHN0
eWxlIGZhY2U9Im5vcm1hbCIgZm9udD0iZGVmYXVsdCIgc2l6ZT0iMTAwJSI+JiN4RDs8L3N0eWxl
PjxzdHlsZSBmYWNlPSJ1bmRlcmxpbmUiIGZvbnQ9ImRlZmF1bHQiIHNpemU9IjEwMCUiPjEwLjEw
MTYvai55ZGJpby4yMDExLjA3LjAxNTwvc3R5bGU+PC9lbGVjdHJvbmljLXJlc291cmNlLW51bT48
bGFuZ3VhZ2U+ZW5nPC9sYW5ndWFnZT48L3JlY29yZD48L0NpdGU+PC9FbmROb3RlPn==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Pr="00E6172C">
        <w:rPr>
          <w:lang w:val="en-GB"/>
        </w:rPr>
      </w:r>
      <w:r w:rsidRPr="00E6172C">
        <w:rPr>
          <w:lang w:val="en-GB"/>
        </w:rPr>
        <w:fldChar w:fldCharType="separate"/>
      </w:r>
      <w:r w:rsidRPr="00E6172C">
        <w:rPr>
          <w:noProof/>
          <w:lang w:val="en-GB"/>
        </w:rPr>
        <w:t>(Hinits et al., 2009; Hinits et al., 2011; Rudnicki et al., 1993)</w:t>
      </w:r>
      <w:r w:rsidRPr="00E6172C">
        <w:rPr>
          <w:lang w:val="en-GB"/>
        </w:rPr>
        <w:fldChar w:fldCharType="end"/>
      </w:r>
      <w:r w:rsidRPr="00E6172C">
        <w:rPr>
          <w:lang w:val="en-GB"/>
        </w:rPr>
        <w:t xml:space="preserve">.  </w:t>
      </w:r>
      <w:r w:rsidR="001F4E24">
        <w:rPr>
          <w:lang w:val="en-GB"/>
        </w:rPr>
        <w:t>In mice, d</w:t>
      </w:r>
      <w:r w:rsidR="001F4E24" w:rsidRPr="00E6172C">
        <w:rPr>
          <w:lang w:val="en-GB"/>
        </w:rPr>
        <w:t xml:space="preserve">istinct </w:t>
      </w:r>
      <w:r w:rsidR="00BC532A" w:rsidRPr="00E6172C">
        <w:rPr>
          <w:lang w:val="en-GB"/>
        </w:rPr>
        <w:t xml:space="preserve">myogenic cell populations </w:t>
      </w:r>
      <w:r w:rsidR="00F549E2" w:rsidRPr="00E6172C">
        <w:rPr>
          <w:lang w:val="en-GB"/>
        </w:rPr>
        <w:t xml:space="preserve">initiate </w:t>
      </w:r>
      <w:r w:rsidR="00810A31" w:rsidRPr="00E6172C">
        <w:rPr>
          <w:i/>
          <w:lang w:val="en-GB"/>
        </w:rPr>
        <w:t>myf5</w:t>
      </w:r>
      <w:r w:rsidR="00810A31" w:rsidRPr="00E6172C">
        <w:rPr>
          <w:lang w:val="en-GB"/>
        </w:rPr>
        <w:t xml:space="preserve"> and </w:t>
      </w:r>
      <w:proofErr w:type="spellStart"/>
      <w:r w:rsidR="00810A31" w:rsidRPr="00E6172C">
        <w:rPr>
          <w:i/>
          <w:lang w:val="en-GB"/>
        </w:rPr>
        <w:t>myod</w:t>
      </w:r>
      <w:proofErr w:type="spellEnd"/>
      <w:r w:rsidR="008239D6" w:rsidRPr="00E6172C">
        <w:rPr>
          <w:lang w:val="en-GB"/>
        </w:rPr>
        <w:t xml:space="preserve"> </w:t>
      </w:r>
      <w:r w:rsidR="00F549E2" w:rsidRPr="00E6172C">
        <w:rPr>
          <w:lang w:val="en-GB"/>
        </w:rPr>
        <w:t xml:space="preserve">expression </w:t>
      </w:r>
      <w:r w:rsidR="008239D6" w:rsidRPr="00E6172C">
        <w:rPr>
          <w:lang w:val="en-GB"/>
        </w:rPr>
        <w:t>in different ways</w:t>
      </w:r>
      <w:r w:rsidR="00505A52" w:rsidRPr="00E6172C">
        <w:rPr>
          <w:lang w:val="en-GB"/>
        </w:rPr>
        <w:t>,</w:t>
      </w:r>
      <w:r w:rsidR="00810A31" w:rsidRPr="00E6172C">
        <w:rPr>
          <w:lang w:val="en-GB"/>
        </w:rPr>
        <w:t xml:space="preserve"> </w:t>
      </w:r>
      <w:r w:rsidR="00720F61" w:rsidRPr="00E6172C">
        <w:rPr>
          <w:lang w:val="en-GB"/>
        </w:rPr>
        <w:t xml:space="preserve">the genes being induced by distinct signals through distinct </w:t>
      </w:r>
      <w:r w:rsidR="00720F61" w:rsidRPr="00E6172C">
        <w:rPr>
          <w:i/>
          <w:iCs/>
          <w:lang w:val="en-GB"/>
        </w:rPr>
        <w:t>cis</w:t>
      </w:r>
      <w:r w:rsidR="00720F61" w:rsidRPr="00E6172C">
        <w:rPr>
          <w:lang w:val="en-GB"/>
        </w:rPr>
        <w:t xml:space="preserve">-regulatory elements in different skeletal muscle precursor cells.  </w:t>
      </w:r>
      <w:r w:rsidR="008F29AB" w:rsidRPr="00E6172C">
        <w:rPr>
          <w:lang w:val="en-GB"/>
        </w:rPr>
        <w:t xml:space="preserve">Once expressed, these MRF proteins have two functions: to remodel chromatin and directly enhance transcription of muscle genes (reviewed in </w:t>
      </w:r>
      <w:r w:rsidR="008F29AB" w:rsidRPr="00E6172C">
        <w:rPr>
          <w:lang w:val="en-GB"/>
        </w:rPr>
        <w:fldChar w:fldCharType="begin"/>
      </w:r>
      <w:r w:rsidR="008F29AB" w:rsidRPr="00E6172C">
        <w:rPr>
          <w:lang w:val="en-GB"/>
        </w:rPr>
        <w:instrText xml:space="preserve"> ADDIN EN.CITE &lt;EndNote&gt;&lt;Cite&gt;&lt;Author&gt;Buckingham&lt;/Author&gt;&lt;Year&gt;2014&lt;/Year&gt;&lt;RecNum&gt;9530&lt;/RecNum&gt;&lt;DisplayText&gt;(Buckingham and Rigby, 2014)&lt;/DisplayText&gt;&lt;record&gt;&lt;rec-number&gt;9530&lt;/rec-number&gt;&lt;foreign-keys&gt;&lt;key app="EN" db-id="22p5fpsx89st9pe99v5xs2x1d2dex5rwt590" timestamp="1415279681"&gt;9530&lt;/key&gt;&lt;/foreign-keys&gt;&lt;ref-type name="Journal Article"&gt;17&lt;/ref-type&gt;&lt;contributors&gt;&lt;authors&gt;&lt;author&gt;Buckingham, M.&lt;/author&gt;&lt;author&gt;Rigby, P. W.&lt;/author&gt;&lt;/authors&gt;&lt;/contributors&gt;&lt;auth-address&gt;CNRS URA 2578, Department of Developmental and Stem Cell Biology, Institut Pasteur, 75015 Paris, France. Electronic address: margaret.buckingham@pasteur.fr.&amp;#xD;Division of Cancer Biology, Institute of Cancer Research, Chester Beatty Laboratories, London SW3 6JB, UK. Electronic address: peter.rigby@icr.ac.uk.&lt;/auth-address&gt;&lt;titles&gt;&lt;title&gt;Gene regulatory networks and transcriptional mechanisms that control myogenesis&lt;/title&gt;&lt;secondary-title&gt;Dev Cell&lt;/secondary-title&gt;&lt;alt-title&gt;Developmental cell&lt;/alt-title&gt;&lt;/titles&gt;&lt;periodical&gt;&lt;full-title&gt;Dev Cell&lt;/full-title&gt;&lt;/periodical&gt;&lt;pages&gt;225-38&lt;/pages&gt;&lt;volume&gt;28&lt;/volume&gt;&lt;number&gt;3&lt;/number&gt;&lt;keywords&gt;&lt;keyword&gt;Animals&lt;/keyword&gt;&lt;keyword&gt;*Gene Expression Regulation, Developmental&lt;/keyword&gt;&lt;keyword&gt;*Gene Regulatory Networks&lt;/keyword&gt;&lt;keyword&gt;Humans&lt;/keyword&gt;&lt;keyword&gt;Muscle Development/*genetics&lt;/keyword&gt;&lt;keyword&gt;Transcription Factors&lt;/keyword&gt;&lt;keyword&gt;*Transcription, Genetic&lt;/keyword&gt;&lt;/keywords&gt;&lt;dates&gt;&lt;year&gt;2014&lt;/year&gt;&lt;pub-dates&gt;&lt;date&gt;Feb 10&lt;/date&gt;&lt;/pub-dates&gt;&lt;/dates&gt;&lt;isbn&gt;1878-1551 (Electronic)&amp;#xD;1534-5807 (Linking)&lt;/isbn&gt;&lt;accession-num&gt;24525185&lt;/accession-num&gt;&lt;urls&gt;&lt;related-urls&gt;&lt;url&gt;http://www.ncbi.nlm.nih.gov/pubmed/24525185&lt;/url&gt;&lt;/related-urls&gt;&lt;/urls&gt;&lt;electronic-resource-num&gt;10.1016/j.devcel.2013.12.020&lt;/electronic-resource-num&gt;&lt;/record&gt;&lt;/Cite&gt;&lt;/EndNote&gt;</w:instrText>
      </w:r>
      <w:r w:rsidR="008F29AB" w:rsidRPr="00E6172C">
        <w:rPr>
          <w:lang w:val="en-GB"/>
        </w:rPr>
        <w:fldChar w:fldCharType="separate"/>
      </w:r>
      <w:r w:rsidR="008F29AB" w:rsidRPr="00E6172C">
        <w:rPr>
          <w:noProof/>
          <w:lang w:val="en-GB"/>
        </w:rPr>
        <w:t>(Buckingham and Rigby, 2014)</w:t>
      </w:r>
      <w:r w:rsidR="008F29AB" w:rsidRPr="00E6172C">
        <w:rPr>
          <w:lang w:val="en-GB"/>
        </w:rPr>
        <w:fldChar w:fldCharType="end"/>
      </w:r>
      <w:r w:rsidR="008F29AB" w:rsidRPr="00E6172C">
        <w:rPr>
          <w:lang w:val="en-GB"/>
        </w:rPr>
        <w:t xml:space="preserve">.  In zebrafish, </w:t>
      </w:r>
      <w:r w:rsidR="008F29AB">
        <w:rPr>
          <w:lang w:val="en-GB"/>
        </w:rPr>
        <w:t>a</w:t>
      </w:r>
      <w:r w:rsidR="008F29AB" w:rsidRPr="00E6172C">
        <w:rPr>
          <w:lang w:val="en-GB"/>
        </w:rPr>
        <w:t xml:space="preserve">s </w:t>
      </w:r>
      <w:r w:rsidR="00F549E2" w:rsidRPr="00E6172C">
        <w:rPr>
          <w:lang w:val="en-GB"/>
        </w:rPr>
        <w:t xml:space="preserve">the anteroposterior axis </w:t>
      </w:r>
      <w:r w:rsidR="00433222" w:rsidRPr="00E6172C">
        <w:rPr>
          <w:lang w:val="en-GB"/>
        </w:rPr>
        <w:t xml:space="preserve">forms and </w:t>
      </w:r>
      <w:r w:rsidR="00F549E2" w:rsidRPr="00E6172C">
        <w:rPr>
          <w:lang w:val="en-GB"/>
        </w:rPr>
        <w:t xml:space="preserve">extends, </w:t>
      </w:r>
      <w:r w:rsidR="00F549E2" w:rsidRPr="00E6172C">
        <w:rPr>
          <w:i/>
          <w:iCs/>
          <w:lang w:val="en-GB"/>
        </w:rPr>
        <w:t>de novo</w:t>
      </w:r>
      <w:r w:rsidR="00F549E2" w:rsidRPr="00E6172C">
        <w:rPr>
          <w:lang w:val="en-GB"/>
        </w:rPr>
        <w:t xml:space="preserve"> induction of </w:t>
      </w:r>
      <w:r w:rsidR="00F549E2" w:rsidRPr="00E6172C">
        <w:rPr>
          <w:i/>
          <w:iCs/>
          <w:lang w:val="en-GB"/>
        </w:rPr>
        <w:t>myf5</w:t>
      </w:r>
      <w:r w:rsidR="00F549E2" w:rsidRPr="00E6172C">
        <w:rPr>
          <w:lang w:val="en-GB"/>
        </w:rPr>
        <w:t xml:space="preserve"> and </w:t>
      </w:r>
      <w:proofErr w:type="spellStart"/>
      <w:r w:rsidR="00F549E2" w:rsidRPr="00E6172C">
        <w:rPr>
          <w:i/>
          <w:iCs/>
          <w:lang w:val="en-GB"/>
        </w:rPr>
        <w:t>myod</w:t>
      </w:r>
      <w:proofErr w:type="spellEnd"/>
      <w:r w:rsidR="00F549E2" w:rsidRPr="00E6172C">
        <w:rPr>
          <w:lang w:val="en-GB"/>
        </w:rPr>
        <w:t xml:space="preserve"> mRNAs in slow and fast muscle precursors </w:t>
      </w:r>
      <w:r w:rsidR="00CD61C2" w:rsidRPr="00E6172C">
        <w:rPr>
          <w:lang w:val="en-GB"/>
        </w:rPr>
        <w:t>occur</w:t>
      </w:r>
      <w:r w:rsidR="00F549E2" w:rsidRPr="00E6172C">
        <w:rPr>
          <w:lang w:val="en-GB"/>
        </w:rPr>
        <w:t xml:space="preserve">s in tissue destined to generate </w:t>
      </w:r>
      <w:r w:rsidR="00CD61C2" w:rsidRPr="00E6172C">
        <w:rPr>
          <w:lang w:val="en-GB"/>
        </w:rPr>
        <w:t xml:space="preserve">each </w:t>
      </w:r>
      <w:r w:rsidR="00F549E2" w:rsidRPr="00E6172C">
        <w:rPr>
          <w:lang w:val="en-GB"/>
        </w:rPr>
        <w:t>successive somite</w:t>
      </w:r>
      <w:r w:rsidR="003B438F">
        <w:rPr>
          <w:lang w:val="en-GB"/>
        </w:rPr>
        <w:t xml:space="preserve"> (</w:t>
      </w:r>
      <w:proofErr w:type="spellStart"/>
      <w:r w:rsidR="003B438F">
        <w:rPr>
          <w:lang w:val="en-GB"/>
        </w:rPr>
        <w:t>Coutelle</w:t>
      </w:r>
      <w:proofErr w:type="spellEnd"/>
      <w:r w:rsidR="003B438F">
        <w:rPr>
          <w:lang w:val="en-GB"/>
        </w:rPr>
        <w:t xml:space="preserve"> et al., 2001)</w:t>
      </w:r>
      <w:r w:rsidR="00F549E2" w:rsidRPr="00E6172C">
        <w:rPr>
          <w:lang w:val="en-GB"/>
        </w:rPr>
        <w:t xml:space="preserve">.  </w:t>
      </w:r>
      <w:r w:rsidR="008F29AB">
        <w:rPr>
          <w:lang w:val="en-GB"/>
        </w:rPr>
        <w:t xml:space="preserve">Zebrafish </w:t>
      </w:r>
      <w:r w:rsidR="006B4E1D" w:rsidRPr="00E6172C">
        <w:rPr>
          <w:lang w:val="en-GB"/>
        </w:rPr>
        <w:t>myogenesis</w:t>
      </w:r>
      <w:r w:rsidR="00C715CA" w:rsidRPr="00E6172C">
        <w:rPr>
          <w:lang w:val="en-GB"/>
        </w:rPr>
        <w:t xml:space="preserve"> begins</w:t>
      </w:r>
      <w:r w:rsidR="00C715CA" w:rsidRPr="00E6172C">
        <w:rPr>
          <w:lang w:val="en-GB" w:eastAsia="zh-CN"/>
        </w:rPr>
        <w:t xml:space="preserve"> at </w:t>
      </w:r>
      <w:r w:rsidR="00C715CA" w:rsidRPr="00E6172C">
        <w:rPr>
          <w:lang w:val="en-GB"/>
        </w:rPr>
        <w:t xml:space="preserve">about 75% </w:t>
      </w:r>
      <w:r w:rsidR="00C715CA" w:rsidRPr="00E6172C">
        <w:rPr>
          <w:lang w:val="en-GB"/>
        </w:rPr>
        <w:lastRenderedPageBreak/>
        <w:t>epiboly stage</w:t>
      </w:r>
      <w:r w:rsidR="00D8769B" w:rsidRPr="00E6172C">
        <w:rPr>
          <w:lang w:val="en-GB"/>
        </w:rPr>
        <w:t xml:space="preserve"> when adaxial cells</w:t>
      </w:r>
      <w:r w:rsidR="000016AA" w:rsidRPr="00E6172C">
        <w:rPr>
          <w:lang w:val="en-GB"/>
        </w:rPr>
        <w:t xml:space="preserve"> </w:t>
      </w:r>
      <w:r w:rsidR="009D7F35" w:rsidRPr="00E6172C">
        <w:rPr>
          <w:lang w:val="en-GB"/>
        </w:rPr>
        <w:t xml:space="preserve">that </w:t>
      </w:r>
      <w:r w:rsidR="00D8769B" w:rsidRPr="00E6172C">
        <w:rPr>
          <w:lang w:val="en-GB"/>
        </w:rPr>
        <w:t xml:space="preserve">flank the </w:t>
      </w:r>
      <w:r w:rsidR="0048027A" w:rsidRPr="00E6172C">
        <w:rPr>
          <w:lang w:val="en-GB"/>
        </w:rPr>
        <w:t>shield/organizer/</w:t>
      </w:r>
      <w:r w:rsidR="00D8769B" w:rsidRPr="00E6172C">
        <w:rPr>
          <w:lang w:val="en-GB"/>
        </w:rPr>
        <w:t xml:space="preserve">nascent notochord </w:t>
      </w:r>
      <w:r w:rsidR="00DA0BBD" w:rsidRPr="00E6172C">
        <w:rPr>
          <w:lang w:val="en-GB"/>
        </w:rPr>
        <w:t>(hereafter called pre-adaxial cells</w:t>
      </w:r>
      <w:r w:rsidR="000016AA" w:rsidRPr="00E6172C">
        <w:rPr>
          <w:lang w:val="en-GB"/>
        </w:rPr>
        <w:t>; diagrammed in Fig. 1</w:t>
      </w:r>
      <w:r w:rsidR="00FB3BA8" w:rsidRPr="00E6172C">
        <w:rPr>
          <w:lang w:val="en-GB"/>
        </w:rPr>
        <w:t>A</w:t>
      </w:r>
      <w:r w:rsidR="00DA0BBD" w:rsidRPr="00E6172C">
        <w:rPr>
          <w:lang w:val="en-GB"/>
        </w:rPr>
        <w:t>)</w:t>
      </w:r>
      <w:r w:rsidR="00505A52" w:rsidRPr="00E6172C">
        <w:rPr>
          <w:lang w:val="en-GB"/>
        </w:rPr>
        <w:t>,</w:t>
      </w:r>
      <w:r w:rsidR="00DA0BBD" w:rsidRPr="00E6172C">
        <w:rPr>
          <w:lang w:val="en-GB"/>
        </w:rPr>
        <w:t xml:space="preserve"> </w:t>
      </w:r>
      <w:r w:rsidR="00D8769B" w:rsidRPr="00E6172C">
        <w:rPr>
          <w:lang w:val="en-GB"/>
        </w:rPr>
        <w:t xml:space="preserve">begin </w:t>
      </w:r>
      <w:r w:rsidR="0048027A" w:rsidRPr="00E6172C">
        <w:rPr>
          <w:lang w:val="en-GB"/>
        </w:rPr>
        <w:t xml:space="preserve">MRF expression </w:t>
      </w:r>
      <w:r w:rsidR="00BC02FE" w:rsidRPr="00E6172C">
        <w:rPr>
          <w:lang w:val="en-GB"/>
        </w:rPr>
        <w:fldChar w:fldCharType="begin">
          <w:fldData xml:space="preserve">PEVuZE5vdGU+PENpdGU+PEF1dGhvcj5NZWxieTwvQXV0aG9yPjxZZWFyPjE5OTY8L1llYXI+PFJl
Y051bT4yMjMyPC9SZWNOdW0+PERpc3BsYXlUZXh0PihIaW5pdHMgZXQgYWwuLCAyMDA5OyBNZWxi
eSBldCBhbC4sIDE5OTYpPC9EaXNwbGF5VGV4dD48cmVjb3JkPjxyZWMtbnVtYmVyPjIyMzI8L3Jl
Yy1udW1iZXI+PGZvcmVpZ24ta2V5cz48a2V5IGFwcD0iRU4iIGRiLWlkPSIyMnA1ZnBzeDg5c3Q5
cGU5OXY1eHMyeDFkMmRleDVyd3Q1OTAiIHRpbWVzdGFtcD0iMCI+MjIzMjwva2V5PjwvZm9yZWln
bi1rZXlzPjxyZWYtdHlwZSBuYW1lPSJKb3VybmFsIEFydGljbGUiPjE3PC9yZWYtdHlwZT48Y29u
dHJpYnV0b3JzPjxhdXRob3JzPjxhdXRob3I+TWVsYnksIEEuRS48L2F1dGhvcj48YXV0aG9yPldh
cmdhLCBSLk0uPC9hdXRob3I+PGF1dGhvcj5LaW1tZWwsIEMuQi48L2F1dGhvcj48L2F1dGhvcnM+
PC9jb250cmlidXRvcnM+PHRpdGxlcz48dGl0bGU+U3BlY2lmaWNhdGlvbiBvZiBjZWxsIGZhdGVz
IGF0IHRoZSBkb3JzYWwgbWFyZ2luIG9mIHRoZSB6ZWJyYWZpc2ggZ2FzdHJ1bGE8L3RpdGxlPjxz
ZWNvbmRhcnktdGl0bGU+RGV2ZWxvcG1lbnQ8L3NlY29uZGFyeS10aXRsZT48L3RpdGxlcz48cGVy
aW9kaWNhbD48ZnVsbC10aXRsZT5EZXZlbG9wbWVudDwvZnVsbC10aXRsZT48L3BlcmlvZGljYWw+
PHBhZ2VzPjIyMjUtMjIzNzwvcGFnZXM+PHZvbHVtZT4xMjI8L3ZvbHVtZT48ZGF0ZXM+PHllYXI+
MTk5NjwveWVhcj48L2RhdGVzPjx1cmxzPjwvdXJscz48L3JlY29yZD48L0NpdGU+PENpdGU+PEF1
dGhvcj5IaW5pdHM8L0F1dGhvcj48WWVhcj4yMDA5PC9ZZWFyPjxSZWNOdW0+OTIzNTwvUmVjTnVt
PjxyZWNvcmQ+PHJlYy1udW1iZXI+OTIzNTwvcmVjLW51bWJlcj48Zm9yZWlnbi1rZXlzPjxrZXkg
YXBwPSJFTiIgZGItaWQ9IjIycDVmcHN4ODlzdDlwZTk5djV4czJ4MWQyZGV4NXJ3dDU5MCIgdGlt
ZXN0YW1wPSIwIj45MjM1PC9rZXk+PC9mb3JlaWduLWtleXM+PHJlZi10eXBlIG5hbWU9IkpvdXJu
YWwgQXJ0aWNsZSI+MTc8L3JlZi10eXBlPjxjb250cmlidXRvcnM+PGF1dGhvcnM+PGF1dGhvcj5I
aW5pdHMsIFkuPC9hdXRob3I+PGF1dGhvcj5Pc2Jvcm4sIEQuIFAuPC9hdXRob3I+PGF1dGhvcj5I
dWdoZXMsIFMuIE0uPC9hdXRob3I+PC9hdXRob3JzPjwvY29udHJpYnV0b3JzPjxhdXRoLWFkZHJl
c3M+UmFuZGFsbCBEaXZpc2lvbiBmb3IgQ2VsbCBhbmQgTW9sZWN1bGFyIEJpb3BoeXNpY3MgYW5k
IE1SQyBDZW50cmUgZm9yIERldmVsb3BtZW50YWwgTmV1cm9iaW9sb2d5LCBOZXcgSHVudCZhcG9z
O3MgSG91c2UsIEd1eSZhcG9zO3MgQ2FtcHVzLCBLaW5nJmFwb3M7cyBDb2xsZWdlIExvbmRvbiwg
U0UxIDFVTCwgVUsuPC9hdXRoLWFkZHJlc3M+PHRpdGxlcz48dGl0bGU+RGlmZmVyZW50aWFsIHJl
cXVpcmVtZW50cyBmb3IgbXlvZ2VuaWMgcmVndWxhdG9yeSBmYWN0b3JzIGRpc3Rpbmd1aXNoIG1l
ZGlhbCBhbmQgbGF0ZXJhbCBzb21pdGljLCBjcmFuaWFsIGFuZCBmaW4gbXVzY2xlIGZpYnJlIHBv
cHVsYXRpb25zPC90aXRsZT48c2Vjb25kYXJ5LXRpdGxlPkRldmVsb3BtZW50PC9zZWNvbmRhcnkt
dGl0bGU+PC90aXRsZXM+PHBlcmlvZGljYWw+PGZ1bGwtdGl0bGU+RGV2ZWxvcG1lbnQ8L2Z1bGwt
dGl0bGU+PC9wZXJpb2RpY2FsPjxwYWdlcz40MDMtMTQ8L3BhZ2VzPjx2b2x1bWU+MTM2PC92b2x1
bWU+PG51bWJlcj4zPC9udW1iZXI+PGVkaXRpb24+MjAwOS8wMS8xNTwvZWRpdGlvbj48a2V5d29y
ZHM+PGtleXdvcmQ+QW5pbWFsczwva2V5d29yZD48a2V5d29yZD5BbmltYWxzLCBHZW5ldGljYWxs
eSBNb2RpZmllZDwva2V5d29yZD48a2V5d29yZD5Cb2R5IFBhdHRlcm5pbmcvcGh5c2lvbG9neTwv
a2V5d29yZD48a2V5d29yZD5FeHRyZW1pdGllcy9lbWJyeW9sb2d5L2dyb3d0aCAmYW1wOyBkZXZl
bG9wbWVudC8qcGh5c2lvbG9neTwva2V5d29yZD48a2V5d29yZD5IZWRnZWhvZyBQcm90ZWlucy9n
ZW5ldGljcy9tZXRhYm9saXNtPC9rZXl3b3JkPjxrZXl3b3JkPkxhcnZhPC9rZXl3b3JkPjxrZXl3
b3JkPk11c2NsZSBEZXZlbG9wbWVudC8qcGh5c2lvbG9neTwva2V5d29yZD48a2V5d29yZD5NdXNj
bGUgRmliZXJzLCBTa2VsZXRhbC8qcGh5c2lvbG9neTwva2V5d29yZD48a2V5d29yZD5NdXRhdGlv
bjwva2V5d29yZD48a2V5d29yZD5NeW9EIFByb3RlaW4vZ2VuZXRpY3MvbWV0YWJvbGlzbTwva2V5
d29yZD48a2V5d29yZD5NeW9nZW5pYyBSZWd1bGF0b3J5IEZhY3RvciA1L2dlbmV0aWNzL21ldGFi
b2xpc208L2tleXdvcmQ+PGtleXdvcmQ+TXlvZ2VuaWMgUmVndWxhdG9yeSBGYWN0b3JzL2dlbmV0
aWNzL21ldGFib2xpc208L2tleXdvcmQ+PGtleXdvcmQ+TXlvZ2VuaW4vZ2VuZXRpY3MvbWV0YWJv
bGlzbTwva2V5d29yZD48a2V5d29yZD5PcmdhbiBTcGVjaWZpY2l0eTwva2V5d29yZD48a2V5d29y
ZD5Tb21pdGVzL2VtYnJ5b2xvZ3kvKnBoeXNpb2xvZ3k8L2tleXdvcmQ+PGtleXdvcmQ+WmVicmFm
aXNoL2VtYnJ5b2xvZ3kvZ3Jvd3RoICZhbXA7IGRldmVsb3BtZW50LypwaHlzaW9sb2d5PC9rZXl3
b3JkPjxrZXl3b3JkPlplYnJhZmlzaCBQcm90ZWlucy9nZW5ldGljcy9tZXRhYm9saXNtPC9rZXl3
b3JkPjwva2V5d29yZHM+PGRhdGVzPjx5ZWFyPjIwMDk8L3llYXI+PHB1Yi1kYXRlcz48ZGF0ZT5G
ZWI8L2RhdGU+PC9wdWItZGF0ZXM+PC9kYXRlcz48aXNibj4wOTUwLTE5OTEgKFByaW50KSYjeEQ7
MDk1MC0xOTkxIChMaW5raW5nKTwvaXNibj48YWNjZXNzaW9uLW51bT4xOTE0MTY3MDwvYWNjZXNz
aW9uLW51bT48dXJscz48cmVsYXRlZC11cmxzPjx1cmw+aHR0cDovL3d3dy5uY2JpLm5sbS5uaWgu
Z292L2VudHJlei9xdWVyeS5mY2dpP2NtZD1SZXRyaWV2ZSZhbXA7ZGI9UHViTWVkJmFtcDtkb3B0
PUNpdGF0aW9uJmFtcDtsaXN0X3VpZHM9MTkxNDE2NzA8L3VybD48L3JlbGF0ZWQtdXJscz48L3Vy
bHM+PGN1c3RvbTI+UE1DMjY4NzU4OTwvY3VzdG9tMj48ZWxlY3Ryb25pYy1yZXNvdXJjZS1udW0+
MTM2LzMvNDAzIFtwaWldJiN4RDsxMC4xMjQyL2Rldi4wMjgwMTk8L2VsZWN0cm9uaWMtcmVzb3Vy
Y2UtbnVtPjxsYW5ndWFnZT5lbmc8L2xhbmd1YWdlPjwvcmVjb3JkPjwvQ2l0ZT48L0VuZE5vdGU+
AG==
</w:fldData>
        </w:fldChar>
      </w:r>
      <w:r w:rsidR="00AD49EB" w:rsidRPr="00E6172C">
        <w:rPr>
          <w:lang w:val="en-GB"/>
        </w:rPr>
        <w:instrText xml:space="preserve"> ADDIN EN.CITE </w:instrText>
      </w:r>
      <w:r w:rsidR="00AD49EB" w:rsidRPr="00E6172C">
        <w:rPr>
          <w:lang w:val="en-GB"/>
        </w:rPr>
        <w:fldChar w:fldCharType="begin">
          <w:fldData xml:space="preserve">PEVuZE5vdGU+PENpdGU+PEF1dGhvcj5NZWxieTwvQXV0aG9yPjxZZWFyPjE5OTY8L1llYXI+PFJl
Y051bT4yMjMyPC9SZWNOdW0+PERpc3BsYXlUZXh0PihIaW5pdHMgZXQgYWwuLCAyMDA5OyBNZWxi
eSBldCBhbC4sIDE5OTYpPC9EaXNwbGF5VGV4dD48cmVjb3JkPjxyZWMtbnVtYmVyPjIyMzI8L3Jl
Yy1udW1iZXI+PGZvcmVpZ24ta2V5cz48a2V5IGFwcD0iRU4iIGRiLWlkPSIyMnA1ZnBzeDg5c3Q5
cGU5OXY1eHMyeDFkMmRleDVyd3Q1OTAiIHRpbWVzdGFtcD0iMCI+MjIzMjwva2V5PjwvZm9yZWln
bi1rZXlzPjxyZWYtdHlwZSBuYW1lPSJKb3VybmFsIEFydGljbGUiPjE3PC9yZWYtdHlwZT48Y29u
dHJpYnV0b3JzPjxhdXRob3JzPjxhdXRob3I+TWVsYnksIEEuRS48L2F1dGhvcj48YXV0aG9yPldh
cmdhLCBSLk0uPC9hdXRob3I+PGF1dGhvcj5LaW1tZWwsIEMuQi48L2F1dGhvcj48L2F1dGhvcnM+
PC9jb250cmlidXRvcnM+PHRpdGxlcz48dGl0bGU+U3BlY2lmaWNhdGlvbiBvZiBjZWxsIGZhdGVz
IGF0IHRoZSBkb3JzYWwgbWFyZ2luIG9mIHRoZSB6ZWJyYWZpc2ggZ2FzdHJ1bGE8L3RpdGxlPjxz
ZWNvbmRhcnktdGl0bGU+RGV2ZWxvcG1lbnQ8L3NlY29uZGFyeS10aXRsZT48L3RpdGxlcz48cGVy
aW9kaWNhbD48ZnVsbC10aXRsZT5EZXZlbG9wbWVudDwvZnVsbC10aXRsZT48L3BlcmlvZGljYWw+
PHBhZ2VzPjIyMjUtMjIzNzwvcGFnZXM+PHZvbHVtZT4xMjI8L3ZvbHVtZT48ZGF0ZXM+PHllYXI+
MTk5NjwveWVhcj48L2RhdGVzPjx1cmxzPjwvdXJscz48L3JlY29yZD48L0NpdGU+PENpdGU+PEF1
dGhvcj5IaW5pdHM8L0F1dGhvcj48WWVhcj4yMDA5PC9ZZWFyPjxSZWNOdW0+OTIzNTwvUmVjTnVt
PjxyZWNvcmQ+PHJlYy1udW1iZXI+OTIzNTwvcmVjLW51bWJlcj48Zm9yZWlnbi1rZXlzPjxrZXkg
YXBwPSJFTiIgZGItaWQ9IjIycDVmcHN4ODlzdDlwZTk5djV4czJ4MWQyZGV4NXJ3dDU5MCIgdGlt
ZXN0YW1wPSIwIj45MjM1PC9rZXk+PC9mb3JlaWduLWtleXM+PHJlZi10eXBlIG5hbWU9IkpvdXJu
YWwgQXJ0aWNsZSI+MTc8L3JlZi10eXBlPjxjb250cmlidXRvcnM+PGF1dGhvcnM+PGF1dGhvcj5I
aW5pdHMsIFkuPC9hdXRob3I+PGF1dGhvcj5Pc2Jvcm4sIEQuIFAuPC9hdXRob3I+PGF1dGhvcj5I
dWdoZXMsIFMuIE0uPC9hdXRob3I+PC9hdXRob3JzPjwvY29udHJpYnV0b3JzPjxhdXRoLWFkZHJl
c3M+UmFuZGFsbCBEaXZpc2lvbiBmb3IgQ2VsbCBhbmQgTW9sZWN1bGFyIEJpb3BoeXNpY3MgYW5k
IE1SQyBDZW50cmUgZm9yIERldmVsb3BtZW50YWwgTmV1cm9iaW9sb2d5LCBOZXcgSHVudCZhcG9z
O3MgSG91c2UsIEd1eSZhcG9zO3MgQ2FtcHVzLCBLaW5nJmFwb3M7cyBDb2xsZWdlIExvbmRvbiwg
U0UxIDFVTCwgVUsuPC9hdXRoLWFkZHJlc3M+PHRpdGxlcz48dGl0bGU+RGlmZmVyZW50aWFsIHJl
cXVpcmVtZW50cyBmb3IgbXlvZ2VuaWMgcmVndWxhdG9yeSBmYWN0b3JzIGRpc3Rpbmd1aXNoIG1l
ZGlhbCBhbmQgbGF0ZXJhbCBzb21pdGljLCBjcmFuaWFsIGFuZCBmaW4gbXVzY2xlIGZpYnJlIHBv
cHVsYXRpb25zPC90aXRsZT48c2Vjb25kYXJ5LXRpdGxlPkRldmVsb3BtZW50PC9zZWNvbmRhcnkt
dGl0bGU+PC90aXRsZXM+PHBlcmlvZGljYWw+PGZ1bGwtdGl0bGU+RGV2ZWxvcG1lbnQ8L2Z1bGwt
dGl0bGU+PC9wZXJpb2RpY2FsPjxwYWdlcz40MDMtMTQ8L3BhZ2VzPjx2b2x1bWU+MTM2PC92b2x1
bWU+PG51bWJlcj4zPC9udW1iZXI+PGVkaXRpb24+MjAwOS8wMS8xNTwvZWRpdGlvbj48a2V5d29y
ZHM+PGtleXdvcmQ+QW5pbWFsczwva2V5d29yZD48a2V5d29yZD5BbmltYWxzLCBHZW5ldGljYWxs
eSBNb2RpZmllZDwva2V5d29yZD48a2V5d29yZD5Cb2R5IFBhdHRlcm5pbmcvcGh5c2lvbG9neTwv
a2V5d29yZD48a2V5d29yZD5FeHRyZW1pdGllcy9lbWJyeW9sb2d5L2dyb3d0aCAmYW1wOyBkZXZl
bG9wbWVudC8qcGh5c2lvbG9neTwva2V5d29yZD48a2V5d29yZD5IZWRnZWhvZyBQcm90ZWlucy9n
ZW5ldGljcy9tZXRhYm9saXNtPC9rZXl3b3JkPjxrZXl3b3JkPkxhcnZhPC9rZXl3b3JkPjxrZXl3
b3JkPk11c2NsZSBEZXZlbG9wbWVudC8qcGh5c2lvbG9neTwva2V5d29yZD48a2V5d29yZD5NdXNj
bGUgRmliZXJzLCBTa2VsZXRhbC8qcGh5c2lvbG9neTwva2V5d29yZD48a2V5d29yZD5NdXRhdGlv
bjwva2V5d29yZD48a2V5d29yZD5NeW9EIFByb3RlaW4vZ2VuZXRpY3MvbWV0YWJvbGlzbTwva2V5
d29yZD48a2V5d29yZD5NeW9nZW5pYyBSZWd1bGF0b3J5IEZhY3RvciA1L2dlbmV0aWNzL21ldGFi
b2xpc208L2tleXdvcmQ+PGtleXdvcmQ+TXlvZ2VuaWMgUmVndWxhdG9yeSBGYWN0b3JzL2dlbmV0
aWNzL21ldGFib2xpc208L2tleXdvcmQ+PGtleXdvcmQ+TXlvZ2VuaW4vZ2VuZXRpY3MvbWV0YWJv
bGlzbTwva2V5d29yZD48a2V5d29yZD5PcmdhbiBTcGVjaWZpY2l0eTwva2V5d29yZD48a2V5d29y
ZD5Tb21pdGVzL2VtYnJ5b2xvZ3kvKnBoeXNpb2xvZ3k8L2tleXdvcmQ+PGtleXdvcmQ+WmVicmFm
aXNoL2VtYnJ5b2xvZ3kvZ3Jvd3RoICZhbXA7IGRldmVsb3BtZW50LypwaHlzaW9sb2d5PC9rZXl3
b3JkPjxrZXl3b3JkPlplYnJhZmlzaCBQcm90ZWlucy9nZW5ldGljcy9tZXRhYm9saXNtPC9rZXl3
b3JkPjwva2V5d29yZHM+PGRhdGVzPjx5ZWFyPjIwMDk8L3llYXI+PHB1Yi1kYXRlcz48ZGF0ZT5G
ZWI8L2RhdGU+PC9wdWItZGF0ZXM+PC9kYXRlcz48aXNibj4wOTUwLTE5OTEgKFByaW50KSYjeEQ7
MDk1MC0xOTkxIChMaW5raW5nKTwvaXNibj48YWNjZXNzaW9uLW51bT4xOTE0MTY3MDwvYWNjZXNz
aW9uLW51bT48dXJscz48cmVsYXRlZC11cmxzPjx1cmw+aHR0cDovL3d3dy5uY2JpLm5sbS5uaWgu
Z292L2VudHJlei9xdWVyeS5mY2dpP2NtZD1SZXRyaWV2ZSZhbXA7ZGI9UHViTWVkJmFtcDtkb3B0
PUNpdGF0aW9uJmFtcDtsaXN0X3VpZHM9MTkxNDE2NzA8L3VybD48L3JlbGF0ZWQtdXJscz48L3Vy
bHM+PGN1c3RvbTI+UE1DMjY4NzU4OTwvY3VzdG9tMj48ZWxlY3Ryb25pYy1yZXNvdXJjZS1udW0+
MTM2LzMvNDAzIFtwaWldJiN4RDsxMC4xMjQyL2Rldi4wMjgwMTk8L2VsZWN0cm9uaWMtcmVzb3Vy
Y2UtbnVtPjxsYW5ndWFnZT5lbmc8L2xhbmd1YWdlPjwvcmVjb3JkPjwvQ2l0ZT48L0VuZE5vdGU+
AG==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BC02FE" w:rsidRPr="00E6172C">
        <w:rPr>
          <w:lang w:val="en-GB"/>
        </w:rPr>
      </w:r>
      <w:r w:rsidR="00BC02FE" w:rsidRPr="00E6172C">
        <w:rPr>
          <w:lang w:val="en-GB"/>
        </w:rPr>
        <w:fldChar w:fldCharType="separate"/>
      </w:r>
      <w:r w:rsidR="00BC02FE" w:rsidRPr="00E6172C">
        <w:rPr>
          <w:noProof/>
          <w:lang w:val="en-GB"/>
        </w:rPr>
        <w:t>(Hinits et al., 2009; Melby et al., 1996)</w:t>
      </w:r>
      <w:r w:rsidR="00BC02FE" w:rsidRPr="00E6172C">
        <w:rPr>
          <w:lang w:val="en-GB"/>
        </w:rPr>
        <w:fldChar w:fldCharType="end"/>
      </w:r>
      <w:r w:rsidR="00D8769B" w:rsidRPr="00E6172C">
        <w:rPr>
          <w:lang w:val="en-GB"/>
        </w:rPr>
        <w:t xml:space="preserve">.  </w:t>
      </w:r>
      <w:r w:rsidR="0092550D" w:rsidRPr="00E6172C">
        <w:rPr>
          <w:lang w:val="en-GB"/>
        </w:rPr>
        <w:t xml:space="preserve">Pre-adaxial cells </w:t>
      </w:r>
      <w:r w:rsidR="009D7F35" w:rsidRPr="00E6172C">
        <w:rPr>
          <w:lang w:val="en-GB"/>
        </w:rPr>
        <w:t xml:space="preserve">express both </w:t>
      </w:r>
      <w:r w:rsidR="009D7F35" w:rsidRPr="00E6172C">
        <w:rPr>
          <w:i/>
          <w:lang w:val="en-GB"/>
        </w:rPr>
        <w:t>myf5</w:t>
      </w:r>
      <w:r w:rsidR="009D7F35" w:rsidRPr="00E6172C">
        <w:rPr>
          <w:lang w:val="en-GB"/>
        </w:rPr>
        <w:t xml:space="preserve"> and </w:t>
      </w:r>
      <w:proofErr w:type="spellStart"/>
      <w:r w:rsidR="009D7F35" w:rsidRPr="00E6172C">
        <w:rPr>
          <w:i/>
          <w:lang w:val="en-GB"/>
        </w:rPr>
        <w:t>myod</w:t>
      </w:r>
      <w:proofErr w:type="spellEnd"/>
      <w:r w:rsidR="008C077F" w:rsidRPr="00E6172C">
        <w:rPr>
          <w:lang w:val="en-GB"/>
        </w:rPr>
        <w:t>,</w:t>
      </w:r>
      <w:r w:rsidR="009D7F35" w:rsidRPr="00E6172C">
        <w:rPr>
          <w:lang w:val="en-GB"/>
        </w:rPr>
        <w:t xml:space="preserve"> </w:t>
      </w:r>
      <w:r w:rsidR="0092550D" w:rsidRPr="00E6172C">
        <w:rPr>
          <w:lang w:val="en-GB"/>
        </w:rPr>
        <w:t xml:space="preserve">converge to form two rows of adaxial cells flanking the notochord, become incorporated into somites and differentiate into slow muscle fibres </w:t>
      </w:r>
      <w:r w:rsidR="0092550D" w:rsidRPr="00E6172C">
        <w:rPr>
          <w:lang w:val="en-GB"/>
        </w:rPr>
        <w:fldChar w:fldCharType="begin">
          <w:fldData xml:space="preserve">PEVuZE5vdGU+PENpdGU+PEF1dGhvcj5EZXZvdG88L0F1dGhvcj48WWVhcj4xOTk2PC9ZZWFyPjxS
ZWNOdW0+MjM4MzwvUmVjTnVtPjxEaXNwbGF5VGV4dD4oQ291dGVsbGUgZXQgYWwuLCAyMDAxOyBE
ZXZvdG8gZXQgYWwuLCAxOTk2OyBXZWluYmVyZyBldCBhbC4sIDE5OTYpPC9EaXNwbGF5VGV4dD48
cmVjb3JkPjxyZWMtbnVtYmVyPjIzODM8L3JlYy1udW1iZXI+PGZvcmVpZ24ta2V5cz48a2V5IGFw
cD0iRU4iIGRiLWlkPSIyMnA1ZnBzeDg5c3Q5cGU5OXY1eHMyeDFkMmRleDVyd3Q1OTAiIHRpbWVz
dGFtcD0iMCI+MjM4Mzwva2V5PjwvZm9yZWlnbi1rZXlzPjxyZWYtdHlwZSBuYW1lPSJKb3VybmFs
IEFydGljbGUiPjE3PC9yZWYtdHlwZT48Y29udHJpYnV0b3JzPjxhdXRob3JzPjxhdXRob3I+RGV2
b3RvLCBTLkguPC9hdXRob3I+PGF1dGhvcj5NZWxhbmNvbiwgRS48L2F1dGhvcj48YXV0aG9yPkVp
c2VuLCBKLlMuPC9hdXRob3I+PGF1dGhvcj5XZXN0ZXJmaWVsZCwgTS48L2F1dGhvcj48L2F1dGhv
cnM+PC9jb250cmlidXRvcnM+PHRpdGxlcz48dGl0bGU+SWRlbnRpZmljYXRpb24gb2Ygc2VwYXJh
dGUgc2xvdyBhbmQgZmFzdCBtdXNjbGUgcHJlY3Vyc29yIGNlbGxzIGluIHZpdm8sIHByaW9yIHRv
IHNvbWl0ZSBmb3JtYXRpb248L3RpdGxlPjxzZWNvbmRhcnktdGl0bGU+RGV2ZWxvcG1lbnQ8L3Nl
Y29uZGFyeS10aXRsZT48L3RpdGxlcz48cGVyaW9kaWNhbD48ZnVsbC10aXRsZT5EZXZlbG9wbWVu
dDwvZnVsbC10aXRsZT48L3BlcmlvZGljYWw+PHBhZ2VzPjMzNzEtMzM4MDwvcGFnZXM+PHZvbHVt
ZT4xMjI8L3ZvbHVtZT48ZGF0ZXM+PHllYXI+MTk5NjwveWVhcj48L2RhdGVzPjx1cmxzPjwvdXJs
cz48L3JlY29yZD48L0NpdGU+PENpdGU+PEF1dGhvcj5XZWluYmVyZzwvQXV0aG9yPjxZZWFyPjE5
OTY8L1llYXI+PFJlY051bT43NzQwPC9SZWNOdW0+PHJlY29yZD48cmVjLW51bWJlcj43NzQwPC9y
ZWMtbnVtYmVyPjxmb3JlaWduLWtleXM+PGtleSBhcHA9IkVOIiBkYi1pZD0iMjJwNWZwc3g4OXN0
OXBlOTl2NXhzMngxZDJkZXg1cnd0NTkwIiB0aW1lc3RhbXA9IjAiPjc3NDA8L2tleT48L2ZvcmVp
Z24ta2V5cz48cmVmLXR5cGUgbmFtZT0iSm91cm5hbCBBcnRpY2xlIj4xNzwvcmVmLXR5cGU+PGNv
bnRyaWJ1dG9ycz48YXV0aG9ycz48YXV0aG9yPldlaW5iZXJnLCBFLiBTLjwvYXV0aG9yPjxhdXRo
b3I+QWxsZW5kZSwgTS4gTC48L2F1dGhvcj48YXV0aG9yPktlbGx5LCBDLiBTLjwvYXV0aG9yPjxh
dXRob3I+QWJkZWxoYW1pZCwgQS48L2F1dGhvcj48YXV0aG9yPk11cmFrYW1pLCBULjwvYXV0aG9y
PjxhdXRob3I+QW5kZXJtYW5uLCBQLjwvYXV0aG9yPjxhdXRob3I+RG9lcnJlLCBPLiBHLjwvYXV0
aG9yPjxhdXRob3I+R3J1bndhbGQsIEQuIEouPC9hdXRob3I+PGF1dGhvcj5SaWdnbGVtYW4sIEIu
PC9hdXRob3I+PC9hdXRob3JzPjwvY29udHJpYnV0b3JzPjxhdXRoLWFkZHJlc3M+RGVwYXJ0bWVu
dCBvZiBCaW9sb2d5LCBVbml2ZXJzaXR5IG9mIFBlbm5zeWx2YW5pYSwgUGhpbGFkZWxwaGlhIDE5
MTA0LCBVU0EuPC9hdXRoLWFkZHJlc3M+PHRpdGxlcz48dGl0bGU+RGV2ZWxvcG1lbnRhbCByZWd1
bGF0aW9uIG9mIHplYnJhZmlzaCBNeW9EIGluIHdpbGQtdHlwZSwgbm8gdGFpbCBhbmQgc3BhZGV0
YWlsIGVtYnJ5b3M8L3RpdGxlPjxzZWNvbmRhcnktdGl0bGU+RGV2ZWxvcG1lbnQ8L3NlY29uZGFy
eS10aXRsZT48L3RpdGxlcz48cGVyaW9kaWNhbD48ZnVsbC10aXRsZT5EZXZlbG9wbWVudDwvZnVs
bC10aXRsZT48L3BlcmlvZGljYWw+PHBhZ2VzPjI3MS04MDwvcGFnZXM+PHZvbHVtZT4xMjI8L3Zv
bHVtZT48bnVtYmVyPjE8L251bWJlcj48a2V5d29yZHM+PGtleXdvcmQ+QW1pbm8gQWNpZCBTZXF1
ZW5jZTwva2V5d29yZD48a2V5d29yZD5BbmltYWxzPC9rZXl3b3JkPjxrZXl3b3JkPkJhc2UgU2Vx
dWVuY2U8L2tleXdvcmQ+PGtleXdvcmQ+RE5BIFByaW1lcnMvZ2VuZXRpY3M8L2tleXdvcmQ+PGtl
eXdvcmQ+RE5BLCBDb21wbGVtZW50YXJ5L2dlbmV0aWNzPC9rZXl3b3JkPjxrZXl3b3JkPkROQS1C
aW5kaW5nIFByb3RlaW5zL2dlbmV0aWNzPC9rZXl3b3JkPjxrZXl3b3JkPipHZW5lIEV4cHJlc3Np
b24gUmVndWxhdGlvbiwgRGV2ZWxvcG1lbnRhbDwva2V5d29yZD48a2V5d29yZD5JbiBTaXR1IEh5
YnJpZGl6YXRpb248L2tleXdvcmQ+PGtleXdvcmQ+TW9sZWN1bGFyIFNlcXVlbmNlIERhdGE8L2tl
eXdvcmQ+PGtleXdvcmQ+TW9sZWN1bGFyIFN0cnVjdHVyZTwva2V5d29yZD48a2V5d29yZD5NdXNj
bGUsIFNrZWxldGFsL2VtYnJ5b2xvZ3kvbWV0YWJvbGlzbTwva2V5d29yZD48a2V5d29yZD5NdXRh
dGlvbjwva2V5d29yZD48a2V5d29yZD5NeW9EIFByb3RlaW4vY2hlbWlzdHJ5LypnZW5ldGljczwv
a2V5d29yZD48a2V5d29yZD5NeW9nZW5pbi9nZW5ldGljczwva2V5d29yZD48a2V5d29yZD5Qcm90
ZWlucy9nZW5ldGljczwva2V5d29yZD48a2V5d29yZD5TZXF1ZW5jZSBIb21vbG9neSwgQW1pbm8g
QWNpZDwva2V5d29yZD48a2V5d29yZD5TdXBwb3J0LCBOb24tVS5TLiBHb3YmYXBvczt0PC9rZXl3
b3JkPjxrZXl3b3JkPlN1cHBvcnQsIFUuUy4gR292JmFwb3M7dCwgTm9uLVAuSC5TLjwva2V5d29y
ZD48a2V5d29yZD5TdXBwb3J0LCBVLlMuIEdvdiZhcG9zO3QsIFAuSC5TLjwva2V5d29yZD48a2V5
d29yZD5UaW1lIEZhY3RvcnM8L2tleXdvcmQ+PGtleXdvcmQ+KlRyYW5zLUFjdGl2YXRvcnM8L2tl
eXdvcmQ+PGtleXdvcmQ+KlRyYW5zY3JpcHRpb24gRmFjdG9yczwva2V5d29yZD48a2V5d29yZD5a
ZWJyYWZpc2gvKmVtYnJ5b2xvZ3kvKmdlbmV0aWNzPC9rZXl3b3JkPjwva2V5d29yZHM+PGRhdGVz
Pjx5ZWFyPjE5OTY8L3llYXI+PHB1Yi1kYXRlcz48ZGF0ZT5KYW48L2RhdGU+PC9wdWItZGF0ZXM+
PC9kYXRlcz48YWNjZXNzaW9uLW51bT44NTY1ODM5PC9hY2Nlc3Npb24tbnVtPjx1cmxzPjxyZWxh
dGVkLXVybHM+PHVybD5odHRwOi8vd3d3Lm5jYmkubmxtLm5paC5nb3YvZW50cmV6L3F1ZXJ5LmZj
Z2k/Y21kPVJldHJpZXZlJmFtcDtkYj1QdWJNZWQmYW1wO2RvcHQ9Q2l0YXRpb24mYW1wO2xpc3Rf
dWlkcz04NTY1ODM5PC91cmw+PC9yZWxhdGVkLXVybHM+PC91cmxzPjwvcmVjb3JkPjwvQ2l0ZT48
Q2l0ZT48QXV0aG9yPkNvdXRlbGxlPC9BdXRob3I+PFllYXI+MjAwMTwvWWVhcj48UmVjTnVtPjYz
MTg8L1JlY051bT48cmVjb3JkPjxyZWMtbnVtYmVyPjYzMTg8L3JlYy1udW1iZXI+PGZvcmVpZ24t
a2V5cz48a2V5IGFwcD0iRU4iIGRiLWlkPSIyMnA1ZnBzeDg5c3Q5cGU5OXY1eHMyeDFkMmRleDVy
d3Q1OTAiIHRpbWVzdGFtcD0iMCI+NjMxODwva2V5PjwvZm9yZWlnbi1rZXlzPjxyZWYtdHlwZSBu
YW1lPSJKb3VybmFsIEFydGljbGUiPjE3PC9yZWYtdHlwZT48Y29udHJpYnV0b3JzPjxhdXRob3Jz
PjxhdXRob3I+Q291dGVsbGUsIE8uPC9hdXRob3I+PGF1dGhvcj5CbGFnZGVuLCBDLiBTLjwvYXV0
aG9yPjxhdXRob3I+SGFtcHNvbiwgUi48L2F1dGhvcj48YXV0aG9yPkhhbGFpLCBDLjwvYXV0aG9y
PjxhdXRob3I+UmlnYnksIFAuIFcuPC9hdXRob3I+PGF1dGhvcj5IdWdoZXMsIFMuIE0uPC9hdXRo
b3I+PC9hdXRob3JzPjwvY29udHJpYnV0b3JzPjxhdXRoLWFkZHJlc3M+RGl2aXNpb24gb2YgRXVr
YXJ5b3RpYyBNb2xlY3VsYXIgR2VuZXRpY3MsIE1SQyBOYXRpb25hbCBJbnN0aXR1dGUgZm9yIE1l
ZGljYWwgUmVzZWFyY2gsIExvbmRvbiwgVW5pdGVkIEtpbmdkb20uPC9hdXRoLWFkZHJlc3M+PHRp
dGxlcz48dGl0bGU+SGVkZ2Vob2cgc2lnbmFsbGluZyBpcyByZXF1aXJlZCBmb3IgbWFpbnRlbmFu
Y2Ugb2YgbXlmNSBhbmQgbXlvRCBleHByZXNzaW9uIGFuZCB0aW1lbHkgdGVybWluYWwgZGlmZmVy
ZW50aWF0aW9uIGluIHplYnJhZmlzaCBhZGF4aWFsIG15b2dlbmVzaXM8L3RpdGxlPjxzZWNvbmRh
cnktdGl0bGU+RGV2IEJpb2w8L3NlY29uZGFyeS10aXRsZT48L3RpdGxlcz48cGVyaW9kaWNhbD48
ZnVsbC10aXRsZT5EZXYgQmlvbDwvZnVsbC10aXRsZT48L3BlcmlvZGljYWw+PHBhZ2VzPjEzNi01
MC48L3BhZ2VzPjx2b2x1bWU+MjM2PC92b2x1bWU+PG51bWJlcj4xPC9udW1iZXI+PGtleXdvcmRz
PjxrZXl3b3JkPkFtaW5vIEFjaWQgU2VxdWVuY2U8L2tleXdvcmQ+PGtleXdvcmQ+QW5pbWFsPC9r
ZXl3b3JkPjxrZXl3b3JkPkNlbGwgRGlmZmVyZW50aWF0aW9uPC9rZXl3b3JkPjxrZXl3b3JkPkNl
bGwgTGluZWFnZTwva2V5d29yZD48a2V5d29yZD5DZWxsIFN1cnZpdmFsPC9rZXl3b3JkPjxrZXl3
b3JkPkNsb25pbmcsIE1vbGVjdWxhcjwva2V5d29yZD48a2V5d29yZD5JbW11bm9oaXN0b2NoZW1p
c3RyeTwva2V5d29yZD48a2V5d29yZD5JbiBTaXR1IEh5YnJpZGl6YXRpb248L2tleXdvcmQ+PGtl
eXdvcmQ+SW4gU2l0dSBOaWNrLUVuZCBMYWJlbGluZzwva2V5d29yZD48a2V5d29yZD5Nb2xlY3Vs
YXIgU2VxdWVuY2UgRGF0YTwva2V5d29yZD48a2V5d29yZD5NdXNjbGUgUHJvdGVpbnMvKmJpb3N5
bnRoZXNpczwva2V5d29yZD48a2V5d29yZD5NdXNjbGVzL2VtYnJ5b2xvZ3k8L2tleXdvcmQ+PGtl
eXdvcmQ+TXV0YXRpb248L2tleXdvcmQ+PGtleXdvcmQ+TXlvRCBQcm90ZWluLypiaW9zeW50aGVz
aXM8L2tleXdvcmQ+PGtleXdvcmQ+Tm90b2Nob3JkL21ldGFib2xpc208L2tleXdvcmQ+PGtleXdv
cmQ+UGhlbm90eXBlPC9rZXl3b3JkPjxrZXl3b3JkPlByb3RlaW5zLyptZXRhYm9saXNtPC9rZXl3
b3JkPjxrZXl3b3JkPlNlcXVlbmNlIEhvbW9sb2d5LCBBbWlubyBBY2lkPC9rZXl3b3JkPjxrZXl3
b3JkPipTaWduYWwgVHJhbnNkdWN0aW9uPC9rZXl3b3JkPjxrZXl3b3JkPlN1cHBvcnQsIE5vbi1V
LlMuIEdvdiZhcG9zO3Q8L2tleXdvcmQ+PGtleXdvcmQ+VGltZSBGYWN0b3JzPC9rZXl3b3JkPjxr
ZXl3b3JkPlVwLVJlZ3VsYXRpb24gKFBoeXNpb2xvZ3kpPC9rZXl3b3JkPjxrZXl3b3JkPlplYnJh
ZmlzaDwva2V5d29yZD48L2tleXdvcmRzPjxkYXRlcz48eWVhcj4yMDAxPC95ZWFyPjwvZGF0ZXM+
PGFjY2Vzc2lvbi1udW0+MTE0NTY0NTA8L2FjY2Vzc2lvbi1udW0+PHVybHM+PHJlbGF0ZWQtdXJs
cz48dXJsPmh0dHA6Ly93d3cubmNiaS5ubG0ubmloLmdvdi9odGJpbi1wb3N0L0VudHJlei9xdWVy
eT9kYj1tJmFtcDtmb3JtPTYmYW1wO2RvcHQ9ciZhbXA7dWlkPTExNDU2NDUwPC91cmw+PC9yZWxh
dGVkLXVybHM+PC91cmxzPjwvcmVjb3JkPjwvQ2l0ZT48L0VuZE5vdGU+AG==
</w:fldData>
        </w:fldChar>
      </w:r>
      <w:r w:rsidR="00AD49EB" w:rsidRPr="00E6172C">
        <w:rPr>
          <w:lang w:val="en-GB"/>
        </w:rPr>
        <w:instrText xml:space="preserve"> ADDIN EN.CITE </w:instrText>
      </w:r>
      <w:r w:rsidR="00AD49EB" w:rsidRPr="00E6172C">
        <w:rPr>
          <w:lang w:val="en-GB"/>
        </w:rPr>
        <w:fldChar w:fldCharType="begin">
          <w:fldData xml:space="preserve">PEVuZE5vdGU+PENpdGU+PEF1dGhvcj5EZXZvdG88L0F1dGhvcj48WWVhcj4xOTk2PC9ZZWFyPjxS
ZWNOdW0+MjM4MzwvUmVjTnVtPjxEaXNwbGF5VGV4dD4oQ291dGVsbGUgZXQgYWwuLCAyMDAxOyBE
ZXZvdG8gZXQgYWwuLCAxOTk2OyBXZWluYmVyZyBldCBhbC4sIDE5OTYpPC9EaXNwbGF5VGV4dD48
cmVjb3JkPjxyZWMtbnVtYmVyPjIzODM8L3JlYy1udW1iZXI+PGZvcmVpZ24ta2V5cz48a2V5IGFw
cD0iRU4iIGRiLWlkPSIyMnA1ZnBzeDg5c3Q5cGU5OXY1eHMyeDFkMmRleDVyd3Q1OTAiIHRpbWVz
dGFtcD0iMCI+MjM4Mzwva2V5PjwvZm9yZWlnbi1rZXlzPjxyZWYtdHlwZSBuYW1lPSJKb3VybmFs
IEFydGljbGUiPjE3PC9yZWYtdHlwZT48Y29udHJpYnV0b3JzPjxhdXRob3JzPjxhdXRob3I+RGV2
b3RvLCBTLkguPC9hdXRob3I+PGF1dGhvcj5NZWxhbmNvbiwgRS48L2F1dGhvcj48YXV0aG9yPkVp
c2VuLCBKLlMuPC9hdXRob3I+PGF1dGhvcj5XZXN0ZXJmaWVsZCwgTS48L2F1dGhvcj48L2F1dGhv
cnM+PC9jb250cmlidXRvcnM+PHRpdGxlcz48dGl0bGU+SWRlbnRpZmljYXRpb24gb2Ygc2VwYXJh
dGUgc2xvdyBhbmQgZmFzdCBtdXNjbGUgcHJlY3Vyc29yIGNlbGxzIGluIHZpdm8sIHByaW9yIHRv
IHNvbWl0ZSBmb3JtYXRpb248L3RpdGxlPjxzZWNvbmRhcnktdGl0bGU+RGV2ZWxvcG1lbnQ8L3Nl
Y29uZGFyeS10aXRsZT48L3RpdGxlcz48cGVyaW9kaWNhbD48ZnVsbC10aXRsZT5EZXZlbG9wbWVu
dDwvZnVsbC10aXRsZT48L3BlcmlvZGljYWw+PHBhZ2VzPjMzNzEtMzM4MDwvcGFnZXM+PHZvbHVt
ZT4xMjI8L3ZvbHVtZT48ZGF0ZXM+PHllYXI+MTk5NjwveWVhcj48L2RhdGVzPjx1cmxzPjwvdXJs
cz48L3JlY29yZD48L0NpdGU+PENpdGU+PEF1dGhvcj5XZWluYmVyZzwvQXV0aG9yPjxZZWFyPjE5
OTY8L1llYXI+PFJlY051bT43NzQwPC9SZWNOdW0+PHJlY29yZD48cmVjLW51bWJlcj43NzQwPC9y
ZWMtbnVtYmVyPjxmb3JlaWduLWtleXM+PGtleSBhcHA9IkVOIiBkYi1pZD0iMjJwNWZwc3g4OXN0
OXBlOTl2NXhzMngxZDJkZXg1cnd0NTkwIiB0aW1lc3RhbXA9IjAiPjc3NDA8L2tleT48L2ZvcmVp
Z24ta2V5cz48cmVmLXR5cGUgbmFtZT0iSm91cm5hbCBBcnRpY2xlIj4xNzwvcmVmLXR5cGU+PGNv
bnRyaWJ1dG9ycz48YXV0aG9ycz48YXV0aG9yPldlaW5iZXJnLCBFLiBTLjwvYXV0aG9yPjxhdXRo
b3I+QWxsZW5kZSwgTS4gTC48L2F1dGhvcj48YXV0aG9yPktlbGx5LCBDLiBTLjwvYXV0aG9yPjxh
dXRob3I+QWJkZWxoYW1pZCwgQS48L2F1dGhvcj48YXV0aG9yPk11cmFrYW1pLCBULjwvYXV0aG9y
PjxhdXRob3I+QW5kZXJtYW5uLCBQLjwvYXV0aG9yPjxhdXRob3I+RG9lcnJlLCBPLiBHLjwvYXV0
aG9yPjxhdXRob3I+R3J1bndhbGQsIEQuIEouPC9hdXRob3I+PGF1dGhvcj5SaWdnbGVtYW4sIEIu
PC9hdXRob3I+PC9hdXRob3JzPjwvY29udHJpYnV0b3JzPjxhdXRoLWFkZHJlc3M+RGVwYXJ0bWVu
dCBvZiBCaW9sb2d5LCBVbml2ZXJzaXR5IG9mIFBlbm5zeWx2YW5pYSwgUGhpbGFkZWxwaGlhIDE5
MTA0LCBVU0EuPC9hdXRoLWFkZHJlc3M+PHRpdGxlcz48dGl0bGU+RGV2ZWxvcG1lbnRhbCByZWd1
bGF0aW9uIG9mIHplYnJhZmlzaCBNeW9EIGluIHdpbGQtdHlwZSwgbm8gdGFpbCBhbmQgc3BhZGV0
YWlsIGVtYnJ5b3M8L3RpdGxlPjxzZWNvbmRhcnktdGl0bGU+RGV2ZWxvcG1lbnQ8L3NlY29uZGFy
eS10aXRsZT48L3RpdGxlcz48cGVyaW9kaWNhbD48ZnVsbC10aXRsZT5EZXZlbG9wbWVudDwvZnVs
bC10aXRsZT48L3BlcmlvZGljYWw+PHBhZ2VzPjI3MS04MDwvcGFnZXM+PHZvbHVtZT4xMjI8L3Zv
bHVtZT48bnVtYmVyPjE8L251bWJlcj48a2V5d29yZHM+PGtleXdvcmQ+QW1pbm8gQWNpZCBTZXF1
ZW5jZTwva2V5d29yZD48a2V5d29yZD5BbmltYWxzPC9rZXl3b3JkPjxrZXl3b3JkPkJhc2UgU2Vx
dWVuY2U8L2tleXdvcmQ+PGtleXdvcmQ+RE5BIFByaW1lcnMvZ2VuZXRpY3M8L2tleXdvcmQ+PGtl
eXdvcmQ+RE5BLCBDb21wbGVtZW50YXJ5L2dlbmV0aWNzPC9rZXl3b3JkPjxrZXl3b3JkPkROQS1C
aW5kaW5nIFByb3RlaW5zL2dlbmV0aWNzPC9rZXl3b3JkPjxrZXl3b3JkPipHZW5lIEV4cHJlc3Np
b24gUmVndWxhdGlvbiwgRGV2ZWxvcG1lbnRhbDwva2V5d29yZD48a2V5d29yZD5JbiBTaXR1IEh5
YnJpZGl6YXRpb248L2tleXdvcmQ+PGtleXdvcmQ+TW9sZWN1bGFyIFNlcXVlbmNlIERhdGE8L2tl
eXdvcmQ+PGtleXdvcmQ+TW9sZWN1bGFyIFN0cnVjdHVyZTwva2V5d29yZD48a2V5d29yZD5NdXNj
bGUsIFNrZWxldGFsL2VtYnJ5b2xvZ3kvbWV0YWJvbGlzbTwva2V5d29yZD48a2V5d29yZD5NdXRh
dGlvbjwva2V5d29yZD48a2V5d29yZD5NeW9EIFByb3RlaW4vY2hlbWlzdHJ5LypnZW5ldGljczwv
a2V5d29yZD48a2V5d29yZD5NeW9nZW5pbi9nZW5ldGljczwva2V5d29yZD48a2V5d29yZD5Qcm90
ZWlucy9nZW5ldGljczwva2V5d29yZD48a2V5d29yZD5TZXF1ZW5jZSBIb21vbG9neSwgQW1pbm8g
QWNpZDwva2V5d29yZD48a2V5d29yZD5TdXBwb3J0LCBOb24tVS5TLiBHb3YmYXBvczt0PC9rZXl3
b3JkPjxrZXl3b3JkPlN1cHBvcnQsIFUuUy4gR292JmFwb3M7dCwgTm9uLVAuSC5TLjwva2V5d29y
ZD48a2V5d29yZD5TdXBwb3J0LCBVLlMuIEdvdiZhcG9zO3QsIFAuSC5TLjwva2V5d29yZD48a2V5
d29yZD5UaW1lIEZhY3RvcnM8L2tleXdvcmQ+PGtleXdvcmQ+KlRyYW5zLUFjdGl2YXRvcnM8L2tl
eXdvcmQ+PGtleXdvcmQ+KlRyYW5zY3JpcHRpb24gRmFjdG9yczwva2V5d29yZD48a2V5d29yZD5a
ZWJyYWZpc2gvKmVtYnJ5b2xvZ3kvKmdlbmV0aWNzPC9rZXl3b3JkPjwva2V5d29yZHM+PGRhdGVz
Pjx5ZWFyPjE5OTY8L3llYXI+PHB1Yi1kYXRlcz48ZGF0ZT5KYW48L2RhdGU+PC9wdWItZGF0ZXM+
PC9kYXRlcz48YWNjZXNzaW9uLW51bT44NTY1ODM5PC9hY2Nlc3Npb24tbnVtPjx1cmxzPjxyZWxh
dGVkLXVybHM+PHVybD5odHRwOi8vd3d3Lm5jYmkubmxtLm5paC5nb3YvZW50cmV6L3F1ZXJ5LmZj
Z2k/Y21kPVJldHJpZXZlJmFtcDtkYj1QdWJNZWQmYW1wO2RvcHQ9Q2l0YXRpb24mYW1wO2xpc3Rf
dWlkcz04NTY1ODM5PC91cmw+PC9yZWxhdGVkLXVybHM+PC91cmxzPjwvcmVjb3JkPjwvQ2l0ZT48
Q2l0ZT48QXV0aG9yPkNvdXRlbGxlPC9BdXRob3I+PFllYXI+MjAwMTwvWWVhcj48UmVjTnVtPjYz
MTg8L1JlY051bT48cmVjb3JkPjxyZWMtbnVtYmVyPjYzMTg8L3JlYy1udW1iZXI+PGZvcmVpZ24t
a2V5cz48a2V5IGFwcD0iRU4iIGRiLWlkPSIyMnA1ZnBzeDg5c3Q5cGU5OXY1eHMyeDFkMmRleDVy
d3Q1OTAiIHRpbWVzdGFtcD0iMCI+NjMxODwva2V5PjwvZm9yZWlnbi1rZXlzPjxyZWYtdHlwZSBu
YW1lPSJKb3VybmFsIEFydGljbGUiPjE3PC9yZWYtdHlwZT48Y29udHJpYnV0b3JzPjxhdXRob3Jz
PjxhdXRob3I+Q291dGVsbGUsIE8uPC9hdXRob3I+PGF1dGhvcj5CbGFnZGVuLCBDLiBTLjwvYXV0
aG9yPjxhdXRob3I+SGFtcHNvbiwgUi48L2F1dGhvcj48YXV0aG9yPkhhbGFpLCBDLjwvYXV0aG9y
PjxhdXRob3I+UmlnYnksIFAuIFcuPC9hdXRob3I+PGF1dGhvcj5IdWdoZXMsIFMuIE0uPC9hdXRo
b3I+PC9hdXRob3JzPjwvY29udHJpYnV0b3JzPjxhdXRoLWFkZHJlc3M+RGl2aXNpb24gb2YgRXVr
YXJ5b3RpYyBNb2xlY3VsYXIgR2VuZXRpY3MsIE1SQyBOYXRpb25hbCBJbnN0aXR1dGUgZm9yIE1l
ZGljYWwgUmVzZWFyY2gsIExvbmRvbiwgVW5pdGVkIEtpbmdkb20uPC9hdXRoLWFkZHJlc3M+PHRp
dGxlcz48dGl0bGU+SGVkZ2Vob2cgc2lnbmFsbGluZyBpcyByZXF1aXJlZCBmb3IgbWFpbnRlbmFu
Y2Ugb2YgbXlmNSBhbmQgbXlvRCBleHByZXNzaW9uIGFuZCB0aW1lbHkgdGVybWluYWwgZGlmZmVy
ZW50aWF0aW9uIGluIHplYnJhZmlzaCBhZGF4aWFsIG15b2dlbmVzaXM8L3RpdGxlPjxzZWNvbmRh
cnktdGl0bGU+RGV2IEJpb2w8L3NlY29uZGFyeS10aXRsZT48L3RpdGxlcz48cGVyaW9kaWNhbD48
ZnVsbC10aXRsZT5EZXYgQmlvbDwvZnVsbC10aXRsZT48L3BlcmlvZGljYWw+PHBhZ2VzPjEzNi01
MC48L3BhZ2VzPjx2b2x1bWU+MjM2PC92b2x1bWU+PG51bWJlcj4xPC9udW1iZXI+PGtleXdvcmRz
PjxrZXl3b3JkPkFtaW5vIEFjaWQgU2VxdWVuY2U8L2tleXdvcmQ+PGtleXdvcmQ+QW5pbWFsPC9r
ZXl3b3JkPjxrZXl3b3JkPkNlbGwgRGlmZmVyZW50aWF0aW9uPC9rZXl3b3JkPjxrZXl3b3JkPkNl
bGwgTGluZWFnZTwva2V5d29yZD48a2V5d29yZD5DZWxsIFN1cnZpdmFsPC9rZXl3b3JkPjxrZXl3
b3JkPkNsb25pbmcsIE1vbGVjdWxhcjwva2V5d29yZD48a2V5d29yZD5JbW11bm9oaXN0b2NoZW1p
c3RyeTwva2V5d29yZD48a2V5d29yZD5JbiBTaXR1IEh5YnJpZGl6YXRpb248L2tleXdvcmQ+PGtl
eXdvcmQ+SW4gU2l0dSBOaWNrLUVuZCBMYWJlbGluZzwva2V5d29yZD48a2V5d29yZD5Nb2xlY3Vs
YXIgU2VxdWVuY2UgRGF0YTwva2V5d29yZD48a2V5d29yZD5NdXNjbGUgUHJvdGVpbnMvKmJpb3N5
bnRoZXNpczwva2V5d29yZD48a2V5d29yZD5NdXNjbGVzL2VtYnJ5b2xvZ3k8L2tleXdvcmQ+PGtl
eXdvcmQ+TXV0YXRpb248L2tleXdvcmQ+PGtleXdvcmQ+TXlvRCBQcm90ZWluLypiaW9zeW50aGVz
aXM8L2tleXdvcmQ+PGtleXdvcmQ+Tm90b2Nob3JkL21ldGFib2xpc208L2tleXdvcmQ+PGtleXdv
cmQ+UGhlbm90eXBlPC9rZXl3b3JkPjxrZXl3b3JkPlByb3RlaW5zLyptZXRhYm9saXNtPC9rZXl3
b3JkPjxrZXl3b3JkPlNlcXVlbmNlIEhvbW9sb2d5LCBBbWlubyBBY2lkPC9rZXl3b3JkPjxrZXl3
b3JkPipTaWduYWwgVHJhbnNkdWN0aW9uPC9rZXl3b3JkPjxrZXl3b3JkPlN1cHBvcnQsIE5vbi1V
LlMuIEdvdiZhcG9zO3Q8L2tleXdvcmQ+PGtleXdvcmQ+VGltZSBGYWN0b3JzPC9rZXl3b3JkPjxr
ZXl3b3JkPlVwLVJlZ3VsYXRpb24gKFBoeXNpb2xvZ3kpPC9rZXl3b3JkPjxrZXl3b3JkPlplYnJh
ZmlzaDwva2V5d29yZD48L2tleXdvcmRzPjxkYXRlcz48eWVhcj4yMDAxPC95ZWFyPjwvZGF0ZXM+
PGFjY2Vzc2lvbi1udW0+MTE0NTY0NTA8L2FjY2Vzc2lvbi1udW0+PHVybHM+PHJlbGF0ZWQtdXJs
cz48dXJsPmh0dHA6Ly93d3cubmNiaS5ubG0ubmloLmdvdi9odGJpbi1wb3N0L0VudHJlei9xdWVy
eT9kYj1tJmFtcDtmb3JtPTYmYW1wO2RvcHQ9ciZhbXA7dWlkPTExNDU2NDUwPC91cmw+PC9yZWxh
dGVkLXVybHM+PC91cmxzPjwvcmVjb3JkPjwvQ2l0ZT48L0VuZE5vdGU+AG==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92550D" w:rsidRPr="00E6172C">
        <w:rPr>
          <w:lang w:val="en-GB"/>
        </w:rPr>
      </w:r>
      <w:r w:rsidR="0092550D" w:rsidRPr="00E6172C">
        <w:rPr>
          <w:lang w:val="en-GB"/>
        </w:rPr>
        <w:fldChar w:fldCharType="separate"/>
      </w:r>
      <w:r w:rsidR="008C077F" w:rsidRPr="00E6172C">
        <w:rPr>
          <w:noProof/>
          <w:lang w:val="en-GB"/>
        </w:rPr>
        <w:t>(Coutelle et al., 2001; Devoto et al., 1996; Weinberg et al., 1996)</w:t>
      </w:r>
      <w:r w:rsidR="0092550D" w:rsidRPr="00E6172C">
        <w:rPr>
          <w:lang w:val="en-GB"/>
        </w:rPr>
        <w:fldChar w:fldCharType="end"/>
      </w:r>
      <w:r w:rsidR="0092550D" w:rsidRPr="00E6172C">
        <w:rPr>
          <w:lang w:val="en-GB"/>
        </w:rPr>
        <w:t xml:space="preserve">.  </w:t>
      </w:r>
      <w:r w:rsidR="00D8769B" w:rsidRPr="00E6172C">
        <w:rPr>
          <w:lang w:val="en-GB"/>
        </w:rPr>
        <w:t xml:space="preserve">Loss of either </w:t>
      </w:r>
      <w:r w:rsidR="007C124C" w:rsidRPr="00E6172C">
        <w:rPr>
          <w:lang w:val="en-GB"/>
        </w:rPr>
        <w:t>M</w:t>
      </w:r>
      <w:r w:rsidR="00D8769B" w:rsidRPr="00E6172C">
        <w:rPr>
          <w:lang w:val="en-GB"/>
        </w:rPr>
        <w:t xml:space="preserve">yf5 or </w:t>
      </w:r>
      <w:proofErr w:type="spellStart"/>
      <w:r w:rsidR="007C124C" w:rsidRPr="00E6172C">
        <w:rPr>
          <w:lang w:val="en-GB"/>
        </w:rPr>
        <w:t>M</w:t>
      </w:r>
      <w:r w:rsidR="00D8769B" w:rsidRPr="00E6172C">
        <w:rPr>
          <w:lang w:val="en-GB"/>
        </w:rPr>
        <w:t>yod</w:t>
      </w:r>
      <w:proofErr w:type="spellEnd"/>
      <w:r w:rsidR="00D8769B" w:rsidRPr="00E6172C">
        <w:rPr>
          <w:lang w:val="en-GB"/>
        </w:rPr>
        <w:t xml:space="preserve"> alone is not sufficient to prevent </w:t>
      </w:r>
      <w:r w:rsidR="006B4E1D" w:rsidRPr="00E6172C">
        <w:rPr>
          <w:lang w:val="en-GB"/>
        </w:rPr>
        <w:t xml:space="preserve">slow </w:t>
      </w:r>
      <w:r w:rsidR="00D8769B" w:rsidRPr="00E6172C">
        <w:rPr>
          <w:lang w:val="en-GB"/>
        </w:rPr>
        <w:t>myogenesis</w:t>
      </w:r>
      <w:r w:rsidR="006B4E1D" w:rsidRPr="00E6172C">
        <w:rPr>
          <w:lang w:val="en-GB"/>
        </w:rPr>
        <w:t xml:space="preserve">, but loss of both completely inhibits </w:t>
      </w:r>
      <w:r w:rsidR="000016AA" w:rsidRPr="00E6172C">
        <w:rPr>
          <w:lang w:val="en-GB"/>
        </w:rPr>
        <w:t xml:space="preserve">adaxial slow muscle formation </w:t>
      </w:r>
      <w:r w:rsidR="00BC02FE" w:rsidRPr="00E6172C">
        <w:rPr>
          <w:lang w:val="en-GB"/>
        </w:rPr>
        <w:fldChar w:fldCharType="begin">
          <w:fldData xml:space="preserve">PEVuZE5vdGU+PENpdGU+PEF1dGhvcj5IaW5pdHM8L0F1dGhvcj48WWVhcj4yMDA5PC9ZZWFyPjxS
ZWNOdW0+OTIzNTwvUmVjTnVtPjxEaXNwbGF5VGV4dD4oSGluaXRzIGV0IGFsLiwgMjAwOTsgSGlu
aXRzIGV0IGFsLiwgMjAxMSk8L0Rpc3BsYXlUZXh0PjxyZWNvcmQ+PHJlYy1udW1iZXI+OTIzNTwv
cmVjLW51bWJlcj48Zm9yZWlnbi1rZXlzPjxrZXkgYXBwPSJFTiIgZGItaWQ9IjIycDVmcHN4ODlz
dDlwZTk5djV4czJ4MWQyZGV4NXJ3dDU5MCIgdGltZXN0YW1wPSIwIj45MjM1PC9rZXk+PC9mb3Jl
aWduLWtleXM+PHJlZi10eXBlIG5hbWU9IkpvdXJuYWwgQXJ0aWNsZSI+MTc8L3JlZi10eXBlPjxj
b250cmlidXRvcnM+PGF1dGhvcnM+PGF1dGhvcj5IaW5pdHMsIFkuPC9hdXRob3I+PGF1dGhvcj5P
c2Jvcm4sIEQuIFAuPC9hdXRob3I+PGF1dGhvcj5IdWdoZXMsIFMuIE0uPC9hdXRob3I+PC9hdXRo
b3JzPjwvY29udHJpYnV0b3JzPjxhdXRoLWFkZHJlc3M+UmFuZGFsbCBEaXZpc2lvbiBmb3IgQ2Vs
bCBhbmQgTW9sZWN1bGFyIEJpb3BoeXNpY3MgYW5kIE1SQyBDZW50cmUgZm9yIERldmVsb3BtZW50
YWwgTmV1cm9iaW9sb2d5LCBOZXcgSHVudCZhcG9zO3MgSG91c2UsIEd1eSZhcG9zO3MgQ2FtcHVz
LCBLaW5nJmFwb3M7cyBDb2xsZWdlIExvbmRvbiwgU0UxIDFVTCwgVUsuPC9hdXRoLWFkZHJlc3M+
PHRpdGxlcz48dGl0bGU+RGlmZmVyZW50aWFsIHJlcXVpcmVtZW50cyBmb3IgbXlvZ2VuaWMgcmVn
dWxhdG9yeSBmYWN0b3JzIGRpc3Rpbmd1aXNoIG1lZGlhbCBhbmQgbGF0ZXJhbCBzb21pdGljLCBj
cmFuaWFsIGFuZCBmaW4gbXVzY2xlIGZpYnJlIHBvcHVsYXRpb25zPC90aXRsZT48c2Vjb25kYXJ5
LXRpdGxlPkRldmVsb3BtZW50PC9zZWNvbmRhcnktdGl0bGU+PC90aXRsZXM+PHBlcmlvZGljYWw+
PGZ1bGwtdGl0bGU+RGV2ZWxvcG1lbnQ8L2Z1bGwtdGl0bGU+PC9wZXJpb2RpY2FsPjxwYWdlcz40
MDMtMTQ8L3BhZ2VzPjx2b2x1bWU+MTM2PC92b2x1bWU+PG51bWJlcj4zPC9udW1iZXI+PGVkaXRp
b24+MjAwOS8wMS8xNTwvZWRpdGlvbj48a2V5d29yZHM+PGtleXdvcmQ+QW5pbWFsczwva2V5d29y
ZD48a2V5d29yZD5BbmltYWxzLCBHZW5ldGljYWxseSBNb2RpZmllZDwva2V5d29yZD48a2V5d29y
ZD5Cb2R5IFBhdHRlcm5pbmcvcGh5c2lvbG9neTwva2V5d29yZD48a2V5d29yZD5FeHRyZW1pdGll
cy9lbWJyeW9sb2d5L2dyb3d0aCAmYW1wOyBkZXZlbG9wbWVudC8qcGh5c2lvbG9neTwva2V5d29y
ZD48a2V5d29yZD5IZWRnZWhvZyBQcm90ZWlucy9nZW5ldGljcy9tZXRhYm9saXNtPC9rZXl3b3Jk
PjxrZXl3b3JkPkxhcnZhPC9rZXl3b3JkPjxrZXl3b3JkPk11c2NsZSBEZXZlbG9wbWVudC8qcGh5
c2lvbG9neTwva2V5d29yZD48a2V5d29yZD5NdXNjbGUgRmliZXJzLCBTa2VsZXRhbC8qcGh5c2lv
bG9neTwva2V5d29yZD48a2V5d29yZD5NdXRhdGlvbjwva2V5d29yZD48a2V5d29yZD5NeW9EIFBy
b3RlaW4vZ2VuZXRpY3MvbWV0YWJvbGlzbTwva2V5d29yZD48a2V5d29yZD5NeW9nZW5pYyBSZWd1
bGF0b3J5IEZhY3RvciA1L2dlbmV0aWNzL21ldGFib2xpc208L2tleXdvcmQ+PGtleXdvcmQ+TXlv
Z2VuaWMgUmVndWxhdG9yeSBGYWN0b3JzL2dlbmV0aWNzL21ldGFib2xpc208L2tleXdvcmQ+PGtl
eXdvcmQ+TXlvZ2VuaW4vZ2VuZXRpY3MvbWV0YWJvbGlzbTwva2V5d29yZD48a2V5d29yZD5Pcmdh
biBTcGVjaWZpY2l0eTwva2V5d29yZD48a2V5d29yZD5Tb21pdGVzL2VtYnJ5b2xvZ3kvKnBoeXNp
b2xvZ3k8L2tleXdvcmQ+PGtleXdvcmQ+WmVicmFmaXNoL2VtYnJ5b2xvZ3kvZ3Jvd3RoICZhbXA7
IGRldmVsb3BtZW50LypwaHlzaW9sb2d5PC9rZXl3b3JkPjxrZXl3b3JkPlplYnJhZmlzaCBQcm90
ZWlucy9nZW5ldGljcy9tZXRhYm9saXNtPC9rZXl3b3JkPjwva2V5d29yZHM+PGRhdGVzPjx5ZWFy
PjIwMDk8L3llYXI+PHB1Yi1kYXRlcz48ZGF0ZT5GZWI8L2RhdGU+PC9wdWItZGF0ZXM+PC9kYXRl
cz48aXNibj4wOTUwLTE5OTEgKFByaW50KSYjeEQ7MDk1MC0xOTkxIChMaW5raW5nKTwvaXNibj48
YWNjZXNzaW9uLW51bT4xOTE0MTY3MDwvYWNjZXNzaW9uLW51bT48dXJscz48cmVsYXRlZC11cmxz
Pjx1cmw+aHR0cDovL3d3dy5uY2JpLm5sbS5uaWguZ292L2VudHJlei9xdWVyeS5mY2dpP2NtZD1S
ZXRyaWV2ZSZhbXA7ZGI9UHViTWVkJmFtcDtkb3B0PUNpdGF0aW9uJmFtcDtsaXN0X3VpZHM9MTkx
NDE2NzA8L3VybD48L3JlbGF0ZWQtdXJscz48L3VybHM+PGN1c3RvbTI+UE1DMjY4NzU4OTwvY3Vz
dG9tMj48ZWxlY3Ryb25pYy1yZXNvdXJjZS1udW0+MTM2LzMvNDAzIFtwaWldJiN4RDsxMC4xMjQy
L2Rldi4wMjgwMTk8L2VsZWN0cm9uaWMtcmVzb3VyY2UtbnVtPjxsYW5ndWFnZT5lbmc8L2xhbmd1
YWdlPjwvcmVjb3JkPjwvQ2l0ZT48Q2l0ZT48QXV0aG9yPkhpbml0czwvQXV0aG9yPjxZZWFyPjIw
MTE8L1llYXI+PFJlY051bT45MjQ4PC9SZWNOdW0+PHJlY29yZD48cmVjLW51bWJlcj45MjQ4PC9y
ZWMtbnVtYmVyPjxmb3JlaWduLWtleXM+PGtleSBhcHA9IkVOIiBkYi1pZD0iMjJwNWZwc3g4OXN0
OXBlOTl2NXhzMngxZDJkZXg1cnd0NTkwIiB0aW1lc3RhbXA9IjAiPjkyNDg8L2tleT48L2ZvcmVp
Z24ta2V5cz48cmVmLXR5cGUgbmFtZT0iSm91cm5hbCBBcnRpY2xlIj4xNzwvcmVmLXR5cGU+PGNv
bnRyaWJ1dG9ycz48YXV0aG9ycz48YXV0aG9yPkhpbml0cywgWS48L2F1dGhvcj48YXV0aG9yPldp
bGxpYW1zLCBWLiBDLjwvYXV0aG9yPjxhdXRob3I+U3dlZXRtYW4sIEQuPC9hdXRob3I+PGF1dGhv
cj5Eb25uLCBULiBNLjwvYXV0aG9yPjxhdXRob3I+TWEsIFQuIFAuPC9hdXRob3I+PGF1dGhvcj5N
b2VucywgQy4gQi48L2F1dGhvcj48YXV0aG9yPkh1Z2hlcywgUy4gTS48L2F1dGhvcj48L2F1dGhv
cnM+PC9jb250cmlidXRvcnM+PGF1dGgtYWRkcmVzcz5SYW5kYWxsIERpdmlzaW9uIGZvciBDZWxs
IGFuZCBNb2xlY3VsYXIgQmlvcGh5c2ljcywgTmV3IEh1bnQmYXBvcztzIEhvdXNlLCBHdXkmYXBv
cztzIENhbXB1cywgS2luZyZhcG9zO3MgQ29sbGVnZSBMb25kb24sIFNFMSAxVUwsIFVLLjwvYXV0
aC1hZGRyZXNzPjx0aXRsZXM+PHRpdGxlPkRlZmVjdGl2ZSBjcmFuaWFsIHNrZWxldGFsIGRldmVs
b3BtZW50LCBsYXJ2YWwgbGV0aGFsaXR5IGFuZCBoYXBsb2luc3VmZmljaWVuY3kgaW4gTXlvZCBt
dXRhbnQgemVicmFmaXNoPC90aXRsZT48c2Vjb25kYXJ5LXRpdGxlPkRldiBCaW9sPC9zZWNvbmRh
cnktdGl0bGU+PC90aXRsZXM+PHBlcmlvZGljYWw+PGZ1bGwtdGl0bGU+RGV2IEJpb2w8L2Z1bGwt
dGl0bGU+PC9wZXJpb2RpY2FsPjxwYWdlcz4xMDItMTI8L3BhZ2VzPjx2b2x1bWU+MzU4PC92b2x1
bWU+PG51bWJlcj4xPC9udW1iZXI+PGVkaXRpb24+MjAxMS8wNy8zMDwvZWRpdGlvbj48a2V5d29y
ZHM+PGtleXdvcmQ+QW5pbWFsczwva2V5d29yZD48a2V5d29yZD5Cb25lIGFuZCBCb25lcy8qZW1i
cnlvbG9neTwva2V5d29yZD48a2V5d29yZD5DYXJ0aWxhZ2UvZW1icnlvbG9neTwva2V5d29yZD48
a2V5d29yZD5HZW5lIEV4cHJlc3Npb24gUmVndWxhdGlvbiwgRGV2ZWxvcG1lbnRhbC8qcGh5c2lv
bG9neTwva2V5d29yZD48a2V5d29yZD5IYXBsb2luc3VmZmljaWVuY3kvKmdlbmV0aWNzL3BoeXNp
b2xvZ3k8L2tleXdvcmQ+PGtleXdvcmQ+SW1tdW5vaGlzdG9jaGVtaXN0cnk8L2tleXdvcmQ+PGtl
eXdvcmQ+SW4gU2l0dSBIeWJyaWRpemF0aW9uPC9rZXl3b3JkPjxrZXl3b3JkPkxhcnZhL3BoeXNp
b2xvZ3k8L2tleXdvcmQ+PGtleXdvcmQ+TXVzY2xlIERldmVsb3BtZW50LypwaHlzaW9sb2d5PC9r
ZXl3b3JkPjxrZXl3b3JkPk11c2NsZSwgU2tlbGV0YWwvZW1icnlvbG9neTwva2V5d29yZD48a2V5
d29yZD5NdXRhdGlvbi9nZW5ldGljczwva2V5d29yZD48a2V5d29yZD5NeW9EIFByb3RlaW4vKmdl
bmV0aWNzL21ldGFib2xpc208L2tleXdvcmQ+PGtleXdvcmQ+U2t1bGwvKmVtYnJ5b2xvZ3k8L2tl
eXdvcmQ+PGtleXdvcmQ+VXBwZXIgRXh0cmVtaXR5L2VtYnJ5b2xvZ3k8L2tleXdvcmQ+PGtleXdv
cmQ+WmVicmFmaXNoLyplbWJyeW9sb2d5L2dlbmV0aWNzPC9rZXl3b3JkPjwva2V5d29yZHM+PGRh
dGVzPjx5ZWFyPjIwMTE8L3llYXI+PHB1Yi1kYXRlcz48ZGF0ZT5PY3QgMTwvZGF0ZT48L3B1Yi1k
YXRlcz48L2RhdGVzPjxpc2JuPjEwOTUtNTY0WCAoRWxlY3Ryb25pYykmI3hEOzAwMTItMTYwNiAo
TGlua2luZyk8L2lzYm4+PGFjY2Vzc2lvbi1udW0+MjE3OTgyNTU8L2FjY2Vzc2lvbi1udW0+PHVy
bHM+PHJlbGF0ZWQtdXJscz48dXJsPjxzdHlsZSBmYWNlPSJ1bmRlcmxpbmUiIGZvbnQ9ImRlZmF1
bHQiIHNpemU9IjEwMCUiPmh0dHA6Ly93d3cubmNiaS5ubG0ubmloLmdvdi9lbnRyZXovcXVlcnku
ZmNnaT9jbWQ9UmV0cmlldmUmYW1wO2RiPVB1Yk1lZCZhbXA7ZG9wdD1DaXRhdGlvbiZhbXA7bGlz
dF91aWRzPTIxNzk4MjU1PC9zdHlsZT48L3VybD48L3JlbGF0ZWQtdXJscz48L3VybHM+PGN1c3Rv
bTI+UE1DMzM2MDk2OTwvY3VzdG9tMj48ZWxlY3Ryb25pYy1yZXNvdXJjZS1udW0+PHN0eWxlIGZh
Y2U9InVuZGVybGluZSIgZm9udD0iZGVmYXVsdCIgc2l6ZT0iMTAwJSI+UzAwMTItMTYwNigxMSkw
MTEzMS02IFtwaWldPC9zdHlsZT48c3R5bGUgZmFjZT0ibm9ybWFsIiBmb250PSJkZWZhdWx0IiBz
aXplPSIxMDAlIj4mI3hEOzwvc3R5bGU+PHN0eWxlIGZhY2U9InVuZGVybGluZSIgZm9udD0iZGVm
YXVsdCIgc2l6ZT0iMTAwJSI+MTAuMTAxNi9qLnlkYmlvLjIwMTEuMDcuMDE1PC9zdHlsZT48L2Vs
ZWN0cm9uaWMtcmVzb3VyY2UtbnVtPjxsYW5ndWFnZT5lbmc8L2xhbmd1YWdlPjwvcmVjb3JkPjwv
Q2l0ZT48L0VuZE5vdGU+
</w:fldData>
        </w:fldChar>
      </w:r>
      <w:r w:rsidR="00AD49EB" w:rsidRPr="00E6172C">
        <w:rPr>
          <w:lang w:val="en-GB"/>
        </w:rPr>
        <w:instrText xml:space="preserve"> ADDIN EN.CITE </w:instrText>
      </w:r>
      <w:r w:rsidR="00AD49EB" w:rsidRPr="00E6172C">
        <w:rPr>
          <w:lang w:val="en-GB"/>
        </w:rPr>
        <w:fldChar w:fldCharType="begin">
          <w:fldData xml:space="preserve">PEVuZE5vdGU+PENpdGU+PEF1dGhvcj5IaW5pdHM8L0F1dGhvcj48WWVhcj4yMDA5PC9ZZWFyPjxS
ZWNOdW0+OTIzNTwvUmVjTnVtPjxEaXNwbGF5VGV4dD4oSGluaXRzIGV0IGFsLiwgMjAwOTsgSGlu
aXRzIGV0IGFsLiwgMjAxMSk8L0Rpc3BsYXlUZXh0PjxyZWNvcmQ+PHJlYy1udW1iZXI+OTIzNTwv
cmVjLW51bWJlcj48Zm9yZWlnbi1rZXlzPjxrZXkgYXBwPSJFTiIgZGItaWQ9IjIycDVmcHN4ODlz
dDlwZTk5djV4czJ4MWQyZGV4NXJ3dDU5MCIgdGltZXN0YW1wPSIwIj45MjM1PC9rZXk+PC9mb3Jl
aWduLWtleXM+PHJlZi10eXBlIG5hbWU9IkpvdXJuYWwgQXJ0aWNsZSI+MTc8L3JlZi10eXBlPjxj
b250cmlidXRvcnM+PGF1dGhvcnM+PGF1dGhvcj5IaW5pdHMsIFkuPC9hdXRob3I+PGF1dGhvcj5P
c2Jvcm4sIEQuIFAuPC9hdXRob3I+PGF1dGhvcj5IdWdoZXMsIFMuIE0uPC9hdXRob3I+PC9hdXRo
b3JzPjwvY29udHJpYnV0b3JzPjxhdXRoLWFkZHJlc3M+UmFuZGFsbCBEaXZpc2lvbiBmb3IgQ2Vs
bCBhbmQgTW9sZWN1bGFyIEJpb3BoeXNpY3MgYW5kIE1SQyBDZW50cmUgZm9yIERldmVsb3BtZW50
YWwgTmV1cm9iaW9sb2d5LCBOZXcgSHVudCZhcG9zO3MgSG91c2UsIEd1eSZhcG9zO3MgQ2FtcHVz
LCBLaW5nJmFwb3M7cyBDb2xsZWdlIExvbmRvbiwgU0UxIDFVTCwgVUsuPC9hdXRoLWFkZHJlc3M+
PHRpdGxlcz48dGl0bGU+RGlmZmVyZW50aWFsIHJlcXVpcmVtZW50cyBmb3IgbXlvZ2VuaWMgcmVn
dWxhdG9yeSBmYWN0b3JzIGRpc3Rpbmd1aXNoIG1lZGlhbCBhbmQgbGF0ZXJhbCBzb21pdGljLCBj
cmFuaWFsIGFuZCBmaW4gbXVzY2xlIGZpYnJlIHBvcHVsYXRpb25zPC90aXRsZT48c2Vjb25kYXJ5
LXRpdGxlPkRldmVsb3BtZW50PC9zZWNvbmRhcnktdGl0bGU+PC90aXRsZXM+PHBlcmlvZGljYWw+
PGZ1bGwtdGl0bGU+RGV2ZWxvcG1lbnQ8L2Z1bGwtdGl0bGU+PC9wZXJpb2RpY2FsPjxwYWdlcz40
MDMtMTQ8L3BhZ2VzPjx2b2x1bWU+MTM2PC92b2x1bWU+PG51bWJlcj4zPC9udW1iZXI+PGVkaXRp
b24+MjAwOS8wMS8xNTwvZWRpdGlvbj48a2V5d29yZHM+PGtleXdvcmQ+QW5pbWFsczwva2V5d29y
ZD48a2V5d29yZD5BbmltYWxzLCBHZW5ldGljYWxseSBNb2RpZmllZDwva2V5d29yZD48a2V5d29y
ZD5Cb2R5IFBhdHRlcm5pbmcvcGh5c2lvbG9neTwva2V5d29yZD48a2V5d29yZD5FeHRyZW1pdGll
cy9lbWJyeW9sb2d5L2dyb3d0aCAmYW1wOyBkZXZlbG9wbWVudC8qcGh5c2lvbG9neTwva2V5d29y
ZD48a2V5d29yZD5IZWRnZWhvZyBQcm90ZWlucy9nZW5ldGljcy9tZXRhYm9saXNtPC9rZXl3b3Jk
PjxrZXl3b3JkPkxhcnZhPC9rZXl3b3JkPjxrZXl3b3JkPk11c2NsZSBEZXZlbG9wbWVudC8qcGh5
c2lvbG9neTwva2V5d29yZD48a2V5d29yZD5NdXNjbGUgRmliZXJzLCBTa2VsZXRhbC8qcGh5c2lv
bG9neTwva2V5d29yZD48a2V5d29yZD5NdXRhdGlvbjwva2V5d29yZD48a2V5d29yZD5NeW9EIFBy
b3RlaW4vZ2VuZXRpY3MvbWV0YWJvbGlzbTwva2V5d29yZD48a2V5d29yZD5NeW9nZW5pYyBSZWd1
bGF0b3J5IEZhY3RvciA1L2dlbmV0aWNzL21ldGFib2xpc208L2tleXdvcmQ+PGtleXdvcmQ+TXlv
Z2VuaWMgUmVndWxhdG9yeSBGYWN0b3JzL2dlbmV0aWNzL21ldGFib2xpc208L2tleXdvcmQ+PGtl
eXdvcmQ+TXlvZ2VuaW4vZ2VuZXRpY3MvbWV0YWJvbGlzbTwva2V5d29yZD48a2V5d29yZD5Pcmdh
biBTcGVjaWZpY2l0eTwva2V5d29yZD48a2V5d29yZD5Tb21pdGVzL2VtYnJ5b2xvZ3kvKnBoeXNp
b2xvZ3k8L2tleXdvcmQ+PGtleXdvcmQ+WmVicmFmaXNoL2VtYnJ5b2xvZ3kvZ3Jvd3RoICZhbXA7
IGRldmVsb3BtZW50LypwaHlzaW9sb2d5PC9rZXl3b3JkPjxrZXl3b3JkPlplYnJhZmlzaCBQcm90
ZWlucy9nZW5ldGljcy9tZXRhYm9saXNtPC9rZXl3b3JkPjwva2V5d29yZHM+PGRhdGVzPjx5ZWFy
PjIwMDk8L3llYXI+PHB1Yi1kYXRlcz48ZGF0ZT5GZWI8L2RhdGU+PC9wdWItZGF0ZXM+PC9kYXRl
cz48aXNibj4wOTUwLTE5OTEgKFByaW50KSYjeEQ7MDk1MC0xOTkxIChMaW5raW5nKTwvaXNibj48
YWNjZXNzaW9uLW51bT4xOTE0MTY3MDwvYWNjZXNzaW9uLW51bT48dXJscz48cmVsYXRlZC11cmxz
Pjx1cmw+aHR0cDovL3d3dy5uY2JpLm5sbS5uaWguZ292L2VudHJlei9xdWVyeS5mY2dpP2NtZD1S
ZXRyaWV2ZSZhbXA7ZGI9UHViTWVkJmFtcDtkb3B0PUNpdGF0aW9uJmFtcDtsaXN0X3VpZHM9MTkx
NDE2NzA8L3VybD48L3JlbGF0ZWQtdXJscz48L3VybHM+PGN1c3RvbTI+UE1DMjY4NzU4OTwvY3Vz
dG9tMj48ZWxlY3Ryb25pYy1yZXNvdXJjZS1udW0+MTM2LzMvNDAzIFtwaWldJiN4RDsxMC4xMjQy
L2Rldi4wMjgwMTk8L2VsZWN0cm9uaWMtcmVzb3VyY2UtbnVtPjxsYW5ndWFnZT5lbmc8L2xhbmd1
YWdlPjwvcmVjb3JkPjwvQ2l0ZT48Q2l0ZT48QXV0aG9yPkhpbml0czwvQXV0aG9yPjxZZWFyPjIw
MTE8L1llYXI+PFJlY051bT45MjQ4PC9SZWNOdW0+PHJlY29yZD48cmVjLW51bWJlcj45MjQ4PC9y
ZWMtbnVtYmVyPjxmb3JlaWduLWtleXM+PGtleSBhcHA9IkVOIiBkYi1pZD0iMjJwNWZwc3g4OXN0
OXBlOTl2NXhzMngxZDJkZXg1cnd0NTkwIiB0aW1lc3RhbXA9IjAiPjkyNDg8L2tleT48L2ZvcmVp
Z24ta2V5cz48cmVmLXR5cGUgbmFtZT0iSm91cm5hbCBBcnRpY2xlIj4xNzwvcmVmLXR5cGU+PGNv
bnRyaWJ1dG9ycz48YXV0aG9ycz48YXV0aG9yPkhpbml0cywgWS48L2F1dGhvcj48YXV0aG9yPldp
bGxpYW1zLCBWLiBDLjwvYXV0aG9yPjxhdXRob3I+U3dlZXRtYW4sIEQuPC9hdXRob3I+PGF1dGhv
cj5Eb25uLCBULiBNLjwvYXV0aG9yPjxhdXRob3I+TWEsIFQuIFAuPC9hdXRob3I+PGF1dGhvcj5N
b2VucywgQy4gQi48L2F1dGhvcj48YXV0aG9yPkh1Z2hlcywgUy4gTS48L2F1dGhvcj48L2F1dGhv
cnM+PC9jb250cmlidXRvcnM+PGF1dGgtYWRkcmVzcz5SYW5kYWxsIERpdmlzaW9uIGZvciBDZWxs
IGFuZCBNb2xlY3VsYXIgQmlvcGh5c2ljcywgTmV3IEh1bnQmYXBvcztzIEhvdXNlLCBHdXkmYXBv
cztzIENhbXB1cywgS2luZyZhcG9zO3MgQ29sbGVnZSBMb25kb24sIFNFMSAxVUwsIFVLLjwvYXV0
aC1hZGRyZXNzPjx0aXRsZXM+PHRpdGxlPkRlZmVjdGl2ZSBjcmFuaWFsIHNrZWxldGFsIGRldmVs
b3BtZW50LCBsYXJ2YWwgbGV0aGFsaXR5IGFuZCBoYXBsb2luc3VmZmljaWVuY3kgaW4gTXlvZCBt
dXRhbnQgemVicmFmaXNoPC90aXRsZT48c2Vjb25kYXJ5LXRpdGxlPkRldiBCaW9sPC9zZWNvbmRh
cnktdGl0bGU+PC90aXRsZXM+PHBlcmlvZGljYWw+PGZ1bGwtdGl0bGU+RGV2IEJpb2w8L2Z1bGwt
dGl0bGU+PC9wZXJpb2RpY2FsPjxwYWdlcz4xMDItMTI8L3BhZ2VzPjx2b2x1bWU+MzU4PC92b2x1
bWU+PG51bWJlcj4xPC9udW1iZXI+PGVkaXRpb24+MjAxMS8wNy8zMDwvZWRpdGlvbj48a2V5d29y
ZHM+PGtleXdvcmQ+QW5pbWFsczwva2V5d29yZD48a2V5d29yZD5Cb25lIGFuZCBCb25lcy8qZW1i
cnlvbG9neTwva2V5d29yZD48a2V5d29yZD5DYXJ0aWxhZ2UvZW1icnlvbG9neTwva2V5d29yZD48
a2V5d29yZD5HZW5lIEV4cHJlc3Npb24gUmVndWxhdGlvbiwgRGV2ZWxvcG1lbnRhbC8qcGh5c2lv
bG9neTwva2V5d29yZD48a2V5d29yZD5IYXBsb2luc3VmZmljaWVuY3kvKmdlbmV0aWNzL3BoeXNp
b2xvZ3k8L2tleXdvcmQ+PGtleXdvcmQ+SW1tdW5vaGlzdG9jaGVtaXN0cnk8L2tleXdvcmQ+PGtl
eXdvcmQ+SW4gU2l0dSBIeWJyaWRpemF0aW9uPC9rZXl3b3JkPjxrZXl3b3JkPkxhcnZhL3BoeXNp
b2xvZ3k8L2tleXdvcmQ+PGtleXdvcmQ+TXVzY2xlIERldmVsb3BtZW50LypwaHlzaW9sb2d5PC9r
ZXl3b3JkPjxrZXl3b3JkPk11c2NsZSwgU2tlbGV0YWwvZW1icnlvbG9neTwva2V5d29yZD48a2V5
d29yZD5NdXRhdGlvbi9nZW5ldGljczwva2V5d29yZD48a2V5d29yZD5NeW9EIFByb3RlaW4vKmdl
bmV0aWNzL21ldGFib2xpc208L2tleXdvcmQ+PGtleXdvcmQ+U2t1bGwvKmVtYnJ5b2xvZ3k8L2tl
eXdvcmQ+PGtleXdvcmQ+VXBwZXIgRXh0cmVtaXR5L2VtYnJ5b2xvZ3k8L2tleXdvcmQ+PGtleXdv
cmQ+WmVicmFmaXNoLyplbWJyeW9sb2d5L2dlbmV0aWNzPC9rZXl3b3JkPjwva2V5d29yZHM+PGRh
dGVzPjx5ZWFyPjIwMTE8L3llYXI+PHB1Yi1kYXRlcz48ZGF0ZT5PY3QgMTwvZGF0ZT48L3B1Yi1k
YXRlcz48L2RhdGVzPjxpc2JuPjEwOTUtNTY0WCAoRWxlY3Ryb25pYykmI3hEOzAwMTItMTYwNiAo
TGlua2luZyk8L2lzYm4+PGFjY2Vzc2lvbi1udW0+MjE3OTgyNTU8L2FjY2Vzc2lvbi1udW0+PHVy
bHM+PHJlbGF0ZWQtdXJscz48dXJsPjxzdHlsZSBmYWNlPSJ1bmRlcmxpbmUiIGZvbnQ9ImRlZmF1
bHQiIHNpemU9IjEwMCUiPmh0dHA6Ly93d3cubmNiaS5ubG0ubmloLmdvdi9lbnRyZXovcXVlcnku
ZmNnaT9jbWQ9UmV0cmlldmUmYW1wO2RiPVB1Yk1lZCZhbXA7ZG9wdD1DaXRhdGlvbiZhbXA7bGlz
dF91aWRzPTIxNzk4MjU1PC9zdHlsZT48L3VybD48L3JlbGF0ZWQtdXJscz48L3VybHM+PGN1c3Rv
bTI+UE1DMzM2MDk2OTwvY3VzdG9tMj48ZWxlY3Ryb25pYy1yZXNvdXJjZS1udW0+PHN0eWxlIGZh
Y2U9InVuZGVybGluZSIgZm9udD0iZGVmYXVsdCIgc2l6ZT0iMTAwJSI+UzAwMTItMTYwNigxMSkw
MTEzMS02IFtwaWldPC9zdHlsZT48c3R5bGUgZmFjZT0ibm9ybWFsIiBmb250PSJkZWZhdWx0IiBz
aXplPSIxMDAlIj4mI3hEOzwvc3R5bGU+PHN0eWxlIGZhY2U9InVuZGVybGluZSIgZm9udD0iZGVm
YXVsdCIgc2l6ZT0iMTAwJSI+MTAuMTAxNi9qLnlkYmlvLjIwMTEuMDcuMDE1PC9zdHlsZT48L2Vs
ZWN0cm9uaWMtcmVzb3VyY2UtbnVtPjxsYW5ndWFnZT5lbmc8L2xhbmd1YWdlPjwvcmVjb3JkPjwv
Q2l0ZT48L0VuZE5vdGU+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BC02FE" w:rsidRPr="00E6172C">
        <w:rPr>
          <w:lang w:val="en-GB"/>
        </w:rPr>
      </w:r>
      <w:r w:rsidR="00BC02FE" w:rsidRPr="00E6172C">
        <w:rPr>
          <w:lang w:val="en-GB"/>
        </w:rPr>
        <w:fldChar w:fldCharType="separate"/>
      </w:r>
      <w:r w:rsidR="00BC02FE" w:rsidRPr="00E6172C">
        <w:rPr>
          <w:noProof/>
          <w:lang w:val="en-GB"/>
        </w:rPr>
        <w:t>(Hinits et al., 2009; Hinits et al., 2011)</w:t>
      </w:r>
      <w:r w:rsidR="00BC02FE" w:rsidRPr="00E6172C">
        <w:rPr>
          <w:lang w:val="en-GB"/>
        </w:rPr>
        <w:fldChar w:fldCharType="end"/>
      </w:r>
      <w:r w:rsidR="00C715CA" w:rsidRPr="00E6172C">
        <w:rPr>
          <w:lang w:val="en-GB"/>
        </w:rPr>
        <w:t xml:space="preserve">. </w:t>
      </w:r>
      <w:r w:rsidR="00176E17" w:rsidRPr="00E6172C">
        <w:rPr>
          <w:lang w:val="en-GB"/>
        </w:rPr>
        <w:t xml:space="preserve"> </w:t>
      </w:r>
      <w:r w:rsidR="009D7F35" w:rsidRPr="00E6172C">
        <w:rPr>
          <w:lang w:val="en-GB"/>
        </w:rPr>
        <w:t>Dorsal tissue immediately lateral to the pre-adaxial cells</w:t>
      </w:r>
      <w:r w:rsidR="00CD773A" w:rsidRPr="00E6172C">
        <w:rPr>
          <w:lang w:val="en-GB"/>
        </w:rPr>
        <w:t>, the paraxial mesoderm (Fig. 1</w:t>
      </w:r>
      <w:r w:rsidR="00FB3BA8" w:rsidRPr="00E6172C">
        <w:rPr>
          <w:lang w:val="en-GB"/>
        </w:rPr>
        <w:t>A</w:t>
      </w:r>
      <w:r w:rsidR="00CD773A" w:rsidRPr="00E6172C">
        <w:rPr>
          <w:lang w:val="en-GB"/>
        </w:rPr>
        <w:t>),</w:t>
      </w:r>
      <w:r w:rsidR="009D7F35" w:rsidRPr="00E6172C">
        <w:rPr>
          <w:lang w:val="en-GB"/>
        </w:rPr>
        <w:t xml:space="preserve"> expresses </w:t>
      </w:r>
      <w:r w:rsidR="009D7F35" w:rsidRPr="00E6172C">
        <w:rPr>
          <w:i/>
          <w:lang w:val="en-GB"/>
        </w:rPr>
        <w:t>myf5</w:t>
      </w:r>
      <w:r w:rsidR="009D7F35" w:rsidRPr="00E6172C">
        <w:rPr>
          <w:lang w:val="en-GB"/>
        </w:rPr>
        <w:t xml:space="preserve"> but little </w:t>
      </w:r>
      <w:proofErr w:type="spellStart"/>
      <w:r w:rsidR="009D7F35" w:rsidRPr="00E6172C">
        <w:rPr>
          <w:i/>
          <w:lang w:val="en-GB"/>
        </w:rPr>
        <w:t>myod</w:t>
      </w:r>
      <w:proofErr w:type="spellEnd"/>
      <w:r w:rsidR="009D7F35" w:rsidRPr="00E6172C">
        <w:rPr>
          <w:lang w:val="en-GB"/>
        </w:rPr>
        <w:t xml:space="preserve"> and subsequently generates fast muscle once somites have formed</w:t>
      </w:r>
      <w:r w:rsidR="008C077F" w:rsidRPr="00E6172C">
        <w:rPr>
          <w:lang w:val="en-GB"/>
        </w:rPr>
        <w:t>,</w:t>
      </w:r>
      <w:r w:rsidR="009D7F35" w:rsidRPr="00E6172C">
        <w:rPr>
          <w:lang w:val="en-GB"/>
        </w:rPr>
        <w:t xml:space="preserve"> </w:t>
      </w:r>
      <w:r w:rsidR="00E6172C" w:rsidRPr="00E6172C">
        <w:rPr>
          <w:lang w:val="en-GB"/>
        </w:rPr>
        <w:t>upregulating</w:t>
      </w:r>
      <w:r w:rsidR="009D7F35" w:rsidRPr="00E6172C">
        <w:rPr>
          <w:lang w:val="en-GB"/>
        </w:rPr>
        <w:t xml:space="preserve"> </w:t>
      </w:r>
      <w:proofErr w:type="spellStart"/>
      <w:r w:rsidR="009D7F35" w:rsidRPr="00E6172C">
        <w:rPr>
          <w:i/>
          <w:lang w:val="en-GB"/>
        </w:rPr>
        <w:t>myod</w:t>
      </w:r>
      <w:proofErr w:type="spellEnd"/>
      <w:r w:rsidR="009D7F35" w:rsidRPr="00E6172C">
        <w:rPr>
          <w:lang w:val="en-GB"/>
        </w:rPr>
        <w:t xml:space="preserve"> in the process.  </w:t>
      </w:r>
      <w:r w:rsidR="006B4E1D" w:rsidRPr="00E6172C">
        <w:rPr>
          <w:lang w:val="en-GB"/>
        </w:rPr>
        <w:t xml:space="preserve">A </w:t>
      </w:r>
      <w:r w:rsidR="00D8769B" w:rsidRPr="00E6172C">
        <w:rPr>
          <w:lang w:val="en-GB"/>
        </w:rPr>
        <w:t xml:space="preserve">key to understanding myogenesis in </w:t>
      </w:r>
      <w:r w:rsidR="009D7F35" w:rsidRPr="00E6172C">
        <w:rPr>
          <w:lang w:val="en-GB"/>
        </w:rPr>
        <w:t xml:space="preserve">both paraxial and adaxial </w:t>
      </w:r>
      <w:r w:rsidR="00D8769B" w:rsidRPr="00E6172C">
        <w:rPr>
          <w:lang w:val="en-GB"/>
        </w:rPr>
        <w:t>cells is thus the mechanism</w:t>
      </w:r>
      <w:r w:rsidR="009D7F35" w:rsidRPr="00E6172C">
        <w:rPr>
          <w:lang w:val="en-GB"/>
        </w:rPr>
        <w:t>(s)</w:t>
      </w:r>
      <w:r w:rsidR="00D8769B" w:rsidRPr="00E6172C">
        <w:rPr>
          <w:lang w:val="en-GB"/>
        </w:rPr>
        <w:t xml:space="preserve"> by which </w:t>
      </w:r>
      <w:r w:rsidR="00DA0BBD" w:rsidRPr="00E6172C">
        <w:rPr>
          <w:i/>
          <w:lang w:val="en-GB"/>
        </w:rPr>
        <w:t>myf5</w:t>
      </w:r>
      <w:r w:rsidR="00DA0BBD" w:rsidRPr="00E6172C">
        <w:rPr>
          <w:lang w:val="en-GB"/>
        </w:rPr>
        <w:t xml:space="preserve"> and </w:t>
      </w:r>
      <w:proofErr w:type="spellStart"/>
      <w:r w:rsidR="00DA0BBD" w:rsidRPr="00E6172C">
        <w:rPr>
          <w:i/>
          <w:lang w:val="en-GB"/>
        </w:rPr>
        <w:t>myod</w:t>
      </w:r>
      <w:proofErr w:type="spellEnd"/>
      <w:r w:rsidR="00DA0BBD" w:rsidRPr="00E6172C">
        <w:rPr>
          <w:lang w:val="en-GB"/>
        </w:rPr>
        <w:t xml:space="preserve"> express</w:t>
      </w:r>
      <w:r w:rsidR="00CD773A" w:rsidRPr="00E6172C">
        <w:rPr>
          <w:lang w:val="en-GB"/>
        </w:rPr>
        <w:t>ion is regulated</w:t>
      </w:r>
      <w:r w:rsidR="00DA0BBD" w:rsidRPr="00E6172C">
        <w:rPr>
          <w:lang w:val="en-GB"/>
        </w:rPr>
        <w:t xml:space="preserve">.  </w:t>
      </w:r>
    </w:p>
    <w:p w14:paraId="36500AAC" w14:textId="0F1149C0" w:rsidR="00C715CA" w:rsidRPr="00E6172C" w:rsidRDefault="00BB21C0" w:rsidP="00462DFA">
      <w:pPr>
        <w:spacing w:after="120" w:line="360" w:lineRule="auto"/>
        <w:jc w:val="both"/>
        <w:outlineLvl w:val="0"/>
        <w:rPr>
          <w:lang w:val="en-GB"/>
        </w:rPr>
      </w:pPr>
      <w:r w:rsidRPr="00E6172C">
        <w:rPr>
          <w:lang w:val="en-GB"/>
        </w:rPr>
        <w:t xml:space="preserve">Intrinsic factors such as </w:t>
      </w:r>
      <w:r w:rsidR="00985F2C" w:rsidRPr="00E6172C">
        <w:rPr>
          <w:lang w:val="en-GB"/>
        </w:rPr>
        <w:t xml:space="preserve">Tbx </w:t>
      </w:r>
      <w:r w:rsidRPr="00E6172C">
        <w:rPr>
          <w:lang w:val="en-GB"/>
        </w:rPr>
        <w:t xml:space="preserve">proteins </w:t>
      </w:r>
      <w:r w:rsidR="005B7D1F" w:rsidRPr="00E6172C">
        <w:rPr>
          <w:lang w:val="en-GB"/>
        </w:rPr>
        <w:t xml:space="preserve">likely </w:t>
      </w:r>
      <w:r w:rsidRPr="00E6172C">
        <w:rPr>
          <w:lang w:val="en-GB"/>
        </w:rPr>
        <w:t xml:space="preserve">interact with extrinsic positional cues within the embryo to </w:t>
      </w:r>
      <w:r w:rsidR="00B0223F" w:rsidRPr="00E6172C">
        <w:rPr>
          <w:lang w:val="en-GB"/>
        </w:rPr>
        <w:t>pattern myogenesis</w:t>
      </w:r>
      <w:r w:rsidRPr="00E6172C">
        <w:rPr>
          <w:lang w:val="en-GB"/>
        </w:rPr>
        <w:t xml:space="preserve">. </w:t>
      </w:r>
      <w:r w:rsidR="00145131" w:rsidRPr="00E6172C">
        <w:rPr>
          <w:lang w:val="en-GB"/>
        </w:rPr>
        <w:t xml:space="preserve"> </w:t>
      </w:r>
      <w:r w:rsidRPr="00E6172C">
        <w:rPr>
          <w:lang w:val="en-GB"/>
        </w:rPr>
        <w:t xml:space="preserve">Fgf </w:t>
      </w:r>
      <w:r w:rsidR="00B0223F" w:rsidRPr="00E6172C">
        <w:rPr>
          <w:lang w:val="en-GB"/>
        </w:rPr>
        <w:t xml:space="preserve">and Tbx </w:t>
      </w:r>
      <w:r w:rsidRPr="00E6172C">
        <w:rPr>
          <w:lang w:val="en-GB"/>
        </w:rPr>
        <w:t>function ha</w:t>
      </w:r>
      <w:r w:rsidR="005B7D1F" w:rsidRPr="00E6172C">
        <w:rPr>
          <w:lang w:val="en-GB"/>
        </w:rPr>
        <w:t>ve</w:t>
      </w:r>
      <w:r w:rsidRPr="00E6172C">
        <w:rPr>
          <w:lang w:val="en-GB"/>
        </w:rPr>
        <w:t xml:space="preserve"> long been known to </w:t>
      </w:r>
      <w:r w:rsidR="00F1709F" w:rsidRPr="00E6172C">
        <w:rPr>
          <w:lang w:val="en-GB"/>
        </w:rPr>
        <w:t xml:space="preserve">interact to </w:t>
      </w:r>
      <w:r w:rsidR="00B0223F" w:rsidRPr="00E6172C">
        <w:rPr>
          <w:lang w:val="en-GB"/>
        </w:rPr>
        <w:t>drive early</w:t>
      </w:r>
      <w:r w:rsidRPr="00E6172C">
        <w:rPr>
          <w:lang w:val="en-GB"/>
        </w:rPr>
        <w:t xml:space="preserve"> mesendoderm patterning, but how </w:t>
      </w:r>
      <w:r w:rsidR="00B0223F" w:rsidRPr="00E6172C">
        <w:rPr>
          <w:lang w:val="en-GB"/>
        </w:rPr>
        <w:t xml:space="preserve">directly </w:t>
      </w:r>
      <w:r w:rsidR="005B7D1F" w:rsidRPr="00E6172C">
        <w:rPr>
          <w:lang w:val="en-GB"/>
        </w:rPr>
        <w:t>they</w:t>
      </w:r>
      <w:r w:rsidR="00B0223F" w:rsidRPr="00E6172C">
        <w:rPr>
          <w:lang w:val="en-GB"/>
        </w:rPr>
        <w:t xml:space="preserve"> </w:t>
      </w:r>
      <w:r w:rsidRPr="00E6172C">
        <w:rPr>
          <w:lang w:val="en-GB"/>
        </w:rPr>
        <w:t>con</w:t>
      </w:r>
      <w:r w:rsidR="00B0223F" w:rsidRPr="00E6172C">
        <w:rPr>
          <w:lang w:val="en-GB"/>
        </w:rPr>
        <w:t>trol</w:t>
      </w:r>
      <w:r w:rsidRPr="00E6172C">
        <w:rPr>
          <w:lang w:val="en-GB"/>
        </w:rPr>
        <w:t xml:space="preserve"> early embryonic myogenesis remains unclear </w:t>
      </w:r>
      <w:r w:rsidRPr="00E6172C">
        <w:rPr>
          <w:lang w:val="en-GB"/>
        </w:rPr>
        <w:fldChar w:fldCharType="begin">
          <w:fldData xml:space="preserve">PEVuZE5vdGU+PENpdGU+PEF1dGhvcj5TaG93ZWxsPC9BdXRob3I+PFllYXI+MjAwNDwvWWVhcj48
UmVjTnVtPjk4Nzc8L1JlY051bT48RGlzcGxheVRleHQ+KEtpbWVsbWFuIGFuZCBLaXJzY2huZXIs
IDE5ODc7IFNob3dlbGwgZXQgYWwuLCAyMDA0OyBTbGFjayBldCBhbC4sIDE5ODcpPC9EaXNwbGF5
VGV4dD48cmVjb3JkPjxyZWMtbnVtYmVyPjk4Nzc8L3JlYy1udW1iZXI+PGZvcmVpZ24ta2V5cz48
a2V5IGFwcD0iRU4iIGRiLWlkPSIyMnA1ZnBzeDg5c3Q5cGU5OXY1eHMyeDFkMmRleDVyd3Q1OTAi
IHRpbWVzdGFtcD0iMTQ0NDkxODI0NyI+OTg3Nzwva2V5PjwvZm9yZWlnbi1rZXlzPjxyZWYtdHlw
ZSBuYW1lPSJKb3VybmFsIEFydGljbGUiPjE3PC9yZWYtdHlwZT48Y29udHJpYnV0b3JzPjxhdXRo
b3JzPjxhdXRob3I+U2hvd2VsbCwgQy48L2F1dGhvcj48YXV0aG9yPkJpbmRlciwgTy48L2F1dGhv
cj48YXV0aG9yPkNvbmxvbiwgRi4gTC48L2F1dGhvcj48L2F1dGhvcnM+PC9jb250cmlidXRvcnM+
PGF1dGgtYWRkcmVzcz5EZXBhcnRtZW50IG9mIEdlbmV0aWNzLCBVbml2ZXJzaXR5IG9mIE5vcnRo
IENhcm9saW5hIGF0IENoYXBlbCBIaWxsLCBDaGFwZWwgSGlsbCwgTm9ydGggQ2Fyb2xpbmEsIFVT
QS48L2F1dGgtYWRkcmVzcz48dGl0bGVzPjx0aXRsZT5ULWJveCBnZW5lcyBpbiBlYXJseSBlbWJy
eW9nZW5lc2lzPC90aXRsZT48c2Vjb25kYXJ5LXRpdGxlPkRldiBEeW48L3NlY29uZGFyeS10aXRs
ZT48L3RpdGxlcz48cGVyaW9kaWNhbD48ZnVsbC10aXRsZT5EZXYgRHluPC9mdWxsLXRpdGxlPjwv
cGVyaW9kaWNhbD48cGFnZXM+MjAxLTE4PC9wYWdlcz48dm9sdW1lPjIyOTwvdm9sdW1lPjxudW1i
ZXI+MTwvbnVtYmVyPjxrZXl3b3Jkcz48a2V5d29yZD5BbWlubyBBY2lkIFNlcXVlbmNlPC9rZXl3
b3JkPjxrZXl3b3JkPkFuaW1hbHM8L2tleXdvcmQ+PGtleXdvcmQ+QmlvbG9naWNhbCBFdm9sdXRp
b248L2tleXdvcmQ+PGtleXdvcmQ+Q2VsbCBEaWZmZXJlbnRpYXRpb248L2tleXdvcmQ+PGtleXdv
cmQ+Q29uc2VydmVkIFNlcXVlbmNlPC9rZXl3b3JkPjxrZXl3b3JkPkVtYnJ5b25pYyBhbmQgRmV0
YWwgRGV2ZWxvcG1lbnQvKmdlbmV0aWNzL3BoeXNpb2xvZ3k8L2tleXdvcmQ+PGtleXdvcmQ+RW5k
b2Rlcm0vY3l0b2xvZ3k8L2tleXdvcmQ+PGtleXdvcmQ+KkZldGFsIFByb3RlaW5zPC9rZXl3b3Jk
PjxrZXl3b3JkPkdlbmUgRXhwcmVzc2lvbiBSZWd1bGF0aW9uLCBEZXZlbG9wbWVudGFsPC9rZXl3
b3JkPjxrZXl3b3JkPk1lc29kZXJtL2N5dG9sb2d5PC9rZXl3b3JkPjxrZXl3b3JkPk1pY2U8L2tl
eXdvcmQ+PGtleXdvcmQ+TW9sZWN1bGFyIFNlcXVlbmNlIERhdGE8L2tleXdvcmQ+PGtleXdvcmQ+
TW9ycGhvZ2VuZXNpczwva2V5d29yZD48a2V5d29yZD5TZXF1ZW5jZSBIb21vbG9neSwgQW1pbm8g
QWNpZDwva2V5d29yZD48a2V5d29yZD5ULUJveCBEb21haW4gUHJvdGVpbnMvKmdlbmV0aWNzL3Bo
eXNpb2xvZ3k8L2tleXdvcmQ+PGtleXdvcmQ+WGVub3B1czwva2V5d29yZD48a2V5d29yZD4qWGVu
b3B1cyBQcm90ZWluczwva2V5d29yZD48L2tleXdvcmRzPjxkYXRlcz48eWVhcj4yMDA0PC95ZWFy
PjxwdWItZGF0ZXM+PGRhdGU+SmFuPC9kYXRlPjwvcHViLWRhdGVzPjwvZGF0ZXM+PGlzYm4+MTA1
OC04Mzg4IChQcmludCkmI3hEOzEwNTgtODM4OCAoTGlua2luZyk8L2lzYm4+PGFjY2Vzc2lvbi1u
dW0+MTQ2OTk1OTA8L2FjY2Vzc2lvbi1udW0+PHVybHM+PHJlbGF0ZWQtdXJscz48dXJsPmh0dHA6
Ly93d3cubmNiaS5ubG0ubmloLmdvdi9wdWJtZWQvMTQ2OTk1OTA8L3VybD48L3JlbGF0ZWQtdXJs
cz48L3VybHM+PGN1c3RvbTI+UE1DMTYzNTgwOTwvY3VzdG9tMj48ZWxlY3Ryb25pYy1yZXNvdXJj
ZS1udW0+MTAuMTAwMi9kdmR5LjEwNDgwPC9lbGVjdHJvbmljLXJlc291cmNlLW51bT48L3JlY29y
ZD48L0NpdGU+PENpdGU+PEF1dGhvcj5TbGFjazwvQXV0aG9yPjxZZWFyPjE5ODc8L1llYXI+PFJl
Y051bT4xMDUyMDwvUmVjTnVtPjxyZWNvcmQ+PHJlYy1udW1iZXI+MTA1MjA8L3JlYy1udW1iZXI+
PGZvcmVpZ24ta2V5cz48a2V5IGFwcD0iRU4iIGRiLWlkPSIyMnA1ZnBzeDg5c3Q5cGU5OXY1eHMy
eDFkMmRleDVyd3Q1OTAiIHRpbWVzdGFtcD0iMTU2MzQ2Mzg1MyI+MTA1MjA8L2tleT48L2ZvcmVp
Z24ta2V5cz48cmVmLXR5cGUgbmFtZT0iSm91cm5hbCBBcnRpY2xlIj4xNzwvcmVmLXR5cGU+PGNv
bnRyaWJ1dG9ycz48YXV0aG9ycz48YXV0aG9yPlNsYWNrLCBKLiBNLjwvYXV0aG9yPjxhdXRob3I+
RGFybGluZ3RvbiwgQi4gRy48L2F1dGhvcj48YXV0aG9yPkhlYXRoLCBKLiBLLjwvYXV0aG9yPjxh
dXRob3I+R29kc2F2ZSwgUy4gRi48L2F1dGhvcj48L2F1dGhvcnM+PC9jb250cmlidXRvcnM+PHRp
dGxlcz48dGl0bGU+TWVzb2Rlcm0gaW5kdWN0aW9uIGluIGVhcmx5IFhlbm9wdXMgZW1icnlvcyBi
eSBoZXBhcmluLWJpbmRpbmcgZ3Jvd3RoIGZhY3RvcnM8L3RpdGxlPjxzZWNvbmRhcnktdGl0bGU+
TmF0dXJlPC9zZWNvbmRhcnktdGl0bGU+PC90aXRsZXM+PHBlcmlvZGljYWw+PGZ1bGwtdGl0bGU+
TmF0dXJlPC9mdWxsLXRpdGxlPjwvcGVyaW9kaWNhbD48cGFnZXM+MTk3LTIwMDwvcGFnZXM+PHZv
bHVtZT4zMjY8L3ZvbHVtZT48bnVtYmVyPjYxMDk8L251bWJlcj48a2V5d29yZHM+PGtleXdvcmQ+
QW5pbWFsczwva2V5d29yZD48a2V5d29yZD5DZWxsIEN5Y2xlL2RydWcgZWZmZWN0czwva2V5d29y
ZD48a2V5d29yZD5Eb3NlLVJlc3BvbnNlIFJlbGF0aW9uc2hpcCwgRHJ1Zzwva2V5d29yZD48a2V5
d29yZD5GaWJyb2JsYXN0IEdyb3d0aCBGYWN0b3JzLypwaGFybWFjb2xvZ3k8L2tleXdvcmQ+PGtl
eXdvcmQ+R3Jvd3RoIFN1YnN0YW5jZXMvKnBoYXJtYWNvbG9neTwva2V5d29yZD48a2V5d29yZD5I
ZXBhcmluLyptZXRhYm9saXNtL3BoYXJtYWNvbG9neTwva2V5d29yZD48a2V5d29yZD5JbnRlcnBo
YXNlPC9rZXl3b3JkPjxrZXl3b3JkPk1lc29kZXJtL2N5dG9sb2d5PC9rZXl3b3JkPjxrZXl3b3Jk
Pk1vcnBob2dlbmVzaXMvZHJ1ZyBlZmZlY3RzPC9rZXl3b3JkPjxrZXl3b3JkPlByb3RlaW4gQmlu
ZGluZzwva2V5d29yZD48a2V5d29yZD5UaW1lIEZhY3RvcnM8L2tleXdvcmQ+PGtleXdvcmQ+WGVu
b3B1cyBsYWV2aXMvKmVtYnJ5b2xvZ3k8L2tleXdvcmQ+PC9rZXl3b3Jkcz48ZGF0ZXM+PHllYXI+
MTk4NzwveWVhcj48cHViLWRhdGVzPjxkYXRlPk1hciAxMi0xODwvZGF0ZT48L3B1Yi1kYXRlcz48
L2RhdGVzPjxpc2JuPjAwMjgtMDgzNiAoUHJpbnQpJiN4RDswMDI4LTA4MzYgKExpbmtpbmcpPC9p
c2JuPjxhY2Nlc3Npb24tbnVtPjM4MjE4OTU8L2FjY2Vzc2lvbi1udW0+PHVybHM+PHJlbGF0ZWQt
dXJscz48dXJsPmh0dHBzOi8vd3d3Lm5jYmkubmxtLm5paC5nb3YvcHVibWVkLzM4MjE4OTU8L3Vy
bD48L3JlbGF0ZWQtdXJscz48L3VybHM+PGVsZWN0cm9uaWMtcmVzb3VyY2UtbnVtPjEwLjEwMzgv
MzI2MTk3YTA8L2VsZWN0cm9uaWMtcmVzb3VyY2UtbnVtPjwvcmVjb3JkPjwvQ2l0ZT48Q2l0ZT48
QXV0aG9yPktpbWVsbWFuPC9BdXRob3I+PFllYXI+MTk4NzwvWWVhcj48UmVjTnVtPjEwNTE5PC9S
ZWNOdW0+PHJlY29yZD48cmVjLW51bWJlcj4xMDUxOTwvcmVjLW51bWJlcj48Zm9yZWlnbi1rZXlz
PjxrZXkgYXBwPSJFTiIgZGItaWQ9IjIycDVmcHN4ODlzdDlwZTk5djV4czJ4MWQyZGV4NXJ3dDU5
MCIgdGltZXN0YW1wPSIxNTYzNDYzODI4Ij4xMDUxOTwva2V5PjwvZm9yZWlnbi1rZXlzPjxyZWYt
dHlwZSBuYW1lPSJKb3VybmFsIEFydGljbGUiPjE3PC9yZWYtdHlwZT48Y29udHJpYnV0b3JzPjxh
dXRob3JzPjxhdXRob3I+S2ltZWxtYW4sIEQuPC9hdXRob3I+PGF1dGhvcj5LaXJzY2huZXIsIE0u
PC9hdXRob3I+PC9hdXRob3JzPjwvY29udHJpYnV0b3JzPjxhdXRoLWFkZHJlc3M+RGVwYXJ0bWVu
dCBvZiBCaW9jaGVtaXN0cnkgYW5kIEJpb3BoeXNpY3MsIFVuaXZlcnNpdHkgb2YgQ2FsaWZvcm5p
YSwgU2FuIEZyYW5jaXNjbyA5NDE0My0wNDQ0LjwvYXV0aC1hZGRyZXNzPjx0aXRsZXM+PHRpdGxl
PlN5bmVyZ2lzdGljIGluZHVjdGlvbiBvZiBtZXNvZGVybSBieSBGR0YgYW5kIFRHRi1iZXRhIGFu
ZCB0aGUgaWRlbnRpZmljYXRpb24gb2YgYW4gbVJOQSBjb2RpbmcgZm9yIEZHRiBpbiB0aGUgZWFy
bHkgWGVub3B1cyBlbWJyeW88L3RpdGxlPjxzZWNvbmRhcnktdGl0bGU+Q2VsbDwvc2Vjb25kYXJ5
LXRpdGxlPjwvdGl0bGVzPjxwZXJpb2RpY2FsPjxmdWxsLXRpdGxlPkNlbGw8L2Z1bGwtdGl0bGU+
PC9wZXJpb2RpY2FsPjxwYWdlcz44NjktNzc8L3BhZ2VzPjx2b2x1bWU+NTE8L3ZvbHVtZT48bnVt
YmVyPjU8L251bWJlcj48a2V5d29yZHM+PGtleXdvcmQ+QWN0aW5zL21ldGFib2xpc208L2tleXdv
cmQ+PGtleXdvcmQ+QW1pbm8gQWNpZCBTZXF1ZW5jZTwva2V5d29yZD48a2V5d29yZD5BbmltYWxz
PC9rZXl3b3JkPjxrZXl3b3JkPkJhc2UgU2VxdWVuY2U8L2tleXdvcmQ+PGtleXdvcmQ+Q2VsbCBE
aWZmZXJlbnRpYXRpb24vKmRydWcgZWZmZWN0czwva2V5d29yZD48a2V5d29yZD5Eb3NlLVJlc3Bv
bnNlIFJlbGF0aW9uc2hpcCwgRHJ1Zzwva2V5d29yZD48a2V5d29yZD5EcnVnIFN5bmVyZ2lzbTwv
a2V5d29yZD48a2V5d29yZD5FbWJyeW8sIE5vbm1hbW1hbGlhbi9kcnVnIGVmZmVjdHMvcGh5c2lv
bG9neTwva2V5d29yZD48a2V5d29yZD5FbWJyeW9uaWMgSW5kdWN0aW9uLypkcnVnIGVmZmVjdHM8
L2tleXdvcmQ+PGtleXdvcmQ+Rmlicm9ibGFzdCBHcm93dGggRmFjdG9ycy9nZW5ldGljcy8qcGhh
cm1hY29sb2d5PC9rZXl3b3JkPjxrZXl3b3JkPkhlYXJ0L2VtYnJ5b2xvZ3k8L2tleXdvcmQ+PGtl
eXdvcmQ+TWVzb2Rlcm0vKmRydWcgZWZmZWN0cy9waHlzaW9sb2d5PC9rZXl3b3JkPjxrZXl3b3Jk
Pk1vbGVjdWxhciBTZXF1ZW5jZSBEYXRhPC9rZXl3b3JkPjxrZXl3b3JkPk9vY3l0ZXMvbWV0YWJv
bGlzbTwva2V5d29yZD48a2V5d29yZD5QZXB0aWRlcy8qcGhhcm1hY29sb2d5PC9rZXl3b3JkPjxr
ZXl3b3JkPlJOQSwgTWVzc2VuZ2VyLypnZW5ldGljczwva2V5d29yZD48a2V5d29yZD5UcmFuc2Zv
cm1pbmcgR3Jvd3RoIEZhY3RvcnM8L2tleXdvcmQ+PGtleXdvcmQ+WGVub3B1cyBsYWV2aXMvZW1i
cnlvbG9neTwva2V5d29yZD48L2tleXdvcmRzPjxkYXRlcz48eWVhcj4xOTg3PC95ZWFyPjxwdWIt
ZGF0ZXM+PGRhdGU+RGVjIDQ8L2RhdGU+PC9wdWItZGF0ZXM+PC9kYXRlcz48aXNibj4wMDkyLTg2
NzQgKFByaW50KSYjeEQ7MDA5Mi04Njc0IChMaW5raW5nKTwvaXNibj48YWNjZXNzaW9uLW51bT4z
NDc5MjY1PC9hY2Nlc3Npb24tbnVtPjx1cmxzPjxyZWxhdGVkLXVybHM+PHVybD5odHRwczovL3d3
dy5uY2JpLm5sbS5uaWguZ292L3B1Ym1lZC8zNDc5MjY1PC91cmw+PC9yZWxhdGVkLXVybHM+PC91
cmxzPjxlbGVjdHJvbmljLXJlc291cmNlLW51bT4xMC4xMDE2LzAwOTItODY3NCg4Nyk5MDExMC0z
PC9lbGVjdHJvbmljLXJlc291cmNlLW51bT48L3JlY29yZD48L0NpdGU+PC9FbmROb3RlPn==
</w:fldData>
        </w:fldChar>
      </w:r>
      <w:r w:rsidR="00AD49EB" w:rsidRPr="00E6172C">
        <w:rPr>
          <w:lang w:val="en-GB"/>
        </w:rPr>
        <w:instrText xml:space="preserve"> ADDIN EN.CITE </w:instrText>
      </w:r>
      <w:r w:rsidR="00AD49EB" w:rsidRPr="00E6172C">
        <w:rPr>
          <w:lang w:val="en-GB"/>
        </w:rPr>
        <w:fldChar w:fldCharType="begin">
          <w:fldData xml:space="preserve">PEVuZE5vdGU+PENpdGU+PEF1dGhvcj5TaG93ZWxsPC9BdXRob3I+PFllYXI+MjAwNDwvWWVhcj48
UmVjTnVtPjk4Nzc8L1JlY051bT48RGlzcGxheVRleHQ+KEtpbWVsbWFuIGFuZCBLaXJzY2huZXIs
IDE5ODc7IFNob3dlbGwgZXQgYWwuLCAyMDA0OyBTbGFjayBldCBhbC4sIDE5ODcpPC9EaXNwbGF5
VGV4dD48cmVjb3JkPjxyZWMtbnVtYmVyPjk4Nzc8L3JlYy1udW1iZXI+PGZvcmVpZ24ta2V5cz48
a2V5IGFwcD0iRU4iIGRiLWlkPSIyMnA1ZnBzeDg5c3Q5cGU5OXY1eHMyeDFkMmRleDVyd3Q1OTAi
IHRpbWVzdGFtcD0iMTQ0NDkxODI0NyI+OTg3Nzwva2V5PjwvZm9yZWlnbi1rZXlzPjxyZWYtdHlw
ZSBuYW1lPSJKb3VybmFsIEFydGljbGUiPjE3PC9yZWYtdHlwZT48Y29udHJpYnV0b3JzPjxhdXRo
b3JzPjxhdXRob3I+U2hvd2VsbCwgQy48L2F1dGhvcj48YXV0aG9yPkJpbmRlciwgTy48L2F1dGhv
cj48YXV0aG9yPkNvbmxvbiwgRi4gTC48L2F1dGhvcj48L2F1dGhvcnM+PC9jb250cmlidXRvcnM+
PGF1dGgtYWRkcmVzcz5EZXBhcnRtZW50IG9mIEdlbmV0aWNzLCBVbml2ZXJzaXR5IG9mIE5vcnRo
IENhcm9saW5hIGF0IENoYXBlbCBIaWxsLCBDaGFwZWwgSGlsbCwgTm9ydGggQ2Fyb2xpbmEsIFVT
QS48L2F1dGgtYWRkcmVzcz48dGl0bGVzPjx0aXRsZT5ULWJveCBnZW5lcyBpbiBlYXJseSBlbWJy
eW9nZW5lc2lzPC90aXRsZT48c2Vjb25kYXJ5LXRpdGxlPkRldiBEeW48L3NlY29uZGFyeS10aXRs
ZT48L3RpdGxlcz48cGVyaW9kaWNhbD48ZnVsbC10aXRsZT5EZXYgRHluPC9mdWxsLXRpdGxlPjwv
cGVyaW9kaWNhbD48cGFnZXM+MjAxLTE4PC9wYWdlcz48dm9sdW1lPjIyOTwvdm9sdW1lPjxudW1i
ZXI+MTwvbnVtYmVyPjxrZXl3b3Jkcz48a2V5d29yZD5BbWlubyBBY2lkIFNlcXVlbmNlPC9rZXl3
b3JkPjxrZXl3b3JkPkFuaW1hbHM8L2tleXdvcmQ+PGtleXdvcmQ+QmlvbG9naWNhbCBFdm9sdXRp
b248L2tleXdvcmQ+PGtleXdvcmQ+Q2VsbCBEaWZmZXJlbnRpYXRpb248L2tleXdvcmQ+PGtleXdv
cmQ+Q29uc2VydmVkIFNlcXVlbmNlPC9rZXl3b3JkPjxrZXl3b3JkPkVtYnJ5b25pYyBhbmQgRmV0
YWwgRGV2ZWxvcG1lbnQvKmdlbmV0aWNzL3BoeXNpb2xvZ3k8L2tleXdvcmQ+PGtleXdvcmQ+RW5k
b2Rlcm0vY3l0b2xvZ3k8L2tleXdvcmQ+PGtleXdvcmQ+KkZldGFsIFByb3RlaW5zPC9rZXl3b3Jk
PjxrZXl3b3JkPkdlbmUgRXhwcmVzc2lvbiBSZWd1bGF0aW9uLCBEZXZlbG9wbWVudGFsPC9rZXl3
b3JkPjxrZXl3b3JkPk1lc29kZXJtL2N5dG9sb2d5PC9rZXl3b3JkPjxrZXl3b3JkPk1pY2U8L2tl
eXdvcmQ+PGtleXdvcmQ+TW9sZWN1bGFyIFNlcXVlbmNlIERhdGE8L2tleXdvcmQ+PGtleXdvcmQ+
TW9ycGhvZ2VuZXNpczwva2V5d29yZD48a2V5d29yZD5TZXF1ZW5jZSBIb21vbG9neSwgQW1pbm8g
QWNpZDwva2V5d29yZD48a2V5d29yZD5ULUJveCBEb21haW4gUHJvdGVpbnMvKmdlbmV0aWNzL3Bo
eXNpb2xvZ3k8L2tleXdvcmQ+PGtleXdvcmQ+WGVub3B1czwva2V5d29yZD48a2V5d29yZD4qWGVu
b3B1cyBQcm90ZWluczwva2V5d29yZD48L2tleXdvcmRzPjxkYXRlcz48eWVhcj4yMDA0PC95ZWFy
PjxwdWItZGF0ZXM+PGRhdGU+SmFuPC9kYXRlPjwvcHViLWRhdGVzPjwvZGF0ZXM+PGlzYm4+MTA1
OC04Mzg4IChQcmludCkmI3hEOzEwNTgtODM4OCAoTGlua2luZyk8L2lzYm4+PGFjY2Vzc2lvbi1u
dW0+MTQ2OTk1OTA8L2FjY2Vzc2lvbi1udW0+PHVybHM+PHJlbGF0ZWQtdXJscz48dXJsPmh0dHA6
Ly93d3cubmNiaS5ubG0ubmloLmdvdi9wdWJtZWQvMTQ2OTk1OTA8L3VybD48L3JlbGF0ZWQtdXJs
cz48L3VybHM+PGN1c3RvbTI+UE1DMTYzNTgwOTwvY3VzdG9tMj48ZWxlY3Ryb25pYy1yZXNvdXJj
ZS1udW0+MTAuMTAwMi9kdmR5LjEwNDgwPC9lbGVjdHJvbmljLXJlc291cmNlLW51bT48L3JlY29y
ZD48L0NpdGU+PENpdGU+PEF1dGhvcj5TbGFjazwvQXV0aG9yPjxZZWFyPjE5ODc8L1llYXI+PFJl
Y051bT4xMDUyMDwvUmVjTnVtPjxyZWNvcmQ+PHJlYy1udW1iZXI+MTA1MjA8L3JlYy1udW1iZXI+
PGZvcmVpZ24ta2V5cz48a2V5IGFwcD0iRU4iIGRiLWlkPSIyMnA1ZnBzeDg5c3Q5cGU5OXY1eHMy
eDFkMmRleDVyd3Q1OTAiIHRpbWVzdGFtcD0iMTU2MzQ2Mzg1MyI+MTA1MjA8L2tleT48L2ZvcmVp
Z24ta2V5cz48cmVmLXR5cGUgbmFtZT0iSm91cm5hbCBBcnRpY2xlIj4xNzwvcmVmLXR5cGU+PGNv
bnRyaWJ1dG9ycz48YXV0aG9ycz48YXV0aG9yPlNsYWNrLCBKLiBNLjwvYXV0aG9yPjxhdXRob3I+
RGFybGluZ3RvbiwgQi4gRy48L2F1dGhvcj48YXV0aG9yPkhlYXRoLCBKLiBLLjwvYXV0aG9yPjxh
dXRob3I+R29kc2F2ZSwgUy4gRi48L2F1dGhvcj48L2F1dGhvcnM+PC9jb250cmlidXRvcnM+PHRp
dGxlcz48dGl0bGU+TWVzb2Rlcm0gaW5kdWN0aW9uIGluIGVhcmx5IFhlbm9wdXMgZW1icnlvcyBi
eSBoZXBhcmluLWJpbmRpbmcgZ3Jvd3RoIGZhY3RvcnM8L3RpdGxlPjxzZWNvbmRhcnktdGl0bGU+
TmF0dXJlPC9zZWNvbmRhcnktdGl0bGU+PC90aXRsZXM+PHBlcmlvZGljYWw+PGZ1bGwtdGl0bGU+
TmF0dXJlPC9mdWxsLXRpdGxlPjwvcGVyaW9kaWNhbD48cGFnZXM+MTk3LTIwMDwvcGFnZXM+PHZv
bHVtZT4zMjY8L3ZvbHVtZT48bnVtYmVyPjYxMDk8L251bWJlcj48a2V5d29yZHM+PGtleXdvcmQ+
QW5pbWFsczwva2V5d29yZD48a2V5d29yZD5DZWxsIEN5Y2xlL2RydWcgZWZmZWN0czwva2V5d29y
ZD48a2V5d29yZD5Eb3NlLVJlc3BvbnNlIFJlbGF0aW9uc2hpcCwgRHJ1Zzwva2V5d29yZD48a2V5
d29yZD5GaWJyb2JsYXN0IEdyb3d0aCBGYWN0b3JzLypwaGFybWFjb2xvZ3k8L2tleXdvcmQ+PGtl
eXdvcmQ+R3Jvd3RoIFN1YnN0YW5jZXMvKnBoYXJtYWNvbG9neTwva2V5d29yZD48a2V5d29yZD5I
ZXBhcmluLyptZXRhYm9saXNtL3BoYXJtYWNvbG9neTwva2V5d29yZD48a2V5d29yZD5JbnRlcnBo
YXNlPC9rZXl3b3JkPjxrZXl3b3JkPk1lc29kZXJtL2N5dG9sb2d5PC9rZXl3b3JkPjxrZXl3b3Jk
Pk1vcnBob2dlbmVzaXMvZHJ1ZyBlZmZlY3RzPC9rZXl3b3JkPjxrZXl3b3JkPlByb3RlaW4gQmlu
ZGluZzwva2V5d29yZD48a2V5d29yZD5UaW1lIEZhY3RvcnM8L2tleXdvcmQ+PGtleXdvcmQ+WGVu
b3B1cyBsYWV2aXMvKmVtYnJ5b2xvZ3k8L2tleXdvcmQ+PC9rZXl3b3Jkcz48ZGF0ZXM+PHllYXI+
MTk4NzwveWVhcj48cHViLWRhdGVzPjxkYXRlPk1hciAxMi0xODwvZGF0ZT48L3B1Yi1kYXRlcz48
L2RhdGVzPjxpc2JuPjAwMjgtMDgzNiAoUHJpbnQpJiN4RDswMDI4LTA4MzYgKExpbmtpbmcpPC9p
c2JuPjxhY2Nlc3Npb24tbnVtPjM4MjE4OTU8L2FjY2Vzc2lvbi1udW0+PHVybHM+PHJlbGF0ZWQt
dXJscz48dXJsPmh0dHBzOi8vd3d3Lm5jYmkubmxtLm5paC5nb3YvcHVibWVkLzM4MjE4OTU8L3Vy
bD48L3JlbGF0ZWQtdXJscz48L3VybHM+PGVsZWN0cm9uaWMtcmVzb3VyY2UtbnVtPjEwLjEwMzgv
MzI2MTk3YTA8L2VsZWN0cm9uaWMtcmVzb3VyY2UtbnVtPjwvcmVjb3JkPjwvQ2l0ZT48Q2l0ZT48
QXV0aG9yPktpbWVsbWFuPC9BdXRob3I+PFllYXI+MTk4NzwvWWVhcj48UmVjTnVtPjEwNTE5PC9S
ZWNOdW0+PHJlY29yZD48cmVjLW51bWJlcj4xMDUxOTwvcmVjLW51bWJlcj48Zm9yZWlnbi1rZXlz
PjxrZXkgYXBwPSJFTiIgZGItaWQ9IjIycDVmcHN4ODlzdDlwZTk5djV4czJ4MWQyZGV4NXJ3dDU5
MCIgdGltZXN0YW1wPSIxNTYzNDYzODI4Ij4xMDUxOTwva2V5PjwvZm9yZWlnbi1rZXlzPjxyZWYt
dHlwZSBuYW1lPSJKb3VybmFsIEFydGljbGUiPjE3PC9yZWYtdHlwZT48Y29udHJpYnV0b3JzPjxh
dXRob3JzPjxhdXRob3I+S2ltZWxtYW4sIEQuPC9hdXRob3I+PGF1dGhvcj5LaXJzY2huZXIsIE0u
PC9hdXRob3I+PC9hdXRob3JzPjwvY29udHJpYnV0b3JzPjxhdXRoLWFkZHJlc3M+RGVwYXJ0bWVu
dCBvZiBCaW9jaGVtaXN0cnkgYW5kIEJpb3BoeXNpY3MsIFVuaXZlcnNpdHkgb2YgQ2FsaWZvcm5p
YSwgU2FuIEZyYW5jaXNjbyA5NDE0My0wNDQ0LjwvYXV0aC1hZGRyZXNzPjx0aXRsZXM+PHRpdGxl
PlN5bmVyZ2lzdGljIGluZHVjdGlvbiBvZiBtZXNvZGVybSBieSBGR0YgYW5kIFRHRi1iZXRhIGFu
ZCB0aGUgaWRlbnRpZmljYXRpb24gb2YgYW4gbVJOQSBjb2RpbmcgZm9yIEZHRiBpbiB0aGUgZWFy
bHkgWGVub3B1cyBlbWJyeW88L3RpdGxlPjxzZWNvbmRhcnktdGl0bGU+Q2VsbDwvc2Vjb25kYXJ5
LXRpdGxlPjwvdGl0bGVzPjxwZXJpb2RpY2FsPjxmdWxsLXRpdGxlPkNlbGw8L2Z1bGwtdGl0bGU+
PC9wZXJpb2RpY2FsPjxwYWdlcz44NjktNzc8L3BhZ2VzPjx2b2x1bWU+NTE8L3ZvbHVtZT48bnVt
YmVyPjU8L251bWJlcj48a2V5d29yZHM+PGtleXdvcmQ+QWN0aW5zL21ldGFib2xpc208L2tleXdv
cmQ+PGtleXdvcmQ+QW1pbm8gQWNpZCBTZXF1ZW5jZTwva2V5d29yZD48a2V5d29yZD5BbmltYWxz
PC9rZXl3b3JkPjxrZXl3b3JkPkJhc2UgU2VxdWVuY2U8L2tleXdvcmQ+PGtleXdvcmQ+Q2VsbCBE
aWZmZXJlbnRpYXRpb24vKmRydWcgZWZmZWN0czwva2V5d29yZD48a2V5d29yZD5Eb3NlLVJlc3Bv
bnNlIFJlbGF0aW9uc2hpcCwgRHJ1Zzwva2V5d29yZD48a2V5d29yZD5EcnVnIFN5bmVyZ2lzbTwv
a2V5d29yZD48a2V5d29yZD5FbWJyeW8sIE5vbm1hbW1hbGlhbi9kcnVnIGVmZmVjdHMvcGh5c2lv
bG9neTwva2V5d29yZD48a2V5d29yZD5FbWJyeW9uaWMgSW5kdWN0aW9uLypkcnVnIGVmZmVjdHM8
L2tleXdvcmQ+PGtleXdvcmQ+Rmlicm9ibGFzdCBHcm93dGggRmFjdG9ycy9nZW5ldGljcy8qcGhh
cm1hY29sb2d5PC9rZXl3b3JkPjxrZXl3b3JkPkhlYXJ0L2VtYnJ5b2xvZ3k8L2tleXdvcmQ+PGtl
eXdvcmQ+TWVzb2Rlcm0vKmRydWcgZWZmZWN0cy9waHlzaW9sb2d5PC9rZXl3b3JkPjxrZXl3b3Jk
Pk1vbGVjdWxhciBTZXF1ZW5jZSBEYXRhPC9rZXl3b3JkPjxrZXl3b3JkPk9vY3l0ZXMvbWV0YWJv
bGlzbTwva2V5d29yZD48a2V5d29yZD5QZXB0aWRlcy8qcGhhcm1hY29sb2d5PC9rZXl3b3JkPjxr
ZXl3b3JkPlJOQSwgTWVzc2VuZ2VyLypnZW5ldGljczwva2V5d29yZD48a2V5d29yZD5UcmFuc2Zv
cm1pbmcgR3Jvd3RoIEZhY3RvcnM8L2tleXdvcmQ+PGtleXdvcmQ+WGVub3B1cyBsYWV2aXMvZW1i
cnlvbG9neTwva2V5d29yZD48L2tleXdvcmRzPjxkYXRlcz48eWVhcj4xOTg3PC95ZWFyPjxwdWIt
ZGF0ZXM+PGRhdGU+RGVjIDQ8L2RhdGU+PC9wdWItZGF0ZXM+PC9kYXRlcz48aXNibj4wMDkyLTg2
NzQgKFByaW50KSYjeEQ7MDA5Mi04Njc0IChMaW5raW5nKTwvaXNibj48YWNjZXNzaW9uLW51bT4z
NDc5MjY1PC9hY2Nlc3Npb24tbnVtPjx1cmxzPjxyZWxhdGVkLXVybHM+PHVybD5odHRwczovL3d3
dy5uY2JpLm5sbS5uaWguZ292L3B1Ym1lZC8zNDc5MjY1PC91cmw+PC9yZWxhdGVkLXVybHM+PC91
cmxzPjxlbGVjdHJvbmljLXJlc291cmNlLW51bT4xMC4xMDE2LzAwOTItODY3NCg4Nyk5MDExMC0z
PC9lbGVjdHJvbmljLXJlc291cmNlLW51bT48L3JlY29yZD48L0NpdGU+PC9FbmROb3RlPn==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Pr="00E6172C">
        <w:rPr>
          <w:lang w:val="en-GB"/>
        </w:rPr>
      </w:r>
      <w:r w:rsidRPr="00E6172C">
        <w:rPr>
          <w:lang w:val="en-GB"/>
        </w:rPr>
        <w:fldChar w:fldCharType="separate"/>
      </w:r>
      <w:r w:rsidR="00985F2C" w:rsidRPr="00E6172C">
        <w:rPr>
          <w:noProof/>
          <w:lang w:val="en-GB"/>
        </w:rPr>
        <w:t>(Kimelman and Kirschner, 1987; Showell et al., 2004; Slack et al., 1987)</w:t>
      </w:r>
      <w:r w:rsidRPr="00E6172C">
        <w:rPr>
          <w:lang w:val="en-GB"/>
        </w:rPr>
        <w:fldChar w:fldCharType="end"/>
      </w:r>
      <w:r w:rsidRPr="00E6172C">
        <w:rPr>
          <w:lang w:val="en-GB"/>
        </w:rPr>
        <w:t xml:space="preserve">.  </w:t>
      </w:r>
      <w:r w:rsidR="005B7D1F" w:rsidRPr="00E6172C">
        <w:rPr>
          <w:lang w:val="en-GB"/>
        </w:rPr>
        <w:t>Various</w:t>
      </w:r>
      <w:r w:rsidR="005B7D1F" w:rsidRPr="00E6172C">
        <w:rPr>
          <w:color w:val="FF0000"/>
          <w:lang w:val="en-GB"/>
        </w:rPr>
        <w:t xml:space="preserve"> </w:t>
      </w:r>
      <w:r w:rsidR="005B7D1F" w:rsidRPr="00E6172C">
        <w:rPr>
          <w:lang w:val="en-GB"/>
        </w:rPr>
        <w:t xml:space="preserve">Fgf family members are expressed close to myogenic zones during vertebrate gastrulation </w:t>
      </w:r>
      <w:r w:rsidR="005B7D1F" w:rsidRPr="00E6172C">
        <w:rPr>
          <w:lang w:val="en-GB"/>
        </w:rPr>
        <w:fldChar w:fldCharType="begin">
          <w:fldData xml:space="preserve">PEVuZE5vdGU+PENpdGU+PEF1dGhvcj5Jc2FhY3M8L0F1dGhvcj48WWVhcj4yMDA3PC9ZZWFyPjxS
ZWNOdW0+OTM3OTwvUmVjTnVtPjxEaXNwbGF5VGV4dD4oSXNhYWNzIGV0IGFsLiwgMjAwNzsgSXRv
aCBhbmQgS29uaXNoaSwgMjAwNzsgV2lsa2luc29uIGV0IGFsLiwgMTk4OCk8L0Rpc3BsYXlUZXh0
PjxyZWNvcmQ+PHJlYy1udW1iZXI+OTM3OTwvcmVjLW51bWJlcj48Zm9yZWlnbi1rZXlzPjxrZXkg
YXBwPSJFTiIgZGItaWQ9IjIycDVmcHN4ODlzdDlwZTk5djV4czJ4MWQyZGV4NXJ3dDU5MCIgdGlt
ZXN0YW1wPSIxMzkwODI1NjA2Ij45Mzc5PC9rZXk+PC9mb3JlaWduLWtleXM+PHJlZi10eXBlIG5h
bWU9IkpvdXJuYWwgQXJ0aWNsZSI+MTc8L3JlZi10eXBlPjxjb250cmlidXRvcnM+PGF1dGhvcnM+
PGF1dGhvcj5Jc2FhY3MsIEguIFYuPC9hdXRob3I+PGF1dGhvcj5EZWNvbmluY2ssIEEuIEUuPC9h
dXRob3I+PGF1dGhvcj5Qb3duYWxsLCBNLiBFLjwvYXV0aG9yPjwvYXV0aG9ycz48L2NvbnRyaWJ1
dG9ycz48YXV0aC1hZGRyZXNzPkFyZWEgMTEsIERlcGFydG1lbnQgb2YgQmlvbG9neSwgVW5pdmVy
c2l0eSBvZiBZb3JrLCBZb3JrIFlPMTAgNVlXLCBVLksuPC9hdXRoLWFkZHJlc3M+PHRpdGxlcz48
dGl0bGU+RkdGNCByZWd1bGF0ZXMgYmxvb2QgYW5kIG11c2NsZSBzcGVjaWZpY2F0aW9uIGluIFhl
bm9wdXMgbGFldmlzPC90aXRsZT48c2Vjb25kYXJ5LXRpdGxlPkJpb2wgQ2VsbDwvc2Vjb25kYXJ5
LXRpdGxlPjxhbHQtdGl0bGU+QmlvbG9neSBvZiB0aGUgY2VsbCAvIHVuZGVyIHRoZSBhdXNwaWNl
cyBvZiB0aGUgRXVyb3BlYW4gQ2VsbCBCaW9sb2d5IE9yZ2FuaXphdGlvbjwvYWx0LXRpdGxlPjwv
dGl0bGVzPjxwZXJpb2RpY2FsPjxmdWxsLXRpdGxlPkJpb2wgQ2VsbDwvZnVsbC10aXRsZT48YWJi
ci0xPkJpb2xvZ3kgb2YgdGhlIGNlbGwgLyB1bmRlciB0aGUgYXVzcGljZXMgb2YgdGhlIEV1cm9w
ZWFuIENlbGwgQmlvbG9neSBPcmdhbml6YXRpb248L2FiYnItMT48L3BlcmlvZGljYWw+PGFsdC1w
ZXJpb2RpY2FsPjxmdWxsLXRpdGxlPkJpb2wgQ2VsbDwvZnVsbC10aXRsZT48YWJici0xPkJpb2xv
Z3kgb2YgdGhlIGNlbGwgLyB1bmRlciB0aGUgYXVzcGljZXMgb2YgdGhlIEV1cm9wZWFuIENlbGwg
QmlvbG9neSBPcmdhbml6YXRpb248L2FiYnItMT48L2FsdC1wZXJpb2RpY2FsPjxwYWdlcz4xNjUt
NzM8L3BhZ2VzPjx2b2x1bWU+OTk8L3ZvbHVtZT48bnVtYmVyPjM8L251bWJlcj48a2V5d29yZHM+
PGtleXdvcmQ+QW5pbWFsczwva2V5d29yZD48a2V5d29yZD5CbGFzdHVsYS9jeXRvbG9neS9kcnVn
IGVmZmVjdHMvbWV0YWJvbGlzbTwva2V5d29yZD48a2V5d29yZD5CbG9vZCBDZWxscy9jeXRvbG9n
eS8qbWV0YWJvbGlzbTwva2V5d29yZD48a2V5d29yZD5Cb2R5IFBhdHRlcm5pbmcvKnBoeXNpb2xv
Z3k8L2tleXdvcmQ+PGtleXdvcmQ+Q2VsbCBEaWZmZXJlbnRpYXRpb24vZ2VuZXRpY3M8L2tleXdv
cmQ+PGtleXdvcmQ+Q2VsbCBMaW5lYWdlL2dlbmV0aWNzPC9rZXl3b3JkPjxrZXl3b3JkPkRvd24t
UmVndWxhdGlvbi9nZW5ldGljczwva2V5d29yZD48a2V5d29yZD5FbWJyeW8sIE5vbm1hbW1hbGlh
bjwva2V5d29yZD48a2V5d29yZD5GaWJyb2JsYXN0IEdyb3d0aCBGYWN0b3IgNC9nZW5ldGljcy8q
bWV0YWJvbGlzbTwva2V5d29yZD48a2V5d29yZD5HYXN0cnVsYS9jeXRvbG9neS9kcnVnIGVmZmVj
dHMvbWV0YWJvbGlzbTwva2V5d29yZD48a2V5d29yZD5HZW5lIEV4cHJlc3Npb24gUmVndWxhdGlv
biwgRGV2ZWxvcG1lbnRhbC9nZW5ldGljczwva2V5d29yZD48a2V5d29yZD5NZXNvZGVybS9jeXRv
bG9neS8qbWV0YWJvbGlzbTwva2V5d29yZD48a2V5d29yZD5NdXNjbGUsIFNrZWxldGFsL2N5dG9s
b2d5LyptZXRhYm9saXNtPC9rZXl3b3JkPjxrZXl3b3JkPk9saWdvbnVjbGVvdGlkZXMsIEFudGlz
ZW5zZS9waGFybWFjb2xvZ3k8L2tleXdvcmQ+PGtleXdvcmQ+UmVjZXB0b3IsIEZpYnJvYmxhc3Qg
R3Jvd3RoIEZhY3RvciwgVHlwZSAxL21ldGFib2xpc20vcGhhcm1hY29sb2d5PC9rZXl3b3JkPjxr
ZXl3b3JkPlNpZ25hbCBUcmFuc2R1Y3Rpb24vZHJ1ZyBlZmZlY3RzL3BoeXNpb2xvZ3k8L2tleXdv
cmQ+PGtleXdvcmQ+WGVub3B1cyBsYWV2aXMvKmVtYnJ5b2xvZ3kvbWV0YWJvbGlzbTwva2V5d29y
ZD48L2tleXdvcmRzPjxkYXRlcz48eWVhcj4yMDA3PC95ZWFyPjxwdWItZGF0ZXM+PGRhdGU+TWFy
PC9kYXRlPjwvcHViLWRhdGVzPjwvZGF0ZXM+PGlzYm4+MDI0OC00OTAwIChQcmludCkmI3hEOzAy
NDgtNDkwMCAoTGlua2luZyk8L2lzYm4+PGFjY2Vzc2lvbi1udW0+MTcwOTIyMDk8L2FjY2Vzc2lv
bi1udW0+PHVybHM+PHJlbGF0ZWQtdXJscz48dXJsPmh0dHA6Ly93d3cubmNiaS5ubG0ubmloLmdv
di9wdWJtZWQvMTcwOTIyMDk8L3VybD48L3JlbGF0ZWQtdXJscz48L3VybHM+PGVsZWN0cm9uaWMt
cmVzb3VyY2UtbnVtPjEwLjEwNDIvQkMyMDA2MDEwMzwvZWxlY3Ryb25pYy1yZXNvdXJjZS1udW0+
PC9yZWNvcmQ+PC9DaXRlPjxDaXRlPjxBdXRob3I+SXRvaDwvQXV0aG9yPjxZZWFyPjIwMDc8L1ll
YXI+PFJlY051bT45Mzc3PC9SZWNOdW0+PHJlY29yZD48cmVjLW51bWJlcj45Mzc3PC9yZWMtbnVt
YmVyPjxmb3JlaWduLWtleXM+PGtleSBhcHA9IkVOIiBkYi1pZD0iMjJwNWZwc3g4OXN0OXBlOTl2
NXhzMngxZDJkZXg1cnd0NTkwIiB0aW1lc3RhbXA9IjEzOTA4MjUyODYiPjkzNzc8L2tleT48L2Zv
cmVpZ24ta2V5cz48cmVmLXR5cGUgbmFtZT0iSm91cm5hbCBBcnRpY2xlIj4xNzwvcmVmLXR5cGU+
PGNvbnRyaWJ1dG9ycz48YXV0aG9ycz48YXV0aG9yPkl0b2gsIE4uPC9hdXRob3I+PGF1dGhvcj5L
b25pc2hpLCBNLjwvYXV0aG9yPjwvYXV0aG9ycz48L2NvbnRyaWJ1dG9ycz48YXV0aC1hZGRyZXNz
PkRlcGFydG1lbnQgb2YgR2VuZXRpYyBCaW9jaGVtaXN0cnksIEt5b3RvIFVuaXZlcnNpdHkgR3Jh
ZHVhdGUgU2Nob29sIG9mIFBoYXJtYWNldXRpY2FsIFNjaWVuY2VzLCBLeW90bywgSmFwYW4uIGl0
b2hub2J1QHBoYXJtLmt5b3RvLXUuYWMuanA8L2F1dGgtYWRkcmVzcz48dGl0bGVzPjx0aXRsZT5U
aGUgemVicmFmaXNoIGZnZiBmYW1pbHk8L3RpdGxlPjxzZWNvbmRhcnktdGl0bGU+WmVicmFmaXNo
PC9zZWNvbmRhcnktdGl0bGU+PGFsdC10aXRsZT5aZWJyYWZpc2g8L2FsdC10aXRsZT48L3RpdGxl
cz48cGVyaW9kaWNhbD48ZnVsbC10aXRsZT5aZWJyYWZpc2g8L2Z1bGwtdGl0bGU+PGFiYnItMT5a
ZWJyYWZpc2g8L2FiYnItMT48L3BlcmlvZGljYWw+PGFsdC1wZXJpb2RpY2FsPjxmdWxsLXRpdGxl
PlplYnJhZmlzaDwvZnVsbC10aXRsZT48YWJici0xPlplYnJhZmlzaDwvYWJici0xPjwvYWx0LXBl
cmlvZGljYWw+PHBhZ2VzPjE3OS04NjwvcGFnZXM+PHZvbHVtZT40PC92b2x1bWU+PG51bWJlcj4z
PC9udW1iZXI+PGtleXdvcmRzPjxrZXl3b3JkPkFuaW1hbHM8L2tleXdvcmQ+PGtleXdvcmQ+Q29t
cHV0YXRpb25hbCBCaW9sb2d5L21ldGhvZHM8L2tleXdvcmQ+PGtleXdvcmQ+RGF0YWJhc2VzLCBO
dWNsZWljIEFjaWQ8L2tleXdvcmQ+PGtleXdvcmQ+RXZvbHV0aW9uLCBNb2xlY3VsYXI8L2tleXdv
cmQ+PGtleXdvcmQ+Rmlicm9ibGFzdCBHcm93dGggRmFjdG9ycy8qZ2VuZXRpY3M8L2tleXdvcmQ+
PGtleXdvcmQ+SHVtYW5zPC9rZXl3b3JkPjxrZXl3b3JkPlBoeWxvZ2VueTwva2V5d29yZD48a2V5
d29yZD5TZXF1ZW5jZSBIb21vbG9neSwgTnVjbGVpYyBBY2lkPC9rZXl3b3JkPjxrZXl3b3JkPlpl
YnJhZmlzaC8qZ2VuZXRpY3M8L2tleXdvcmQ+PC9rZXl3b3Jkcz48ZGF0ZXM+PHllYXI+MjAwNzwv
eWVhcj48cHViLWRhdGVzPjxkYXRlPkZhbGw8L2RhdGU+PC9wdWItZGF0ZXM+PC9kYXRlcz48aXNi
bj4xNTU3LTg1NDIgKEVsZWN0cm9uaWMpJiN4RDsxNTQ1LTg1NDcgKExpbmtpbmcpPC9pc2JuPjxh
Y2Nlc3Npb24tbnVtPjE4MDQxOTIyPC9hY2Nlc3Npb24tbnVtPjx1cmxzPjxyZWxhdGVkLXVybHM+
PHVybD5odHRwOi8vd3d3Lm5jYmkubmxtLm5paC5nb3YvcHVibWVkLzE4MDQxOTIyPC91cmw+PC9y
ZWxhdGVkLXVybHM+PC91cmxzPjxlbGVjdHJvbmljLXJlc291cmNlLW51bT4xMC4xMDg5L3plYi4y
MDA3LjA1MDk8L2VsZWN0cm9uaWMtcmVzb3VyY2UtbnVtPjwvcmVjb3JkPjwvQ2l0ZT48Q2l0ZT48
QXV0aG9yPldpbGtpbnNvbjwvQXV0aG9yPjxZZWFyPjE5ODg8L1llYXI+PFJlY051bT45Mzc4PC9S
ZWNOdW0+PHJlY29yZD48cmVjLW51bWJlcj45Mzc4PC9yZWMtbnVtYmVyPjxmb3JlaWduLWtleXM+
PGtleSBhcHA9IkVOIiBkYi1pZD0iMjJwNWZwc3g4OXN0OXBlOTl2NXhzMngxZDJkZXg1cnd0NTkw
IiB0aW1lc3RhbXA9IjEzOTA4MjU0MTEiPjkzNzg8L2tleT48L2ZvcmVpZ24ta2V5cz48cmVmLXR5
cGUgbmFtZT0iSm91cm5hbCBBcnRpY2xlIj4xNzwvcmVmLXR5cGU+PGNvbnRyaWJ1dG9ycz48YXV0
aG9ycz48YXV0aG9yPldpbGtpbnNvbiwgRC4gRy48L2F1dGhvcj48YXV0aG9yPlBldGVycywgRy48
L2F1dGhvcj48YXV0aG9yPkRpY2tzb24sIEMuPC9hdXRob3I+PGF1dGhvcj5NY01haG9uLCBBLiBQ
LjwvYXV0aG9yPjwvYXV0aG9ycz48L2NvbnRyaWJ1dG9ycz48YXV0aC1hZGRyZXNzPkxhYm9yYXRv
cnkgb2YgRGV2ZWxvcG1lbnRhbCBCaW9jaGVtaXN0cnksIE5hdGlvbmFsIEluc3RpdHV0ZSBmb3Ig
TWVkaWNhbCBSZXNlYXJjaCwgTWlsbCBIaWxsLCBMb25kb24sIFVLLjwvYXV0aC1hZGRyZXNzPjx0
aXRsZXM+PHRpdGxlPkV4cHJlc3Npb24gb2YgdGhlIEZHRi1yZWxhdGVkIHByb3RvLW9uY29nZW5l
IGludC0yIGR1cmluZyBnYXN0cnVsYXRpb24gYW5kIG5ldXJ1bGF0aW9uIGluIHRoZSBtb3VzZTwv
dGl0bGU+PHNlY29uZGFyeS10aXRsZT5FTUJPIEo8L3NlY29uZGFyeS10aXRsZT48YWx0LXRpdGxl
PlRoZSBFTUJPIGpvdXJuYWw8L2FsdC10aXRsZT48L3RpdGxlcz48cGVyaW9kaWNhbD48ZnVsbC10
aXRsZT5FTUJPIEo8L2Z1bGwtdGl0bGU+PC9wZXJpb2RpY2FsPjxwYWdlcz42OTEtNTwvcGFnZXM+
PHZvbHVtZT43PC92b2x1bWU+PG51bWJlcj4zPC9udW1iZXI+PGtleXdvcmRzPjxrZXl3b3JkPkFu
aW1hbHM8L2tleXdvcmQ+PGtleXdvcmQ+QnJhaW4vZW1icnlvbG9neS9tZXRhYm9saXNtPC9rZXl3
b3JkPjxrZXl3b3JkPkVtYnJ5bywgTWFtbWFsaWFuLyptZXRhYm9saXNtPC9rZXl3b3JkPjxrZXl3
b3JkPkVuZG9kZXJtL21ldGFib2xpc208L2tleXdvcmQ+PGtleXdvcmQ+Rmlicm9ibGFzdCBHcm93
dGggRmFjdG9ycy8qcGh5c2lvbG9neTwva2V5d29yZD48a2V5d29yZD4qR2VuZSBFeHByZXNzaW9u
IFJlZ3VsYXRpb248L2tleXdvcmQ+PGtleXdvcmQ+TWVzb2Rlcm0vbWV0YWJvbGlzbTwva2V5d29y
ZD48a2V5d29yZD5NaWNlPC9rZXl3b3JkPjxrZXl3b3JkPk1pY2UsIEluYnJlZCBDQkE8L2tleXdv
cmQ+PGtleXdvcmQ+TnVjbGVpYyBBY2lkIEh5YnJpZGl6YXRpb248L2tleXdvcmQ+PGtleXdvcmQ+
UHJvdG8tT25jb2dlbmUgUHJvdGVpbnMvKm1ldGFib2xpc20vcGh5c2lvbG9neTwva2V5d29yZD48
a2V5d29yZD5STkEsIE1lc3Nlbmdlci8qbWV0YWJvbGlzbS9waHlzaW9sb2d5PC9rZXl3b3JkPjwv
a2V5d29yZHM+PGRhdGVzPjx5ZWFyPjE5ODg8L3llYXI+PHB1Yi1kYXRlcz48ZGF0ZT5NYXI8L2Rh
dGU+PC9wdWItZGF0ZXM+PC9kYXRlcz48aXNibj4wMjYxLTQxODkgKFByaW50KSYjeEQ7MDI2MS00
MTg5IChMaW5raW5nKTwvaXNibj48YWNjZXNzaW9uLW51bT4zMjkzOTk4PC9hY2Nlc3Npb24tbnVt
Pjx1cmxzPjxyZWxhdGVkLXVybHM+PHVybD5odHRwOi8vd3d3Lm5jYmkubmxtLm5paC5nb3YvcHVi
bWVkLzMyOTM5OTg8L3VybD48L3JlbGF0ZWQtdXJscz48L3VybHM+PGN1c3RvbTI+NDU0Mzc0PC9j
dXN0b20yPjwvcmVjb3JkPjwvQ2l0ZT48L0VuZE5vdGU+
</w:fldData>
        </w:fldChar>
      </w:r>
      <w:r w:rsidR="00AD49EB" w:rsidRPr="00E6172C">
        <w:rPr>
          <w:lang w:val="en-GB"/>
        </w:rPr>
        <w:instrText xml:space="preserve"> ADDIN EN.CITE </w:instrText>
      </w:r>
      <w:r w:rsidR="00AD49EB" w:rsidRPr="00E6172C">
        <w:rPr>
          <w:lang w:val="en-GB"/>
        </w:rPr>
        <w:fldChar w:fldCharType="begin">
          <w:fldData xml:space="preserve">PEVuZE5vdGU+PENpdGU+PEF1dGhvcj5Jc2FhY3M8L0F1dGhvcj48WWVhcj4yMDA3PC9ZZWFyPjxS
ZWNOdW0+OTM3OTwvUmVjTnVtPjxEaXNwbGF5VGV4dD4oSXNhYWNzIGV0IGFsLiwgMjAwNzsgSXRv
aCBhbmQgS29uaXNoaSwgMjAwNzsgV2lsa2luc29uIGV0IGFsLiwgMTk4OCk8L0Rpc3BsYXlUZXh0
PjxyZWNvcmQ+PHJlYy1udW1iZXI+OTM3OTwvcmVjLW51bWJlcj48Zm9yZWlnbi1rZXlzPjxrZXkg
YXBwPSJFTiIgZGItaWQ9IjIycDVmcHN4ODlzdDlwZTk5djV4czJ4MWQyZGV4NXJ3dDU5MCIgdGlt
ZXN0YW1wPSIxMzkwODI1NjA2Ij45Mzc5PC9rZXk+PC9mb3JlaWduLWtleXM+PHJlZi10eXBlIG5h
bWU9IkpvdXJuYWwgQXJ0aWNsZSI+MTc8L3JlZi10eXBlPjxjb250cmlidXRvcnM+PGF1dGhvcnM+
PGF1dGhvcj5Jc2FhY3MsIEguIFYuPC9hdXRob3I+PGF1dGhvcj5EZWNvbmluY2ssIEEuIEUuPC9h
dXRob3I+PGF1dGhvcj5Qb3duYWxsLCBNLiBFLjwvYXV0aG9yPjwvYXV0aG9ycz48L2NvbnRyaWJ1
dG9ycz48YXV0aC1hZGRyZXNzPkFyZWEgMTEsIERlcGFydG1lbnQgb2YgQmlvbG9neSwgVW5pdmVy
c2l0eSBvZiBZb3JrLCBZb3JrIFlPMTAgNVlXLCBVLksuPC9hdXRoLWFkZHJlc3M+PHRpdGxlcz48
dGl0bGU+RkdGNCByZWd1bGF0ZXMgYmxvb2QgYW5kIG11c2NsZSBzcGVjaWZpY2F0aW9uIGluIFhl
bm9wdXMgbGFldmlzPC90aXRsZT48c2Vjb25kYXJ5LXRpdGxlPkJpb2wgQ2VsbDwvc2Vjb25kYXJ5
LXRpdGxlPjxhbHQtdGl0bGU+QmlvbG9neSBvZiB0aGUgY2VsbCAvIHVuZGVyIHRoZSBhdXNwaWNl
cyBvZiB0aGUgRXVyb3BlYW4gQ2VsbCBCaW9sb2d5IE9yZ2FuaXphdGlvbjwvYWx0LXRpdGxlPjwv
dGl0bGVzPjxwZXJpb2RpY2FsPjxmdWxsLXRpdGxlPkJpb2wgQ2VsbDwvZnVsbC10aXRsZT48YWJi
ci0xPkJpb2xvZ3kgb2YgdGhlIGNlbGwgLyB1bmRlciB0aGUgYXVzcGljZXMgb2YgdGhlIEV1cm9w
ZWFuIENlbGwgQmlvbG9neSBPcmdhbml6YXRpb248L2FiYnItMT48L3BlcmlvZGljYWw+PGFsdC1w
ZXJpb2RpY2FsPjxmdWxsLXRpdGxlPkJpb2wgQ2VsbDwvZnVsbC10aXRsZT48YWJici0xPkJpb2xv
Z3kgb2YgdGhlIGNlbGwgLyB1bmRlciB0aGUgYXVzcGljZXMgb2YgdGhlIEV1cm9wZWFuIENlbGwg
QmlvbG9neSBPcmdhbml6YXRpb248L2FiYnItMT48L2FsdC1wZXJpb2RpY2FsPjxwYWdlcz4xNjUt
NzM8L3BhZ2VzPjx2b2x1bWU+OTk8L3ZvbHVtZT48bnVtYmVyPjM8L251bWJlcj48a2V5d29yZHM+
PGtleXdvcmQ+QW5pbWFsczwva2V5d29yZD48a2V5d29yZD5CbGFzdHVsYS9jeXRvbG9neS9kcnVn
IGVmZmVjdHMvbWV0YWJvbGlzbTwva2V5d29yZD48a2V5d29yZD5CbG9vZCBDZWxscy9jeXRvbG9n
eS8qbWV0YWJvbGlzbTwva2V5d29yZD48a2V5d29yZD5Cb2R5IFBhdHRlcm5pbmcvKnBoeXNpb2xv
Z3k8L2tleXdvcmQ+PGtleXdvcmQ+Q2VsbCBEaWZmZXJlbnRpYXRpb24vZ2VuZXRpY3M8L2tleXdv
cmQ+PGtleXdvcmQ+Q2VsbCBMaW5lYWdlL2dlbmV0aWNzPC9rZXl3b3JkPjxrZXl3b3JkPkRvd24t
UmVndWxhdGlvbi9nZW5ldGljczwva2V5d29yZD48a2V5d29yZD5FbWJyeW8sIE5vbm1hbW1hbGlh
bjwva2V5d29yZD48a2V5d29yZD5GaWJyb2JsYXN0IEdyb3d0aCBGYWN0b3IgNC9nZW5ldGljcy8q
bWV0YWJvbGlzbTwva2V5d29yZD48a2V5d29yZD5HYXN0cnVsYS9jeXRvbG9neS9kcnVnIGVmZmVj
dHMvbWV0YWJvbGlzbTwva2V5d29yZD48a2V5d29yZD5HZW5lIEV4cHJlc3Npb24gUmVndWxhdGlv
biwgRGV2ZWxvcG1lbnRhbC9nZW5ldGljczwva2V5d29yZD48a2V5d29yZD5NZXNvZGVybS9jeXRv
bG9neS8qbWV0YWJvbGlzbTwva2V5d29yZD48a2V5d29yZD5NdXNjbGUsIFNrZWxldGFsL2N5dG9s
b2d5LyptZXRhYm9saXNtPC9rZXl3b3JkPjxrZXl3b3JkPk9saWdvbnVjbGVvdGlkZXMsIEFudGlz
ZW5zZS9waGFybWFjb2xvZ3k8L2tleXdvcmQ+PGtleXdvcmQ+UmVjZXB0b3IsIEZpYnJvYmxhc3Qg
R3Jvd3RoIEZhY3RvciwgVHlwZSAxL21ldGFib2xpc20vcGhhcm1hY29sb2d5PC9rZXl3b3JkPjxr
ZXl3b3JkPlNpZ25hbCBUcmFuc2R1Y3Rpb24vZHJ1ZyBlZmZlY3RzL3BoeXNpb2xvZ3k8L2tleXdv
cmQ+PGtleXdvcmQ+WGVub3B1cyBsYWV2aXMvKmVtYnJ5b2xvZ3kvbWV0YWJvbGlzbTwva2V5d29y
ZD48L2tleXdvcmRzPjxkYXRlcz48eWVhcj4yMDA3PC95ZWFyPjxwdWItZGF0ZXM+PGRhdGU+TWFy
PC9kYXRlPjwvcHViLWRhdGVzPjwvZGF0ZXM+PGlzYm4+MDI0OC00OTAwIChQcmludCkmI3hEOzAy
NDgtNDkwMCAoTGlua2luZyk8L2lzYm4+PGFjY2Vzc2lvbi1udW0+MTcwOTIyMDk8L2FjY2Vzc2lv
bi1udW0+PHVybHM+PHJlbGF0ZWQtdXJscz48dXJsPmh0dHA6Ly93d3cubmNiaS5ubG0ubmloLmdv
di9wdWJtZWQvMTcwOTIyMDk8L3VybD48L3JlbGF0ZWQtdXJscz48L3VybHM+PGVsZWN0cm9uaWMt
cmVzb3VyY2UtbnVtPjEwLjEwNDIvQkMyMDA2MDEwMzwvZWxlY3Ryb25pYy1yZXNvdXJjZS1udW0+
PC9yZWNvcmQ+PC9DaXRlPjxDaXRlPjxBdXRob3I+SXRvaDwvQXV0aG9yPjxZZWFyPjIwMDc8L1ll
YXI+PFJlY051bT45Mzc3PC9SZWNOdW0+PHJlY29yZD48cmVjLW51bWJlcj45Mzc3PC9yZWMtbnVt
YmVyPjxmb3JlaWduLWtleXM+PGtleSBhcHA9IkVOIiBkYi1pZD0iMjJwNWZwc3g4OXN0OXBlOTl2
NXhzMngxZDJkZXg1cnd0NTkwIiB0aW1lc3RhbXA9IjEzOTA4MjUyODYiPjkzNzc8L2tleT48L2Zv
cmVpZ24ta2V5cz48cmVmLXR5cGUgbmFtZT0iSm91cm5hbCBBcnRpY2xlIj4xNzwvcmVmLXR5cGU+
PGNvbnRyaWJ1dG9ycz48YXV0aG9ycz48YXV0aG9yPkl0b2gsIE4uPC9hdXRob3I+PGF1dGhvcj5L
b25pc2hpLCBNLjwvYXV0aG9yPjwvYXV0aG9ycz48L2NvbnRyaWJ1dG9ycz48YXV0aC1hZGRyZXNz
PkRlcGFydG1lbnQgb2YgR2VuZXRpYyBCaW9jaGVtaXN0cnksIEt5b3RvIFVuaXZlcnNpdHkgR3Jh
ZHVhdGUgU2Nob29sIG9mIFBoYXJtYWNldXRpY2FsIFNjaWVuY2VzLCBLeW90bywgSmFwYW4uIGl0
b2hub2J1QHBoYXJtLmt5b3RvLXUuYWMuanA8L2F1dGgtYWRkcmVzcz48dGl0bGVzPjx0aXRsZT5U
aGUgemVicmFmaXNoIGZnZiBmYW1pbHk8L3RpdGxlPjxzZWNvbmRhcnktdGl0bGU+WmVicmFmaXNo
PC9zZWNvbmRhcnktdGl0bGU+PGFsdC10aXRsZT5aZWJyYWZpc2g8L2FsdC10aXRsZT48L3RpdGxl
cz48cGVyaW9kaWNhbD48ZnVsbC10aXRsZT5aZWJyYWZpc2g8L2Z1bGwtdGl0bGU+PGFiYnItMT5a
ZWJyYWZpc2g8L2FiYnItMT48L3BlcmlvZGljYWw+PGFsdC1wZXJpb2RpY2FsPjxmdWxsLXRpdGxl
PlplYnJhZmlzaDwvZnVsbC10aXRsZT48YWJici0xPlplYnJhZmlzaDwvYWJici0xPjwvYWx0LXBl
cmlvZGljYWw+PHBhZ2VzPjE3OS04NjwvcGFnZXM+PHZvbHVtZT40PC92b2x1bWU+PG51bWJlcj4z
PC9udW1iZXI+PGtleXdvcmRzPjxrZXl3b3JkPkFuaW1hbHM8L2tleXdvcmQ+PGtleXdvcmQ+Q29t
cHV0YXRpb25hbCBCaW9sb2d5L21ldGhvZHM8L2tleXdvcmQ+PGtleXdvcmQ+RGF0YWJhc2VzLCBO
dWNsZWljIEFjaWQ8L2tleXdvcmQ+PGtleXdvcmQ+RXZvbHV0aW9uLCBNb2xlY3VsYXI8L2tleXdv
cmQ+PGtleXdvcmQ+Rmlicm9ibGFzdCBHcm93dGggRmFjdG9ycy8qZ2VuZXRpY3M8L2tleXdvcmQ+
PGtleXdvcmQ+SHVtYW5zPC9rZXl3b3JkPjxrZXl3b3JkPlBoeWxvZ2VueTwva2V5d29yZD48a2V5
d29yZD5TZXF1ZW5jZSBIb21vbG9neSwgTnVjbGVpYyBBY2lkPC9rZXl3b3JkPjxrZXl3b3JkPlpl
YnJhZmlzaC8qZ2VuZXRpY3M8L2tleXdvcmQ+PC9rZXl3b3Jkcz48ZGF0ZXM+PHllYXI+MjAwNzwv
eWVhcj48cHViLWRhdGVzPjxkYXRlPkZhbGw8L2RhdGU+PC9wdWItZGF0ZXM+PC9kYXRlcz48aXNi
bj4xNTU3LTg1NDIgKEVsZWN0cm9uaWMpJiN4RDsxNTQ1LTg1NDcgKExpbmtpbmcpPC9pc2JuPjxh
Y2Nlc3Npb24tbnVtPjE4MDQxOTIyPC9hY2Nlc3Npb24tbnVtPjx1cmxzPjxyZWxhdGVkLXVybHM+
PHVybD5odHRwOi8vd3d3Lm5jYmkubmxtLm5paC5nb3YvcHVibWVkLzE4MDQxOTIyPC91cmw+PC9y
ZWxhdGVkLXVybHM+PC91cmxzPjxlbGVjdHJvbmljLXJlc291cmNlLW51bT4xMC4xMDg5L3plYi4y
MDA3LjA1MDk8L2VsZWN0cm9uaWMtcmVzb3VyY2UtbnVtPjwvcmVjb3JkPjwvQ2l0ZT48Q2l0ZT48
QXV0aG9yPldpbGtpbnNvbjwvQXV0aG9yPjxZZWFyPjE5ODg8L1llYXI+PFJlY051bT45Mzc4PC9S
ZWNOdW0+PHJlY29yZD48cmVjLW51bWJlcj45Mzc4PC9yZWMtbnVtYmVyPjxmb3JlaWduLWtleXM+
PGtleSBhcHA9IkVOIiBkYi1pZD0iMjJwNWZwc3g4OXN0OXBlOTl2NXhzMngxZDJkZXg1cnd0NTkw
IiB0aW1lc3RhbXA9IjEzOTA4MjU0MTEiPjkzNzg8L2tleT48L2ZvcmVpZ24ta2V5cz48cmVmLXR5
cGUgbmFtZT0iSm91cm5hbCBBcnRpY2xlIj4xNzwvcmVmLXR5cGU+PGNvbnRyaWJ1dG9ycz48YXV0
aG9ycz48YXV0aG9yPldpbGtpbnNvbiwgRC4gRy48L2F1dGhvcj48YXV0aG9yPlBldGVycywgRy48
L2F1dGhvcj48YXV0aG9yPkRpY2tzb24sIEMuPC9hdXRob3I+PGF1dGhvcj5NY01haG9uLCBBLiBQ
LjwvYXV0aG9yPjwvYXV0aG9ycz48L2NvbnRyaWJ1dG9ycz48YXV0aC1hZGRyZXNzPkxhYm9yYXRv
cnkgb2YgRGV2ZWxvcG1lbnRhbCBCaW9jaGVtaXN0cnksIE5hdGlvbmFsIEluc3RpdHV0ZSBmb3Ig
TWVkaWNhbCBSZXNlYXJjaCwgTWlsbCBIaWxsLCBMb25kb24sIFVLLjwvYXV0aC1hZGRyZXNzPjx0
aXRsZXM+PHRpdGxlPkV4cHJlc3Npb24gb2YgdGhlIEZHRi1yZWxhdGVkIHByb3RvLW9uY29nZW5l
IGludC0yIGR1cmluZyBnYXN0cnVsYXRpb24gYW5kIG5ldXJ1bGF0aW9uIGluIHRoZSBtb3VzZTwv
dGl0bGU+PHNlY29uZGFyeS10aXRsZT5FTUJPIEo8L3NlY29uZGFyeS10aXRsZT48YWx0LXRpdGxl
PlRoZSBFTUJPIGpvdXJuYWw8L2FsdC10aXRsZT48L3RpdGxlcz48cGVyaW9kaWNhbD48ZnVsbC10
aXRsZT5FTUJPIEo8L2Z1bGwtdGl0bGU+PC9wZXJpb2RpY2FsPjxwYWdlcz42OTEtNTwvcGFnZXM+
PHZvbHVtZT43PC92b2x1bWU+PG51bWJlcj4zPC9udW1iZXI+PGtleXdvcmRzPjxrZXl3b3JkPkFu
aW1hbHM8L2tleXdvcmQ+PGtleXdvcmQ+QnJhaW4vZW1icnlvbG9neS9tZXRhYm9saXNtPC9rZXl3
b3JkPjxrZXl3b3JkPkVtYnJ5bywgTWFtbWFsaWFuLyptZXRhYm9saXNtPC9rZXl3b3JkPjxrZXl3
b3JkPkVuZG9kZXJtL21ldGFib2xpc208L2tleXdvcmQ+PGtleXdvcmQ+Rmlicm9ibGFzdCBHcm93
dGggRmFjdG9ycy8qcGh5c2lvbG9neTwva2V5d29yZD48a2V5d29yZD4qR2VuZSBFeHByZXNzaW9u
IFJlZ3VsYXRpb248L2tleXdvcmQ+PGtleXdvcmQ+TWVzb2Rlcm0vbWV0YWJvbGlzbTwva2V5d29y
ZD48a2V5d29yZD5NaWNlPC9rZXl3b3JkPjxrZXl3b3JkPk1pY2UsIEluYnJlZCBDQkE8L2tleXdv
cmQ+PGtleXdvcmQ+TnVjbGVpYyBBY2lkIEh5YnJpZGl6YXRpb248L2tleXdvcmQ+PGtleXdvcmQ+
UHJvdG8tT25jb2dlbmUgUHJvdGVpbnMvKm1ldGFib2xpc20vcGh5c2lvbG9neTwva2V5d29yZD48
a2V5d29yZD5STkEsIE1lc3Nlbmdlci8qbWV0YWJvbGlzbS9waHlzaW9sb2d5PC9rZXl3b3JkPjwv
a2V5d29yZHM+PGRhdGVzPjx5ZWFyPjE5ODg8L3llYXI+PHB1Yi1kYXRlcz48ZGF0ZT5NYXI8L2Rh
dGU+PC9wdWItZGF0ZXM+PC9kYXRlcz48aXNibj4wMjYxLTQxODkgKFByaW50KSYjeEQ7MDI2MS00
MTg5IChMaW5raW5nKTwvaXNibj48YWNjZXNzaW9uLW51bT4zMjkzOTk4PC9hY2Nlc3Npb24tbnVt
Pjx1cmxzPjxyZWxhdGVkLXVybHM+PHVybD5odHRwOi8vd3d3Lm5jYmkubmxtLm5paC5nb3YvcHVi
bWVkLzMyOTM5OTg8L3VybD48L3JlbGF0ZWQtdXJscz48L3VybHM+PGN1c3RvbTI+NDU0Mzc0PC9j
dXN0b20yPjwvcmVjb3JkPjwvQ2l0ZT48L0VuZE5vdGU+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5B7D1F" w:rsidRPr="00E6172C">
        <w:rPr>
          <w:lang w:val="en-GB"/>
        </w:rPr>
      </w:r>
      <w:r w:rsidR="005B7D1F" w:rsidRPr="00E6172C">
        <w:rPr>
          <w:lang w:val="en-GB"/>
        </w:rPr>
        <w:fldChar w:fldCharType="separate"/>
      </w:r>
      <w:r w:rsidR="005B7D1F" w:rsidRPr="00E6172C">
        <w:rPr>
          <w:noProof/>
          <w:lang w:val="en-GB"/>
        </w:rPr>
        <w:t>(Isaacs et al., 2007; Itoh and Konishi, 2007; Wilkinson et al., 1988)</w:t>
      </w:r>
      <w:r w:rsidR="005B7D1F" w:rsidRPr="00E6172C">
        <w:rPr>
          <w:lang w:val="en-GB"/>
        </w:rPr>
        <w:fldChar w:fldCharType="end"/>
      </w:r>
      <w:r w:rsidR="005B7D1F" w:rsidRPr="00E6172C">
        <w:rPr>
          <w:lang w:val="en-GB"/>
        </w:rPr>
        <w:t xml:space="preserve">. </w:t>
      </w:r>
      <w:r w:rsidRPr="00E6172C">
        <w:rPr>
          <w:lang w:val="en-GB"/>
        </w:rPr>
        <w:t xml:space="preserve">In zebrafish, Fgf </w:t>
      </w:r>
      <w:r w:rsidR="00381E8C" w:rsidRPr="00E6172C">
        <w:rPr>
          <w:lang w:val="en-GB"/>
        </w:rPr>
        <w:t>signalling</w:t>
      </w:r>
      <w:r w:rsidRPr="00E6172C">
        <w:rPr>
          <w:lang w:val="en-GB"/>
        </w:rPr>
        <w:t xml:space="preserve"> is required for mesendoderm formation, tailbud outgrowth and normal fast myogenesis </w:t>
      </w:r>
      <w:r w:rsidRPr="00E6172C">
        <w:rPr>
          <w:lang w:val="en-GB"/>
        </w:rPr>
        <w:fldChar w:fldCharType="begin">
          <w:fldData xml:space="preserve">PEVuZE5vdGU+PENpdGU+PEF1dGhvcj5HcmlmZmluPC9BdXRob3I+PFllYXI+MTk5NTwvWWVhcj48
UmVjTnVtPjIxNzg8L1JlY051bT48RGlzcGxheVRleHQ+KERyYXBlciBldCBhbC4sIDIwMDM7IEdy
aWZmaW4gZXQgYWwuLCAxOTk1OyBHcm92ZXMgZXQgYWwuLCAyMDA1OyBSZWlmZXJzIGV0IGFsLiwg
MTk5ODsgWWluIGV0IGFsLiwgMjAxOCk8L0Rpc3BsYXlUZXh0PjxyZWNvcmQ+PHJlYy1udW1iZXI+
MjE3ODwvcmVjLW51bWJlcj48Zm9yZWlnbi1rZXlzPjxrZXkgYXBwPSJFTiIgZGItaWQ9IjIycDVm
cHN4ODlzdDlwZTk5djV4czJ4MWQyZGV4NXJ3dDU5MCIgdGltZXN0YW1wPSIwIj4yMTc4PC9rZXk+
PC9mb3JlaWduLWtleXM+PHJlZi10eXBlIG5hbWU9IkpvdXJuYWwgQXJ0aWNsZSI+MTc8L3JlZi10
eXBlPjxjb250cmlidXRvcnM+PGF1dGhvcnM+PGF1dGhvcj5HcmlmZmluLCBLLjwvYXV0aG9yPjxh
dXRob3I+UGF0aWVudCwgUi48L2F1dGhvcj48YXV0aG9yPkhvbGRlciwgTi48L2F1dGhvcj48L2F1
dGhvcnM+PC9jb250cmlidXRvcnM+PHRpdGxlcz48dGl0bGU+PHN0eWxlIGZhY2U9Im5vcm1hbCIg
Zm9udD0iZGVmYXVsdCIgc2l6ZT0iMTAwJSI+QW5hbHlzaXMgb2YgRkdGIGZ1bmN0aW9uIGluIG5v
cm1hbCBhbmQgPC9zdHlsZT48c3R5bGUgZmFjZT0iaXRhbGljIiBmb250PSJkZWZhdWx0IiBzaXpl
PSIxMDAlIj5ubyB0YWlsPC9zdHlsZT48c3R5bGUgZmFjZT0ibm9ybWFsIiBmb250PSJkZWZhdWx0
IiBzaXplPSIxMDAlIj4gemVicmFmaXNoIGVtYnJ5b3MgcmV2ZWFscyBzZXBhcmF0ZSBtZWNoYW5p
c21zIGZvciBmb3JtYXRpb24gb2YgdGhlIHRydW5rIGFuZCB0YWlsPC9zdHlsZT48L3RpdGxlPjxz
ZWNvbmRhcnktdGl0bGU+RGV2ZWxvcG1lbnQ8L3NlY29uZGFyeS10aXRsZT48L3RpdGxlcz48cGVy
aW9kaWNhbD48ZnVsbC10aXRsZT5EZXZlbG9wbWVudDwvZnVsbC10aXRsZT48L3BlcmlvZGljYWw+
PHBhZ2VzPjI5ODMtMjk5NDwvcGFnZXM+PHZvbHVtZT4xMjE8L3ZvbHVtZT48ZGF0ZXM+PHllYXI+
MTk5NTwveWVhcj48L2RhdGVzPjx1cmxzPjwvdXJscz48L3JlY29yZD48L0NpdGU+PENpdGU+PEF1
dGhvcj5SZWlmZXJzPC9BdXRob3I+PFllYXI+MTk5ODwvWWVhcj48UmVjTnVtPjU2NzM8L1JlY051
bT48cmVjb3JkPjxyZWMtbnVtYmVyPjU2NzM8L3JlYy1udW1iZXI+PGZvcmVpZ24ta2V5cz48a2V5
IGFwcD0iRU4iIGRiLWlkPSIyMnA1ZnBzeDg5c3Q5cGU5OXY1eHMyeDFkMmRleDVyd3Q1OTAiIHRp
bWVzdGFtcD0iMCI+NTY3Mzwva2V5PjwvZm9yZWlnbi1rZXlzPjxyZWYtdHlwZSBuYW1lPSJKb3Vy
bmFsIEFydGljbGUiPjE3PC9yZWYtdHlwZT48Y29udHJpYnV0b3JzPjxhdXRob3JzPjxhdXRob3I+
UmVpZmVycywgRi48L2F1dGhvcj48YXV0aG9yPkJvaGxpLCBILjwvYXV0aG9yPjxhdXRob3I+V2Fs
c2gsIEUuQy48L2F1dGhvcj48YXV0aG9yPkNyb3NzbGV5LCBQLkguPC9hdXRob3I+PGF1dGhvcj5T
dGFpbmllciwgRC5ZLjwvYXV0aG9yPjxhdXRob3I+QnJhbmQsIE0uPC9hdXRob3I+PC9hdXRob3Jz
PjwvY29udHJpYnV0b3JzPjx0aXRsZXM+PHRpdGxlPjxzdHlsZSBmYWNlPSJpdGFsaWMiIGZvbnQ9
ImRlZmF1bHQiIHNpemU9IjEwMCUiPkZnZjg8L3N0eWxlPjxzdHlsZSBmYWNlPSJub3JtYWwiIGZv
bnQ9ImRlZmF1bHQiIHNpemU9IjEwMCUiPiBpcyBtdXRhdGVkIGluIHplYnJhZmlzaCA8L3N0eWxl
PjxzdHlsZSBmYWNlPSJpdGFsaWMiIGZvbnQ9ImRlZmF1bHQiIHNpemU9IjEwMCUiPmFjZXJlYmVs
bGFyPC9zdHlsZT48c3R5bGUgZmFjZT0ibm9ybWFsIiBmb250PSJkZWZhdWx0IiBzaXplPSIxMDAl
Ij4gKDwvc3R5bGU+PHN0eWxlIGZhY2U9Iml0YWxpYyIgZm9udD0iZGVmYXVsdCIgc2l6ZT0iMTAw
JSI+YWNlPC9zdHlsZT48c3R5bGUgZmFjZT0ibm9ybWFsIiBmb250PSJkZWZhdWx0IiBzaXplPSIx
MDAlIj4pIG11dGFudHMgYW5kIGlzIHJlcXVpcmVkIGZvciBtYWludGVuYW5jZSBvZiBtaWRicmFp
bi1oaW5kYnJhaW4gYm91bmRhcnkgZGV2ZWxvcG1lbnQgYW5kIHNvbWl0b2dlbmVzaXM8L3N0eWxl
PjwvdGl0bGU+PHNlY29uZGFyeS10aXRsZT5EZXZlbG9wbWVudDwvc2Vjb25kYXJ5LXRpdGxlPjwv
dGl0bGVzPjxwZXJpb2RpY2FsPjxmdWxsLXRpdGxlPkRldmVsb3BtZW50PC9mdWxsLXRpdGxlPjwv
cGVyaW9kaWNhbD48cGFnZXM+MjM4MS0yMzk1PC9wYWdlcz48dm9sdW1lPjEyNTwvdm9sdW1lPjxu
dW1iZXI+MTM8L251bWJlcj48ZGF0ZXM+PHllYXI+MTk5ODwveWVhcj48L2RhdGVzPjx1cmxzPjxy
ZWxhdGVkLXVybHM+PHVybD5odHRwOi8vd3d3Lm5jYmkubmxtLm5paC5nb3YvZW50cmV6L3F1ZXJ5
LmZjZ2k/Y21kPVJldHJpZXZlJmFtcDtkYj1QdWJNZWQmYW1wO2RvcHQ9Q2l0YXRpb24mYW1wO2xp
c3RfdWlkcz05NjA5ODIxPC91cmw+PHVybD5TaW1vbiBIdWdoZXPigJlzIGlQb2Q6UmVwcmludHM6
QnJhbmQ6UmVpZmVycyA5OCBEZXYgZmdmOCxhY2UucGRmPC91cmw+PC9yZWxhdGVkLXVybHM+PC91
cmxzPjwvcmVjb3JkPjwvQ2l0ZT48Q2l0ZT48QXV0aG9yPkdyb3ZlczwvQXV0aG9yPjxZZWFyPjIw
MDU8L1llYXI+PFJlY051bT44MTUxPC9SZWNOdW0+PHJlY29yZD48cmVjLW51bWJlcj44MTUxPC9y
ZWMtbnVtYmVyPjxmb3JlaWduLWtleXM+PGtleSBhcHA9IkVOIiBkYi1pZD0iMjJwNWZwc3g4OXN0
OXBlOTl2NXhzMngxZDJkZXg1cnd0NTkwIiB0aW1lc3RhbXA9IjAiPjgxNTE8L2tleT48L2ZvcmVp
Z24ta2V5cz48cmVmLXR5cGUgbmFtZT0iSm91cm5hbCBBcnRpY2xlIj4xNzwvcmVmLXR5cGU+PGNv
bnRyaWJ1dG9ycz48YXV0aG9ycz48YXV0aG9yPkdyb3ZlcywgSi4gQS48L2F1dGhvcj48YXV0aG9y
PkhhbW1vbmQsIEMuIEwuPC9hdXRob3I+PGF1dGhvcj5IdWdoZXMsIFMuIE0uPC9hdXRob3I+PC9h
dXRob3JzPjwvY29udHJpYnV0b3JzPjxhdXRoLWFkZHJlc3M+TVJDIENlbnRyZSBmb3IgRGV2ZWxv
cG1lbnRhbCBOZXVyb2Jpb2xvZ3kgYW5kIFJhbmRhbGwgRGl2aXNpb24gZm9yIENlbGwgYW5kIE1v
bGVjdWxhciBCaW9waHlzaWNzLCBOZXcgSHVudCZhcG9zO3MgSG91c2UsIEtpbmcmYXBvcztzIENv
bGxlZ2UgTG9uZG9uLCBMb25kb24gU0UxIDFVTCwgVUsuPC9hdXRoLWFkZHJlc3M+PHRpdGxlcz48
dGl0bGU+RmdmOCBkcml2ZXMgbXlvZ2VuaWMgcHJvZ3Jlc3Npb24gb2YgYSBub3ZlbCBsYXRlcmFs
IGZhc3QgbXVzY2xlIGZpYnJlIHBvcHVsYXRpb24gaW4gemVicmFmaXNoPC90aXRsZT48c2Vjb25k
YXJ5LXRpdGxlPkRldmVsb3BtZW50PC9zZWNvbmRhcnktdGl0bGU+PC90aXRsZXM+PHBlcmlvZGlj
YWw+PGZ1bGwtdGl0bGU+RGV2ZWxvcG1lbnQ8L2Z1bGwtdGl0bGU+PC9wZXJpb2RpY2FsPjxwYWdl
cz40MjExLTIyPC9wYWdlcz48dm9sdW1lPjEzMjwvdm9sdW1lPjxudW1iZXI+MTk8L251bWJlcj48
ZWRpdGlvbj4yMDA1LzA4LzI3PC9lZGl0aW9uPjxrZXl3b3Jkcz48a2V5d29yZD5BbmltYWxzPC9r
ZXl3b3JkPjxrZXl3b3JkPkJvZHkgUGF0dGVybmluZy9waHlzaW9sb2d5PC9rZXl3b3JkPjxrZXl3
b3JkPkNlbGwgRGlmZmVyZW50aWF0aW9uPC9rZXl3b3JkPjxrZXl3b3JkPkVtYnJ5bywgTm9ubWFt
bWFsaWFuL21ldGFib2xpc208L2tleXdvcmQ+PGtleXdvcmQ+Rmlicm9ibGFzdCBHcm93dGggRmFj
dG9yIDgvKnBoeXNpb2xvZ3k8L2tleXdvcmQ+PGtleXdvcmQ+SGVkZ2Vob2cgUHJvdGVpbnM8L2tl
eXdvcmQ+PGtleXdvcmQ+TXVzY2xlIEZpYmVycywgRmFzdC1Ud2l0Y2gvY3l0b2xvZ3kvKnBoeXNp
b2xvZ3k8L2tleXdvcmQ+PGtleXdvcmQ+TXlvRCBQcm90ZWluL2Jpb3N5bnRoZXNpczwva2V5d29y
ZD48a2V5d29yZD5NeW9ibGFzdHMvbWV0YWJvbGlzbS8qcGh5c2lvbG9neTwva2V5d29yZD48a2V5
d29yZD5NeW9nZW5pYyBSZWd1bGF0b3J5IEZhY3RvciA1L2Jpb3N5bnRoZXNpczwva2V5d29yZD48
a2V5d29yZD5NeW9nZW5pbi9tZXRhYm9saXNtPC9rZXl3b3JkPjxrZXl3b3JkPlBBWDMgVHJhbnNj
cmlwdGlvbiBGYWN0b3I8L2tleXdvcmQ+PGtleXdvcmQ+UGFpcmVkIEJveCBUcmFuc2NyaXB0aW9u
IEZhY3RvcnMvYmlvc3ludGhlc2lzPC9rZXl3b3JkPjxrZXl3b3JkPlNpZ25hbCBUcmFuc2R1Y3Rp
b248L2tleXdvcmQ+PGtleXdvcmQ+U29taXRlcy8qcGh5c2lvbG9neTwva2V5d29yZD48a2V5d29y
ZD5UcmFucy1BY3RpdmF0b3JzL3BoeXNpb2xvZ3k8L2tleXdvcmQ+PGtleXdvcmQ+WmVicmFmaXNo
L2VtYnJ5b2xvZ3kvKnBoeXNpb2xvZ3k8L2tleXdvcmQ+PGtleXdvcmQ+WmVicmFmaXNoIFByb3Rl
aW5zL2Jpb3N5bnRoZXNpczwva2V5d29yZD48L2tleXdvcmRzPjxkYXRlcz48eWVhcj4yMDA1PC95
ZWFyPjxwdWItZGF0ZXM+PGRhdGU+T2N0PC9kYXRlPjwvcHViLWRhdGVzPjwvZGF0ZXM+PGlzYm4+
MDk1MC0xOTkxIChQcmludCkmI3hEOzA5NTAtMTk5MSAoTGlua2luZyk8L2lzYm4+PGFjY2Vzc2lv
bi1udW0+MTYxMjA2NDI8L2FjY2Vzc2lvbi1udW0+PHVybHM+PHJlbGF0ZWQtdXJscz48dXJsPmh0
dHA6Ly93d3cubmNiaS5ubG0ubmloLmdvdi9lbnRyZXovcXVlcnkuZmNnaT9jbWQ9UmV0cmlldmUm
YW1wO2RiPVB1Yk1lZCZhbXA7ZG9wdD1DaXRhdGlvbiZhbXA7bGlzdF91aWRzPTE2MTIwNjQyIDwv
dXJsPjwvcmVsYXRlZC11cmxzPjwvdXJscz48ZWxlY3Ryb25pYy1yZXNvdXJjZS1udW0+MTAuMTI0
Mi9kZXYuMDE5NTg8L2VsZWN0cm9uaWMtcmVzb3VyY2UtbnVtPjwvcmVjb3JkPjwvQ2l0ZT48Q2l0
ZT48QXV0aG9yPkRyYXBlcjwvQXV0aG9yPjxZZWFyPjIwMDM8L1llYXI+PFJlY051bT42NzI1PC9S
ZWNOdW0+PHJlY29yZD48cmVjLW51bWJlcj42NzI1PC9yZWMtbnVtYmVyPjxmb3JlaWduLWtleXM+
PGtleSBhcHA9IkVOIiBkYi1pZD0iMjJwNWZwc3g4OXN0OXBlOTl2NXhzMngxZDJkZXg1cnd0NTkw
IiB0aW1lc3RhbXA9IjAiPjY3MjU8L2tleT48L2ZvcmVpZ24ta2V5cz48cmVmLXR5cGUgbmFtZT0i
Sm91cm5hbCBBcnRpY2xlIj4xNzwvcmVmLXR5cGU+PGNvbnRyaWJ1dG9ycz48YXV0aG9ycz48YXV0
aG9yPkRyYXBlciwgQi4gVy48L2F1dGhvcj48YXV0aG9yPlN0b2NrLCBELiBXLjwvYXV0aG9yPjxh
dXRob3I+S2ltbWVsLCBDLiBCLjwvYXV0aG9yPjwvYXV0aG9ycz48L2NvbnRyaWJ1dG9ycz48YXV0
aC1hZGRyZXNzPkluc3RpdHV0ZSBvZiBOZXVyb3NjaWVuY2UsIFVuaXZlcnNpdHkgb2YgT3JlZ29u
LCBFdWdlbmUsIE9SIDk3NDAzLCBVU0EuIGRyYXBlckBmcmVkLmZoY3JjLm9yZzwvYXV0aC1hZGRy
ZXNzPjx0aXRsZXM+PHRpdGxlPlplYnJhZmlzaCBmZ2YyNCBmdW5jdGlvbnMgd2l0aCBmZ2Y4IHRv
IHByb21vdGUgcG9zdGVyaW9yIG1lc29kZXJtYWwgZGV2ZWxvcG1lbnQ8L3RpdGxlPjxzZWNvbmRh
cnktdGl0bGU+RGV2ZWxvcG1lbnQ8L3NlY29uZGFyeS10aXRsZT48L3RpdGxlcz48cGVyaW9kaWNh
bD48ZnVsbC10aXRsZT5EZXZlbG9wbWVudDwvZnVsbC10aXRsZT48L3BlcmlvZGljYWw+PHBhZ2Vz
PjQ2MzktNTQ8L3BhZ2VzPjx2b2x1bWU+MTMwPC92b2x1bWU+PG51bWJlcj4xOTwvbnVtYmVyPjxr
ZXl3b3Jkcz48a2V5d29yZD5BbWlubyBBY2lkIFNlcXVlbmNlPC9rZXl3b3JkPjxrZXl3b3JkPkFu
aW1hbHM8L2tleXdvcmQ+PGtleXdvcmQ+RW5oYW5jZXIgRWxlbWVudHMgKEdlbmV0aWNzKTwva2V5
d29yZD48a2V5d29yZD5GaWJyb2JsYXN0IEdyb3d0aCBGYWN0b3JzL2NoZW1pc3RyeS9nZW5ldGlj
cy8qbWV0YWJvbGlzbTwva2V5d29yZD48a2V5d29yZD5HYXN0cnVsYS9jeXRvbG9neS9waHlzaW9s
b2d5PC9rZXl3b3JkPjxrZXl3b3JkPkdlbmUgRXhwcmVzc2lvbiBSZWd1bGF0aW9uLCBEZXZlbG9w
bWVudGFsPC9rZXl3b3JkPjxrZXl3b3JkPkh1bWFuPC9rZXl3b3JkPjxrZXl3b3JkPkxpZ2FuZHM8
L2tleXdvcmQ+PGtleXdvcmQ+TWVzb2Rlcm0vKnBoeXNpb2xvZ3k8L2tleXdvcmQ+PGtleXdvcmQ+
TWljZTwva2V5d29yZD48a2V5d29yZD5Nb2xlY3VsYXIgU2VxdWVuY2UgRGF0YTwva2V5d29yZD48
a2V5d29yZD5PbGlnb251Y2xlb3RpZGVzLCBBbnRpc2Vuc2UvbWV0YWJvbGlzbTwva2V5d29yZD48
a2V5d29yZD5QaHlsb2dlbnk8L2tleXdvcmQ+PGtleXdvcmQ+U2VxdWVuY2UgQWxpZ25tZW50PC9r
ZXl3b3JkPjxrZXl3b3JkPlNpZ25hbCBUcmFuc2R1Y3Rpb24vKnBoeXNpb2xvZ3k8L2tleXdvcmQ+
PGtleXdvcmQ+U3VwcG9ydCwgTm9uLVUuUy4gR292JmFwb3M7dDwva2V5d29yZD48a2V5d29yZD5T
dXBwb3J0LCBVLlMuIEdvdiZhcG9zO3QsIE5vbi1QLkguUy48L2tleXdvcmQ+PGtleXdvcmQ+U3Vw
cG9ydCwgVS5TLiBHb3YmYXBvczt0LCBQLkguUy48L2tleXdvcmQ+PGtleXdvcmQ+VC1Cb3ggRG9t
YWluIFByb3RlaW5zL21ldGFib2xpc208L2tleXdvcmQ+PGtleXdvcmQ+WmVicmFmaXNoL2FuYXRv
bXkgJmFtcDsgaGlzdG9sb2d5LyplbWJyeW9sb2d5L3BoeXNpb2xvZ3k8L2tleXdvcmQ+PGtleXdv
cmQ+WmVicmFmaXNoIFByb3RlaW5zL2NoZW1pc3RyeS9jbGFzc2lmaWNhdGlvbi9nZW5ldGljcy8q
bWV0YWJvbGlzbTwva2V5d29yZD48L2tleXdvcmRzPjxkYXRlcz48eWVhcj4yMDAzPC95ZWFyPjxw
dWItZGF0ZXM+PGRhdGU+T2N0PC9kYXRlPjwvcHViLWRhdGVzPjwvZGF0ZXM+PGFjY2Vzc2lvbi1u
dW0+MTI5MjU1OTA8L2FjY2Vzc2lvbi1udW0+PHVybHM+PHJlbGF0ZWQtdXJscz48dXJsPmh0dHA6
Ly93d3cubmNiaS5ubG0ubmloLmdvdi9lbnRyZXovcXVlcnkuZmNnaT9jbWQ9UmV0cmlldmUmYW1w
O2RiPVB1Yk1lZCZhbXA7ZG9wdD1DaXRhdGlvbiZhbXA7bGlzdF91aWRzPTEyOTI1NTkwPC91cmw+
PC9yZWxhdGVkLXVybHM+PC91cmxzPjwvcmVjb3JkPjwvQ2l0ZT48Q2l0ZT48QXV0aG9yPllpbjwv
QXV0aG9yPjxZZWFyPjIwMTg8L1llYXI+PFJlY051bT4xMDM5MTwvUmVjTnVtPjxyZWNvcmQ+PHJl
Yy1udW1iZXI+MTAzOTE8L3JlYy1udW1iZXI+PGZvcmVpZ24ta2V5cz48a2V5IGFwcD0iRU4iIGRi
LWlkPSIyMnA1ZnBzeDg5c3Q5cGU5OXY1eHMyeDFkMmRleDVyd3Q1OTAiIHRpbWVzdGFtcD0iMTUz
OTQ1NDI5NyI+MTAzOTE8L2tleT48L2ZvcmVpZ24ta2V5cz48cmVmLXR5cGUgbmFtZT0iSm91cm5h
bCBBcnRpY2xlIj4xNzwvcmVmLXR5cGU+PGNvbnRyaWJ1dG9ycz48YXV0aG9ycz48YXV0aG9yPllp
biwgSi48L2F1dGhvcj48YXV0aG9yPkxlZSwgUi48L2F1dGhvcj48YXV0aG9yPk9ubywgWS48L2F1
dGhvcj48YXV0aG9yPkluZ2hhbSwgUC4gVy48L2F1dGhvcj48YXV0aG9yPlNhdW5kZXJzLCBULiBF
LjwvYXV0aG9yPjwvYXV0aG9ycz48L2NvbnRyaWJ1dG9ycz48YXV0aC1hZGRyZXNzPk1lY2hhbm9i
aW9sb2d5IEluc3RpdHV0ZSwgTmF0aW9uYWwgVW5pdmVyc2l0eSBvZiBTaW5nYXBvcmUsIFNpbmdh
cG9yZSwgU2luZ2Fwb3JlLiYjeEQ7SW5zdGl0dXRlIG9mIE1vbGVjdWxhciBhbmQgQ2VsbCBCaW9s
b2d5LCBBZ2VuY3kgZm9yIFNjaWVuY2UsIFRlY2hub2xvZ3kgYW5kIFJlc2VhcmNoLCBQcm90ZW9z
LCBTaW5nYXBvcmUsIFNpbmdhcG9yZS4mI3hEO0xlZSBLb25nIENoaWFuIFNjaG9vbCBvZiBNZWRp
Y2luZSwgTmFueWFuZyBUZWNobm9sb2dpY2FsIFVuaXZlcnNpdHksIFNpbmdhcG9yZSwgU2luZ2Fw
b3JlOyBMaXZpbmcgU3lzdGVtcyBJbnN0aXR1dGUsIFVuaXZlcnNpdHkgb2YgRXhldGVyLCBFeGV0
ZXIsIFVLLiYjeEQ7TGVlIEtvbmcgQ2hpYW4gU2Nob29sIG9mIE1lZGljaW5lLCBOYW55YW5nIFRl
Y2hub2xvZ2ljYWwgVW5pdmVyc2l0eSwgU2luZ2Fwb3JlLCBTaW5nYXBvcmU7IEluc3RpdHV0ZSBv
ZiBNb2xlY3VsYXIgYW5kIENlbGwgQmlvbG9neSwgQWdlbmN5IGZvciBTY2llbmNlLCBUZWNobm9s
b2d5IGFuZCBSZXNlYXJjaCwgUHJvdGVvcywgU2luZ2Fwb3JlLCBTaW5nYXBvcmU7IExpdmluZyBT
eXN0ZW1zIEluc3RpdHV0ZSwgVW5pdmVyc2l0eSBvZiBFeGV0ZXIsIEV4ZXRlciwgVUsuIEVsZWN0
cm9uaWMgYWRkcmVzczogcGluZ2hhbUBudHUuZWR1LnNnLiYjeEQ7TWVjaGFub2Jpb2xvZ3kgSW5z
dGl0dXRlLCBOYXRpb25hbCBVbml2ZXJzaXR5IG9mIFNpbmdhcG9yZSwgU2luZ2Fwb3JlLCBTaW5n
YXBvcmU7IEluc3RpdHV0ZSBvZiBNb2xlY3VsYXIgYW5kIENlbGwgQmlvbG9neSwgQWdlbmN5IGZv
ciBTY2llbmNlLCBUZWNobm9sb2d5IGFuZCBSZXNlYXJjaCwgUHJvdGVvcywgU2luZ2Fwb3JlLCBT
aW5nYXBvcmU7IExpdmluZyBTeXN0ZW1zIEluc3RpdHV0ZSwgVW5pdmVyc2l0eSBvZiBFeGV0ZXIs
IEV4ZXRlciwgVUsuIEVsZWN0cm9uaWMgYWRkcmVzczogZGJzc3RlQG51cy5lZHUuc2cuPC9hdXRo
LWFkZHJlc3M+PHRpdGxlcz48dGl0bGU+U3BhdGlvdGVtcG9yYWwgQ29vcmRpbmF0aW9uIG9mIEZH
RiBhbmQgU2hoIFNpZ25hbGluZyBVbmRlcmxpZXMgdGhlIFNwZWNpZmljYXRpb24gb2YgTXlvYmxh
c3RzIGluIHRoZSBaZWJyYWZpc2ggRW1icnlvPC90aXRsZT48c2Vjb25kYXJ5LXRpdGxlPkRldiBD
ZWxsPC9zZWNvbmRhcnktdGl0bGU+PC90aXRsZXM+PHBlcmlvZGljYWw+PGZ1bGwtdGl0bGU+RGV2
IENlbGw8L2Z1bGwtdGl0bGU+PC9wZXJpb2RpY2FsPjxwYWdlcz43MzUtNzUwIGU0PC9wYWdlcz48
dm9sdW1lPjQ2PC92b2x1bWU+PG51bWJlcj42PC9udW1iZXI+PGtleXdvcmRzPjxrZXl3b3JkPkZH
RiBzaWduYWxpbmc8L2tleXdvcmQ+PGtleXdvcmQ+U29uaWMgaGVkZ2Vob2c8L2tleXdvcmQ+PGtl
eXdvcmQ+YWRheGlhbCBjZWxsczwva2V5d29yZD48a2V5d29yZD5mYXN0IG11c2NsZSBmaWJlcnM8
L2tleXdvcmQ+PGtleXdvcmQ+aW4gdml2byBpbWFnaW5nPC9rZXl3b3JkPjxrZXl3b3JkPm15b2dl
bmVzaXM8L2tleXdvcmQ+PGtleXdvcmQ+c29taXRlIHBvbGFyaXR5PC9rZXl3b3JkPjxrZXl3b3Jk
PnNvbWl0ZSByb3RhdGlvbjwva2V5d29yZD48a2V5d29yZD50ZW1wb3JhbCByZWd1bGF0aW9uPC9r
ZXl3b3JkPjxrZXl3b3JkPnplYnJhZmlzaDwva2V5d29yZD48L2tleXdvcmRzPjxkYXRlcz48eWVh
cj4yMDE4PC95ZWFyPjxwdWItZGF0ZXM+PGRhdGU+U2VwIDI0PC9kYXRlPjwvcHViLWRhdGVzPjwv
ZGF0ZXM+PGlzYm4+MTg3OC0xNTUxIChFbGVjdHJvbmljKSYjeEQ7MTUzNC01ODA3IChMaW5raW5n
KTwvaXNibj48YWNjZXNzaW9uLW51bT4zMDI1MzE2OTwvYWNjZXNzaW9uLW51bT48dXJscz48cmVs
YXRlZC11cmxzPjx1cmw+aHR0cHM6Ly93d3cubmNiaS5ubG0ubmloLmdvdi9wdWJtZWQvMzAyNTMx
Njk8L3VybD48L3JlbGF0ZWQtdXJscz48L3VybHM+PGVsZWN0cm9uaWMtcmVzb3VyY2UtbnVtPjEw
LjEwMTYvai5kZXZjZWwuMjAxOC4wOC4wMjQ8L2VsZWN0cm9uaWMtcmVzb3VyY2UtbnVtPjwvcmVj
b3JkPjwvQ2l0ZT48L0VuZE5vdGU+
</w:fldData>
        </w:fldChar>
      </w:r>
      <w:r w:rsidR="007875AF" w:rsidRPr="00E6172C">
        <w:rPr>
          <w:lang w:val="en-GB"/>
        </w:rPr>
        <w:instrText xml:space="preserve"> ADDIN EN.CITE </w:instrText>
      </w:r>
      <w:r w:rsidR="007875AF" w:rsidRPr="00E6172C">
        <w:rPr>
          <w:lang w:val="en-GB"/>
        </w:rPr>
        <w:fldChar w:fldCharType="begin">
          <w:fldData xml:space="preserve">PEVuZE5vdGU+PENpdGU+PEF1dGhvcj5HcmlmZmluPC9BdXRob3I+PFllYXI+MTk5NTwvWWVhcj48
UmVjTnVtPjIxNzg8L1JlY051bT48RGlzcGxheVRleHQ+KERyYXBlciBldCBhbC4sIDIwMDM7IEdy
aWZmaW4gZXQgYWwuLCAxOTk1OyBHcm92ZXMgZXQgYWwuLCAyMDA1OyBSZWlmZXJzIGV0IGFsLiwg
MTk5ODsgWWluIGV0IGFsLiwgMjAxOCk8L0Rpc3BsYXlUZXh0PjxyZWNvcmQ+PHJlYy1udW1iZXI+
MjE3ODwvcmVjLW51bWJlcj48Zm9yZWlnbi1rZXlzPjxrZXkgYXBwPSJFTiIgZGItaWQ9IjIycDVm
cHN4ODlzdDlwZTk5djV4czJ4MWQyZGV4NXJ3dDU5MCIgdGltZXN0YW1wPSIwIj4yMTc4PC9rZXk+
PC9mb3JlaWduLWtleXM+PHJlZi10eXBlIG5hbWU9IkpvdXJuYWwgQXJ0aWNsZSI+MTc8L3JlZi10
eXBlPjxjb250cmlidXRvcnM+PGF1dGhvcnM+PGF1dGhvcj5HcmlmZmluLCBLLjwvYXV0aG9yPjxh
dXRob3I+UGF0aWVudCwgUi48L2F1dGhvcj48YXV0aG9yPkhvbGRlciwgTi48L2F1dGhvcj48L2F1
dGhvcnM+PC9jb250cmlidXRvcnM+PHRpdGxlcz48dGl0bGU+PHN0eWxlIGZhY2U9Im5vcm1hbCIg
Zm9udD0iZGVmYXVsdCIgc2l6ZT0iMTAwJSI+QW5hbHlzaXMgb2YgRkdGIGZ1bmN0aW9uIGluIG5v
cm1hbCBhbmQgPC9zdHlsZT48c3R5bGUgZmFjZT0iaXRhbGljIiBmb250PSJkZWZhdWx0IiBzaXpl
PSIxMDAlIj5ubyB0YWlsPC9zdHlsZT48c3R5bGUgZmFjZT0ibm9ybWFsIiBmb250PSJkZWZhdWx0
IiBzaXplPSIxMDAlIj4gemVicmFmaXNoIGVtYnJ5b3MgcmV2ZWFscyBzZXBhcmF0ZSBtZWNoYW5p
c21zIGZvciBmb3JtYXRpb24gb2YgdGhlIHRydW5rIGFuZCB0YWlsPC9zdHlsZT48L3RpdGxlPjxz
ZWNvbmRhcnktdGl0bGU+RGV2ZWxvcG1lbnQ8L3NlY29uZGFyeS10aXRsZT48L3RpdGxlcz48cGVy
aW9kaWNhbD48ZnVsbC10aXRsZT5EZXZlbG9wbWVudDwvZnVsbC10aXRsZT48L3BlcmlvZGljYWw+
PHBhZ2VzPjI5ODMtMjk5NDwvcGFnZXM+PHZvbHVtZT4xMjE8L3ZvbHVtZT48ZGF0ZXM+PHllYXI+
MTk5NTwveWVhcj48L2RhdGVzPjx1cmxzPjwvdXJscz48L3JlY29yZD48L0NpdGU+PENpdGU+PEF1
dGhvcj5SZWlmZXJzPC9BdXRob3I+PFllYXI+MTk5ODwvWWVhcj48UmVjTnVtPjU2NzM8L1JlY051
bT48cmVjb3JkPjxyZWMtbnVtYmVyPjU2NzM8L3JlYy1udW1iZXI+PGZvcmVpZ24ta2V5cz48a2V5
IGFwcD0iRU4iIGRiLWlkPSIyMnA1ZnBzeDg5c3Q5cGU5OXY1eHMyeDFkMmRleDVyd3Q1OTAiIHRp
bWVzdGFtcD0iMCI+NTY3Mzwva2V5PjwvZm9yZWlnbi1rZXlzPjxyZWYtdHlwZSBuYW1lPSJKb3Vy
bmFsIEFydGljbGUiPjE3PC9yZWYtdHlwZT48Y29udHJpYnV0b3JzPjxhdXRob3JzPjxhdXRob3I+
UmVpZmVycywgRi48L2F1dGhvcj48YXV0aG9yPkJvaGxpLCBILjwvYXV0aG9yPjxhdXRob3I+V2Fs
c2gsIEUuQy48L2F1dGhvcj48YXV0aG9yPkNyb3NzbGV5LCBQLkguPC9hdXRob3I+PGF1dGhvcj5T
dGFpbmllciwgRC5ZLjwvYXV0aG9yPjxhdXRob3I+QnJhbmQsIE0uPC9hdXRob3I+PC9hdXRob3Jz
PjwvY29udHJpYnV0b3JzPjx0aXRsZXM+PHRpdGxlPjxzdHlsZSBmYWNlPSJpdGFsaWMiIGZvbnQ9
ImRlZmF1bHQiIHNpemU9IjEwMCUiPkZnZjg8L3N0eWxlPjxzdHlsZSBmYWNlPSJub3JtYWwiIGZv
bnQ9ImRlZmF1bHQiIHNpemU9IjEwMCUiPiBpcyBtdXRhdGVkIGluIHplYnJhZmlzaCA8L3N0eWxl
PjxzdHlsZSBmYWNlPSJpdGFsaWMiIGZvbnQ9ImRlZmF1bHQiIHNpemU9IjEwMCUiPmFjZXJlYmVs
bGFyPC9zdHlsZT48c3R5bGUgZmFjZT0ibm9ybWFsIiBmb250PSJkZWZhdWx0IiBzaXplPSIxMDAl
Ij4gKDwvc3R5bGU+PHN0eWxlIGZhY2U9Iml0YWxpYyIgZm9udD0iZGVmYXVsdCIgc2l6ZT0iMTAw
JSI+YWNlPC9zdHlsZT48c3R5bGUgZmFjZT0ibm9ybWFsIiBmb250PSJkZWZhdWx0IiBzaXplPSIx
MDAlIj4pIG11dGFudHMgYW5kIGlzIHJlcXVpcmVkIGZvciBtYWludGVuYW5jZSBvZiBtaWRicmFp
bi1oaW5kYnJhaW4gYm91bmRhcnkgZGV2ZWxvcG1lbnQgYW5kIHNvbWl0b2dlbmVzaXM8L3N0eWxl
PjwvdGl0bGU+PHNlY29uZGFyeS10aXRsZT5EZXZlbG9wbWVudDwvc2Vjb25kYXJ5LXRpdGxlPjwv
dGl0bGVzPjxwZXJpb2RpY2FsPjxmdWxsLXRpdGxlPkRldmVsb3BtZW50PC9mdWxsLXRpdGxlPjwv
cGVyaW9kaWNhbD48cGFnZXM+MjM4MS0yMzk1PC9wYWdlcz48dm9sdW1lPjEyNTwvdm9sdW1lPjxu
dW1iZXI+MTM8L251bWJlcj48ZGF0ZXM+PHllYXI+MTk5ODwveWVhcj48L2RhdGVzPjx1cmxzPjxy
ZWxhdGVkLXVybHM+PHVybD5odHRwOi8vd3d3Lm5jYmkubmxtLm5paC5nb3YvZW50cmV6L3F1ZXJ5
LmZjZ2k/Y21kPVJldHJpZXZlJmFtcDtkYj1QdWJNZWQmYW1wO2RvcHQ9Q2l0YXRpb24mYW1wO2xp
c3RfdWlkcz05NjA5ODIxPC91cmw+PHVybD5TaW1vbiBIdWdoZXPigJlzIGlQb2Q6UmVwcmludHM6
QnJhbmQ6UmVpZmVycyA5OCBEZXYgZmdmOCxhY2UucGRmPC91cmw+PC9yZWxhdGVkLXVybHM+PC91
cmxzPjwvcmVjb3JkPjwvQ2l0ZT48Q2l0ZT48QXV0aG9yPkdyb3ZlczwvQXV0aG9yPjxZZWFyPjIw
MDU8L1llYXI+PFJlY051bT44MTUxPC9SZWNOdW0+PHJlY29yZD48cmVjLW51bWJlcj44MTUxPC9y
ZWMtbnVtYmVyPjxmb3JlaWduLWtleXM+PGtleSBhcHA9IkVOIiBkYi1pZD0iMjJwNWZwc3g4OXN0
OXBlOTl2NXhzMngxZDJkZXg1cnd0NTkwIiB0aW1lc3RhbXA9IjAiPjgxNTE8L2tleT48L2ZvcmVp
Z24ta2V5cz48cmVmLXR5cGUgbmFtZT0iSm91cm5hbCBBcnRpY2xlIj4xNzwvcmVmLXR5cGU+PGNv
bnRyaWJ1dG9ycz48YXV0aG9ycz48YXV0aG9yPkdyb3ZlcywgSi4gQS48L2F1dGhvcj48YXV0aG9y
PkhhbW1vbmQsIEMuIEwuPC9hdXRob3I+PGF1dGhvcj5IdWdoZXMsIFMuIE0uPC9hdXRob3I+PC9h
dXRob3JzPjwvY29udHJpYnV0b3JzPjxhdXRoLWFkZHJlc3M+TVJDIENlbnRyZSBmb3IgRGV2ZWxv
cG1lbnRhbCBOZXVyb2Jpb2xvZ3kgYW5kIFJhbmRhbGwgRGl2aXNpb24gZm9yIENlbGwgYW5kIE1v
bGVjdWxhciBCaW9waHlzaWNzLCBOZXcgSHVudCZhcG9zO3MgSG91c2UsIEtpbmcmYXBvcztzIENv
bGxlZ2UgTG9uZG9uLCBMb25kb24gU0UxIDFVTCwgVUsuPC9hdXRoLWFkZHJlc3M+PHRpdGxlcz48
dGl0bGU+RmdmOCBkcml2ZXMgbXlvZ2VuaWMgcHJvZ3Jlc3Npb24gb2YgYSBub3ZlbCBsYXRlcmFs
IGZhc3QgbXVzY2xlIGZpYnJlIHBvcHVsYXRpb24gaW4gemVicmFmaXNoPC90aXRsZT48c2Vjb25k
YXJ5LXRpdGxlPkRldmVsb3BtZW50PC9zZWNvbmRhcnktdGl0bGU+PC90aXRsZXM+PHBlcmlvZGlj
YWw+PGZ1bGwtdGl0bGU+RGV2ZWxvcG1lbnQ8L2Z1bGwtdGl0bGU+PC9wZXJpb2RpY2FsPjxwYWdl
cz40MjExLTIyPC9wYWdlcz48dm9sdW1lPjEzMjwvdm9sdW1lPjxudW1iZXI+MTk8L251bWJlcj48
ZWRpdGlvbj4yMDA1LzA4LzI3PC9lZGl0aW9uPjxrZXl3b3Jkcz48a2V5d29yZD5BbmltYWxzPC9r
ZXl3b3JkPjxrZXl3b3JkPkJvZHkgUGF0dGVybmluZy9waHlzaW9sb2d5PC9rZXl3b3JkPjxrZXl3
b3JkPkNlbGwgRGlmZmVyZW50aWF0aW9uPC9rZXl3b3JkPjxrZXl3b3JkPkVtYnJ5bywgTm9ubWFt
bWFsaWFuL21ldGFib2xpc208L2tleXdvcmQ+PGtleXdvcmQ+Rmlicm9ibGFzdCBHcm93dGggRmFj
dG9yIDgvKnBoeXNpb2xvZ3k8L2tleXdvcmQ+PGtleXdvcmQ+SGVkZ2Vob2cgUHJvdGVpbnM8L2tl
eXdvcmQ+PGtleXdvcmQ+TXVzY2xlIEZpYmVycywgRmFzdC1Ud2l0Y2gvY3l0b2xvZ3kvKnBoeXNp
b2xvZ3k8L2tleXdvcmQ+PGtleXdvcmQ+TXlvRCBQcm90ZWluL2Jpb3N5bnRoZXNpczwva2V5d29y
ZD48a2V5d29yZD5NeW9ibGFzdHMvbWV0YWJvbGlzbS8qcGh5c2lvbG9neTwva2V5d29yZD48a2V5
d29yZD5NeW9nZW5pYyBSZWd1bGF0b3J5IEZhY3RvciA1L2Jpb3N5bnRoZXNpczwva2V5d29yZD48
a2V5d29yZD5NeW9nZW5pbi9tZXRhYm9saXNtPC9rZXl3b3JkPjxrZXl3b3JkPlBBWDMgVHJhbnNj
cmlwdGlvbiBGYWN0b3I8L2tleXdvcmQ+PGtleXdvcmQ+UGFpcmVkIEJveCBUcmFuc2NyaXB0aW9u
IEZhY3RvcnMvYmlvc3ludGhlc2lzPC9rZXl3b3JkPjxrZXl3b3JkPlNpZ25hbCBUcmFuc2R1Y3Rp
b248L2tleXdvcmQ+PGtleXdvcmQ+U29taXRlcy8qcGh5c2lvbG9neTwva2V5d29yZD48a2V5d29y
ZD5UcmFucy1BY3RpdmF0b3JzL3BoeXNpb2xvZ3k8L2tleXdvcmQ+PGtleXdvcmQ+WmVicmFmaXNo
L2VtYnJ5b2xvZ3kvKnBoeXNpb2xvZ3k8L2tleXdvcmQ+PGtleXdvcmQ+WmVicmFmaXNoIFByb3Rl
aW5zL2Jpb3N5bnRoZXNpczwva2V5d29yZD48L2tleXdvcmRzPjxkYXRlcz48eWVhcj4yMDA1PC95
ZWFyPjxwdWItZGF0ZXM+PGRhdGU+T2N0PC9kYXRlPjwvcHViLWRhdGVzPjwvZGF0ZXM+PGlzYm4+
MDk1MC0xOTkxIChQcmludCkmI3hEOzA5NTAtMTk5MSAoTGlua2luZyk8L2lzYm4+PGFjY2Vzc2lv
bi1udW0+MTYxMjA2NDI8L2FjY2Vzc2lvbi1udW0+PHVybHM+PHJlbGF0ZWQtdXJscz48dXJsPmh0
dHA6Ly93d3cubmNiaS5ubG0ubmloLmdvdi9lbnRyZXovcXVlcnkuZmNnaT9jbWQ9UmV0cmlldmUm
YW1wO2RiPVB1Yk1lZCZhbXA7ZG9wdD1DaXRhdGlvbiZhbXA7bGlzdF91aWRzPTE2MTIwNjQyIDwv
dXJsPjwvcmVsYXRlZC11cmxzPjwvdXJscz48ZWxlY3Ryb25pYy1yZXNvdXJjZS1udW0+MTAuMTI0
Mi9kZXYuMDE5NTg8L2VsZWN0cm9uaWMtcmVzb3VyY2UtbnVtPjwvcmVjb3JkPjwvQ2l0ZT48Q2l0
ZT48QXV0aG9yPkRyYXBlcjwvQXV0aG9yPjxZZWFyPjIwMDM8L1llYXI+PFJlY051bT42NzI1PC9S
ZWNOdW0+PHJlY29yZD48cmVjLW51bWJlcj42NzI1PC9yZWMtbnVtYmVyPjxmb3JlaWduLWtleXM+
PGtleSBhcHA9IkVOIiBkYi1pZD0iMjJwNWZwc3g4OXN0OXBlOTl2NXhzMngxZDJkZXg1cnd0NTkw
IiB0aW1lc3RhbXA9IjAiPjY3MjU8L2tleT48L2ZvcmVpZ24ta2V5cz48cmVmLXR5cGUgbmFtZT0i
Sm91cm5hbCBBcnRpY2xlIj4xNzwvcmVmLXR5cGU+PGNvbnRyaWJ1dG9ycz48YXV0aG9ycz48YXV0
aG9yPkRyYXBlciwgQi4gVy48L2F1dGhvcj48YXV0aG9yPlN0b2NrLCBELiBXLjwvYXV0aG9yPjxh
dXRob3I+S2ltbWVsLCBDLiBCLjwvYXV0aG9yPjwvYXV0aG9ycz48L2NvbnRyaWJ1dG9ycz48YXV0
aC1hZGRyZXNzPkluc3RpdHV0ZSBvZiBOZXVyb3NjaWVuY2UsIFVuaXZlcnNpdHkgb2YgT3JlZ29u
LCBFdWdlbmUsIE9SIDk3NDAzLCBVU0EuIGRyYXBlckBmcmVkLmZoY3JjLm9yZzwvYXV0aC1hZGRy
ZXNzPjx0aXRsZXM+PHRpdGxlPlplYnJhZmlzaCBmZ2YyNCBmdW5jdGlvbnMgd2l0aCBmZ2Y4IHRv
IHByb21vdGUgcG9zdGVyaW9yIG1lc29kZXJtYWwgZGV2ZWxvcG1lbnQ8L3RpdGxlPjxzZWNvbmRh
cnktdGl0bGU+RGV2ZWxvcG1lbnQ8L3NlY29uZGFyeS10aXRsZT48L3RpdGxlcz48cGVyaW9kaWNh
bD48ZnVsbC10aXRsZT5EZXZlbG9wbWVudDwvZnVsbC10aXRsZT48L3BlcmlvZGljYWw+PHBhZ2Vz
PjQ2MzktNTQ8L3BhZ2VzPjx2b2x1bWU+MTMwPC92b2x1bWU+PG51bWJlcj4xOTwvbnVtYmVyPjxr
ZXl3b3Jkcz48a2V5d29yZD5BbWlubyBBY2lkIFNlcXVlbmNlPC9rZXl3b3JkPjxrZXl3b3JkPkFu
aW1hbHM8L2tleXdvcmQ+PGtleXdvcmQ+RW5oYW5jZXIgRWxlbWVudHMgKEdlbmV0aWNzKTwva2V5
d29yZD48a2V5d29yZD5GaWJyb2JsYXN0IEdyb3d0aCBGYWN0b3JzL2NoZW1pc3RyeS9nZW5ldGlj
cy8qbWV0YWJvbGlzbTwva2V5d29yZD48a2V5d29yZD5HYXN0cnVsYS9jeXRvbG9neS9waHlzaW9s
b2d5PC9rZXl3b3JkPjxrZXl3b3JkPkdlbmUgRXhwcmVzc2lvbiBSZWd1bGF0aW9uLCBEZXZlbG9w
bWVudGFsPC9rZXl3b3JkPjxrZXl3b3JkPkh1bWFuPC9rZXl3b3JkPjxrZXl3b3JkPkxpZ2FuZHM8
L2tleXdvcmQ+PGtleXdvcmQ+TWVzb2Rlcm0vKnBoeXNpb2xvZ3k8L2tleXdvcmQ+PGtleXdvcmQ+
TWljZTwva2V5d29yZD48a2V5d29yZD5Nb2xlY3VsYXIgU2VxdWVuY2UgRGF0YTwva2V5d29yZD48
a2V5d29yZD5PbGlnb251Y2xlb3RpZGVzLCBBbnRpc2Vuc2UvbWV0YWJvbGlzbTwva2V5d29yZD48
a2V5d29yZD5QaHlsb2dlbnk8L2tleXdvcmQ+PGtleXdvcmQ+U2VxdWVuY2UgQWxpZ25tZW50PC9r
ZXl3b3JkPjxrZXl3b3JkPlNpZ25hbCBUcmFuc2R1Y3Rpb24vKnBoeXNpb2xvZ3k8L2tleXdvcmQ+
PGtleXdvcmQ+U3VwcG9ydCwgTm9uLVUuUy4gR292JmFwb3M7dDwva2V5d29yZD48a2V5d29yZD5T
dXBwb3J0LCBVLlMuIEdvdiZhcG9zO3QsIE5vbi1QLkguUy48L2tleXdvcmQ+PGtleXdvcmQ+U3Vw
cG9ydCwgVS5TLiBHb3YmYXBvczt0LCBQLkguUy48L2tleXdvcmQ+PGtleXdvcmQ+VC1Cb3ggRG9t
YWluIFByb3RlaW5zL21ldGFib2xpc208L2tleXdvcmQ+PGtleXdvcmQ+WmVicmFmaXNoL2FuYXRv
bXkgJmFtcDsgaGlzdG9sb2d5LyplbWJyeW9sb2d5L3BoeXNpb2xvZ3k8L2tleXdvcmQ+PGtleXdv
cmQ+WmVicmFmaXNoIFByb3RlaW5zL2NoZW1pc3RyeS9jbGFzc2lmaWNhdGlvbi9nZW5ldGljcy8q
bWV0YWJvbGlzbTwva2V5d29yZD48L2tleXdvcmRzPjxkYXRlcz48eWVhcj4yMDAzPC95ZWFyPjxw
dWItZGF0ZXM+PGRhdGU+T2N0PC9kYXRlPjwvcHViLWRhdGVzPjwvZGF0ZXM+PGFjY2Vzc2lvbi1u
dW0+MTI5MjU1OTA8L2FjY2Vzc2lvbi1udW0+PHVybHM+PHJlbGF0ZWQtdXJscz48dXJsPmh0dHA6
Ly93d3cubmNiaS5ubG0ubmloLmdvdi9lbnRyZXovcXVlcnkuZmNnaT9jbWQ9UmV0cmlldmUmYW1w
O2RiPVB1Yk1lZCZhbXA7ZG9wdD1DaXRhdGlvbiZhbXA7bGlzdF91aWRzPTEyOTI1NTkwPC91cmw+
PC9yZWxhdGVkLXVybHM+PC91cmxzPjwvcmVjb3JkPjwvQ2l0ZT48Q2l0ZT48QXV0aG9yPllpbjwv
QXV0aG9yPjxZZWFyPjIwMTg8L1llYXI+PFJlY051bT4xMDM5MTwvUmVjTnVtPjxyZWNvcmQ+PHJl
Yy1udW1iZXI+MTAzOTE8L3JlYy1udW1iZXI+PGZvcmVpZ24ta2V5cz48a2V5IGFwcD0iRU4iIGRi
LWlkPSIyMnA1ZnBzeDg5c3Q5cGU5OXY1eHMyeDFkMmRleDVyd3Q1OTAiIHRpbWVzdGFtcD0iMTUz
OTQ1NDI5NyI+MTAzOTE8L2tleT48L2ZvcmVpZ24ta2V5cz48cmVmLXR5cGUgbmFtZT0iSm91cm5h
bCBBcnRpY2xlIj4xNzwvcmVmLXR5cGU+PGNvbnRyaWJ1dG9ycz48YXV0aG9ycz48YXV0aG9yPllp
biwgSi48L2F1dGhvcj48YXV0aG9yPkxlZSwgUi48L2F1dGhvcj48YXV0aG9yPk9ubywgWS48L2F1
dGhvcj48YXV0aG9yPkluZ2hhbSwgUC4gVy48L2F1dGhvcj48YXV0aG9yPlNhdW5kZXJzLCBULiBF
LjwvYXV0aG9yPjwvYXV0aG9ycz48L2NvbnRyaWJ1dG9ycz48YXV0aC1hZGRyZXNzPk1lY2hhbm9i
aW9sb2d5IEluc3RpdHV0ZSwgTmF0aW9uYWwgVW5pdmVyc2l0eSBvZiBTaW5nYXBvcmUsIFNpbmdh
cG9yZSwgU2luZ2Fwb3JlLiYjeEQ7SW5zdGl0dXRlIG9mIE1vbGVjdWxhciBhbmQgQ2VsbCBCaW9s
b2d5LCBBZ2VuY3kgZm9yIFNjaWVuY2UsIFRlY2hub2xvZ3kgYW5kIFJlc2VhcmNoLCBQcm90ZW9z
LCBTaW5nYXBvcmUsIFNpbmdhcG9yZS4mI3hEO0xlZSBLb25nIENoaWFuIFNjaG9vbCBvZiBNZWRp
Y2luZSwgTmFueWFuZyBUZWNobm9sb2dpY2FsIFVuaXZlcnNpdHksIFNpbmdhcG9yZSwgU2luZ2Fw
b3JlOyBMaXZpbmcgU3lzdGVtcyBJbnN0aXR1dGUsIFVuaXZlcnNpdHkgb2YgRXhldGVyLCBFeGV0
ZXIsIFVLLiYjeEQ7TGVlIEtvbmcgQ2hpYW4gU2Nob29sIG9mIE1lZGljaW5lLCBOYW55YW5nIFRl
Y2hub2xvZ2ljYWwgVW5pdmVyc2l0eSwgU2luZ2Fwb3JlLCBTaW5nYXBvcmU7IEluc3RpdHV0ZSBv
ZiBNb2xlY3VsYXIgYW5kIENlbGwgQmlvbG9neSwgQWdlbmN5IGZvciBTY2llbmNlLCBUZWNobm9s
b2d5IGFuZCBSZXNlYXJjaCwgUHJvdGVvcywgU2luZ2Fwb3JlLCBTaW5nYXBvcmU7IExpdmluZyBT
eXN0ZW1zIEluc3RpdHV0ZSwgVW5pdmVyc2l0eSBvZiBFeGV0ZXIsIEV4ZXRlciwgVUsuIEVsZWN0
cm9uaWMgYWRkcmVzczogcGluZ2hhbUBudHUuZWR1LnNnLiYjeEQ7TWVjaGFub2Jpb2xvZ3kgSW5z
dGl0dXRlLCBOYXRpb25hbCBVbml2ZXJzaXR5IG9mIFNpbmdhcG9yZSwgU2luZ2Fwb3JlLCBTaW5n
YXBvcmU7IEluc3RpdHV0ZSBvZiBNb2xlY3VsYXIgYW5kIENlbGwgQmlvbG9neSwgQWdlbmN5IGZv
ciBTY2llbmNlLCBUZWNobm9sb2d5IGFuZCBSZXNlYXJjaCwgUHJvdGVvcywgU2luZ2Fwb3JlLCBT
aW5nYXBvcmU7IExpdmluZyBTeXN0ZW1zIEluc3RpdHV0ZSwgVW5pdmVyc2l0eSBvZiBFeGV0ZXIs
IEV4ZXRlciwgVUsuIEVsZWN0cm9uaWMgYWRkcmVzczogZGJzc3RlQG51cy5lZHUuc2cuPC9hdXRo
LWFkZHJlc3M+PHRpdGxlcz48dGl0bGU+U3BhdGlvdGVtcG9yYWwgQ29vcmRpbmF0aW9uIG9mIEZH
RiBhbmQgU2hoIFNpZ25hbGluZyBVbmRlcmxpZXMgdGhlIFNwZWNpZmljYXRpb24gb2YgTXlvYmxh
c3RzIGluIHRoZSBaZWJyYWZpc2ggRW1icnlvPC90aXRsZT48c2Vjb25kYXJ5LXRpdGxlPkRldiBD
ZWxsPC9zZWNvbmRhcnktdGl0bGU+PC90aXRsZXM+PHBlcmlvZGljYWw+PGZ1bGwtdGl0bGU+RGV2
IENlbGw8L2Z1bGwtdGl0bGU+PC9wZXJpb2RpY2FsPjxwYWdlcz43MzUtNzUwIGU0PC9wYWdlcz48
dm9sdW1lPjQ2PC92b2x1bWU+PG51bWJlcj42PC9udW1iZXI+PGtleXdvcmRzPjxrZXl3b3JkPkZH
RiBzaWduYWxpbmc8L2tleXdvcmQ+PGtleXdvcmQ+U29uaWMgaGVkZ2Vob2c8L2tleXdvcmQ+PGtl
eXdvcmQ+YWRheGlhbCBjZWxsczwva2V5d29yZD48a2V5d29yZD5mYXN0IG11c2NsZSBmaWJlcnM8
L2tleXdvcmQ+PGtleXdvcmQ+aW4gdml2byBpbWFnaW5nPC9rZXl3b3JkPjxrZXl3b3JkPm15b2dl
bmVzaXM8L2tleXdvcmQ+PGtleXdvcmQ+c29taXRlIHBvbGFyaXR5PC9rZXl3b3JkPjxrZXl3b3Jk
PnNvbWl0ZSByb3RhdGlvbjwva2V5d29yZD48a2V5d29yZD50ZW1wb3JhbCByZWd1bGF0aW9uPC9r
ZXl3b3JkPjxrZXl3b3JkPnplYnJhZmlzaDwva2V5d29yZD48L2tleXdvcmRzPjxkYXRlcz48eWVh
cj4yMDE4PC95ZWFyPjxwdWItZGF0ZXM+PGRhdGU+U2VwIDI0PC9kYXRlPjwvcHViLWRhdGVzPjwv
ZGF0ZXM+PGlzYm4+MTg3OC0xNTUxIChFbGVjdHJvbmljKSYjeEQ7MTUzNC01ODA3IChMaW5raW5n
KTwvaXNibj48YWNjZXNzaW9uLW51bT4zMDI1MzE2OTwvYWNjZXNzaW9uLW51bT48dXJscz48cmVs
YXRlZC11cmxzPjx1cmw+aHR0cHM6Ly93d3cubmNiaS5ubG0ubmloLmdvdi9wdWJtZWQvMzAyNTMx
Njk8L3VybD48L3JlbGF0ZWQtdXJscz48L3VybHM+PGVsZWN0cm9uaWMtcmVzb3VyY2UtbnVtPjEw
LjEwMTYvai5kZXZjZWwuMjAxOC4wOC4wMjQ8L2VsZWN0cm9uaWMtcmVzb3VyY2UtbnVtPjwvcmVj
b3JkPjwvQ2l0ZT48L0VuZE5vdGU+
</w:fldData>
        </w:fldChar>
      </w:r>
      <w:r w:rsidR="007875AF" w:rsidRPr="00E6172C">
        <w:rPr>
          <w:lang w:val="en-GB"/>
        </w:rPr>
        <w:instrText xml:space="preserve"> ADDIN EN.CITE.DATA </w:instrText>
      </w:r>
      <w:r w:rsidR="007875AF" w:rsidRPr="00E6172C">
        <w:rPr>
          <w:lang w:val="en-GB"/>
        </w:rPr>
      </w:r>
      <w:r w:rsidR="007875AF" w:rsidRPr="00E6172C">
        <w:rPr>
          <w:lang w:val="en-GB"/>
        </w:rPr>
        <w:fldChar w:fldCharType="end"/>
      </w:r>
      <w:r w:rsidRPr="00E6172C">
        <w:rPr>
          <w:lang w:val="en-GB"/>
        </w:rPr>
      </w:r>
      <w:r w:rsidRPr="00E6172C">
        <w:rPr>
          <w:lang w:val="en-GB"/>
        </w:rPr>
        <w:fldChar w:fldCharType="separate"/>
      </w:r>
      <w:r w:rsidR="007875AF" w:rsidRPr="00E6172C">
        <w:rPr>
          <w:noProof/>
          <w:lang w:val="en-GB"/>
        </w:rPr>
        <w:t>(Draper et al., 2003; Griffin et al., 1995; Groves et al., 2005; Reifers et al., 1998; Yin et al., 2018)</w:t>
      </w:r>
      <w:r w:rsidRPr="00E6172C">
        <w:rPr>
          <w:lang w:val="en-GB"/>
        </w:rPr>
        <w:fldChar w:fldCharType="end"/>
      </w:r>
      <w:r w:rsidRPr="00E6172C">
        <w:rPr>
          <w:lang w:val="en-GB"/>
        </w:rPr>
        <w:t xml:space="preserve">.  </w:t>
      </w:r>
      <w:r w:rsidR="006B4E1D" w:rsidRPr="00E6172C">
        <w:rPr>
          <w:lang w:val="en-GB"/>
        </w:rPr>
        <w:t>Fgf</w:t>
      </w:r>
      <w:r w:rsidR="00C715CA" w:rsidRPr="00E6172C">
        <w:rPr>
          <w:i/>
          <w:lang w:val="en-GB"/>
        </w:rPr>
        <w:t xml:space="preserve"> </w:t>
      </w:r>
      <w:r w:rsidR="00381E8C" w:rsidRPr="00E6172C">
        <w:rPr>
          <w:lang w:val="en-GB"/>
        </w:rPr>
        <w:t>signalling</w:t>
      </w:r>
      <w:r w:rsidR="00C715CA" w:rsidRPr="00E6172C">
        <w:rPr>
          <w:lang w:val="en-GB"/>
        </w:rPr>
        <w:t xml:space="preserve"> is</w:t>
      </w:r>
      <w:r w:rsidR="0073317B" w:rsidRPr="00E6172C">
        <w:rPr>
          <w:lang w:val="en-GB"/>
        </w:rPr>
        <w:t xml:space="preserve"> also</w:t>
      </w:r>
      <w:r w:rsidR="00C715CA" w:rsidRPr="00E6172C">
        <w:rPr>
          <w:lang w:val="en-GB"/>
        </w:rPr>
        <w:t xml:space="preserve"> </w:t>
      </w:r>
      <w:r w:rsidR="006B4E1D" w:rsidRPr="00E6172C">
        <w:rPr>
          <w:lang w:val="en-GB"/>
        </w:rPr>
        <w:t xml:space="preserve">thought to be </w:t>
      </w:r>
      <w:r w:rsidR="00C715CA" w:rsidRPr="00E6172C">
        <w:rPr>
          <w:lang w:val="en-GB"/>
        </w:rPr>
        <w:t>involved in</w:t>
      </w:r>
      <w:r w:rsidR="00C715CA" w:rsidRPr="00E6172C">
        <w:rPr>
          <w:lang w:val="en-GB" w:eastAsia="zh-CN"/>
        </w:rPr>
        <w:t xml:space="preserve"> early expression</w:t>
      </w:r>
      <w:r w:rsidR="00C715CA" w:rsidRPr="00E6172C">
        <w:rPr>
          <w:i/>
          <w:lang w:val="en-GB" w:eastAsia="zh-CN"/>
        </w:rPr>
        <w:t xml:space="preserve"> </w:t>
      </w:r>
      <w:r w:rsidR="00C715CA" w:rsidRPr="00E6172C">
        <w:rPr>
          <w:lang w:val="en-GB" w:eastAsia="zh-CN"/>
        </w:rPr>
        <w:t xml:space="preserve">of </w:t>
      </w:r>
      <w:r w:rsidR="00C715CA" w:rsidRPr="00E6172C">
        <w:rPr>
          <w:i/>
          <w:lang w:val="en-GB" w:eastAsia="zh-CN"/>
        </w:rPr>
        <w:t xml:space="preserve">myf5 </w:t>
      </w:r>
      <w:r w:rsidR="00C715CA" w:rsidRPr="00E6172C">
        <w:rPr>
          <w:lang w:val="en-GB" w:eastAsia="zh-CN"/>
        </w:rPr>
        <w:t xml:space="preserve">and </w:t>
      </w:r>
      <w:proofErr w:type="spellStart"/>
      <w:r w:rsidR="00C715CA" w:rsidRPr="00E6172C">
        <w:rPr>
          <w:i/>
          <w:lang w:val="en-GB" w:eastAsia="zh-CN"/>
        </w:rPr>
        <w:t>myod</w:t>
      </w:r>
      <w:proofErr w:type="spellEnd"/>
      <w:r w:rsidR="005B7D1F" w:rsidRPr="00E6172C">
        <w:rPr>
          <w:i/>
          <w:lang w:val="en-GB" w:eastAsia="zh-CN"/>
        </w:rPr>
        <w:t xml:space="preserve"> </w:t>
      </w:r>
      <w:r w:rsidR="005B7D1F" w:rsidRPr="00E6172C">
        <w:rPr>
          <w:lang w:val="en-GB" w:eastAsia="zh-CN"/>
        </w:rPr>
        <w:t>in pre-adaxial cells</w:t>
      </w:r>
      <w:r w:rsidR="00C715CA" w:rsidRPr="00E6172C">
        <w:rPr>
          <w:lang w:val="en-GB"/>
        </w:rPr>
        <w:t xml:space="preserve">, </w:t>
      </w:r>
      <w:r w:rsidR="006B4E1D" w:rsidRPr="00E6172C">
        <w:rPr>
          <w:lang w:val="en-GB"/>
        </w:rPr>
        <w:t xml:space="preserve">but </w:t>
      </w:r>
      <w:r w:rsidR="00C715CA" w:rsidRPr="00E6172C">
        <w:rPr>
          <w:lang w:val="en-GB"/>
        </w:rPr>
        <w:t xml:space="preserve">the mechanism of initial induction of </w:t>
      </w:r>
      <w:r w:rsidR="00C715CA" w:rsidRPr="00E6172C">
        <w:rPr>
          <w:i/>
          <w:lang w:val="en-GB"/>
        </w:rPr>
        <w:t xml:space="preserve">myf5 </w:t>
      </w:r>
      <w:r w:rsidR="00C715CA" w:rsidRPr="00E6172C">
        <w:rPr>
          <w:lang w:val="en-GB"/>
        </w:rPr>
        <w:t xml:space="preserve">and </w:t>
      </w:r>
      <w:proofErr w:type="spellStart"/>
      <w:r w:rsidR="00C715CA" w:rsidRPr="00E6172C">
        <w:rPr>
          <w:i/>
          <w:lang w:val="en-GB"/>
        </w:rPr>
        <w:t>myod</w:t>
      </w:r>
      <w:proofErr w:type="spellEnd"/>
      <w:r w:rsidR="00C715CA" w:rsidRPr="00E6172C">
        <w:rPr>
          <w:lang w:val="en-GB"/>
        </w:rPr>
        <w:t xml:space="preserve"> is unknown </w:t>
      </w:r>
      <w:r w:rsidR="00BC02FE" w:rsidRPr="00E6172C">
        <w:rPr>
          <w:lang w:val="en-GB" w:eastAsia="zh-CN"/>
        </w:rPr>
        <w:fldChar w:fldCharType="begin"/>
      </w:r>
      <w:r w:rsidR="00AD49EB" w:rsidRPr="00E6172C">
        <w:rPr>
          <w:lang w:val="en-GB" w:eastAsia="zh-CN"/>
        </w:rPr>
        <w:instrText xml:space="preserve"> ADDIN EN.CITE &lt;EndNote&gt;&lt;Cite&gt;&lt;Author&gt;Ochi&lt;/Author&gt;&lt;Year&gt;2008&lt;/Year&gt;&lt;RecNum&gt;8690&lt;/RecNum&gt;&lt;DisplayText&gt;(Ochi et al., 2008)&lt;/DisplayText&gt;&lt;record&gt;&lt;rec-number&gt;8690&lt;/rec-number&gt;&lt;foreign-keys&gt;&lt;key app="EN" db-id="22p5fpsx89st9pe99v5xs2x1d2dex5rwt590" timestamp="0"&gt;8690&lt;/key&gt;&lt;/foreign-keys&gt;&lt;ref-type name="Journal Article"&gt;17&lt;/ref-type&gt;&lt;contributors&gt;&lt;authors&gt;&lt;author&gt;Ochi, H.&lt;/author&gt;&lt;author&gt;Hans, S.&lt;/author&gt;&lt;author&gt;Westerfield, M.&lt;/author&gt;&lt;/authors&gt;&lt;/contributors&gt;&lt;auth-address&gt;Institute of Neuroscience, University of Oregon, Eugene, Oregon 97403-1254, USA.&lt;/auth-address&gt;&lt;titles&gt;&lt;title&gt;Smarcd3 regulates the timing of zebrafish myogenesis onset&lt;/title&gt;&lt;secondary-title&gt;J Biol Chem&lt;/secondary-title&gt;&lt;/titles&gt;&lt;periodical&gt;&lt;full-title&gt;J Biol Chem&lt;/full-title&gt;&lt;/periodical&gt;&lt;pages&gt;3529-36&lt;/pages&gt;&lt;volume&gt;283&lt;/volume&gt;&lt;number&gt;6&lt;/number&gt;&lt;edition&gt;2007/12/07&lt;/edition&gt;&lt;keywords&gt;&lt;keyword&gt;Animals&lt;/keyword&gt;&lt;keyword&gt;Blastula/metabolism&lt;/keyword&gt;&lt;keyword&gt;Chromatin/metabolism&lt;/keyword&gt;&lt;keyword&gt;*Gene Expression Regulation, Developmental&lt;/keyword&gt;&lt;keyword&gt;Mesoderm/metabolism&lt;/keyword&gt;&lt;keyword&gt;Models, Biological&lt;/keyword&gt;&lt;keyword&gt;*Muscle Development&lt;/keyword&gt;&lt;keyword&gt;Muscles/*embryology/metabolism&lt;/keyword&gt;&lt;keyword&gt;Mutation&lt;/keyword&gt;&lt;keyword&gt;Plasmids/metabolism&lt;/keyword&gt;&lt;keyword&gt;Protein Binding&lt;/keyword&gt;&lt;keyword&gt;Time Factors&lt;/keyword&gt;&lt;keyword&gt;Transcription Factors/genetics/*metabolism/*physiology&lt;/keyword&gt;&lt;keyword&gt;Veratrum Alkaloids/pharmacology&lt;/keyword&gt;&lt;keyword&gt;Zebrafish&lt;/keyword&gt;&lt;/keywords&gt;&lt;dates&gt;&lt;year&gt;2008&lt;/year&gt;&lt;pub-dates&gt;&lt;date&gt;Feb 8&lt;/date&gt;&lt;/pub-dates&gt;&lt;/dates&gt;&lt;isbn&gt;0021-9258 (Print)&lt;/isbn&gt;&lt;accession-num&gt;18056260&lt;/accession-num&gt;&lt;urls&gt;&lt;related-urls&gt;&lt;url&gt;http://www.ncbi.nlm.nih.gov/entrez/query.fcgi?cmd=Retrieve&amp;amp;db=PubMed&amp;amp;dopt=Citation&amp;amp;list_uids=18056260&lt;/url&gt;&lt;/related-urls&gt;&lt;/urls&gt;&lt;electronic-resource-num&gt;M708594200 [pii]&amp;#xD;10.1074/jbc.M708594200&lt;/electronic-resource-num&gt;&lt;language&gt;eng&lt;/language&gt;&lt;/record&gt;&lt;/Cite&gt;&lt;/EndNote&gt;</w:instrText>
      </w:r>
      <w:r w:rsidR="00BC02FE" w:rsidRPr="00E6172C">
        <w:rPr>
          <w:lang w:val="en-GB" w:eastAsia="zh-CN"/>
        </w:rPr>
        <w:fldChar w:fldCharType="separate"/>
      </w:r>
      <w:r w:rsidR="00BC02FE" w:rsidRPr="00E6172C">
        <w:rPr>
          <w:noProof/>
          <w:lang w:val="en-GB" w:eastAsia="zh-CN"/>
        </w:rPr>
        <w:t>(Ochi et al., 2008)</w:t>
      </w:r>
      <w:r w:rsidR="00BC02FE" w:rsidRPr="00E6172C">
        <w:rPr>
          <w:lang w:val="en-GB" w:eastAsia="zh-CN"/>
        </w:rPr>
        <w:fldChar w:fldCharType="end"/>
      </w:r>
      <w:r w:rsidR="00C715CA" w:rsidRPr="00E6172C">
        <w:rPr>
          <w:color w:val="FF0000"/>
          <w:lang w:val="en-GB"/>
        </w:rPr>
        <w:t xml:space="preserve">. </w:t>
      </w:r>
      <w:r w:rsidR="00176E17" w:rsidRPr="00E6172C">
        <w:rPr>
          <w:color w:val="FF0000"/>
          <w:lang w:val="en-GB"/>
        </w:rPr>
        <w:t xml:space="preserve"> </w:t>
      </w:r>
      <w:r w:rsidR="005B7D1F" w:rsidRPr="00E6172C">
        <w:rPr>
          <w:lang w:val="en-GB"/>
        </w:rPr>
        <w:t>Expression</w:t>
      </w:r>
      <w:r w:rsidR="0073317B" w:rsidRPr="00E6172C">
        <w:rPr>
          <w:lang w:val="en-GB"/>
        </w:rPr>
        <w:t xml:space="preserve"> of </w:t>
      </w:r>
      <w:r w:rsidR="005B7D1F" w:rsidRPr="00E6172C">
        <w:rPr>
          <w:i/>
          <w:lang w:val="en-GB"/>
        </w:rPr>
        <w:t>fgf3</w:t>
      </w:r>
      <w:r w:rsidR="005B7D1F" w:rsidRPr="00E6172C">
        <w:rPr>
          <w:lang w:val="en-GB"/>
        </w:rPr>
        <w:t>,</w:t>
      </w:r>
      <w:r w:rsidR="005B7D1F" w:rsidRPr="00E6172C">
        <w:rPr>
          <w:i/>
          <w:lang w:val="en-GB"/>
        </w:rPr>
        <w:t xml:space="preserve"> fgf4</w:t>
      </w:r>
      <w:r w:rsidR="005B7D1F" w:rsidRPr="00E6172C">
        <w:rPr>
          <w:lang w:val="en-GB"/>
        </w:rPr>
        <w:t>,</w:t>
      </w:r>
      <w:r w:rsidR="005B7D1F" w:rsidRPr="00E6172C">
        <w:rPr>
          <w:i/>
          <w:lang w:val="en-GB"/>
        </w:rPr>
        <w:t xml:space="preserve"> fgf6a</w:t>
      </w:r>
      <w:r w:rsidR="005B7D1F" w:rsidRPr="00E6172C">
        <w:rPr>
          <w:lang w:val="en-GB"/>
        </w:rPr>
        <w:t xml:space="preserve">, </w:t>
      </w:r>
      <w:r w:rsidR="00145131" w:rsidRPr="00E6172C">
        <w:rPr>
          <w:i/>
          <w:lang w:val="en-GB"/>
        </w:rPr>
        <w:t>fgf8a</w:t>
      </w:r>
      <w:r w:rsidR="00145131" w:rsidRPr="00E6172C">
        <w:rPr>
          <w:lang w:val="en-GB"/>
        </w:rPr>
        <w:t xml:space="preserve"> </w:t>
      </w:r>
      <w:r w:rsidR="005B7D1F" w:rsidRPr="00E6172C">
        <w:rPr>
          <w:lang w:val="en-GB"/>
        </w:rPr>
        <w:t>and</w:t>
      </w:r>
      <w:r w:rsidR="005B7D1F" w:rsidRPr="00E6172C">
        <w:rPr>
          <w:i/>
          <w:lang w:val="en-GB"/>
        </w:rPr>
        <w:t xml:space="preserve"> </w:t>
      </w:r>
      <w:r w:rsidR="00145131" w:rsidRPr="00E6172C">
        <w:rPr>
          <w:i/>
          <w:lang w:val="en-GB"/>
        </w:rPr>
        <w:t>fgf8b</w:t>
      </w:r>
      <w:r w:rsidR="00145131" w:rsidRPr="00E6172C">
        <w:rPr>
          <w:lang w:val="en-GB"/>
        </w:rPr>
        <w:t xml:space="preserve"> </w:t>
      </w:r>
      <w:r w:rsidR="0073317B" w:rsidRPr="00E6172C">
        <w:rPr>
          <w:lang w:val="en-GB"/>
        </w:rPr>
        <w:t>ha</w:t>
      </w:r>
      <w:r w:rsidR="005B7D1F" w:rsidRPr="00E6172C">
        <w:rPr>
          <w:lang w:val="en-GB"/>
        </w:rPr>
        <w:t>s</w:t>
      </w:r>
      <w:r w:rsidR="0073317B" w:rsidRPr="00E6172C">
        <w:rPr>
          <w:lang w:val="en-GB"/>
        </w:rPr>
        <w:t xml:space="preserve"> been detected in the </w:t>
      </w:r>
      <w:proofErr w:type="spellStart"/>
      <w:r w:rsidR="0073317B" w:rsidRPr="00E6172C">
        <w:rPr>
          <w:lang w:val="en-GB"/>
        </w:rPr>
        <w:t>chordoneural</w:t>
      </w:r>
      <w:proofErr w:type="spellEnd"/>
      <w:r w:rsidR="0073317B" w:rsidRPr="00E6172C">
        <w:rPr>
          <w:lang w:val="en-GB"/>
        </w:rPr>
        <w:t xml:space="preserve"> hinge (CNH</w:t>
      </w:r>
      <w:r w:rsidR="00731828" w:rsidRPr="00E6172C">
        <w:rPr>
          <w:lang w:val="en-GB"/>
        </w:rPr>
        <w:t>, Fig. 1</w:t>
      </w:r>
      <w:r w:rsidR="00FB3BA8" w:rsidRPr="00E6172C">
        <w:rPr>
          <w:lang w:val="en-GB"/>
        </w:rPr>
        <w:t>A</w:t>
      </w:r>
      <w:r w:rsidR="0073317B" w:rsidRPr="00E6172C">
        <w:rPr>
          <w:lang w:val="en-GB"/>
        </w:rPr>
        <w:t>)</w:t>
      </w:r>
      <w:r w:rsidR="005B7D1F" w:rsidRPr="00E6172C">
        <w:rPr>
          <w:lang w:val="en-GB"/>
        </w:rPr>
        <w:t xml:space="preserve"> adjacent to pre-adaxial cells </w:t>
      </w:r>
      <w:r w:rsidR="0073317B" w:rsidRPr="00E6172C">
        <w:rPr>
          <w:lang w:val="en-GB"/>
        </w:rPr>
        <w:fldChar w:fldCharType="begin">
          <w:fldData xml:space="preserve">PEVuZE5vdGU+PENpdGU+PEF1dGhvcj5Hcm92ZXM8L0F1dGhvcj48WWVhcj4yMDA1PC9ZZWFyPjxS
ZWNOdW0+ODE1MTwvUmVjTnVtPjxEaXNwbGF5VGV4dD4oRHJhcGVyIGV0IGFsLiwgMjAwMzsgR3Jv
dmVzIGV0IGFsLiwgMjAwNTsgVGhpc3NlIGFuZCBUaGlzc2UsIDIwMDUpPC9EaXNwbGF5VGV4dD48
cmVjb3JkPjxyZWMtbnVtYmVyPjgxNTE8L3JlYy1udW1iZXI+PGZvcmVpZ24ta2V5cz48a2V5IGFw
cD0iRU4iIGRiLWlkPSIyMnA1ZnBzeDg5c3Q5cGU5OXY1eHMyeDFkMmRleDVyd3Q1OTAiIHRpbWVz
dGFtcD0iMCI+ODE1MTwva2V5PjwvZm9yZWlnbi1rZXlzPjxyZWYtdHlwZSBuYW1lPSJKb3VybmFs
IEFydGljbGUiPjE3PC9yZWYtdHlwZT48Y29udHJpYnV0b3JzPjxhdXRob3JzPjxhdXRob3I+R3Jv
dmVzLCBKLiBBLjwvYXV0aG9yPjxhdXRob3I+SGFtbW9uZCwgQy4gTC48L2F1dGhvcj48YXV0aG9y
Pkh1Z2hlcywgUy4gTS48L2F1dGhvcj48L2F1dGhvcnM+PC9jb250cmlidXRvcnM+PGF1dGgtYWRk
cmVzcz5NUkMgQ2VudHJlIGZvciBEZXZlbG9wbWVudGFsIE5ldXJvYmlvbG9neSBhbmQgUmFuZGFs
bCBEaXZpc2lvbiBmb3IgQ2VsbCBhbmQgTW9sZWN1bGFyIEJpb3BoeXNpY3MsIE5ldyBIdW50JmFw
b3M7cyBIb3VzZSwgS2luZyZhcG9zO3MgQ29sbGVnZSBMb25kb24sIExvbmRvbiBTRTEgMVVMLCBV
Sy48L2F1dGgtYWRkcmVzcz48dGl0bGVzPjx0aXRsZT5GZ2Y4IGRyaXZlcyBteW9nZW5pYyBwcm9n
cmVzc2lvbiBvZiBhIG5vdmVsIGxhdGVyYWwgZmFzdCBtdXNjbGUgZmlicmUgcG9wdWxhdGlvbiBp
biB6ZWJyYWZpc2g8L3RpdGxlPjxzZWNvbmRhcnktdGl0bGU+RGV2ZWxvcG1lbnQ8L3NlY29uZGFy
eS10aXRsZT48L3RpdGxlcz48cGVyaW9kaWNhbD48ZnVsbC10aXRsZT5EZXZlbG9wbWVudDwvZnVs
bC10aXRsZT48L3BlcmlvZGljYWw+PHBhZ2VzPjQyMTEtMjI8L3BhZ2VzPjx2b2x1bWU+MTMyPC92
b2x1bWU+PG51bWJlcj4xOTwvbnVtYmVyPjxlZGl0aW9uPjIwMDUvMDgvMjc8L2VkaXRpb24+PGtl
eXdvcmRzPjxrZXl3b3JkPkFuaW1hbHM8L2tleXdvcmQ+PGtleXdvcmQ+Qm9keSBQYXR0ZXJuaW5n
L3BoeXNpb2xvZ3k8L2tleXdvcmQ+PGtleXdvcmQ+Q2VsbCBEaWZmZXJlbnRpYXRpb248L2tleXdv
cmQ+PGtleXdvcmQ+RW1icnlvLCBOb25tYW1tYWxpYW4vbWV0YWJvbGlzbTwva2V5d29yZD48a2V5
d29yZD5GaWJyb2JsYXN0IEdyb3d0aCBGYWN0b3IgOC8qcGh5c2lvbG9neTwva2V5d29yZD48a2V5
d29yZD5IZWRnZWhvZyBQcm90ZWluczwva2V5d29yZD48a2V5d29yZD5NdXNjbGUgRmliZXJzLCBG
YXN0LVR3aXRjaC9jeXRvbG9neS8qcGh5c2lvbG9neTwva2V5d29yZD48a2V5d29yZD5NeW9EIFBy
b3RlaW4vYmlvc3ludGhlc2lzPC9rZXl3b3JkPjxrZXl3b3JkPk15b2JsYXN0cy9tZXRhYm9saXNt
LypwaHlzaW9sb2d5PC9rZXl3b3JkPjxrZXl3b3JkPk15b2dlbmljIFJlZ3VsYXRvcnkgRmFjdG9y
IDUvYmlvc3ludGhlc2lzPC9rZXl3b3JkPjxrZXl3b3JkPk15b2dlbmluL21ldGFib2xpc208L2tl
eXdvcmQ+PGtleXdvcmQ+UEFYMyBUcmFuc2NyaXB0aW9uIEZhY3Rvcjwva2V5d29yZD48a2V5d29y
ZD5QYWlyZWQgQm94IFRyYW5zY3JpcHRpb24gRmFjdG9ycy9iaW9zeW50aGVzaXM8L2tleXdvcmQ+
PGtleXdvcmQ+U2lnbmFsIFRyYW5zZHVjdGlvbjwva2V5d29yZD48a2V5d29yZD5Tb21pdGVzLypw
aHlzaW9sb2d5PC9rZXl3b3JkPjxrZXl3b3JkPlRyYW5zLUFjdGl2YXRvcnMvcGh5c2lvbG9neTwv
a2V5d29yZD48a2V5d29yZD5aZWJyYWZpc2gvZW1icnlvbG9neS8qcGh5c2lvbG9neTwva2V5d29y
ZD48a2V5d29yZD5aZWJyYWZpc2ggUHJvdGVpbnMvYmlvc3ludGhlc2lzPC9rZXl3b3JkPjwva2V5
d29yZHM+PGRhdGVzPjx5ZWFyPjIwMDU8L3llYXI+PHB1Yi1kYXRlcz48ZGF0ZT5PY3Q8L2RhdGU+
PC9wdWItZGF0ZXM+PC9kYXRlcz48aXNibj4wOTUwLTE5OTEgKFByaW50KSYjeEQ7MDk1MC0xOTkx
IChMaW5raW5nKTwvaXNibj48YWNjZXNzaW9uLW51bT4xNjEyMDY0MjwvYWNjZXNzaW9uLW51bT48
dXJscz48cmVsYXRlZC11cmxzPjx1cmw+aHR0cDovL3d3dy5uY2JpLm5sbS5uaWguZ292L2VudHJl
ei9xdWVyeS5mY2dpP2NtZD1SZXRyaWV2ZSZhbXA7ZGI9UHViTWVkJmFtcDtkb3B0PUNpdGF0aW9u
JmFtcDtsaXN0X3VpZHM9MTYxMjA2NDIgPC91cmw+PC9yZWxhdGVkLXVybHM+PC91cmxzPjxlbGVj
dHJvbmljLXJlc291cmNlLW51bT4xMC4xMjQyL2Rldi4wMTk1ODwvZWxlY3Ryb25pYy1yZXNvdXJj
ZS1udW0+PC9yZWNvcmQ+PC9DaXRlPjxDaXRlPjxBdXRob3I+VGhpc3NlPC9BdXRob3I+PFllYXI+
MjAwNTwvWWVhcj48UmVjTnVtPjkzNzY8L1JlY051bT48cmVjb3JkPjxyZWMtbnVtYmVyPjkzNzY8
L3JlYy1udW1iZXI+PGZvcmVpZ24ta2V5cz48a2V5IGFwcD0iRU4iIGRiLWlkPSIyMnA1ZnBzeDg5
c3Q5cGU5OXY1eHMyeDFkMmRleDVyd3Q1OTAiIHRpbWVzdGFtcD0iMTM5MDgyNDk0NiI+OTM3Njwv
a2V5PjwvZm9yZWlnbi1rZXlzPjxyZWYtdHlwZSBuYW1lPSJKb3VybmFsIEFydGljbGUiPjE3PC9y
ZWYtdHlwZT48Y29udHJpYnV0b3JzPjxhdXRob3JzPjxhdXRob3I+VGhpc3NlLCBCLjwvYXV0aG9y
PjxhdXRob3I+VGhpc3NlLCBDLjwvYXV0aG9yPjwvYXV0aG9ycz48L2NvbnRyaWJ1dG9ycz48YXV0
aC1hZGRyZXNzPkluc3RpdHV0IGRlIEdlbmV0aXF1ZSBldCBkZSBCaW9sb2dpZSBNb2xlY3VsYWly
ZSBldCBDZWxsdWxhaXJlLCBVTVIgNzEwNCwgQ05SUy9JTlNFUk0vVUxQLCAxIHJ1ZSBMYXVyZW50
IEZyaWVzLCBCUCAxMDE0MiwgQ1UgZGUgU3RyYXNib3VyZywgNjc0MDQgSUxMS0lSQ0ggY2VkZXgs
IEZyYW5jZS48L2F1dGgtYWRkcmVzcz48dGl0bGVzPjx0aXRsZT5GdW5jdGlvbnMgYW5kIHJlZ3Vs
YXRpb25zIG9mIGZpYnJvYmxhc3QgZ3Jvd3RoIGZhY3RvciBzaWduYWxpbmcgZHVyaW5nIGVtYnJ5
b25pYyBkZXZlbG9wbWVudDwvdGl0bGU+PHNlY29uZGFyeS10aXRsZT5EZXYgQmlvbDwvc2Vjb25k
YXJ5LXRpdGxlPjxhbHQtdGl0bGU+RGV2ZWxvcG1lbnRhbCBiaW9sb2d5PC9hbHQtdGl0bGU+PC90
aXRsZXM+PHBlcmlvZGljYWw+PGZ1bGwtdGl0bGU+RGV2IEJpb2w8L2Z1bGwtdGl0bGU+PC9wZXJp
b2RpY2FsPjxhbHQtcGVyaW9kaWNhbD48ZnVsbC10aXRsZT5EZXYgQmlvbDwvZnVsbC10aXRsZT48
YWJici0xPkRldmVsb3BtZW50YWwgYmlvbG9neTwvYWJici0xPjwvYWx0LXBlcmlvZGljYWw+PHBh
Z2VzPjM5MC00MDI8L3BhZ2VzPjx2b2x1bWU+Mjg3PC92b2x1bWU+PG51bWJlcj4yPC9udW1iZXI+
PGtleXdvcmRzPjxrZXl3b3JkPkFuaW1hbHM8L2tleXdvcmQ+PGtleXdvcmQ+Qm9keSBQYXR0ZXJu
aW5nPC9rZXl3b3JkPjxrZXl3b3JkPipFbWJyeW9uaWMgRGV2ZWxvcG1lbnQ8L2tleXdvcmQ+PGtl
eXdvcmQ+Rmlicm9ibGFzdCBHcm93dGggRmFjdG9ycy8qcGh5c2lvbG9neTwva2V5d29yZD48a2V5
d29yZD5IZXBhcmluL2FuYWxvZ3MgJmFtcDsgZGVyaXZhdGl2ZXMvcGh5c2lvbG9neTwva2V5d29y
ZD48a2V5d29yZD5IdW1hbnM8L2tleXdvcmQ+PGtleXdvcmQ+TUFQIEtpbmFzZSBTaWduYWxpbmcg
U3lzdGVtL3BoeXNpb2xvZ3k8L2tleXdvcmQ+PGtleXdvcmQ+UHJvdGVvZ2x5Y2Fucy9waHlzaW9s
b2d5PC9rZXl3b3JkPjxrZXl3b3JkPlJlY2VwdG9ycywgRmlicm9ibGFzdCBHcm93dGggRmFjdG9y
L3BoeXNpb2xvZ3k8L2tleXdvcmQ+PGtleXdvcmQ+U2lnbmFsIFRyYW5zZHVjdGlvbjwva2V5d29y
ZD48L2tleXdvcmRzPjxkYXRlcz48eWVhcj4yMDA1PC95ZWFyPjxwdWItZGF0ZXM+PGRhdGU+Tm92
IDE1PC9kYXRlPjwvcHViLWRhdGVzPjwvZGF0ZXM+PGlzYm4+MDAxMi0xNjA2IChQcmludCkmI3hE
OzAwMTItMTYwNiAoTGlua2luZyk8L2lzYm4+PGFjY2Vzc2lvbi1udW0+MTYyMTYyMzI8L2FjY2Vz
c2lvbi1udW0+PHVybHM+PHJlbGF0ZWQtdXJscz48dXJsPmh0dHA6Ly93d3cubmNiaS5ubG0ubmlo
Lmdvdi9wdWJtZWQvMTYyMTYyMzI8L3VybD48L3JlbGF0ZWQtdXJscz48L3VybHM+PGVsZWN0cm9u
aWMtcmVzb3VyY2UtbnVtPjEwLjEwMTYvai55ZGJpby4yMDA1LjA5LjAxMTwvZWxlY3Ryb25pYy1y
ZXNvdXJjZS1udW0+PC9yZWNvcmQ+PC9DaXRlPjxDaXRlPjxBdXRob3I+RHJhcGVyPC9BdXRob3I+
PFllYXI+MjAwMzwvWWVhcj48UmVjTnVtPjY3MjU8L1JlY051bT48cmVjb3JkPjxyZWMtbnVtYmVy
PjY3MjU8L3JlYy1udW1iZXI+PGZvcmVpZ24ta2V5cz48a2V5IGFwcD0iRU4iIGRiLWlkPSIyMnA1
ZnBzeDg5c3Q5cGU5OXY1eHMyeDFkMmRleDVyd3Q1OTAiIHRpbWVzdGFtcD0iMCI+NjcyNTwva2V5
PjwvZm9yZWlnbi1rZXlzPjxyZWYtdHlwZSBuYW1lPSJKb3VybmFsIEFydGljbGUiPjE3PC9yZWYt
dHlwZT48Y29udHJpYnV0b3JzPjxhdXRob3JzPjxhdXRob3I+RHJhcGVyLCBCLiBXLjwvYXV0aG9y
PjxhdXRob3I+U3RvY2ssIEQuIFcuPC9hdXRob3I+PGF1dGhvcj5LaW1tZWwsIEMuIEIuPC9hdXRo
b3I+PC9hdXRob3JzPjwvY29udHJpYnV0b3JzPjxhdXRoLWFkZHJlc3M+SW5zdGl0dXRlIG9mIE5l
dXJvc2NpZW5jZSwgVW5pdmVyc2l0eSBvZiBPcmVnb24sIEV1Z2VuZSwgT1IgOTc0MDMsIFVTQS4g
ZHJhcGVyQGZyZWQuZmhjcmMub3JnPC9hdXRoLWFkZHJlc3M+PHRpdGxlcz48dGl0bGU+WmVicmFm
aXNoIGZnZjI0IGZ1bmN0aW9ucyB3aXRoIGZnZjggdG8gcHJvbW90ZSBwb3N0ZXJpb3IgbWVzb2Rl
cm1hbCBkZXZlbG9wbWVudDwvdGl0bGU+PHNlY29uZGFyeS10aXRsZT5EZXZlbG9wbWVudDwvc2Vj
b25kYXJ5LXRpdGxlPjwvdGl0bGVzPjxwZXJpb2RpY2FsPjxmdWxsLXRpdGxlPkRldmVsb3BtZW50
PC9mdWxsLXRpdGxlPjwvcGVyaW9kaWNhbD48cGFnZXM+NDYzOS01NDwvcGFnZXM+PHZvbHVtZT4x
MzA8L3ZvbHVtZT48bnVtYmVyPjE5PC9udW1iZXI+PGtleXdvcmRzPjxrZXl3b3JkPkFtaW5vIEFj
aWQgU2VxdWVuY2U8L2tleXdvcmQ+PGtleXdvcmQ+QW5pbWFsczwva2V5d29yZD48a2V5d29yZD5F
bmhhbmNlciBFbGVtZW50cyAoR2VuZXRpY3MpPC9rZXl3b3JkPjxrZXl3b3JkPkZpYnJvYmxhc3Qg
R3Jvd3RoIEZhY3RvcnMvY2hlbWlzdHJ5L2dlbmV0aWNzLyptZXRhYm9saXNtPC9rZXl3b3JkPjxr
ZXl3b3JkPkdhc3RydWxhL2N5dG9sb2d5L3BoeXNpb2xvZ3k8L2tleXdvcmQ+PGtleXdvcmQ+R2Vu
ZSBFeHByZXNzaW9uIFJlZ3VsYXRpb24sIERldmVsb3BtZW50YWw8L2tleXdvcmQ+PGtleXdvcmQ+
SHVtYW48L2tleXdvcmQ+PGtleXdvcmQ+TGlnYW5kczwva2V5d29yZD48a2V5d29yZD5NZXNvZGVy
bS8qcGh5c2lvbG9neTwva2V5d29yZD48a2V5d29yZD5NaWNlPC9rZXl3b3JkPjxrZXl3b3JkPk1v
bGVjdWxhciBTZXF1ZW5jZSBEYXRhPC9rZXl3b3JkPjxrZXl3b3JkPk9saWdvbnVjbGVvdGlkZXMs
IEFudGlzZW5zZS9tZXRhYm9saXNtPC9rZXl3b3JkPjxrZXl3b3JkPlBoeWxvZ2VueTwva2V5d29y
ZD48a2V5d29yZD5TZXF1ZW5jZSBBbGlnbm1lbnQ8L2tleXdvcmQ+PGtleXdvcmQ+U2lnbmFsIFRy
YW5zZHVjdGlvbi8qcGh5c2lvbG9neTwva2V5d29yZD48a2V5d29yZD5TdXBwb3J0LCBOb24tVS5T
LiBHb3YmYXBvczt0PC9rZXl3b3JkPjxrZXl3b3JkPlN1cHBvcnQsIFUuUy4gR292JmFwb3M7dCwg
Tm9uLVAuSC5TLjwva2V5d29yZD48a2V5d29yZD5TdXBwb3J0LCBVLlMuIEdvdiZhcG9zO3QsIFAu
SC5TLjwva2V5d29yZD48a2V5d29yZD5ULUJveCBEb21haW4gUHJvdGVpbnMvbWV0YWJvbGlzbTwv
a2V5d29yZD48a2V5d29yZD5aZWJyYWZpc2gvYW5hdG9teSAmYW1wOyBoaXN0b2xvZ3kvKmVtYnJ5
b2xvZ3kvcGh5c2lvbG9neTwva2V5d29yZD48a2V5d29yZD5aZWJyYWZpc2ggUHJvdGVpbnMvY2hl
bWlzdHJ5L2NsYXNzaWZpY2F0aW9uL2dlbmV0aWNzLyptZXRhYm9saXNtPC9rZXl3b3JkPjwva2V5
d29yZHM+PGRhdGVzPjx5ZWFyPjIwMDM8L3llYXI+PHB1Yi1kYXRlcz48ZGF0ZT5PY3Q8L2RhdGU+
PC9wdWItZGF0ZXM+PC9kYXRlcz48YWNjZXNzaW9uLW51bT4xMjkyNTU5MDwvYWNjZXNzaW9uLW51
bT48dXJscz48cmVsYXRlZC11cmxzPjx1cmw+aHR0cDovL3d3dy5uY2JpLm5sbS5uaWguZ292L2Vu
dHJlei9xdWVyeS5mY2dpP2NtZD1SZXRyaWV2ZSZhbXA7ZGI9UHViTWVkJmFtcDtkb3B0PUNpdGF0
aW9uJmFtcDtsaXN0X3VpZHM9MTI5MjU1OTA8L3VybD48L3JlbGF0ZWQtdXJscz48L3VybHM+PC9y
ZWNvcmQ+PC9DaXRlPjwvRW5kTm90ZT5=
</w:fldData>
        </w:fldChar>
      </w:r>
      <w:r w:rsidR="00AD49EB" w:rsidRPr="00E6172C">
        <w:rPr>
          <w:lang w:val="en-GB"/>
        </w:rPr>
        <w:instrText xml:space="preserve"> ADDIN EN.CITE </w:instrText>
      </w:r>
      <w:r w:rsidR="00AD49EB" w:rsidRPr="00E6172C">
        <w:rPr>
          <w:lang w:val="en-GB"/>
        </w:rPr>
        <w:fldChar w:fldCharType="begin">
          <w:fldData xml:space="preserve">PEVuZE5vdGU+PENpdGU+PEF1dGhvcj5Hcm92ZXM8L0F1dGhvcj48WWVhcj4yMDA1PC9ZZWFyPjxS
ZWNOdW0+ODE1MTwvUmVjTnVtPjxEaXNwbGF5VGV4dD4oRHJhcGVyIGV0IGFsLiwgMjAwMzsgR3Jv
dmVzIGV0IGFsLiwgMjAwNTsgVGhpc3NlIGFuZCBUaGlzc2UsIDIwMDUpPC9EaXNwbGF5VGV4dD48
cmVjb3JkPjxyZWMtbnVtYmVyPjgxNTE8L3JlYy1udW1iZXI+PGZvcmVpZ24ta2V5cz48a2V5IGFw
cD0iRU4iIGRiLWlkPSIyMnA1ZnBzeDg5c3Q5cGU5OXY1eHMyeDFkMmRleDVyd3Q1OTAiIHRpbWVz
dGFtcD0iMCI+ODE1MTwva2V5PjwvZm9yZWlnbi1rZXlzPjxyZWYtdHlwZSBuYW1lPSJKb3VybmFs
IEFydGljbGUiPjE3PC9yZWYtdHlwZT48Y29udHJpYnV0b3JzPjxhdXRob3JzPjxhdXRob3I+R3Jv
dmVzLCBKLiBBLjwvYXV0aG9yPjxhdXRob3I+SGFtbW9uZCwgQy4gTC48L2F1dGhvcj48YXV0aG9y
Pkh1Z2hlcywgUy4gTS48L2F1dGhvcj48L2F1dGhvcnM+PC9jb250cmlidXRvcnM+PGF1dGgtYWRk
cmVzcz5NUkMgQ2VudHJlIGZvciBEZXZlbG9wbWVudGFsIE5ldXJvYmlvbG9neSBhbmQgUmFuZGFs
bCBEaXZpc2lvbiBmb3IgQ2VsbCBhbmQgTW9sZWN1bGFyIEJpb3BoeXNpY3MsIE5ldyBIdW50JmFw
b3M7cyBIb3VzZSwgS2luZyZhcG9zO3MgQ29sbGVnZSBMb25kb24sIExvbmRvbiBTRTEgMVVMLCBV
Sy48L2F1dGgtYWRkcmVzcz48dGl0bGVzPjx0aXRsZT5GZ2Y4IGRyaXZlcyBteW9nZW5pYyBwcm9n
cmVzc2lvbiBvZiBhIG5vdmVsIGxhdGVyYWwgZmFzdCBtdXNjbGUgZmlicmUgcG9wdWxhdGlvbiBp
biB6ZWJyYWZpc2g8L3RpdGxlPjxzZWNvbmRhcnktdGl0bGU+RGV2ZWxvcG1lbnQ8L3NlY29uZGFy
eS10aXRsZT48L3RpdGxlcz48cGVyaW9kaWNhbD48ZnVsbC10aXRsZT5EZXZlbG9wbWVudDwvZnVs
bC10aXRsZT48L3BlcmlvZGljYWw+PHBhZ2VzPjQyMTEtMjI8L3BhZ2VzPjx2b2x1bWU+MTMyPC92
b2x1bWU+PG51bWJlcj4xOTwvbnVtYmVyPjxlZGl0aW9uPjIwMDUvMDgvMjc8L2VkaXRpb24+PGtl
eXdvcmRzPjxrZXl3b3JkPkFuaW1hbHM8L2tleXdvcmQ+PGtleXdvcmQ+Qm9keSBQYXR0ZXJuaW5n
L3BoeXNpb2xvZ3k8L2tleXdvcmQ+PGtleXdvcmQ+Q2VsbCBEaWZmZXJlbnRpYXRpb248L2tleXdv
cmQ+PGtleXdvcmQ+RW1icnlvLCBOb25tYW1tYWxpYW4vbWV0YWJvbGlzbTwva2V5d29yZD48a2V5
d29yZD5GaWJyb2JsYXN0IEdyb3d0aCBGYWN0b3IgOC8qcGh5c2lvbG9neTwva2V5d29yZD48a2V5
d29yZD5IZWRnZWhvZyBQcm90ZWluczwva2V5d29yZD48a2V5d29yZD5NdXNjbGUgRmliZXJzLCBG
YXN0LVR3aXRjaC9jeXRvbG9neS8qcGh5c2lvbG9neTwva2V5d29yZD48a2V5d29yZD5NeW9EIFBy
b3RlaW4vYmlvc3ludGhlc2lzPC9rZXl3b3JkPjxrZXl3b3JkPk15b2JsYXN0cy9tZXRhYm9saXNt
LypwaHlzaW9sb2d5PC9rZXl3b3JkPjxrZXl3b3JkPk15b2dlbmljIFJlZ3VsYXRvcnkgRmFjdG9y
IDUvYmlvc3ludGhlc2lzPC9rZXl3b3JkPjxrZXl3b3JkPk15b2dlbmluL21ldGFib2xpc208L2tl
eXdvcmQ+PGtleXdvcmQ+UEFYMyBUcmFuc2NyaXB0aW9uIEZhY3Rvcjwva2V5d29yZD48a2V5d29y
ZD5QYWlyZWQgQm94IFRyYW5zY3JpcHRpb24gRmFjdG9ycy9iaW9zeW50aGVzaXM8L2tleXdvcmQ+
PGtleXdvcmQ+U2lnbmFsIFRyYW5zZHVjdGlvbjwva2V5d29yZD48a2V5d29yZD5Tb21pdGVzLypw
aHlzaW9sb2d5PC9rZXl3b3JkPjxrZXl3b3JkPlRyYW5zLUFjdGl2YXRvcnMvcGh5c2lvbG9neTwv
a2V5d29yZD48a2V5d29yZD5aZWJyYWZpc2gvZW1icnlvbG9neS8qcGh5c2lvbG9neTwva2V5d29y
ZD48a2V5d29yZD5aZWJyYWZpc2ggUHJvdGVpbnMvYmlvc3ludGhlc2lzPC9rZXl3b3JkPjwva2V5
d29yZHM+PGRhdGVzPjx5ZWFyPjIwMDU8L3llYXI+PHB1Yi1kYXRlcz48ZGF0ZT5PY3Q8L2RhdGU+
PC9wdWItZGF0ZXM+PC9kYXRlcz48aXNibj4wOTUwLTE5OTEgKFByaW50KSYjeEQ7MDk1MC0xOTkx
IChMaW5raW5nKTwvaXNibj48YWNjZXNzaW9uLW51bT4xNjEyMDY0MjwvYWNjZXNzaW9uLW51bT48
dXJscz48cmVsYXRlZC11cmxzPjx1cmw+aHR0cDovL3d3dy5uY2JpLm5sbS5uaWguZ292L2VudHJl
ei9xdWVyeS5mY2dpP2NtZD1SZXRyaWV2ZSZhbXA7ZGI9UHViTWVkJmFtcDtkb3B0PUNpdGF0aW9u
JmFtcDtsaXN0X3VpZHM9MTYxMjA2NDIgPC91cmw+PC9yZWxhdGVkLXVybHM+PC91cmxzPjxlbGVj
dHJvbmljLXJlc291cmNlLW51bT4xMC4xMjQyL2Rldi4wMTk1ODwvZWxlY3Ryb25pYy1yZXNvdXJj
ZS1udW0+PC9yZWNvcmQ+PC9DaXRlPjxDaXRlPjxBdXRob3I+VGhpc3NlPC9BdXRob3I+PFllYXI+
MjAwNTwvWWVhcj48UmVjTnVtPjkzNzY8L1JlY051bT48cmVjb3JkPjxyZWMtbnVtYmVyPjkzNzY8
L3JlYy1udW1iZXI+PGZvcmVpZ24ta2V5cz48a2V5IGFwcD0iRU4iIGRiLWlkPSIyMnA1ZnBzeDg5
c3Q5cGU5OXY1eHMyeDFkMmRleDVyd3Q1OTAiIHRpbWVzdGFtcD0iMTM5MDgyNDk0NiI+OTM3Njwv
a2V5PjwvZm9yZWlnbi1rZXlzPjxyZWYtdHlwZSBuYW1lPSJKb3VybmFsIEFydGljbGUiPjE3PC9y
ZWYtdHlwZT48Y29udHJpYnV0b3JzPjxhdXRob3JzPjxhdXRob3I+VGhpc3NlLCBCLjwvYXV0aG9y
PjxhdXRob3I+VGhpc3NlLCBDLjwvYXV0aG9yPjwvYXV0aG9ycz48L2NvbnRyaWJ1dG9ycz48YXV0
aC1hZGRyZXNzPkluc3RpdHV0IGRlIEdlbmV0aXF1ZSBldCBkZSBCaW9sb2dpZSBNb2xlY3VsYWly
ZSBldCBDZWxsdWxhaXJlLCBVTVIgNzEwNCwgQ05SUy9JTlNFUk0vVUxQLCAxIHJ1ZSBMYXVyZW50
IEZyaWVzLCBCUCAxMDE0MiwgQ1UgZGUgU3RyYXNib3VyZywgNjc0MDQgSUxMS0lSQ0ggY2VkZXgs
IEZyYW5jZS48L2F1dGgtYWRkcmVzcz48dGl0bGVzPjx0aXRsZT5GdW5jdGlvbnMgYW5kIHJlZ3Vs
YXRpb25zIG9mIGZpYnJvYmxhc3QgZ3Jvd3RoIGZhY3RvciBzaWduYWxpbmcgZHVyaW5nIGVtYnJ5
b25pYyBkZXZlbG9wbWVudDwvdGl0bGU+PHNlY29uZGFyeS10aXRsZT5EZXYgQmlvbDwvc2Vjb25k
YXJ5LXRpdGxlPjxhbHQtdGl0bGU+RGV2ZWxvcG1lbnRhbCBiaW9sb2d5PC9hbHQtdGl0bGU+PC90
aXRsZXM+PHBlcmlvZGljYWw+PGZ1bGwtdGl0bGU+RGV2IEJpb2w8L2Z1bGwtdGl0bGU+PC9wZXJp
b2RpY2FsPjxhbHQtcGVyaW9kaWNhbD48ZnVsbC10aXRsZT5EZXYgQmlvbDwvZnVsbC10aXRsZT48
YWJici0xPkRldmVsb3BtZW50YWwgYmlvbG9neTwvYWJici0xPjwvYWx0LXBlcmlvZGljYWw+PHBh
Z2VzPjM5MC00MDI8L3BhZ2VzPjx2b2x1bWU+Mjg3PC92b2x1bWU+PG51bWJlcj4yPC9udW1iZXI+
PGtleXdvcmRzPjxrZXl3b3JkPkFuaW1hbHM8L2tleXdvcmQ+PGtleXdvcmQ+Qm9keSBQYXR0ZXJu
aW5nPC9rZXl3b3JkPjxrZXl3b3JkPipFbWJyeW9uaWMgRGV2ZWxvcG1lbnQ8L2tleXdvcmQ+PGtl
eXdvcmQ+Rmlicm9ibGFzdCBHcm93dGggRmFjdG9ycy8qcGh5c2lvbG9neTwva2V5d29yZD48a2V5
d29yZD5IZXBhcmluL2FuYWxvZ3MgJmFtcDsgZGVyaXZhdGl2ZXMvcGh5c2lvbG9neTwva2V5d29y
ZD48a2V5d29yZD5IdW1hbnM8L2tleXdvcmQ+PGtleXdvcmQ+TUFQIEtpbmFzZSBTaWduYWxpbmcg
U3lzdGVtL3BoeXNpb2xvZ3k8L2tleXdvcmQ+PGtleXdvcmQ+UHJvdGVvZ2x5Y2Fucy9waHlzaW9s
b2d5PC9rZXl3b3JkPjxrZXl3b3JkPlJlY2VwdG9ycywgRmlicm9ibGFzdCBHcm93dGggRmFjdG9y
L3BoeXNpb2xvZ3k8L2tleXdvcmQ+PGtleXdvcmQ+U2lnbmFsIFRyYW5zZHVjdGlvbjwva2V5d29y
ZD48L2tleXdvcmRzPjxkYXRlcz48eWVhcj4yMDA1PC95ZWFyPjxwdWItZGF0ZXM+PGRhdGU+Tm92
IDE1PC9kYXRlPjwvcHViLWRhdGVzPjwvZGF0ZXM+PGlzYm4+MDAxMi0xNjA2IChQcmludCkmI3hE
OzAwMTItMTYwNiAoTGlua2luZyk8L2lzYm4+PGFjY2Vzc2lvbi1udW0+MTYyMTYyMzI8L2FjY2Vz
c2lvbi1udW0+PHVybHM+PHJlbGF0ZWQtdXJscz48dXJsPmh0dHA6Ly93d3cubmNiaS5ubG0ubmlo
Lmdvdi9wdWJtZWQvMTYyMTYyMzI8L3VybD48L3JlbGF0ZWQtdXJscz48L3VybHM+PGVsZWN0cm9u
aWMtcmVzb3VyY2UtbnVtPjEwLjEwMTYvai55ZGJpby4yMDA1LjA5LjAxMTwvZWxlY3Ryb25pYy1y
ZXNvdXJjZS1udW0+PC9yZWNvcmQ+PC9DaXRlPjxDaXRlPjxBdXRob3I+RHJhcGVyPC9BdXRob3I+
PFllYXI+MjAwMzwvWWVhcj48UmVjTnVtPjY3MjU8L1JlY051bT48cmVjb3JkPjxyZWMtbnVtYmVy
PjY3MjU8L3JlYy1udW1iZXI+PGZvcmVpZ24ta2V5cz48a2V5IGFwcD0iRU4iIGRiLWlkPSIyMnA1
ZnBzeDg5c3Q5cGU5OXY1eHMyeDFkMmRleDVyd3Q1OTAiIHRpbWVzdGFtcD0iMCI+NjcyNTwva2V5
PjwvZm9yZWlnbi1rZXlzPjxyZWYtdHlwZSBuYW1lPSJKb3VybmFsIEFydGljbGUiPjE3PC9yZWYt
dHlwZT48Y29udHJpYnV0b3JzPjxhdXRob3JzPjxhdXRob3I+RHJhcGVyLCBCLiBXLjwvYXV0aG9y
PjxhdXRob3I+U3RvY2ssIEQuIFcuPC9hdXRob3I+PGF1dGhvcj5LaW1tZWwsIEMuIEIuPC9hdXRo
b3I+PC9hdXRob3JzPjwvY29udHJpYnV0b3JzPjxhdXRoLWFkZHJlc3M+SW5zdGl0dXRlIG9mIE5l
dXJvc2NpZW5jZSwgVW5pdmVyc2l0eSBvZiBPcmVnb24sIEV1Z2VuZSwgT1IgOTc0MDMsIFVTQS4g
ZHJhcGVyQGZyZWQuZmhjcmMub3JnPC9hdXRoLWFkZHJlc3M+PHRpdGxlcz48dGl0bGU+WmVicmFm
aXNoIGZnZjI0IGZ1bmN0aW9ucyB3aXRoIGZnZjggdG8gcHJvbW90ZSBwb3N0ZXJpb3IgbWVzb2Rl
cm1hbCBkZXZlbG9wbWVudDwvdGl0bGU+PHNlY29uZGFyeS10aXRsZT5EZXZlbG9wbWVudDwvc2Vj
b25kYXJ5LXRpdGxlPjwvdGl0bGVzPjxwZXJpb2RpY2FsPjxmdWxsLXRpdGxlPkRldmVsb3BtZW50
PC9mdWxsLXRpdGxlPjwvcGVyaW9kaWNhbD48cGFnZXM+NDYzOS01NDwvcGFnZXM+PHZvbHVtZT4x
MzA8L3ZvbHVtZT48bnVtYmVyPjE5PC9udW1iZXI+PGtleXdvcmRzPjxrZXl3b3JkPkFtaW5vIEFj
aWQgU2VxdWVuY2U8L2tleXdvcmQ+PGtleXdvcmQ+QW5pbWFsczwva2V5d29yZD48a2V5d29yZD5F
bmhhbmNlciBFbGVtZW50cyAoR2VuZXRpY3MpPC9rZXl3b3JkPjxrZXl3b3JkPkZpYnJvYmxhc3Qg
R3Jvd3RoIEZhY3RvcnMvY2hlbWlzdHJ5L2dlbmV0aWNzLyptZXRhYm9saXNtPC9rZXl3b3JkPjxr
ZXl3b3JkPkdhc3RydWxhL2N5dG9sb2d5L3BoeXNpb2xvZ3k8L2tleXdvcmQ+PGtleXdvcmQ+R2Vu
ZSBFeHByZXNzaW9uIFJlZ3VsYXRpb24sIERldmVsb3BtZW50YWw8L2tleXdvcmQ+PGtleXdvcmQ+
SHVtYW48L2tleXdvcmQ+PGtleXdvcmQ+TGlnYW5kczwva2V5d29yZD48a2V5d29yZD5NZXNvZGVy
bS8qcGh5c2lvbG9neTwva2V5d29yZD48a2V5d29yZD5NaWNlPC9rZXl3b3JkPjxrZXl3b3JkPk1v
bGVjdWxhciBTZXF1ZW5jZSBEYXRhPC9rZXl3b3JkPjxrZXl3b3JkPk9saWdvbnVjbGVvdGlkZXMs
IEFudGlzZW5zZS9tZXRhYm9saXNtPC9rZXl3b3JkPjxrZXl3b3JkPlBoeWxvZ2VueTwva2V5d29y
ZD48a2V5d29yZD5TZXF1ZW5jZSBBbGlnbm1lbnQ8L2tleXdvcmQ+PGtleXdvcmQ+U2lnbmFsIFRy
YW5zZHVjdGlvbi8qcGh5c2lvbG9neTwva2V5d29yZD48a2V5d29yZD5TdXBwb3J0LCBOb24tVS5T
LiBHb3YmYXBvczt0PC9rZXl3b3JkPjxrZXl3b3JkPlN1cHBvcnQsIFUuUy4gR292JmFwb3M7dCwg
Tm9uLVAuSC5TLjwva2V5d29yZD48a2V5d29yZD5TdXBwb3J0LCBVLlMuIEdvdiZhcG9zO3QsIFAu
SC5TLjwva2V5d29yZD48a2V5d29yZD5ULUJveCBEb21haW4gUHJvdGVpbnMvbWV0YWJvbGlzbTwv
a2V5d29yZD48a2V5d29yZD5aZWJyYWZpc2gvYW5hdG9teSAmYW1wOyBoaXN0b2xvZ3kvKmVtYnJ5
b2xvZ3kvcGh5c2lvbG9neTwva2V5d29yZD48a2V5d29yZD5aZWJyYWZpc2ggUHJvdGVpbnMvY2hl
bWlzdHJ5L2NsYXNzaWZpY2F0aW9uL2dlbmV0aWNzLyptZXRhYm9saXNtPC9rZXl3b3JkPjwva2V5
d29yZHM+PGRhdGVzPjx5ZWFyPjIwMDM8L3llYXI+PHB1Yi1kYXRlcz48ZGF0ZT5PY3Q8L2RhdGU+
PC9wdWItZGF0ZXM+PC9kYXRlcz48YWNjZXNzaW9uLW51bT4xMjkyNTU5MDwvYWNjZXNzaW9uLW51
bT48dXJscz48cmVsYXRlZC11cmxzPjx1cmw+aHR0cDovL3d3dy5uY2JpLm5sbS5uaWguZ292L2Vu
dHJlei9xdWVyeS5mY2dpP2NtZD1SZXRyaWV2ZSZhbXA7ZGI9UHViTWVkJmFtcDtkb3B0PUNpdGF0
aW9uJmFtcDtsaXN0X3VpZHM9MTI5MjU1OTA8L3VybD48L3JlbGF0ZWQtdXJscz48L3VybHM+PC9y
ZWNvcmQ+PC9DaXRlPjwvRW5kTm90ZT5=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73317B" w:rsidRPr="00E6172C">
        <w:rPr>
          <w:lang w:val="en-GB"/>
        </w:rPr>
      </w:r>
      <w:r w:rsidR="0073317B" w:rsidRPr="00E6172C">
        <w:rPr>
          <w:lang w:val="en-GB"/>
        </w:rPr>
        <w:fldChar w:fldCharType="separate"/>
      </w:r>
      <w:r w:rsidR="00145131" w:rsidRPr="00E6172C">
        <w:rPr>
          <w:noProof/>
          <w:lang w:val="en-GB"/>
        </w:rPr>
        <w:t>(Draper et al., 2003; Groves et al., 2005; Thisse and Thisse, 2005)</w:t>
      </w:r>
      <w:r w:rsidR="0073317B" w:rsidRPr="00E6172C">
        <w:rPr>
          <w:lang w:val="en-GB"/>
        </w:rPr>
        <w:fldChar w:fldCharType="end"/>
      </w:r>
      <w:r w:rsidR="0073317B" w:rsidRPr="00E6172C">
        <w:rPr>
          <w:lang w:val="en-GB"/>
        </w:rPr>
        <w:t>.</w:t>
      </w:r>
      <w:r w:rsidR="00176E17" w:rsidRPr="00E6172C">
        <w:rPr>
          <w:lang w:val="en-GB"/>
        </w:rPr>
        <w:t xml:space="preserve"> </w:t>
      </w:r>
      <w:r w:rsidR="0073317B" w:rsidRPr="00E6172C">
        <w:rPr>
          <w:lang w:val="en-GB"/>
        </w:rPr>
        <w:t xml:space="preserve"> </w:t>
      </w:r>
      <w:r w:rsidR="00D8769B" w:rsidRPr="00E6172C">
        <w:rPr>
          <w:lang w:val="en-GB"/>
        </w:rPr>
        <w:t>Subsequently, Hedgehog (</w:t>
      </w:r>
      <w:proofErr w:type="spellStart"/>
      <w:r w:rsidR="00D8769B" w:rsidRPr="00E6172C">
        <w:rPr>
          <w:lang w:val="en-GB"/>
        </w:rPr>
        <w:t>Hh</w:t>
      </w:r>
      <w:proofErr w:type="spellEnd"/>
      <w:r w:rsidR="00D8769B" w:rsidRPr="00E6172C">
        <w:rPr>
          <w:lang w:val="en-GB"/>
        </w:rPr>
        <w:t xml:space="preserve">) </w:t>
      </w:r>
      <w:r w:rsidR="00381E8C" w:rsidRPr="00E6172C">
        <w:rPr>
          <w:lang w:val="en-GB"/>
        </w:rPr>
        <w:t>signalling</w:t>
      </w:r>
      <w:r w:rsidR="00D8769B" w:rsidRPr="00E6172C">
        <w:rPr>
          <w:lang w:val="en-GB"/>
        </w:rPr>
        <w:t xml:space="preserve"> from the ventral midline maintains MRF expression and progression of the </w:t>
      </w:r>
      <w:r w:rsidR="005B7D1F" w:rsidRPr="00E6172C">
        <w:rPr>
          <w:lang w:val="en-GB"/>
        </w:rPr>
        <w:t>pre-</w:t>
      </w:r>
      <w:r w:rsidR="00D8769B" w:rsidRPr="00E6172C">
        <w:rPr>
          <w:lang w:val="en-GB"/>
        </w:rPr>
        <w:t xml:space="preserve">adaxial cells into terminal </w:t>
      </w:r>
      <w:r w:rsidR="005B7D1F" w:rsidRPr="00E6172C">
        <w:rPr>
          <w:lang w:val="en-GB"/>
        </w:rPr>
        <w:t xml:space="preserve">slow </w:t>
      </w:r>
      <w:r w:rsidR="00D8769B" w:rsidRPr="00E6172C">
        <w:rPr>
          <w:lang w:val="en-GB"/>
        </w:rPr>
        <w:t xml:space="preserve">muscle differentiation </w:t>
      </w:r>
      <w:r w:rsidR="00BC02FE" w:rsidRPr="00E6172C">
        <w:rPr>
          <w:lang w:val="en-GB"/>
        </w:rPr>
        <w:fldChar w:fldCharType="begin">
          <w:fldData xml:space="preserve">PEVuZE5vdGU+PENpdGU+PEF1dGhvcj5Db3V0ZWxsZTwvQXV0aG9yPjxZZWFyPjIwMDE8L1llYXI+
PFJlY051bT42MzE4PC9SZWNOdW0+PERpc3BsYXlUZXh0PihDb3V0ZWxsZSBldCBhbC4sIDIwMDE7
IEhpcnNpbmdlciBldCBhbC4sIDIwMDQ7IExld2lzIGV0IGFsLiwgMTk5OSk8L0Rpc3BsYXlUZXh0
PjxyZWNvcmQ+PHJlYy1udW1iZXI+NjMxODwvcmVjLW51bWJlcj48Zm9yZWlnbi1rZXlzPjxrZXkg
YXBwPSJFTiIgZGItaWQ9IjIycDVmcHN4ODlzdDlwZTk5djV4czJ4MWQyZGV4NXJ3dDU5MCIgdGlt
ZXN0YW1wPSIwIj42MzE4PC9rZXk+PC9mb3JlaWduLWtleXM+PHJlZi10eXBlIG5hbWU9IkpvdXJu
YWwgQXJ0aWNsZSI+MTc8L3JlZi10eXBlPjxjb250cmlidXRvcnM+PGF1dGhvcnM+PGF1dGhvcj5D
b3V0ZWxsZSwgTy48L2F1dGhvcj48YXV0aG9yPkJsYWdkZW4sIEMuIFMuPC9hdXRob3I+PGF1dGhv
cj5IYW1wc29uLCBSLjwvYXV0aG9yPjxhdXRob3I+SGFsYWksIEMuPC9hdXRob3I+PGF1dGhvcj5S
aWdieSwgUC4gVy48L2F1dGhvcj48YXV0aG9yPkh1Z2hlcywgUy4gTS48L2F1dGhvcj48L2F1dGhv
cnM+PC9jb250cmlidXRvcnM+PGF1dGgtYWRkcmVzcz5EaXZpc2lvbiBvZiBFdWthcnlvdGljIE1v
bGVjdWxhciBHZW5ldGljcywgTVJDIE5hdGlvbmFsIEluc3RpdHV0ZSBmb3IgTWVkaWNhbCBSZXNl
YXJjaCwgTG9uZG9uLCBVbml0ZWQgS2luZ2RvbS48L2F1dGgtYWRkcmVzcz48dGl0bGVzPjx0aXRs
ZT5IZWRnZWhvZyBzaWduYWxsaW5nIGlzIHJlcXVpcmVkIGZvciBtYWludGVuYW5jZSBvZiBteWY1
IGFuZCBteW9EIGV4cHJlc3Npb24gYW5kIHRpbWVseSB0ZXJtaW5hbCBkaWZmZXJlbnRpYXRpb24g
aW4gemVicmFmaXNoIGFkYXhpYWwgbXlvZ2VuZXNpczwvdGl0bGU+PHNlY29uZGFyeS10aXRsZT5E
ZXYgQmlvbDwvc2Vjb25kYXJ5LXRpdGxlPjwvdGl0bGVzPjxwZXJpb2RpY2FsPjxmdWxsLXRpdGxl
PkRldiBCaW9sPC9mdWxsLXRpdGxlPjwvcGVyaW9kaWNhbD48cGFnZXM+MTM2LTUwLjwvcGFnZXM+
PHZvbHVtZT4yMzY8L3ZvbHVtZT48bnVtYmVyPjE8L251bWJlcj48a2V5d29yZHM+PGtleXdvcmQ+
QW1pbm8gQWNpZCBTZXF1ZW5jZTwva2V5d29yZD48a2V5d29yZD5BbmltYWw8L2tleXdvcmQ+PGtl
eXdvcmQ+Q2VsbCBEaWZmZXJlbnRpYXRpb248L2tleXdvcmQ+PGtleXdvcmQ+Q2VsbCBMaW5lYWdl
PC9rZXl3b3JkPjxrZXl3b3JkPkNlbGwgU3Vydml2YWw8L2tleXdvcmQ+PGtleXdvcmQ+Q2xvbmlu
ZywgTW9sZWN1bGFyPC9rZXl3b3JkPjxrZXl3b3JkPkltbXVub2hpc3RvY2hlbWlzdHJ5PC9rZXl3
b3JkPjxrZXl3b3JkPkluIFNpdHUgSHlicmlkaXphdGlvbjwva2V5d29yZD48a2V5d29yZD5JbiBT
aXR1IE5pY2stRW5kIExhYmVsaW5nPC9rZXl3b3JkPjxrZXl3b3JkPk1vbGVjdWxhciBTZXF1ZW5j
ZSBEYXRhPC9rZXl3b3JkPjxrZXl3b3JkPk11c2NsZSBQcm90ZWlucy8qYmlvc3ludGhlc2lzPC9r
ZXl3b3JkPjxrZXl3b3JkPk11c2NsZXMvZW1icnlvbG9neTwva2V5d29yZD48a2V5d29yZD5NdXRh
dGlvbjwva2V5d29yZD48a2V5d29yZD5NeW9EIFByb3RlaW4vKmJpb3N5bnRoZXNpczwva2V5d29y
ZD48a2V5d29yZD5Ob3RvY2hvcmQvbWV0YWJvbGlzbTwva2V5d29yZD48a2V5d29yZD5QaGVub3R5
cGU8L2tleXdvcmQ+PGtleXdvcmQ+UHJvdGVpbnMvKm1ldGFib2xpc208L2tleXdvcmQ+PGtleXdv
cmQ+U2VxdWVuY2UgSG9tb2xvZ3ksIEFtaW5vIEFjaWQ8L2tleXdvcmQ+PGtleXdvcmQ+KlNpZ25h
bCBUcmFuc2R1Y3Rpb248L2tleXdvcmQ+PGtleXdvcmQ+U3VwcG9ydCwgTm9uLVUuUy4gR292JmFw
b3M7dDwva2V5d29yZD48a2V5d29yZD5UaW1lIEZhY3RvcnM8L2tleXdvcmQ+PGtleXdvcmQ+VXAt
UmVndWxhdGlvbiAoUGh5c2lvbG9neSk8L2tleXdvcmQ+PGtleXdvcmQ+WmVicmFmaXNoPC9rZXl3
b3JkPjwva2V5d29yZHM+PGRhdGVzPjx5ZWFyPjIwMDE8L3llYXI+PC9kYXRlcz48YWNjZXNzaW9u
LW51bT4xMTQ1NjQ1MDwvYWNjZXNzaW9uLW51bT48dXJscz48cmVsYXRlZC11cmxzPjx1cmw+aHR0
cDovL3d3dy5uY2JpLm5sbS5uaWguZ292L2h0YmluLXBvc3QvRW50cmV6L3F1ZXJ5P2RiPW0mYW1w
O2Zvcm09NiZhbXA7ZG9wdD1yJmFtcDt1aWQ9MTE0NTY0NTA8L3VybD48L3JlbGF0ZWQtdXJscz48
L3VybHM+PC9yZWNvcmQ+PC9DaXRlPjxDaXRlPjxBdXRob3I+SGlyc2luZ2VyPC9BdXRob3I+PFll
YXI+MjAwNDwvWWVhcj48UmVjTnVtPjc5OTA8L1JlY051bT48cmVjb3JkPjxyZWMtbnVtYmVyPjc5
OTA8L3JlYy1udW1iZXI+PGZvcmVpZ24ta2V5cz48a2V5IGFwcD0iRU4iIGRiLWlkPSIyMnA1ZnBz
eDg5c3Q5cGU5OXY1eHMyeDFkMmRleDVyd3Q1OTAiIHRpbWVzdGFtcD0iMCI+Nzk5MDwva2V5Pjwv
Zm9yZWlnbi1rZXlzPjxyZWYtdHlwZSBuYW1lPSJKb3VybmFsIEFydGljbGUiPjE3PC9yZWYtdHlw
ZT48Y29udHJpYnV0b3JzPjxhdXRob3JzPjxhdXRob3I+SGlyc2luZ2VyLCBFLjwvYXV0aG9yPjxh
dXRob3I+U3RlbGxhYm90dGUsIEYuPC9hdXRob3I+PGF1dGhvcj5EZXZvdG8sIFMuIEguPC9hdXRo
b3I+PGF1dGhvcj5XZXN0ZXJmaWVsZCwgTS48L2F1dGhvcj48L2F1dGhvcnM+PC9jb250cmlidXRv
cnM+PGF1dGgtYWRkcmVzcz5JbnN0aXR1dGUgb2YgTmV1cm9zY2llbmNlLCBVbml2ZXJzaXR5IG9m
IE9yZWdvbiwgRXVnZW5lLCBPUiA5NzQwMy0xMjU0LCBVU0EuPC9hdXRoLWFkZHJlc3M+PHRpdGxl
cz48dGl0bGU+SGVkZ2Vob2cgc2lnbmFsaW5nIGlzIHJlcXVpcmVkIGZvciBjb21taXRtZW50IGJ1
dCBub3QgaW5pdGlhbCBpbmR1Y3Rpb24gb2Ygc2xvdyBtdXNjbGUgcHJlY3Vyc29yczwvdGl0bGU+
PHNlY29uZGFyeS10aXRsZT5EZXYgQmlvbDwvc2Vjb25kYXJ5LXRpdGxlPjwvdGl0bGVzPjxwZXJp
b2RpY2FsPjxmdWxsLXRpdGxlPkRldiBCaW9sPC9mdWxsLXRpdGxlPjwvcGVyaW9kaWNhbD48cGFn
ZXM+MTQzLTU3PC9wYWdlcz48dm9sdW1lPjI3NTwvdm9sdW1lPjxudW1iZXI+MTwvbnVtYmVyPjxk
YXRlcz48eWVhcj4yMDA0PC95ZWFyPjxwdWItZGF0ZXM+PGRhdGU+Tm92IDE8L2RhdGU+PC9wdWIt
ZGF0ZXM+PC9kYXRlcz48YWNjZXNzaW9uLW51bT4xNTQ2NDU3ODwvYWNjZXNzaW9uLW51bT48dXJs
cz48cmVsYXRlZC11cmxzPjx1cmw+aHR0cDovL3d3dy5uY2JpLm5sbS5uaWguZ292L2VudHJlei9x
dWVyeS5mY2dpP2NtZD1SZXRyaWV2ZSZhbXA7ZGI9UHViTWVkJmFtcDtkb3B0PUNpdGF0aW9uJmFt
cDtsaXN0X3VpZHM9MTU0NjQ1Nzg8L3VybD48L3JlbGF0ZWQtdXJscz48L3VybHM+PC9yZWNvcmQ+
PC9DaXRlPjxDaXRlPjxBdXRob3I+TGV3aXM8L0F1dGhvcj48WWVhcj4xOTk5PC9ZZWFyPjxSZWNO
dW0+NTg4OTwvUmVjTnVtPjxyZWNvcmQ+PHJlYy1udW1iZXI+NTg4OTwvcmVjLW51bWJlcj48Zm9y
ZWlnbi1rZXlzPjxrZXkgYXBwPSJFTiIgZGItaWQ9IjIycDVmcHN4ODlzdDlwZTk5djV4czJ4MWQy
ZGV4NXJ3dDU5MCIgdGltZXN0YW1wPSIwIj41ODg5PC9rZXk+PC9mb3JlaWduLWtleXM+PHJlZi10
eXBlIG5hbWU9IkpvdXJuYWwgQXJ0aWNsZSI+MTc8L3JlZi10eXBlPjxjb250cmlidXRvcnM+PGF1
dGhvcnM+PGF1dGhvcj5MZXdpcywgSy4gRS48L2F1dGhvcj48YXV0aG9yPkN1cnJpZSwgUC4gRC48
L2F1dGhvcj48YXV0aG9yPlJveSwgUy48L2F1dGhvcj48YXV0aG9yPlNjaGF1ZXJ0ZSwgSC48L2F1
dGhvcj48YXV0aG9yPkhhZmZ0ZXIsIFAuPC9hdXRob3I+PGF1dGhvcj5JbmdoYW0sIFAuIFcuPC9h
dXRob3I+PC9hdXRob3JzPjwvY29udHJpYnV0b3JzPjx0aXRsZXM+PHRpdGxlPkNvbnRyb2wgb2Yg
bXVzY2xlIGNlbGwtdHlwZSBzcGVjaWZpY2F0aW9uIGluIHRoZSB6ZWJyYWZpc2ggZW1icnlvIGJ5
IEhlZGdlaG9nIHNpZ25hbGxpbmc8L3RpdGxlPjxzZWNvbmRhcnktdGl0bGU+RGV2IEJpb2w8L3Nl
Y29uZGFyeS10aXRsZT48L3RpdGxlcz48cGVyaW9kaWNhbD48ZnVsbC10aXRsZT5EZXYgQmlvbDwv
ZnVsbC10aXRsZT48L3BlcmlvZGljYWw+PHBhZ2VzPjQ2OS04MDwvcGFnZXM+PHZvbHVtZT4yMTY8
L3ZvbHVtZT48bnVtYmVyPjI8L251bWJlcj48a2V5d29yZHM+PGtleXdvcmQ+QW5pbWFsPC9rZXl3
b3JkPjxrZXl3b3JkPkNlbGwgRGlmZmVyZW50aWF0aW9uPC9rZXl3b3JkPjxrZXl3b3JkPkZsdW9y
ZXNjZW50IEFudGlib2R5IFRlY2huaXF1ZTwva2V5d29yZD48a2V5d29yZD5HZW5lIEV4cHJlc3Np
b24gUmVndWxhdGlvbiwgRGV2ZWxvcG1lbnRhbDwva2V5d29yZD48a2V5d29yZD5JbiBTaXR1IEh5
YnJpZGl6YXRpb248L2tleXdvcmQ+PGtleXdvcmQ+TWVtYnJhbmUgUHJvdGVpbnMvZ2VuZXRpY3M8
L2tleXdvcmQ+PGtleXdvcmQ+TXVzY2xlcy8qZW1icnlvbG9neS9tZXRhYm9saXNtPC9rZXl3b3Jk
PjxrZXl3b3JkPk11dGF0aW9uPC9rZXl3b3JkPjxrZXl3b3JkPk15b3Npbi9tZXRhYm9saXNtPC9r
ZXl3b3JkPjxrZXl3b3JkPk15b0QgUHJvdGVpbi9nZW5ldGljczwva2V5d29yZD48a2V5d29yZD5Q
cm90ZWlucy8qbWV0YWJvbGlzbTwva2V5d29yZD48a2V5d29yZD5STkEsIE1lc3Nlbmdlci9tZXRh
Ym9saXNtPC9rZXl3b3JkPjxrZXl3b3JkPipTaWduYWwgVHJhbnNkdWN0aW9uPC9rZXl3b3JkPjxr
ZXl3b3JkPlNvbWl0ZXMvbWV0YWJvbGlzbTwva2V5d29yZD48a2V5d29yZD5TdXBwb3J0LCBOb24t
VS5TLiBHb3YmYXBvczt0PC9rZXl3b3JkPjxrZXl3b3JkPlRyYW5zY3JpcHRpb24gRmFjdG9ycy9t
ZXRhYm9saXNtPC9rZXl3b3JkPjxrZXl3b3JkPlplYnJhZmlzaDwva2V5d29yZD48L2tleXdvcmRz
PjxkYXRlcz48eWVhcj4xOTk5PC95ZWFyPjwvZGF0ZXM+PHVybHM+PHJlbGF0ZWQtdXJscz48dXJs
Pmh0dHA6Ly93d3cubmNiaS5ubG0ubmloLmdvdi9jZ2ktYmluL0VudHJlei9yZWZlcmVyP2h0dHA6
Ly93d3cuaWRlYWxpYnJhcnkuY29tL2xpbmtzL2NpdGF0aW9uLzAwMTItMTYwNi8yMTYvNDY5PC91
cmw+PC9yZWxhdGVkLXVybHM+PC91cmxzPjwvcmVjb3JkPjwvQ2l0ZT48Q2l0ZT48QXV0aG9yPkxl
d2lzPC9BdXRob3I+PFllYXI+MTk5OTwvWWVhcj48UmVjTnVtPjU4ODk8L1JlY051bT48cmVjb3Jk
PjxyZWMtbnVtYmVyPjU4ODk8L3JlYy1udW1iZXI+PGZvcmVpZ24ta2V5cz48a2V5IGFwcD0iRU4i
IGRiLWlkPSIyMnA1ZnBzeDg5c3Q5cGU5OXY1eHMyeDFkMmRleDVyd3Q1OTAiIHRpbWVzdGFtcD0i
MCI+NTg4OTwva2V5PjwvZm9yZWlnbi1rZXlzPjxyZWYtdHlwZSBuYW1lPSJKb3VybmFsIEFydGlj
bGUiPjE3PC9yZWYtdHlwZT48Y29udHJpYnV0b3JzPjxhdXRob3JzPjxhdXRob3I+TGV3aXMsIEsu
IEUuPC9hdXRob3I+PGF1dGhvcj5DdXJyaWUsIFAuIEQuPC9hdXRob3I+PGF1dGhvcj5Sb3ksIFMu
PC9hdXRob3I+PGF1dGhvcj5TY2hhdWVydGUsIEguPC9hdXRob3I+PGF1dGhvcj5IYWZmdGVyLCBQ
LjwvYXV0aG9yPjxhdXRob3I+SW5naGFtLCBQLiBXLjwvYXV0aG9yPjwvYXV0aG9ycz48L2NvbnRy
aWJ1dG9ycz48dGl0bGVzPjx0aXRsZT5Db250cm9sIG9mIG11c2NsZSBjZWxsLXR5cGUgc3BlY2lm
aWNhdGlvbiBpbiB0aGUgemVicmFmaXNoIGVtYnJ5byBieSBIZWRnZWhvZyBzaWduYWxsaW5nPC90
aXRsZT48c2Vjb25kYXJ5LXRpdGxlPkRldiBCaW9sPC9zZWNvbmRhcnktdGl0bGU+PC90aXRsZXM+
PHBlcmlvZGljYWw+PGZ1bGwtdGl0bGU+RGV2IEJpb2w8L2Z1bGwtdGl0bGU+PC9wZXJpb2RpY2Fs
PjxwYWdlcz40NjktODA8L3BhZ2VzPjx2b2x1bWU+MjE2PC92b2x1bWU+PG51bWJlcj4yPC9udW1i
ZXI+PGtleXdvcmRzPjxrZXl3b3JkPkFuaW1hbDwva2V5d29yZD48a2V5d29yZD5DZWxsIERpZmZl
cmVudGlhdGlvbjwva2V5d29yZD48a2V5d29yZD5GbHVvcmVzY2VudCBBbnRpYm9keSBUZWNobmlx
dWU8L2tleXdvcmQ+PGtleXdvcmQ+R2VuZSBFeHByZXNzaW9uIFJlZ3VsYXRpb24sIERldmVsb3Bt
ZW50YWw8L2tleXdvcmQ+PGtleXdvcmQ+SW4gU2l0dSBIeWJyaWRpemF0aW9uPC9rZXl3b3JkPjxr
ZXl3b3JkPk1lbWJyYW5lIFByb3RlaW5zL2dlbmV0aWNzPC9rZXl3b3JkPjxrZXl3b3JkPk11c2Ns
ZXMvKmVtYnJ5b2xvZ3kvbWV0YWJvbGlzbTwva2V5d29yZD48a2V5d29yZD5NdXRhdGlvbjwva2V5
d29yZD48a2V5d29yZD5NeW9zaW4vbWV0YWJvbGlzbTwva2V5d29yZD48a2V5d29yZD5NeW9EIFBy
b3RlaW4vZ2VuZXRpY3M8L2tleXdvcmQ+PGtleXdvcmQ+UHJvdGVpbnMvKm1ldGFib2xpc208L2tl
eXdvcmQ+PGtleXdvcmQ+Uk5BLCBNZXNzZW5nZXIvbWV0YWJvbGlzbTwva2V5d29yZD48a2V5d29y
ZD4qU2lnbmFsIFRyYW5zZHVjdGlvbjwva2V5d29yZD48a2V5d29yZD5Tb21pdGVzL21ldGFib2xp
c208L2tleXdvcmQ+PGtleXdvcmQ+U3VwcG9ydCwgTm9uLVUuUy4gR292JmFwb3M7dDwva2V5d29y
ZD48a2V5d29yZD5UcmFuc2NyaXB0aW9uIEZhY3RvcnMvbWV0YWJvbGlzbTwva2V5d29yZD48a2V5
d29yZD5aZWJyYWZpc2g8L2tleXdvcmQ+PC9rZXl3b3Jkcz48ZGF0ZXM+PHllYXI+MTk5OTwveWVh
cj48L2RhdGVzPjx1cmxzPjxyZWxhdGVkLXVybHM+PHVybD5odHRwOi8vd3d3Lm5jYmkubmxtLm5p
aC5nb3YvY2dpLWJpbi9FbnRyZXovcmVmZXJlcj9odHRwOi8vd3d3LmlkZWFsaWJyYXJ5LmNvbS9s
aW5rcy9jaXRhdGlvbi8wMDEyLTE2MDYvMjE2LzQ2OTwvdXJsPjwvcmVsYXRlZC11cmxzPjwvdXJs
cz48L3JlY29yZD48L0NpdGU+PC9FbmROb3RlPgB=
</w:fldData>
        </w:fldChar>
      </w:r>
      <w:r w:rsidR="00AD49EB" w:rsidRPr="00E6172C">
        <w:rPr>
          <w:lang w:val="en-GB"/>
        </w:rPr>
        <w:instrText xml:space="preserve"> ADDIN EN.CITE </w:instrText>
      </w:r>
      <w:r w:rsidR="00AD49EB" w:rsidRPr="00E6172C">
        <w:rPr>
          <w:lang w:val="en-GB"/>
        </w:rPr>
        <w:fldChar w:fldCharType="begin">
          <w:fldData xml:space="preserve">PEVuZE5vdGU+PENpdGU+PEF1dGhvcj5Db3V0ZWxsZTwvQXV0aG9yPjxZZWFyPjIwMDE8L1llYXI+
PFJlY051bT42MzE4PC9SZWNOdW0+PERpc3BsYXlUZXh0PihDb3V0ZWxsZSBldCBhbC4sIDIwMDE7
IEhpcnNpbmdlciBldCBhbC4sIDIwMDQ7IExld2lzIGV0IGFsLiwgMTk5OSk8L0Rpc3BsYXlUZXh0
PjxyZWNvcmQ+PHJlYy1udW1iZXI+NjMxODwvcmVjLW51bWJlcj48Zm9yZWlnbi1rZXlzPjxrZXkg
YXBwPSJFTiIgZGItaWQ9IjIycDVmcHN4ODlzdDlwZTk5djV4czJ4MWQyZGV4NXJ3dDU5MCIgdGlt
ZXN0YW1wPSIwIj42MzE4PC9rZXk+PC9mb3JlaWduLWtleXM+PHJlZi10eXBlIG5hbWU9IkpvdXJu
YWwgQXJ0aWNsZSI+MTc8L3JlZi10eXBlPjxjb250cmlidXRvcnM+PGF1dGhvcnM+PGF1dGhvcj5D
b3V0ZWxsZSwgTy48L2F1dGhvcj48YXV0aG9yPkJsYWdkZW4sIEMuIFMuPC9hdXRob3I+PGF1dGhv
cj5IYW1wc29uLCBSLjwvYXV0aG9yPjxhdXRob3I+SGFsYWksIEMuPC9hdXRob3I+PGF1dGhvcj5S
aWdieSwgUC4gVy48L2F1dGhvcj48YXV0aG9yPkh1Z2hlcywgUy4gTS48L2F1dGhvcj48L2F1dGhv
cnM+PC9jb250cmlidXRvcnM+PGF1dGgtYWRkcmVzcz5EaXZpc2lvbiBvZiBFdWthcnlvdGljIE1v
bGVjdWxhciBHZW5ldGljcywgTVJDIE5hdGlvbmFsIEluc3RpdHV0ZSBmb3IgTWVkaWNhbCBSZXNl
YXJjaCwgTG9uZG9uLCBVbml0ZWQgS2luZ2RvbS48L2F1dGgtYWRkcmVzcz48dGl0bGVzPjx0aXRs
ZT5IZWRnZWhvZyBzaWduYWxsaW5nIGlzIHJlcXVpcmVkIGZvciBtYWludGVuYW5jZSBvZiBteWY1
IGFuZCBteW9EIGV4cHJlc3Npb24gYW5kIHRpbWVseSB0ZXJtaW5hbCBkaWZmZXJlbnRpYXRpb24g
aW4gemVicmFmaXNoIGFkYXhpYWwgbXlvZ2VuZXNpczwvdGl0bGU+PHNlY29uZGFyeS10aXRsZT5E
ZXYgQmlvbDwvc2Vjb25kYXJ5LXRpdGxlPjwvdGl0bGVzPjxwZXJpb2RpY2FsPjxmdWxsLXRpdGxl
PkRldiBCaW9sPC9mdWxsLXRpdGxlPjwvcGVyaW9kaWNhbD48cGFnZXM+MTM2LTUwLjwvcGFnZXM+
PHZvbHVtZT4yMzY8L3ZvbHVtZT48bnVtYmVyPjE8L251bWJlcj48a2V5d29yZHM+PGtleXdvcmQ+
QW1pbm8gQWNpZCBTZXF1ZW5jZTwva2V5d29yZD48a2V5d29yZD5BbmltYWw8L2tleXdvcmQ+PGtl
eXdvcmQ+Q2VsbCBEaWZmZXJlbnRpYXRpb248L2tleXdvcmQ+PGtleXdvcmQ+Q2VsbCBMaW5lYWdl
PC9rZXl3b3JkPjxrZXl3b3JkPkNlbGwgU3Vydml2YWw8L2tleXdvcmQ+PGtleXdvcmQ+Q2xvbmlu
ZywgTW9sZWN1bGFyPC9rZXl3b3JkPjxrZXl3b3JkPkltbXVub2hpc3RvY2hlbWlzdHJ5PC9rZXl3
b3JkPjxrZXl3b3JkPkluIFNpdHUgSHlicmlkaXphdGlvbjwva2V5d29yZD48a2V5d29yZD5JbiBT
aXR1IE5pY2stRW5kIExhYmVsaW5nPC9rZXl3b3JkPjxrZXl3b3JkPk1vbGVjdWxhciBTZXF1ZW5j
ZSBEYXRhPC9rZXl3b3JkPjxrZXl3b3JkPk11c2NsZSBQcm90ZWlucy8qYmlvc3ludGhlc2lzPC9r
ZXl3b3JkPjxrZXl3b3JkPk11c2NsZXMvZW1icnlvbG9neTwva2V5d29yZD48a2V5d29yZD5NdXRh
dGlvbjwva2V5d29yZD48a2V5d29yZD5NeW9EIFByb3RlaW4vKmJpb3N5bnRoZXNpczwva2V5d29y
ZD48a2V5d29yZD5Ob3RvY2hvcmQvbWV0YWJvbGlzbTwva2V5d29yZD48a2V5d29yZD5QaGVub3R5
cGU8L2tleXdvcmQ+PGtleXdvcmQ+UHJvdGVpbnMvKm1ldGFib2xpc208L2tleXdvcmQ+PGtleXdv
cmQ+U2VxdWVuY2UgSG9tb2xvZ3ksIEFtaW5vIEFjaWQ8L2tleXdvcmQ+PGtleXdvcmQ+KlNpZ25h
bCBUcmFuc2R1Y3Rpb248L2tleXdvcmQ+PGtleXdvcmQ+U3VwcG9ydCwgTm9uLVUuUy4gR292JmFw
b3M7dDwva2V5d29yZD48a2V5d29yZD5UaW1lIEZhY3RvcnM8L2tleXdvcmQ+PGtleXdvcmQ+VXAt
UmVndWxhdGlvbiAoUGh5c2lvbG9neSk8L2tleXdvcmQ+PGtleXdvcmQ+WmVicmFmaXNoPC9rZXl3
b3JkPjwva2V5d29yZHM+PGRhdGVzPjx5ZWFyPjIwMDE8L3llYXI+PC9kYXRlcz48YWNjZXNzaW9u
LW51bT4xMTQ1NjQ1MDwvYWNjZXNzaW9uLW51bT48dXJscz48cmVsYXRlZC11cmxzPjx1cmw+aHR0
cDovL3d3dy5uY2JpLm5sbS5uaWguZ292L2h0YmluLXBvc3QvRW50cmV6L3F1ZXJ5P2RiPW0mYW1w
O2Zvcm09NiZhbXA7ZG9wdD1yJmFtcDt1aWQ9MTE0NTY0NTA8L3VybD48L3JlbGF0ZWQtdXJscz48
L3VybHM+PC9yZWNvcmQ+PC9DaXRlPjxDaXRlPjxBdXRob3I+SGlyc2luZ2VyPC9BdXRob3I+PFll
YXI+MjAwNDwvWWVhcj48UmVjTnVtPjc5OTA8L1JlY051bT48cmVjb3JkPjxyZWMtbnVtYmVyPjc5
OTA8L3JlYy1udW1iZXI+PGZvcmVpZ24ta2V5cz48a2V5IGFwcD0iRU4iIGRiLWlkPSIyMnA1ZnBz
eDg5c3Q5cGU5OXY1eHMyeDFkMmRleDVyd3Q1OTAiIHRpbWVzdGFtcD0iMCI+Nzk5MDwva2V5Pjwv
Zm9yZWlnbi1rZXlzPjxyZWYtdHlwZSBuYW1lPSJKb3VybmFsIEFydGljbGUiPjE3PC9yZWYtdHlw
ZT48Y29udHJpYnV0b3JzPjxhdXRob3JzPjxhdXRob3I+SGlyc2luZ2VyLCBFLjwvYXV0aG9yPjxh
dXRob3I+U3RlbGxhYm90dGUsIEYuPC9hdXRob3I+PGF1dGhvcj5EZXZvdG8sIFMuIEguPC9hdXRo
b3I+PGF1dGhvcj5XZXN0ZXJmaWVsZCwgTS48L2F1dGhvcj48L2F1dGhvcnM+PC9jb250cmlidXRv
cnM+PGF1dGgtYWRkcmVzcz5JbnN0aXR1dGUgb2YgTmV1cm9zY2llbmNlLCBVbml2ZXJzaXR5IG9m
IE9yZWdvbiwgRXVnZW5lLCBPUiA5NzQwMy0xMjU0LCBVU0EuPC9hdXRoLWFkZHJlc3M+PHRpdGxl
cz48dGl0bGU+SGVkZ2Vob2cgc2lnbmFsaW5nIGlzIHJlcXVpcmVkIGZvciBjb21taXRtZW50IGJ1
dCBub3QgaW5pdGlhbCBpbmR1Y3Rpb24gb2Ygc2xvdyBtdXNjbGUgcHJlY3Vyc29yczwvdGl0bGU+
PHNlY29uZGFyeS10aXRsZT5EZXYgQmlvbDwvc2Vjb25kYXJ5LXRpdGxlPjwvdGl0bGVzPjxwZXJp
b2RpY2FsPjxmdWxsLXRpdGxlPkRldiBCaW9sPC9mdWxsLXRpdGxlPjwvcGVyaW9kaWNhbD48cGFn
ZXM+MTQzLTU3PC9wYWdlcz48dm9sdW1lPjI3NTwvdm9sdW1lPjxudW1iZXI+MTwvbnVtYmVyPjxk
YXRlcz48eWVhcj4yMDA0PC95ZWFyPjxwdWItZGF0ZXM+PGRhdGU+Tm92IDE8L2RhdGU+PC9wdWIt
ZGF0ZXM+PC9kYXRlcz48YWNjZXNzaW9uLW51bT4xNTQ2NDU3ODwvYWNjZXNzaW9uLW51bT48dXJs
cz48cmVsYXRlZC11cmxzPjx1cmw+aHR0cDovL3d3dy5uY2JpLm5sbS5uaWguZ292L2VudHJlei9x
dWVyeS5mY2dpP2NtZD1SZXRyaWV2ZSZhbXA7ZGI9UHViTWVkJmFtcDtkb3B0PUNpdGF0aW9uJmFt
cDtsaXN0X3VpZHM9MTU0NjQ1Nzg8L3VybD48L3JlbGF0ZWQtdXJscz48L3VybHM+PC9yZWNvcmQ+
PC9DaXRlPjxDaXRlPjxBdXRob3I+TGV3aXM8L0F1dGhvcj48WWVhcj4xOTk5PC9ZZWFyPjxSZWNO
dW0+NTg4OTwvUmVjTnVtPjxyZWNvcmQ+PHJlYy1udW1iZXI+NTg4OTwvcmVjLW51bWJlcj48Zm9y
ZWlnbi1rZXlzPjxrZXkgYXBwPSJFTiIgZGItaWQ9IjIycDVmcHN4ODlzdDlwZTk5djV4czJ4MWQy
ZGV4NXJ3dDU5MCIgdGltZXN0YW1wPSIwIj41ODg5PC9rZXk+PC9mb3JlaWduLWtleXM+PHJlZi10
eXBlIG5hbWU9IkpvdXJuYWwgQXJ0aWNsZSI+MTc8L3JlZi10eXBlPjxjb250cmlidXRvcnM+PGF1
dGhvcnM+PGF1dGhvcj5MZXdpcywgSy4gRS48L2F1dGhvcj48YXV0aG9yPkN1cnJpZSwgUC4gRC48
L2F1dGhvcj48YXV0aG9yPlJveSwgUy48L2F1dGhvcj48YXV0aG9yPlNjaGF1ZXJ0ZSwgSC48L2F1
dGhvcj48YXV0aG9yPkhhZmZ0ZXIsIFAuPC9hdXRob3I+PGF1dGhvcj5JbmdoYW0sIFAuIFcuPC9h
dXRob3I+PC9hdXRob3JzPjwvY29udHJpYnV0b3JzPjx0aXRsZXM+PHRpdGxlPkNvbnRyb2wgb2Yg
bXVzY2xlIGNlbGwtdHlwZSBzcGVjaWZpY2F0aW9uIGluIHRoZSB6ZWJyYWZpc2ggZW1icnlvIGJ5
IEhlZGdlaG9nIHNpZ25hbGxpbmc8L3RpdGxlPjxzZWNvbmRhcnktdGl0bGU+RGV2IEJpb2w8L3Nl
Y29uZGFyeS10aXRsZT48L3RpdGxlcz48cGVyaW9kaWNhbD48ZnVsbC10aXRsZT5EZXYgQmlvbDwv
ZnVsbC10aXRsZT48L3BlcmlvZGljYWw+PHBhZ2VzPjQ2OS04MDwvcGFnZXM+PHZvbHVtZT4yMTY8
L3ZvbHVtZT48bnVtYmVyPjI8L251bWJlcj48a2V5d29yZHM+PGtleXdvcmQ+QW5pbWFsPC9rZXl3
b3JkPjxrZXl3b3JkPkNlbGwgRGlmZmVyZW50aWF0aW9uPC9rZXl3b3JkPjxrZXl3b3JkPkZsdW9y
ZXNjZW50IEFudGlib2R5IFRlY2huaXF1ZTwva2V5d29yZD48a2V5d29yZD5HZW5lIEV4cHJlc3Np
b24gUmVndWxhdGlvbiwgRGV2ZWxvcG1lbnRhbDwva2V5d29yZD48a2V5d29yZD5JbiBTaXR1IEh5
YnJpZGl6YXRpb248L2tleXdvcmQ+PGtleXdvcmQ+TWVtYnJhbmUgUHJvdGVpbnMvZ2VuZXRpY3M8
L2tleXdvcmQ+PGtleXdvcmQ+TXVzY2xlcy8qZW1icnlvbG9neS9tZXRhYm9saXNtPC9rZXl3b3Jk
PjxrZXl3b3JkPk11dGF0aW9uPC9rZXl3b3JkPjxrZXl3b3JkPk15b3Npbi9tZXRhYm9saXNtPC9r
ZXl3b3JkPjxrZXl3b3JkPk15b0QgUHJvdGVpbi9nZW5ldGljczwva2V5d29yZD48a2V5d29yZD5Q
cm90ZWlucy8qbWV0YWJvbGlzbTwva2V5d29yZD48a2V5d29yZD5STkEsIE1lc3Nlbmdlci9tZXRh
Ym9saXNtPC9rZXl3b3JkPjxrZXl3b3JkPipTaWduYWwgVHJhbnNkdWN0aW9uPC9rZXl3b3JkPjxr
ZXl3b3JkPlNvbWl0ZXMvbWV0YWJvbGlzbTwva2V5d29yZD48a2V5d29yZD5TdXBwb3J0LCBOb24t
VS5TLiBHb3YmYXBvczt0PC9rZXl3b3JkPjxrZXl3b3JkPlRyYW5zY3JpcHRpb24gRmFjdG9ycy9t
ZXRhYm9saXNtPC9rZXl3b3JkPjxrZXl3b3JkPlplYnJhZmlzaDwva2V5d29yZD48L2tleXdvcmRz
PjxkYXRlcz48eWVhcj4xOTk5PC95ZWFyPjwvZGF0ZXM+PHVybHM+PHJlbGF0ZWQtdXJscz48dXJs
Pmh0dHA6Ly93d3cubmNiaS5ubG0ubmloLmdvdi9jZ2ktYmluL0VudHJlei9yZWZlcmVyP2h0dHA6
Ly93d3cuaWRlYWxpYnJhcnkuY29tL2xpbmtzL2NpdGF0aW9uLzAwMTItMTYwNi8yMTYvNDY5PC91
cmw+PC9yZWxhdGVkLXVybHM+PC91cmxzPjwvcmVjb3JkPjwvQ2l0ZT48Q2l0ZT48QXV0aG9yPkxl
d2lzPC9BdXRob3I+PFllYXI+MTk5OTwvWWVhcj48UmVjTnVtPjU4ODk8L1JlY051bT48cmVjb3Jk
PjxyZWMtbnVtYmVyPjU4ODk8L3JlYy1udW1iZXI+PGZvcmVpZ24ta2V5cz48a2V5IGFwcD0iRU4i
IGRiLWlkPSIyMnA1ZnBzeDg5c3Q5cGU5OXY1eHMyeDFkMmRleDVyd3Q1OTAiIHRpbWVzdGFtcD0i
MCI+NTg4OTwva2V5PjwvZm9yZWlnbi1rZXlzPjxyZWYtdHlwZSBuYW1lPSJKb3VybmFsIEFydGlj
bGUiPjE3PC9yZWYtdHlwZT48Y29udHJpYnV0b3JzPjxhdXRob3JzPjxhdXRob3I+TGV3aXMsIEsu
IEUuPC9hdXRob3I+PGF1dGhvcj5DdXJyaWUsIFAuIEQuPC9hdXRob3I+PGF1dGhvcj5Sb3ksIFMu
PC9hdXRob3I+PGF1dGhvcj5TY2hhdWVydGUsIEguPC9hdXRob3I+PGF1dGhvcj5IYWZmdGVyLCBQ
LjwvYXV0aG9yPjxhdXRob3I+SW5naGFtLCBQLiBXLjwvYXV0aG9yPjwvYXV0aG9ycz48L2NvbnRy
aWJ1dG9ycz48dGl0bGVzPjx0aXRsZT5Db250cm9sIG9mIG11c2NsZSBjZWxsLXR5cGUgc3BlY2lm
aWNhdGlvbiBpbiB0aGUgemVicmFmaXNoIGVtYnJ5byBieSBIZWRnZWhvZyBzaWduYWxsaW5nPC90
aXRsZT48c2Vjb25kYXJ5LXRpdGxlPkRldiBCaW9sPC9zZWNvbmRhcnktdGl0bGU+PC90aXRsZXM+
PHBlcmlvZGljYWw+PGZ1bGwtdGl0bGU+RGV2IEJpb2w8L2Z1bGwtdGl0bGU+PC9wZXJpb2RpY2Fs
PjxwYWdlcz40NjktODA8L3BhZ2VzPjx2b2x1bWU+MjE2PC92b2x1bWU+PG51bWJlcj4yPC9udW1i
ZXI+PGtleXdvcmRzPjxrZXl3b3JkPkFuaW1hbDwva2V5d29yZD48a2V5d29yZD5DZWxsIERpZmZl
cmVudGlhdGlvbjwva2V5d29yZD48a2V5d29yZD5GbHVvcmVzY2VudCBBbnRpYm9keSBUZWNobmlx
dWU8L2tleXdvcmQ+PGtleXdvcmQ+R2VuZSBFeHByZXNzaW9uIFJlZ3VsYXRpb24sIERldmVsb3Bt
ZW50YWw8L2tleXdvcmQ+PGtleXdvcmQ+SW4gU2l0dSBIeWJyaWRpemF0aW9uPC9rZXl3b3JkPjxr
ZXl3b3JkPk1lbWJyYW5lIFByb3RlaW5zL2dlbmV0aWNzPC9rZXl3b3JkPjxrZXl3b3JkPk11c2Ns
ZXMvKmVtYnJ5b2xvZ3kvbWV0YWJvbGlzbTwva2V5d29yZD48a2V5d29yZD5NdXRhdGlvbjwva2V5
d29yZD48a2V5d29yZD5NeW9zaW4vbWV0YWJvbGlzbTwva2V5d29yZD48a2V5d29yZD5NeW9EIFBy
b3RlaW4vZ2VuZXRpY3M8L2tleXdvcmQ+PGtleXdvcmQ+UHJvdGVpbnMvKm1ldGFib2xpc208L2tl
eXdvcmQ+PGtleXdvcmQ+Uk5BLCBNZXNzZW5nZXIvbWV0YWJvbGlzbTwva2V5d29yZD48a2V5d29y
ZD4qU2lnbmFsIFRyYW5zZHVjdGlvbjwva2V5d29yZD48a2V5d29yZD5Tb21pdGVzL21ldGFib2xp
c208L2tleXdvcmQ+PGtleXdvcmQ+U3VwcG9ydCwgTm9uLVUuUy4gR292JmFwb3M7dDwva2V5d29y
ZD48a2V5d29yZD5UcmFuc2NyaXB0aW9uIEZhY3RvcnMvbWV0YWJvbGlzbTwva2V5d29yZD48a2V5
d29yZD5aZWJyYWZpc2g8L2tleXdvcmQ+PC9rZXl3b3Jkcz48ZGF0ZXM+PHllYXI+MTk5OTwveWVh
cj48L2RhdGVzPjx1cmxzPjxyZWxhdGVkLXVybHM+PHVybD5odHRwOi8vd3d3Lm5jYmkubmxtLm5p
aC5nb3YvY2dpLWJpbi9FbnRyZXovcmVmZXJlcj9odHRwOi8vd3d3LmlkZWFsaWJyYXJ5LmNvbS9s
aW5rcy9jaXRhdGlvbi8wMDEyLTE2MDYvMjE2LzQ2OTwvdXJsPjwvcmVsYXRlZC11cmxzPjwvdXJs
cz48L3JlY29yZD48L0NpdGU+PC9FbmROb3RlPgB=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BC02FE" w:rsidRPr="00E6172C">
        <w:rPr>
          <w:lang w:val="en-GB"/>
        </w:rPr>
      </w:r>
      <w:r w:rsidR="00BC02FE" w:rsidRPr="00E6172C">
        <w:rPr>
          <w:lang w:val="en-GB"/>
        </w:rPr>
        <w:fldChar w:fldCharType="separate"/>
      </w:r>
      <w:r w:rsidRPr="00E6172C">
        <w:rPr>
          <w:noProof/>
          <w:lang w:val="en-GB"/>
        </w:rPr>
        <w:t>(Coutelle et al., 2001; Hirsinger et al., 2004; Lewis et al., 1999)</w:t>
      </w:r>
      <w:r w:rsidR="00BC02FE" w:rsidRPr="00E6172C">
        <w:rPr>
          <w:lang w:val="en-GB"/>
        </w:rPr>
        <w:fldChar w:fldCharType="end"/>
      </w:r>
      <w:r w:rsidR="00D8769B" w:rsidRPr="00E6172C">
        <w:rPr>
          <w:lang w:val="en-GB"/>
        </w:rPr>
        <w:t>.</w:t>
      </w:r>
      <w:r w:rsidR="0073317B" w:rsidRPr="00E6172C">
        <w:rPr>
          <w:lang w:val="en-GB"/>
        </w:rPr>
        <w:t xml:space="preserve">  </w:t>
      </w:r>
      <w:r w:rsidR="008239D6" w:rsidRPr="00E6172C">
        <w:rPr>
          <w:lang w:val="en-GB"/>
        </w:rPr>
        <w:t xml:space="preserve">Here, we show how both Fgf and </w:t>
      </w:r>
      <w:proofErr w:type="spellStart"/>
      <w:r w:rsidR="008239D6" w:rsidRPr="00E6172C">
        <w:rPr>
          <w:lang w:val="en-GB"/>
        </w:rPr>
        <w:t>Hh</w:t>
      </w:r>
      <w:proofErr w:type="spellEnd"/>
      <w:r w:rsidR="008239D6" w:rsidRPr="00E6172C">
        <w:rPr>
          <w:lang w:val="en-GB"/>
        </w:rPr>
        <w:t xml:space="preserve"> extracellular signals cooperate with Tbx genes to control </w:t>
      </w:r>
      <w:r w:rsidR="00145131" w:rsidRPr="00E6172C">
        <w:rPr>
          <w:lang w:val="en-GB"/>
        </w:rPr>
        <w:t xml:space="preserve">fast and </w:t>
      </w:r>
      <w:r w:rsidR="0073317B" w:rsidRPr="00E6172C">
        <w:rPr>
          <w:lang w:val="en-GB"/>
        </w:rPr>
        <w:t xml:space="preserve">slow </w:t>
      </w:r>
      <w:r w:rsidR="008239D6" w:rsidRPr="00E6172C">
        <w:rPr>
          <w:lang w:val="en-GB"/>
        </w:rPr>
        <w:t>myogenesis.</w:t>
      </w:r>
      <w:r w:rsidR="005B7D1F" w:rsidRPr="00E6172C">
        <w:rPr>
          <w:lang w:val="en-GB"/>
        </w:rPr>
        <w:t xml:space="preserve">  In the trunk, </w:t>
      </w:r>
      <w:r w:rsidR="0021093D" w:rsidRPr="00E6172C">
        <w:rPr>
          <w:lang w:val="en-GB"/>
        </w:rPr>
        <w:t>Fgf signa</w:t>
      </w:r>
      <w:r w:rsidR="00381E8C" w:rsidRPr="00E6172C">
        <w:rPr>
          <w:lang w:val="en-GB"/>
        </w:rPr>
        <w:t>l</w:t>
      </w:r>
      <w:r w:rsidR="0021093D" w:rsidRPr="00E6172C">
        <w:rPr>
          <w:lang w:val="en-GB"/>
        </w:rPr>
        <w:t>ling is required for the initiation of myogenesis</w:t>
      </w:r>
      <w:r w:rsidR="00905498" w:rsidRPr="00E6172C">
        <w:rPr>
          <w:lang w:val="en-GB"/>
        </w:rPr>
        <w:t xml:space="preserve"> and acts </w:t>
      </w:r>
      <w:r w:rsidR="009D7F35" w:rsidRPr="00E6172C">
        <w:rPr>
          <w:lang w:val="en-GB"/>
        </w:rPr>
        <w:t>in cooperation with Tbx16/</w:t>
      </w:r>
      <w:proofErr w:type="spellStart"/>
      <w:r w:rsidR="009D7F35" w:rsidRPr="00E6172C">
        <w:rPr>
          <w:lang w:val="en-GB"/>
        </w:rPr>
        <w:t>Tbxta</w:t>
      </w:r>
      <w:proofErr w:type="spellEnd"/>
      <w:r w:rsidR="009D7F35" w:rsidRPr="00E6172C">
        <w:rPr>
          <w:lang w:val="en-GB"/>
        </w:rPr>
        <w:t xml:space="preserve"> function </w:t>
      </w:r>
      <w:r w:rsidR="00324B39" w:rsidRPr="00E6172C">
        <w:rPr>
          <w:lang w:val="en-GB"/>
        </w:rPr>
        <w:t xml:space="preserve">directly </w:t>
      </w:r>
      <w:r w:rsidR="00144946" w:rsidRPr="00E6172C">
        <w:rPr>
          <w:lang w:val="en-GB"/>
        </w:rPr>
        <w:t xml:space="preserve">on </w:t>
      </w:r>
      <w:r w:rsidR="00144946" w:rsidRPr="00E6172C">
        <w:rPr>
          <w:i/>
          <w:lang w:val="en-GB"/>
        </w:rPr>
        <w:t>myf5</w:t>
      </w:r>
      <w:r w:rsidR="00144946" w:rsidRPr="00E6172C">
        <w:rPr>
          <w:lang w:val="en-GB"/>
        </w:rPr>
        <w:t xml:space="preserve"> </w:t>
      </w:r>
      <w:r w:rsidR="00324B39" w:rsidRPr="00E6172C">
        <w:rPr>
          <w:lang w:val="en-GB"/>
        </w:rPr>
        <w:t>and</w:t>
      </w:r>
      <w:r w:rsidR="007C124C" w:rsidRPr="00E6172C">
        <w:rPr>
          <w:lang w:val="en-GB"/>
        </w:rPr>
        <w:t xml:space="preserve"> </w:t>
      </w:r>
      <w:proofErr w:type="spellStart"/>
      <w:r w:rsidR="007C124C" w:rsidRPr="00E6172C">
        <w:rPr>
          <w:i/>
          <w:lang w:val="en-GB"/>
        </w:rPr>
        <w:t>myod</w:t>
      </w:r>
      <w:proofErr w:type="spellEnd"/>
      <w:r w:rsidR="00905498" w:rsidRPr="00E6172C">
        <w:rPr>
          <w:lang w:val="en-GB"/>
        </w:rPr>
        <w:t>.</w:t>
      </w:r>
      <w:r w:rsidR="00145131" w:rsidRPr="00E6172C">
        <w:rPr>
          <w:lang w:val="en-GB"/>
        </w:rPr>
        <w:t xml:space="preserve"> </w:t>
      </w:r>
      <w:r w:rsidR="007C124C" w:rsidRPr="00E6172C">
        <w:rPr>
          <w:lang w:val="en-GB"/>
        </w:rPr>
        <w:t xml:space="preserve"> </w:t>
      </w:r>
      <w:r w:rsidR="005B7D1F" w:rsidRPr="00E6172C">
        <w:rPr>
          <w:lang w:val="en-GB"/>
        </w:rPr>
        <w:t xml:space="preserve">In the tail, by contrast, direct </w:t>
      </w:r>
      <w:r w:rsidR="00150B37" w:rsidRPr="00E6172C">
        <w:rPr>
          <w:lang w:val="en-GB"/>
        </w:rPr>
        <w:t xml:space="preserve">MRF </w:t>
      </w:r>
      <w:r w:rsidR="00DB0E2D" w:rsidRPr="00E6172C">
        <w:rPr>
          <w:lang w:val="en-GB"/>
        </w:rPr>
        <w:t xml:space="preserve">gene </w:t>
      </w:r>
      <w:r w:rsidR="005B7D1F" w:rsidRPr="00E6172C">
        <w:rPr>
          <w:lang w:val="en-GB"/>
        </w:rPr>
        <w:t xml:space="preserve">induction by Fgf </w:t>
      </w:r>
      <w:r w:rsidR="001B2872" w:rsidRPr="00E6172C">
        <w:rPr>
          <w:lang w:val="en-GB"/>
        </w:rPr>
        <w:t>is not required</w:t>
      </w:r>
      <w:r w:rsidR="005B7D1F" w:rsidRPr="00E6172C">
        <w:rPr>
          <w:lang w:val="en-GB"/>
        </w:rPr>
        <w:t xml:space="preserve"> and </w:t>
      </w:r>
      <w:r w:rsidR="00564088" w:rsidRPr="00E6172C">
        <w:rPr>
          <w:lang w:val="en-GB"/>
        </w:rPr>
        <w:t xml:space="preserve">the </w:t>
      </w:r>
      <w:r w:rsidR="002F38E9" w:rsidRPr="00E6172C">
        <w:rPr>
          <w:lang w:val="en-GB"/>
        </w:rPr>
        <w:t xml:space="preserve">evolutionary novelty of </w:t>
      </w:r>
      <w:r w:rsidR="00150B37" w:rsidRPr="00E6172C">
        <w:rPr>
          <w:lang w:val="en-GB"/>
        </w:rPr>
        <w:t xml:space="preserve">midline-derived </w:t>
      </w:r>
      <w:proofErr w:type="spellStart"/>
      <w:r w:rsidR="005B7D1F" w:rsidRPr="00E6172C">
        <w:rPr>
          <w:lang w:val="en-GB"/>
        </w:rPr>
        <w:t>Hh</w:t>
      </w:r>
      <w:proofErr w:type="spellEnd"/>
      <w:r w:rsidR="005B7D1F" w:rsidRPr="00E6172C">
        <w:rPr>
          <w:lang w:val="en-GB"/>
        </w:rPr>
        <w:t>-</w:t>
      </w:r>
      <w:r w:rsidR="00150B37" w:rsidRPr="00E6172C">
        <w:rPr>
          <w:lang w:val="en-GB"/>
        </w:rPr>
        <w:t>signa</w:t>
      </w:r>
      <w:r w:rsidR="00381E8C" w:rsidRPr="00E6172C">
        <w:rPr>
          <w:lang w:val="en-GB"/>
        </w:rPr>
        <w:t>l</w:t>
      </w:r>
      <w:r w:rsidR="00150B37" w:rsidRPr="00E6172C">
        <w:rPr>
          <w:lang w:val="en-GB"/>
        </w:rPr>
        <w:t>ling</w:t>
      </w:r>
      <w:r w:rsidR="005B7D1F" w:rsidRPr="00E6172C">
        <w:rPr>
          <w:lang w:val="en-GB"/>
        </w:rPr>
        <w:t xml:space="preserve"> </w:t>
      </w:r>
      <w:r w:rsidR="00A608CE" w:rsidRPr="00E6172C">
        <w:rPr>
          <w:lang w:val="en-GB"/>
        </w:rPr>
        <w:t>accounts for adaxial myogenesis</w:t>
      </w:r>
      <w:r w:rsidR="002F38E9" w:rsidRPr="00E6172C">
        <w:rPr>
          <w:lang w:val="en-GB"/>
        </w:rPr>
        <w:t>.</w:t>
      </w:r>
    </w:p>
    <w:p w14:paraId="37B639B5" w14:textId="77777777" w:rsidR="00C715CA" w:rsidRPr="00E6172C" w:rsidRDefault="00C715CA" w:rsidP="00462DFA">
      <w:pPr>
        <w:spacing w:after="120" w:line="360" w:lineRule="auto"/>
        <w:jc w:val="both"/>
        <w:outlineLvl w:val="0"/>
        <w:rPr>
          <w:color w:val="FF0000"/>
          <w:lang w:val="en-GB"/>
        </w:rPr>
      </w:pPr>
    </w:p>
    <w:p w14:paraId="64D0AAB2" w14:textId="77777777" w:rsidR="00C715CA" w:rsidRPr="00E6172C" w:rsidRDefault="00C715CA" w:rsidP="00462DFA">
      <w:pPr>
        <w:spacing w:after="120" w:line="360" w:lineRule="auto"/>
        <w:jc w:val="both"/>
        <w:outlineLvl w:val="0"/>
        <w:rPr>
          <w:b/>
          <w:lang w:val="en-GB"/>
        </w:rPr>
      </w:pPr>
      <w:r w:rsidRPr="00E6172C">
        <w:rPr>
          <w:b/>
          <w:lang w:val="en-GB"/>
        </w:rPr>
        <w:t>Results</w:t>
      </w:r>
    </w:p>
    <w:p w14:paraId="3431559E" w14:textId="2A4D9256" w:rsidR="00C715CA" w:rsidRPr="00E6172C" w:rsidRDefault="00C715CA" w:rsidP="00462DFA">
      <w:pPr>
        <w:spacing w:after="120" w:line="360" w:lineRule="auto"/>
        <w:jc w:val="both"/>
        <w:outlineLvl w:val="0"/>
        <w:rPr>
          <w:b/>
          <w:i/>
          <w:lang w:val="en-GB"/>
        </w:rPr>
      </w:pPr>
      <w:r w:rsidRPr="00E6172C">
        <w:rPr>
          <w:b/>
          <w:i/>
          <w:lang w:val="en-GB"/>
        </w:rPr>
        <w:t>Fgf signa</w:t>
      </w:r>
      <w:r w:rsidR="00381E8C" w:rsidRPr="00E6172C">
        <w:rPr>
          <w:b/>
          <w:i/>
          <w:lang w:val="en-GB"/>
        </w:rPr>
        <w:t>l</w:t>
      </w:r>
      <w:r w:rsidRPr="00E6172C">
        <w:rPr>
          <w:b/>
          <w:i/>
          <w:lang w:val="en-GB"/>
        </w:rPr>
        <w:t xml:space="preserve">ling is essential for induction of adaxial myf5 and </w:t>
      </w:r>
      <w:proofErr w:type="spellStart"/>
      <w:r w:rsidRPr="00E6172C">
        <w:rPr>
          <w:b/>
          <w:i/>
          <w:lang w:val="en-GB"/>
        </w:rPr>
        <w:t>myod</w:t>
      </w:r>
      <w:proofErr w:type="spellEnd"/>
      <w:r w:rsidRPr="00E6172C">
        <w:rPr>
          <w:b/>
          <w:i/>
          <w:lang w:val="en-GB"/>
        </w:rPr>
        <w:t xml:space="preserve"> expression</w:t>
      </w:r>
    </w:p>
    <w:p w14:paraId="03BA3528" w14:textId="182C6C6B" w:rsidR="00B05632" w:rsidRPr="00E6172C" w:rsidRDefault="00C715CA" w:rsidP="00B05632">
      <w:pPr>
        <w:widowControl w:val="0"/>
        <w:autoSpaceDE w:val="0"/>
        <w:autoSpaceDN w:val="0"/>
        <w:adjustRightInd w:val="0"/>
        <w:spacing w:after="120" w:line="360" w:lineRule="auto"/>
        <w:jc w:val="both"/>
        <w:rPr>
          <w:lang w:val="en-GB"/>
        </w:rPr>
      </w:pPr>
      <w:r w:rsidRPr="00E6172C" w:rsidDel="005F661C">
        <w:rPr>
          <w:lang w:val="en-GB"/>
        </w:rPr>
        <w:t xml:space="preserve">Adaxial myogenesis is driven by successive Fgf and </w:t>
      </w:r>
      <w:proofErr w:type="spellStart"/>
      <w:r w:rsidRPr="00E6172C" w:rsidDel="005F661C">
        <w:rPr>
          <w:lang w:val="en-GB"/>
        </w:rPr>
        <w:t>Hh</w:t>
      </w:r>
      <w:proofErr w:type="spellEnd"/>
      <w:r w:rsidRPr="00E6172C" w:rsidDel="005F661C">
        <w:rPr>
          <w:lang w:val="en-GB"/>
        </w:rPr>
        <w:t xml:space="preserve"> signals. </w:t>
      </w:r>
      <w:r w:rsidR="0057702C">
        <w:rPr>
          <w:lang w:val="en-GB"/>
        </w:rPr>
        <w:t xml:space="preserve"> </w:t>
      </w:r>
      <w:r w:rsidRPr="00E6172C" w:rsidDel="005F661C">
        <w:rPr>
          <w:lang w:val="en-GB"/>
        </w:rPr>
        <w:t xml:space="preserve">When </w:t>
      </w:r>
      <w:proofErr w:type="spellStart"/>
      <w:r w:rsidRPr="00E6172C" w:rsidDel="005F661C">
        <w:rPr>
          <w:lang w:val="en-GB"/>
        </w:rPr>
        <w:t>Hh</w:t>
      </w:r>
      <w:proofErr w:type="spellEnd"/>
      <w:r w:rsidRPr="00E6172C" w:rsidDel="005F661C">
        <w:rPr>
          <w:lang w:val="en-GB"/>
        </w:rPr>
        <w:t xml:space="preserve"> signalling was prevented with the </w:t>
      </w:r>
      <w:proofErr w:type="spellStart"/>
      <w:r w:rsidRPr="00E6172C" w:rsidDel="005F661C">
        <w:rPr>
          <w:lang w:val="en-GB"/>
        </w:rPr>
        <w:t>Smo</w:t>
      </w:r>
      <w:proofErr w:type="spellEnd"/>
      <w:r w:rsidRPr="00E6172C" w:rsidDel="005F661C">
        <w:rPr>
          <w:lang w:val="en-GB"/>
        </w:rPr>
        <w:t xml:space="preserve"> antagonist cyclopamine</w:t>
      </w:r>
      <w:r w:rsidR="003A6983" w:rsidRPr="00E6172C">
        <w:rPr>
          <w:lang w:val="en-GB"/>
        </w:rPr>
        <w:t xml:space="preserve"> (</w:t>
      </w:r>
      <w:proofErr w:type="spellStart"/>
      <w:r w:rsidR="003A6983" w:rsidRPr="00E6172C">
        <w:rPr>
          <w:lang w:val="en-GB"/>
        </w:rPr>
        <w:t>cyA</w:t>
      </w:r>
      <w:proofErr w:type="spellEnd"/>
      <w:r w:rsidR="003A6983" w:rsidRPr="00E6172C">
        <w:rPr>
          <w:lang w:val="en-GB"/>
        </w:rPr>
        <w:t>)</w:t>
      </w:r>
      <w:r w:rsidR="00225D0B">
        <w:rPr>
          <w:lang w:val="en-GB"/>
        </w:rPr>
        <w:t xml:space="preserve"> from 30% epiboly</w:t>
      </w:r>
      <w:r w:rsidRPr="00E6172C" w:rsidDel="005F661C">
        <w:rPr>
          <w:lang w:val="en-GB"/>
        </w:rPr>
        <w:t xml:space="preserve">, </w:t>
      </w:r>
      <w:r w:rsidRPr="00E6172C" w:rsidDel="005F661C">
        <w:rPr>
          <w:i/>
          <w:lang w:val="en-GB"/>
        </w:rPr>
        <w:t>myf5</w:t>
      </w:r>
      <w:r w:rsidRPr="00E6172C" w:rsidDel="005F661C">
        <w:rPr>
          <w:lang w:val="en-GB"/>
        </w:rPr>
        <w:t xml:space="preserve"> and </w:t>
      </w:r>
      <w:proofErr w:type="spellStart"/>
      <w:r w:rsidRPr="00E6172C" w:rsidDel="005F661C">
        <w:rPr>
          <w:i/>
          <w:lang w:val="en-GB"/>
        </w:rPr>
        <w:t>myod</w:t>
      </w:r>
      <w:proofErr w:type="spellEnd"/>
      <w:r w:rsidRPr="00E6172C" w:rsidDel="005F661C">
        <w:rPr>
          <w:lang w:val="en-GB"/>
        </w:rPr>
        <w:t xml:space="preserve"> mRNAs </w:t>
      </w:r>
      <w:r w:rsidR="00B05632" w:rsidRPr="00E6172C">
        <w:rPr>
          <w:lang w:val="en-GB"/>
        </w:rPr>
        <w:t>in</w:t>
      </w:r>
      <w:r w:rsidRPr="00E6172C" w:rsidDel="005F661C">
        <w:rPr>
          <w:lang w:val="en-GB"/>
        </w:rPr>
        <w:t xml:space="preserve"> </w:t>
      </w:r>
      <w:r w:rsidR="00B05632" w:rsidRPr="00E6172C">
        <w:rPr>
          <w:lang w:val="en-GB"/>
        </w:rPr>
        <w:t>pre-</w:t>
      </w:r>
      <w:r w:rsidRPr="00E6172C" w:rsidDel="005F661C">
        <w:rPr>
          <w:lang w:val="en-GB"/>
        </w:rPr>
        <w:t xml:space="preserve">adaxial cells </w:t>
      </w:r>
      <w:r w:rsidR="00B05632" w:rsidRPr="00E6172C">
        <w:rPr>
          <w:lang w:val="en-GB"/>
        </w:rPr>
        <w:t>were unaffected</w:t>
      </w:r>
      <w:r w:rsidR="0014428E" w:rsidRPr="00E6172C">
        <w:rPr>
          <w:lang w:val="en-GB"/>
        </w:rPr>
        <w:t xml:space="preserve"> at 90% epiboly</w:t>
      </w:r>
      <w:r w:rsidR="001A1055" w:rsidRPr="00E6172C">
        <w:rPr>
          <w:lang w:val="en-GB"/>
        </w:rPr>
        <w:t xml:space="preserve"> (</w:t>
      </w:r>
      <w:r w:rsidR="00932F4E" w:rsidRPr="00E6172C">
        <w:rPr>
          <w:lang w:val="en-GB"/>
        </w:rPr>
        <w:t>Fig. 1</w:t>
      </w:r>
      <w:r w:rsidR="00FB3BA8" w:rsidRPr="00E6172C">
        <w:rPr>
          <w:lang w:val="en-GB"/>
        </w:rPr>
        <w:t>A</w:t>
      </w:r>
      <w:r w:rsidR="001A1055" w:rsidRPr="00E6172C">
        <w:rPr>
          <w:lang w:val="en-GB"/>
        </w:rPr>
        <w:t>)</w:t>
      </w:r>
      <w:r w:rsidR="00B05632" w:rsidRPr="00E6172C">
        <w:rPr>
          <w:lang w:val="en-GB"/>
        </w:rPr>
        <w:t xml:space="preserve">.  In contrast, when Fgf signalling was inhibited with SU5402 </w:t>
      </w:r>
      <w:r w:rsidR="00225D0B">
        <w:rPr>
          <w:lang w:val="en-GB"/>
        </w:rPr>
        <w:t>from 30% epiboly</w:t>
      </w:r>
      <w:r w:rsidR="00225D0B" w:rsidRPr="00E6172C">
        <w:rPr>
          <w:lang w:val="en-GB"/>
        </w:rPr>
        <w:t xml:space="preserve"> </w:t>
      </w:r>
      <w:r w:rsidR="00B05632" w:rsidRPr="00E6172C">
        <w:rPr>
          <w:lang w:val="en-GB"/>
        </w:rPr>
        <w:t xml:space="preserve">both </w:t>
      </w:r>
      <w:r w:rsidR="00B05632" w:rsidRPr="00E6172C">
        <w:rPr>
          <w:i/>
          <w:iCs/>
          <w:lang w:val="en-GB"/>
        </w:rPr>
        <w:t>myf5</w:t>
      </w:r>
      <w:r w:rsidR="00B05632" w:rsidRPr="00E6172C">
        <w:rPr>
          <w:lang w:val="en-GB"/>
        </w:rPr>
        <w:t xml:space="preserve"> and </w:t>
      </w:r>
      <w:proofErr w:type="spellStart"/>
      <w:r w:rsidR="00B05632" w:rsidRPr="00E6172C">
        <w:rPr>
          <w:i/>
          <w:iCs/>
          <w:lang w:val="en-GB"/>
        </w:rPr>
        <w:t>myod</w:t>
      </w:r>
      <w:proofErr w:type="spellEnd"/>
      <w:r w:rsidR="00B05632" w:rsidRPr="00E6172C">
        <w:rPr>
          <w:lang w:val="en-GB"/>
        </w:rPr>
        <w:t xml:space="preserve"> mRNAs were lost</w:t>
      </w:r>
      <w:r w:rsidRPr="00E6172C" w:rsidDel="005F661C">
        <w:rPr>
          <w:lang w:val="en-GB"/>
        </w:rPr>
        <w:t xml:space="preserve"> </w:t>
      </w:r>
      <w:r w:rsidR="00B05632" w:rsidRPr="00E6172C">
        <w:rPr>
          <w:lang w:val="en-GB"/>
        </w:rPr>
        <w:t>(Fig. 1A)</w:t>
      </w:r>
      <w:r w:rsidR="00A80B6A" w:rsidRPr="00E6172C">
        <w:rPr>
          <w:lang w:val="en-GB"/>
        </w:rPr>
        <w:fldChar w:fldCharType="begin"/>
      </w:r>
      <w:r w:rsidR="00AD49EB" w:rsidRPr="00E6172C">
        <w:rPr>
          <w:lang w:val="en-GB"/>
        </w:rPr>
        <w:instrText xml:space="preserve"> ADDIN EN.CITE &lt;EndNote&gt;&lt;Cite&gt;&lt;Author&gt;Ochi&lt;/Author&gt;&lt;Year&gt;2008&lt;/Year&gt;&lt;RecNum&gt;8690&lt;/RecNum&gt;&lt;DisplayText&gt;(Ochi et al., 2008)&lt;/DisplayText&gt;&lt;record&gt;&lt;rec-number&gt;8690&lt;/rec-number&gt;&lt;foreign-keys&gt;&lt;key app="EN" db-id="22p5fpsx89st9pe99v5xs2x1d2dex5rwt590" timestamp="0"&gt;8690&lt;/key&gt;&lt;/foreign-keys&gt;&lt;ref-type name="Journal Article"&gt;17&lt;/ref-type&gt;&lt;contributors&gt;&lt;authors&gt;&lt;author&gt;Ochi, H.&lt;/author&gt;&lt;author&gt;Hans, S.&lt;/author&gt;&lt;author&gt;Westerfield, M.&lt;/author&gt;&lt;/authors&gt;&lt;/contributors&gt;&lt;auth-address&gt;Institute of Neuroscience, University of Oregon, Eugene, Oregon 97403-1254, USA.&lt;/auth-address&gt;&lt;titles&gt;&lt;title&gt;Smarcd3 regulates the timing of zebrafish myogenesis onset&lt;/title&gt;&lt;secondary-title&gt;J Biol Chem&lt;/secondary-title&gt;&lt;/titles&gt;&lt;periodical&gt;&lt;full-title&gt;J Biol Chem&lt;/full-title&gt;&lt;/periodical&gt;&lt;pages&gt;3529-36&lt;/pages&gt;&lt;volume&gt;283&lt;/volume&gt;&lt;number&gt;6&lt;/number&gt;&lt;edition&gt;2007/12/07&lt;/edition&gt;&lt;keywords&gt;&lt;keyword&gt;Animals&lt;/keyword&gt;&lt;keyword&gt;Blastula/metabolism&lt;/keyword&gt;&lt;keyword&gt;Chromatin/metabolism&lt;/keyword&gt;&lt;keyword&gt;*Gene Expression Regulation, Developmental&lt;/keyword&gt;&lt;keyword&gt;Mesoderm/metabolism&lt;/keyword&gt;&lt;keyword&gt;Models, Biological&lt;/keyword&gt;&lt;keyword&gt;*Muscle Development&lt;/keyword&gt;&lt;keyword&gt;Muscles/*embryology/metabolism&lt;/keyword&gt;&lt;keyword&gt;Mutation&lt;/keyword&gt;&lt;keyword&gt;Plasmids/metabolism&lt;/keyword&gt;&lt;keyword&gt;Protein Binding&lt;/keyword&gt;&lt;keyword&gt;Time Factors&lt;/keyword&gt;&lt;keyword&gt;Transcription Factors/genetics/*metabolism/*physiology&lt;/keyword&gt;&lt;keyword&gt;Veratrum Alkaloids/pharmacology&lt;/keyword&gt;&lt;keyword&gt;Zebrafish&lt;/keyword&gt;&lt;/keywords&gt;&lt;dates&gt;&lt;year&gt;2008&lt;/year&gt;&lt;pub-dates&gt;&lt;date&gt;Feb 8&lt;/date&gt;&lt;/pub-dates&gt;&lt;/dates&gt;&lt;isbn&gt;0021-9258 (Print)&lt;/isbn&gt;&lt;accession-num&gt;18056260&lt;/accession-num&gt;&lt;urls&gt;&lt;related-urls&gt;&lt;url&gt;http://www.ncbi.nlm.nih.gov/entrez/query.fcgi?cmd=Retrieve&amp;amp;db=PubMed&amp;amp;dopt=Citation&amp;amp;list_uids=18056260&lt;/url&gt;&lt;/related-urls&gt;&lt;/urls&gt;&lt;electronic-resource-num&gt;M708594200 [pii]&amp;#xD;10.1074/jbc.M708594200&lt;/electronic-resource-num&gt;&lt;language&gt;eng&lt;/language&gt;&lt;/record&gt;&lt;/Cite&gt;&lt;/EndNote&gt;</w:instrText>
      </w:r>
      <w:r w:rsidR="00A80B6A" w:rsidRPr="00E6172C">
        <w:rPr>
          <w:lang w:val="en-GB"/>
        </w:rPr>
        <w:fldChar w:fldCharType="separate"/>
      </w:r>
      <w:r w:rsidR="00A80B6A" w:rsidRPr="00E6172C">
        <w:rPr>
          <w:noProof/>
          <w:lang w:val="en-GB"/>
        </w:rPr>
        <w:t>(Ochi et al., 2008)</w:t>
      </w:r>
      <w:r w:rsidR="00A80B6A" w:rsidRPr="00E6172C">
        <w:rPr>
          <w:lang w:val="en-GB"/>
        </w:rPr>
        <w:fldChar w:fldCharType="end"/>
      </w:r>
      <w:r w:rsidR="00B05632" w:rsidRPr="00E6172C">
        <w:rPr>
          <w:lang w:val="en-GB"/>
        </w:rPr>
        <w:t xml:space="preserve">.  To show that lack of MRFs was not due to failure of gastrulation caused by SU5402-treatment, we analysed expression of </w:t>
      </w:r>
      <w:proofErr w:type="spellStart"/>
      <w:r w:rsidR="00B05632" w:rsidRPr="00E6172C">
        <w:rPr>
          <w:i/>
          <w:lang w:val="en-GB"/>
        </w:rPr>
        <w:t>aplnrb</w:t>
      </w:r>
      <w:proofErr w:type="spellEnd"/>
      <w:r w:rsidR="00B05632" w:rsidRPr="00E6172C">
        <w:rPr>
          <w:lang w:val="en-GB"/>
        </w:rPr>
        <w:t xml:space="preserve"> mRNA, an anterior mesodermal marker </w:t>
      </w:r>
      <w:r w:rsidR="00B05632" w:rsidRPr="00E6172C">
        <w:rPr>
          <w:lang w:val="en-GB"/>
        </w:rPr>
        <w:fldChar w:fldCharType="begin">
          <w:fldData xml:space="preserve">PEVuZE5vdGU+PENpdGU+PEF1dGhvcj5aZW5nPC9BdXRob3I+PFllYXI+MjAwNzwvWWVhcj48UmVj
TnVtPjk5MTM8L1JlY051bT48RGlzcGxheVRleHQ+KFplbmcgZXQgYWwuLCAyMDA3KTwvRGlzcGxh
eVRleHQ+PHJlY29yZD48cmVjLW51bWJlcj45OTEzPC9yZWMtbnVtYmVyPjxmb3JlaWduLWtleXM+
PGtleSBhcHA9IkVOIiBkYi1pZD0iMjJwNWZwc3g4OXN0OXBlOTl2NXhzMngxZDJkZXg1cnd0NTkw
IiB0aW1lc3RhbXA9IjE0NTc1NDE4NzMiPjk5MTM8L2tleT48L2ZvcmVpZ24ta2V5cz48cmVmLXR5
cGUgbmFtZT0iSm91cm5hbCBBcnRpY2xlIj4xNzwvcmVmLXR5cGU+PGNvbnRyaWJ1dG9ycz48YXV0
aG9ycz48YXV0aG9yPlplbmcsIFguIFguPC9hdXRob3I+PGF1dGhvcj5XaWxtLCBULiBQLjwvYXV0
aG9yPjxhdXRob3I+U2VwaWNoLCBELiBTLjwvYXV0aG9yPjxhdXRob3I+U29sbmljYS1LcmV6ZWws
IEwuPC9hdXRob3I+PC9hdXRob3JzPjwvY29udHJpYnV0b3JzPjxhdXRoLWFkZHJlc3M+VmFuZGVy
YmlsdCBVbml2ZXJzaXR5LCBEZXBhcnRtZW50IG9mIEJpb2xvZ2ljYWwgU2NpZW5jZXMsIFZVIFN0
YXRpb24gQiAzNS0xNjM0LCBOYXNodmlsbGUsIFROIDM3MjM1LCBVU0EuPC9hdXRoLWFkZHJlc3M+
PHRpdGxlcz48dGl0bGU+QXBlbGluIGFuZCBpdHMgcmVjZXB0b3IgY29udHJvbCBoZWFydCBmaWVs
ZCBmb3JtYXRpb24gZHVyaW5nIHplYnJhZmlzaCBnYXN0cnVsYXRpb248L3RpdGxlPjxzZWNvbmRh
cnktdGl0bGU+RGV2IENlbGw8L3NlY29uZGFyeS10aXRsZT48L3RpdGxlcz48cGVyaW9kaWNhbD48
ZnVsbC10aXRsZT5EZXYgQ2VsbDwvZnVsbC10aXRsZT48L3BlcmlvZGljYWw+PHBhZ2VzPjM5MS00
MDI8L3BhZ2VzPjx2b2x1bWU+MTI8L3ZvbHVtZT48bnVtYmVyPjM8L251bWJlcj48a2V5d29yZHM+
PGtleXdvcmQ+QW5pbWFsczwva2V5d29yZD48a2V5d29yZD5Cb2R5IFBhdHRlcm5pbmcvcGh5c2lv
bG9neTwva2V5d29yZD48a2V5d29yZD5DZWxsIERpZmZlcmVudGlhdGlvbi9waHlzaW9sb2d5PC9r
ZXl3b3JkPjxrZXl3b3JkPkNlbGwgTW92ZW1lbnQvcGh5c2lvbG9neTwva2V5d29yZD48a2V5d29y
ZD5DaGVtb2tpbmVzL2dlbmV0aWNzLyptZXRhYm9saXNtPC9rZXl3b3JkPjxrZXl3b3JkPkVtYnJ5
b25pYyBEZXZlbG9wbWVudC9waHlzaW9sb2d5PC9rZXl3b3JkPjxrZXl3b3JkPkdhc3RydWxhL2N5
dG9sb2d5LyptZXRhYm9saXNtPC9rZXl3b3JkPjxrZXl3b3JkPkdlbmUgRXhwcmVzc2lvbiBSZWd1
bGF0aW9uLCBEZXZlbG9wbWVudGFsL3BoeXNpb2xvZ3k8L2tleXdvcmQ+PGtleXdvcmQ+SGVhcnQv
KmVtYnJ5b2xvZ3k8L2tleXdvcmQ+PGtleXdvcmQ+SW50ZXJjZWxsdWxhciBTaWduYWxpbmcgUGVw
dGlkZXMgYW5kIFByb3RlaW5zL2dlbmV0aWNzLyptZXRhYm9saXNtPC9rZXl3b3JkPjxrZXl3b3Jk
Pk1lc29kZXJtL3BoeXNpb2xvZ3k8L2tleXdvcmQ+PGtleXdvcmQ+TXlvYmxhc3RzLCBDYXJkaWFj
L2N5dG9sb2d5LyptZXRhYm9saXNtPC9rZXl3b3JkPjxrZXl3b3JkPk15b2N5dGVzLCBDYXJkaWFj
L2N5dG9sb2d5L21ldGFib2xpc208L2tleXdvcmQ+PGtleXdvcmQ+T3JnYW5vZ2VuZXNpcy8qZ2Vu
ZXRpY3M8L2tleXdvcmQ+PGtleXdvcmQ+UmVjZXB0b3JzLCBHLVByb3RlaW4tQ291cGxlZC9nZW5l
dGljcy8qbWV0YWJvbGlzbTwva2V5d29yZD48a2V5d29yZD5YZW5vcHVzIFByb3RlaW5zL2dlbmV0
aWNzL21ldGFib2xpc208L2tleXdvcmQ+PGtleXdvcmQ+WmVicmFmaXNoPC9rZXl3b3JkPjxrZXl3
b3JkPlplYnJhZmlzaCBQcm90ZWlucy9nZW5ldGljcy8qbWV0YWJvbGlzbTwva2V5d29yZD48L2tl
eXdvcmRzPjxkYXRlcz48eWVhcj4yMDA3PC95ZWFyPjxwdWItZGF0ZXM+PGRhdGU+TWFyPC9kYXRl
PjwvcHViLWRhdGVzPjwvZGF0ZXM+PGlzYm4+MTUzNC01ODA3IChQcmludCkmI3hEOzE1MzQtNTgw
NyAoTGlua2luZyk8L2lzYm4+PGFjY2Vzc2lvbi1udW0+MTczMzY5MDU8L2FjY2Vzc2lvbi1udW0+
PHVybHM+PHJlbGF0ZWQtdXJscz48dXJsPmh0dHA6Ly93d3cubmNiaS5ubG0ubmloLmdvdi9wdWJt
ZWQvMTczMzY5MDU8L3VybD48L3JlbGF0ZWQtdXJscz48L3VybHM+PGVsZWN0cm9uaWMtcmVzb3Vy
Y2UtbnVtPjEwLjEwMTYvai5kZXZjZWwuMjAwNy4wMS4wMTE8L2VsZWN0cm9uaWMtcmVzb3VyY2Ut
bnVtPjwvcmVjb3JkPjwvQ2l0ZT48L0VuZE5vdGU+
</w:fldData>
        </w:fldChar>
      </w:r>
      <w:r w:rsidR="00AD49EB" w:rsidRPr="00E6172C">
        <w:rPr>
          <w:lang w:val="en-GB"/>
        </w:rPr>
        <w:instrText xml:space="preserve"> ADDIN EN.CITE </w:instrText>
      </w:r>
      <w:r w:rsidR="00AD49EB" w:rsidRPr="00E6172C">
        <w:rPr>
          <w:lang w:val="en-GB"/>
        </w:rPr>
        <w:fldChar w:fldCharType="begin">
          <w:fldData xml:space="preserve">PEVuZE5vdGU+PENpdGU+PEF1dGhvcj5aZW5nPC9BdXRob3I+PFllYXI+MjAwNzwvWWVhcj48UmVj
TnVtPjk5MTM8L1JlY051bT48RGlzcGxheVRleHQ+KFplbmcgZXQgYWwuLCAyMDA3KTwvRGlzcGxh
eVRleHQ+PHJlY29yZD48cmVjLW51bWJlcj45OTEzPC9yZWMtbnVtYmVyPjxmb3JlaWduLWtleXM+
PGtleSBhcHA9IkVOIiBkYi1pZD0iMjJwNWZwc3g4OXN0OXBlOTl2NXhzMngxZDJkZXg1cnd0NTkw
IiB0aW1lc3RhbXA9IjE0NTc1NDE4NzMiPjk5MTM8L2tleT48L2ZvcmVpZ24ta2V5cz48cmVmLXR5
cGUgbmFtZT0iSm91cm5hbCBBcnRpY2xlIj4xNzwvcmVmLXR5cGU+PGNvbnRyaWJ1dG9ycz48YXV0
aG9ycz48YXV0aG9yPlplbmcsIFguIFguPC9hdXRob3I+PGF1dGhvcj5XaWxtLCBULiBQLjwvYXV0
aG9yPjxhdXRob3I+U2VwaWNoLCBELiBTLjwvYXV0aG9yPjxhdXRob3I+U29sbmljYS1LcmV6ZWws
IEwuPC9hdXRob3I+PC9hdXRob3JzPjwvY29udHJpYnV0b3JzPjxhdXRoLWFkZHJlc3M+VmFuZGVy
YmlsdCBVbml2ZXJzaXR5LCBEZXBhcnRtZW50IG9mIEJpb2xvZ2ljYWwgU2NpZW5jZXMsIFZVIFN0
YXRpb24gQiAzNS0xNjM0LCBOYXNodmlsbGUsIFROIDM3MjM1LCBVU0EuPC9hdXRoLWFkZHJlc3M+
PHRpdGxlcz48dGl0bGU+QXBlbGluIGFuZCBpdHMgcmVjZXB0b3IgY29udHJvbCBoZWFydCBmaWVs
ZCBmb3JtYXRpb24gZHVyaW5nIHplYnJhZmlzaCBnYXN0cnVsYXRpb248L3RpdGxlPjxzZWNvbmRh
cnktdGl0bGU+RGV2IENlbGw8L3NlY29uZGFyeS10aXRsZT48L3RpdGxlcz48cGVyaW9kaWNhbD48
ZnVsbC10aXRsZT5EZXYgQ2VsbDwvZnVsbC10aXRsZT48L3BlcmlvZGljYWw+PHBhZ2VzPjM5MS00
MDI8L3BhZ2VzPjx2b2x1bWU+MTI8L3ZvbHVtZT48bnVtYmVyPjM8L251bWJlcj48a2V5d29yZHM+
PGtleXdvcmQ+QW5pbWFsczwva2V5d29yZD48a2V5d29yZD5Cb2R5IFBhdHRlcm5pbmcvcGh5c2lv
bG9neTwva2V5d29yZD48a2V5d29yZD5DZWxsIERpZmZlcmVudGlhdGlvbi9waHlzaW9sb2d5PC9r
ZXl3b3JkPjxrZXl3b3JkPkNlbGwgTW92ZW1lbnQvcGh5c2lvbG9neTwva2V5d29yZD48a2V5d29y
ZD5DaGVtb2tpbmVzL2dlbmV0aWNzLyptZXRhYm9saXNtPC9rZXl3b3JkPjxrZXl3b3JkPkVtYnJ5
b25pYyBEZXZlbG9wbWVudC9waHlzaW9sb2d5PC9rZXl3b3JkPjxrZXl3b3JkPkdhc3RydWxhL2N5
dG9sb2d5LyptZXRhYm9saXNtPC9rZXl3b3JkPjxrZXl3b3JkPkdlbmUgRXhwcmVzc2lvbiBSZWd1
bGF0aW9uLCBEZXZlbG9wbWVudGFsL3BoeXNpb2xvZ3k8L2tleXdvcmQ+PGtleXdvcmQ+SGVhcnQv
KmVtYnJ5b2xvZ3k8L2tleXdvcmQ+PGtleXdvcmQ+SW50ZXJjZWxsdWxhciBTaWduYWxpbmcgUGVw
dGlkZXMgYW5kIFByb3RlaW5zL2dlbmV0aWNzLyptZXRhYm9saXNtPC9rZXl3b3JkPjxrZXl3b3Jk
Pk1lc29kZXJtL3BoeXNpb2xvZ3k8L2tleXdvcmQ+PGtleXdvcmQ+TXlvYmxhc3RzLCBDYXJkaWFj
L2N5dG9sb2d5LyptZXRhYm9saXNtPC9rZXl3b3JkPjxrZXl3b3JkPk15b2N5dGVzLCBDYXJkaWFj
L2N5dG9sb2d5L21ldGFib2xpc208L2tleXdvcmQ+PGtleXdvcmQ+T3JnYW5vZ2VuZXNpcy8qZ2Vu
ZXRpY3M8L2tleXdvcmQ+PGtleXdvcmQ+UmVjZXB0b3JzLCBHLVByb3RlaW4tQ291cGxlZC9nZW5l
dGljcy8qbWV0YWJvbGlzbTwva2V5d29yZD48a2V5d29yZD5YZW5vcHVzIFByb3RlaW5zL2dlbmV0
aWNzL21ldGFib2xpc208L2tleXdvcmQ+PGtleXdvcmQ+WmVicmFmaXNoPC9rZXl3b3JkPjxrZXl3
b3JkPlplYnJhZmlzaCBQcm90ZWlucy9nZW5ldGljcy8qbWV0YWJvbGlzbTwva2V5d29yZD48L2tl
eXdvcmRzPjxkYXRlcz48eWVhcj4yMDA3PC95ZWFyPjxwdWItZGF0ZXM+PGRhdGU+TWFyPC9kYXRl
PjwvcHViLWRhdGVzPjwvZGF0ZXM+PGlzYm4+MTUzNC01ODA3IChQcmludCkmI3hEOzE1MzQtNTgw
NyAoTGlua2luZyk8L2lzYm4+PGFjY2Vzc2lvbi1udW0+MTczMzY5MDU8L2FjY2Vzc2lvbi1udW0+
PHVybHM+PHJlbGF0ZWQtdXJscz48dXJsPmh0dHA6Ly93d3cubmNiaS5ubG0ubmloLmdvdi9wdWJt
ZWQvMTczMzY5MDU8L3VybD48L3JlbGF0ZWQtdXJscz48L3VybHM+PGVsZWN0cm9uaWMtcmVzb3Vy
Y2UtbnVtPjEwLjEwMTYvai5kZXZjZWwuMjAwNy4wMS4wMTE8L2VsZWN0cm9uaWMtcmVzb3VyY2Ut
bnVtPjwvcmVjb3JkPjwvQ2l0ZT48L0VuZE5vdGU+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B05632" w:rsidRPr="00E6172C">
        <w:rPr>
          <w:lang w:val="en-GB"/>
        </w:rPr>
      </w:r>
      <w:r w:rsidR="00B05632" w:rsidRPr="00E6172C">
        <w:rPr>
          <w:lang w:val="en-GB"/>
        </w:rPr>
        <w:fldChar w:fldCharType="separate"/>
      </w:r>
      <w:r w:rsidR="00B05632" w:rsidRPr="00E6172C">
        <w:rPr>
          <w:noProof/>
          <w:lang w:val="en-GB"/>
        </w:rPr>
        <w:t>(Zeng et al., 2007)</w:t>
      </w:r>
      <w:r w:rsidR="00B05632" w:rsidRPr="00E6172C">
        <w:rPr>
          <w:lang w:val="en-GB"/>
        </w:rPr>
        <w:fldChar w:fldCharType="end"/>
      </w:r>
      <w:r w:rsidR="00B05632" w:rsidRPr="00E6172C">
        <w:rPr>
          <w:lang w:val="en-GB"/>
        </w:rPr>
        <w:t xml:space="preserve">.  At 80% epiboly, </w:t>
      </w:r>
      <w:proofErr w:type="spellStart"/>
      <w:r w:rsidR="00B05632" w:rsidRPr="00E6172C">
        <w:rPr>
          <w:i/>
          <w:lang w:val="en-GB"/>
        </w:rPr>
        <w:t>aplnrb</w:t>
      </w:r>
      <w:proofErr w:type="spellEnd"/>
      <w:r w:rsidR="00B05632" w:rsidRPr="00E6172C">
        <w:rPr>
          <w:lang w:val="en-GB"/>
        </w:rPr>
        <w:t xml:space="preserve"> mRNA </w:t>
      </w:r>
      <w:r w:rsidR="00F1709F" w:rsidRPr="00E6172C">
        <w:rPr>
          <w:lang w:val="en-GB"/>
        </w:rPr>
        <w:t xml:space="preserve">has a complex and informative expression pattern, marking </w:t>
      </w:r>
      <w:r w:rsidR="00B05632" w:rsidRPr="00E6172C">
        <w:rPr>
          <w:lang w:val="en-GB"/>
        </w:rPr>
        <w:t xml:space="preserve">the anterior invaginating mesoderm cells around the germ ring and the </w:t>
      </w:r>
      <w:r w:rsidR="00145131" w:rsidRPr="00E6172C">
        <w:rPr>
          <w:lang w:val="en-GB"/>
        </w:rPr>
        <w:t>pre-</w:t>
      </w:r>
      <w:r w:rsidR="00B05632" w:rsidRPr="00E6172C">
        <w:rPr>
          <w:lang w:val="en-GB"/>
        </w:rPr>
        <w:t xml:space="preserve">adaxial cells, but appears down-regulated in more lateral regions expressing </w:t>
      </w:r>
      <w:r w:rsidR="00B05632" w:rsidRPr="00E6172C">
        <w:rPr>
          <w:i/>
          <w:lang w:val="en-GB"/>
        </w:rPr>
        <w:t>myf5</w:t>
      </w:r>
      <w:r w:rsidR="00B05632" w:rsidRPr="00E6172C">
        <w:rPr>
          <w:lang w:val="en-GB"/>
        </w:rPr>
        <w:t xml:space="preserve"> but not </w:t>
      </w:r>
      <w:proofErr w:type="spellStart"/>
      <w:r w:rsidR="00B05632" w:rsidRPr="00E6172C">
        <w:rPr>
          <w:i/>
          <w:lang w:val="en-GB"/>
        </w:rPr>
        <w:t>myod</w:t>
      </w:r>
      <w:proofErr w:type="spellEnd"/>
      <w:r w:rsidR="00B05632" w:rsidRPr="00E6172C">
        <w:rPr>
          <w:lang w:val="en-GB"/>
        </w:rPr>
        <w:t xml:space="preserve"> (Figs 1A; S1</w:t>
      </w:r>
      <w:r w:rsidR="00246C95" w:rsidRPr="00E6172C">
        <w:rPr>
          <w:lang w:val="en-GB"/>
        </w:rPr>
        <w:t>, see Table S1 for quantification</w:t>
      </w:r>
      <w:r w:rsidR="0016370A" w:rsidRPr="00E6172C">
        <w:rPr>
          <w:lang w:val="en-GB"/>
        </w:rPr>
        <w:t xml:space="preserve"> </w:t>
      </w:r>
      <w:r w:rsidR="00E23BEB">
        <w:rPr>
          <w:lang w:val="en-GB"/>
        </w:rPr>
        <w:t>and Table S5 for a summary checklist of results</w:t>
      </w:r>
      <w:r w:rsidR="00E23BEB" w:rsidRPr="00E6172C">
        <w:rPr>
          <w:lang w:val="en-GB"/>
        </w:rPr>
        <w:t xml:space="preserve"> </w:t>
      </w:r>
      <w:r w:rsidR="0016370A" w:rsidRPr="00E6172C">
        <w:rPr>
          <w:lang w:val="en-GB"/>
        </w:rPr>
        <w:t>of this and subsequent experiments</w:t>
      </w:r>
      <w:r w:rsidR="00B05632" w:rsidRPr="00E6172C">
        <w:rPr>
          <w:lang w:val="en-GB"/>
        </w:rPr>
        <w:t xml:space="preserve">). </w:t>
      </w:r>
      <w:r w:rsidR="00145131" w:rsidRPr="00E6172C">
        <w:rPr>
          <w:lang w:val="en-GB"/>
        </w:rPr>
        <w:t xml:space="preserve"> </w:t>
      </w:r>
      <w:r w:rsidR="00B05632" w:rsidRPr="00E6172C">
        <w:rPr>
          <w:lang w:val="en-GB"/>
        </w:rPr>
        <w:t xml:space="preserve">In SU5402-treated embryos, </w:t>
      </w:r>
      <w:proofErr w:type="spellStart"/>
      <w:r w:rsidR="00B05632" w:rsidRPr="00E6172C">
        <w:rPr>
          <w:i/>
          <w:lang w:val="en-GB"/>
        </w:rPr>
        <w:t>aplnrb</w:t>
      </w:r>
      <w:proofErr w:type="spellEnd"/>
      <w:r w:rsidR="00B05632" w:rsidRPr="00E6172C">
        <w:rPr>
          <w:lang w:val="en-GB"/>
        </w:rPr>
        <w:t xml:space="preserve"> mRNA reveals the normal invagination of mesoderm and </w:t>
      </w:r>
      <w:proofErr w:type="spellStart"/>
      <w:r w:rsidR="00B05632" w:rsidRPr="00E6172C">
        <w:rPr>
          <w:i/>
          <w:lang w:val="en-GB"/>
        </w:rPr>
        <w:t>aplnrb</w:t>
      </w:r>
      <w:proofErr w:type="spellEnd"/>
      <w:r w:rsidR="00B05632" w:rsidRPr="00E6172C">
        <w:rPr>
          <w:lang w:val="en-GB"/>
        </w:rPr>
        <w:t xml:space="preserve">-expressing cells flanking the organiser.  Both the </w:t>
      </w:r>
      <w:r w:rsidR="00E6172C" w:rsidRPr="00E6172C">
        <w:rPr>
          <w:lang w:val="en-GB"/>
        </w:rPr>
        <w:t>downregulation</w:t>
      </w:r>
      <w:r w:rsidR="00B05632" w:rsidRPr="00E6172C">
        <w:rPr>
          <w:lang w:val="en-GB"/>
        </w:rPr>
        <w:t xml:space="preserve"> of </w:t>
      </w:r>
      <w:proofErr w:type="spellStart"/>
      <w:r w:rsidR="00B05632" w:rsidRPr="00E6172C">
        <w:rPr>
          <w:i/>
          <w:lang w:val="en-GB"/>
        </w:rPr>
        <w:t>aplnrb</w:t>
      </w:r>
      <w:proofErr w:type="spellEnd"/>
      <w:r w:rsidR="00B05632" w:rsidRPr="00E6172C">
        <w:rPr>
          <w:lang w:val="en-GB"/>
        </w:rPr>
        <w:t xml:space="preserve"> mRNA in paraxial trunk mesoderm that normally expresses </w:t>
      </w:r>
      <w:r w:rsidR="00B05632" w:rsidRPr="00E6172C">
        <w:rPr>
          <w:i/>
          <w:lang w:val="en-GB"/>
        </w:rPr>
        <w:t>myf5</w:t>
      </w:r>
      <w:r w:rsidR="00B05632" w:rsidRPr="00E6172C">
        <w:rPr>
          <w:lang w:val="en-GB"/>
        </w:rPr>
        <w:t xml:space="preserve"> alone, and pre-adaxial </w:t>
      </w:r>
      <w:proofErr w:type="spellStart"/>
      <w:r w:rsidR="00B05632" w:rsidRPr="00E6172C">
        <w:rPr>
          <w:i/>
          <w:iCs/>
          <w:lang w:val="en-GB"/>
        </w:rPr>
        <w:t>aplnrb</w:t>
      </w:r>
      <w:proofErr w:type="spellEnd"/>
      <w:r w:rsidR="00B05632" w:rsidRPr="00E6172C">
        <w:rPr>
          <w:lang w:val="en-GB"/>
        </w:rPr>
        <w:t xml:space="preserve"> up-regulation were absent in SU5402-treated embryos (Fig. 1A).  Thus, early Fgf signalling is required for the initiation of skeletal myogenesis in future trunk regions.</w:t>
      </w:r>
    </w:p>
    <w:p w14:paraId="3884C477" w14:textId="05964226" w:rsidR="00B05632" w:rsidRPr="00E6172C" w:rsidRDefault="00B05632" w:rsidP="00B05632">
      <w:pPr>
        <w:widowControl w:val="0"/>
        <w:autoSpaceDE w:val="0"/>
        <w:autoSpaceDN w:val="0"/>
        <w:adjustRightInd w:val="0"/>
        <w:spacing w:after="120" w:line="360" w:lineRule="auto"/>
        <w:jc w:val="both"/>
        <w:rPr>
          <w:lang w:val="en-GB"/>
        </w:rPr>
      </w:pPr>
      <w:r w:rsidRPr="00E6172C">
        <w:rPr>
          <w:lang w:val="en-GB"/>
        </w:rPr>
        <w:t xml:space="preserve">As trunk myogenesis proceeds, </w:t>
      </w:r>
      <w:proofErr w:type="spellStart"/>
      <w:r w:rsidRPr="00E6172C">
        <w:rPr>
          <w:lang w:val="en-GB"/>
        </w:rPr>
        <w:t>Hh</w:t>
      </w:r>
      <w:proofErr w:type="spellEnd"/>
      <w:r w:rsidRPr="00E6172C">
        <w:rPr>
          <w:lang w:val="en-GB"/>
        </w:rPr>
        <w:t xml:space="preserve"> signalling becomes essential</w:t>
      </w:r>
      <w:r w:rsidR="00B3449F" w:rsidRPr="00E6172C">
        <w:rPr>
          <w:lang w:val="en-GB"/>
        </w:rPr>
        <w:t xml:space="preserve"> for adaxial slow myogenesis</w:t>
      </w:r>
      <w:r w:rsidRPr="00E6172C">
        <w:rPr>
          <w:lang w:val="en-GB"/>
        </w:rPr>
        <w:t>.</w:t>
      </w:r>
      <w:r w:rsidR="0057702C">
        <w:rPr>
          <w:lang w:val="en-GB"/>
        </w:rPr>
        <w:t xml:space="preserve"> </w:t>
      </w:r>
      <w:r w:rsidRPr="00E6172C">
        <w:rPr>
          <w:lang w:val="en-GB"/>
        </w:rPr>
        <w:t xml:space="preserve"> </w:t>
      </w:r>
      <w:r w:rsidR="00004FA2">
        <w:rPr>
          <w:lang w:val="en-GB"/>
        </w:rPr>
        <w:t>At</w:t>
      </w:r>
      <w:r w:rsidR="00004FA2" w:rsidRPr="00E6172C">
        <w:rPr>
          <w:lang w:val="en-GB"/>
        </w:rPr>
        <w:t xml:space="preserve"> 6 somite stage </w:t>
      </w:r>
      <w:r w:rsidR="00004FA2">
        <w:rPr>
          <w:lang w:val="en-GB"/>
        </w:rPr>
        <w:t>(</w:t>
      </w:r>
      <w:r w:rsidR="00B3449F" w:rsidRPr="00E6172C">
        <w:rPr>
          <w:lang w:val="en-GB"/>
        </w:rPr>
        <w:t>6ss</w:t>
      </w:r>
      <w:r w:rsidR="00004FA2">
        <w:rPr>
          <w:lang w:val="en-GB"/>
        </w:rPr>
        <w:t>)</w:t>
      </w:r>
      <w:r w:rsidR="00B3449F" w:rsidRPr="00E6172C">
        <w:rPr>
          <w:lang w:val="en-GB"/>
        </w:rPr>
        <w:t>,</w:t>
      </w:r>
      <w:r w:rsidRPr="00E6172C">
        <w:rPr>
          <w:lang w:val="en-GB"/>
        </w:rPr>
        <w:t xml:space="preserve"> </w:t>
      </w:r>
      <w:r w:rsidR="00744DDF" w:rsidRPr="00E6172C">
        <w:rPr>
          <w:lang w:val="en-GB"/>
        </w:rPr>
        <w:t xml:space="preserve">in </w:t>
      </w:r>
      <w:proofErr w:type="spellStart"/>
      <w:r w:rsidR="0014428E" w:rsidRPr="00E6172C">
        <w:rPr>
          <w:i/>
          <w:lang w:val="en-GB"/>
        </w:rPr>
        <w:t>smo</w:t>
      </w:r>
      <w:proofErr w:type="spellEnd"/>
      <w:r w:rsidR="0014428E" w:rsidRPr="00E6172C">
        <w:rPr>
          <w:lang w:val="en-GB"/>
        </w:rPr>
        <w:t xml:space="preserve"> mutants</w:t>
      </w:r>
      <w:r w:rsidR="00225D0B">
        <w:rPr>
          <w:lang w:val="en-GB"/>
        </w:rPr>
        <w:t xml:space="preserve"> (which lack Smoothened, an essential </w:t>
      </w:r>
      <w:proofErr w:type="spellStart"/>
      <w:r w:rsidR="00225D0B">
        <w:rPr>
          <w:lang w:val="en-GB"/>
        </w:rPr>
        <w:t>compenent</w:t>
      </w:r>
      <w:proofErr w:type="spellEnd"/>
      <w:r w:rsidR="00225D0B">
        <w:rPr>
          <w:lang w:val="en-GB"/>
        </w:rPr>
        <w:t xml:space="preserve"> of the </w:t>
      </w:r>
      <w:proofErr w:type="spellStart"/>
      <w:r w:rsidR="00225D0B">
        <w:rPr>
          <w:lang w:val="en-GB"/>
        </w:rPr>
        <w:t>Hh</w:t>
      </w:r>
      <w:proofErr w:type="spellEnd"/>
      <w:r w:rsidR="00225D0B">
        <w:rPr>
          <w:lang w:val="en-GB"/>
        </w:rPr>
        <w:t xml:space="preserve"> signal transduction pathway)</w:t>
      </w:r>
      <w:r w:rsidR="0014428E" w:rsidRPr="00E6172C">
        <w:rPr>
          <w:lang w:val="en-GB"/>
        </w:rPr>
        <w:t xml:space="preserve">, </w:t>
      </w:r>
      <w:proofErr w:type="spellStart"/>
      <w:r w:rsidR="0014428E" w:rsidRPr="00E6172C">
        <w:rPr>
          <w:lang w:val="en-GB"/>
        </w:rPr>
        <w:t>cyA</w:t>
      </w:r>
      <w:proofErr w:type="spellEnd"/>
      <w:r w:rsidR="0014428E" w:rsidRPr="00E6172C">
        <w:rPr>
          <w:lang w:val="en-GB"/>
        </w:rPr>
        <w:t xml:space="preserve">-treated embryos and even </w:t>
      </w:r>
      <w:proofErr w:type="spellStart"/>
      <w:r w:rsidR="0014428E" w:rsidRPr="00E6172C">
        <w:rPr>
          <w:lang w:val="en-GB"/>
        </w:rPr>
        <w:t>cyA</w:t>
      </w:r>
      <w:proofErr w:type="spellEnd"/>
      <w:r w:rsidR="0014428E" w:rsidRPr="00E6172C">
        <w:rPr>
          <w:lang w:val="en-GB"/>
        </w:rPr>
        <w:t xml:space="preserve">-treated </w:t>
      </w:r>
      <w:proofErr w:type="spellStart"/>
      <w:r w:rsidR="0014428E" w:rsidRPr="00E6172C">
        <w:rPr>
          <w:i/>
          <w:lang w:val="en-GB"/>
        </w:rPr>
        <w:t>smo</w:t>
      </w:r>
      <w:proofErr w:type="spellEnd"/>
      <w:r w:rsidR="0014428E" w:rsidRPr="00E6172C">
        <w:rPr>
          <w:lang w:val="en-GB"/>
        </w:rPr>
        <w:t xml:space="preserve"> mutants, all of which lack </w:t>
      </w:r>
      <w:proofErr w:type="spellStart"/>
      <w:r w:rsidR="0014428E" w:rsidRPr="00E6172C">
        <w:rPr>
          <w:lang w:val="en-GB"/>
        </w:rPr>
        <w:t>Hh</w:t>
      </w:r>
      <w:proofErr w:type="spellEnd"/>
      <w:r w:rsidR="0014428E" w:rsidRPr="00E6172C">
        <w:rPr>
          <w:lang w:val="en-GB"/>
        </w:rPr>
        <w:t xml:space="preserve"> signalling, </w:t>
      </w:r>
      <w:proofErr w:type="spellStart"/>
      <w:r w:rsidR="0014428E" w:rsidRPr="00E6172C">
        <w:rPr>
          <w:i/>
          <w:lang w:val="en-GB"/>
        </w:rPr>
        <w:t>myod</w:t>
      </w:r>
      <w:proofErr w:type="spellEnd"/>
      <w:r w:rsidR="0014428E" w:rsidRPr="00E6172C">
        <w:rPr>
          <w:lang w:val="en-GB"/>
        </w:rPr>
        <w:t xml:space="preserve"> mRNA is lost from adaxial slow muscle</w:t>
      </w:r>
      <w:r w:rsidR="004B650E" w:rsidRPr="00E6172C">
        <w:rPr>
          <w:lang w:val="en-GB"/>
        </w:rPr>
        <w:t xml:space="preserve"> but persists in paraxial fast muscle precursors (Fig. 1B). </w:t>
      </w:r>
      <w:r w:rsidR="00145131" w:rsidRPr="00E6172C">
        <w:rPr>
          <w:lang w:val="en-GB"/>
        </w:rPr>
        <w:t xml:space="preserve"> </w:t>
      </w:r>
      <w:r w:rsidR="004B650E" w:rsidRPr="00E6172C">
        <w:rPr>
          <w:lang w:val="en-GB"/>
        </w:rPr>
        <w:t xml:space="preserve">Nevertheless, </w:t>
      </w:r>
      <w:proofErr w:type="spellStart"/>
      <w:r w:rsidR="004B650E" w:rsidRPr="00E6172C">
        <w:rPr>
          <w:i/>
          <w:iCs/>
          <w:lang w:val="en-GB"/>
        </w:rPr>
        <w:t>myod</w:t>
      </w:r>
      <w:proofErr w:type="spellEnd"/>
      <w:r w:rsidR="004B650E" w:rsidRPr="00E6172C">
        <w:rPr>
          <w:lang w:val="en-GB"/>
        </w:rPr>
        <w:t xml:space="preserve"> mRNA transiently accumulates in pre-adaxial cells of </w:t>
      </w:r>
      <w:r w:rsidRPr="00E6172C">
        <w:rPr>
          <w:lang w:val="en-GB"/>
        </w:rPr>
        <w:t>presomitic mesoderm (PSM) destined to make trunk somites</w:t>
      </w:r>
      <w:r w:rsidR="004B650E" w:rsidRPr="00E6172C">
        <w:rPr>
          <w:lang w:val="en-GB"/>
        </w:rPr>
        <w:t>,</w:t>
      </w:r>
      <w:r w:rsidRPr="00E6172C">
        <w:rPr>
          <w:lang w:val="en-GB"/>
        </w:rPr>
        <w:t xml:space="preserve"> </w:t>
      </w:r>
      <w:r w:rsidR="00B3449F" w:rsidRPr="00E6172C">
        <w:rPr>
          <w:lang w:val="en-GB"/>
        </w:rPr>
        <w:t xml:space="preserve">but is then lost in anterior PSM </w:t>
      </w:r>
      <w:r w:rsidRPr="00E6172C">
        <w:rPr>
          <w:lang w:val="en-GB"/>
        </w:rPr>
        <w:t>(Fig. 1B)</w:t>
      </w:r>
      <w:r w:rsidR="00B3449F" w:rsidRPr="00E6172C">
        <w:rPr>
          <w:lang w:val="en-GB"/>
        </w:rPr>
        <w:fldChar w:fldCharType="begin">
          <w:fldData xml:space="preserve">PEVuZE5vdGU+PENpdGU+PEF1dGhvcj5CYXJyZXNpPC9BdXRob3I+PFllYXI+MjAwMDwvWWVhcj48
UmVjTnVtPjU5MDE8L1JlY051bT48RGlzcGxheVRleHQ+KEJhcnJlc2kgZXQgYWwuLCAyMDAwOyBM
ZXdpcyBldCBhbC4sIDE5OTk7IE9zYm9ybiBldCBhbC4sIDIwMTE7IHZhbiBFZWRlbiBldCBhbC4s
IDE5OTY7IHZhbiBFZWRlbiBldCBhbC4sIDE5OTgpPC9EaXNwbGF5VGV4dD48cmVjb3JkPjxyZWMt
bnVtYmVyPjU5MDE8L3JlYy1udW1iZXI+PGZvcmVpZ24ta2V5cz48a2V5IGFwcD0iRU4iIGRiLWlk
PSIyMnA1ZnBzeDg5c3Q5cGU5OXY1eHMyeDFkMmRleDVyd3Q1OTAiIHRpbWVzdGFtcD0iMCI+NTkw
MTwva2V5PjwvZm9yZWlnbi1rZXlzPjxyZWYtdHlwZSBuYW1lPSJKb3VybmFsIEFydGljbGUiPjE3
PC9yZWYtdHlwZT48Y29udHJpYnV0b3JzPjxhdXRob3JzPjxhdXRob3I+QmFycmVzaSwgTS4gSi48
L2F1dGhvcj48YXV0aG9yPlN0aWNrbmV5LCBILiBMLjwvYXV0aG9yPjxhdXRob3I+RGV2b3RvLCBT
LiBILjwvYXV0aG9yPjwvYXV0aG9ycz48L2NvbnRyaWJ1dG9ycz48dGl0bGVzPjx0aXRsZT5UaGUg
emVicmFmaXNoIHNsb3ctbXVzY2xlLW9taXR0ZWQgZ2VuZSBwcm9kdWN0IGlzIHJlcXVpcmVkIGZv
ciBIZWRnZWhvZyBzaWduYWwgdHJhbnNkdWN0aW9uIGFuZCB0aGUgZGV2ZWxvcG1lbnQgb2Ygc2xv
dyBtdXNjbGUgaWRlbnRpdHk8L3RpdGxlPjxzZWNvbmRhcnktdGl0bGU+RGV2ZWxvcG1lbnQ8L3Nl
Y29uZGFyeS10aXRsZT48L3RpdGxlcz48cGVyaW9kaWNhbD48ZnVsbC10aXRsZT5EZXZlbG9wbWVu
dDwvZnVsbC10aXRsZT48L3BlcmlvZGljYWw+PHBhZ2VzPjIxODktMjE5OTwvcGFnZXM+PHZvbHVt
ZT4xMjc8L3ZvbHVtZT48bnVtYmVyPjEwPC9udW1iZXI+PGRhdGVzPjx5ZWFyPjIwMDA8L3llYXI+
PC9kYXRlcz48dXJscz48L3VybHM+PC9yZWNvcmQ+PC9DaXRlPjxDaXRlPjxBdXRob3I+TGV3aXM8
L0F1dGhvcj48WWVhcj4xOTk5PC9ZZWFyPjxSZWNOdW0+NTg4OTwvUmVjTnVtPjxyZWNvcmQ+PHJl
Yy1udW1iZXI+NTg4OTwvcmVjLW51bWJlcj48Zm9yZWlnbi1rZXlzPjxrZXkgYXBwPSJFTiIgZGIt
aWQ9IjIycDVmcHN4ODlzdDlwZTk5djV4czJ4MWQyZGV4NXJ3dDU5MCIgdGltZXN0YW1wPSIwIj41
ODg5PC9rZXk+PC9mb3JlaWduLWtleXM+PHJlZi10eXBlIG5hbWU9IkpvdXJuYWwgQXJ0aWNsZSI+
MTc8L3JlZi10eXBlPjxjb250cmlidXRvcnM+PGF1dGhvcnM+PGF1dGhvcj5MZXdpcywgSy4gRS48
L2F1dGhvcj48YXV0aG9yPkN1cnJpZSwgUC4gRC48L2F1dGhvcj48YXV0aG9yPlJveSwgUy48L2F1
dGhvcj48YXV0aG9yPlNjaGF1ZXJ0ZSwgSC48L2F1dGhvcj48YXV0aG9yPkhhZmZ0ZXIsIFAuPC9h
dXRob3I+PGF1dGhvcj5JbmdoYW0sIFAuIFcuPC9hdXRob3I+PC9hdXRob3JzPjwvY29udHJpYnV0
b3JzPjx0aXRsZXM+PHRpdGxlPkNvbnRyb2wgb2YgbXVzY2xlIGNlbGwtdHlwZSBzcGVjaWZpY2F0
aW9uIGluIHRoZSB6ZWJyYWZpc2ggZW1icnlvIGJ5IEhlZGdlaG9nIHNpZ25hbGxpbmc8L3RpdGxl
PjxzZWNvbmRhcnktdGl0bGU+RGV2IEJpb2w8L3NlY29uZGFyeS10aXRsZT48L3RpdGxlcz48cGVy
aW9kaWNhbD48ZnVsbC10aXRsZT5EZXYgQmlvbDwvZnVsbC10aXRsZT48L3BlcmlvZGljYWw+PHBh
Z2VzPjQ2OS04MDwvcGFnZXM+PHZvbHVtZT4yMTY8L3ZvbHVtZT48bnVtYmVyPjI8L251bWJlcj48
a2V5d29yZHM+PGtleXdvcmQ+QW5pbWFsPC9rZXl3b3JkPjxrZXl3b3JkPkNlbGwgRGlmZmVyZW50
aWF0aW9uPC9rZXl3b3JkPjxrZXl3b3JkPkZsdW9yZXNjZW50IEFudGlib2R5IFRlY2huaXF1ZTwv
a2V5d29yZD48a2V5d29yZD5HZW5lIEV4cHJlc3Npb24gUmVndWxhdGlvbiwgRGV2ZWxvcG1lbnRh
bDwva2V5d29yZD48a2V5d29yZD5JbiBTaXR1IEh5YnJpZGl6YXRpb248L2tleXdvcmQ+PGtleXdv
cmQ+TWVtYnJhbmUgUHJvdGVpbnMvZ2VuZXRpY3M8L2tleXdvcmQ+PGtleXdvcmQ+TXVzY2xlcy8q
ZW1icnlvbG9neS9tZXRhYm9saXNtPC9rZXl3b3JkPjxrZXl3b3JkPk11dGF0aW9uPC9rZXl3b3Jk
PjxrZXl3b3JkPk15b3Npbi9tZXRhYm9saXNtPC9rZXl3b3JkPjxrZXl3b3JkPk15b0QgUHJvdGVp
bi9nZW5ldGljczwva2V5d29yZD48a2V5d29yZD5Qcm90ZWlucy8qbWV0YWJvbGlzbTwva2V5d29y
ZD48a2V5d29yZD5STkEsIE1lc3Nlbmdlci9tZXRhYm9saXNtPC9rZXl3b3JkPjxrZXl3b3JkPipT
aWduYWwgVHJhbnNkdWN0aW9uPC9rZXl3b3JkPjxrZXl3b3JkPlNvbWl0ZXMvbWV0YWJvbGlzbTwv
a2V5d29yZD48a2V5d29yZD5TdXBwb3J0LCBOb24tVS5TLiBHb3YmYXBvczt0PC9rZXl3b3JkPjxr
ZXl3b3JkPlRyYW5zY3JpcHRpb24gRmFjdG9ycy9tZXRhYm9saXNtPC9rZXl3b3JkPjxrZXl3b3Jk
PlplYnJhZmlzaDwva2V5d29yZD48L2tleXdvcmRzPjxkYXRlcz48eWVhcj4xOTk5PC95ZWFyPjwv
ZGF0ZXM+PHVybHM+PHJlbGF0ZWQtdXJscz48dXJsPmh0dHA6Ly93d3cubmNiaS5ubG0ubmloLmdv
di9jZ2ktYmluL0VudHJlei9yZWZlcmVyP2h0dHA6Ly93d3cuaWRlYWxpYnJhcnkuY29tL2xpbmtz
L2NpdGF0aW9uLzAwMTItMTYwNi8yMTYvNDY5PC91cmw+PC9yZWxhdGVkLXVybHM+PC91cmxzPjwv
cmVjb3JkPjwvQ2l0ZT48Q2l0ZT48QXV0aG9yPnZhbiBFZWRlbjwvQXV0aG9yPjxZZWFyPjE5OTY8
L1llYXI+PFJlY051bT43NzIxPC9SZWNOdW0+PHJlY29yZD48cmVjLW51bWJlcj43NzIxPC9yZWMt
bnVtYmVyPjxmb3JlaWduLWtleXM+PGtleSBhcHA9IkVOIiBkYi1pZD0iMjJwNWZwc3g4OXN0OXBl
OTl2NXhzMngxZDJkZXg1cnd0NTkwIiB0aW1lc3RhbXA9IjAiPjc3MjE8L2tleT48L2ZvcmVpZ24t
a2V5cz48cmVmLXR5cGUgbmFtZT0iSm91cm5hbCBBcnRpY2xlIj4xNzwvcmVmLXR5cGU+PGNvbnRy
aWJ1dG9ycz48YXV0aG9ycz48YXV0aG9yPnZhbiBFZWRlbiwgRi4gSi48L2F1dGhvcj48YXV0aG9y
PkdyYW5hdG8sIE0uPC9hdXRob3I+PGF1dGhvcj5TY2hhY2gsIFUuPC9hdXRob3I+PGF1dGhvcj5C
cmFuZCwgTS48L2F1dGhvcj48YXV0aG9yPkZ1cnV0YW5pLVNlaWtpLCBNLjwvYXV0aG9yPjxhdXRo
b3I+SGFmZnRlciwgUC48L2F1dGhvcj48YXV0aG9yPkhhbW1lcnNjaG1pZHQsIE0uPC9hdXRob3I+
PGF1dGhvcj5IZWlzZW5iZXJnLCBDLiBQLjwvYXV0aG9yPjxhdXRob3I+SmlhbmcsIFkuIEouPC9h
dXRob3I+PGF1dGhvcj5LYW5lLCBELiBBLjwvYXV0aG9yPjxhdXRob3I+S2Vsc2gsIFIuIE4uPC9h
dXRob3I+PGF1dGhvcj5NdWxsaW5zLCBNLiBDLjwvYXV0aG9yPjxhdXRob3I+T2RlbnRoYWwsIEou
PC9hdXRob3I+PGF1dGhvcj5XYXJnYSwgUi4gTS48L2F1dGhvcj48YXV0aG9yPkFsbGVuZGUsIE0u
IEwuPC9hdXRob3I+PGF1dGhvcj5XZWluYmVyZywgRS4gUy48L2F1dGhvcj48YXV0aG9yPk7DvHNz
bGVpbi1Wb2xoYXJkLCBDLjwvYXV0aG9yPjwvYXV0aG9ycz48L2NvbnRyaWJ1dG9ycz48YXV0aC1h
ZGRyZXNzPk1QSSBmdXIgRW50d2lja2x1bmdzYmlvbG9naWUsIFR1YmluZ2VuLCBHZXJtYW55Ljwv
YXV0aC1hZGRyZXNzPjx0aXRsZXM+PHRpdGxlPk11dGF0aW9ucyBhZmZlY3Rpbmcgc29taXRlIGZv
cm1hdGlvbiBhbmQgcGF0dGVybmluZyBpbiB0aGUgemVicmFmaXNoLCBEYW5pbyByZXJpbzwvdGl0
bGU+PHNlY29uZGFyeS10aXRsZT5EZXZlbG9wbWVudDwvc2Vjb25kYXJ5LXRpdGxlPjwvdGl0bGVz
PjxwZXJpb2RpY2FsPjxmdWxsLXRpdGxlPkRldmVsb3BtZW50PC9mdWxsLXRpdGxlPjwvcGVyaW9k
aWNhbD48cGFnZXM+MTUzLTY0PC9wYWdlcz48dm9sdW1lPjEyMzwvdm9sdW1lPjxrZXl3b3Jkcz48
a2V5d29yZD5BbmltYWxzPC9rZXl3b3JkPjxrZXl3b3JkPkJvZHkgUGF0dGVybmluZy8qZ2VuZXRp
Y3M8L2tleXdvcmQ+PGtleXdvcmQ+R2VuZSBFeHByZXNzaW9uIFJlZ3VsYXRpb24sIERldmVsb3Bt
ZW50YWw8L2tleXdvcmQ+PGtleXdvcmQ+TWVzb2Rlcm0vcGh5c2lvbG9neTwva2V5d29yZD48a2V5
d29yZD5Nb3RvciBOZXVyb25zL3BhdGhvbG9neTwva2V5d29yZD48a2V5d29yZD5NdXNjbGVzL2N5
dG9sb2d5L2VtYnJ5b2xvZ3k8L2tleXdvcmQ+PGtleXdvcmQ+Kk11dGF0aW9uPC9rZXl3b3JkPjxr
ZXl3b3JkPlNvbWl0ZXMvY3l0b2xvZ3kvKnBoeXNpb2xvZ3k8L2tleXdvcmQ+PGtleXdvcmQ+WmVi
cmFmaXNoL2FuYXRvbXkgJmFtcDsgaGlzdG9sb2d5LyplbWJyeW9sb2d5LypnZW5ldGljczwva2V5
d29yZD48L2tleXdvcmRzPjxkYXRlcz48eWVhcj4xOTk2PC95ZWFyPjxwdWItZGF0ZXM+PGRhdGU+
RGVjPC9kYXRlPjwvcHViLWRhdGVzPjwvZGF0ZXM+PGFjY2Vzc2lvbi1udW0+OTAwNzIzNzwvYWNj
ZXNzaW9uLW51bT48dXJscz48cmVsYXRlZC11cmxzPjx1cmw+aHR0cDovL3d3dy5uY2JpLm5sbS5u
aWguZ292L2VudHJlei9xdWVyeS5mY2dpP2NtZD1SZXRyaWV2ZSZhbXA7ZGI9UHViTWVkJmFtcDtk
b3B0PUNpdGF0aW9uJmFtcDtsaXN0X3VpZHM9OTAwNzIzNzwvdXJsPjwvcmVsYXRlZC11cmxzPjwv
dXJscz48L3JlY29yZD48L0NpdGU+PENpdGU+PEF1dGhvcj52YW4gRWVkZW48L0F1dGhvcj48WWVh
cj4xOTk4PC9ZZWFyPjxSZWNOdW0+NDEzMjwvUmVjTnVtPjxyZWNvcmQ+PHJlYy1udW1iZXI+NDEz
MjwvcmVjLW51bWJlcj48Zm9yZWlnbi1rZXlzPjxrZXkgYXBwPSJFTiIgZGItaWQ9IjIycDVmcHN4
ODlzdDlwZTk5djV4czJ4MWQyZGV4NXJ3dDU5MCIgdGltZXN0YW1wPSIwIj40MTMyPC9rZXk+PC9m
b3JlaWduLWtleXM+PHJlZi10eXBlIG5hbWU9IkpvdXJuYWwgQXJ0aWNsZSI+MTc8L3JlZi10eXBl
Pjxjb250cmlidXRvcnM+PGF1dGhvcnM+PGF1dGhvcj52YW4gRWVkZW4sIEYuIEouPC9hdXRob3I+
PGF1dGhvcj5Ib2xsZXksIFMuIEEuPC9hdXRob3I+PGF1dGhvcj5IYWZmdGVyLCBQLjwvYXV0aG9y
PjxhdXRob3I+TsO8c3NsZWluLVZvbGhhcmQsIEMuPC9hdXRob3I+PC9hdXRob3JzPjwvY29udHJp
YnV0b3JzPjx0aXRsZXM+PHRpdGxlPlplYnJhZmlzaCBzZWdtZW50YXRpb24gYW5kIHBhaXItcnVs
ZSBwYXR0ZXJuaW5nPC90aXRsZT48c2Vjb25kYXJ5LXRpdGxlPkRldiBHZW5ldDwvc2Vjb25kYXJ5
LXRpdGxlPjwvdGl0bGVzPjxwYWdlcz42NS03NjwvcGFnZXM+PHZvbHVtZT4yMzwvdm9sdW1lPjxu
dW1iZXI+MTwvbnVtYmVyPjxrZXl3b3Jkcz48a2V5d29yZD5BbmltYWw8L2tleXdvcmQ+PGtleXdv
cmQ+Qm9keSBQYXR0ZXJuaW5nLypnZW5ldGljczwva2V5d29yZD48a2V5d29yZD5Db21wYXJhdGl2
ZSBTdHVkeTwva2V5d29yZD48a2V5d29yZD5Ecm9zb3BoaWxhL2VtYnJ5b2xvZ3kvZ2VuZXRpY3M8
L2tleXdvcmQ+PGtleXdvcmQ+R2VuZSBFeHByZXNzaW9uIFJlZ3VsYXRpb24sIERldmVsb3BtZW50
YWw8L2tleXdvcmQ+PGtleXdvcmQ+R2VuZXMsIEluc2VjdDwva2V5d29yZD48a2V5d29yZD5MaW5r
YWdlIChHZW5ldGljcyk8L2tleXdvcmQ+PGtleXdvcmQ+TXV0YXRpb248L2tleXdvcmQ+PGtleXdv
cmQ+UGhlbm90eXBlPC9rZXl3b3JkPjxrZXl3b3JkPlNvbWl0ZXMvY3l0b2xvZ3k8L2tleXdvcmQ+
PGtleXdvcmQ+U3BlY2llcyBTcGVjaWZpY2l0eTwva2V5d29yZD48a2V5d29yZD5TdXBwb3J0LCBO
b24tVS5TLiBHb3YmYXBvczt0PC9rZXl3b3JkPjxrZXl3b3JkPlplYnJhZmlzaC8qZW1icnlvbG9n
eS8qZ2VuZXRpY3M8L2tleXdvcmQ+PC9rZXl3b3Jkcz48ZGF0ZXM+PHllYXI+MTk5ODwveWVhcj48
L2RhdGVzPjx1cmxzPjwvdXJscz48L3JlY29yZD48L0NpdGU+PENpdGU+PEF1dGhvcj5Pc2Jvcm48
L0F1dGhvcj48WWVhcj4yMDExPC9ZZWFyPjxSZWNOdW0+OTIzNjwvUmVjTnVtPjxyZWNvcmQ+PHJl
Yy1udW1iZXI+OTIzNjwvcmVjLW51bWJlcj48Zm9yZWlnbi1rZXlzPjxrZXkgYXBwPSJFTiIgZGIt
aWQ9IjIycDVmcHN4ODlzdDlwZTk5djV4czJ4MWQyZGV4NXJ3dDU5MCIgdGltZXN0YW1wPSIwIj45
MjM2PC9rZXk+PC9mb3JlaWduLWtleXM+PHJlZi10eXBlIG5hbWU9IkpvdXJuYWwgQXJ0aWNsZSI+
MTc8L3JlZi10eXBlPjxjb250cmlidXRvcnM+PGF1dGhvcnM+PGF1dGhvcj5Pc2Jvcm4sIEQuIFAu
PC9hdXRob3I+PGF1dGhvcj5MaSwgSy48L2F1dGhvcj48YXV0aG9yPkhpbml0cywgWS48L2F1dGhv
cj48YXV0aG9yPkh1Z2hlcywgUy4gTS48L2F1dGhvcj48L2F1dGhvcnM+PC9jb250cmlidXRvcnM+
PGF1dGgtYWRkcmVzcz5LaW5nJmFwb3M7cyBDb2xsZWdlIExvbmRvbiwgUmFuZGFsbCBEaXZpc2lv
biBmb3IgQ2VsbCBhbmQgTW9sZWN1bGFyIEJpb3BoeXNpY3MsIExvbmRvbiwgVUsuPC9hdXRoLWFk
ZHJlc3M+PHRpdGxlcz48dGl0bGU+Q2RrbjFjIGRyaXZlcyBtdXNjbGUgZGlmZmVyZW50aWF0aW9u
IHRocm91Z2ggYSBwb3NpdGl2ZSBmZWVkYmFjayBsb29wIHdpdGggTXlvZDwvdGl0bGU+PHNlY29u
ZGFyeS10aXRsZT5EZXYgQmlvbDwvc2Vjb25kYXJ5LXRpdGxlPjwvdGl0bGVzPjxwZXJpb2RpY2Fs
PjxmdWxsLXRpdGxlPkRldiBCaW9sPC9mdWxsLXRpdGxlPjwvcGVyaW9kaWNhbD48cGFnZXM+NDY0
LTc1PC9wYWdlcz48dm9sdW1lPjM1MDwvdm9sdW1lPjxudW1iZXI+MjwvbnVtYmVyPjxlZGl0aW9u
PjIwMTAvMTIvMTU8L2VkaXRpb24+PGtleXdvcmRzPjxrZXl3b3JkPkFuaW1hbHM8L2tleXdvcmQ+
PGtleXdvcmQ+Q2VsbCBEaWZmZXJlbnRpYXRpb248L2tleXdvcmQ+PGtleXdvcmQ+Q3ljbGluLURl
cGVuZGVudCBLaW5hc2UgSW5oaWJpdG9yIHA1Ny8qcGh5c2lvbG9neTwva2V5d29yZD48a2V5d29y
ZD5GZWVkYmFjaywgUGh5c2lvbG9naWNhbDwva2V5d29yZD48a2V5d29yZD5IZWRnZWhvZyBQcm90
ZWlucy9waHlzaW9sb2d5PC9rZXl3b3JkPjxrZXl3b3JkPipNdXNjbGUgRGV2ZWxvcG1lbnQ8L2tl
eXdvcmQ+PGtleXdvcmQ+TXlvRCBQcm90ZWluLypwaHlzaW9sb2d5PC9rZXl3b3JkPjxrZXl3b3Jk
Pk15b2dlbmljIFJlZ3VsYXRvcnkgRmFjdG9yIDUvcGh5c2lvbG9neTwva2V5d29yZD48a2V5d29y
ZD5NeW9nZW5pbi9nZW5ldGljczwva2V5d29yZD48a2V5d29yZD5TaWduYWwgVHJhbnNkdWN0aW9u
PC9rZXl3b3JkPjxrZXl3b3JkPlplYnJhZmlzaDwva2V5d29yZD48L2tleXdvcmRzPjxkYXRlcz48
eWVhcj4yMDExPC95ZWFyPjxwdWItZGF0ZXM+PGRhdGU+RmViIDE1PC9kYXRlPjwvcHViLWRhdGVz
PjwvZGF0ZXM+PGlzYm4+MTA5NS01NjRYIChFbGVjdHJvbmljKSYjeEQ7MDAxMi0xNjA2IChMaW5r
aW5nKTwvaXNibj48YWNjZXNzaW9uLW51bT4yMTE0NzA4ODwvYWNjZXNzaW9uLW51bT48dXJscz48
cmVsYXRlZC11cmxzPjx1cmw+PHN0eWxlIGZhY2U9InVuZGVybGluZSIgZm9udD0iZGVmYXVsdCIg
c2l6ZT0iMTAwJSI+aHR0cDovL3d3dy5uY2JpLm5sbS5uaWguZ292L2VudHJlei9xdWVyeS5mY2dp
P2NtZD1SZXRyaWV2ZSZhbXA7ZGI9UHViTWVkJmFtcDtkb3B0PUNpdGF0aW9uJmFtcDtsaXN0X3Vp
ZHM9MjExNDcwODg8L3N0eWxlPjwvdXJsPjwvcmVsYXRlZC11cmxzPjwvdXJscz48Y3VzdG9tMj5Q
TUMzMDQ0NDY0PC9jdXN0b20yPjxlbGVjdHJvbmljLXJlc291cmNlLW51bT48c3R5bGUgZmFjZT0i
dW5kZXJsaW5lIiBmb250PSJkZWZhdWx0IiBzaXplPSIxMDAlIj5TMDAxMi0xNjA2KDEwKTAxMjUx
LTAgW3BpaV08L3N0eWxlPjxzdHlsZSBmYWNlPSJub3JtYWwiIGZvbnQ9ImRlZmF1bHQiIHNpemU9
IjEwMCUiPiYjeEQ7PC9zdHlsZT48c3R5bGUgZmFjZT0idW5kZXJsaW5lIiBmb250PSJkZWZhdWx0
IiBzaXplPSIxMDAlIj4xMC4xMDE2L2oueWRiaW8uMjAxMC4xMi4wMTA8L3N0eWxlPjwvZWxlY3Ry
b25pYy1yZXNvdXJjZS1udW0+PGxhbmd1YWdlPmVuZzwvbGFuZ3VhZ2U+PC9yZWNvcmQ+PC9DaXRl
PjwvRW5kTm90ZT5=
</w:fldData>
        </w:fldChar>
      </w:r>
      <w:r w:rsidR="00AD49EB" w:rsidRPr="00E6172C">
        <w:rPr>
          <w:lang w:val="en-GB"/>
        </w:rPr>
        <w:instrText xml:space="preserve"> ADDIN EN.CITE </w:instrText>
      </w:r>
      <w:r w:rsidR="00AD49EB" w:rsidRPr="00E6172C">
        <w:rPr>
          <w:lang w:val="en-GB"/>
        </w:rPr>
        <w:fldChar w:fldCharType="begin">
          <w:fldData xml:space="preserve">PEVuZE5vdGU+PENpdGU+PEF1dGhvcj5CYXJyZXNpPC9BdXRob3I+PFllYXI+MjAwMDwvWWVhcj48
UmVjTnVtPjU5MDE8L1JlY051bT48RGlzcGxheVRleHQ+KEJhcnJlc2kgZXQgYWwuLCAyMDAwOyBM
ZXdpcyBldCBhbC4sIDE5OTk7IE9zYm9ybiBldCBhbC4sIDIwMTE7IHZhbiBFZWRlbiBldCBhbC4s
IDE5OTY7IHZhbiBFZWRlbiBldCBhbC4sIDE5OTgpPC9EaXNwbGF5VGV4dD48cmVjb3JkPjxyZWMt
bnVtYmVyPjU5MDE8L3JlYy1udW1iZXI+PGZvcmVpZ24ta2V5cz48a2V5IGFwcD0iRU4iIGRiLWlk
PSIyMnA1ZnBzeDg5c3Q5cGU5OXY1eHMyeDFkMmRleDVyd3Q1OTAiIHRpbWVzdGFtcD0iMCI+NTkw
MTwva2V5PjwvZm9yZWlnbi1rZXlzPjxyZWYtdHlwZSBuYW1lPSJKb3VybmFsIEFydGljbGUiPjE3
PC9yZWYtdHlwZT48Y29udHJpYnV0b3JzPjxhdXRob3JzPjxhdXRob3I+QmFycmVzaSwgTS4gSi48
L2F1dGhvcj48YXV0aG9yPlN0aWNrbmV5LCBILiBMLjwvYXV0aG9yPjxhdXRob3I+RGV2b3RvLCBT
LiBILjwvYXV0aG9yPjwvYXV0aG9ycz48L2NvbnRyaWJ1dG9ycz48dGl0bGVzPjx0aXRsZT5UaGUg
emVicmFmaXNoIHNsb3ctbXVzY2xlLW9taXR0ZWQgZ2VuZSBwcm9kdWN0IGlzIHJlcXVpcmVkIGZv
ciBIZWRnZWhvZyBzaWduYWwgdHJhbnNkdWN0aW9uIGFuZCB0aGUgZGV2ZWxvcG1lbnQgb2Ygc2xv
dyBtdXNjbGUgaWRlbnRpdHk8L3RpdGxlPjxzZWNvbmRhcnktdGl0bGU+RGV2ZWxvcG1lbnQ8L3Nl
Y29uZGFyeS10aXRsZT48L3RpdGxlcz48cGVyaW9kaWNhbD48ZnVsbC10aXRsZT5EZXZlbG9wbWVu
dDwvZnVsbC10aXRsZT48L3BlcmlvZGljYWw+PHBhZ2VzPjIxODktMjE5OTwvcGFnZXM+PHZvbHVt
ZT4xMjc8L3ZvbHVtZT48bnVtYmVyPjEwPC9udW1iZXI+PGRhdGVzPjx5ZWFyPjIwMDA8L3llYXI+
PC9kYXRlcz48dXJscz48L3VybHM+PC9yZWNvcmQ+PC9DaXRlPjxDaXRlPjxBdXRob3I+TGV3aXM8
L0F1dGhvcj48WWVhcj4xOTk5PC9ZZWFyPjxSZWNOdW0+NTg4OTwvUmVjTnVtPjxyZWNvcmQ+PHJl
Yy1udW1iZXI+NTg4OTwvcmVjLW51bWJlcj48Zm9yZWlnbi1rZXlzPjxrZXkgYXBwPSJFTiIgZGIt
aWQ9IjIycDVmcHN4ODlzdDlwZTk5djV4czJ4MWQyZGV4NXJ3dDU5MCIgdGltZXN0YW1wPSIwIj41
ODg5PC9rZXk+PC9mb3JlaWduLWtleXM+PHJlZi10eXBlIG5hbWU9IkpvdXJuYWwgQXJ0aWNsZSI+
MTc8L3JlZi10eXBlPjxjb250cmlidXRvcnM+PGF1dGhvcnM+PGF1dGhvcj5MZXdpcywgSy4gRS48
L2F1dGhvcj48YXV0aG9yPkN1cnJpZSwgUC4gRC48L2F1dGhvcj48YXV0aG9yPlJveSwgUy48L2F1
dGhvcj48YXV0aG9yPlNjaGF1ZXJ0ZSwgSC48L2F1dGhvcj48YXV0aG9yPkhhZmZ0ZXIsIFAuPC9h
dXRob3I+PGF1dGhvcj5JbmdoYW0sIFAuIFcuPC9hdXRob3I+PC9hdXRob3JzPjwvY29udHJpYnV0
b3JzPjx0aXRsZXM+PHRpdGxlPkNvbnRyb2wgb2YgbXVzY2xlIGNlbGwtdHlwZSBzcGVjaWZpY2F0
aW9uIGluIHRoZSB6ZWJyYWZpc2ggZW1icnlvIGJ5IEhlZGdlaG9nIHNpZ25hbGxpbmc8L3RpdGxl
PjxzZWNvbmRhcnktdGl0bGU+RGV2IEJpb2w8L3NlY29uZGFyeS10aXRsZT48L3RpdGxlcz48cGVy
aW9kaWNhbD48ZnVsbC10aXRsZT5EZXYgQmlvbDwvZnVsbC10aXRsZT48L3BlcmlvZGljYWw+PHBh
Z2VzPjQ2OS04MDwvcGFnZXM+PHZvbHVtZT4yMTY8L3ZvbHVtZT48bnVtYmVyPjI8L251bWJlcj48
a2V5d29yZHM+PGtleXdvcmQ+QW5pbWFsPC9rZXl3b3JkPjxrZXl3b3JkPkNlbGwgRGlmZmVyZW50
aWF0aW9uPC9rZXl3b3JkPjxrZXl3b3JkPkZsdW9yZXNjZW50IEFudGlib2R5IFRlY2huaXF1ZTwv
a2V5d29yZD48a2V5d29yZD5HZW5lIEV4cHJlc3Npb24gUmVndWxhdGlvbiwgRGV2ZWxvcG1lbnRh
bDwva2V5d29yZD48a2V5d29yZD5JbiBTaXR1IEh5YnJpZGl6YXRpb248L2tleXdvcmQ+PGtleXdv
cmQ+TWVtYnJhbmUgUHJvdGVpbnMvZ2VuZXRpY3M8L2tleXdvcmQ+PGtleXdvcmQ+TXVzY2xlcy8q
ZW1icnlvbG9neS9tZXRhYm9saXNtPC9rZXl3b3JkPjxrZXl3b3JkPk11dGF0aW9uPC9rZXl3b3Jk
PjxrZXl3b3JkPk15b3Npbi9tZXRhYm9saXNtPC9rZXl3b3JkPjxrZXl3b3JkPk15b0QgUHJvdGVp
bi9nZW5ldGljczwva2V5d29yZD48a2V5d29yZD5Qcm90ZWlucy8qbWV0YWJvbGlzbTwva2V5d29y
ZD48a2V5d29yZD5STkEsIE1lc3Nlbmdlci9tZXRhYm9saXNtPC9rZXl3b3JkPjxrZXl3b3JkPipT
aWduYWwgVHJhbnNkdWN0aW9uPC9rZXl3b3JkPjxrZXl3b3JkPlNvbWl0ZXMvbWV0YWJvbGlzbTwv
a2V5d29yZD48a2V5d29yZD5TdXBwb3J0LCBOb24tVS5TLiBHb3YmYXBvczt0PC9rZXl3b3JkPjxr
ZXl3b3JkPlRyYW5zY3JpcHRpb24gRmFjdG9ycy9tZXRhYm9saXNtPC9rZXl3b3JkPjxrZXl3b3Jk
PlplYnJhZmlzaDwva2V5d29yZD48L2tleXdvcmRzPjxkYXRlcz48eWVhcj4xOTk5PC95ZWFyPjwv
ZGF0ZXM+PHVybHM+PHJlbGF0ZWQtdXJscz48dXJsPmh0dHA6Ly93d3cubmNiaS5ubG0ubmloLmdv
di9jZ2ktYmluL0VudHJlei9yZWZlcmVyP2h0dHA6Ly93d3cuaWRlYWxpYnJhcnkuY29tL2xpbmtz
L2NpdGF0aW9uLzAwMTItMTYwNi8yMTYvNDY5PC91cmw+PC9yZWxhdGVkLXVybHM+PC91cmxzPjwv
cmVjb3JkPjwvQ2l0ZT48Q2l0ZT48QXV0aG9yPnZhbiBFZWRlbjwvQXV0aG9yPjxZZWFyPjE5OTY8
L1llYXI+PFJlY051bT43NzIxPC9SZWNOdW0+PHJlY29yZD48cmVjLW51bWJlcj43NzIxPC9yZWMt
bnVtYmVyPjxmb3JlaWduLWtleXM+PGtleSBhcHA9IkVOIiBkYi1pZD0iMjJwNWZwc3g4OXN0OXBl
OTl2NXhzMngxZDJkZXg1cnd0NTkwIiB0aW1lc3RhbXA9IjAiPjc3MjE8L2tleT48L2ZvcmVpZ24t
a2V5cz48cmVmLXR5cGUgbmFtZT0iSm91cm5hbCBBcnRpY2xlIj4xNzwvcmVmLXR5cGU+PGNvbnRy
aWJ1dG9ycz48YXV0aG9ycz48YXV0aG9yPnZhbiBFZWRlbiwgRi4gSi48L2F1dGhvcj48YXV0aG9y
PkdyYW5hdG8sIE0uPC9hdXRob3I+PGF1dGhvcj5TY2hhY2gsIFUuPC9hdXRob3I+PGF1dGhvcj5C
cmFuZCwgTS48L2F1dGhvcj48YXV0aG9yPkZ1cnV0YW5pLVNlaWtpLCBNLjwvYXV0aG9yPjxhdXRo
b3I+SGFmZnRlciwgUC48L2F1dGhvcj48YXV0aG9yPkhhbW1lcnNjaG1pZHQsIE0uPC9hdXRob3I+
PGF1dGhvcj5IZWlzZW5iZXJnLCBDLiBQLjwvYXV0aG9yPjxhdXRob3I+SmlhbmcsIFkuIEouPC9h
dXRob3I+PGF1dGhvcj5LYW5lLCBELiBBLjwvYXV0aG9yPjxhdXRob3I+S2Vsc2gsIFIuIE4uPC9h
dXRob3I+PGF1dGhvcj5NdWxsaW5zLCBNLiBDLjwvYXV0aG9yPjxhdXRob3I+T2RlbnRoYWwsIEou
PC9hdXRob3I+PGF1dGhvcj5XYXJnYSwgUi4gTS48L2F1dGhvcj48YXV0aG9yPkFsbGVuZGUsIE0u
IEwuPC9hdXRob3I+PGF1dGhvcj5XZWluYmVyZywgRS4gUy48L2F1dGhvcj48YXV0aG9yPk7DvHNz
bGVpbi1Wb2xoYXJkLCBDLjwvYXV0aG9yPjwvYXV0aG9ycz48L2NvbnRyaWJ1dG9ycz48YXV0aC1h
ZGRyZXNzPk1QSSBmdXIgRW50d2lja2x1bmdzYmlvbG9naWUsIFR1YmluZ2VuLCBHZXJtYW55Ljwv
YXV0aC1hZGRyZXNzPjx0aXRsZXM+PHRpdGxlPk11dGF0aW9ucyBhZmZlY3Rpbmcgc29taXRlIGZv
cm1hdGlvbiBhbmQgcGF0dGVybmluZyBpbiB0aGUgemVicmFmaXNoLCBEYW5pbyByZXJpbzwvdGl0
bGU+PHNlY29uZGFyeS10aXRsZT5EZXZlbG9wbWVudDwvc2Vjb25kYXJ5LXRpdGxlPjwvdGl0bGVz
PjxwZXJpb2RpY2FsPjxmdWxsLXRpdGxlPkRldmVsb3BtZW50PC9mdWxsLXRpdGxlPjwvcGVyaW9k
aWNhbD48cGFnZXM+MTUzLTY0PC9wYWdlcz48dm9sdW1lPjEyMzwvdm9sdW1lPjxrZXl3b3Jkcz48
a2V5d29yZD5BbmltYWxzPC9rZXl3b3JkPjxrZXl3b3JkPkJvZHkgUGF0dGVybmluZy8qZ2VuZXRp
Y3M8L2tleXdvcmQ+PGtleXdvcmQ+R2VuZSBFeHByZXNzaW9uIFJlZ3VsYXRpb24sIERldmVsb3Bt
ZW50YWw8L2tleXdvcmQ+PGtleXdvcmQ+TWVzb2Rlcm0vcGh5c2lvbG9neTwva2V5d29yZD48a2V5
d29yZD5Nb3RvciBOZXVyb25zL3BhdGhvbG9neTwva2V5d29yZD48a2V5d29yZD5NdXNjbGVzL2N5
dG9sb2d5L2VtYnJ5b2xvZ3k8L2tleXdvcmQ+PGtleXdvcmQ+Kk11dGF0aW9uPC9rZXl3b3JkPjxr
ZXl3b3JkPlNvbWl0ZXMvY3l0b2xvZ3kvKnBoeXNpb2xvZ3k8L2tleXdvcmQ+PGtleXdvcmQ+WmVi
cmFmaXNoL2FuYXRvbXkgJmFtcDsgaGlzdG9sb2d5LyplbWJyeW9sb2d5LypnZW5ldGljczwva2V5
d29yZD48L2tleXdvcmRzPjxkYXRlcz48eWVhcj4xOTk2PC95ZWFyPjxwdWItZGF0ZXM+PGRhdGU+
RGVjPC9kYXRlPjwvcHViLWRhdGVzPjwvZGF0ZXM+PGFjY2Vzc2lvbi1udW0+OTAwNzIzNzwvYWNj
ZXNzaW9uLW51bT48dXJscz48cmVsYXRlZC11cmxzPjx1cmw+aHR0cDovL3d3dy5uY2JpLm5sbS5u
aWguZ292L2VudHJlei9xdWVyeS5mY2dpP2NtZD1SZXRyaWV2ZSZhbXA7ZGI9UHViTWVkJmFtcDtk
b3B0PUNpdGF0aW9uJmFtcDtsaXN0X3VpZHM9OTAwNzIzNzwvdXJsPjwvcmVsYXRlZC11cmxzPjwv
dXJscz48L3JlY29yZD48L0NpdGU+PENpdGU+PEF1dGhvcj52YW4gRWVkZW48L0F1dGhvcj48WWVh
cj4xOTk4PC9ZZWFyPjxSZWNOdW0+NDEzMjwvUmVjTnVtPjxyZWNvcmQ+PHJlYy1udW1iZXI+NDEz
MjwvcmVjLW51bWJlcj48Zm9yZWlnbi1rZXlzPjxrZXkgYXBwPSJFTiIgZGItaWQ9IjIycDVmcHN4
ODlzdDlwZTk5djV4czJ4MWQyZGV4NXJ3dDU5MCIgdGltZXN0YW1wPSIwIj40MTMyPC9rZXk+PC9m
b3JlaWduLWtleXM+PHJlZi10eXBlIG5hbWU9IkpvdXJuYWwgQXJ0aWNsZSI+MTc8L3JlZi10eXBl
Pjxjb250cmlidXRvcnM+PGF1dGhvcnM+PGF1dGhvcj52YW4gRWVkZW4sIEYuIEouPC9hdXRob3I+
PGF1dGhvcj5Ib2xsZXksIFMuIEEuPC9hdXRob3I+PGF1dGhvcj5IYWZmdGVyLCBQLjwvYXV0aG9y
PjxhdXRob3I+TsO8c3NsZWluLVZvbGhhcmQsIEMuPC9hdXRob3I+PC9hdXRob3JzPjwvY29udHJp
YnV0b3JzPjx0aXRsZXM+PHRpdGxlPlplYnJhZmlzaCBzZWdtZW50YXRpb24gYW5kIHBhaXItcnVs
ZSBwYXR0ZXJuaW5nPC90aXRsZT48c2Vjb25kYXJ5LXRpdGxlPkRldiBHZW5ldDwvc2Vjb25kYXJ5
LXRpdGxlPjwvdGl0bGVzPjxwYWdlcz42NS03NjwvcGFnZXM+PHZvbHVtZT4yMzwvdm9sdW1lPjxu
dW1iZXI+MTwvbnVtYmVyPjxrZXl3b3Jkcz48a2V5d29yZD5BbmltYWw8L2tleXdvcmQ+PGtleXdv
cmQ+Qm9keSBQYXR0ZXJuaW5nLypnZW5ldGljczwva2V5d29yZD48a2V5d29yZD5Db21wYXJhdGl2
ZSBTdHVkeTwva2V5d29yZD48a2V5d29yZD5Ecm9zb3BoaWxhL2VtYnJ5b2xvZ3kvZ2VuZXRpY3M8
L2tleXdvcmQ+PGtleXdvcmQ+R2VuZSBFeHByZXNzaW9uIFJlZ3VsYXRpb24sIERldmVsb3BtZW50
YWw8L2tleXdvcmQ+PGtleXdvcmQ+R2VuZXMsIEluc2VjdDwva2V5d29yZD48a2V5d29yZD5MaW5r
YWdlIChHZW5ldGljcyk8L2tleXdvcmQ+PGtleXdvcmQ+TXV0YXRpb248L2tleXdvcmQ+PGtleXdv
cmQ+UGhlbm90eXBlPC9rZXl3b3JkPjxrZXl3b3JkPlNvbWl0ZXMvY3l0b2xvZ3k8L2tleXdvcmQ+
PGtleXdvcmQ+U3BlY2llcyBTcGVjaWZpY2l0eTwva2V5d29yZD48a2V5d29yZD5TdXBwb3J0LCBO
b24tVS5TLiBHb3YmYXBvczt0PC9rZXl3b3JkPjxrZXl3b3JkPlplYnJhZmlzaC8qZW1icnlvbG9n
eS8qZ2VuZXRpY3M8L2tleXdvcmQ+PC9rZXl3b3Jkcz48ZGF0ZXM+PHllYXI+MTk5ODwveWVhcj48
L2RhdGVzPjx1cmxzPjwvdXJscz48L3JlY29yZD48L0NpdGU+PENpdGU+PEF1dGhvcj5Pc2Jvcm48
L0F1dGhvcj48WWVhcj4yMDExPC9ZZWFyPjxSZWNOdW0+OTIzNjwvUmVjTnVtPjxyZWNvcmQ+PHJl
Yy1udW1iZXI+OTIzNjwvcmVjLW51bWJlcj48Zm9yZWlnbi1rZXlzPjxrZXkgYXBwPSJFTiIgZGIt
aWQ9IjIycDVmcHN4ODlzdDlwZTk5djV4czJ4MWQyZGV4NXJ3dDU5MCIgdGltZXN0YW1wPSIwIj45
MjM2PC9rZXk+PC9mb3JlaWduLWtleXM+PHJlZi10eXBlIG5hbWU9IkpvdXJuYWwgQXJ0aWNsZSI+
MTc8L3JlZi10eXBlPjxjb250cmlidXRvcnM+PGF1dGhvcnM+PGF1dGhvcj5Pc2Jvcm4sIEQuIFAu
PC9hdXRob3I+PGF1dGhvcj5MaSwgSy48L2F1dGhvcj48YXV0aG9yPkhpbml0cywgWS48L2F1dGhv
cj48YXV0aG9yPkh1Z2hlcywgUy4gTS48L2F1dGhvcj48L2F1dGhvcnM+PC9jb250cmlidXRvcnM+
PGF1dGgtYWRkcmVzcz5LaW5nJmFwb3M7cyBDb2xsZWdlIExvbmRvbiwgUmFuZGFsbCBEaXZpc2lv
biBmb3IgQ2VsbCBhbmQgTW9sZWN1bGFyIEJpb3BoeXNpY3MsIExvbmRvbiwgVUsuPC9hdXRoLWFk
ZHJlc3M+PHRpdGxlcz48dGl0bGU+Q2RrbjFjIGRyaXZlcyBtdXNjbGUgZGlmZmVyZW50aWF0aW9u
IHRocm91Z2ggYSBwb3NpdGl2ZSBmZWVkYmFjayBsb29wIHdpdGggTXlvZDwvdGl0bGU+PHNlY29u
ZGFyeS10aXRsZT5EZXYgQmlvbDwvc2Vjb25kYXJ5LXRpdGxlPjwvdGl0bGVzPjxwZXJpb2RpY2Fs
PjxmdWxsLXRpdGxlPkRldiBCaW9sPC9mdWxsLXRpdGxlPjwvcGVyaW9kaWNhbD48cGFnZXM+NDY0
LTc1PC9wYWdlcz48dm9sdW1lPjM1MDwvdm9sdW1lPjxudW1iZXI+MjwvbnVtYmVyPjxlZGl0aW9u
PjIwMTAvMTIvMTU8L2VkaXRpb24+PGtleXdvcmRzPjxrZXl3b3JkPkFuaW1hbHM8L2tleXdvcmQ+
PGtleXdvcmQ+Q2VsbCBEaWZmZXJlbnRpYXRpb248L2tleXdvcmQ+PGtleXdvcmQ+Q3ljbGluLURl
cGVuZGVudCBLaW5hc2UgSW5oaWJpdG9yIHA1Ny8qcGh5c2lvbG9neTwva2V5d29yZD48a2V5d29y
ZD5GZWVkYmFjaywgUGh5c2lvbG9naWNhbDwva2V5d29yZD48a2V5d29yZD5IZWRnZWhvZyBQcm90
ZWlucy9waHlzaW9sb2d5PC9rZXl3b3JkPjxrZXl3b3JkPipNdXNjbGUgRGV2ZWxvcG1lbnQ8L2tl
eXdvcmQ+PGtleXdvcmQ+TXlvRCBQcm90ZWluLypwaHlzaW9sb2d5PC9rZXl3b3JkPjxrZXl3b3Jk
Pk15b2dlbmljIFJlZ3VsYXRvcnkgRmFjdG9yIDUvcGh5c2lvbG9neTwva2V5d29yZD48a2V5d29y
ZD5NeW9nZW5pbi9nZW5ldGljczwva2V5d29yZD48a2V5d29yZD5TaWduYWwgVHJhbnNkdWN0aW9u
PC9rZXl3b3JkPjxrZXl3b3JkPlplYnJhZmlzaDwva2V5d29yZD48L2tleXdvcmRzPjxkYXRlcz48
eWVhcj4yMDExPC95ZWFyPjxwdWItZGF0ZXM+PGRhdGU+RmViIDE1PC9kYXRlPjwvcHViLWRhdGVz
PjwvZGF0ZXM+PGlzYm4+MTA5NS01NjRYIChFbGVjdHJvbmljKSYjeEQ7MDAxMi0xNjA2IChMaW5r
aW5nKTwvaXNibj48YWNjZXNzaW9uLW51bT4yMTE0NzA4ODwvYWNjZXNzaW9uLW51bT48dXJscz48
cmVsYXRlZC11cmxzPjx1cmw+PHN0eWxlIGZhY2U9InVuZGVybGluZSIgZm9udD0iZGVmYXVsdCIg
c2l6ZT0iMTAwJSI+aHR0cDovL3d3dy5uY2JpLm5sbS5uaWguZ292L2VudHJlei9xdWVyeS5mY2dp
P2NtZD1SZXRyaWV2ZSZhbXA7ZGI9UHViTWVkJmFtcDtkb3B0PUNpdGF0aW9uJmFtcDtsaXN0X3Vp
ZHM9MjExNDcwODg8L3N0eWxlPjwvdXJsPjwvcmVsYXRlZC11cmxzPjwvdXJscz48Y3VzdG9tMj5Q
TUMzMDQ0NDY0PC9jdXN0b20yPjxlbGVjdHJvbmljLXJlc291cmNlLW51bT48c3R5bGUgZmFjZT0i
dW5kZXJsaW5lIiBmb250PSJkZWZhdWx0IiBzaXplPSIxMDAlIj5TMDAxMi0xNjA2KDEwKTAxMjUx
LTAgW3BpaV08L3N0eWxlPjxzdHlsZSBmYWNlPSJub3JtYWwiIGZvbnQ9ImRlZmF1bHQiIHNpemU9
IjEwMCUiPiYjeEQ7PC9zdHlsZT48c3R5bGUgZmFjZT0idW5kZXJsaW5lIiBmb250PSJkZWZhdWx0
IiBzaXplPSIxMDAlIj4xMC4xMDE2L2oueWRiaW8uMjAxMC4xMi4wMTA8L3N0eWxlPjwvZWxlY3Ry
b25pYy1yZXNvdXJjZS1udW0+PGxhbmd1YWdlPmVuZzwvbGFuZ3VhZ2U+PC9yZWNvcmQ+PC9DaXRl
PjwvRW5kTm90ZT5=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B3449F" w:rsidRPr="00E6172C">
        <w:rPr>
          <w:lang w:val="en-GB"/>
        </w:rPr>
      </w:r>
      <w:r w:rsidR="00B3449F" w:rsidRPr="00E6172C">
        <w:rPr>
          <w:lang w:val="en-GB"/>
        </w:rPr>
        <w:fldChar w:fldCharType="separate"/>
      </w:r>
      <w:r w:rsidR="00B3449F" w:rsidRPr="00E6172C">
        <w:rPr>
          <w:noProof/>
          <w:lang w:val="en-GB"/>
        </w:rPr>
        <w:t>(Barresi et al., 2000; Lewis et al., 1999; Osborn et al., 2011; van Eeden et al., 1996; van Eeden et al., 1998)</w:t>
      </w:r>
      <w:r w:rsidR="00B3449F" w:rsidRPr="00E6172C">
        <w:rPr>
          <w:lang w:val="en-GB"/>
        </w:rPr>
        <w:fldChar w:fldCharType="end"/>
      </w:r>
      <w:r w:rsidRPr="00E6172C">
        <w:rPr>
          <w:lang w:val="en-GB"/>
        </w:rPr>
        <w:t xml:space="preserve">. </w:t>
      </w:r>
      <w:r w:rsidR="00145131" w:rsidRPr="00E6172C">
        <w:rPr>
          <w:lang w:val="en-GB"/>
        </w:rPr>
        <w:t xml:space="preserve"> </w:t>
      </w:r>
      <w:r w:rsidR="00B3449F" w:rsidRPr="00E6172C">
        <w:rPr>
          <w:lang w:val="en-GB"/>
        </w:rPr>
        <w:t>Thus,</w:t>
      </w:r>
      <w:r w:rsidR="00D006F9" w:rsidRPr="00E6172C">
        <w:rPr>
          <w:lang w:val="en-GB"/>
        </w:rPr>
        <w:t xml:space="preserve"> as suggested previously</w:t>
      </w:r>
      <w:r w:rsidR="00AD49EB" w:rsidRPr="00E6172C">
        <w:rPr>
          <w:lang w:val="en-GB"/>
        </w:rPr>
        <w:t xml:space="preserve"> </w:t>
      </w:r>
      <w:r w:rsidR="00AD49EB" w:rsidRPr="00E6172C">
        <w:rPr>
          <w:lang w:val="en-GB"/>
        </w:rPr>
        <w:fldChar w:fldCharType="begin">
          <w:fldData xml:space="preserve">PEVuZE5vdGU+PENpdGU+PEF1dGhvcj5PY2hpPC9BdXRob3I+PFllYXI+MjAwODwvWWVhcj48UmVj
TnVtPjg2OTA8L1JlY051bT48RGlzcGxheVRleHQ+KENvdXRlbGxlIGV0IGFsLiwgMjAwMTsgT2No
aSBldCBhbC4sIDIwMDgpPC9EaXNwbGF5VGV4dD48cmVjb3JkPjxyZWMtbnVtYmVyPjg2OTA8L3Jl
Yy1udW1iZXI+PGZvcmVpZ24ta2V5cz48a2V5IGFwcD0iRU4iIGRiLWlkPSIyMnA1ZnBzeDg5c3Q5
cGU5OXY1eHMyeDFkMmRleDVyd3Q1OTAiIHRpbWVzdGFtcD0iMCI+ODY5MDwva2V5PjwvZm9yZWln
bi1rZXlzPjxyZWYtdHlwZSBuYW1lPSJKb3VybmFsIEFydGljbGUiPjE3PC9yZWYtdHlwZT48Y29u
dHJpYnV0b3JzPjxhdXRob3JzPjxhdXRob3I+T2NoaSwgSC48L2F1dGhvcj48YXV0aG9yPkhhbnMs
IFMuPC9hdXRob3I+PGF1dGhvcj5XZXN0ZXJmaWVsZCwgTS48L2F1dGhvcj48L2F1dGhvcnM+PC9j
b250cmlidXRvcnM+PGF1dGgtYWRkcmVzcz5JbnN0aXR1dGUgb2YgTmV1cm9zY2llbmNlLCBVbml2
ZXJzaXR5IG9mIE9yZWdvbiwgRXVnZW5lLCBPcmVnb24gOTc0MDMtMTI1NCwgVVNBLjwvYXV0aC1h
ZGRyZXNzPjx0aXRsZXM+PHRpdGxlPlNtYXJjZDMgcmVndWxhdGVzIHRoZSB0aW1pbmcgb2YgemVi
cmFmaXNoIG15b2dlbmVzaXMgb25zZXQ8L3RpdGxlPjxzZWNvbmRhcnktdGl0bGU+SiBCaW9sIENo
ZW08L3NlY29uZGFyeS10aXRsZT48L3RpdGxlcz48cGVyaW9kaWNhbD48ZnVsbC10aXRsZT5KIEJp
b2wgQ2hlbTwvZnVsbC10aXRsZT48L3BlcmlvZGljYWw+PHBhZ2VzPjM1MjktMzY8L3BhZ2VzPjx2
b2x1bWU+MjgzPC92b2x1bWU+PG51bWJlcj42PC9udW1iZXI+PGVkaXRpb24+MjAwNy8xMi8wNzwv
ZWRpdGlvbj48a2V5d29yZHM+PGtleXdvcmQ+QW5pbWFsczwva2V5d29yZD48a2V5d29yZD5CbGFz
dHVsYS9tZXRhYm9saXNtPC9rZXl3b3JkPjxrZXl3b3JkPkNocm9tYXRpbi9tZXRhYm9saXNtPC9r
ZXl3b3JkPjxrZXl3b3JkPipHZW5lIEV4cHJlc3Npb24gUmVndWxhdGlvbiwgRGV2ZWxvcG1lbnRh
bDwva2V5d29yZD48a2V5d29yZD5NZXNvZGVybS9tZXRhYm9saXNtPC9rZXl3b3JkPjxrZXl3b3Jk
Pk1vZGVscywgQmlvbG9naWNhbDwva2V5d29yZD48a2V5d29yZD4qTXVzY2xlIERldmVsb3BtZW50
PC9rZXl3b3JkPjxrZXl3b3JkPk11c2NsZXMvKmVtYnJ5b2xvZ3kvbWV0YWJvbGlzbTwva2V5d29y
ZD48a2V5d29yZD5NdXRhdGlvbjwva2V5d29yZD48a2V5d29yZD5QbGFzbWlkcy9tZXRhYm9saXNt
PC9rZXl3b3JkPjxrZXl3b3JkPlByb3RlaW4gQmluZGluZzwva2V5d29yZD48a2V5d29yZD5UaW1l
IEZhY3RvcnM8L2tleXdvcmQ+PGtleXdvcmQ+VHJhbnNjcmlwdGlvbiBGYWN0b3JzL2dlbmV0aWNz
LyptZXRhYm9saXNtLypwaHlzaW9sb2d5PC9rZXl3b3JkPjxrZXl3b3JkPlZlcmF0cnVtIEFsa2Fs
b2lkcy9waGFybWFjb2xvZ3k8L2tleXdvcmQ+PGtleXdvcmQ+WmVicmFmaXNoPC9rZXl3b3JkPjwv
a2V5d29yZHM+PGRhdGVzPjx5ZWFyPjIwMDg8L3llYXI+PHB1Yi1kYXRlcz48ZGF0ZT5GZWIgODwv
ZGF0ZT48L3B1Yi1kYXRlcz48L2RhdGVzPjxpc2JuPjAwMjEtOTI1OCAoUHJpbnQpPC9pc2JuPjxh
Y2Nlc3Npb24tbnVtPjE4MDU2MjYwPC9hY2Nlc3Npb24tbnVtPjx1cmxzPjxyZWxhdGVkLXVybHM+
PHVybD5odHRwOi8vd3d3Lm5jYmkubmxtLm5paC5nb3YvZW50cmV6L3F1ZXJ5LmZjZ2k/Y21kPVJl
dHJpZXZlJmFtcDtkYj1QdWJNZWQmYW1wO2RvcHQ9Q2l0YXRpb24mYW1wO2xpc3RfdWlkcz0xODA1
NjI2MDwvdXJsPjwvcmVsYXRlZC11cmxzPjwvdXJscz48ZWxlY3Ryb25pYy1yZXNvdXJjZS1udW0+
TTcwODU5NDIwMCBbcGlpXSYjeEQ7MTAuMTA3NC9qYmMuTTcwODU5NDIwMDwvZWxlY3Ryb25pYy1y
ZXNvdXJjZS1udW0+PGxhbmd1YWdlPmVuZzwvbGFuZ3VhZ2U+PC9yZWNvcmQ+PC9DaXRlPjxDaXRl
PjxBdXRob3I+Q291dGVsbGU8L0F1dGhvcj48WWVhcj4yMDAxPC9ZZWFyPjxSZWNOdW0+NjMxODwv
UmVjTnVtPjxyZWNvcmQ+PHJlYy1udW1iZXI+NjMxODwvcmVjLW51bWJlcj48Zm9yZWlnbi1rZXlz
PjxrZXkgYXBwPSJFTiIgZGItaWQ9IjIycDVmcHN4ODlzdDlwZTk5djV4czJ4MWQyZGV4NXJ3dDU5
MCIgdGltZXN0YW1wPSIwIj42MzE4PC9rZXk+PC9mb3JlaWduLWtleXM+PHJlZi10eXBlIG5hbWU9
IkpvdXJuYWwgQXJ0aWNsZSI+MTc8L3JlZi10eXBlPjxjb250cmlidXRvcnM+PGF1dGhvcnM+PGF1
dGhvcj5Db3V0ZWxsZSwgTy48L2F1dGhvcj48YXV0aG9yPkJsYWdkZW4sIEMuIFMuPC9hdXRob3I+
PGF1dGhvcj5IYW1wc29uLCBSLjwvYXV0aG9yPjxhdXRob3I+SGFsYWksIEMuPC9hdXRob3I+PGF1
dGhvcj5SaWdieSwgUC4gVy48L2F1dGhvcj48YXV0aG9yPkh1Z2hlcywgUy4gTS48L2F1dGhvcj48
L2F1dGhvcnM+PC9jb250cmlidXRvcnM+PGF1dGgtYWRkcmVzcz5EaXZpc2lvbiBvZiBFdWthcnlv
dGljIE1vbGVjdWxhciBHZW5ldGljcywgTVJDIE5hdGlvbmFsIEluc3RpdHV0ZSBmb3IgTWVkaWNh
bCBSZXNlYXJjaCwgTG9uZG9uLCBVbml0ZWQgS2luZ2RvbS48L2F1dGgtYWRkcmVzcz48dGl0bGVz
Pjx0aXRsZT5IZWRnZWhvZyBzaWduYWxsaW5nIGlzIHJlcXVpcmVkIGZvciBtYWludGVuYW5jZSBv
ZiBteWY1IGFuZCBteW9EIGV4cHJlc3Npb24gYW5kIHRpbWVseSB0ZXJtaW5hbCBkaWZmZXJlbnRp
YXRpb24gaW4gemVicmFmaXNoIGFkYXhpYWwgbXlvZ2VuZXNpczwvdGl0bGU+PHNlY29uZGFyeS10
aXRsZT5EZXYgQmlvbDwvc2Vjb25kYXJ5LXRpdGxlPjwvdGl0bGVzPjxwZXJpb2RpY2FsPjxmdWxs
LXRpdGxlPkRldiBCaW9sPC9mdWxsLXRpdGxlPjwvcGVyaW9kaWNhbD48cGFnZXM+MTM2LTUwLjwv
cGFnZXM+PHZvbHVtZT4yMzY8L3ZvbHVtZT48bnVtYmVyPjE8L251bWJlcj48a2V5d29yZHM+PGtl
eXdvcmQ+QW1pbm8gQWNpZCBTZXF1ZW5jZTwva2V5d29yZD48a2V5d29yZD5BbmltYWw8L2tleXdv
cmQ+PGtleXdvcmQ+Q2VsbCBEaWZmZXJlbnRpYXRpb248L2tleXdvcmQ+PGtleXdvcmQ+Q2VsbCBM
aW5lYWdlPC9rZXl3b3JkPjxrZXl3b3JkPkNlbGwgU3Vydml2YWw8L2tleXdvcmQ+PGtleXdvcmQ+
Q2xvbmluZywgTW9sZWN1bGFyPC9rZXl3b3JkPjxrZXl3b3JkPkltbXVub2hpc3RvY2hlbWlzdHJ5
PC9rZXl3b3JkPjxrZXl3b3JkPkluIFNpdHUgSHlicmlkaXphdGlvbjwva2V5d29yZD48a2V5d29y
ZD5JbiBTaXR1IE5pY2stRW5kIExhYmVsaW5nPC9rZXl3b3JkPjxrZXl3b3JkPk1vbGVjdWxhciBT
ZXF1ZW5jZSBEYXRhPC9rZXl3b3JkPjxrZXl3b3JkPk11c2NsZSBQcm90ZWlucy8qYmlvc3ludGhl
c2lzPC9rZXl3b3JkPjxrZXl3b3JkPk11c2NsZXMvZW1icnlvbG9neTwva2V5d29yZD48a2V5d29y
ZD5NdXRhdGlvbjwva2V5d29yZD48a2V5d29yZD5NeW9EIFByb3RlaW4vKmJpb3N5bnRoZXNpczwv
a2V5d29yZD48a2V5d29yZD5Ob3RvY2hvcmQvbWV0YWJvbGlzbTwva2V5d29yZD48a2V5d29yZD5Q
aGVub3R5cGU8L2tleXdvcmQ+PGtleXdvcmQ+UHJvdGVpbnMvKm1ldGFib2xpc208L2tleXdvcmQ+
PGtleXdvcmQ+U2VxdWVuY2UgSG9tb2xvZ3ksIEFtaW5vIEFjaWQ8L2tleXdvcmQ+PGtleXdvcmQ+
KlNpZ25hbCBUcmFuc2R1Y3Rpb248L2tleXdvcmQ+PGtleXdvcmQ+U3VwcG9ydCwgTm9uLVUuUy4g
R292JmFwb3M7dDwva2V5d29yZD48a2V5d29yZD5UaW1lIEZhY3RvcnM8L2tleXdvcmQ+PGtleXdv
cmQ+VXAtUmVndWxhdGlvbiAoUGh5c2lvbG9neSk8L2tleXdvcmQ+PGtleXdvcmQ+WmVicmFmaXNo
PC9rZXl3b3JkPjwva2V5d29yZHM+PGRhdGVzPjx5ZWFyPjIwMDE8L3llYXI+PC9kYXRlcz48YWNj
ZXNzaW9uLW51bT4xMTQ1NjQ1MDwvYWNjZXNzaW9uLW51bT48dXJscz48cmVsYXRlZC11cmxzPjx1
cmw+aHR0cDovL3d3dy5uY2JpLm5sbS5uaWguZ292L2h0YmluLXBvc3QvRW50cmV6L3F1ZXJ5P2Ri
PW0mYW1wO2Zvcm09NiZhbXA7ZG9wdD1yJmFtcDt1aWQ9MTE0NTY0NTA8L3VybD48L3JlbGF0ZWQt
dXJscz48L3VybHM+PC9yZWNvcmQ+PC9DaXRlPjwvRW5kTm90ZT5=
</w:fldData>
        </w:fldChar>
      </w:r>
      <w:r w:rsidR="00AD49EB" w:rsidRPr="00E6172C">
        <w:rPr>
          <w:lang w:val="en-GB"/>
        </w:rPr>
        <w:instrText xml:space="preserve"> ADDIN EN.CITE </w:instrText>
      </w:r>
      <w:r w:rsidR="00AD49EB" w:rsidRPr="00E6172C">
        <w:rPr>
          <w:lang w:val="en-GB"/>
        </w:rPr>
        <w:fldChar w:fldCharType="begin">
          <w:fldData xml:space="preserve">PEVuZE5vdGU+PENpdGU+PEF1dGhvcj5PY2hpPC9BdXRob3I+PFllYXI+MjAwODwvWWVhcj48UmVj
TnVtPjg2OTA8L1JlY051bT48RGlzcGxheVRleHQ+KENvdXRlbGxlIGV0IGFsLiwgMjAwMTsgT2No
aSBldCBhbC4sIDIwMDgpPC9EaXNwbGF5VGV4dD48cmVjb3JkPjxyZWMtbnVtYmVyPjg2OTA8L3Jl
Yy1udW1iZXI+PGZvcmVpZ24ta2V5cz48a2V5IGFwcD0iRU4iIGRiLWlkPSIyMnA1ZnBzeDg5c3Q5
cGU5OXY1eHMyeDFkMmRleDVyd3Q1OTAiIHRpbWVzdGFtcD0iMCI+ODY5MDwva2V5PjwvZm9yZWln
bi1rZXlzPjxyZWYtdHlwZSBuYW1lPSJKb3VybmFsIEFydGljbGUiPjE3PC9yZWYtdHlwZT48Y29u
dHJpYnV0b3JzPjxhdXRob3JzPjxhdXRob3I+T2NoaSwgSC48L2F1dGhvcj48YXV0aG9yPkhhbnMs
IFMuPC9hdXRob3I+PGF1dGhvcj5XZXN0ZXJmaWVsZCwgTS48L2F1dGhvcj48L2F1dGhvcnM+PC9j
b250cmlidXRvcnM+PGF1dGgtYWRkcmVzcz5JbnN0aXR1dGUgb2YgTmV1cm9zY2llbmNlLCBVbml2
ZXJzaXR5IG9mIE9yZWdvbiwgRXVnZW5lLCBPcmVnb24gOTc0MDMtMTI1NCwgVVNBLjwvYXV0aC1h
ZGRyZXNzPjx0aXRsZXM+PHRpdGxlPlNtYXJjZDMgcmVndWxhdGVzIHRoZSB0aW1pbmcgb2YgemVi
cmFmaXNoIG15b2dlbmVzaXMgb25zZXQ8L3RpdGxlPjxzZWNvbmRhcnktdGl0bGU+SiBCaW9sIENo
ZW08L3NlY29uZGFyeS10aXRsZT48L3RpdGxlcz48cGVyaW9kaWNhbD48ZnVsbC10aXRsZT5KIEJp
b2wgQ2hlbTwvZnVsbC10aXRsZT48L3BlcmlvZGljYWw+PHBhZ2VzPjM1MjktMzY8L3BhZ2VzPjx2
b2x1bWU+MjgzPC92b2x1bWU+PG51bWJlcj42PC9udW1iZXI+PGVkaXRpb24+MjAwNy8xMi8wNzwv
ZWRpdGlvbj48a2V5d29yZHM+PGtleXdvcmQ+QW5pbWFsczwva2V5d29yZD48a2V5d29yZD5CbGFz
dHVsYS9tZXRhYm9saXNtPC9rZXl3b3JkPjxrZXl3b3JkPkNocm9tYXRpbi9tZXRhYm9saXNtPC9r
ZXl3b3JkPjxrZXl3b3JkPipHZW5lIEV4cHJlc3Npb24gUmVndWxhdGlvbiwgRGV2ZWxvcG1lbnRh
bDwva2V5d29yZD48a2V5d29yZD5NZXNvZGVybS9tZXRhYm9saXNtPC9rZXl3b3JkPjxrZXl3b3Jk
Pk1vZGVscywgQmlvbG9naWNhbDwva2V5d29yZD48a2V5d29yZD4qTXVzY2xlIERldmVsb3BtZW50
PC9rZXl3b3JkPjxrZXl3b3JkPk11c2NsZXMvKmVtYnJ5b2xvZ3kvbWV0YWJvbGlzbTwva2V5d29y
ZD48a2V5d29yZD5NdXRhdGlvbjwva2V5d29yZD48a2V5d29yZD5QbGFzbWlkcy9tZXRhYm9saXNt
PC9rZXl3b3JkPjxrZXl3b3JkPlByb3RlaW4gQmluZGluZzwva2V5d29yZD48a2V5d29yZD5UaW1l
IEZhY3RvcnM8L2tleXdvcmQ+PGtleXdvcmQ+VHJhbnNjcmlwdGlvbiBGYWN0b3JzL2dlbmV0aWNz
LyptZXRhYm9saXNtLypwaHlzaW9sb2d5PC9rZXl3b3JkPjxrZXl3b3JkPlZlcmF0cnVtIEFsa2Fs
b2lkcy9waGFybWFjb2xvZ3k8L2tleXdvcmQ+PGtleXdvcmQ+WmVicmFmaXNoPC9rZXl3b3JkPjwv
a2V5d29yZHM+PGRhdGVzPjx5ZWFyPjIwMDg8L3llYXI+PHB1Yi1kYXRlcz48ZGF0ZT5GZWIgODwv
ZGF0ZT48L3B1Yi1kYXRlcz48L2RhdGVzPjxpc2JuPjAwMjEtOTI1OCAoUHJpbnQpPC9pc2JuPjxh
Y2Nlc3Npb24tbnVtPjE4MDU2MjYwPC9hY2Nlc3Npb24tbnVtPjx1cmxzPjxyZWxhdGVkLXVybHM+
PHVybD5odHRwOi8vd3d3Lm5jYmkubmxtLm5paC5nb3YvZW50cmV6L3F1ZXJ5LmZjZ2k/Y21kPVJl
dHJpZXZlJmFtcDtkYj1QdWJNZWQmYW1wO2RvcHQ9Q2l0YXRpb24mYW1wO2xpc3RfdWlkcz0xODA1
NjI2MDwvdXJsPjwvcmVsYXRlZC11cmxzPjwvdXJscz48ZWxlY3Ryb25pYy1yZXNvdXJjZS1udW0+
TTcwODU5NDIwMCBbcGlpXSYjeEQ7MTAuMTA3NC9qYmMuTTcwODU5NDIwMDwvZWxlY3Ryb25pYy1y
ZXNvdXJjZS1udW0+PGxhbmd1YWdlPmVuZzwvbGFuZ3VhZ2U+PC9yZWNvcmQ+PC9DaXRlPjxDaXRl
PjxBdXRob3I+Q291dGVsbGU8L0F1dGhvcj48WWVhcj4yMDAxPC9ZZWFyPjxSZWNOdW0+NjMxODwv
UmVjTnVtPjxyZWNvcmQ+PHJlYy1udW1iZXI+NjMxODwvcmVjLW51bWJlcj48Zm9yZWlnbi1rZXlz
PjxrZXkgYXBwPSJFTiIgZGItaWQ9IjIycDVmcHN4ODlzdDlwZTk5djV4czJ4MWQyZGV4NXJ3dDU5
MCIgdGltZXN0YW1wPSIwIj42MzE4PC9rZXk+PC9mb3JlaWduLWtleXM+PHJlZi10eXBlIG5hbWU9
IkpvdXJuYWwgQXJ0aWNsZSI+MTc8L3JlZi10eXBlPjxjb250cmlidXRvcnM+PGF1dGhvcnM+PGF1
dGhvcj5Db3V0ZWxsZSwgTy48L2F1dGhvcj48YXV0aG9yPkJsYWdkZW4sIEMuIFMuPC9hdXRob3I+
PGF1dGhvcj5IYW1wc29uLCBSLjwvYXV0aG9yPjxhdXRob3I+SGFsYWksIEMuPC9hdXRob3I+PGF1
dGhvcj5SaWdieSwgUC4gVy48L2F1dGhvcj48YXV0aG9yPkh1Z2hlcywgUy4gTS48L2F1dGhvcj48
L2F1dGhvcnM+PC9jb250cmlidXRvcnM+PGF1dGgtYWRkcmVzcz5EaXZpc2lvbiBvZiBFdWthcnlv
dGljIE1vbGVjdWxhciBHZW5ldGljcywgTVJDIE5hdGlvbmFsIEluc3RpdHV0ZSBmb3IgTWVkaWNh
bCBSZXNlYXJjaCwgTG9uZG9uLCBVbml0ZWQgS2luZ2RvbS48L2F1dGgtYWRkcmVzcz48dGl0bGVz
Pjx0aXRsZT5IZWRnZWhvZyBzaWduYWxsaW5nIGlzIHJlcXVpcmVkIGZvciBtYWludGVuYW5jZSBv
ZiBteWY1IGFuZCBteW9EIGV4cHJlc3Npb24gYW5kIHRpbWVseSB0ZXJtaW5hbCBkaWZmZXJlbnRp
YXRpb24gaW4gemVicmFmaXNoIGFkYXhpYWwgbXlvZ2VuZXNpczwvdGl0bGU+PHNlY29uZGFyeS10
aXRsZT5EZXYgQmlvbDwvc2Vjb25kYXJ5LXRpdGxlPjwvdGl0bGVzPjxwZXJpb2RpY2FsPjxmdWxs
LXRpdGxlPkRldiBCaW9sPC9mdWxsLXRpdGxlPjwvcGVyaW9kaWNhbD48cGFnZXM+MTM2LTUwLjwv
cGFnZXM+PHZvbHVtZT4yMzY8L3ZvbHVtZT48bnVtYmVyPjE8L251bWJlcj48a2V5d29yZHM+PGtl
eXdvcmQ+QW1pbm8gQWNpZCBTZXF1ZW5jZTwva2V5d29yZD48a2V5d29yZD5BbmltYWw8L2tleXdv
cmQ+PGtleXdvcmQ+Q2VsbCBEaWZmZXJlbnRpYXRpb248L2tleXdvcmQ+PGtleXdvcmQ+Q2VsbCBM
aW5lYWdlPC9rZXl3b3JkPjxrZXl3b3JkPkNlbGwgU3Vydml2YWw8L2tleXdvcmQ+PGtleXdvcmQ+
Q2xvbmluZywgTW9sZWN1bGFyPC9rZXl3b3JkPjxrZXl3b3JkPkltbXVub2hpc3RvY2hlbWlzdHJ5
PC9rZXl3b3JkPjxrZXl3b3JkPkluIFNpdHUgSHlicmlkaXphdGlvbjwva2V5d29yZD48a2V5d29y
ZD5JbiBTaXR1IE5pY2stRW5kIExhYmVsaW5nPC9rZXl3b3JkPjxrZXl3b3JkPk1vbGVjdWxhciBT
ZXF1ZW5jZSBEYXRhPC9rZXl3b3JkPjxrZXl3b3JkPk11c2NsZSBQcm90ZWlucy8qYmlvc3ludGhl
c2lzPC9rZXl3b3JkPjxrZXl3b3JkPk11c2NsZXMvZW1icnlvbG9neTwva2V5d29yZD48a2V5d29y
ZD5NdXRhdGlvbjwva2V5d29yZD48a2V5d29yZD5NeW9EIFByb3RlaW4vKmJpb3N5bnRoZXNpczwv
a2V5d29yZD48a2V5d29yZD5Ob3RvY2hvcmQvbWV0YWJvbGlzbTwva2V5d29yZD48a2V5d29yZD5Q
aGVub3R5cGU8L2tleXdvcmQ+PGtleXdvcmQ+UHJvdGVpbnMvKm1ldGFib2xpc208L2tleXdvcmQ+
PGtleXdvcmQ+U2VxdWVuY2UgSG9tb2xvZ3ksIEFtaW5vIEFjaWQ8L2tleXdvcmQ+PGtleXdvcmQ+
KlNpZ25hbCBUcmFuc2R1Y3Rpb248L2tleXdvcmQ+PGtleXdvcmQ+U3VwcG9ydCwgTm9uLVUuUy4g
R292JmFwb3M7dDwva2V5d29yZD48a2V5d29yZD5UaW1lIEZhY3RvcnM8L2tleXdvcmQ+PGtleXdv
cmQ+VXAtUmVndWxhdGlvbiAoUGh5c2lvbG9neSk8L2tleXdvcmQ+PGtleXdvcmQ+WmVicmFmaXNo
PC9rZXl3b3JkPjwva2V5d29yZHM+PGRhdGVzPjx5ZWFyPjIwMDE8L3llYXI+PC9kYXRlcz48YWNj
ZXNzaW9uLW51bT4xMTQ1NjQ1MDwvYWNjZXNzaW9uLW51bT48dXJscz48cmVsYXRlZC11cmxzPjx1
cmw+aHR0cDovL3d3dy5uY2JpLm5sbS5uaWguZ292L2h0YmluLXBvc3QvRW50cmV6L3F1ZXJ5P2Ri
PW0mYW1wO2Zvcm09NiZhbXA7ZG9wdD1yJmFtcDt1aWQ9MTE0NTY0NTA8L3VybD48L3JlbGF0ZWQt
dXJscz48L3VybHM+PC9yZWNvcmQ+PC9DaXRlPjwvRW5kTm90ZT5=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AD49EB" w:rsidRPr="00E6172C">
        <w:rPr>
          <w:lang w:val="en-GB"/>
        </w:rPr>
      </w:r>
      <w:r w:rsidR="00AD49EB" w:rsidRPr="00E6172C">
        <w:rPr>
          <w:lang w:val="en-GB"/>
        </w:rPr>
        <w:fldChar w:fldCharType="separate"/>
      </w:r>
      <w:r w:rsidR="00AD49EB" w:rsidRPr="00E6172C">
        <w:rPr>
          <w:noProof/>
          <w:lang w:val="en-GB"/>
        </w:rPr>
        <w:t>(Coutelle et al., 2001; Ochi et al., 2008)</w:t>
      </w:r>
      <w:r w:rsidR="00AD49EB" w:rsidRPr="00E6172C">
        <w:rPr>
          <w:lang w:val="en-GB"/>
        </w:rPr>
        <w:fldChar w:fldCharType="end"/>
      </w:r>
      <w:r w:rsidR="00D006F9" w:rsidRPr="00E6172C">
        <w:rPr>
          <w:lang w:val="en-GB"/>
        </w:rPr>
        <w:t>,</w:t>
      </w:r>
      <w:r w:rsidR="00B3449F" w:rsidRPr="00E6172C">
        <w:rPr>
          <w:lang w:val="en-GB"/>
        </w:rPr>
        <w:t xml:space="preserve"> i</w:t>
      </w:r>
      <w:r w:rsidRPr="00E6172C">
        <w:rPr>
          <w:lang w:val="en-GB"/>
        </w:rPr>
        <w:t xml:space="preserve">n the wild type situation trunk pre-adaxial </w:t>
      </w:r>
      <w:proofErr w:type="spellStart"/>
      <w:r w:rsidRPr="00E6172C">
        <w:rPr>
          <w:i/>
          <w:lang w:val="en-GB"/>
        </w:rPr>
        <w:t>myod</w:t>
      </w:r>
      <w:proofErr w:type="spellEnd"/>
      <w:r w:rsidRPr="00E6172C">
        <w:rPr>
          <w:lang w:val="en-GB"/>
        </w:rPr>
        <w:t xml:space="preserve"> expression is maintained and enhanced by </w:t>
      </w:r>
      <w:proofErr w:type="spellStart"/>
      <w:r w:rsidRPr="00E6172C">
        <w:rPr>
          <w:lang w:val="en-GB"/>
        </w:rPr>
        <w:t>Hh</w:t>
      </w:r>
      <w:proofErr w:type="spellEnd"/>
      <w:r w:rsidRPr="00E6172C">
        <w:rPr>
          <w:lang w:val="en-GB"/>
        </w:rPr>
        <w:t xml:space="preserve">.  In contrast, during tail myogenesis at 15ss and thereafter, </w:t>
      </w:r>
      <w:r w:rsidR="008A7607" w:rsidRPr="00E6172C">
        <w:rPr>
          <w:lang w:val="en-GB"/>
        </w:rPr>
        <w:t>no</w:t>
      </w:r>
      <w:r w:rsidRPr="00E6172C">
        <w:rPr>
          <w:lang w:val="en-GB"/>
        </w:rPr>
        <w:t xml:space="preserve"> pre-adaxial </w:t>
      </w:r>
      <w:proofErr w:type="spellStart"/>
      <w:r w:rsidRPr="00E6172C">
        <w:rPr>
          <w:i/>
          <w:lang w:val="en-GB"/>
        </w:rPr>
        <w:t>myod</w:t>
      </w:r>
      <w:proofErr w:type="spellEnd"/>
      <w:r w:rsidRPr="00E6172C">
        <w:rPr>
          <w:lang w:val="en-GB"/>
        </w:rPr>
        <w:t xml:space="preserve"> expression was detected in </w:t>
      </w:r>
      <w:proofErr w:type="spellStart"/>
      <w:r w:rsidRPr="00E6172C">
        <w:rPr>
          <w:i/>
          <w:lang w:val="en-GB"/>
        </w:rPr>
        <w:t>smo</w:t>
      </w:r>
      <w:proofErr w:type="spellEnd"/>
      <w:r w:rsidRPr="00E6172C">
        <w:rPr>
          <w:lang w:val="en-GB"/>
        </w:rPr>
        <w:t xml:space="preserve"> mutants or </w:t>
      </w:r>
      <w:proofErr w:type="spellStart"/>
      <w:r w:rsidRPr="00E6172C">
        <w:rPr>
          <w:lang w:val="en-GB"/>
        </w:rPr>
        <w:t>cyA</w:t>
      </w:r>
      <w:proofErr w:type="spellEnd"/>
      <w:r w:rsidRPr="00E6172C">
        <w:rPr>
          <w:lang w:val="en-GB"/>
        </w:rPr>
        <w:t xml:space="preserve">-treated embryos (Fig. 1B and data not shown). </w:t>
      </w:r>
      <w:r w:rsidR="00145131" w:rsidRPr="00E6172C">
        <w:rPr>
          <w:lang w:val="en-GB"/>
        </w:rPr>
        <w:t xml:space="preserve"> </w:t>
      </w:r>
      <w:r w:rsidRPr="00E6172C">
        <w:rPr>
          <w:lang w:val="en-GB"/>
        </w:rPr>
        <w:t xml:space="preserve">These data suggest that whereas </w:t>
      </w:r>
      <w:proofErr w:type="spellStart"/>
      <w:r w:rsidRPr="00E6172C">
        <w:rPr>
          <w:lang w:val="en-GB"/>
        </w:rPr>
        <w:t>Hh</w:t>
      </w:r>
      <w:proofErr w:type="spellEnd"/>
      <w:r w:rsidRPr="00E6172C">
        <w:rPr>
          <w:lang w:val="en-GB"/>
        </w:rPr>
        <w:t xml:space="preserve"> is </w:t>
      </w:r>
      <w:r w:rsidR="004B650E" w:rsidRPr="00E6172C">
        <w:rPr>
          <w:lang w:val="en-GB"/>
        </w:rPr>
        <w:t>necessary</w:t>
      </w:r>
      <w:r w:rsidRPr="00E6172C">
        <w:rPr>
          <w:lang w:val="en-GB"/>
        </w:rPr>
        <w:t xml:space="preserve"> for induction of adaxial myogenesis in the tail, Fgf-like signals </w:t>
      </w:r>
      <w:r w:rsidR="004B650E" w:rsidRPr="00E6172C">
        <w:rPr>
          <w:lang w:val="en-GB"/>
        </w:rPr>
        <w:lastRenderedPageBreak/>
        <w:t xml:space="preserve">initiate </w:t>
      </w:r>
      <w:proofErr w:type="spellStart"/>
      <w:r w:rsidR="008A7607" w:rsidRPr="00E6172C">
        <w:rPr>
          <w:i/>
          <w:iCs/>
          <w:lang w:val="en-GB"/>
        </w:rPr>
        <w:t>myod</w:t>
      </w:r>
      <w:proofErr w:type="spellEnd"/>
      <w:r w:rsidR="008A7607" w:rsidRPr="00E6172C">
        <w:rPr>
          <w:lang w:val="en-GB"/>
        </w:rPr>
        <w:t xml:space="preserve"> </w:t>
      </w:r>
      <w:r w:rsidR="004B650E" w:rsidRPr="00E6172C">
        <w:rPr>
          <w:lang w:val="en-GB"/>
        </w:rPr>
        <w:t xml:space="preserve">expression </w:t>
      </w:r>
      <w:r w:rsidRPr="00E6172C">
        <w:rPr>
          <w:lang w:val="en-GB"/>
        </w:rPr>
        <w:t>in trunk pre-adaxial cells.</w:t>
      </w:r>
    </w:p>
    <w:p w14:paraId="56E6C045" w14:textId="707450D1" w:rsidR="00B3449F" w:rsidRPr="00E6172C" w:rsidRDefault="00B3449F" w:rsidP="00B05632">
      <w:pPr>
        <w:widowControl w:val="0"/>
        <w:autoSpaceDE w:val="0"/>
        <w:autoSpaceDN w:val="0"/>
        <w:adjustRightInd w:val="0"/>
        <w:spacing w:after="120" w:line="360" w:lineRule="auto"/>
        <w:jc w:val="both"/>
        <w:rPr>
          <w:lang w:val="en-GB" w:eastAsia="zh-CN"/>
        </w:rPr>
      </w:pPr>
      <w:r w:rsidRPr="00E6172C">
        <w:rPr>
          <w:lang w:val="en-GB" w:eastAsia="zh-CN"/>
        </w:rPr>
        <w:t xml:space="preserve">Additional evidence emphasizes the greater </w:t>
      </w:r>
      <w:r w:rsidR="00704671">
        <w:rPr>
          <w:lang w:val="en-GB" w:eastAsia="zh-CN"/>
        </w:rPr>
        <w:t>reliance on</w:t>
      </w:r>
      <w:r w:rsidRPr="00E6172C">
        <w:rPr>
          <w:lang w:val="en-GB" w:eastAsia="zh-CN"/>
        </w:rPr>
        <w:t xml:space="preserve"> </w:t>
      </w:r>
      <w:proofErr w:type="spellStart"/>
      <w:r w:rsidRPr="00E6172C">
        <w:rPr>
          <w:lang w:val="en-GB" w:eastAsia="zh-CN"/>
        </w:rPr>
        <w:t>Hh</w:t>
      </w:r>
      <w:proofErr w:type="spellEnd"/>
      <w:r w:rsidRPr="00E6172C">
        <w:rPr>
          <w:lang w:val="en-GB" w:eastAsia="zh-CN"/>
        </w:rPr>
        <w:t xml:space="preserve"> in tail myogenesis.  </w:t>
      </w:r>
      <w:r w:rsidR="00790EC0" w:rsidRPr="00E6172C">
        <w:rPr>
          <w:lang w:val="en-GB" w:eastAsia="zh-CN"/>
        </w:rPr>
        <w:t xml:space="preserve">In </w:t>
      </w:r>
      <w:proofErr w:type="spellStart"/>
      <w:r w:rsidR="00790EC0" w:rsidRPr="00E6172C">
        <w:rPr>
          <w:i/>
          <w:iCs/>
          <w:lang w:val="en-GB" w:eastAsia="zh-CN"/>
        </w:rPr>
        <w:t>shha</w:t>
      </w:r>
      <w:proofErr w:type="spellEnd"/>
      <w:r w:rsidR="00790EC0" w:rsidRPr="00E6172C">
        <w:rPr>
          <w:lang w:val="en-GB" w:eastAsia="zh-CN"/>
        </w:rPr>
        <w:t xml:space="preserve"> mutants, slow muscle is lost from tail but </w:t>
      </w:r>
      <w:r w:rsidR="00DB0F8A" w:rsidRPr="00E6172C">
        <w:rPr>
          <w:lang w:val="en-GB" w:eastAsia="zh-CN"/>
        </w:rPr>
        <w:t>remains</w:t>
      </w:r>
      <w:r w:rsidR="00790EC0" w:rsidRPr="00E6172C">
        <w:rPr>
          <w:lang w:val="en-GB" w:eastAsia="zh-CN"/>
        </w:rPr>
        <w:t xml:space="preserve"> present in trunk somites</w:t>
      </w:r>
      <w:r w:rsidR="00F8465C">
        <w:rPr>
          <w:lang w:val="en-GB" w:eastAsia="zh-CN"/>
        </w:rPr>
        <w:t xml:space="preserve">, suggesting that slow muscle in tail is more sensitive to reduction in </w:t>
      </w:r>
      <w:proofErr w:type="spellStart"/>
      <w:r w:rsidR="00F8465C">
        <w:rPr>
          <w:lang w:val="en-GB" w:eastAsia="zh-CN"/>
        </w:rPr>
        <w:t>Hh</w:t>
      </w:r>
      <w:proofErr w:type="spellEnd"/>
      <w:r w:rsidR="00F8465C">
        <w:rPr>
          <w:lang w:val="en-GB" w:eastAsia="zh-CN"/>
        </w:rPr>
        <w:t xml:space="preserve"> activity</w:t>
      </w:r>
      <w:r w:rsidR="00790EC0" w:rsidRPr="00E6172C">
        <w:rPr>
          <w:lang w:val="en-GB" w:eastAsia="zh-CN"/>
        </w:rPr>
        <w:t xml:space="preserve"> (Fig. 2A).  </w:t>
      </w:r>
      <w:r w:rsidR="003E0E03" w:rsidRPr="00E6172C">
        <w:rPr>
          <w:lang w:val="en-GB" w:eastAsia="zh-CN"/>
        </w:rPr>
        <w:t xml:space="preserve">Moreover, </w:t>
      </w:r>
      <w:r w:rsidR="0011732D" w:rsidRPr="00E6172C">
        <w:rPr>
          <w:lang w:val="en-GB" w:eastAsia="zh-CN"/>
        </w:rPr>
        <w:t xml:space="preserve">injection of </w:t>
      </w:r>
      <w:proofErr w:type="spellStart"/>
      <w:r w:rsidR="0011732D" w:rsidRPr="00E6172C">
        <w:rPr>
          <w:i/>
          <w:iCs/>
          <w:lang w:val="en-GB" w:eastAsia="zh-CN"/>
        </w:rPr>
        <w:t>myod</w:t>
      </w:r>
      <w:proofErr w:type="spellEnd"/>
      <w:r w:rsidR="0011732D" w:rsidRPr="00E6172C">
        <w:rPr>
          <w:lang w:val="en-GB" w:eastAsia="zh-CN"/>
        </w:rPr>
        <w:t xml:space="preserve"> or </w:t>
      </w:r>
      <w:r w:rsidR="0011732D" w:rsidRPr="00E6172C">
        <w:rPr>
          <w:i/>
          <w:iCs/>
          <w:lang w:val="en-GB" w:eastAsia="zh-CN"/>
        </w:rPr>
        <w:t>myog</w:t>
      </w:r>
      <w:r w:rsidR="0011732D" w:rsidRPr="00E6172C">
        <w:rPr>
          <w:lang w:val="en-GB" w:eastAsia="zh-CN"/>
        </w:rPr>
        <w:t xml:space="preserve"> mRNA into embryos lacking </w:t>
      </w:r>
      <w:proofErr w:type="spellStart"/>
      <w:r w:rsidR="0011732D" w:rsidRPr="00E6172C">
        <w:rPr>
          <w:lang w:val="en-GB" w:eastAsia="zh-CN"/>
        </w:rPr>
        <w:t>Hh</w:t>
      </w:r>
      <w:proofErr w:type="spellEnd"/>
      <w:r w:rsidR="0011732D" w:rsidRPr="00E6172C">
        <w:rPr>
          <w:lang w:val="en-GB" w:eastAsia="zh-CN"/>
        </w:rPr>
        <w:t xml:space="preserve"> </w:t>
      </w:r>
      <w:r w:rsidR="00422969" w:rsidRPr="00E6172C">
        <w:rPr>
          <w:lang w:val="en-GB" w:eastAsia="zh-CN"/>
        </w:rPr>
        <w:t>signalling</w:t>
      </w:r>
      <w:r w:rsidR="0011732D" w:rsidRPr="00E6172C">
        <w:rPr>
          <w:lang w:val="en-GB" w:eastAsia="zh-CN"/>
        </w:rPr>
        <w:t xml:space="preserve"> can rescue slow myogenesis in trunk but not in tail (Fig. S</w:t>
      </w:r>
      <w:r w:rsidR="00096F48" w:rsidRPr="00E6172C">
        <w:rPr>
          <w:lang w:val="en-GB" w:eastAsia="zh-CN"/>
        </w:rPr>
        <w:t>2</w:t>
      </w:r>
      <w:r w:rsidR="0011732D" w:rsidRPr="00E6172C">
        <w:rPr>
          <w:lang w:val="en-GB" w:eastAsia="zh-CN"/>
        </w:rPr>
        <w:t xml:space="preserve">).  </w:t>
      </w:r>
      <w:r w:rsidR="00D7383C" w:rsidRPr="00E6172C">
        <w:rPr>
          <w:lang w:val="en-GB" w:eastAsia="zh-CN"/>
        </w:rPr>
        <w:t xml:space="preserve">Similarly, absence of notochord-derived signals in </w:t>
      </w:r>
      <w:r w:rsidR="00D7383C" w:rsidRPr="00E6172C">
        <w:rPr>
          <w:i/>
          <w:iCs/>
          <w:lang w:val="en-GB" w:eastAsia="zh-CN"/>
        </w:rPr>
        <w:t>noto</w:t>
      </w:r>
      <w:r w:rsidR="00D7383C" w:rsidRPr="00E6172C">
        <w:rPr>
          <w:lang w:val="en-GB" w:eastAsia="zh-CN"/>
        </w:rPr>
        <w:t xml:space="preserve"> (</w:t>
      </w:r>
      <w:r w:rsidR="00D7383C" w:rsidRPr="00E6172C">
        <w:rPr>
          <w:i/>
          <w:iCs/>
          <w:lang w:val="en-GB" w:eastAsia="zh-CN"/>
        </w:rPr>
        <w:t>flh</w:t>
      </w:r>
      <w:r w:rsidR="00D7383C" w:rsidRPr="00E6172C">
        <w:rPr>
          <w:lang w:val="en-GB" w:eastAsia="zh-CN"/>
        </w:rPr>
        <w:t>) mutants</w:t>
      </w:r>
      <w:r w:rsidR="000D104A" w:rsidRPr="00E6172C">
        <w:rPr>
          <w:lang w:val="en-GB" w:eastAsia="zh-CN"/>
        </w:rPr>
        <w:t xml:space="preserve">, in which the nascent notochord loses notochord character and converts to muscle </w:t>
      </w:r>
      <w:r w:rsidR="000D104A" w:rsidRPr="00E6172C">
        <w:rPr>
          <w:lang w:val="en-GB" w:eastAsia="zh-CN"/>
        </w:rPr>
        <w:fldChar w:fldCharType="begin">
          <w:fldData xml:space="preserve">PEVuZE5vdGU+PENpdGU+PEF1dGhvcj5IYWxwZXJuPC9BdXRob3I+PFllYXI+MTk5NTwvWWVhcj48
UmVjTnVtPjIxMTQ8L1JlY051bT48RGlzcGxheVRleHQ+KENvdXRlbGxlIGV0IGFsLiwgMjAwMTsg
SGFscGVybiBldCBhbC4sIDE5OTUpPC9EaXNwbGF5VGV4dD48cmVjb3JkPjxyZWMtbnVtYmVyPjIx
MTQ8L3JlYy1udW1iZXI+PGZvcmVpZ24ta2V5cz48a2V5IGFwcD0iRU4iIGRiLWlkPSIyMnA1ZnBz
eDg5c3Q5cGU5OXY1eHMyeDFkMmRleDVyd3Q1OTAiIHRpbWVzdGFtcD0iMCI+MjExNDwva2V5Pjwv
Zm9yZWlnbi1rZXlzPjxyZWYtdHlwZSBuYW1lPSJKb3VybmFsIEFydGljbGUiPjE3PC9yZWYtdHlw
ZT48Y29udHJpYnV0b3JzPjxhdXRob3JzPjxhdXRob3I+SGFscGVybiwgTS4gRS48L2F1dGhvcj48
YXV0aG9yPlRoaXNzZSwgQy48L2F1dGhvcj48YXV0aG9yPkhvLCBSLiBLLjwvYXV0aG9yPjxhdXRo
b3I+VGhpc3NlLCBCLjwvYXV0aG9yPjxhdXRob3I+UmlnZ2xlbWFuLCBCLjwvYXV0aG9yPjxhdXRo
b3I+VHJldmFycm93LCBCLjwvYXV0aG9yPjxhdXRob3I+V2VpbmJlcmcsIEUuIFMuPC9hdXRob3I+
PGF1dGhvcj5Qb3N0bGV0aHdhaXQsIEouIEguPC9hdXRob3I+PGF1dGhvcj5LaW1tZWwsIEMuIEIu
PC9hdXRob3I+PC9hdXRob3JzPjwvY29udHJpYnV0b3JzPjx0aXRsZXM+PHRpdGxlPkNlbGwtYXV0
b25vbW91cyBzaGlmdCBmcm9tIGF4aWFsIHRvIHBhcmF4aWFsIG1lc29kZXJtYWwgZGV2ZWxvcG1l
bnQgaW4gemVicmFmaXNoIGZsb2F0aW5nIGhlYWQgbXV0YW50czwvdGl0bGU+PHNlY29uZGFyeS10
aXRsZT5EZXZlbG9wbWVudDwvc2Vjb25kYXJ5LXRpdGxlPjwvdGl0bGVzPjxwZXJpb2RpY2FsPjxm
dWxsLXRpdGxlPkRldmVsb3BtZW50PC9mdWxsLXRpdGxlPjwvcGVyaW9kaWNhbD48cGFnZXM+NDI1
Ny00MjY0PC9wYWdlcz48dm9sdW1lPjEyMTwvdm9sdW1lPjxudW1iZXI+MTI8L251bWJlcj48ZGF0
ZXM+PHllYXI+MTk5NTwveWVhcj48L2RhdGVzPjx1cmxzPjwvdXJscz48L3JlY29yZD48L0NpdGU+
PENpdGU+PEF1dGhvcj5Db3V0ZWxsZTwvQXV0aG9yPjxZZWFyPjIwMDE8L1llYXI+PFJlY051bT42
MzE4PC9SZWNOdW0+PHJlY29yZD48cmVjLW51bWJlcj42MzE4PC9yZWMtbnVtYmVyPjxmb3JlaWdu
LWtleXM+PGtleSBhcHA9IkVOIiBkYi1pZD0iMjJwNWZwc3g4OXN0OXBlOTl2NXhzMngxZDJkZXg1
cnd0NTkwIiB0aW1lc3RhbXA9IjAiPjYzMTg8L2tleT48L2ZvcmVpZ24ta2V5cz48cmVmLXR5cGUg
bmFtZT0iSm91cm5hbCBBcnRpY2xlIj4xNzwvcmVmLXR5cGU+PGNvbnRyaWJ1dG9ycz48YXV0aG9y
cz48YXV0aG9yPkNvdXRlbGxlLCBPLjwvYXV0aG9yPjxhdXRob3I+QmxhZ2RlbiwgQy4gUy48L2F1
dGhvcj48YXV0aG9yPkhhbXBzb24sIFIuPC9hdXRob3I+PGF1dGhvcj5IYWxhaSwgQy48L2F1dGhv
cj48YXV0aG9yPlJpZ2J5LCBQLiBXLjwvYXV0aG9yPjxhdXRob3I+SHVnaGVzLCBTLiBNLjwvYXV0
aG9yPjwvYXV0aG9ycz48L2NvbnRyaWJ1dG9ycz48YXV0aC1hZGRyZXNzPkRpdmlzaW9uIG9mIEV1
a2FyeW90aWMgTW9sZWN1bGFyIEdlbmV0aWNzLCBNUkMgTmF0aW9uYWwgSW5zdGl0dXRlIGZvciBN
ZWRpY2FsIFJlc2VhcmNoLCBMb25kb24sIFVuaXRlZCBLaW5nZG9tLjwvYXV0aC1hZGRyZXNzPjx0
aXRsZXM+PHRpdGxlPkhlZGdlaG9nIHNpZ25hbGxpbmcgaXMgcmVxdWlyZWQgZm9yIG1haW50ZW5h
bmNlIG9mIG15ZjUgYW5kIG15b0QgZXhwcmVzc2lvbiBhbmQgdGltZWx5IHRlcm1pbmFsIGRpZmZl
cmVudGlhdGlvbiBpbiB6ZWJyYWZpc2ggYWRheGlhbCBteW9nZW5lc2lzPC90aXRsZT48c2Vjb25k
YXJ5LXRpdGxlPkRldiBCaW9sPC9zZWNvbmRhcnktdGl0bGU+PC90aXRsZXM+PHBlcmlvZGljYWw+
PGZ1bGwtdGl0bGU+RGV2IEJpb2w8L2Z1bGwtdGl0bGU+PC9wZXJpb2RpY2FsPjxwYWdlcz4xMzYt
NTAuPC9wYWdlcz48dm9sdW1lPjIzNjwvdm9sdW1lPjxudW1iZXI+MTwvbnVtYmVyPjxrZXl3b3Jk
cz48a2V5d29yZD5BbWlubyBBY2lkIFNlcXVlbmNlPC9rZXl3b3JkPjxrZXl3b3JkPkFuaW1hbDwv
a2V5d29yZD48a2V5d29yZD5DZWxsIERpZmZlcmVudGlhdGlvbjwva2V5d29yZD48a2V5d29yZD5D
ZWxsIExpbmVhZ2U8L2tleXdvcmQ+PGtleXdvcmQ+Q2VsbCBTdXJ2aXZhbDwva2V5d29yZD48a2V5
d29yZD5DbG9uaW5nLCBNb2xlY3VsYXI8L2tleXdvcmQ+PGtleXdvcmQ+SW1tdW5vaGlzdG9jaGVt
aXN0cnk8L2tleXdvcmQ+PGtleXdvcmQ+SW4gU2l0dSBIeWJyaWRpemF0aW9uPC9rZXl3b3JkPjxr
ZXl3b3JkPkluIFNpdHUgTmljay1FbmQgTGFiZWxpbmc8L2tleXdvcmQ+PGtleXdvcmQ+TW9sZWN1
bGFyIFNlcXVlbmNlIERhdGE8L2tleXdvcmQ+PGtleXdvcmQ+TXVzY2xlIFByb3RlaW5zLypiaW9z
eW50aGVzaXM8L2tleXdvcmQ+PGtleXdvcmQ+TXVzY2xlcy9lbWJyeW9sb2d5PC9rZXl3b3JkPjxr
ZXl3b3JkPk11dGF0aW9uPC9rZXl3b3JkPjxrZXl3b3JkPk15b0QgUHJvdGVpbi8qYmlvc3ludGhl
c2lzPC9rZXl3b3JkPjxrZXl3b3JkPk5vdG9jaG9yZC9tZXRhYm9saXNtPC9rZXl3b3JkPjxrZXl3
b3JkPlBoZW5vdHlwZTwva2V5d29yZD48a2V5d29yZD5Qcm90ZWlucy8qbWV0YWJvbGlzbTwva2V5
d29yZD48a2V5d29yZD5TZXF1ZW5jZSBIb21vbG9neSwgQW1pbm8gQWNpZDwva2V5d29yZD48a2V5
d29yZD4qU2lnbmFsIFRyYW5zZHVjdGlvbjwva2V5d29yZD48a2V5d29yZD5TdXBwb3J0LCBOb24t
VS5TLiBHb3YmYXBvczt0PC9rZXl3b3JkPjxrZXl3b3JkPlRpbWUgRmFjdG9yczwva2V5d29yZD48
a2V5d29yZD5VcC1SZWd1bGF0aW9uIChQaHlzaW9sb2d5KTwva2V5d29yZD48a2V5d29yZD5aZWJy
YWZpc2g8L2tleXdvcmQ+PC9rZXl3b3Jkcz48ZGF0ZXM+PHllYXI+MjAwMTwveWVhcj48L2RhdGVz
PjxhY2Nlc3Npb24tbnVtPjExNDU2NDUwPC9hY2Nlc3Npb24tbnVtPjx1cmxzPjxyZWxhdGVkLXVy
bHM+PHVybD5odHRwOi8vd3d3Lm5jYmkubmxtLm5paC5nb3YvaHRiaW4tcG9zdC9FbnRyZXovcXVl
cnk/ZGI9bSZhbXA7Zm9ybT02JmFtcDtkb3B0PXImYW1wO3VpZD0xMTQ1NjQ1MDwvdXJsPjwvcmVs
YXRlZC11cmxzPjwvdXJscz48L3JlY29yZD48L0NpdGU+PC9FbmROb3RlPgB=
</w:fldData>
        </w:fldChar>
      </w:r>
      <w:r w:rsidR="00AD49EB" w:rsidRPr="00E6172C">
        <w:rPr>
          <w:lang w:val="en-GB" w:eastAsia="zh-CN"/>
        </w:rPr>
        <w:instrText xml:space="preserve"> ADDIN EN.CITE </w:instrText>
      </w:r>
      <w:r w:rsidR="00AD49EB" w:rsidRPr="00E6172C">
        <w:rPr>
          <w:lang w:val="en-GB" w:eastAsia="zh-CN"/>
        </w:rPr>
        <w:fldChar w:fldCharType="begin">
          <w:fldData xml:space="preserve">PEVuZE5vdGU+PENpdGU+PEF1dGhvcj5IYWxwZXJuPC9BdXRob3I+PFllYXI+MTk5NTwvWWVhcj48
UmVjTnVtPjIxMTQ8L1JlY051bT48RGlzcGxheVRleHQ+KENvdXRlbGxlIGV0IGFsLiwgMjAwMTsg
SGFscGVybiBldCBhbC4sIDE5OTUpPC9EaXNwbGF5VGV4dD48cmVjb3JkPjxyZWMtbnVtYmVyPjIx
MTQ8L3JlYy1udW1iZXI+PGZvcmVpZ24ta2V5cz48a2V5IGFwcD0iRU4iIGRiLWlkPSIyMnA1ZnBz
eDg5c3Q5cGU5OXY1eHMyeDFkMmRleDVyd3Q1OTAiIHRpbWVzdGFtcD0iMCI+MjExNDwva2V5Pjwv
Zm9yZWlnbi1rZXlzPjxyZWYtdHlwZSBuYW1lPSJKb3VybmFsIEFydGljbGUiPjE3PC9yZWYtdHlw
ZT48Y29udHJpYnV0b3JzPjxhdXRob3JzPjxhdXRob3I+SGFscGVybiwgTS4gRS48L2F1dGhvcj48
YXV0aG9yPlRoaXNzZSwgQy48L2F1dGhvcj48YXV0aG9yPkhvLCBSLiBLLjwvYXV0aG9yPjxhdXRo
b3I+VGhpc3NlLCBCLjwvYXV0aG9yPjxhdXRob3I+UmlnZ2xlbWFuLCBCLjwvYXV0aG9yPjxhdXRo
b3I+VHJldmFycm93LCBCLjwvYXV0aG9yPjxhdXRob3I+V2VpbmJlcmcsIEUuIFMuPC9hdXRob3I+
PGF1dGhvcj5Qb3N0bGV0aHdhaXQsIEouIEguPC9hdXRob3I+PGF1dGhvcj5LaW1tZWwsIEMuIEIu
PC9hdXRob3I+PC9hdXRob3JzPjwvY29udHJpYnV0b3JzPjx0aXRsZXM+PHRpdGxlPkNlbGwtYXV0
b25vbW91cyBzaGlmdCBmcm9tIGF4aWFsIHRvIHBhcmF4aWFsIG1lc29kZXJtYWwgZGV2ZWxvcG1l
bnQgaW4gemVicmFmaXNoIGZsb2F0aW5nIGhlYWQgbXV0YW50czwvdGl0bGU+PHNlY29uZGFyeS10
aXRsZT5EZXZlbG9wbWVudDwvc2Vjb25kYXJ5LXRpdGxlPjwvdGl0bGVzPjxwZXJpb2RpY2FsPjxm
dWxsLXRpdGxlPkRldmVsb3BtZW50PC9mdWxsLXRpdGxlPjwvcGVyaW9kaWNhbD48cGFnZXM+NDI1
Ny00MjY0PC9wYWdlcz48dm9sdW1lPjEyMTwvdm9sdW1lPjxudW1iZXI+MTI8L251bWJlcj48ZGF0
ZXM+PHllYXI+MTk5NTwveWVhcj48L2RhdGVzPjx1cmxzPjwvdXJscz48L3JlY29yZD48L0NpdGU+
PENpdGU+PEF1dGhvcj5Db3V0ZWxsZTwvQXV0aG9yPjxZZWFyPjIwMDE8L1llYXI+PFJlY051bT42
MzE4PC9SZWNOdW0+PHJlY29yZD48cmVjLW51bWJlcj42MzE4PC9yZWMtbnVtYmVyPjxmb3JlaWdu
LWtleXM+PGtleSBhcHA9IkVOIiBkYi1pZD0iMjJwNWZwc3g4OXN0OXBlOTl2NXhzMngxZDJkZXg1
cnd0NTkwIiB0aW1lc3RhbXA9IjAiPjYzMTg8L2tleT48L2ZvcmVpZ24ta2V5cz48cmVmLXR5cGUg
bmFtZT0iSm91cm5hbCBBcnRpY2xlIj4xNzwvcmVmLXR5cGU+PGNvbnRyaWJ1dG9ycz48YXV0aG9y
cz48YXV0aG9yPkNvdXRlbGxlLCBPLjwvYXV0aG9yPjxhdXRob3I+QmxhZ2RlbiwgQy4gUy48L2F1
dGhvcj48YXV0aG9yPkhhbXBzb24sIFIuPC9hdXRob3I+PGF1dGhvcj5IYWxhaSwgQy48L2F1dGhv
cj48YXV0aG9yPlJpZ2J5LCBQLiBXLjwvYXV0aG9yPjxhdXRob3I+SHVnaGVzLCBTLiBNLjwvYXV0
aG9yPjwvYXV0aG9ycz48L2NvbnRyaWJ1dG9ycz48YXV0aC1hZGRyZXNzPkRpdmlzaW9uIG9mIEV1
a2FyeW90aWMgTW9sZWN1bGFyIEdlbmV0aWNzLCBNUkMgTmF0aW9uYWwgSW5zdGl0dXRlIGZvciBN
ZWRpY2FsIFJlc2VhcmNoLCBMb25kb24sIFVuaXRlZCBLaW5nZG9tLjwvYXV0aC1hZGRyZXNzPjx0
aXRsZXM+PHRpdGxlPkhlZGdlaG9nIHNpZ25hbGxpbmcgaXMgcmVxdWlyZWQgZm9yIG1haW50ZW5h
bmNlIG9mIG15ZjUgYW5kIG15b0QgZXhwcmVzc2lvbiBhbmQgdGltZWx5IHRlcm1pbmFsIGRpZmZl
cmVudGlhdGlvbiBpbiB6ZWJyYWZpc2ggYWRheGlhbCBteW9nZW5lc2lzPC90aXRsZT48c2Vjb25k
YXJ5LXRpdGxlPkRldiBCaW9sPC9zZWNvbmRhcnktdGl0bGU+PC90aXRsZXM+PHBlcmlvZGljYWw+
PGZ1bGwtdGl0bGU+RGV2IEJpb2w8L2Z1bGwtdGl0bGU+PC9wZXJpb2RpY2FsPjxwYWdlcz4xMzYt
NTAuPC9wYWdlcz48dm9sdW1lPjIzNjwvdm9sdW1lPjxudW1iZXI+MTwvbnVtYmVyPjxrZXl3b3Jk
cz48a2V5d29yZD5BbWlubyBBY2lkIFNlcXVlbmNlPC9rZXl3b3JkPjxrZXl3b3JkPkFuaW1hbDwv
a2V5d29yZD48a2V5d29yZD5DZWxsIERpZmZlcmVudGlhdGlvbjwva2V5d29yZD48a2V5d29yZD5D
ZWxsIExpbmVhZ2U8L2tleXdvcmQ+PGtleXdvcmQ+Q2VsbCBTdXJ2aXZhbDwva2V5d29yZD48a2V5
d29yZD5DbG9uaW5nLCBNb2xlY3VsYXI8L2tleXdvcmQ+PGtleXdvcmQ+SW1tdW5vaGlzdG9jaGVt
aXN0cnk8L2tleXdvcmQ+PGtleXdvcmQ+SW4gU2l0dSBIeWJyaWRpemF0aW9uPC9rZXl3b3JkPjxr
ZXl3b3JkPkluIFNpdHUgTmljay1FbmQgTGFiZWxpbmc8L2tleXdvcmQ+PGtleXdvcmQ+TW9sZWN1
bGFyIFNlcXVlbmNlIERhdGE8L2tleXdvcmQ+PGtleXdvcmQ+TXVzY2xlIFByb3RlaW5zLypiaW9z
eW50aGVzaXM8L2tleXdvcmQ+PGtleXdvcmQ+TXVzY2xlcy9lbWJyeW9sb2d5PC9rZXl3b3JkPjxr
ZXl3b3JkPk11dGF0aW9uPC9rZXl3b3JkPjxrZXl3b3JkPk15b0QgUHJvdGVpbi8qYmlvc3ludGhl
c2lzPC9rZXl3b3JkPjxrZXl3b3JkPk5vdG9jaG9yZC9tZXRhYm9saXNtPC9rZXl3b3JkPjxrZXl3
b3JkPlBoZW5vdHlwZTwva2V5d29yZD48a2V5d29yZD5Qcm90ZWlucy8qbWV0YWJvbGlzbTwva2V5
d29yZD48a2V5d29yZD5TZXF1ZW5jZSBIb21vbG9neSwgQW1pbm8gQWNpZDwva2V5d29yZD48a2V5
d29yZD4qU2lnbmFsIFRyYW5zZHVjdGlvbjwva2V5d29yZD48a2V5d29yZD5TdXBwb3J0LCBOb24t
VS5TLiBHb3YmYXBvczt0PC9rZXl3b3JkPjxrZXl3b3JkPlRpbWUgRmFjdG9yczwva2V5d29yZD48
a2V5d29yZD5VcC1SZWd1bGF0aW9uIChQaHlzaW9sb2d5KTwva2V5d29yZD48a2V5d29yZD5aZWJy
YWZpc2g8L2tleXdvcmQ+PC9rZXl3b3Jkcz48ZGF0ZXM+PHllYXI+MjAwMTwveWVhcj48L2RhdGVz
PjxhY2Nlc3Npb24tbnVtPjExNDU2NDUwPC9hY2Nlc3Npb24tbnVtPjx1cmxzPjxyZWxhdGVkLXVy
bHM+PHVybD5odHRwOi8vd3d3Lm5jYmkubmxtLm5paC5nb3YvaHRiaW4tcG9zdC9FbnRyZXovcXVl
cnk/ZGI9bSZhbXA7Zm9ybT02JmFtcDtkb3B0PXImYW1wO3VpZD0xMTQ1NjQ1MDwvdXJsPjwvcmVs
YXRlZC11cmxzPjwvdXJscz48L3JlY29yZD48L0NpdGU+PC9FbmROb3RlPgB=
</w:fldData>
        </w:fldChar>
      </w:r>
      <w:r w:rsidR="00AD49EB" w:rsidRPr="00E6172C">
        <w:rPr>
          <w:lang w:val="en-GB" w:eastAsia="zh-CN"/>
        </w:rPr>
        <w:instrText xml:space="preserve"> ADDIN EN.CITE.DATA </w:instrText>
      </w:r>
      <w:r w:rsidR="00AD49EB" w:rsidRPr="00E6172C">
        <w:rPr>
          <w:lang w:val="en-GB" w:eastAsia="zh-CN"/>
        </w:rPr>
      </w:r>
      <w:r w:rsidR="00AD49EB" w:rsidRPr="00E6172C">
        <w:rPr>
          <w:lang w:val="en-GB" w:eastAsia="zh-CN"/>
        </w:rPr>
        <w:fldChar w:fldCharType="end"/>
      </w:r>
      <w:r w:rsidR="000D104A" w:rsidRPr="00E6172C">
        <w:rPr>
          <w:lang w:val="en-GB" w:eastAsia="zh-CN"/>
        </w:rPr>
      </w:r>
      <w:r w:rsidR="000D104A" w:rsidRPr="00E6172C">
        <w:rPr>
          <w:lang w:val="en-GB" w:eastAsia="zh-CN"/>
        </w:rPr>
        <w:fldChar w:fldCharType="separate"/>
      </w:r>
      <w:r w:rsidR="000D104A" w:rsidRPr="00E6172C">
        <w:rPr>
          <w:noProof/>
          <w:lang w:val="en-GB" w:eastAsia="zh-CN"/>
        </w:rPr>
        <w:t>(Coutelle et al., 2001; Halpern et al., 1995)</w:t>
      </w:r>
      <w:r w:rsidR="000D104A" w:rsidRPr="00E6172C">
        <w:rPr>
          <w:lang w:val="en-GB" w:eastAsia="zh-CN"/>
        </w:rPr>
        <w:fldChar w:fldCharType="end"/>
      </w:r>
      <w:r w:rsidR="000D104A" w:rsidRPr="00E6172C">
        <w:rPr>
          <w:lang w:val="en-GB" w:eastAsia="zh-CN"/>
        </w:rPr>
        <w:t>, ablates tail but not trunk slow muscle</w:t>
      </w:r>
      <w:r w:rsidR="00D7383C" w:rsidRPr="00E6172C">
        <w:rPr>
          <w:lang w:val="en-GB" w:eastAsia="zh-CN"/>
        </w:rPr>
        <w:t xml:space="preserve"> (Fig. 2</w:t>
      </w:r>
      <w:r w:rsidR="004B650E" w:rsidRPr="00E6172C">
        <w:rPr>
          <w:lang w:val="en-GB" w:eastAsia="zh-CN"/>
        </w:rPr>
        <w:t>B</w:t>
      </w:r>
      <w:r w:rsidR="00D7383C" w:rsidRPr="00E6172C">
        <w:rPr>
          <w:lang w:val="en-GB" w:eastAsia="zh-CN"/>
        </w:rPr>
        <w:t xml:space="preserve">).  </w:t>
      </w:r>
      <w:r w:rsidR="000D104A" w:rsidRPr="00E6172C">
        <w:rPr>
          <w:lang w:val="en-GB" w:eastAsia="zh-CN"/>
        </w:rPr>
        <w:t>Treatment of</w:t>
      </w:r>
      <w:r w:rsidR="00D7383C" w:rsidRPr="00E6172C">
        <w:rPr>
          <w:lang w:val="en-GB" w:eastAsia="zh-CN"/>
        </w:rPr>
        <w:t xml:space="preserve"> </w:t>
      </w:r>
      <w:r w:rsidR="000D104A" w:rsidRPr="00E6172C">
        <w:rPr>
          <w:i/>
          <w:iCs/>
          <w:lang w:val="en-GB" w:eastAsia="zh-CN"/>
        </w:rPr>
        <w:t>noto</w:t>
      </w:r>
      <w:r w:rsidR="000D104A" w:rsidRPr="00E6172C">
        <w:rPr>
          <w:lang w:val="en-GB" w:eastAsia="zh-CN"/>
        </w:rPr>
        <w:t xml:space="preserve"> mutants with </w:t>
      </w:r>
      <w:proofErr w:type="spellStart"/>
      <w:r w:rsidR="000D104A" w:rsidRPr="00E6172C">
        <w:rPr>
          <w:lang w:val="en-GB" w:eastAsia="zh-CN"/>
        </w:rPr>
        <w:t>cyA</w:t>
      </w:r>
      <w:proofErr w:type="spellEnd"/>
      <w:r w:rsidR="000D104A" w:rsidRPr="00E6172C">
        <w:rPr>
          <w:lang w:val="en-GB" w:eastAsia="zh-CN"/>
        </w:rPr>
        <w:t xml:space="preserve"> </w:t>
      </w:r>
      <w:r w:rsidR="006B1115" w:rsidRPr="00E6172C">
        <w:rPr>
          <w:lang w:val="en-GB" w:eastAsia="zh-CN"/>
        </w:rPr>
        <w:t>shows that</w:t>
      </w:r>
      <w:r w:rsidR="00D7383C" w:rsidRPr="00E6172C">
        <w:rPr>
          <w:lang w:val="en-GB" w:eastAsia="zh-CN"/>
        </w:rPr>
        <w:t xml:space="preserve"> </w:t>
      </w:r>
      <w:proofErr w:type="spellStart"/>
      <w:r w:rsidR="000D104A" w:rsidRPr="00E6172C">
        <w:rPr>
          <w:i/>
          <w:iCs/>
          <w:lang w:val="en-GB" w:eastAsia="zh-CN"/>
        </w:rPr>
        <w:t>myod</w:t>
      </w:r>
      <w:proofErr w:type="spellEnd"/>
      <w:r w:rsidR="000D104A" w:rsidRPr="00E6172C">
        <w:rPr>
          <w:lang w:val="en-GB" w:eastAsia="zh-CN"/>
        </w:rPr>
        <w:t xml:space="preserve"> expression</w:t>
      </w:r>
      <w:r w:rsidR="004B650E" w:rsidRPr="00E6172C">
        <w:rPr>
          <w:lang w:val="en-GB" w:eastAsia="zh-CN"/>
        </w:rPr>
        <w:t xml:space="preserve"> i</w:t>
      </w:r>
      <w:r w:rsidR="006B1115" w:rsidRPr="00E6172C">
        <w:rPr>
          <w:lang w:val="en-GB" w:eastAsia="zh-CN"/>
        </w:rPr>
        <w:t>s initiated in trunk</w:t>
      </w:r>
      <w:r w:rsidR="000D104A" w:rsidRPr="00E6172C">
        <w:rPr>
          <w:lang w:val="en-GB" w:eastAsia="zh-CN"/>
        </w:rPr>
        <w:t xml:space="preserve"> </w:t>
      </w:r>
      <w:r w:rsidR="00C508A6" w:rsidRPr="00E6172C">
        <w:rPr>
          <w:lang w:val="en-GB" w:eastAsia="zh-CN"/>
        </w:rPr>
        <w:t>pre-</w:t>
      </w:r>
      <w:r w:rsidR="00D7383C" w:rsidRPr="00E6172C">
        <w:rPr>
          <w:lang w:val="en-GB" w:eastAsia="zh-CN"/>
        </w:rPr>
        <w:t xml:space="preserve">adaxial </w:t>
      </w:r>
      <w:r w:rsidR="000D104A" w:rsidRPr="00E6172C">
        <w:rPr>
          <w:lang w:val="en-GB" w:eastAsia="zh-CN"/>
        </w:rPr>
        <w:t xml:space="preserve">cells adjacent to the transient pre-notochordal </w:t>
      </w:r>
      <w:proofErr w:type="gramStart"/>
      <w:r w:rsidR="000D104A" w:rsidRPr="00E6172C">
        <w:rPr>
          <w:lang w:val="en-GB" w:eastAsia="zh-CN"/>
        </w:rPr>
        <w:t>tissue</w:t>
      </w:r>
      <w:r w:rsidR="006B1115" w:rsidRPr="00E6172C">
        <w:rPr>
          <w:lang w:val="en-GB" w:eastAsia="zh-CN"/>
        </w:rPr>
        <w:t>, but</w:t>
      </w:r>
      <w:proofErr w:type="gramEnd"/>
      <w:r w:rsidR="006B1115" w:rsidRPr="00E6172C">
        <w:rPr>
          <w:lang w:val="en-GB" w:eastAsia="zh-CN"/>
        </w:rPr>
        <w:t xml:space="preserve"> fails to be maintained owing to the blockade of floorplate-derived </w:t>
      </w:r>
      <w:proofErr w:type="spellStart"/>
      <w:r w:rsidR="006B1115" w:rsidRPr="00E6172C">
        <w:rPr>
          <w:lang w:val="en-GB" w:eastAsia="zh-CN"/>
        </w:rPr>
        <w:t>Hh</w:t>
      </w:r>
      <w:proofErr w:type="spellEnd"/>
      <w:r w:rsidR="006B1115" w:rsidRPr="00E6172C">
        <w:rPr>
          <w:lang w:val="en-GB" w:eastAsia="zh-CN"/>
        </w:rPr>
        <w:t xml:space="preserve"> signals</w:t>
      </w:r>
      <w:r w:rsidR="000D104A" w:rsidRPr="00E6172C">
        <w:rPr>
          <w:lang w:val="en-GB" w:eastAsia="zh-CN"/>
        </w:rPr>
        <w:t xml:space="preserve"> (Fig. 2C)</w:t>
      </w:r>
      <w:r w:rsidR="00C508A6" w:rsidRPr="00E6172C">
        <w:rPr>
          <w:lang w:val="en-GB" w:eastAsia="zh-CN"/>
        </w:rPr>
        <w:t>.</w:t>
      </w:r>
      <w:r w:rsidR="0011732D" w:rsidRPr="00E6172C">
        <w:rPr>
          <w:lang w:val="en-GB" w:eastAsia="zh-CN"/>
        </w:rPr>
        <w:t xml:space="preserve"> </w:t>
      </w:r>
      <w:r w:rsidR="00FA0FCC" w:rsidRPr="00E6172C">
        <w:rPr>
          <w:lang w:val="en-GB" w:eastAsia="zh-CN"/>
        </w:rPr>
        <w:t xml:space="preserve"> </w:t>
      </w:r>
      <w:r w:rsidR="0011732D" w:rsidRPr="00E6172C">
        <w:rPr>
          <w:lang w:val="en-GB" w:eastAsia="zh-CN"/>
        </w:rPr>
        <w:t xml:space="preserve">Taken together, these data show that </w:t>
      </w:r>
      <w:proofErr w:type="spellStart"/>
      <w:r w:rsidR="0011732D" w:rsidRPr="00E6172C">
        <w:rPr>
          <w:lang w:val="en-GB" w:eastAsia="zh-CN"/>
        </w:rPr>
        <w:t>Hh</w:t>
      </w:r>
      <w:proofErr w:type="spellEnd"/>
      <w:r w:rsidR="0011732D" w:rsidRPr="00E6172C">
        <w:rPr>
          <w:lang w:val="en-GB" w:eastAsia="zh-CN"/>
        </w:rPr>
        <w:t xml:space="preserve"> can initiate and then maintain MRF gene expression, but that other signals initiate slow myogenesis in the trunk.</w:t>
      </w:r>
    </w:p>
    <w:p w14:paraId="2E1CDBAC" w14:textId="3A43D8BD" w:rsidR="00EE531D" w:rsidRPr="00E6172C" w:rsidRDefault="00CC377C" w:rsidP="00462DFA">
      <w:pPr>
        <w:widowControl w:val="0"/>
        <w:autoSpaceDE w:val="0"/>
        <w:autoSpaceDN w:val="0"/>
        <w:adjustRightInd w:val="0"/>
        <w:spacing w:after="120" w:line="360" w:lineRule="auto"/>
        <w:jc w:val="both"/>
        <w:rPr>
          <w:lang w:val="en-GB"/>
        </w:rPr>
      </w:pPr>
      <w:r w:rsidRPr="00E6172C">
        <w:rPr>
          <w:lang w:val="en-GB"/>
        </w:rPr>
        <w:t xml:space="preserve">We </w:t>
      </w:r>
      <w:r w:rsidR="00FA0FCC" w:rsidRPr="00E6172C">
        <w:rPr>
          <w:lang w:val="en-GB"/>
        </w:rPr>
        <w:t xml:space="preserve">next </w:t>
      </w:r>
      <w:r w:rsidRPr="00E6172C">
        <w:rPr>
          <w:lang w:val="en-GB"/>
        </w:rPr>
        <w:t xml:space="preserve">tested whether </w:t>
      </w:r>
      <w:proofErr w:type="spellStart"/>
      <w:r w:rsidR="0064764F" w:rsidRPr="00E6172C">
        <w:rPr>
          <w:lang w:val="en-GB"/>
        </w:rPr>
        <w:t>Hh</w:t>
      </w:r>
      <w:proofErr w:type="spellEnd"/>
      <w:r w:rsidR="0064764F" w:rsidRPr="00E6172C">
        <w:rPr>
          <w:lang w:val="en-GB"/>
        </w:rPr>
        <w:t xml:space="preserve">-independent </w:t>
      </w:r>
      <w:proofErr w:type="spellStart"/>
      <w:r w:rsidR="0064764F" w:rsidRPr="00E6172C">
        <w:rPr>
          <w:i/>
          <w:iCs/>
          <w:lang w:val="en-GB"/>
        </w:rPr>
        <w:t>myod</w:t>
      </w:r>
      <w:proofErr w:type="spellEnd"/>
      <w:r w:rsidR="0064764F" w:rsidRPr="00E6172C">
        <w:rPr>
          <w:lang w:val="en-GB"/>
        </w:rPr>
        <w:t xml:space="preserve"> expression and </w:t>
      </w:r>
      <w:r w:rsidR="0064764F" w:rsidRPr="00E6172C">
        <w:rPr>
          <w:i/>
          <w:iCs/>
          <w:lang w:val="en-GB"/>
        </w:rPr>
        <w:t>myf5</w:t>
      </w:r>
      <w:r w:rsidR="0064764F" w:rsidRPr="00E6172C">
        <w:rPr>
          <w:lang w:val="en-GB"/>
        </w:rPr>
        <w:t xml:space="preserve"> up-regulation</w:t>
      </w:r>
      <w:r w:rsidR="00C715CA" w:rsidRPr="00E6172C" w:rsidDel="005F661C">
        <w:rPr>
          <w:lang w:val="en-GB"/>
        </w:rPr>
        <w:t xml:space="preserve"> in </w:t>
      </w:r>
      <w:r w:rsidRPr="00E6172C">
        <w:rPr>
          <w:lang w:val="en-GB"/>
        </w:rPr>
        <w:t xml:space="preserve">trunk </w:t>
      </w:r>
      <w:r w:rsidR="002663F4" w:rsidRPr="00E6172C">
        <w:rPr>
          <w:lang w:val="en-GB"/>
        </w:rPr>
        <w:t>pre-</w:t>
      </w:r>
      <w:r w:rsidR="00C715CA" w:rsidRPr="00E6172C" w:rsidDel="005F661C">
        <w:rPr>
          <w:lang w:val="en-GB"/>
        </w:rPr>
        <w:t xml:space="preserve">adaxial cells </w:t>
      </w:r>
      <w:r w:rsidR="0064764F" w:rsidRPr="00E6172C">
        <w:rPr>
          <w:lang w:val="en-GB"/>
        </w:rPr>
        <w:t>require</w:t>
      </w:r>
      <w:r w:rsidRPr="00E6172C">
        <w:rPr>
          <w:lang w:val="en-GB"/>
        </w:rPr>
        <w:t>s</w:t>
      </w:r>
      <w:r w:rsidR="0064764F" w:rsidRPr="00E6172C">
        <w:rPr>
          <w:lang w:val="en-GB"/>
        </w:rPr>
        <w:t xml:space="preserve"> Fgf signalling</w:t>
      </w:r>
      <w:r w:rsidR="00C715CA" w:rsidRPr="00E6172C" w:rsidDel="005F661C">
        <w:rPr>
          <w:lang w:val="en-GB"/>
        </w:rPr>
        <w:t xml:space="preserve">.  </w:t>
      </w:r>
      <w:r w:rsidR="00D52457" w:rsidRPr="00E6172C">
        <w:rPr>
          <w:lang w:val="en-GB"/>
        </w:rPr>
        <w:t xml:space="preserve">Treatment with </w:t>
      </w:r>
      <w:proofErr w:type="spellStart"/>
      <w:r w:rsidR="00D52457" w:rsidRPr="00E6172C">
        <w:rPr>
          <w:lang w:val="en-GB"/>
        </w:rPr>
        <w:t>cyA</w:t>
      </w:r>
      <w:proofErr w:type="spellEnd"/>
      <w:r w:rsidR="00D52457" w:rsidRPr="00E6172C">
        <w:rPr>
          <w:lang w:val="en-GB"/>
        </w:rPr>
        <w:t xml:space="preserve"> </w:t>
      </w:r>
      <w:r w:rsidR="00A80B6A" w:rsidRPr="00E6172C">
        <w:rPr>
          <w:lang w:val="en-GB"/>
        </w:rPr>
        <w:t xml:space="preserve">left residual pre-adaxial </w:t>
      </w:r>
      <w:proofErr w:type="spellStart"/>
      <w:r w:rsidR="00A80B6A" w:rsidRPr="00E6172C">
        <w:rPr>
          <w:i/>
          <w:iCs/>
          <w:lang w:val="en-GB"/>
        </w:rPr>
        <w:t>myod</w:t>
      </w:r>
      <w:proofErr w:type="spellEnd"/>
      <w:r w:rsidR="00A80B6A" w:rsidRPr="00E6172C">
        <w:rPr>
          <w:lang w:val="en-GB"/>
        </w:rPr>
        <w:t xml:space="preserve"> and </w:t>
      </w:r>
      <w:r w:rsidR="00A80B6A" w:rsidRPr="00E6172C">
        <w:rPr>
          <w:i/>
          <w:iCs/>
          <w:lang w:val="en-GB"/>
        </w:rPr>
        <w:t>myf5</w:t>
      </w:r>
      <w:r w:rsidR="00A80B6A" w:rsidRPr="00E6172C">
        <w:rPr>
          <w:lang w:val="en-GB"/>
        </w:rPr>
        <w:t xml:space="preserve"> mRNA flanking the base of the notochord at trunk levels</w:t>
      </w:r>
      <w:r w:rsidRPr="00E6172C">
        <w:rPr>
          <w:lang w:val="en-GB"/>
        </w:rPr>
        <w:t xml:space="preserve">, but ablated adaxial expression in slow </w:t>
      </w:r>
      <w:r w:rsidR="00583138" w:rsidRPr="00E6172C">
        <w:rPr>
          <w:lang w:val="en-GB"/>
        </w:rPr>
        <w:t xml:space="preserve">muscle precursor cells </w:t>
      </w:r>
      <w:r w:rsidR="00A80B6A" w:rsidRPr="00E6172C">
        <w:rPr>
          <w:lang w:val="en-GB"/>
        </w:rPr>
        <w:t>(Fig.</w:t>
      </w:r>
      <w:r w:rsidR="00004FA2">
        <w:rPr>
          <w:lang w:val="en-GB"/>
        </w:rPr>
        <w:t xml:space="preserve"> </w:t>
      </w:r>
      <w:r w:rsidR="00A80B6A" w:rsidRPr="00E6172C">
        <w:rPr>
          <w:lang w:val="en-GB"/>
        </w:rPr>
        <w:t xml:space="preserve">2D). </w:t>
      </w:r>
      <w:r w:rsidR="00FA0FCC" w:rsidRPr="00E6172C">
        <w:rPr>
          <w:lang w:val="en-GB"/>
        </w:rPr>
        <w:t xml:space="preserve"> </w:t>
      </w:r>
      <w:r w:rsidR="00A80B6A" w:rsidRPr="00E6172C">
        <w:rPr>
          <w:lang w:val="en-GB"/>
        </w:rPr>
        <w:t xml:space="preserve">The residual expression was </w:t>
      </w:r>
      <w:r w:rsidR="00C715CA" w:rsidRPr="00E6172C" w:rsidDel="005F661C">
        <w:rPr>
          <w:lang w:val="en-GB"/>
        </w:rPr>
        <w:t xml:space="preserve">ablated when, in addition to </w:t>
      </w:r>
      <w:proofErr w:type="spellStart"/>
      <w:r w:rsidR="003A6983" w:rsidRPr="00E6172C">
        <w:rPr>
          <w:lang w:val="en-GB"/>
        </w:rPr>
        <w:t>cyA</w:t>
      </w:r>
      <w:proofErr w:type="spellEnd"/>
      <w:r w:rsidR="00C715CA" w:rsidRPr="00E6172C" w:rsidDel="005F661C">
        <w:rPr>
          <w:lang w:val="en-GB"/>
        </w:rPr>
        <w:t xml:space="preserve">, </w:t>
      </w:r>
      <w:r w:rsidR="00C715CA" w:rsidRPr="00E6172C">
        <w:rPr>
          <w:lang w:val="en-GB"/>
        </w:rPr>
        <w:t xml:space="preserve">SU5402 was used to block </w:t>
      </w:r>
      <w:r w:rsidR="0057702C" w:rsidRPr="001C0667">
        <w:rPr>
          <w:iCs/>
          <w:lang w:val="en-GB"/>
        </w:rPr>
        <w:t>Fgf</w:t>
      </w:r>
      <w:r w:rsidR="0057702C" w:rsidRPr="00E6172C">
        <w:rPr>
          <w:lang w:val="en-GB"/>
        </w:rPr>
        <w:t xml:space="preserve"> </w:t>
      </w:r>
      <w:r w:rsidR="00C715CA" w:rsidRPr="00E6172C">
        <w:rPr>
          <w:lang w:val="en-GB"/>
        </w:rPr>
        <w:t xml:space="preserve">signalling from 30% epiboly (Fig. </w:t>
      </w:r>
      <w:r w:rsidR="00A80B6A" w:rsidRPr="00E6172C">
        <w:rPr>
          <w:lang w:val="en-GB"/>
        </w:rPr>
        <w:t>2D</w:t>
      </w:r>
      <w:r w:rsidR="002663F4" w:rsidRPr="00E6172C">
        <w:rPr>
          <w:lang w:val="en-GB"/>
        </w:rPr>
        <w:t>)</w:t>
      </w:r>
      <w:r w:rsidR="00C715CA" w:rsidRPr="00E6172C">
        <w:rPr>
          <w:lang w:val="en-GB"/>
        </w:rPr>
        <w:t xml:space="preserve">.  Application of SU5402 alone diminished </w:t>
      </w:r>
      <w:r w:rsidR="009F4B70" w:rsidRPr="00E6172C">
        <w:rPr>
          <w:i/>
          <w:lang w:val="en-GB"/>
        </w:rPr>
        <w:t>myf5</w:t>
      </w:r>
      <w:r w:rsidR="009F4B70" w:rsidRPr="00E6172C">
        <w:rPr>
          <w:lang w:val="en-GB"/>
        </w:rPr>
        <w:t xml:space="preserve"> and </w:t>
      </w:r>
      <w:proofErr w:type="spellStart"/>
      <w:r w:rsidR="00C715CA" w:rsidRPr="00E6172C">
        <w:rPr>
          <w:i/>
          <w:lang w:val="en-GB"/>
        </w:rPr>
        <w:t>myod</w:t>
      </w:r>
      <w:proofErr w:type="spellEnd"/>
      <w:r w:rsidR="00C715CA" w:rsidRPr="00E6172C">
        <w:rPr>
          <w:lang w:val="en-GB"/>
        </w:rPr>
        <w:t xml:space="preserve"> mRNA accumulation </w:t>
      </w:r>
      <w:r w:rsidR="00736101" w:rsidRPr="00E6172C">
        <w:rPr>
          <w:lang w:val="en-GB"/>
        </w:rPr>
        <w:t xml:space="preserve">up to </w:t>
      </w:r>
      <w:r w:rsidR="00C715CA" w:rsidRPr="00E6172C">
        <w:rPr>
          <w:lang w:val="en-GB"/>
        </w:rPr>
        <w:t xml:space="preserve">tailbud stage, but caused </w:t>
      </w:r>
      <w:r w:rsidR="002B5A9E" w:rsidRPr="00E6172C">
        <w:rPr>
          <w:lang w:val="en-GB"/>
        </w:rPr>
        <w:t>little if any</w:t>
      </w:r>
      <w:r w:rsidR="00C715CA" w:rsidRPr="00E6172C">
        <w:rPr>
          <w:lang w:val="en-GB"/>
        </w:rPr>
        <w:t xml:space="preserve"> reduction of adaxial </w:t>
      </w:r>
      <w:r w:rsidR="00C715CA" w:rsidRPr="00E6172C">
        <w:rPr>
          <w:i/>
          <w:lang w:val="en-GB"/>
        </w:rPr>
        <w:t>myf5</w:t>
      </w:r>
      <w:r w:rsidR="00C715CA" w:rsidRPr="00E6172C">
        <w:rPr>
          <w:lang w:val="en-GB"/>
        </w:rPr>
        <w:t xml:space="preserve"> and </w:t>
      </w:r>
      <w:proofErr w:type="spellStart"/>
      <w:r w:rsidR="00C715CA" w:rsidRPr="00E6172C">
        <w:rPr>
          <w:i/>
          <w:lang w:val="en-GB"/>
        </w:rPr>
        <w:t>myod</w:t>
      </w:r>
      <w:proofErr w:type="spellEnd"/>
      <w:r w:rsidR="00C715CA" w:rsidRPr="00E6172C">
        <w:rPr>
          <w:lang w:val="en-GB"/>
        </w:rPr>
        <w:t xml:space="preserve"> mRNAs in the tailbud region at 6ss, </w:t>
      </w:r>
      <w:r w:rsidR="0090369C" w:rsidRPr="00E6172C">
        <w:rPr>
          <w:lang w:val="en-GB"/>
        </w:rPr>
        <w:t xml:space="preserve">after midline </w:t>
      </w:r>
      <w:proofErr w:type="spellStart"/>
      <w:r w:rsidR="0090369C" w:rsidRPr="00E6172C">
        <w:rPr>
          <w:i/>
          <w:lang w:val="en-GB"/>
        </w:rPr>
        <w:t>shha</w:t>
      </w:r>
      <w:proofErr w:type="spellEnd"/>
      <w:r w:rsidR="0090369C" w:rsidRPr="00E6172C">
        <w:rPr>
          <w:lang w:val="en-GB"/>
        </w:rPr>
        <w:t xml:space="preserve"> function had commenced (Fig. 1</w:t>
      </w:r>
      <w:r w:rsidR="009F4B70" w:rsidRPr="00E6172C">
        <w:rPr>
          <w:lang w:val="en-GB"/>
        </w:rPr>
        <w:t>B,</w:t>
      </w:r>
      <w:r w:rsidR="0090369C" w:rsidRPr="00E6172C">
        <w:rPr>
          <w:lang w:val="en-GB"/>
        </w:rPr>
        <w:t>C)</w:t>
      </w:r>
      <w:r w:rsidR="00BC02FE" w:rsidRPr="00E6172C">
        <w:rPr>
          <w:lang w:val="en-GB"/>
        </w:rPr>
        <w:fldChar w:fldCharType="begin"/>
      </w:r>
      <w:r w:rsidR="00AD49EB" w:rsidRPr="00E6172C">
        <w:rPr>
          <w:lang w:val="en-GB"/>
        </w:rPr>
        <w:instrText xml:space="preserve"> ADDIN EN.CITE &lt;EndNote&gt;&lt;Cite&gt;&lt;Author&gt;Krauss&lt;/Author&gt;&lt;Year&gt;1993&lt;/Year&gt;&lt;RecNum&gt;2223&lt;/RecNum&gt;&lt;DisplayText&gt;(Krauss et al., 1993)&lt;/DisplayText&gt;&lt;record&gt;&lt;rec-number&gt;2223&lt;/rec-number&gt;&lt;foreign-keys&gt;&lt;key app="EN" db-id="22p5fpsx89st9pe99v5xs2x1d2dex5rwt590" timestamp="0"&gt;2223&lt;/key&gt;&lt;/foreign-keys&gt;&lt;ref-type name="Journal Article"&gt;17&lt;/ref-type&gt;&lt;contributors&gt;&lt;authors&gt;&lt;author&gt;Krauss, S.&lt;/author&gt;&lt;author&gt;Concordet, J-P.&lt;/author&gt;&lt;author&gt;Ingham, P.W.&lt;/author&gt;&lt;/authors&gt;&lt;/contributors&gt;&lt;titles&gt;&lt;title&gt;&lt;style face="normal" font="default" size="100%"&gt;A functionally conserved homologue of the &lt;/style&gt;&lt;style face="italic" font="default" size="100%"&gt;Drosophila&lt;/style&gt;&lt;style face="normal" font="default" size="100%"&gt; segment polarity gene &lt;/style&gt;&lt;style face="italic" font="default" size="100%"&gt;hh&lt;/style&gt;&lt;style face="normal" font="default" size="100%"&gt; is expressed in tissues with polarizing activity in zebrafish embryos&lt;/style&gt;&lt;/title&gt;&lt;secondary-title&gt;Cell&lt;/secondary-title&gt;&lt;/titles&gt;&lt;periodical&gt;&lt;full-title&gt;Cell&lt;/full-title&gt;&lt;/periodical&gt;&lt;pages&gt;1431-1444&lt;/pages&gt;&lt;volume&gt;75&lt;/volume&gt;&lt;number&gt;DEC 31&lt;/number&gt;&lt;dates&gt;&lt;year&gt;1993&lt;/year&gt;&lt;/dates&gt;&lt;urls&gt;&lt;/urls&gt;&lt;/record&gt;&lt;/Cite&gt;&lt;/EndNote&gt;</w:instrText>
      </w:r>
      <w:r w:rsidR="00BC02FE" w:rsidRPr="00E6172C">
        <w:rPr>
          <w:lang w:val="en-GB"/>
        </w:rPr>
        <w:fldChar w:fldCharType="separate"/>
      </w:r>
      <w:r w:rsidR="00BC02FE" w:rsidRPr="00E6172C">
        <w:rPr>
          <w:noProof/>
          <w:lang w:val="en-GB"/>
        </w:rPr>
        <w:t>(Krauss et al., 1993)</w:t>
      </w:r>
      <w:r w:rsidR="00BC02FE" w:rsidRPr="00E6172C">
        <w:rPr>
          <w:lang w:val="en-GB"/>
        </w:rPr>
        <w:fldChar w:fldCharType="end"/>
      </w:r>
      <w:r w:rsidR="002B5A9E" w:rsidRPr="00E6172C">
        <w:rPr>
          <w:lang w:val="en-GB"/>
        </w:rPr>
        <w:t xml:space="preserve">.  </w:t>
      </w:r>
      <w:r w:rsidR="0090369C" w:rsidRPr="00E6172C">
        <w:rPr>
          <w:lang w:val="en-GB"/>
        </w:rPr>
        <w:t>Nevertheless, SU5402</w:t>
      </w:r>
      <w:r w:rsidR="00C715CA" w:rsidRPr="00E6172C">
        <w:rPr>
          <w:lang w:val="en-GB"/>
        </w:rPr>
        <w:t xml:space="preserve"> greatly diminished </w:t>
      </w:r>
      <w:proofErr w:type="spellStart"/>
      <w:r w:rsidR="0090369C" w:rsidRPr="00E6172C">
        <w:rPr>
          <w:i/>
          <w:lang w:val="en-GB"/>
        </w:rPr>
        <w:t>myod</w:t>
      </w:r>
      <w:proofErr w:type="spellEnd"/>
      <w:r w:rsidR="0090369C" w:rsidRPr="00E6172C">
        <w:rPr>
          <w:lang w:val="en-GB"/>
        </w:rPr>
        <w:t xml:space="preserve"> expression </w:t>
      </w:r>
      <w:r w:rsidR="00C715CA" w:rsidRPr="00E6172C">
        <w:rPr>
          <w:lang w:val="en-GB"/>
        </w:rPr>
        <w:t xml:space="preserve">in </w:t>
      </w:r>
      <w:r w:rsidR="00932F4E" w:rsidRPr="00E6172C">
        <w:rPr>
          <w:lang w:val="en-GB"/>
        </w:rPr>
        <w:t xml:space="preserve">somitic </w:t>
      </w:r>
      <w:r w:rsidR="00C715CA" w:rsidRPr="00E6172C">
        <w:rPr>
          <w:lang w:val="en-GB"/>
        </w:rPr>
        <w:t>fast muscle precursors</w:t>
      </w:r>
      <w:r w:rsidR="001A1055" w:rsidRPr="00E6172C">
        <w:rPr>
          <w:lang w:val="en-GB"/>
        </w:rPr>
        <w:t xml:space="preserve"> an</w:t>
      </w:r>
      <w:r w:rsidR="003B0B2C" w:rsidRPr="00E6172C">
        <w:rPr>
          <w:lang w:val="en-GB"/>
        </w:rPr>
        <w:t>d</w:t>
      </w:r>
      <w:r w:rsidR="001A1055" w:rsidRPr="00E6172C">
        <w:rPr>
          <w:lang w:val="en-GB"/>
        </w:rPr>
        <w:t xml:space="preserve"> reduced the extent of </w:t>
      </w:r>
      <w:r w:rsidR="001A1055" w:rsidRPr="00E6172C">
        <w:rPr>
          <w:i/>
          <w:lang w:val="en-GB"/>
        </w:rPr>
        <w:t>myf5</w:t>
      </w:r>
      <w:r w:rsidR="001A1055" w:rsidRPr="00E6172C">
        <w:rPr>
          <w:lang w:val="en-GB"/>
        </w:rPr>
        <w:t xml:space="preserve"> expression in </w:t>
      </w:r>
      <w:r w:rsidR="005B4C3C" w:rsidRPr="00E6172C">
        <w:rPr>
          <w:lang w:val="en-GB"/>
        </w:rPr>
        <w:t>paraxi</w:t>
      </w:r>
      <w:r w:rsidR="001A1055" w:rsidRPr="00E6172C">
        <w:rPr>
          <w:lang w:val="en-GB"/>
        </w:rPr>
        <w:t>al PSM</w:t>
      </w:r>
      <w:r w:rsidR="00C715CA" w:rsidRPr="00E6172C">
        <w:rPr>
          <w:lang w:val="en-GB"/>
        </w:rPr>
        <w:t xml:space="preserve"> (Fig</w:t>
      </w:r>
      <w:r w:rsidR="00C715CA" w:rsidRPr="00E6172C" w:rsidDel="005F661C">
        <w:rPr>
          <w:lang w:val="en-GB"/>
        </w:rPr>
        <w:t>.</w:t>
      </w:r>
      <w:r w:rsidR="00C715CA" w:rsidRPr="00E6172C">
        <w:rPr>
          <w:lang w:val="en-GB"/>
        </w:rPr>
        <w:t xml:space="preserve"> 1</w:t>
      </w:r>
      <w:r w:rsidR="00C715CA" w:rsidRPr="00E6172C">
        <w:rPr>
          <w:lang w:val="en-GB" w:eastAsia="zh-CN"/>
        </w:rPr>
        <w:t>B</w:t>
      </w:r>
      <w:r w:rsidR="00810A31" w:rsidRPr="00E6172C">
        <w:rPr>
          <w:lang w:val="en-GB" w:eastAsia="zh-CN"/>
        </w:rPr>
        <w:t>,C</w:t>
      </w:r>
      <w:r w:rsidR="00AF0FE1" w:rsidRPr="00E6172C">
        <w:rPr>
          <w:lang w:val="en-GB" w:eastAsia="zh-CN"/>
        </w:rPr>
        <w:t>)</w:t>
      </w:r>
      <w:r w:rsidR="00BC02FE" w:rsidRPr="00E6172C">
        <w:rPr>
          <w:lang w:val="en-GB" w:eastAsia="zh-CN"/>
        </w:rPr>
        <w:fldChar w:fldCharType="begin">
          <w:fldData xml:space="preserve">PEVuZE5vdGU+PENpdGU+PEF1dGhvcj5SZWlmZXJzPC9BdXRob3I+PFllYXI+MTk5ODwvWWVhcj48
UmVjTnVtPjU2NzM8L1JlY051bT48RGlzcGxheVRleHQ+KEdyb3ZlcyBldCBhbC4sIDIwMDU7IFJl
aWZlcnMgZXQgYWwuLCAxOTk4KTwvRGlzcGxheVRleHQ+PHJlY29yZD48cmVjLW51bWJlcj41Njcz
PC9yZWMtbnVtYmVyPjxmb3JlaWduLWtleXM+PGtleSBhcHA9IkVOIiBkYi1pZD0iMjJwNWZwc3g4
OXN0OXBlOTl2NXhzMngxZDJkZXg1cnd0NTkwIiB0aW1lc3RhbXA9IjAiPjU2NzM8L2tleT48L2Zv
cmVpZ24ta2V5cz48cmVmLXR5cGUgbmFtZT0iSm91cm5hbCBBcnRpY2xlIj4xNzwvcmVmLXR5cGU+
PGNvbnRyaWJ1dG9ycz48YXV0aG9ycz48YXV0aG9yPlJlaWZlcnMsIEYuPC9hdXRob3I+PGF1dGhv
cj5Cb2hsaSwgSC48L2F1dGhvcj48YXV0aG9yPldhbHNoLCBFLkMuPC9hdXRob3I+PGF1dGhvcj5D
cm9zc2xleSwgUC5ILjwvYXV0aG9yPjxhdXRob3I+U3RhaW5pZXIsIEQuWS48L2F1dGhvcj48YXV0
aG9yPkJyYW5kLCBNLjwvYXV0aG9yPjwvYXV0aG9ycz48L2NvbnRyaWJ1dG9ycz48dGl0bGVzPjx0
aXRsZT48c3R5bGUgZmFjZT0iaXRhbGljIiBmb250PSJkZWZhdWx0IiBzaXplPSIxMDAlIj5GZ2Y4
PC9zdHlsZT48c3R5bGUgZmFjZT0ibm9ybWFsIiBmb250PSJkZWZhdWx0IiBzaXplPSIxMDAlIj4g
aXMgbXV0YXRlZCBpbiB6ZWJyYWZpc2ggPC9zdHlsZT48c3R5bGUgZmFjZT0iaXRhbGljIiBmb250
PSJkZWZhdWx0IiBzaXplPSIxMDAlIj5hY2VyZWJlbGxhcjwvc3R5bGU+PHN0eWxlIGZhY2U9Im5v
cm1hbCIgZm9udD0iZGVmYXVsdCIgc2l6ZT0iMTAwJSI+ICg8L3N0eWxlPjxzdHlsZSBmYWNlPSJp
dGFsaWMiIGZvbnQ9ImRlZmF1bHQiIHNpemU9IjEwMCUiPmFjZTwvc3R5bGU+PHN0eWxlIGZhY2U9
Im5vcm1hbCIgZm9udD0iZGVmYXVsdCIgc2l6ZT0iMTAwJSI+KSBtdXRhbnRzIGFuZCBpcyByZXF1
aXJlZCBmb3IgbWFpbnRlbmFuY2Ugb2YgbWlkYnJhaW4taGluZGJyYWluIGJvdW5kYXJ5IGRldmVs
b3BtZW50IGFuZCBzb21pdG9nZW5lc2lzPC9zdHlsZT48L3RpdGxlPjxzZWNvbmRhcnktdGl0bGU+
RGV2ZWxvcG1lbnQ8L3NlY29uZGFyeS10aXRsZT48L3RpdGxlcz48cGVyaW9kaWNhbD48ZnVsbC10
aXRsZT5EZXZlbG9wbWVudDwvZnVsbC10aXRsZT48L3BlcmlvZGljYWw+PHBhZ2VzPjIzODEtMjM5
NTwvcGFnZXM+PHZvbHVtZT4xMjU8L3ZvbHVtZT48bnVtYmVyPjEzPC9udW1iZXI+PGRhdGVzPjx5
ZWFyPjE5OTg8L3llYXI+PC9kYXRlcz48dXJscz48cmVsYXRlZC11cmxzPjx1cmw+aHR0cDovL3d3
dy5uY2JpLm5sbS5uaWguZ292L2VudHJlei9xdWVyeS5mY2dpP2NtZD1SZXRyaWV2ZSZhbXA7ZGI9
UHViTWVkJmFtcDtkb3B0PUNpdGF0aW9uJmFtcDtsaXN0X3VpZHM9OTYwOTgyMTwvdXJsPjx1cmw+
U2ltb24gSHVnaGVz4oCZcyBpUG9kOlJlcHJpbnRzOkJyYW5kOlJlaWZlcnMgOTggRGV2IGZnZjgs
YWNlLnBkZjwvdXJsPjwvcmVsYXRlZC11cmxzPjwvdXJscz48L3JlY29yZD48L0NpdGU+PENpdGU+
PEF1dGhvcj5Hcm92ZXM8L0F1dGhvcj48WWVhcj4yMDA1PC9ZZWFyPjxSZWNOdW0+ODE1MTwvUmVj
TnVtPjxyZWNvcmQ+PHJlYy1udW1iZXI+ODE1MTwvcmVjLW51bWJlcj48Zm9yZWlnbi1rZXlzPjxr
ZXkgYXBwPSJFTiIgZGItaWQ9IjIycDVmcHN4ODlzdDlwZTk5djV4czJ4MWQyZGV4NXJ3dDU5MCIg
dGltZXN0YW1wPSIwIj44MTUxPC9rZXk+PC9mb3JlaWduLWtleXM+PHJlZi10eXBlIG5hbWU9Ikpv
dXJuYWwgQXJ0aWNsZSI+MTc8L3JlZi10eXBlPjxjb250cmlidXRvcnM+PGF1dGhvcnM+PGF1dGhv
cj5Hcm92ZXMsIEouIEEuPC9hdXRob3I+PGF1dGhvcj5IYW1tb25kLCBDLiBMLjwvYXV0aG9yPjxh
dXRob3I+SHVnaGVzLCBTLiBNLjwvYXV0aG9yPjwvYXV0aG9ycz48L2NvbnRyaWJ1dG9ycz48YXV0
aC1hZGRyZXNzPk1SQyBDZW50cmUgZm9yIERldmVsb3BtZW50YWwgTmV1cm9iaW9sb2d5IGFuZCBS
YW5kYWxsIERpdmlzaW9uIGZvciBDZWxsIGFuZCBNb2xlY3VsYXIgQmlvcGh5c2ljcywgTmV3IEh1
bnQmYXBvcztzIEhvdXNlLCBLaW5nJmFwb3M7cyBDb2xsZWdlIExvbmRvbiwgTG9uZG9uIFNFMSAx
VUwsIFVLLjwvYXV0aC1hZGRyZXNzPjx0aXRsZXM+PHRpdGxlPkZnZjggZHJpdmVzIG15b2dlbmlj
IHByb2dyZXNzaW9uIG9mIGEgbm92ZWwgbGF0ZXJhbCBmYXN0IG11c2NsZSBmaWJyZSBwb3B1bGF0
aW9uIGluIHplYnJhZmlzaDwvdGl0bGU+PHNlY29uZGFyeS10aXRsZT5EZXZlbG9wbWVudDwvc2Vj
b25kYXJ5LXRpdGxlPjwvdGl0bGVzPjxwZXJpb2RpY2FsPjxmdWxsLXRpdGxlPkRldmVsb3BtZW50
PC9mdWxsLXRpdGxlPjwvcGVyaW9kaWNhbD48cGFnZXM+NDIxMS0yMjwvcGFnZXM+PHZvbHVtZT4x
MzI8L3ZvbHVtZT48bnVtYmVyPjE5PC9udW1iZXI+PGVkaXRpb24+MjAwNS8wOC8yNzwvZWRpdGlv
bj48a2V5d29yZHM+PGtleXdvcmQ+QW5pbWFsczwva2V5d29yZD48a2V5d29yZD5Cb2R5IFBhdHRl
cm5pbmcvcGh5c2lvbG9neTwva2V5d29yZD48a2V5d29yZD5DZWxsIERpZmZlcmVudGlhdGlvbjwv
a2V5d29yZD48a2V5d29yZD5FbWJyeW8sIE5vbm1hbW1hbGlhbi9tZXRhYm9saXNtPC9rZXl3b3Jk
PjxrZXl3b3JkPkZpYnJvYmxhc3QgR3Jvd3RoIEZhY3RvciA4LypwaHlzaW9sb2d5PC9rZXl3b3Jk
PjxrZXl3b3JkPkhlZGdlaG9nIFByb3RlaW5zPC9rZXl3b3JkPjxrZXl3b3JkPk11c2NsZSBGaWJl
cnMsIEZhc3QtVHdpdGNoL2N5dG9sb2d5LypwaHlzaW9sb2d5PC9rZXl3b3JkPjxrZXl3b3JkPk15
b0QgUHJvdGVpbi9iaW9zeW50aGVzaXM8L2tleXdvcmQ+PGtleXdvcmQ+TXlvYmxhc3RzL21ldGFi
b2xpc20vKnBoeXNpb2xvZ3k8L2tleXdvcmQ+PGtleXdvcmQ+TXlvZ2VuaWMgUmVndWxhdG9yeSBG
YWN0b3IgNS9iaW9zeW50aGVzaXM8L2tleXdvcmQ+PGtleXdvcmQ+TXlvZ2VuaW4vbWV0YWJvbGlz
bTwva2V5d29yZD48a2V5d29yZD5QQVgzIFRyYW5zY3JpcHRpb24gRmFjdG9yPC9rZXl3b3JkPjxr
ZXl3b3JkPlBhaXJlZCBCb3ggVHJhbnNjcmlwdGlvbiBGYWN0b3JzL2Jpb3N5bnRoZXNpczwva2V5
d29yZD48a2V5d29yZD5TaWduYWwgVHJhbnNkdWN0aW9uPC9rZXl3b3JkPjxrZXl3b3JkPlNvbWl0
ZXMvKnBoeXNpb2xvZ3k8L2tleXdvcmQ+PGtleXdvcmQ+VHJhbnMtQWN0aXZhdG9ycy9waHlzaW9s
b2d5PC9rZXl3b3JkPjxrZXl3b3JkPlplYnJhZmlzaC9lbWJyeW9sb2d5LypwaHlzaW9sb2d5PC9r
ZXl3b3JkPjxrZXl3b3JkPlplYnJhZmlzaCBQcm90ZWlucy9iaW9zeW50aGVzaXM8L2tleXdvcmQ+
PC9rZXl3b3Jkcz48ZGF0ZXM+PHllYXI+MjAwNTwveWVhcj48cHViLWRhdGVzPjxkYXRlPk9jdDwv
ZGF0ZT48L3B1Yi1kYXRlcz48L2RhdGVzPjxpc2JuPjA5NTAtMTk5MSAoUHJpbnQpJiN4RDswOTUw
LTE5OTEgKExpbmtpbmcpPC9pc2JuPjxhY2Nlc3Npb24tbnVtPjE2MTIwNjQyPC9hY2Nlc3Npb24t
bnVtPjx1cmxzPjxyZWxhdGVkLXVybHM+PHVybD5odHRwOi8vd3d3Lm5jYmkubmxtLm5paC5nb3Yv
ZW50cmV6L3F1ZXJ5LmZjZ2k/Y21kPVJldHJpZXZlJmFtcDtkYj1QdWJNZWQmYW1wO2RvcHQ9Q2l0
YXRpb24mYW1wO2xpc3RfdWlkcz0xNjEyMDY0MiA8L3VybD48L3JlbGF0ZWQtdXJscz48L3VybHM+
PGVsZWN0cm9uaWMtcmVzb3VyY2UtbnVtPjEwLjEyNDIvZGV2LjAxOTU4PC9lbGVjdHJvbmljLXJl
c291cmNlLW51bT48L3JlY29yZD48L0NpdGU+PENpdGU+PEF1dGhvcj5Hcm92ZXM8L0F1dGhvcj48
WWVhcj4yMDA1PC9ZZWFyPjxSZWNOdW0+ODE1MTwvUmVjTnVtPjxyZWNvcmQ+PHJlYy1udW1iZXI+
ODE1MTwvcmVjLW51bWJlcj48Zm9yZWlnbi1rZXlzPjxrZXkgYXBwPSJFTiIgZGItaWQ9IjIycDVm
cHN4ODlzdDlwZTk5djV4czJ4MWQyZGV4NXJ3dDU5MCIgdGltZXN0YW1wPSIwIj44MTUxPC9rZXk+
PC9mb3JlaWduLWtleXM+PHJlZi10eXBlIG5hbWU9IkpvdXJuYWwgQXJ0aWNsZSI+MTc8L3JlZi10
eXBlPjxjb250cmlidXRvcnM+PGF1dGhvcnM+PGF1dGhvcj5Hcm92ZXMsIEouIEEuPC9hdXRob3I+
PGF1dGhvcj5IYW1tb25kLCBDLiBMLjwvYXV0aG9yPjxhdXRob3I+SHVnaGVzLCBTLiBNLjwvYXV0
aG9yPjwvYXV0aG9ycz48L2NvbnRyaWJ1dG9ycz48YXV0aC1hZGRyZXNzPk1SQyBDZW50cmUgZm9y
IERldmVsb3BtZW50YWwgTmV1cm9iaW9sb2d5IGFuZCBSYW5kYWxsIERpdmlzaW9uIGZvciBDZWxs
IGFuZCBNb2xlY3VsYXIgQmlvcGh5c2ljcywgTmV3IEh1bnQmYXBvcztzIEhvdXNlLCBLaW5nJmFw
b3M7cyBDb2xsZWdlIExvbmRvbiwgTG9uZG9uIFNFMSAxVUwsIFVLLjwvYXV0aC1hZGRyZXNzPjx0
aXRsZXM+PHRpdGxlPkZnZjggZHJpdmVzIG15b2dlbmljIHByb2dyZXNzaW9uIG9mIGEgbm92ZWwg
bGF0ZXJhbCBmYXN0IG11c2NsZSBmaWJyZSBwb3B1bGF0aW9uIGluIHplYnJhZmlzaDwvdGl0bGU+
PHNlY29uZGFyeS10aXRsZT5EZXZlbG9wbWVudDwvc2Vjb25kYXJ5LXRpdGxlPjwvdGl0bGVzPjxw
ZXJpb2RpY2FsPjxmdWxsLXRpdGxlPkRldmVsb3BtZW50PC9mdWxsLXRpdGxlPjwvcGVyaW9kaWNh
bD48cGFnZXM+NDIxMS0yMjwvcGFnZXM+PHZvbHVtZT4xMzI8L3ZvbHVtZT48bnVtYmVyPjE5PC9u
dW1iZXI+PGVkaXRpb24+MjAwNS8wOC8yNzwvZWRpdGlvbj48a2V5d29yZHM+PGtleXdvcmQ+QW5p
bWFsczwva2V5d29yZD48a2V5d29yZD5Cb2R5IFBhdHRlcm5pbmcvcGh5c2lvbG9neTwva2V5d29y
ZD48a2V5d29yZD5DZWxsIERpZmZlcmVudGlhdGlvbjwva2V5d29yZD48a2V5d29yZD5FbWJyeW8s
IE5vbm1hbW1hbGlhbi9tZXRhYm9saXNtPC9rZXl3b3JkPjxrZXl3b3JkPkZpYnJvYmxhc3QgR3Jv
d3RoIEZhY3RvciA4LypwaHlzaW9sb2d5PC9rZXl3b3JkPjxrZXl3b3JkPkhlZGdlaG9nIFByb3Rl
aW5zPC9rZXl3b3JkPjxrZXl3b3JkPk11c2NsZSBGaWJlcnMsIEZhc3QtVHdpdGNoL2N5dG9sb2d5
LypwaHlzaW9sb2d5PC9rZXl3b3JkPjxrZXl3b3JkPk15b0QgUHJvdGVpbi9iaW9zeW50aGVzaXM8
L2tleXdvcmQ+PGtleXdvcmQ+TXlvYmxhc3RzL21ldGFib2xpc20vKnBoeXNpb2xvZ3k8L2tleXdv
cmQ+PGtleXdvcmQ+TXlvZ2VuaWMgUmVndWxhdG9yeSBGYWN0b3IgNS9iaW9zeW50aGVzaXM8L2tl
eXdvcmQ+PGtleXdvcmQ+TXlvZ2VuaW4vbWV0YWJvbGlzbTwva2V5d29yZD48a2V5d29yZD5QQVgz
IFRyYW5zY3JpcHRpb24gRmFjdG9yPC9rZXl3b3JkPjxrZXl3b3JkPlBhaXJlZCBCb3ggVHJhbnNj
cmlwdGlvbiBGYWN0b3JzL2Jpb3N5bnRoZXNpczwva2V5d29yZD48a2V5d29yZD5TaWduYWwgVHJh
bnNkdWN0aW9uPC9rZXl3b3JkPjxrZXl3b3JkPlNvbWl0ZXMvKnBoeXNpb2xvZ3k8L2tleXdvcmQ+
PGtleXdvcmQ+VHJhbnMtQWN0aXZhdG9ycy9waHlzaW9sb2d5PC9rZXl3b3JkPjxrZXl3b3JkPlpl
YnJhZmlzaC9lbWJyeW9sb2d5LypwaHlzaW9sb2d5PC9rZXl3b3JkPjxrZXl3b3JkPlplYnJhZmlz
aCBQcm90ZWlucy9iaW9zeW50aGVzaXM8L2tleXdvcmQ+PC9rZXl3b3Jkcz48ZGF0ZXM+PHllYXI+
MjAwNTwveWVhcj48cHViLWRhdGVzPjxkYXRlPk9jdDwvZGF0ZT48L3B1Yi1kYXRlcz48L2RhdGVz
Pjxpc2JuPjA5NTAtMTk5MSAoUHJpbnQpJiN4RDswOTUwLTE5OTEgKExpbmtpbmcpPC9pc2JuPjxh
Y2Nlc3Npb24tbnVtPjE2MTIwNjQyPC9hY2Nlc3Npb24tbnVtPjx1cmxzPjxyZWxhdGVkLXVybHM+
PHVybD5odHRwOi8vd3d3Lm5jYmkubmxtLm5paC5nb3YvZW50cmV6L3F1ZXJ5LmZjZ2k/Y21kPVJl
dHJpZXZlJmFtcDtkYj1QdWJNZWQmYW1wO2RvcHQ9Q2l0YXRpb24mYW1wO2xpc3RfdWlkcz0xNjEy
MDY0MiA8L3VybD48L3JlbGF0ZWQtdXJscz48L3VybHM+PGVsZWN0cm9uaWMtcmVzb3VyY2UtbnVt
PjEwLjEyNDIvZGV2LjAxOTU4PC9lbGVjdHJvbmljLXJlc291cmNlLW51bT48L3JlY29yZD48L0Np
dGU+PC9FbmROb3RlPgB=
</w:fldData>
        </w:fldChar>
      </w:r>
      <w:r w:rsidR="00AD49EB" w:rsidRPr="00E6172C">
        <w:rPr>
          <w:lang w:val="en-GB" w:eastAsia="zh-CN"/>
        </w:rPr>
        <w:instrText xml:space="preserve"> ADDIN EN.CITE </w:instrText>
      </w:r>
      <w:r w:rsidR="00AD49EB" w:rsidRPr="00E6172C">
        <w:rPr>
          <w:lang w:val="en-GB" w:eastAsia="zh-CN"/>
        </w:rPr>
        <w:fldChar w:fldCharType="begin">
          <w:fldData xml:space="preserve">PEVuZE5vdGU+PENpdGU+PEF1dGhvcj5SZWlmZXJzPC9BdXRob3I+PFllYXI+MTk5ODwvWWVhcj48
UmVjTnVtPjU2NzM8L1JlY051bT48RGlzcGxheVRleHQ+KEdyb3ZlcyBldCBhbC4sIDIwMDU7IFJl
aWZlcnMgZXQgYWwuLCAxOTk4KTwvRGlzcGxheVRleHQ+PHJlY29yZD48cmVjLW51bWJlcj41Njcz
PC9yZWMtbnVtYmVyPjxmb3JlaWduLWtleXM+PGtleSBhcHA9IkVOIiBkYi1pZD0iMjJwNWZwc3g4
OXN0OXBlOTl2NXhzMngxZDJkZXg1cnd0NTkwIiB0aW1lc3RhbXA9IjAiPjU2NzM8L2tleT48L2Zv
cmVpZ24ta2V5cz48cmVmLXR5cGUgbmFtZT0iSm91cm5hbCBBcnRpY2xlIj4xNzwvcmVmLXR5cGU+
PGNvbnRyaWJ1dG9ycz48YXV0aG9ycz48YXV0aG9yPlJlaWZlcnMsIEYuPC9hdXRob3I+PGF1dGhv
cj5Cb2hsaSwgSC48L2F1dGhvcj48YXV0aG9yPldhbHNoLCBFLkMuPC9hdXRob3I+PGF1dGhvcj5D
cm9zc2xleSwgUC5ILjwvYXV0aG9yPjxhdXRob3I+U3RhaW5pZXIsIEQuWS48L2F1dGhvcj48YXV0
aG9yPkJyYW5kLCBNLjwvYXV0aG9yPjwvYXV0aG9ycz48L2NvbnRyaWJ1dG9ycz48dGl0bGVzPjx0
aXRsZT48c3R5bGUgZmFjZT0iaXRhbGljIiBmb250PSJkZWZhdWx0IiBzaXplPSIxMDAlIj5GZ2Y4
PC9zdHlsZT48c3R5bGUgZmFjZT0ibm9ybWFsIiBmb250PSJkZWZhdWx0IiBzaXplPSIxMDAlIj4g
aXMgbXV0YXRlZCBpbiB6ZWJyYWZpc2ggPC9zdHlsZT48c3R5bGUgZmFjZT0iaXRhbGljIiBmb250
PSJkZWZhdWx0IiBzaXplPSIxMDAlIj5hY2VyZWJlbGxhcjwvc3R5bGU+PHN0eWxlIGZhY2U9Im5v
cm1hbCIgZm9udD0iZGVmYXVsdCIgc2l6ZT0iMTAwJSI+ICg8L3N0eWxlPjxzdHlsZSBmYWNlPSJp
dGFsaWMiIGZvbnQ9ImRlZmF1bHQiIHNpemU9IjEwMCUiPmFjZTwvc3R5bGU+PHN0eWxlIGZhY2U9
Im5vcm1hbCIgZm9udD0iZGVmYXVsdCIgc2l6ZT0iMTAwJSI+KSBtdXRhbnRzIGFuZCBpcyByZXF1
aXJlZCBmb3IgbWFpbnRlbmFuY2Ugb2YgbWlkYnJhaW4taGluZGJyYWluIGJvdW5kYXJ5IGRldmVs
b3BtZW50IGFuZCBzb21pdG9nZW5lc2lzPC9zdHlsZT48L3RpdGxlPjxzZWNvbmRhcnktdGl0bGU+
RGV2ZWxvcG1lbnQ8L3NlY29uZGFyeS10aXRsZT48L3RpdGxlcz48cGVyaW9kaWNhbD48ZnVsbC10
aXRsZT5EZXZlbG9wbWVudDwvZnVsbC10aXRsZT48L3BlcmlvZGljYWw+PHBhZ2VzPjIzODEtMjM5
NTwvcGFnZXM+PHZvbHVtZT4xMjU8L3ZvbHVtZT48bnVtYmVyPjEzPC9udW1iZXI+PGRhdGVzPjx5
ZWFyPjE5OTg8L3llYXI+PC9kYXRlcz48dXJscz48cmVsYXRlZC11cmxzPjx1cmw+aHR0cDovL3d3
dy5uY2JpLm5sbS5uaWguZ292L2VudHJlei9xdWVyeS5mY2dpP2NtZD1SZXRyaWV2ZSZhbXA7ZGI9
UHViTWVkJmFtcDtkb3B0PUNpdGF0aW9uJmFtcDtsaXN0X3VpZHM9OTYwOTgyMTwvdXJsPjx1cmw+
U2ltb24gSHVnaGVz4oCZcyBpUG9kOlJlcHJpbnRzOkJyYW5kOlJlaWZlcnMgOTggRGV2IGZnZjgs
YWNlLnBkZjwvdXJsPjwvcmVsYXRlZC11cmxzPjwvdXJscz48L3JlY29yZD48L0NpdGU+PENpdGU+
PEF1dGhvcj5Hcm92ZXM8L0F1dGhvcj48WWVhcj4yMDA1PC9ZZWFyPjxSZWNOdW0+ODE1MTwvUmVj
TnVtPjxyZWNvcmQ+PHJlYy1udW1iZXI+ODE1MTwvcmVjLW51bWJlcj48Zm9yZWlnbi1rZXlzPjxr
ZXkgYXBwPSJFTiIgZGItaWQ9IjIycDVmcHN4ODlzdDlwZTk5djV4czJ4MWQyZGV4NXJ3dDU5MCIg
dGltZXN0YW1wPSIwIj44MTUxPC9rZXk+PC9mb3JlaWduLWtleXM+PHJlZi10eXBlIG5hbWU9Ikpv
dXJuYWwgQXJ0aWNsZSI+MTc8L3JlZi10eXBlPjxjb250cmlidXRvcnM+PGF1dGhvcnM+PGF1dGhv
cj5Hcm92ZXMsIEouIEEuPC9hdXRob3I+PGF1dGhvcj5IYW1tb25kLCBDLiBMLjwvYXV0aG9yPjxh
dXRob3I+SHVnaGVzLCBTLiBNLjwvYXV0aG9yPjwvYXV0aG9ycz48L2NvbnRyaWJ1dG9ycz48YXV0
aC1hZGRyZXNzPk1SQyBDZW50cmUgZm9yIERldmVsb3BtZW50YWwgTmV1cm9iaW9sb2d5IGFuZCBS
YW5kYWxsIERpdmlzaW9uIGZvciBDZWxsIGFuZCBNb2xlY3VsYXIgQmlvcGh5c2ljcywgTmV3IEh1
bnQmYXBvcztzIEhvdXNlLCBLaW5nJmFwb3M7cyBDb2xsZWdlIExvbmRvbiwgTG9uZG9uIFNFMSAx
VUwsIFVLLjwvYXV0aC1hZGRyZXNzPjx0aXRsZXM+PHRpdGxlPkZnZjggZHJpdmVzIG15b2dlbmlj
IHByb2dyZXNzaW9uIG9mIGEgbm92ZWwgbGF0ZXJhbCBmYXN0IG11c2NsZSBmaWJyZSBwb3B1bGF0
aW9uIGluIHplYnJhZmlzaDwvdGl0bGU+PHNlY29uZGFyeS10aXRsZT5EZXZlbG9wbWVudDwvc2Vj
b25kYXJ5LXRpdGxlPjwvdGl0bGVzPjxwZXJpb2RpY2FsPjxmdWxsLXRpdGxlPkRldmVsb3BtZW50
PC9mdWxsLXRpdGxlPjwvcGVyaW9kaWNhbD48cGFnZXM+NDIxMS0yMjwvcGFnZXM+PHZvbHVtZT4x
MzI8L3ZvbHVtZT48bnVtYmVyPjE5PC9udW1iZXI+PGVkaXRpb24+MjAwNS8wOC8yNzwvZWRpdGlv
bj48a2V5d29yZHM+PGtleXdvcmQ+QW5pbWFsczwva2V5d29yZD48a2V5d29yZD5Cb2R5IFBhdHRl
cm5pbmcvcGh5c2lvbG9neTwva2V5d29yZD48a2V5d29yZD5DZWxsIERpZmZlcmVudGlhdGlvbjwv
a2V5d29yZD48a2V5d29yZD5FbWJyeW8sIE5vbm1hbW1hbGlhbi9tZXRhYm9saXNtPC9rZXl3b3Jk
PjxrZXl3b3JkPkZpYnJvYmxhc3QgR3Jvd3RoIEZhY3RvciA4LypwaHlzaW9sb2d5PC9rZXl3b3Jk
PjxrZXl3b3JkPkhlZGdlaG9nIFByb3RlaW5zPC9rZXl3b3JkPjxrZXl3b3JkPk11c2NsZSBGaWJl
cnMsIEZhc3QtVHdpdGNoL2N5dG9sb2d5LypwaHlzaW9sb2d5PC9rZXl3b3JkPjxrZXl3b3JkPk15
b0QgUHJvdGVpbi9iaW9zeW50aGVzaXM8L2tleXdvcmQ+PGtleXdvcmQ+TXlvYmxhc3RzL21ldGFi
b2xpc20vKnBoeXNpb2xvZ3k8L2tleXdvcmQ+PGtleXdvcmQ+TXlvZ2VuaWMgUmVndWxhdG9yeSBG
YWN0b3IgNS9iaW9zeW50aGVzaXM8L2tleXdvcmQ+PGtleXdvcmQ+TXlvZ2VuaW4vbWV0YWJvbGlz
bTwva2V5d29yZD48a2V5d29yZD5QQVgzIFRyYW5zY3JpcHRpb24gRmFjdG9yPC9rZXl3b3JkPjxr
ZXl3b3JkPlBhaXJlZCBCb3ggVHJhbnNjcmlwdGlvbiBGYWN0b3JzL2Jpb3N5bnRoZXNpczwva2V5
d29yZD48a2V5d29yZD5TaWduYWwgVHJhbnNkdWN0aW9uPC9rZXl3b3JkPjxrZXl3b3JkPlNvbWl0
ZXMvKnBoeXNpb2xvZ3k8L2tleXdvcmQ+PGtleXdvcmQ+VHJhbnMtQWN0aXZhdG9ycy9waHlzaW9s
b2d5PC9rZXl3b3JkPjxrZXl3b3JkPlplYnJhZmlzaC9lbWJyeW9sb2d5LypwaHlzaW9sb2d5PC9r
ZXl3b3JkPjxrZXl3b3JkPlplYnJhZmlzaCBQcm90ZWlucy9iaW9zeW50aGVzaXM8L2tleXdvcmQ+
PC9rZXl3b3Jkcz48ZGF0ZXM+PHllYXI+MjAwNTwveWVhcj48cHViLWRhdGVzPjxkYXRlPk9jdDwv
ZGF0ZT48L3B1Yi1kYXRlcz48L2RhdGVzPjxpc2JuPjA5NTAtMTk5MSAoUHJpbnQpJiN4RDswOTUw
LTE5OTEgKExpbmtpbmcpPC9pc2JuPjxhY2Nlc3Npb24tbnVtPjE2MTIwNjQyPC9hY2Nlc3Npb24t
bnVtPjx1cmxzPjxyZWxhdGVkLXVybHM+PHVybD5odHRwOi8vd3d3Lm5jYmkubmxtLm5paC5nb3Yv
ZW50cmV6L3F1ZXJ5LmZjZ2k/Y21kPVJldHJpZXZlJmFtcDtkYj1QdWJNZWQmYW1wO2RvcHQ9Q2l0
YXRpb24mYW1wO2xpc3RfdWlkcz0xNjEyMDY0MiA8L3VybD48L3JlbGF0ZWQtdXJscz48L3VybHM+
PGVsZWN0cm9uaWMtcmVzb3VyY2UtbnVtPjEwLjEyNDIvZGV2LjAxOTU4PC9lbGVjdHJvbmljLXJl
c291cmNlLW51bT48L3JlY29yZD48L0NpdGU+PENpdGU+PEF1dGhvcj5Hcm92ZXM8L0F1dGhvcj48
WWVhcj4yMDA1PC9ZZWFyPjxSZWNOdW0+ODE1MTwvUmVjTnVtPjxyZWNvcmQ+PHJlYy1udW1iZXI+
ODE1MTwvcmVjLW51bWJlcj48Zm9yZWlnbi1rZXlzPjxrZXkgYXBwPSJFTiIgZGItaWQ9IjIycDVm
cHN4ODlzdDlwZTk5djV4czJ4MWQyZGV4NXJ3dDU5MCIgdGltZXN0YW1wPSIwIj44MTUxPC9rZXk+
PC9mb3JlaWduLWtleXM+PHJlZi10eXBlIG5hbWU9IkpvdXJuYWwgQXJ0aWNsZSI+MTc8L3JlZi10
eXBlPjxjb250cmlidXRvcnM+PGF1dGhvcnM+PGF1dGhvcj5Hcm92ZXMsIEouIEEuPC9hdXRob3I+
PGF1dGhvcj5IYW1tb25kLCBDLiBMLjwvYXV0aG9yPjxhdXRob3I+SHVnaGVzLCBTLiBNLjwvYXV0
aG9yPjwvYXV0aG9ycz48L2NvbnRyaWJ1dG9ycz48YXV0aC1hZGRyZXNzPk1SQyBDZW50cmUgZm9y
IERldmVsb3BtZW50YWwgTmV1cm9iaW9sb2d5IGFuZCBSYW5kYWxsIERpdmlzaW9uIGZvciBDZWxs
IGFuZCBNb2xlY3VsYXIgQmlvcGh5c2ljcywgTmV3IEh1bnQmYXBvcztzIEhvdXNlLCBLaW5nJmFw
b3M7cyBDb2xsZWdlIExvbmRvbiwgTG9uZG9uIFNFMSAxVUwsIFVLLjwvYXV0aC1hZGRyZXNzPjx0
aXRsZXM+PHRpdGxlPkZnZjggZHJpdmVzIG15b2dlbmljIHByb2dyZXNzaW9uIG9mIGEgbm92ZWwg
bGF0ZXJhbCBmYXN0IG11c2NsZSBmaWJyZSBwb3B1bGF0aW9uIGluIHplYnJhZmlzaDwvdGl0bGU+
PHNlY29uZGFyeS10aXRsZT5EZXZlbG9wbWVudDwvc2Vjb25kYXJ5LXRpdGxlPjwvdGl0bGVzPjxw
ZXJpb2RpY2FsPjxmdWxsLXRpdGxlPkRldmVsb3BtZW50PC9mdWxsLXRpdGxlPjwvcGVyaW9kaWNh
bD48cGFnZXM+NDIxMS0yMjwvcGFnZXM+PHZvbHVtZT4xMzI8L3ZvbHVtZT48bnVtYmVyPjE5PC9u
dW1iZXI+PGVkaXRpb24+MjAwNS8wOC8yNzwvZWRpdGlvbj48a2V5d29yZHM+PGtleXdvcmQ+QW5p
bWFsczwva2V5d29yZD48a2V5d29yZD5Cb2R5IFBhdHRlcm5pbmcvcGh5c2lvbG9neTwva2V5d29y
ZD48a2V5d29yZD5DZWxsIERpZmZlcmVudGlhdGlvbjwva2V5d29yZD48a2V5d29yZD5FbWJyeW8s
IE5vbm1hbW1hbGlhbi9tZXRhYm9saXNtPC9rZXl3b3JkPjxrZXl3b3JkPkZpYnJvYmxhc3QgR3Jv
d3RoIEZhY3RvciA4LypwaHlzaW9sb2d5PC9rZXl3b3JkPjxrZXl3b3JkPkhlZGdlaG9nIFByb3Rl
aW5zPC9rZXl3b3JkPjxrZXl3b3JkPk11c2NsZSBGaWJlcnMsIEZhc3QtVHdpdGNoL2N5dG9sb2d5
LypwaHlzaW9sb2d5PC9rZXl3b3JkPjxrZXl3b3JkPk15b0QgUHJvdGVpbi9iaW9zeW50aGVzaXM8
L2tleXdvcmQ+PGtleXdvcmQ+TXlvYmxhc3RzL21ldGFib2xpc20vKnBoeXNpb2xvZ3k8L2tleXdv
cmQ+PGtleXdvcmQ+TXlvZ2VuaWMgUmVndWxhdG9yeSBGYWN0b3IgNS9iaW9zeW50aGVzaXM8L2tl
eXdvcmQ+PGtleXdvcmQ+TXlvZ2VuaW4vbWV0YWJvbGlzbTwva2V5d29yZD48a2V5d29yZD5QQVgz
IFRyYW5zY3JpcHRpb24gRmFjdG9yPC9rZXl3b3JkPjxrZXl3b3JkPlBhaXJlZCBCb3ggVHJhbnNj
cmlwdGlvbiBGYWN0b3JzL2Jpb3N5bnRoZXNpczwva2V5d29yZD48a2V5d29yZD5TaWduYWwgVHJh
bnNkdWN0aW9uPC9rZXl3b3JkPjxrZXl3b3JkPlNvbWl0ZXMvKnBoeXNpb2xvZ3k8L2tleXdvcmQ+
PGtleXdvcmQ+VHJhbnMtQWN0aXZhdG9ycy9waHlzaW9sb2d5PC9rZXl3b3JkPjxrZXl3b3JkPlpl
YnJhZmlzaC9lbWJyeW9sb2d5LypwaHlzaW9sb2d5PC9rZXl3b3JkPjxrZXl3b3JkPlplYnJhZmlz
aCBQcm90ZWlucy9iaW9zeW50aGVzaXM8L2tleXdvcmQ+PC9rZXl3b3Jkcz48ZGF0ZXM+PHllYXI+
MjAwNTwveWVhcj48cHViLWRhdGVzPjxkYXRlPk9jdDwvZGF0ZT48L3B1Yi1kYXRlcz48L2RhdGVz
Pjxpc2JuPjA5NTAtMTk5MSAoUHJpbnQpJiN4RDswOTUwLTE5OTEgKExpbmtpbmcpPC9pc2JuPjxh
Y2Nlc3Npb24tbnVtPjE2MTIwNjQyPC9hY2Nlc3Npb24tbnVtPjx1cmxzPjxyZWxhdGVkLXVybHM+
PHVybD5odHRwOi8vd3d3Lm5jYmkubmxtLm5paC5nb3YvZW50cmV6L3F1ZXJ5LmZjZ2k/Y21kPVJl
dHJpZXZlJmFtcDtkYj1QdWJNZWQmYW1wO2RvcHQ9Q2l0YXRpb24mYW1wO2xpc3RfdWlkcz0xNjEy
MDY0MiA8L3VybD48L3JlbGF0ZWQtdXJscz48L3VybHM+PGVsZWN0cm9uaWMtcmVzb3VyY2UtbnVt
PjEwLjEyNDIvZGV2LjAxOTU4PC9lbGVjdHJvbmljLXJlc291cmNlLW51bT48L3JlY29yZD48L0Np
dGU+PC9FbmROb3RlPgB=
</w:fldData>
        </w:fldChar>
      </w:r>
      <w:r w:rsidR="00AD49EB" w:rsidRPr="00E6172C">
        <w:rPr>
          <w:lang w:val="en-GB" w:eastAsia="zh-CN"/>
        </w:rPr>
        <w:instrText xml:space="preserve"> ADDIN EN.CITE.DATA </w:instrText>
      </w:r>
      <w:r w:rsidR="00AD49EB" w:rsidRPr="00E6172C">
        <w:rPr>
          <w:lang w:val="en-GB" w:eastAsia="zh-CN"/>
        </w:rPr>
      </w:r>
      <w:r w:rsidR="00AD49EB" w:rsidRPr="00E6172C">
        <w:rPr>
          <w:lang w:val="en-GB" w:eastAsia="zh-CN"/>
        </w:rPr>
        <w:fldChar w:fldCharType="end"/>
      </w:r>
      <w:r w:rsidR="00BC02FE" w:rsidRPr="00E6172C">
        <w:rPr>
          <w:lang w:val="en-GB" w:eastAsia="zh-CN"/>
        </w:rPr>
      </w:r>
      <w:r w:rsidR="00BC02FE" w:rsidRPr="00E6172C">
        <w:rPr>
          <w:lang w:val="en-GB" w:eastAsia="zh-CN"/>
        </w:rPr>
        <w:fldChar w:fldCharType="separate"/>
      </w:r>
      <w:r w:rsidR="00BC02FE" w:rsidRPr="00E6172C">
        <w:rPr>
          <w:noProof/>
          <w:lang w:val="en-GB" w:eastAsia="zh-CN"/>
        </w:rPr>
        <w:t>(Groves et al., 2005; Reifers et al., 1998)</w:t>
      </w:r>
      <w:r w:rsidR="00BC02FE" w:rsidRPr="00E6172C">
        <w:rPr>
          <w:lang w:val="en-GB" w:eastAsia="zh-CN"/>
        </w:rPr>
        <w:fldChar w:fldCharType="end"/>
      </w:r>
      <w:r w:rsidR="00C715CA" w:rsidRPr="00E6172C">
        <w:rPr>
          <w:lang w:val="en-GB"/>
        </w:rPr>
        <w:t>.</w:t>
      </w:r>
    </w:p>
    <w:p w14:paraId="326F1A07" w14:textId="77777777" w:rsidR="00C715CA" w:rsidRPr="00E6172C" w:rsidRDefault="00C715CA" w:rsidP="00462DFA">
      <w:pPr>
        <w:widowControl w:val="0"/>
        <w:autoSpaceDE w:val="0"/>
        <w:autoSpaceDN w:val="0"/>
        <w:adjustRightInd w:val="0"/>
        <w:spacing w:after="120" w:line="360" w:lineRule="auto"/>
        <w:jc w:val="both"/>
        <w:rPr>
          <w:lang w:val="en-GB"/>
        </w:rPr>
      </w:pPr>
    </w:p>
    <w:p w14:paraId="6B46419A" w14:textId="5F6676E5" w:rsidR="00C715CA" w:rsidRPr="00E6172C" w:rsidRDefault="00C715CA" w:rsidP="00462DFA">
      <w:pPr>
        <w:widowControl w:val="0"/>
        <w:autoSpaceDE w:val="0"/>
        <w:autoSpaceDN w:val="0"/>
        <w:adjustRightInd w:val="0"/>
        <w:spacing w:after="120" w:line="360" w:lineRule="auto"/>
        <w:jc w:val="both"/>
        <w:outlineLvl w:val="0"/>
        <w:rPr>
          <w:b/>
          <w:i/>
          <w:lang w:val="en-GB"/>
        </w:rPr>
      </w:pPr>
      <w:r w:rsidRPr="00E6172C">
        <w:rPr>
          <w:b/>
          <w:i/>
          <w:lang w:val="en-GB"/>
        </w:rPr>
        <w:t xml:space="preserve">Fgf3, fgf4, fgf6a and fgf8a </w:t>
      </w:r>
      <w:r w:rsidR="0053618A" w:rsidRPr="00E6172C">
        <w:rPr>
          <w:b/>
          <w:i/>
          <w:lang w:val="en-GB"/>
        </w:rPr>
        <w:t xml:space="preserve">collaborate to promote </w:t>
      </w:r>
      <w:r w:rsidRPr="00E6172C">
        <w:rPr>
          <w:b/>
          <w:i/>
          <w:lang w:val="en-GB"/>
        </w:rPr>
        <w:t>MRF expression</w:t>
      </w:r>
    </w:p>
    <w:p w14:paraId="014FA098" w14:textId="103B61AB" w:rsidR="00C715CA" w:rsidRPr="00E6172C" w:rsidRDefault="00C715CA" w:rsidP="00462DFA">
      <w:pPr>
        <w:widowControl w:val="0"/>
        <w:autoSpaceDE w:val="0"/>
        <w:autoSpaceDN w:val="0"/>
        <w:adjustRightInd w:val="0"/>
        <w:spacing w:after="120" w:line="360" w:lineRule="auto"/>
        <w:jc w:val="both"/>
        <w:rPr>
          <w:lang w:val="en-GB"/>
        </w:rPr>
      </w:pPr>
      <w:r w:rsidRPr="00E6172C" w:rsidDel="005F661C">
        <w:rPr>
          <w:lang w:val="en-GB"/>
        </w:rPr>
        <w:t xml:space="preserve">To identify candidate Fgf regulators of </w:t>
      </w:r>
      <w:r w:rsidR="009615DA" w:rsidRPr="00E6172C">
        <w:rPr>
          <w:lang w:val="en-GB"/>
        </w:rPr>
        <w:t>pre-</w:t>
      </w:r>
      <w:r w:rsidRPr="00E6172C" w:rsidDel="005F661C">
        <w:rPr>
          <w:lang w:val="en-GB"/>
        </w:rPr>
        <w:t>adaxial myogenesis, t</w:t>
      </w:r>
      <w:r w:rsidRPr="00E6172C">
        <w:rPr>
          <w:lang w:val="en-GB"/>
        </w:rPr>
        <w:t xml:space="preserve">he expression patterns of </w:t>
      </w:r>
      <w:r w:rsidRPr="00E6172C">
        <w:rPr>
          <w:i/>
          <w:lang w:val="en-GB"/>
        </w:rPr>
        <w:t>fgf3</w:t>
      </w:r>
      <w:r w:rsidRPr="00E6172C">
        <w:rPr>
          <w:lang w:val="en-GB"/>
        </w:rPr>
        <w:t>,</w:t>
      </w:r>
      <w:r w:rsidRPr="00E6172C">
        <w:rPr>
          <w:i/>
          <w:lang w:val="en-GB"/>
        </w:rPr>
        <w:t xml:space="preserve"> fgf4</w:t>
      </w:r>
      <w:r w:rsidRPr="00E6172C">
        <w:rPr>
          <w:lang w:val="en-GB"/>
        </w:rPr>
        <w:t>,</w:t>
      </w:r>
      <w:r w:rsidRPr="00E6172C">
        <w:rPr>
          <w:i/>
          <w:lang w:val="en-GB"/>
        </w:rPr>
        <w:t xml:space="preserve"> fgf6a</w:t>
      </w:r>
      <w:r w:rsidRPr="00E6172C">
        <w:rPr>
          <w:lang w:val="en-GB"/>
        </w:rPr>
        <w:t xml:space="preserve"> and</w:t>
      </w:r>
      <w:r w:rsidRPr="00E6172C">
        <w:rPr>
          <w:i/>
          <w:lang w:val="en-GB"/>
        </w:rPr>
        <w:t xml:space="preserve"> fgf8a </w:t>
      </w:r>
      <w:r w:rsidRPr="00E6172C">
        <w:rPr>
          <w:lang w:val="en-GB"/>
        </w:rPr>
        <w:t xml:space="preserve">were investigated on wild type embryos (Fig. </w:t>
      </w:r>
      <w:r w:rsidR="00246C95" w:rsidRPr="00E6172C">
        <w:rPr>
          <w:lang w:val="en-GB"/>
        </w:rPr>
        <w:t>S3</w:t>
      </w:r>
      <w:r w:rsidR="000D615E" w:rsidRPr="00E6172C">
        <w:rPr>
          <w:lang w:val="en-GB"/>
        </w:rPr>
        <w:t>A</w:t>
      </w:r>
      <w:r w:rsidRPr="00E6172C">
        <w:rPr>
          <w:lang w:val="en-GB"/>
        </w:rPr>
        <w:t>)</w:t>
      </w:r>
      <w:r w:rsidR="001D0D26" w:rsidRPr="00E6172C">
        <w:rPr>
          <w:lang w:val="en-GB"/>
        </w:rPr>
        <w:t xml:space="preserve">. </w:t>
      </w:r>
      <w:r w:rsidR="008A5F0C" w:rsidRPr="00E6172C" w:rsidDel="008A5F0C">
        <w:rPr>
          <w:lang w:val="en-GB"/>
        </w:rPr>
        <w:t xml:space="preserve"> </w:t>
      </w:r>
      <w:r w:rsidR="00D82B14" w:rsidRPr="00E6172C">
        <w:rPr>
          <w:lang w:val="en-GB"/>
        </w:rPr>
        <w:t xml:space="preserve">As reported </w:t>
      </w:r>
      <w:r w:rsidR="008A5F0C" w:rsidRPr="00E6172C">
        <w:rPr>
          <w:lang w:val="en-GB"/>
        </w:rPr>
        <w:t>previously</w:t>
      </w:r>
      <w:r w:rsidR="00D82B14" w:rsidRPr="00E6172C">
        <w:rPr>
          <w:lang w:val="en-GB"/>
        </w:rPr>
        <w:t>,</w:t>
      </w:r>
      <w:r w:rsidR="00867767" w:rsidRPr="00E6172C">
        <w:rPr>
          <w:lang w:val="en-GB"/>
        </w:rPr>
        <w:t xml:space="preserve"> </w:t>
      </w:r>
      <w:r w:rsidR="00D82B14" w:rsidRPr="00E6172C">
        <w:rPr>
          <w:i/>
          <w:lang w:val="en-GB"/>
        </w:rPr>
        <w:t>fgf4</w:t>
      </w:r>
      <w:r w:rsidR="001D0D26" w:rsidRPr="00E6172C">
        <w:rPr>
          <w:lang w:val="en-GB"/>
        </w:rPr>
        <w:t xml:space="preserve">, </w:t>
      </w:r>
      <w:r w:rsidR="001D0D26" w:rsidRPr="00E6172C">
        <w:rPr>
          <w:i/>
          <w:lang w:val="en-GB"/>
        </w:rPr>
        <w:t>fgf6a</w:t>
      </w:r>
      <w:r w:rsidR="001D0D26" w:rsidRPr="00E6172C">
        <w:rPr>
          <w:lang w:val="en-GB"/>
        </w:rPr>
        <w:t xml:space="preserve"> and </w:t>
      </w:r>
      <w:r w:rsidR="005703FA" w:rsidRPr="00E6172C">
        <w:rPr>
          <w:i/>
          <w:lang w:val="en-GB"/>
        </w:rPr>
        <w:t>fgf8a</w:t>
      </w:r>
      <w:r w:rsidR="001D0D26" w:rsidRPr="00E6172C">
        <w:rPr>
          <w:lang w:val="en-GB"/>
        </w:rPr>
        <w:t xml:space="preserve"> </w:t>
      </w:r>
      <w:r w:rsidRPr="00E6172C">
        <w:rPr>
          <w:lang w:val="en-GB"/>
        </w:rPr>
        <w:t>mRNA</w:t>
      </w:r>
      <w:r w:rsidR="001D0D26" w:rsidRPr="00E6172C">
        <w:rPr>
          <w:lang w:val="en-GB"/>
        </w:rPr>
        <w:t>s were</w:t>
      </w:r>
      <w:r w:rsidRPr="00E6172C">
        <w:rPr>
          <w:lang w:val="en-GB"/>
        </w:rPr>
        <w:t xml:space="preserve"> </w:t>
      </w:r>
      <w:r w:rsidR="003D0203" w:rsidRPr="00E6172C">
        <w:rPr>
          <w:lang w:val="en-GB"/>
        </w:rPr>
        <w:t xml:space="preserve">all </w:t>
      </w:r>
      <w:r w:rsidRPr="00E6172C">
        <w:rPr>
          <w:lang w:val="en-GB"/>
        </w:rPr>
        <w:t xml:space="preserve">detected in the </w:t>
      </w:r>
      <w:r w:rsidR="008A5F0C" w:rsidRPr="00E6172C">
        <w:rPr>
          <w:lang w:val="en-GB"/>
        </w:rPr>
        <w:t xml:space="preserve">posterior </w:t>
      </w:r>
      <w:r w:rsidRPr="00E6172C">
        <w:rPr>
          <w:lang w:val="en-GB"/>
        </w:rPr>
        <w:t xml:space="preserve">dorsal </w:t>
      </w:r>
      <w:r w:rsidR="001D0D26" w:rsidRPr="00E6172C">
        <w:rPr>
          <w:lang w:val="en-GB"/>
        </w:rPr>
        <w:t xml:space="preserve">midline </w:t>
      </w:r>
      <w:r w:rsidRPr="00E6172C">
        <w:rPr>
          <w:lang w:val="en-GB"/>
        </w:rPr>
        <w:t>at 80% epiboly</w:t>
      </w:r>
      <w:r w:rsidR="008A5F0C" w:rsidRPr="00E6172C">
        <w:rPr>
          <w:lang w:val="en-GB"/>
        </w:rPr>
        <w:t xml:space="preserve">, followed by </w:t>
      </w:r>
      <w:r w:rsidR="008A5F0C" w:rsidRPr="00E6172C">
        <w:rPr>
          <w:i/>
          <w:lang w:val="en-GB"/>
        </w:rPr>
        <w:t>fgf3</w:t>
      </w:r>
      <w:r w:rsidRPr="00E6172C">
        <w:rPr>
          <w:lang w:val="en-GB"/>
        </w:rPr>
        <w:t xml:space="preserve"> </w:t>
      </w:r>
      <w:r w:rsidR="008A5F0C" w:rsidRPr="00E6172C">
        <w:rPr>
          <w:lang w:val="en-GB"/>
        </w:rPr>
        <w:t xml:space="preserve">in the </w:t>
      </w:r>
      <w:proofErr w:type="spellStart"/>
      <w:r w:rsidR="008A5F0C" w:rsidRPr="00E6172C">
        <w:rPr>
          <w:lang w:val="en-GB"/>
        </w:rPr>
        <w:t>chordoneural</w:t>
      </w:r>
      <w:proofErr w:type="spellEnd"/>
      <w:r w:rsidR="008A5F0C" w:rsidRPr="00E6172C">
        <w:rPr>
          <w:lang w:val="en-GB"/>
        </w:rPr>
        <w:t xml:space="preserve"> hinge (CNH) and posterior notochord </w:t>
      </w:r>
      <w:r w:rsidRPr="00E6172C">
        <w:rPr>
          <w:lang w:val="en-GB"/>
        </w:rPr>
        <w:t xml:space="preserve">(Fig. </w:t>
      </w:r>
      <w:r w:rsidR="00246C95" w:rsidRPr="00E6172C">
        <w:rPr>
          <w:lang w:val="en-GB"/>
        </w:rPr>
        <w:t>S3</w:t>
      </w:r>
      <w:r w:rsidRPr="00E6172C">
        <w:rPr>
          <w:lang w:val="en-GB"/>
        </w:rPr>
        <w:t>A</w:t>
      </w:r>
      <w:r w:rsidR="00D82B14" w:rsidRPr="00E6172C">
        <w:rPr>
          <w:lang w:val="en-GB"/>
        </w:rPr>
        <w:t>)</w:t>
      </w:r>
      <w:r w:rsidR="008A5F0C" w:rsidRPr="00E6172C">
        <w:rPr>
          <w:lang w:val="en-GB"/>
        </w:rPr>
        <w:fldChar w:fldCharType="begin">
          <w:fldData xml:space="preserve">PEVuZE5vdGU+PENpdGU+PEF1dGhvcj5LdWRvaDwvQXV0aG9yPjxZZWFyPjIwMDE8L1llYXI+PFJl
Y051bT45MzgwPC9SZWNOdW0+PERpc3BsYXlUZXh0PihLdWRvaCBldCBhbC4sIDIwMDE7IFRoaXNz
ZSBhbmQgVGhpc3NlLCAyMDA1OyBZYW1hdWNoaSBldCBhbC4sIDIwMDkpPC9EaXNwbGF5VGV4dD48
cmVjb3JkPjxyZWMtbnVtYmVyPjkzODA8L3JlYy1udW1iZXI+PGZvcmVpZ24ta2V5cz48a2V5IGFw
cD0iRU4iIGRiLWlkPSIyMnA1ZnBzeDg5c3Q5cGU5OXY1eHMyeDFkMmRleDVyd3Q1OTAiIHRpbWVz
dGFtcD0iMTM5MDgzNTIyOSI+OTM4MDwva2V5PjwvZm9yZWlnbi1rZXlzPjxyZWYtdHlwZSBuYW1l
PSJKb3VybmFsIEFydGljbGUiPjE3PC9yZWYtdHlwZT48Y29udHJpYnV0b3JzPjxhdXRob3JzPjxh
dXRob3I+S3Vkb2gsIFQuPC9hdXRob3I+PGF1dGhvcj5Uc2FuZywgTS48L2F1dGhvcj48YXV0aG9y
Pkh1a3JpZWRlLCBOLiBBLjwvYXV0aG9yPjxhdXRob3I+Q2hlbiwgWC48L2F1dGhvcj48YXV0aG9y
PkRlZGVraWFuLCBNLjwvYXV0aG9yPjxhdXRob3I+Q2xhcmtlLCBDLiBKLjwvYXV0aG9yPjxhdXRo
b3I+S2lhbmcsIEEuPC9hdXRob3I+PGF1dGhvcj5TY2h1bHR6LCBTLjwvYXV0aG9yPjxhdXRob3I+
RXBzdGVpbiwgSi4gQS48L2F1dGhvcj48YXV0aG9yPlRveWFtYSwgUi48L2F1dGhvcj48YXV0aG9y
PkRhd2lkLCBJLiBCLjwvYXV0aG9yPjwvYXV0aG9ycz48L2NvbnRyaWJ1dG9ycz48YXV0aC1hZGRy
ZXNzPkxhYm9yYXRvcnkgb2YgTW9sZWN1bGFyIEdlbmV0aWNzLCBOYXRpb25hbCBJbnN0aXR1dGUg
b2YgQ2hpbGQgSGVhbHRoIGFuZCBIdW1hbiBEZXZlbG9wbWVudCwgTmF0aW9uYWwgSW5zdGl0dXRl
cyBvZiBIZWFsdGgsIEJldGhlc2RhLCBNYXJ5bGFuZCAyMDg5MiwgVVNBLjwvYXV0aC1hZGRyZXNz
Pjx0aXRsZXM+PHRpdGxlPkEgZ2VuZSBleHByZXNzaW9uIHNjcmVlbiBpbiB6ZWJyYWZpc2ggZW1i
cnlvZ2VuZXNpczwvdGl0bGU+PHNlY29uZGFyeS10aXRsZT5HZW5vbWUgUmVzPC9zZWNvbmRhcnkt
dGl0bGU+PGFsdC10aXRsZT5HZW5vbWUgcmVzZWFyY2g8L2FsdC10aXRsZT48L3RpdGxlcz48cGVy
aW9kaWNhbD48ZnVsbC10aXRsZT5HZW5vbWUgUmVzPC9mdWxsLXRpdGxlPjxhYmJyLTE+R2Vub21l
IHJlc2VhcmNoPC9hYmJyLTE+PC9wZXJpb2RpY2FsPjxhbHQtcGVyaW9kaWNhbD48ZnVsbC10aXRs
ZT5HZW5vbWUgUmVzPC9mdWxsLXRpdGxlPjxhYmJyLTE+R2Vub21lIHJlc2VhcmNoPC9hYmJyLTE+
PC9hbHQtcGVyaW9kaWNhbD48cGFnZXM+MTk3OS04NzwvcGFnZXM+PHZvbHVtZT4xMTwvdm9sdW1l
PjxudW1iZXI+MTI8L251bWJlcj48a2V5d29yZHM+PGtleXdvcmQ+QW5pbWFsczwva2V5d29yZD48
a2V5d29yZD5CcmFpbi9tZXRhYm9saXNtL3BoeXNpb2xvZ3k8L2tleXdvcmQ+PGtleXdvcmQ+QnJh
aW4gQ2hlbWlzdHJ5L2dlbmV0aWNzPC9rZXl3b3JkPjxrZXl3b3JkPkNocm9tb3NvbWUgTWFwcGlu
Zy9tZXRob2RzPC9rZXl3b3JkPjxrZXl3b3JkPkNsb25pbmcsIE1vbGVjdWxhcjwva2V5d29yZD48
a2V5d29yZD5ETkEsIENvbXBsZW1lbnRhcnkvZ2VuZXRpY3M8L2tleXdvcmQ+PGtleXdvcmQ+RGF0
YWJhc2VzLCBHZW5ldGljPC9rZXl3b3JkPjxrZXl3b3JkPkVnZyBZb2xrL21ldGFib2xpc20vcGh5
c2lvbG9neTwva2V5d29yZD48a2V5d29yZD5FbWJyeW8sIE5vbm1hbW1hbGlhbi8qcGh5c2lvbG9n
eTwva2V5d29yZD48a2V5d29yZD5FbWJyeW9uaWMgRGV2ZWxvcG1lbnQ8L2tleXdvcmQ+PGtleXdv
cmQ+R2VuZSBFeHByZXNzaW9uIFByb2ZpbGluZy8qbWV0aG9kczwva2V5d29yZD48a2V5d29yZD5H
ZW5lIEV4cHJlc3Npb24gUmVndWxhdGlvbiwgRGV2ZWxvcG1lbnRhbC9nZW5ldGljczwva2V5d29y
ZD48a2V5d29yZD5HZW5lIExpYnJhcnk8L2tleXdvcmQ+PGtleXdvcmQ+R2lhbnQgQ2VsbHMvbWV0
YWJvbGlzbS9waHlzaW9sb2d5PC9rZXl3b3JkPjxrZXl3b3JkPkluIFNpdHUgSHlicmlkaXphdGlv
bi9tZXRob2RzPC9rZXl3b3JkPjxrZXl3b3JkPkludGVybmV0PC9rZXl3b3JkPjxrZXl3b3JkPlJh
ZGlhdGlvbiBIeWJyaWQgTWFwcGluZzwva2V5d29yZD48a2V5d29yZD5aZWJyYWZpc2gvKmVtYnJ5
b2xvZ3kvKmdlbmV0aWNzPC9rZXl3b3JkPjwva2V5d29yZHM+PGRhdGVzPjx5ZWFyPjIwMDE8L3ll
YXI+PHB1Yi1kYXRlcz48ZGF0ZT5EZWM8L2RhdGU+PC9wdWItZGF0ZXM+PC9kYXRlcz48aXNibj4x
MDg4LTkwNTEgKFByaW50KSYjeEQ7MTA4OC05MDUxIChMaW5raW5nKTwvaXNibj48YWNjZXNzaW9u
LW51bT4xMTczMTQ4NzwvYWNjZXNzaW9uLW51bT48dXJscz48cmVsYXRlZC11cmxzPjx1cmw+aHR0
cDovL3d3dy5uY2JpLm5sbS5uaWguZ292L3B1Ym1lZC8xMTczMTQ4NzwvdXJsPjwvcmVsYXRlZC11
cmxzPjwvdXJscz48ZWxlY3Ryb25pYy1yZXNvdXJjZS1udW0+MTAuMTEwMS9nci4yMDk2MDE8L2Vs
ZWN0cm9uaWMtcmVzb3VyY2UtbnVtPjwvcmVjb3JkPjwvQ2l0ZT48Q2l0ZT48QXV0aG9yPlRoaXNz
ZTwvQXV0aG9yPjxZZWFyPjIwMDU8L1llYXI+PFJlY051bT45Mzc2PC9SZWNOdW0+PHJlY29yZD48
cmVjLW51bWJlcj45Mzc2PC9yZWMtbnVtYmVyPjxmb3JlaWduLWtleXM+PGtleSBhcHA9IkVOIiBk
Yi1pZD0iMjJwNWZwc3g4OXN0OXBlOTl2NXhzMngxZDJkZXg1cnd0NTkwIiB0aW1lc3RhbXA9IjEz
OTA4MjQ5NDYiPjkzNzY8L2tleT48L2ZvcmVpZ24ta2V5cz48cmVmLXR5cGUgbmFtZT0iSm91cm5h
bCBBcnRpY2xlIj4xNzwvcmVmLXR5cGU+PGNvbnRyaWJ1dG9ycz48YXV0aG9ycz48YXV0aG9yPlRo
aXNzZSwgQi48L2F1dGhvcj48YXV0aG9yPlRoaXNzZSwgQy48L2F1dGhvcj48L2F1dGhvcnM+PC9j
b250cmlidXRvcnM+PGF1dGgtYWRkcmVzcz5JbnN0aXR1dCBkZSBHZW5ldGlxdWUgZXQgZGUgQmlv
bG9naWUgTW9sZWN1bGFpcmUgZXQgQ2VsbHVsYWlyZSwgVU1SIDcxMDQsIENOUlMvSU5TRVJNL1VM
UCwgMSBydWUgTGF1cmVudCBGcmllcywgQlAgMTAxNDIsIENVIGRlIFN0cmFzYm91cmcsIDY3NDA0
IElMTEtJUkNIIGNlZGV4LCBGcmFuY2UuPC9hdXRoLWFkZHJlc3M+PHRpdGxlcz48dGl0bGU+RnVu
Y3Rpb25zIGFuZCByZWd1bGF0aW9ucyBvZiBmaWJyb2JsYXN0IGdyb3d0aCBmYWN0b3Igc2lnbmFs
aW5nIGR1cmluZyBlbWJyeW9uaWMgZGV2ZWxvcG1lbnQ8L3RpdGxlPjxzZWNvbmRhcnktdGl0bGU+
RGV2IEJpb2w8L3NlY29uZGFyeS10aXRsZT48YWx0LXRpdGxlPkRldmVsb3BtZW50YWwgYmlvbG9n
eTwvYWx0LXRpdGxlPjwvdGl0bGVzPjxwZXJpb2RpY2FsPjxmdWxsLXRpdGxlPkRldiBCaW9sPC9m
dWxsLXRpdGxlPjwvcGVyaW9kaWNhbD48YWx0LXBlcmlvZGljYWw+PGZ1bGwtdGl0bGU+RGV2IEJp
b2w8L2Z1bGwtdGl0bGU+PGFiYnItMT5EZXZlbG9wbWVudGFsIGJpb2xvZ3k8L2FiYnItMT48L2Fs
dC1wZXJpb2RpY2FsPjxwYWdlcz4zOTAtNDAyPC9wYWdlcz48dm9sdW1lPjI4Nzwvdm9sdW1lPjxu
dW1iZXI+MjwvbnVtYmVyPjxrZXl3b3Jkcz48a2V5d29yZD5BbmltYWxzPC9rZXl3b3JkPjxrZXl3
b3JkPkJvZHkgUGF0dGVybmluZzwva2V5d29yZD48a2V5d29yZD4qRW1icnlvbmljIERldmVsb3Bt
ZW50PC9rZXl3b3JkPjxrZXl3b3JkPkZpYnJvYmxhc3QgR3Jvd3RoIEZhY3RvcnMvKnBoeXNpb2xv
Z3k8L2tleXdvcmQ+PGtleXdvcmQ+SGVwYXJpbi9hbmFsb2dzICZhbXA7IGRlcml2YXRpdmVzL3Bo
eXNpb2xvZ3k8L2tleXdvcmQ+PGtleXdvcmQ+SHVtYW5zPC9rZXl3b3JkPjxrZXl3b3JkPk1BUCBL
aW5hc2UgU2lnbmFsaW5nIFN5c3RlbS9waHlzaW9sb2d5PC9rZXl3b3JkPjxrZXl3b3JkPlByb3Rl
b2dseWNhbnMvcGh5c2lvbG9neTwva2V5d29yZD48a2V5d29yZD5SZWNlcHRvcnMsIEZpYnJvYmxh
c3QgR3Jvd3RoIEZhY3Rvci9waHlzaW9sb2d5PC9rZXl3b3JkPjxrZXl3b3JkPlNpZ25hbCBUcmFu
c2R1Y3Rpb248L2tleXdvcmQ+PC9rZXl3b3Jkcz48ZGF0ZXM+PHllYXI+MjAwNTwveWVhcj48cHVi
LWRhdGVzPjxkYXRlPk5vdiAxNTwvZGF0ZT48L3B1Yi1kYXRlcz48L2RhdGVzPjxpc2JuPjAwMTIt
MTYwNiAoUHJpbnQpJiN4RDswMDEyLTE2MDYgKExpbmtpbmcpPC9pc2JuPjxhY2Nlc3Npb24tbnVt
PjE2MjE2MjMyPC9hY2Nlc3Npb24tbnVtPjx1cmxzPjxyZWxhdGVkLXVybHM+PHVybD5odHRwOi8v
d3d3Lm5jYmkubmxtLm5paC5nb3YvcHVibWVkLzE2MjE2MjMyPC91cmw+PC9yZWxhdGVkLXVybHM+
PC91cmxzPjxlbGVjdHJvbmljLXJlc291cmNlLW51bT4xMC4xMDE2L2oueWRiaW8uMjAwNS4wOS4w
MTE8L2VsZWN0cm9uaWMtcmVzb3VyY2UtbnVtPjwvcmVjb3JkPjwvQ2l0ZT48Q2l0ZT48QXV0aG9y
PllhbWF1Y2hpPC9BdXRob3I+PFllYXI+MjAwOTwvWWVhcj48UmVjTnVtPjkzODI8L1JlY051bT48
cmVjb3JkPjxyZWMtbnVtYmVyPjkzODI8L3JlYy1udW1iZXI+PGZvcmVpZ24ta2V5cz48a2V5IGFw
cD0iRU4iIGRiLWlkPSIyMnA1ZnBzeDg5c3Q5cGU5OXY1eHMyeDFkMmRleDVyd3Q1OTAiIHRpbWVz
dGFtcD0iMTM5MDgzNjU4NiI+OTM4Mjwva2V5PjwvZm9yZWlnbi1rZXlzPjxyZWYtdHlwZSBuYW1l
PSJKb3VybmFsIEFydGljbGUiPjE3PC9yZWYtdHlwZT48Y29udHJpYnV0b3JzPjxhdXRob3JzPjxh
dXRob3I+WWFtYXVjaGksIEguPC9hdXRob3I+PGF1dGhvcj5NaXlha2F3YSwgTi48L2F1dGhvcj48
YXV0aG9yPk1peWFrZSwgQS48L2F1dGhvcj48YXV0aG9yPkl0b2gsIE4uPC9hdXRob3I+PC9hdXRo
b3JzPjwvY29udHJpYnV0b3JzPjxhdXRoLWFkZHJlc3M+RGVwYXJ0bWVudCBvZiBHZW5ldGljIEJp
b2NoZW1pc3RyeSwgS3lvdG8gVW5pdmVyc2l0eSBHcmFkdWF0ZSBTY2hvb2wgb2YgUGhhcm1hY2V1
dGljYWwgU2NpZW5jZXMsIFNha3lvLCBLeW90byA2MDYtODUwMSwgSmFwYW4uPC9hdXRoLWFkZHJl
c3M+PHRpdGxlcz48dGl0bGU+RmdmNCBpcyByZXF1aXJlZCBmb3IgbGVmdC1yaWdodCBwYXR0ZXJu
aW5nIG9mIHZpc2NlcmFsIG9yZ2FucyBpbiB6ZWJyYWZpc2g8L3RpdGxlPjxzZWNvbmRhcnktdGl0
bGU+RGV2IEJpb2w8L3NlY29uZGFyeS10aXRsZT48YWx0LXRpdGxlPkRldmVsb3BtZW50YWwgYmlv
bG9neTwvYWx0LXRpdGxlPjwvdGl0bGVzPjxwZXJpb2RpY2FsPjxmdWxsLXRpdGxlPkRldiBCaW9s
PC9mdWxsLXRpdGxlPjwvcGVyaW9kaWNhbD48YWx0LXBlcmlvZGljYWw+PGZ1bGwtdGl0bGU+RGV2
IEJpb2w8L2Z1bGwtdGl0bGU+PGFiYnItMT5EZXZlbG9wbWVudGFsIGJpb2xvZ3k8L2FiYnItMT48
L2FsdC1wZXJpb2RpY2FsPjxwYWdlcz4xNzctODU8L3BhZ2VzPjx2b2x1bWU+MzMyPC92b2x1bWU+
PG51bWJlcj4xPC9udW1iZXI+PGtleXdvcmRzPjxrZXl3b3JkPkFuaW1hbHM8L2tleXdvcmQ+PGtl
eXdvcmQ+KkJvZHkgUGF0dGVybmluZzwva2V5d29yZD48a2V5d29yZD5DaWxpYS9tZXRhYm9saXNt
PC9rZXl3b3JkPjxrZXl3b3JkPkVtYnJ5bywgTm9ubWFtbWFsaWFuL2N5dG9sb2d5L21ldGFib2xp
c208L2tleXdvcmQ+PGtleXdvcmQ+Rmlicm9ibGFzdCBHcm93dGggRmFjdG9ycy8qbWV0YWJvbGlz
bTwva2V5d29yZD48a2V5d29yZD5HZW5lIEV4cHJlc3Npb24gUmVndWxhdGlvbiwgRGV2ZWxvcG1l
bnRhbDwva2V5d29yZD48a2V5d29yZD5HZW5lIEtub2NrZG93biBUZWNobmlxdWVzPC9rZXl3b3Jk
PjxrZXl3b3JkPkhlYXJ0L2VtYnJ5b2xvZ3k8L2tleXdvcmQ+PGtleXdvcmQ+TGVmdC1SaWdodCBE
ZXRlcm1pbmF0aW9uIEZhY3RvcnM8L2tleXdvcmQ+PGtleXdvcmQ+TGl2ZXIvZW1icnlvbG9neS9t
ZXRhYm9saXNtPC9rZXl3b3JkPjxrZXl3b3JkPk1lc29kZXJtL21ldGFib2xpc208L2tleXdvcmQ+
PGtleXdvcmQ+Tm90b2Nob3JkL21ldGFib2xpc208L2tleXdvcmQ+PGtleXdvcmQ+UGFuY3JlYXMv
ZW1icnlvbG9neS9tZXRhYm9saXNtPC9rZXl3b3JkPjxrZXl3b3JkPlZpc2NlcmEvKmVtYnJ5b2xv
Z3kvbWV0YWJvbGlzbTwva2V5d29yZD48a2V5d29yZD5aZWJyYWZpc2gvKmVtYnJ5b2xvZ3kvZ2Vu
ZXRpY3M8L2tleXdvcmQ+PGtleXdvcmQ+WmVicmFmaXNoIFByb3RlaW5zLyptZXRhYm9saXNtPC9r
ZXl3b3JkPjwva2V5d29yZHM+PGRhdGVzPjx5ZWFyPjIwMDk8L3llYXI+PHB1Yi1kYXRlcz48ZGF0
ZT5BdWcgMTwvZGF0ZT48L3B1Yi1kYXRlcz48L2RhdGVzPjxpc2JuPjEwOTUtNTY0WCAoRWxlY3Ry
b25pYykmI3hEOzAwMTItMTYwNiAoTGlua2luZyk8L2lzYm4+PGFjY2Vzc2lvbi1udW0+MTk0ODE1
Mzg8L2FjY2Vzc2lvbi1udW0+PHVybHM+PHJlbGF0ZWQtdXJscz48dXJsPmh0dHA6Ly93d3cubmNi
aS5ubG0ubmloLmdvdi9wdWJtZWQvMTk0ODE1Mzg8L3VybD48L3JlbGF0ZWQtdXJscz48L3VybHM+
PGVsZWN0cm9uaWMtcmVzb3VyY2UtbnVtPjEwLjEwMTYvai55ZGJpby4yMDA5LjA1LjU2ODwvZWxl
Y3Ryb25pYy1yZXNvdXJjZS1udW0+PC9yZWNvcmQ+PC9DaXRlPjwvRW5kTm90ZT4A
</w:fldData>
        </w:fldChar>
      </w:r>
      <w:r w:rsidR="00AD49EB" w:rsidRPr="00E6172C">
        <w:rPr>
          <w:lang w:val="en-GB"/>
        </w:rPr>
        <w:instrText xml:space="preserve"> ADDIN EN.CITE </w:instrText>
      </w:r>
      <w:r w:rsidR="00AD49EB" w:rsidRPr="00E6172C">
        <w:rPr>
          <w:lang w:val="en-GB"/>
        </w:rPr>
        <w:fldChar w:fldCharType="begin">
          <w:fldData xml:space="preserve">PEVuZE5vdGU+PENpdGU+PEF1dGhvcj5LdWRvaDwvQXV0aG9yPjxZZWFyPjIwMDE8L1llYXI+PFJl
Y051bT45MzgwPC9SZWNOdW0+PERpc3BsYXlUZXh0PihLdWRvaCBldCBhbC4sIDIwMDE7IFRoaXNz
ZSBhbmQgVGhpc3NlLCAyMDA1OyBZYW1hdWNoaSBldCBhbC4sIDIwMDkpPC9EaXNwbGF5VGV4dD48
cmVjb3JkPjxyZWMtbnVtYmVyPjkzODA8L3JlYy1udW1iZXI+PGZvcmVpZ24ta2V5cz48a2V5IGFw
cD0iRU4iIGRiLWlkPSIyMnA1ZnBzeDg5c3Q5cGU5OXY1eHMyeDFkMmRleDVyd3Q1OTAiIHRpbWVz
dGFtcD0iMTM5MDgzNTIyOSI+OTM4MDwva2V5PjwvZm9yZWlnbi1rZXlzPjxyZWYtdHlwZSBuYW1l
PSJKb3VybmFsIEFydGljbGUiPjE3PC9yZWYtdHlwZT48Y29udHJpYnV0b3JzPjxhdXRob3JzPjxh
dXRob3I+S3Vkb2gsIFQuPC9hdXRob3I+PGF1dGhvcj5Uc2FuZywgTS48L2F1dGhvcj48YXV0aG9y
Pkh1a3JpZWRlLCBOLiBBLjwvYXV0aG9yPjxhdXRob3I+Q2hlbiwgWC48L2F1dGhvcj48YXV0aG9y
PkRlZGVraWFuLCBNLjwvYXV0aG9yPjxhdXRob3I+Q2xhcmtlLCBDLiBKLjwvYXV0aG9yPjxhdXRo
b3I+S2lhbmcsIEEuPC9hdXRob3I+PGF1dGhvcj5TY2h1bHR6LCBTLjwvYXV0aG9yPjxhdXRob3I+
RXBzdGVpbiwgSi4gQS48L2F1dGhvcj48YXV0aG9yPlRveWFtYSwgUi48L2F1dGhvcj48YXV0aG9y
PkRhd2lkLCBJLiBCLjwvYXV0aG9yPjwvYXV0aG9ycz48L2NvbnRyaWJ1dG9ycz48YXV0aC1hZGRy
ZXNzPkxhYm9yYXRvcnkgb2YgTW9sZWN1bGFyIEdlbmV0aWNzLCBOYXRpb25hbCBJbnN0aXR1dGUg
b2YgQ2hpbGQgSGVhbHRoIGFuZCBIdW1hbiBEZXZlbG9wbWVudCwgTmF0aW9uYWwgSW5zdGl0dXRl
cyBvZiBIZWFsdGgsIEJldGhlc2RhLCBNYXJ5bGFuZCAyMDg5MiwgVVNBLjwvYXV0aC1hZGRyZXNz
Pjx0aXRsZXM+PHRpdGxlPkEgZ2VuZSBleHByZXNzaW9uIHNjcmVlbiBpbiB6ZWJyYWZpc2ggZW1i
cnlvZ2VuZXNpczwvdGl0bGU+PHNlY29uZGFyeS10aXRsZT5HZW5vbWUgUmVzPC9zZWNvbmRhcnkt
dGl0bGU+PGFsdC10aXRsZT5HZW5vbWUgcmVzZWFyY2g8L2FsdC10aXRsZT48L3RpdGxlcz48cGVy
aW9kaWNhbD48ZnVsbC10aXRsZT5HZW5vbWUgUmVzPC9mdWxsLXRpdGxlPjxhYmJyLTE+R2Vub21l
IHJlc2VhcmNoPC9hYmJyLTE+PC9wZXJpb2RpY2FsPjxhbHQtcGVyaW9kaWNhbD48ZnVsbC10aXRs
ZT5HZW5vbWUgUmVzPC9mdWxsLXRpdGxlPjxhYmJyLTE+R2Vub21lIHJlc2VhcmNoPC9hYmJyLTE+
PC9hbHQtcGVyaW9kaWNhbD48cGFnZXM+MTk3OS04NzwvcGFnZXM+PHZvbHVtZT4xMTwvdm9sdW1l
PjxudW1iZXI+MTI8L251bWJlcj48a2V5d29yZHM+PGtleXdvcmQ+QW5pbWFsczwva2V5d29yZD48
a2V5d29yZD5CcmFpbi9tZXRhYm9saXNtL3BoeXNpb2xvZ3k8L2tleXdvcmQ+PGtleXdvcmQ+QnJh
aW4gQ2hlbWlzdHJ5L2dlbmV0aWNzPC9rZXl3b3JkPjxrZXl3b3JkPkNocm9tb3NvbWUgTWFwcGlu
Zy9tZXRob2RzPC9rZXl3b3JkPjxrZXl3b3JkPkNsb25pbmcsIE1vbGVjdWxhcjwva2V5d29yZD48
a2V5d29yZD5ETkEsIENvbXBsZW1lbnRhcnkvZ2VuZXRpY3M8L2tleXdvcmQ+PGtleXdvcmQ+RGF0
YWJhc2VzLCBHZW5ldGljPC9rZXl3b3JkPjxrZXl3b3JkPkVnZyBZb2xrL21ldGFib2xpc20vcGh5
c2lvbG9neTwva2V5d29yZD48a2V5d29yZD5FbWJyeW8sIE5vbm1hbW1hbGlhbi8qcGh5c2lvbG9n
eTwva2V5d29yZD48a2V5d29yZD5FbWJyeW9uaWMgRGV2ZWxvcG1lbnQ8L2tleXdvcmQ+PGtleXdv
cmQ+R2VuZSBFeHByZXNzaW9uIFByb2ZpbGluZy8qbWV0aG9kczwva2V5d29yZD48a2V5d29yZD5H
ZW5lIEV4cHJlc3Npb24gUmVndWxhdGlvbiwgRGV2ZWxvcG1lbnRhbC9nZW5ldGljczwva2V5d29y
ZD48a2V5d29yZD5HZW5lIExpYnJhcnk8L2tleXdvcmQ+PGtleXdvcmQ+R2lhbnQgQ2VsbHMvbWV0
YWJvbGlzbS9waHlzaW9sb2d5PC9rZXl3b3JkPjxrZXl3b3JkPkluIFNpdHUgSHlicmlkaXphdGlv
bi9tZXRob2RzPC9rZXl3b3JkPjxrZXl3b3JkPkludGVybmV0PC9rZXl3b3JkPjxrZXl3b3JkPlJh
ZGlhdGlvbiBIeWJyaWQgTWFwcGluZzwva2V5d29yZD48a2V5d29yZD5aZWJyYWZpc2gvKmVtYnJ5
b2xvZ3kvKmdlbmV0aWNzPC9rZXl3b3JkPjwva2V5d29yZHM+PGRhdGVzPjx5ZWFyPjIwMDE8L3ll
YXI+PHB1Yi1kYXRlcz48ZGF0ZT5EZWM8L2RhdGU+PC9wdWItZGF0ZXM+PC9kYXRlcz48aXNibj4x
MDg4LTkwNTEgKFByaW50KSYjeEQ7MTA4OC05MDUxIChMaW5raW5nKTwvaXNibj48YWNjZXNzaW9u
LW51bT4xMTczMTQ4NzwvYWNjZXNzaW9uLW51bT48dXJscz48cmVsYXRlZC11cmxzPjx1cmw+aHR0
cDovL3d3dy5uY2JpLm5sbS5uaWguZ292L3B1Ym1lZC8xMTczMTQ4NzwvdXJsPjwvcmVsYXRlZC11
cmxzPjwvdXJscz48ZWxlY3Ryb25pYy1yZXNvdXJjZS1udW0+MTAuMTEwMS9nci4yMDk2MDE8L2Vs
ZWN0cm9uaWMtcmVzb3VyY2UtbnVtPjwvcmVjb3JkPjwvQ2l0ZT48Q2l0ZT48QXV0aG9yPlRoaXNz
ZTwvQXV0aG9yPjxZZWFyPjIwMDU8L1llYXI+PFJlY051bT45Mzc2PC9SZWNOdW0+PHJlY29yZD48
cmVjLW51bWJlcj45Mzc2PC9yZWMtbnVtYmVyPjxmb3JlaWduLWtleXM+PGtleSBhcHA9IkVOIiBk
Yi1pZD0iMjJwNWZwc3g4OXN0OXBlOTl2NXhzMngxZDJkZXg1cnd0NTkwIiB0aW1lc3RhbXA9IjEz
OTA4MjQ5NDYiPjkzNzY8L2tleT48L2ZvcmVpZ24ta2V5cz48cmVmLXR5cGUgbmFtZT0iSm91cm5h
bCBBcnRpY2xlIj4xNzwvcmVmLXR5cGU+PGNvbnRyaWJ1dG9ycz48YXV0aG9ycz48YXV0aG9yPlRo
aXNzZSwgQi48L2F1dGhvcj48YXV0aG9yPlRoaXNzZSwgQy48L2F1dGhvcj48L2F1dGhvcnM+PC9j
b250cmlidXRvcnM+PGF1dGgtYWRkcmVzcz5JbnN0aXR1dCBkZSBHZW5ldGlxdWUgZXQgZGUgQmlv
bG9naWUgTW9sZWN1bGFpcmUgZXQgQ2VsbHVsYWlyZSwgVU1SIDcxMDQsIENOUlMvSU5TRVJNL1VM
UCwgMSBydWUgTGF1cmVudCBGcmllcywgQlAgMTAxNDIsIENVIGRlIFN0cmFzYm91cmcsIDY3NDA0
IElMTEtJUkNIIGNlZGV4LCBGcmFuY2UuPC9hdXRoLWFkZHJlc3M+PHRpdGxlcz48dGl0bGU+RnVu
Y3Rpb25zIGFuZCByZWd1bGF0aW9ucyBvZiBmaWJyb2JsYXN0IGdyb3d0aCBmYWN0b3Igc2lnbmFs
aW5nIGR1cmluZyBlbWJyeW9uaWMgZGV2ZWxvcG1lbnQ8L3RpdGxlPjxzZWNvbmRhcnktdGl0bGU+
RGV2IEJpb2w8L3NlY29uZGFyeS10aXRsZT48YWx0LXRpdGxlPkRldmVsb3BtZW50YWwgYmlvbG9n
eTwvYWx0LXRpdGxlPjwvdGl0bGVzPjxwZXJpb2RpY2FsPjxmdWxsLXRpdGxlPkRldiBCaW9sPC9m
dWxsLXRpdGxlPjwvcGVyaW9kaWNhbD48YWx0LXBlcmlvZGljYWw+PGZ1bGwtdGl0bGU+RGV2IEJp
b2w8L2Z1bGwtdGl0bGU+PGFiYnItMT5EZXZlbG9wbWVudGFsIGJpb2xvZ3k8L2FiYnItMT48L2Fs
dC1wZXJpb2RpY2FsPjxwYWdlcz4zOTAtNDAyPC9wYWdlcz48dm9sdW1lPjI4Nzwvdm9sdW1lPjxu
dW1iZXI+MjwvbnVtYmVyPjxrZXl3b3Jkcz48a2V5d29yZD5BbmltYWxzPC9rZXl3b3JkPjxrZXl3
b3JkPkJvZHkgUGF0dGVybmluZzwva2V5d29yZD48a2V5d29yZD4qRW1icnlvbmljIERldmVsb3Bt
ZW50PC9rZXl3b3JkPjxrZXl3b3JkPkZpYnJvYmxhc3QgR3Jvd3RoIEZhY3RvcnMvKnBoeXNpb2xv
Z3k8L2tleXdvcmQ+PGtleXdvcmQ+SGVwYXJpbi9hbmFsb2dzICZhbXA7IGRlcml2YXRpdmVzL3Bo
eXNpb2xvZ3k8L2tleXdvcmQ+PGtleXdvcmQ+SHVtYW5zPC9rZXl3b3JkPjxrZXl3b3JkPk1BUCBL
aW5hc2UgU2lnbmFsaW5nIFN5c3RlbS9waHlzaW9sb2d5PC9rZXl3b3JkPjxrZXl3b3JkPlByb3Rl
b2dseWNhbnMvcGh5c2lvbG9neTwva2V5d29yZD48a2V5d29yZD5SZWNlcHRvcnMsIEZpYnJvYmxh
c3QgR3Jvd3RoIEZhY3Rvci9waHlzaW9sb2d5PC9rZXl3b3JkPjxrZXl3b3JkPlNpZ25hbCBUcmFu
c2R1Y3Rpb248L2tleXdvcmQ+PC9rZXl3b3Jkcz48ZGF0ZXM+PHllYXI+MjAwNTwveWVhcj48cHVi
LWRhdGVzPjxkYXRlPk5vdiAxNTwvZGF0ZT48L3B1Yi1kYXRlcz48L2RhdGVzPjxpc2JuPjAwMTIt
MTYwNiAoUHJpbnQpJiN4RDswMDEyLTE2MDYgKExpbmtpbmcpPC9pc2JuPjxhY2Nlc3Npb24tbnVt
PjE2MjE2MjMyPC9hY2Nlc3Npb24tbnVtPjx1cmxzPjxyZWxhdGVkLXVybHM+PHVybD5odHRwOi8v
d3d3Lm5jYmkubmxtLm5paC5nb3YvcHVibWVkLzE2MjE2MjMyPC91cmw+PC9yZWxhdGVkLXVybHM+
PC91cmxzPjxlbGVjdHJvbmljLXJlc291cmNlLW51bT4xMC4xMDE2L2oueWRiaW8uMjAwNS4wOS4w
MTE8L2VsZWN0cm9uaWMtcmVzb3VyY2UtbnVtPjwvcmVjb3JkPjwvQ2l0ZT48Q2l0ZT48QXV0aG9y
PllhbWF1Y2hpPC9BdXRob3I+PFllYXI+MjAwOTwvWWVhcj48UmVjTnVtPjkzODI8L1JlY051bT48
cmVjb3JkPjxyZWMtbnVtYmVyPjkzODI8L3JlYy1udW1iZXI+PGZvcmVpZ24ta2V5cz48a2V5IGFw
cD0iRU4iIGRiLWlkPSIyMnA1ZnBzeDg5c3Q5cGU5OXY1eHMyeDFkMmRleDVyd3Q1OTAiIHRpbWVz
dGFtcD0iMTM5MDgzNjU4NiI+OTM4Mjwva2V5PjwvZm9yZWlnbi1rZXlzPjxyZWYtdHlwZSBuYW1l
PSJKb3VybmFsIEFydGljbGUiPjE3PC9yZWYtdHlwZT48Y29udHJpYnV0b3JzPjxhdXRob3JzPjxh
dXRob3I+WWFtYXVjaGksIEguPC9hdXRob3I+PGF1dGhvcj5NaXlha2F3YSwgTi48L2F1dGhvcj48
YXV0aG9yPk1peWFrZSwgQS48L2F1dGhvcj48YXV0aG9yPkl0b2gsIE4uPC9hdXRob3I+PC9hdXRo
b3JzPjwvY29udHJpYnV0b3JzPjxhdXRoLWFkZHJlc3M+RGVwYXJ0bWVudCBvZiBHZW5ldGljIEJp
b2NoZW1pc3RyeSwgS3lvdG8gVW5pdmVyc2l0eSBHcmFkdWF0ZSBTY2hvb2wgb2YgUGhhcm1hY2V1
dGljYWwgU2NpZW5jZXMsIFNha3lvLCBLeW90byA2MDYtODUwMSwgSmFwYW4uPC9hdXRoLWFkZHJl
c3M+PHRpdGxlcz48dGl0bGU+RmdmNCBpcyByZXF1aXJlZCBmb3IgbGVmdC1yaWdodCBwYXR0ZXJu
aW5nIG9mIHZpc2NlcmFsIG9yZ2FucyBpbiB6ZWJyYWZpc2g8L3RpdGxlPjxzZWNvbmRhcnktdGl0
bGU+RGV2IEJpb2w8L3NlY29uZGFyeS10aXRsZT48YWx0LXRpdGxlPkRldmVsb3BtZW50YWwgYmlv
bG9neTwvYWx0LXRpdGxlPjwvdGl0bGVzPjxwZXJpb2RpY2FsPjxmdWxsLXRpdGxlPkRldiBCaW9s
PC9mdWxsLXRpdGxlPjwvcGVyaW9kaWNhbD48YWx0LXBlcmlvZGljYWw+PGZ1bGwtdGl0bGU+RGV2
IEJpb2w8L2Z1bGwtdGl0bGU+PGFiYnItMT5EZXZlbG9wbWVudGFsIGJpb2xvZ3k8L2FiYnItMT48
L2FsdC1wZXJpb2RpY2FsPjxwYWdlcz4xNzctODU8L3BhZ2VzPjx2b2x1bWU+MzMyPC92b2x1bWU+
PG51bWJlcj4xPC9udW1iZXI+PGtleXdvcmRzPjxrZXl3b3JkPkFuaW1hbHM8L2tleXdvcmQ+PGtl
eXdvcmQ+KkJvZHkgUGF0dGVybmluZzwva2V5d29yZD48a2V5d29yZD5DaWxpYS9tZXRhYm9saXNt
PC9rZXl3b3JkPjxrZXl3b3JkPkVtYnJ5bywgTm9ubWFtbWFsaWFuL2N5dG9sb2d5L21ldGFib2xp
c208L2tleXdvcmQ+PGtleXdvcmQ+Rmlicm9ibGFzdCBHcm93dGggRmFjdG9ycy8qbWV0YWJvbGlz
bTwva2V5d29yZD48a2V5d29yZD5HZW5lIEV4cHJlc3Npb24gUmVndWxhdGlvbiwgRGV2ZWxvcG1l
bnRhbDwva2V5d29yZD48a2V5d29yZD5HZW5lIEtub2NrZG93biBUZWNobmlxdWVzPC9rZXl3b3Jk
PjxrZXl3b3JkPkhlYXJ0L2VtYnJ5b2xvZ3k8L2tleXdvcmQ+PGtleXdvcmQ+TGVmdC1SaWdodCBE
ZXRlcm1pbmF0aW9uIEZhY3RvcnM8L2tleXdvcmQ+PGtleXdvcmQ+TGl2ZXIvZW1icnlvbG9neS9t
ZXRhYm9saXNtPC9rZXl3b3JkPjxrZXl3b3JkPk1lc29kZXJtL21ldGFib2xpc208L2tleXdvcmQ+
PGtleXdvcmQ+Tm90b2Nob3JkL21ldGFib2xpc208L2tleXdvcmQ+PGtleXdvcmQ+UGFuY3JlYXMv
ZW1icnlvbG9neS9tZXRhYm9saXNtPC9rZXl3b3JkPjxrZXl3b3JkPlZpc2NlcmEvKmVtYnJ5b2xv
Z3kvbWV0YWJvbGlzbTwva2V5d29yZD48a2V5d29yZD5aZWJyYWZpc2gvKmVtYnJ5b2xvZ3kvZ2Vu
ZXRpY3M8L2tleXdvcmQ+PGtleXdvcmQ+WmVicmFmaXNoIFByb3RlaW5zLyptZXRhYm9saXNtPC9r
ZXl3b3JkPjwva2V5d29yZHM+PGRhdGVzPjx5ZWFyPjIwMDk8L3llYXI+PHB1Yi1kYXRlcz48ZGF0
ZT5BdWcgMTwvZGF0ZT48L3B1Yi1kYXRlcz48L2RhdGVzPjxpc2JuPjEwOTUtNTY0WCAoRWxlY3Ry
b25pYykmI3hEOzAwMTItMTYwNiAoTGlua2luZyk8L2lzYm4+PGFjY2Vzc2lvbi1udW0+MTk0ODE1
Mzg8L2FjY2Vzc2lvbi1udW0+PHVybHM+PHJlbGF0ZWQtdXJscz48dXJsPmh0dHA6Ly93d3cubmNi
aS5ubG0ubmloLmdvdi9wdWJtZWQvMTk0ODE1Mzg8L3VybD48L3JlbGF0ZWQtdXJscz48L3VybHM+
PGVsZWN0cm9uaWMtcmVzb3VyY2UtbnVtPjEwLjEwMTYvai55ZGJpby4yMDA5LjA1LjU2ODwvZWxl
Y3Ryb25pYy1yZXNvdXJjZS1udW0+PC9yZWNvcmQ+PC9DaXRlPjwvRW5kTm90ZT4A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8A5F0C" w:rsidRPr="00E6172C">
        <w:rPr>
          <w:lang w:val="en-GB"/>
        </w:rPr>
      </w:r>
      <w:r w:rsidR="008A5F0C" w:rsidRPr="00E6172C">
        <w:rPr>
          <w:lang w:val="en-GB"/>
        </w:rPr>
        <w:fldChar w:fldCharType="separate"/>
      </w:r>
      <w:r w:rsidR="008A5F0C" w:rsidRPr="00E6172C">
        <w:rPr>
          <w:noProof/>
          <w:lang w:val="en-GB"/>
        </w:rPr>
        <w:t>(Kudoh et al., 2001; Thisse and Thisse, 2005; Yamauchi et al., 2009)</w:t>
      </w:r>
      <w:r w:rsidR="008A5F0C" w:rsidRPr="00E6172C">
        <w:rPr>
          <w:lang w:val="en-GB"/>
        </w:rPr>
        <w:fldChar w:fldCharType="end"/>
      </w:r>
      <w:r w:rsidRPr="00E6172C">
        <w:rPr>
          <w:lang w:val="en-GB"/>
        </w:rPr>
        <w:t xml:space="preserve">. </w:t>
      </w:r>
      <w:r w:rsidR="008A5F0C" w:rsidRPr="00E6172C">
        <w:rPr>
          <w:lang w:val="en-GB"/>
        </w:rPr>
        <w:t xml:space="preserve"> </w:t>
      </w:r>
      <w:r w:rsidRPr="00E6172C" w:rsidDel="005F661C">
        <w:rPr>
          <w:lang w:val="en-GB"/>
        </w:rPr>
        <w:t>T</w:t>
      </w:r>
      <w:r w:rsidRPr="00E6172C">
        <w:rPr>
          <w:lang w:val="en-GB"/>
        </w:rPr>
        <w:t>he temporal and spatial expression of</w:t>
      </w:r>
      <w:r w:rsidR="00861BE8" w:rsidRPr="00E6172C">
        <w:rPr>
          <w:lang w:val="en-GB"/>
        </w:rPr>
        <w:t xml:space="preserve"> </w:t>
      </w:r>
      <w:r w:rsidR="00381E8C" w:rsidRPr="00E6172C">
        <w:rPr>
          <w:i/>
          <w:lang w:val="en-GB"/>
        </w:rPr>
        <w:t>fgf3</w:t>
      </w:r>
      <w:r w:rsidR="00381E8C" w:rsidRPr="00E6172C">
        <w:rPr>
          <w:lang w:val="en-GB"/>
        </w:rPr>
        <w:t xml:space="preserve">, </w:t>
      </w:r>
      <w:r w:rsidRPr="00E6172C">
        <w:rPr>
          <w:i/>
          <w:lang w:val="en-GB"/>
        </w:rPr>
        <w:t>fgf4</w:t>
      </w:r>
      <w:r w:rsidRPr="00E6172C">
        <w:rPr>
          <w:lang w:val="en-GB"/>
        </w:rPr>
        <w:t xml:space="preserve">, </w:t>
      </w:r>
      <w:r w:rsidRPr="00E6172C">
        <w:rPr>
          <w:i/>
          <w:lang w:val="en-GB"/>
        </w:rPr>
        <w:t>fgf6a</w:t>
      </w:r>
      <w:r w:rsidRPr="00E6172C">
        <w:rPr>
          <w:lang w:val="en-GB"/>
        </w:rPr>
        <w:t xml:space="preserve"> and </w:t>
      </w:r>
      <w:r w:rsidRPr="00E6172C">
        <w:rPr>
          <w:i/>
          <w:lang w:val="en-GB"/>
        </w:rPr>
        <w:t>fgf8a</w:t>
      </w:r>
      <w:r w:rsidRPr="00E6172C">
        <w:rPr>
          <w:lang w:val="en-GB"/>
        </w:rPr>
        <w:t xml:space="preserve"> during gastrulation and early </w:t>
      </w:r>
      <w:r w:rsidRPr="00E6172C">
        <w:rPr>
          <w:lang w:val="en-GB"/>
        </w:rPr>
        <w:lastRenderedPageBreak/>
        <w:t xml:space="preserve">somitogenesis make them excellent candidates for </w:t>
      </w:r>
      <w:r w:rsidR="003A6983" w:rsidRPr="00E6172C">
        <w:rPr>
          <w:lang w:val="en-GB"/>
        </w:rPr>
        <w:t xml:space="preserve">Fgf </w:t>
      </w:r>
      <w:r w:rsidRPr="00E6172C">
        <w:rPr>
          <w:lang w:val="en-GB"/>
        </w:rPr>
        <w:t xml:space="preserve">regulators of </w:t>
      </w:r>
      <w:r w:rsidRPr="00E6172C">
        <w:rPr>
          <w:i/>
          <w:lang w:val="en-GB"/>
        </w:rPr>
        <w:t xml:space="preserve">myf5 </w:t>
      </w:r>
      <w:r w:rsidRPr="00E6172C">
        <w:rPr>
          <w:lang w:val="en-GB"/>
        </w:rPr>
        <w:t xml:space="preserve">and </w:t>
      </w:r>
      <w:proofErr w:type="spellStart"/>
      <w:r w:rsidRPr="00E6172C">
        <w:rPr>
          <w:i/>
          <w:lang w:val="en-GB"/>
        </w:rPr>
        <w:t>myod</w:t>
      </w:r>
      <w:proofErr w:type="spellEnd"/>
      <w:r w:rsidRPr="00E6172C">
        <w:rPr>
          <w:lang w:val="en-GB"/>
        </w:rPr>
        <w:t>.</w:t>
      </w:r>
    </w:p>
    <w:p w14:paraId="48445F48" w14:textId="14A1456F" w:rsidR="008314B0" w:rsidRPr="00E6172C" w:rsidRDefault="00C715CA" w:rsidP="00462DFA">
      <w:pPr>
        <w:widowControl w:val="0"/>
        <w:autoSpaceDE w:val="0"/>
        <w:autoSpaceDN w:val="0"/>
        <w:adjustRightInd w:val="0"/>
        <w:spacing w:after="120" w:line="360" w:lineRule="auto"/>
        <w:jc w:val="both"/>
        <w:rPr>
          <w:color w:val="FF0000"/>
          <w:lang w:val="en-GB"/>
        </w:rPr>
      </w:pPr>
      <w:r w:rsidRPr="00E6172C">
        <w:rPr>
          <w:lang w:val="en-GB"/>
        </w:rPr>
        <w:t>To evaluate the rol</w:t>
      </w:r>
      <w:r w:rsidR="007D2BE6" w:rsidRPr="00E6172C">
        <w:rPr>
          <w:lang w:val="en-GB"/>
        </w:rPr>
        <w:t xml:space="preserve">e of Fgfs </w:t>
      </w:r>
      <w:r w:rsidRPr="00E6172C">
        <w:rPr>
          <w:lang w:val="en-GB"/>
        </w:rPr>
        <w:t xml:space="preserve">in </w:t>
      </w:r>
      <w:r w:rsidRPr="00E6172C">
        <w:rPr>
          <w:i/>
          <w:lang w:val="en-GB"/>
        </w:rPr>
        <w:t xml:space="preserve">myf5 </w:t>
      </w:r>
      <w:r w:rsidRPr="00E6172C">
        <w:rPr>
          <w:lang w:val="en-GB"/>
        </w:rPr>
        <w:t xml:space="preserve">and </w:t>
      </w:r>
      <w:proofErr w:type="spellStart"/>
      <w:r w:rsidRPr="00E6172C">
        <w:rPr>
          <w:i/>
          <w:lang w:val="en-GB"/>
        </w:rPr>
        <w:t>myod</w:t>
      </w:r>
      <w:proofErr w:type="spellEnd"/>
      <w:r w:rsidRPr="00E6172C">
        <w:rPr>
          <w:i/>
          <w:lang w:val="en-GB"/>
        </w:rPr>
        <w:t xml:space="preserve"> </w:t>
      </w:r>
      <w:r w:rsidRPr="00E6172C">
        <w:rPr>
          <w:lang w:val="en-GB"/>
        </w:rPr>
        <w:t xml:space="preserve">expression, each </w:t>
      </w:r>
      <w:r w:rsidR="00B324AD" w:rsidRPr="00E6172C">
        <w:rPr>
          <w:lang w:val="en-GB"/>
        </w:rPr>
        <w:t xml:space="preserve">Fgf </w:t>
      </w:r>
      <w:r w:rsidRPr="00E6172C">
        <w:rPr>
          <w:lang w:val="en-GB"/>
        </w:rPr>
        <w:t xml:space="preserve">was knocked down with </w:t>
      </w:r>
      <w:r w:rsidR="00C878EE" w:rsidRPr="00E6172C">
        <w:rPr>
          <w:lang w:val="en-GB"/>
        </w:rPr>
        <w:t xml:space="preserve">previously validated </w:t>
      </w:r>
      <w:r w:rsidRPr="00E6172C">
        <w:rPr>
          <w:lang w:val="en-GB"/>
        </w:rPr>
        <w:t>antisense morpholino oligonucleotides</w:t>
      </w:r>
      <w:r w:rsidR="00EC6DDC" w:rsidRPr="00E6172C">
        <w:rPr>
          <w:lang w:val="en-GB"/>
        </w:rPr>
        <w:t xml:space="preserve"> (MOs)</w:t>
      </w:r>
      <w:r w:rsidRPr="00E6172C">
        <w:rPr>
          <w:lang w:val="en-GB"/>
        </w:rPr>
        <w:t xml:space="preserve"> in wild type embryos (Fig</w:t>
      </w:r>
      <w:r w:rsidR="008A5F0C" w:rsidRPr="00E6172C">
        <w:rPr>
          <w:lang w:val="en-GB"/>
        </w:rPr>
        <w:t xml:space="preserve">. </w:t>
      </w:r>
      <w:r w:rsidR="00246C95" w:rsidRPr="00E6172C">
        <w:rPr>
          <w:lang w:val="en-GB"/>
        </w:rPr>
        <w:t>S3</w:t>
      </w:r>
      <w:r w:rsidR="008A5F0C" w:rsidRPr="00E6172C">
        <w:rPr>
          <w:lang w:val="en-GB"/>
        </w:rPr>
        <w:t>B</w:t>
      </w:r>
      <w:r w:rsidRPr="00E6172C">
        <w:rPr>
          <w:lang w:val="en-GB"/>
        </w:rPr>
        <w:t xml:space="preserve">). </w:t>
      </w:r>
      <w:r w:rsidR="003D1D6D" w:rsidRPr="00E6172C">
        <w:rPr>
          <w:lang w:val="en-GB"/>
        </w:rPr>
        <w:t xml:space="preserve"> </w:t>
      </w:r>
      <w:r w:rsidR="00F81029" w:rsidRPr="00E6172C">
        <w:rPr>
          <w:lang w:val="en-GB"/>
        </w:rPr>
        <w:t xml:space="preserve">At 80% epiboly, there </w:t>
      </w:r>
      <w:r w:rsidRPr="00E6172C">
        <w:rPr>
          <w:lang w:val="en-GB"/>
        </w:rPr>
        <w:t xml:space="preserve">was </w:t>
      </w:r>
      <w:r w:rsidR="00B324AD" w:rsidRPr="00E6172C">
        <w:rPr>
          <w:lang w:val="en-GB"/>
        </w:rPr>
        <w:t xml:space="preserve">little or no </w:t>
      </w:r>
      <w:r w:rsidRPr="00E6172C">
        <w:rPr>
          <w:lang w:val="en-GB"/>
        </w:rPr>
        <w:t xml:space="preserve">decrease of </w:t>
      </w:r>
      <w:r w:rsidRPr="00E6172C">
        <w:rPr>
          <w:i/>
          <w:lang w:val="en-GB"/>
        </w:rPr>
        <w:t xml:space="preserve">myf5 </w:t>
      </w:r>
      <w:r w:rsidR="00861BE8" w:rsidRPr="00E6172C">
        <w:rPr>
          <w:lang w:val="en-GB"/>
        </w:rPr>
        <w:t xml:space="preserve">or </w:t>
      </w:r>
      <w:proofErr w:type="spellStart"/>
      <w:r w:rsidRPr="00E6172C">
        <w:rPr>
          <w:i/>
          <w:lang w:val="en-GB"/>
        </w:rPr>
        <w:t>myod</w:t>
      </w:r>
      <w:proofErr w:type="spellEnd"/>
      <w:r w:rsidRPr="00E6172C">
        <w:rPr>
          <w:lang w:val="en-GB"/>
        </w:rPr>
        <w:t xml:space="preserve"> </w:t>
      </w:r>
      <w:r w:rsidR="0071407F" w:rsidRPr="00E6172C">
        <w:rPr>
          <w:lang w:val="en-GB"/>
        </w:rPr>
        <w:t xml:space="preserve">mRNA </w:t>
      </w:r>
      <w:r w:rsidRPr="00E6172C">
        <w:rPr>
          <w:lang w:val="en-GB"/>
        </w:rPr>
        <w:t xml:space="preserve">in </w:t>
      </w:r>
      <w:r w:rsidR="00861BE8" w:rsidRPr="00E6172C">
        <w:rPr>
          <w:lang w:val="en-GB"/>
        </w:rPr>
        <w:t xml:space="preserve">individual </w:t>
      </w:r>
      <w:proofErr w:type="spellStart"/>
      <w:r w:rsidRPr="00E6172C">
        <w:rPr>
          <w:i/>
          <w:lang w:val="en-GB"/>
        </w:rPr>
        <w:t>fgf</w:t>
      </w:r>
      <w:proofErr w:type="spellEnd"/>
      <w:r w:rsidRPr="00E6172C">
        <w:rPr>
          <w:i/>
          <w:lang w:val="en-GB"/>
        </w:rPr>
        <w:t xml:space="preserve"> </w:t>
      </w:r>
      <w:r w:rsidRPr="00E6172C">
        <w:rPr>
          <w:lang w:val="en-GB"/>
        </w:rPr>
        <w:t>morphants</w:t>
      </w:r>
      <w:r w:rsidR="003D1D6D" w:rsidRPr="00E6172C">
        <w:rPr>
          <w:lang w:val="en-GB"/>
        </w:rPr>
        <w:t xml:space="preserve"> or</w:t>
      </w:r>
      <w:r w:rsidR="004401F3" w:rsidRPr="00E6172C">
        <w:rPr>
          <w:lang w:val="en-GB"/>
        </w:rPr>
        <w:t xml:space="preserve"> </w:t>
      </w:r>
      <w:r w:rsidR="004401F3" w:rsidRPr="00E6172C">
        <w:rPr>
          <w:i/>
          <w:lang w:val="en-GB"/>
        </w:rPr>
        <w:t>fgf8a</w:t>
      </w:r>
      <w:r w:rsidR="004401F3" w:rsidRPr="00E6172C">
        <w:rPr>
          <w:lang w:val="en-GB"/>
        </w:rPr>
        <w:t xml:space="preserve"> mutant embryos</w:t>
      </w:r>
      <w:r w:rsidR="003D1D6D" w:rsidRPr="00E6172C">
        <w:rPr>
          <w:lang w:val="en-GB"/>
        </w:rPr>
        <w:t xml:space="preserve"> </w:t>
      </w:r>
      <w:r w:rsidRPr="00E6172C">
        <w:rPr>
          <w:lang w:val="en-GB"/>
        </w:rPr>
        <w:t xml:space="preserve">(Fig. </w:t>
      </w:r>
      <w:r w:rsidR="00246C95" w:rsidRPr="00E6172C">
        <w:rPr>
          <w:lang w:val="en-GB"/>
        </w:rPr>
        <w:t>S3</w:t>
      </w:r>
      <w:r w:rsidR="00CC377C" w:rsidRPr="00E6172C">
        <w:rPr>
          <w:lang w:val="en-GB"/>
        </w:rPr>
        <w:t>B</w:t>
      </w:r>
      <w:r w:rsidRPr="00E6172C">
        <w:rPr>
          <w:lang w:val="en-GB"/>
        </w:rPr>
        <w:t xml:space="preserve">). </w:t>
      </w:r>
      <w:r w:rsidR="008314B0" w:rsidRPr="00E6172C">
        <w:rPr>
          <w:lang w:val="en-GB"/>
        </w:rPr>
        <w:t xml:space="preserve">Combinatorial knockdown of </w:t>
      </w:r>
      <w:r w:rsidR="00F81029" w:rsidRPr="00E6172C">
        <w:rPr>
          <w:lang w:val="en-GB"/>
        </w:rPr>
        <w:t>several fgfs</w:t>
      </w:r>
      <w:r w:rsidR="003D1D6D" w:rsidRPr="00E6172C">
        <w:rPr>
          <w:i/>
          <w:lang w:val="en-GB"/>
        </w:rPr>
        <w:t xml:space="preserve"> </w:t>
      </w:r>
      <w:r w:rsidR="008314B0" w:rsidRPr="00E6172C">
        <w:rPr>
          <w:lang w:val="en-GB"/>
        </w:rPr>
        <w:t>led to progressively more sever</w:t>
      </w:r>
      <w:r w:rsidR="00245EF3" w:rsidRPr="00E6172C">
        <w:rPr>
          <w:lang w:val="en-GB"/>
        </w:rPr>
        <w:t>e</w:t>
      </w:r>
      <w:r w:rsidR="008314B0" w:rsidRPr="00E6172C">
        <w:rPr>
          <w:lang w:val="en-GB"/>
        </w:rPr>
        <w:t xml:space="preserve"> loss of </w:t>
      </w:r>
      <w:proofErr w:type="spellStart"/>
      <w:r w:rsidR="008314B0" w:rsidRPr="00E6172C">
        <w:rPr>
          <w:i/>
          <w:lang w:val="en-GB"/>
        </w:rPr>
        <w:t>myod</w:t>
      </w:r>
      <w:proofErr w:type="spellEnd"/>
      <w:r w:rsidR="008314B0" w:rsidRPr="00E6172C">
        <w:rPr>
          <w:lang w:val="en-GB"/>
        </w:rPr>
        <w:t xml:space="preserve"> </w:t>
      </w:r>
      <w:r w:rsidR="00BF7859" w:rsidRPr="00E6172C">
        <w:rPr>
          <w:lang w:val="en-GB"/>
        </w:rPr>
        <w:t xml:space="preserve">mRNA </w:t>
      </w:r>
      <w:r w:rsidR="008314B0" w:rsidRPr="00E6172C">
        <w:rPr>
          <w:lang w:val="en-GB"/>
        </w:rPr>
        <w:t xml:space="preserve">and </w:t>
      </w:r>
      <w:r w:rsidR="00BF7859" w:rsidRPr="00E6172C">
        <w:rPr>
          <w:lang w:val="en-GB"/>
        </w:rPr>
        <w:t xml:space="preserve">reduction of the raised </w:t>
      </w:r>
      <w:r w:rsidR="003D1D6D" w:rsidRPr="00E6172C">
        <w:rPr>
          <w:lang w:val="en-GB"/>
        </w:rPr>
        <w:t>pre-</w:t>
      </w:r>
      <w:r w:rsidR="00BF7859" w:rsidRPr="00E6172C">
        <w:rPr>
          <w:lang w:val="en-GB"/>
        </w:rPr>
        <w:t xml:space="preserve">adaxial </w:t>
      </w:r>
      <w:r w:rsidR="003D1D6D" w:rsidRPr="00E6172C">
        <w:rPr>
          <w:lang w:val="en-GB"/>
        </w:rPr>
        <w:t xml:space="preserve">and paraxial </w:t>
      </w:r>
      <w:r w:rsidR="00BF7859" w:rsidRPr="00E6172C">
        <w:rPr>
          <w:lang w:val="en-GB"/>
        </w:rPr>
        <w:t>level</w:t>
      </w:r>
      <w:r w:rsidR="003D1D6D" w:rsidRPr="00E6172C">
        <w:rPr>
          <w:lang w:val="en-GB"/>
        </w:rPr>
        <w:t>s</w:t>
      </w:r>
      <w:r w:rsidR="00BF7859" w:rsidRPr="00E6172C">
        <w:rPr>
          <w:lang w:val="en-GB"/>
        </w:rPr>
        <w:t xml:space="preserve"> of </w:t>
      </w:r>
      <w:r w:rsidR="008314B0" w:rsidRPr="00E6172C">
        <w:rPr>
          <w:i/>
          <w:lang w:val="en-GB"/>
        </w:rPr>
        <w:t>myf5</w:t>
      </w:r>
      <w:r w:rsidR="008314B0" w:rsidRPr="00E6172C">
        <w:rPr>
          <w:lang w:val="en-GB"/>
        </w:rPr>
        <w:t xml:space="preserve"> mRNA</w:t>
      </w:r>
      <w:r w:rsidR="003D1D6D" w:rsidRPr="00E6172C">
        <w:rPr>
          <w:lang w:val="en-GB"/>
        </w:rPr>
        <w:t xml:space="preserve"> </w:t>
      </w:r>
      <w:r w:rsidR="008314B0" w:rsidRPr="00E6172C">
        <w:rPr>
          <w:lang w:val="en-GB"/>
        </w:rPr>
        <w:t>(Fig</w:t>
      </w:r>
      <w:r w:rsidR="009664AB">
        <w:rPr>
          <w:lang w:val="en-GB"/>
        </w:rPr>
        <w:t>s</w:t>
      </w:r>
      <w:r w:rsidR="009664AB" w:rsidRPr="00E6172C">
        <w:rPr>
          <w:lang w:val="en-GB"/>
        </w:rPr>
        <w:t xml:space="preserve"> </w:t>
      </w:r>
      <w:r w:rsidR="00CC377C" w:rsidRPr="00E6172C">
        <w:rPr>
          <w:lang w:val="en-GB"/>
        </w:rPr>
        <w:t>3A</w:t>
      </w:r>
      <w:r w:rsidR="009664AB">
        <w:rPr>
          <w:lang w:val="en-GB"/>
        </w:rPr>
        <w:t>, S3C</w:t>
      </w:r>
      <w:r w:rsidR="00BD0FB3">
        <w:rPr>
          <w:lang w:val="en-GB"/>
        </w:rPr>
        <w:t>,D</w:t>
      </w:r>
      <w:r w:rsidR="008314B0" w:rsidRPr="00E6172C">
        <w:rPr>
          <w:lang w:val="en-GB"/>
        </w:rPr>
        <w:t>)</w:t>
      </w:r>
      <w:r w:rsidR="009664AB">
        <w:rPr>
          <w:lang w:val="en-GB"/>
        </w:rPr>
        <w:t xml:space="preserve"> and pre-adaxial </w:t>
      </w:r>
      <w:proofErr w:type="spellStart"/>
      <w:r w:rsidR="009664AB" w:rsidRPr="001C0667">
        <w:rPr>
          <w:i/>
          <w:iCs/>
          <w:lang w:val="en-GB"/>
        </w:rPr>
        <w:t>aplnrb</w:t>
      </w:r>
      <w:proofErr w:type="spellEnd"/>
      <w:r w:rsidR="009664AB">
        <w:rPr>
          <w:lang w:val="en-GB"/>
        </w:rPr>
        <w:t xml:space="preserve"> mRNAs (Fig. S3E)</w:t>
      </w:r>
      <w:r w:rsidR="008314B0" w:rsidRPr="00E6172C">
        <w:rPr>
          <w:lang w:val="en-GB"/>
        </w:rPr>
        <w:t xml:space="preserve">. </w:t>
      </w:r>
      <w:r w:rsidR="003D1D6D" w:rsidRPr="00E6172C">
        <w:rPr>
          <w:lang w:val="en-GB"/>
        </w:rPr>
        <w:t xml:space="preserve"> </w:t>
      </w:r>
      <w:r w:rsidRPr="00E6172C">
        <w:rPr>
          <w:lang w:val="en-GB"/>
        </w:rPr>
        <w:t xml:space="preserve">Thus, </w:t>
      </w:r>
      <w:r w:rsidR="00B21E53" w:rsidRPr="00E6172C">
        <w:rPr>
          <w:lang w:val="en-GB"/>
        </w:rPr>
        <w:t xml:space="preserve">specific </w:t>
      </w:r>
      <w:r w:rsidRPr="00E6172C">
        <w:rPr>
          <w:lang w:val="en-GB"/>
        </w:rPr>
        <w:t xml:space="preserve">Fgfs collaborate to drive the initial expression of </w:t>
      </w:r>
      <w:proofErr w:type="spellStart"/>
      <w:r w:rsidRPr="00E6172C">
        <w:rPr>
          <w:i/>
          <w:lang w:val="en-GB"/>
        </w:rPr>
        <w:t>myod</w:t>
      </w:r>
      <w:proofErr w:type="spellEnd"/>
      <w:r w:rsidRPr="00E6172C">
        <w:rPr>
          <w:lang w:val="en-GB"/>
        </w:rPr>
        <w:t xml:space="preserve"> </w:t>
      </w:r>
      <w:r w:rsidR="00577F5D" w:rsidRPr="00E6172C">
        <w:rPr>
          <w:lang w:val="en-GB"/>
        </w:rPr>
        <w:t xml:space="preserve">and </w:t>
      </w:r>
      <w:r w:rsidR="00577F5D" w:rsidRPr="00E6172C">
        <w:rPr>
          <w:i/>
          <w:lang w:val="en-GB"/>
        </w:rPr>
        <w:t>myf5</w:t>
      </w:r>
      <w:r w:rsidR="00577F5D" w:rsidRPr="00E6172C">
        <w:rPr>
          <w:lang w:val="en-GB"/>
        </w:rPr>
        <w:t xml:space="preserve"> </w:t>
      </w:r>
      <w:r w:rsidRPr="00E6172C">
        <w:rPr>
          <w:lang w:val="en-GB"/>
        </w:rPr>
        <w:t xml:space="preserve">in </w:t>
      </w:r>
      <w:r w:rsidR="00FB4DA6" w:rsidRPr="00E6172C">
        <w:rPr>
          <w:lang w:val="en-GB"/>
        </w:rPr>
        <w:t>pre-</w:t>
      </w:r>
      <w:r w:rsidRPr="00E6172C">
        <w:rPr>
          <w:lang w:val="en-GB"/>
        </w:rPr>
        <w:t xml:space="preserve">adaxial </w:t>
      </w:r>
      <w:r w:rsidR="00DA1D21" w:rsidRPr="00E6172C">
        <w:rPr>
          <w:lang w:val="en-GB"/>
        </w:rPr>
        <w:t xml:space="preserve">and paraxial </w:t>
      </w:r>
      <w:r w:rsidRPr="00E6172C">
        <w:rPr>
          <w:lang w:val="en-GB"/>
        </w:rPr>
        <w:t>cells.</w:t>
      </w:r>
    </w:p>
    <w:p w14:paraId="12A1E688" w14:textId="09F15CEA" w:rsidR="008314B0" w:rsidRPr="00E6172C" w:rsidRDefault="0035756B" w:rsidP="00462DFA">
      <w:pPr>
        <w:widowControl w:val="0"/>
        <w:autoSpaceDE w:val="0"/>
        <w:autoSpaceDN w:val="0"/>
        <w:adjustRightInd w:val="0"/>
        <w:spacing w:after="120" w:line="360" w:lineRule="auto"/>
        <w:jc w:val="both"/>
        <w:rPr>
          <w:lang w:val="en-GB"/>
        </w:rPr>
      </w:pPr>
      <w:r w:rsidRPr="00E6172C">
        <w:rPr>
          <w:lang w:val="en-GB"/>
        </w:rPr>
        <w:t>By tailbud stage,</w:t>
      </w:r>
      <w:r w:rsidR="003D1D6D" w:rsidRPr="00E6172C">
        <w:rPr>
          <w:lang w:val="en-GB"/>
        </w:rPr>
        <w:t xml:space="preserve"> however,</w:t>
      </w:r>
      <w:r w:rsidRPr="00E6172C">
        <w:rPr>
          <w:lang w:val="en-GB"/>
        </w:rPr>
        <w:t xml:space="preserve"> </w:t>
      </w:r>
      <w:r w:rsidR="0053033A" w:rsidRPr="00E6172C">
        <w:rPr>
          <w:i/>
          <w:lang w:val="en-GB"/>
        </w:rPr>
        <w:t>fgf4</w:t>
      </w:r>
      <w:r w:rsidR="0053033A" w:rsidRPr="00E6172C">
        <w:rPr>
          <w:lang w:val="en-GB"/>
        </w:rPr>
        <w:t>+</w:t>
      </w:r>
      <w:r w:rsidR="0053033A" w:rsidRPr="00E6172C">
        <w:rPr>
          <w:i/>
          <w:lang w:val="en-GB"/>
        </w:rPr>
        <w:t>fgf8a</w:t>
      </w:r>
      <w:r w:rsidR="0053033A" w:rsidRPr="00E6172C">
        <w:rPr>
          <w:lang w:val="en-GB"/>
        </w:rPr>
        <w:t xml:space="preserve"> MO treatment alone had little effect on </w:t>
      </w:r>
      <w:proofErr w:type="spellStart"/>
      <w:r w:rsidR="00012567" w:rsidRPr="00E6172C">
        <w:rPr>
          <w:i/>
          <w:lang w:val="en-GB"/>
        </w:rPr>
        <w:t>m</w:t>
      </w:r>
      <w:r w:rsidR="00342755" w:rsidRPr="00E6172C">
        <w:rPr>
          <w:i/>
          <w:lang w:val="en-GB"/>
        </w:rPr>
        <w:t>yod</w:t>
      </w:r>
      <w:proofErr w:type="spellEnd"/>
      <w:r w:rsidR="00342755" w:rsidRPr="00E6172C">
        <w:rPr>
          <w:lang w:val="en-GB"/>
        </w:rPr>
        <w:t xml:space="preserve"> </w:t>
      </w:r>
      <w:r w:rsidR="00012567" w:rsidRPr="00E6172C">
        <w:rPr>
          <w:lang w:val="en-GB"/>
        </w:rPr>
        <w:t>mRNA</w:t>
      </w:r>
      <w:r w:rsidR="0053033A" w:rsidRPr="00E6172C">
        <w:rPr>
          <w:lang w:val="en-GB"/>
        </w:rPr>
        <w:t xml:space="preserve"> accumulation</w:t>
      </w:r>
      <w:r w:rsidR="00DA1D21" w:rsidRPr="00E6172C">
        <w:rPr>
          <w:lang w:val="en-GB"/>
        </w:rPr>
        <w:t xml:space="preserve">, presumably due to the presence of </w:t>
      </w:r>
      <w:proofErr w:type="spellStart"/>
      <w:r w:rsidR="00DA1D21" w:rsidRPr="00E6172C">
        <w:rPr>
          <w:lang w:val="en-GB"/>
        </w:rPr>
        <w:t>Hh</w:t>
      </w:r>
      <w:proofErr w:type="spellEnd"/>
      <w:r w:rsidR="00DA1D21" w:rsidRPr="00E6172C">
        <w:rPr>
          <w:lang w:val="en-GB"/>
        </w:rPr>
        <w:t xml:space="preserve"> in the midline </w:t>
      </w:r>
      <w:r w:rsidR="0053033A" w:rsidRPr="00E6172C">
        <w:rPr>
          <w:lang w:val="en-GB"/>
        </w:rPr>
        <w:t xml:space="preserve">(Fig. </w:t>
      </w:r>
      <w:r w:rsidR="00CC377C" w:rsidRPr="00E6172C">
        <w:rPr>
          <w:lang w:val="en-GB"/>
        </w:rPr>
        <w:t>3B</w:t>
      </w:r>
      <w:r w:rsidR="0053033A" w:rsidRPr="00E6172C">
        <w:rPr>
          <w:lang w:val="en-GB"/>
        </w:rPr>
        <w:t xml:space="preserve">).  </w:t>
      </w:r>
      <w:r w:rsidR="00DA1D21" w:rsidRPr="00E6172C">
        <w:rPr>
          <w:lang w:val="en-GB"/>
        </w:rPr>
        <w:t xml:space="preserve">Congruently, </w:t>
      </w:r>
      <w:proofErr w:type="spellStart"/>
      <w:r w:rsidR="00342755" w:rsidRPr="00E6172C">
        <w:rPr>
          <w:lang w:val="en-GB"/>
        </w:rPr>
        <w:t>cyA</w:t>
      </w:r>
      <w:proofErr w:type="spellEnd"/>
      <w:r w:rsidR="00342755" w:rsidRPr="00E6172C">
        <w:rPr>
          <w:lang w:val="en-GB"/>
        </w:rPr>
        <w:t xml:space="preserve">-treatment reduced anterior adaxial </w:t>
      </w:r>
      <w:proofErr w:type="spellStart"/>
      <w:r w:rsidR="00012567" w:rsidRPr="00E6172C">
        <w:rPr>
          <w:i/>
          <w:lang w:val="en-GB"/>
        </w:rPr>
        <w:t>m</w:t>
      </w:r>
      <w:r w:rsidR="00342755" w:rsidRPr="00E6172C">
        <w:rPr>
          <w:i/>
          <w:lang w:val="en-GB"/>
        </w:rPr>
        <w:t>yod</w:t>
      </w:r>
      <w:proofErr w:type="spellEnd"/>
      <w:r w:rsidR="00012567" w:rsidRPr="00E6172C">
        <w:rPr>
          <w:lang w:val="en-GB"/>
        </w:rPr>
        <w:t xml:space="preserve"> mRNA</w:t>
      </w:r>
      <w:r w:rsidR="00342755" w:rsidRPr="00E6172C">
        <w:rPr>
          <w:lang w:val="en-GB"/>
        </w:rPr>
        <w:t xml:space="preserve">, but </w:t>
      </w:r>
      <w:r w:rsidR="00DA1D21" w:rsidRPr="00E6172C">
        <w:rPr>
          <w:lang w:val="en-GB"/>
        </w:rPr>
        <w:t>p</w:t>
      </w:r>
      <w:r w:rsidRPr="00E6172C">
        <w:rPr>
          <w:lang w:val="en-GB"/>
        </w:rPr>
        <w:t xml:space="preserve">re-adaxial </w:t>
      </w:r>
      <w:r w:rsidR="00012567" w:rsidRPr="00E6172C">
        <w:rPr>
          <w:lang w:val="en-GB"/>
        </w:rPr>
        <w:t>expression</w:t>
      </w:r>
      <w:r w:rsidRPr="00E6172C">
        <w:rPr>
          <w:lang w:val="en-GB"/>
        </w:rPr>
        <w:t xml:space="preserve"> persisted after blockade of </w:t>
      </w:r>
      <w:proofErr w:type="spellStart"/>
      <w:r w:rsidRPr="00E6172C">
        <w:rPr>
          <w:lang w:val="en-GB"/>
        </w:rPr>
        <w:t>Hh</w:t>
      </w:r>
      <w:proofErr w:type="spellEnd"/>
      <w:r w:rsidRPr="00E6172C">
        <w:rPr>
          <w:lang w:val="en-GB"/>
        </w:rPr>
        <w:t xml:space="preserve"> </w:t>
      </w:r>
      <w:r w:rsidR="00422969" w:rsidRPr="00E6172C">
        <w:rPr>
          <w:lang w:val="en-GB"/>
        </w:rPr>
        <w:t>signalling</w:t>
      </w:r>
      <w:r w:rsidR="00342755" w:rsidRPr="00E6172C">
        <w:rPr>
          <w:lang w:val="en-GB"/>
        </w:rPr>
        <w:t xml:space="preserve"> (Fig. </w:t>
      </w:r>
      <w:r w:rsidR="00CC377C" w:rsidRPr="00E6172C">
        <w:rPr>
          <w:lang w:val="en-GB"/>
        </w:rPr>
        <w:t>3B</w:t>
      </w:r>
      <w:r w:rsidR="00342755" w:rsidRPr="00E6172C">
        <w:rPr>
          <w:lang w:val="en-GB"/>
        </w:rPr>
        <w:t xml:space="preserve">).  </w:t>
      </w:r>
      <w:r w:rsidR="00EC6DDC" w:rsidRPr="00E6172C">
        <w:rPr>
          <w:lang w:val="en-GB"/>
        </w:rPr>
        <w:t xml:space="preserve">Pre-adaxial </w:t>
      </w:r>
      <w:proofErr w:type="spellStart"/>
      <w:r w:rsidR="00012567" w:rsidRPr="00E6172C">
        <w:rPr>
          <w:i/>
          <w:lang w:val="en-GB"/>
        </w:rPr>
        <w:t>m</w:t>
      </w:r>
      <w:r w:rsidR="00EC6DDC" w:rsidRPr="00E6172C">
        <w:rPr>
          <w:i/>
          <w:lang w:val="en-GB"/>
        </w:rPr>
        <w:t>yo</w:t>
      </w:r>
      <w:r w:rsidR="00012567" w:rsidRPr="00E6172C">
        <w:rPr>
          <w:i/>
          <w:lang w:val="en-GB"/>
        </w:rPr>
        <w:t>d</w:t>
      </w:r>
      <w:proofErr w:type="spellEnd"/>
      <w:r w:rsidR="00012567" w:rsidRPr="00E6172C">
        <w:rPr>
          <w:lang w:val="en-GB"/>
        </w:rPr>
        <w:t xml:space="preserve"> mRNA</w:t>
      </w:r>
      <w:r w:rsidR="00EC6DDC" w:rsidRPr="00E6172C">
        <w:rPr>
          <w:lang w:val="en-GB"/>
        </w:rPr>
        <w:t xml:space="preserve"> </w:t>
      </w:r>
      <w:r w:rsidR="0053033A" w:rsidRPr="00E6172C">
        <w:rPr>
          <w:lang w:val="en-GB"/>
        </w:rPr>
        <w:t>was ablated by</w:t>
      </w:r>
      <w:r w:rsidRPr="00E6172C">
        <w:rPr>
          <w:lang w:val="en-GB"/>
        </w:rPr>
        <w:t xml:space="preserve"> </w:t>
      </w:r>
      <w:proofErr w:type="spellStart"/>
      <w:r w:rsidR="00BA07EA" w:rsidRPr="00E6172C">
        <w:rPr>
          <w:lang w:val="en-GB"/>
        </w:rPr>
        <w:t>cyA</w:t>
      </w:r>
      <w:proofErr w:type="spellEnd"/>
      <w:r w:rsidR="00BA07EA" w:rsidRPr="00E6172C">
        <w:rPr>
          <w:lang w:val="en-GB"/>
        </w:rPr>
        <w:t xml:space="preserve">-treatment of embryos injected with </w:t>
      </w:r>
      <w:r w:rsidRPr="00E6172C">
        <w:rPr>
          <w:i/>
          <w:lang w:val="en-GB"/>
        </w:rPr>
        <w:t>fgf4+fgf8a</w:t>
      </w:r>
      <w:r w:rsidRPr="00E6172C">
        <w:rPr>
          <w:lang w:val="en-GB"/>
        </w:rPr>
        <w:t xml:space="preserve"> </w:t>
      </w:r>
      <w:r w:rsidR="00EC6DDC" w:rsidRPr="00E6172C">
        <w:rPr>
          <w:lang w:val="en-GB"/>
        </w:rPr>
        <w:t xml:space="preserve">MO (Fig. </w:t>
      </w:r>
      <w:r w:rsidR="00CC377C" w:rsidRPr="00E6172C">
        <w:rPr>
          <w:lang w:val="en-GB"/>
        </w:rPr>
        <w:t>3B</w:t>
      </w:r>
      <w:r w:rsidR="00EC6DDC" w:rsidRPr="00E6172C">
        <w:rPr>
          <w:lang w:val="en-GB"/>
        </w:rPr>
        <w:t>).</w:t>
      </w:r>
      <w:r w:rsidR="00DA1D21" w:rsidRPr="00E6172C">
        <w:rPr>
          <w:lang w:val="en-GB"/>
        </w:rPr>
        <w:t xml:space="preserve"> </w:t>
      </w:r>
      <w:r w:rsidR="00FA0FCC" w:rsidRPr="00E6172C">
        <w:rPr>
          <w:lang w:val="en-GB"/>
        </w:rPr>
        <w:t xml:space="preserve"> </w:t>
      </w:r>
      <w:r w:rsidR="00BA07EA" w:rsidRPr="00E6172C">
        <w:rPr>
          <w:lang w:val="en-GB"/>
        </w:rPr>
        <w:t xml:space="preserve">Control injection </w:t>
      </w:r>
      <w:r w:rsidR="00EC6DDC" w:rsidRPr="00E6172C">
        <w:rPr>
          <w:lang w:val="en-GB"/>
        </w:rPr>
        <w:t xml:space="preserve">of </w:t>
      </w:r>
      <w:r w:rsidR="00EC6DDC" w:rsidRPr="00E6172C">
        <w:rPr>
          <w:i/>
          <w:lang w:val="en-GB"/>
        </w:rPr>
        <w:t>fgf4</w:t>
      </w:r>
      <w:r w:rsidR="00EC6DDC" w:rsidRPr="00E6172C">
        <w:rPr>
          <w:lang w:val="en-GB"/>
        </w:rPr>
        <w:t>+</w:t>
      </w:r>
      <w:r w:rsidR="00EC6DDC" w:rsidRPr="00E6172C">
        <w:rPr>
          <w:i/>
          <w:lang w:val="en-GB"/>
        </w:rPr>
        <w:t>fgf8a</w:t>
      </w:r>
      <w:r w:rsidR="00EC6DDC" w:rsidRPr="00E6172C">
        <w:rPr>
          <w:lang w:val="en-GB"/>
        </w:rPr>
        <w:t xml:space="preserve"> MOs into </w:t>
      </w:r>
      <w:r w:rsidR="00BA07EA" w:rsidRPr="00E6172C">
        <w:rPr>
          <w:lang w:val="en-GB"/>
        </w:rPr>
        <w:t xml:space="preserve">vehicle-treated </w:t>
      </w:r>
      <w:r w:rsidR="00EC6DDC" w:rsidRPr="00E6172C">
        <w:rPr>
          <w:lang w:val="en-GB"/>
        </w:rPr>
        <w:t xml:space="preserve">embryos did not reduce </w:t>
      </w:r>
      <w:proofErr w:type="spellStart"/>
      <w:r w:rsidR="00012567" w:rsidRPr="00E6172C">
        <w:rPr>
          <w:i/>
          <w:lang w:val="en-GB"/>
        </w:rPr>
        <w:t>m</w:t>
      </w:r>
      <w:r w:rsidR="00EC6DDC" w:rsidRPr="00E6172C">
        <w:rPr>
          <w:i/>
          <w:lang w:val="en-GB"/>
        </w:rPr>
        <w:t>yod</w:t>
      </w:r>
      <w:proofErr w:type="spellEnd"/>
      <w:r w:rsidR="00EC6DDC" w:rsidRPr="00E6172C">
        <w:rPr>
          <w:lang w:val="en-GB"/>
        </w:rPr>
        <w:t xml:space="preserve"> </w:t>
      </w:r>
      <w:r w:rsidR="00012567" w:rsidRPr="00E6172C">
        <w:rPr>
          <w:lang w:val="en-GB"/>
        </w:rPr>
        <w:t xml:space="preserve">mRNA </w:t>
      </w:r>
      <w:r w:rsidR="00EC6DDC" w:rsidRPr="00E6172C">
        <w:rPr>
          <w:lang w:val="en-GB"/>
        </w:rPr>
        <w:t xml:space="preserve">accumulation, </w:t>
      </w:r>
      <w:r w:rsidR="00DA1D21" w:rsidRPr="00E6172C">
        <w:rPr>
          <w:lang w:val="en-GB"/>
        </w:rPr>
        <w:t xml:space="preserve">confirming that </w:t>
      </w:r>
      <w:proofErr w:type="spellStart"/>
      <w:r w:rsidR="00DA1D21" w:rsidRPr="00E6172C">
        <w:rPr>
          <w:lang w:val="en-GB"/>
        </w:rPr>
        <w:t>Hh</w:t>
      </w:r>
      <w:proofErr w:type="spellEnd"/>
      <w:r w:rsidR="00DA1D21" w:rsidRPr="00E6172C">
        <w:rPr>
          <w:lang w:val="en-GB"/>
        </w:rPr>
        <w:t xml:space="preserve"> can </w:t>
      </w:r>
      <w:r w:rsidR="001328E0" w:rsidRPr="00E6172C">
        <w:rPr>
          <w:lang w:val="en-GB"/>
        </w:rPr>
        <w:t xml:space="preserve">initiate </w:t>
      </w:r>
      <w:r w:rsidR="00BA07EA" w:rsidRPr="00E6172C">
        <w:rPr>
          <w:lang w:val="en-GB"/>
        </w:rPr>
        <w:t xml:space="preserve">trunk </w:t>
      </w:r>
      <w:r w:rsidR="00DA1D21" w:rsidRPr="00E6172C">
        <w:rPr>
          <w:lang w:val="en-GB"/>
        </w:rPr>
        <w:t xml:space="preserve">adaxial </w:t>
      </w:r>
      <w:proofErr w:type="spellStart"/>
      <w:r w:rsidR="00DA1D21" w:rsidRPr="00E6172C">
        <w:rPr>
          <w:i/>
          <w:lang w:val="en-GB"/>
        </w:rPr>
        <w:t>myod</w:t>
      </w:r>
      <w:proofErr w:type="spellEnd"/>
      <w:r w:rsidR="00DA1D21" w:rsidRPr="00E6172C">
        <w:rPr>
          <w:lang w:val="en-GB"/>
        </w:rPr>
        <w:t xml:space="preserve"> expression</w:t>
      </w:r>
      <w:r w:rsidR="0053033A" w:rsidRPr="00E6172C">
        <w:rPr>
          <w:lang w:val="en-GB"/>
        </w:rPr>
        <w:t xml:space="preserve"> (Fig. </w:t>
      </w:r>
      <w:r w:rsidR="00CC377C" w:rsidRPr="00E6172C">
        <w:rPr>
          <w:lang w:val="en-GB"/>
        </w:rPr>
        <w:t>3B</w:t>
      </w:r>
      <w:r w:rsidR="0053033A" w:rsidRPr="00E6172C">
        <w:rPr>
          <w:lang w:val="en-GB"/>
        </w:rPr>
        <w:t>)</w:t>
      </w:r>
      <w:r w:rsidR="00245EF3" w:rsidRPr="00E6172C">
        <w:rPr>
          <w:lang w:val="en-GB"/>
        </w:rPr>
        <w:t>.</w:t>
      </w:r>
      <w:r w:rsidRPr="00E6172C">
        <w:rPr>
          <w:lang w:val="en-GB"/>
        </w:rPr>
        <w:t xml:space="preserve"> </w:t>
      </w:r>
      <w:r w:rsidR="00FA0FCC" w:rsidRPr="00E6172C">
        <w:rPr>
          <w:lang w:val="en-GB"/>
        </w:rPr>
        <w:t xml:space="preserve"> </w:t>
      </w:r>
      <w:r w:rsidR="00C715CA" w:rsidRPr="00E6172C">
        <w:rPr>
          <w:lang w:val="en-GB"/>
        </w:rPr>
        <w:t>T</w:t>
      </w:r>
      <w:r w:rsidR="008314B0" w:rsidRPr="00E6172C">
        <w:rPr>
          <w:lang w:val="en-GB"/>
        </w:rPr>
        <w:t xml:space="preserve">hus, </w:t>
      </w:r>
      <w:r w:rsidR="00C715CA" w:rsidRPr="00E6172C">
        <w:rPr>
          <w:lang w:val="en-GB"/>
        </w:rPr>
        <w:t>expression of Fgf</w:t>
      </w:r>
      <w:r w:rsidR="008314B0" w:rsidRPr="00E6172C">
        <w:rPr>
          <w:lang w:val="en-GB"/>
        </w:rPr>
        <w:t>4 and Fgf8a</w:t>
      </w:r>
      <w:r w:rsidR="00C715CA" w:rsidRPr="00E6172C">
        <w:rPr>
          <w:lang w:val="en-GB"/>
        </w:rPr>
        <w:t xml:space="preserve"> </w:t>
      </w:r>
      <w:r w:rsidR="0053033A" w:rsidRPr="00E6172C">
        <w:rPr>
          <w:lang w:val="en-GB"/>
        </w:rPr>
        <w:t xml:space="preserve">in </w:t>
      </w:r>
      <w:r w:rsidR="00C715CA" w:rsidRPr="00E6172C">
        <w:rPr>
          <w:lang w:val="en-GB"/>
        </w:rPr>
        <w:t xml:space="preserve">the </w:t>
      </w:r>
      <w:r w:rsidR="0097264F" w:rsidRPr="00E6172C">
        <w:rPr>
          <w:lang w:val="en-GB"/>
        </w:rPr>
        <w:t xml:space="preserve">shield, </w:t>
      </w:r>
      <w:r w:rsidR="00C715CA" w:rsidRPr="00E6172C">
        <w:rPr>
          <w:lang w:val="en-GB"/>
        </w:rPr>
        <w:t>CNH and posterior notochord, provide</w:t>
      </w:r>
      <w:r w:rsidR="00EE1399" w:rsidRPr="00E6172C">
        <w:rPr>
          <w:lang w:val="en-GB"/>
        </w:rPr>
        <w:t>s</w:t>
      </w:r>
      <w:r w:rsidR="00C715CA" w:rsidRPr="00E6172C">
        <w:rPr>
          <w:lang w:val="en-GB"/>
        </w:rPr>
        <w:t xml:space="preserve"> </w:t>
      </w:r>
      <w:r w:rsidR="00D92AEB" w:rsidRPr="00E6172C">
        <w:rPr>
          <w:lang w:val="en-GB"/>
        </w:rPr>
        <w:t xml:space="preserve">a </w:t>
      </w:r>
      <w:r w:rsidR="00C715CA" w:rsidRPr="00E6172C">
        <w:rPr>
          <w:lang w:val="en-GB"/>
        </w:rPr>
        <w:t xml:space="preserve">spatiotemporal cue for </w:t>
      </w:r>
      <w:r w:rsidR="004D706F" w:rsidRPr="00E6172C">
        <w:rPr>
          <w:lang w:val="en-GB"/>
        </w:rPr>
        <w:t>pre-</w:t>
      </w:r>
      <w:r w:rsidR="00C715CA" w:rsidRPr="00E6172C">
        <w:rPr>
          <w:lang w:val="en-GB"/>
        </w:rPr>
        <w:t>adaxial myogenic initiation</w:t>
      </w:r>
      <w:r w:rsidR="0053033A" w:rsidRPr="00E6172C">
        <w:rPr>
          <w:lang w:val="en-GB"/>
        </w:rPr>
        <w:t xml:space="preserve"> in the tailbud</w:t>
      </w:r>
      <w:r w:rsidR="00C715CA" w:rsidRPr="00E6172C">
        <w:rPr>
          <w:lang w:val="en-GB"/>
        </w:rPr>
        <w:t>.</w:t>
      </w:r>
    </w:p>
    <w:p w14:paraId="69C6079D" w14:textId="55851489" w:rsidR="00C715CA" w:rsidRPr="00E6172C" w:rsidRDefault="00C715CA" w:rsidP="00462DFA">
      <w:pPr>
        <w:widowControl w:val="0"/>
        <w:autoSpaceDE w:val="0"/>
        <w:autoSpaceDN w:val="0"/>
        <w:adjustRightInd w:val="0"/>
        <w:spacing w:after="120" w:line="360" w:lineRule="auto"/>
        <w:jc w:val="both"/>
        <w:rPr>
          <w:lang w:val="en-GB"/>
        </w:rPr>
      </w:pPr>
      <w:r w:rsidRPr="00E6172C">
        <w:rPr>
          <w:lang w:val="en-GB"/>
        </w:rPr>
        <w:t>To test th</w:t>
      </w:r>
      <w:r w:rsidR="00EE1399" w:rsidRPr="00E6172C">
        <w:rPr>
          <w:lang w:val="en-GB"/>
        </w:rPr>
        <w:t>e ability of Fgfs to promote myogenesis</w:t>
      </w:r>
      <w:r w:rsidR="0053033A" w:rsidRPr="00E6172C">
        <w:rPr>
          <w:lang w:val="en-GB"/>
        </w:rPr>
        <w:t xml:space="preserve"> further</w:t>
      </w:r>
      <w:r w:rsidRPr="00E6172C">
        <w:rPr>
          <w:lang w:val="en-GB"/>
        </w:rPr>
        <w:t xml:space="preserve">, we generated ectopic </w:t>
      </w:r>
      <w:r w:rsidR="001328E0" w:rsidRPr="00E6172C">
        <w:rPr>
          <w:lang w:val="en-GB"/>
        </w:rPr>
        <w:t>Fgf</w:t>
      </w:r>
      <w:r w:rsidR="001328E0" w:rsidRPr="00E6172C">
        <w:rPr>
          <w:i/>
          <w:lang w:val="en-GB"/>
        </w:rPr>
        <w:t xml:space="preserve"> </w:t>
      </w:r>
      <w:r w:rsidRPr="00E6172C">
        <w:rPr>
          <w:lang w:val="en-GB"/>
        </w:rPr>
        <w:t xml:space="preserve">signals by injection of </w:t>
      </w:r>
      <w:r w:rsidRPr="00E6172C">
        <w:rPr>
          <w:i/>
          <w:lang w:val="en-GB"/>
        </w:rPr>
        <w:t xml:space="preserve">fgf4 </w:t>
      </w:r>
      <w:r w:rsidR="0053033A" w:rsidRPr="00E6172C">
        <w:rPr>
          <w:lang w:val="en-GB"/>
        </w:rPr>
        <w:t xml:space="preserve">or </w:t>
      </w:r>
      <w:r w:rsidR="0053033A" w:rsidRPr="00E6172C">
        <w:rPr>
          <w:i/>
          <w:lang w:val="en-GB"/>
        </w:rPr>
        <w:t>fgf6a</w:t>
      </w:r>
      <w:r w:rsidR="0053033A" w:rsidRPr="00E6172C">
        <w:rPr>
          <w:lang w:val="en-GB"/>
        </w:rPr>
        <w:t xml:space="preserve"> </w:t>
      </w:r>
      <w:r w:rsidRPr="00E6172C">
        <w:rPr>
          <w:lang w:val="en-GB"/>
        </w:rPr>
        <w:t xml:space="preserve">mRNA into wild type embryos, and analysed </w:t>
      </w:r>
      <w:r w:rsidRPr="00E6172C">
        <w:rPr>
          <w:i/>
          <w:lang w:val="en-GB"/>
        </w:rPr>
        <w:t xml:space="preserve">myf5 </w:t>
      </w:r>
      <w:r w:rsidRPr="00E6172C">
        <w:rPr>
          <w:lang w:val="en-GB"/>
        </w:rPr>
        <w:t xml:space="preserve">and </w:t>
      </w:r>
      <w:proofErr w:type="spellStart"/>
      <w:r w:rsidRPr="00E6172C">
        <w:rPr>
          <w:i/>
          <w:lang w:val="en-GB"/>
        </w:rPr>
        <w:t>myod</w:t>
      </w:r>
      <w:proofErr w:type="spellEnd"/>
      <w:r w:rsidRPr="00E6172C">
        <w:rPr>
          <w:lang w:val="en-GB"/>
        </w:rPr>
        <w:t xml:space="preserve"> mRNA at 80% epiboly (Fig. </w:t>
      </w:r>
      <w:r w:rsidR="00CC377C" w:rsidRPr="00E6172C">
        <w:rPr>
          <w:lang w:val="en-GB"/>
        </w:rPr>
        <w:t>3C</w:t>
      </w:r>
      <w:r w:rsidRPr="00E6172C">
        <w:rPr>
          <w:lang w:val="en-GB"/>
        </w:rPr>
        <w:t xml:space="preserve">).  </w:t>
      </w:r>
      <w:r w:rsidRPr="00E6172C" w:rsidDel="005F661C">
        <w:rPr>
          <w:lang w:val="en-GB"/>
        </w:rPr>
        <w:t xml:space="preserve">Both </w:t>
      </w:r>
      <w:proofErr w:type="spellStart"/>
      <w:r w:rsidR="005A692A" w:rsidRPr="00E6172C">
        <w:rPr>
          <w:i/>
          <w:lang w:val="en-GB"/>
        </w:rPr>
        <w:t>myod</w:t>
      </w:r>
      <w:proofErr w:type="spellEnd"/>
      <w:r w:rsidR="005A692A" w:rsidRPr="00E6172C">
        <w:rPr>
          <w:lang w:val="en-GB"/>
        </w:rPr>
        <w:t xml:space="preserve"> and </w:t>
      </w:r>
      <w:r w:rsidR="005A692A" w:rsidRPr="00E6172C">
        <w:rPr>
          <w:i/>
          <w:lang w:val="en-GB"/>
        </w:rPr>
        <w:t>myf5</w:t>
      </w:r>
      <w:r w:rsidR="005A692A" w:rsidRPr="00E6172C">
        <w:rPr>
          <w:lang w:val="en-GB"/>
        </w:rPr>
        <w:t xml:space="preserve"> </w:t>
      </w:r>
      <w:r w:rsidRPr="00E6172C">
        <w:rPr>
          <w:lang w:val="en-GB"/>
        </w:rPr>
        <w:t xml:space="preserve">mRNAs were </w:t>
      </w:r>
      <w:r w:rsidR="00E6172C" w:rsidRPr="00E6172C">
        <w:rPr>
          <w:lang w:val="en-GB"/>
        </w:rPr>
        <w:t>upregulated</w:t>
      </w:r>
      <w:r w:rsidR="005A692A" w:rsidRPr="00E6172C">
        <w:rPr>
          <w:lang w:val="en-GB"/>
        </w:rPr>
        <w:t xml:space="preserve"> in more ventral regions </w:t>
      </w:r>
      <w:r w:rsidR="0094528A" w:rsidRPr="00E6172C">
        <w:rPr>
          <w:lang w:val="en-GB"/>
        </w:rPr>
        <w:t>at level</w:t>
      </w:r>
      <w:r w:rsidR="00335CFC" w:rsidRPr="00E6172C">
        <w:rPr>
          <w:lang w:val="en-GB"/>
        </w:rPr>
        <w:t>s</w:t>
      </w:r>
      <w:r w:rsidR="0094528A" w:rsidRPr="00E6172C">
        <w:rPr>
          <w:lang w:val="en-GB"/>
        </w:rPr>
        <w:t xml:space="preserve"> comparable to th</w:t>
      </w:r>
      <w:r w:rsidR="005A692A" w:rsidRPr="00E6172C">
        <w:rPr>
          <w:lang w:val="en-GB"/>
        </w:rPr>
        <w:t>ose</w:t>
      </w:r>
      <w:r w:rsidR="0094528A" w:rsidRPr="00E6172C">
        <w:rPr>
          <w:lang w:val="en-GB"/>
        </w:rPr>
        <w:t xml:space="preserve"> in adaxial cells of control embryos</w:t>
      </w:r>
      <w:r w:rsidR="006631D3" w:rsidRPr="00E6172C">
        <w:rPr>
          <w:lang w:val="en-GB"/>
        </w:rPr>
        <w:t xml:space="preserve">, despite the absence of </w:t>
      </w:r>
      <w:proofErr w:type="spellStart"/>
      <w:r w:rsidR="006631D3" w:rsidRPr="00E6172C">
        <w:rPr>
          <w:lang w:val="en-GB"/>
        </w:rPr>
        <w:t>Hh</w:t>
      </w:r>
      <w:proofErr w:type="spellEnd"/>
      <w:r w:rsidR="006631D3" w:rsidRPr="00E6172C">
        <w:rPr>
          <w:lang w:val="en-GB"/>
        </w:rPr>
        <w:t xml:space="preserve"> </w:t>
      </w:r>
      <w:r w:rsidR="00422969" w:rsidRPr="00E6172C">
        <w:rPr>
          <w:lang w:val="en-GB"/>
        </w:rPr>
        <w:t>signalling</w:t>
      </w:r>
      <w:r w:rsidR="006631D3" w:rsidRPr="00E6172C">
        <w:rPr>
          <w:lang w:val="en-GB"/>
        </w:rPr>
        <w:t xml:space="preserve"> in these regions</w:t>
      </w:r>
      <w:r w:rsidR="0094528A" w:rsidRPr="00E6172C">
        <w:rPr>
          <w:lang w:val="en-GB"/>
        </w:rPr>
        <w:t xml:space="preserve">.  </w:t>
      </w:r>
      <w:r w:rsidR="00E0335B" w:rsidRPr="00E6172C">
        <w:rPr>
          <w:lang w:val="en-GB"/>
        </w:rPr>
        <w:t xml:space="preserve">Over-expression of </w:t>
      </w:r>
      <w:r w:rsidR="00E0335B" w:rsidRPr="00E6172C">
        <w:rPr>
          <w:i/>
          <w:lang w:val="en-GB"/>
        </w:rPr>
        <w:t>fgf4</w:t>
      </w:r>
      <w:r w:rsidR="005A692A" w:rsidRPr="00E6172C">
        <w:rPr>
          <w:lang w:val="en-GB"/>
        </w:rPr>
        <w:t xml:space="preserve"> </w:t>
      </w:r>
      <w:r w:rsidR="00E0335B" w:rsidRPr="00E6172C">
        <w:rPr>
          <w:lang w:val="en-GB"/>
        </w:rPr>
        <w:t xml:space="preserve">mRNA </w:t>
      </w:r>
      <w:r w:rsidR="00E6172C" w:rsidRPr="00E6172C">
        <w:rPr>
          <w:lang w:val="en-GB"/>
        </w:rPr>
        <w:t>upregulated</w:t>
      </w:r>
      <w:r w:rsidR="00E0335B" w:rsidRPr="00E6172C">
        <w:rPr>
          <w:lang w:val="en-GB"/>
        </w:rPr>
        <w:t xml:space="preserve"> </w:t>
      </w:r>
      <w:r w:rsidR="005A692A" w:rsidRPr="00E6172C">
        <w:rPr>
          <w:i/>
          <w:lang w:val="en-GB"/>
        </w:rPr>
        <w:t>myf5</w:t>
      </w:r>
      <w:r w:rsidR="005A692A" w:rsidRPr="00E6172C">
        <w:rPr>
          <w:lang w:val="en-GB"/>
        </w:rPr>
        <w:t xml:space="preserve"> </w:t>
      </w:r>
      <w:r w:rsidR="00EC6DDC" w:rsidRPr="00E6172C">
        <w:rPr>
          <w:lang w:val="en-GB"/>
        </w:rPr>
        <w:t xml:space="preserve">mRNA </w:t>
      </w:r>
      <w:r w:rsidRPr="00E6172C">
        <w:rPr>
          <w:lang w:val="en-GB"/>
        </w:rPr>
        <w:t>in a</w:t>
      </w:r>
      <w:r w:rsidR="008E57E7" w:rsidRPr="00E6172C">
        <w:rPr>
          <w:lang w:val="en-GB"/>
        </w:rPr>
        <w:t>n initially</w:t>
      </w:r>
      <w:r w:rsidRPr="00E6172C">
        <w:rPr>
          <w:lang w:val="en-GB"/>
        </w:rPr>
        <w:t xml:space="preserve"> uniform band around the embryo that extended towards the animal pole for a distance similar to that of </w:t>
      </w:r>
      <w:proofErr w:type="spellStart"/>
      <w:r w:rsidRPr="00E6172C">
        <w:rPr>
          <w:i/>
          <w:lang w:val="en-GB"/>
        </w:rPr>
        <w:t>myod</w:t>
      </w:r>
      <w:proofErr w:type="spellEnd"/>
      <w:r w:rsidRPr="00E6172C">
        <w:rPr>
          <w:lang w:val="en-GB"/>
        </w:rPr>
        <w:t xml:space="preserve"> mRNA in adaxial cells of controls (Fig. </w:t>
      </w:r>
      <w:r w:rsidR="00CC377C" w:rsidRPr="00E6172C">
        <w:rPr>
          <w:lang w:val="en-GB"/>
        </w:rPr>
        <w:t>3C</w:t>
      </w:r>
      <w:r w:rsidRPr="00E6172C">
        <w:rPr>
          <w:lang w:val="en-GB"/>
        </w:rPr>
        <w:t xml:space="preserve">). </w:t>
      </w:r>
      <w:r w:rsidR="00F53A94" w:rsidRPr="00E6172C">
        <w:rPr>
          <w:lang w:val="en-GB"/>
        </w:rPr>
        <w:t xml:space="preserve"> </w:t>
      </w:r>
      <w:proofErr w:type="spellStart"/>
      <w:r w:rsidR="005A692A" w:rsidRPr="00E6172C">
        <w:rPr>
          <w:i/>
          <w:lang w:val="en-GB"/>
        </w:rPr>
        <w:t>Myod</w:t>
      </w:r>
      <w:proofErr w:type="spellEnd"/>
      <w:r w:rsidR="005A692A" w:rsidRPr="00E6172C">
        <w:rPr>
          <w:lang w:val="en-GB"/>
        </w:rPr>
        <w:t xml:space="preserve"> was less </w:t>
      </w:r>
      <w:r w:rsidR="00856813" w:rsidRPr="00E6172C">
        <w:rPr>
          <w:lang w:val="en-GB"/>
        </w:rPr>
        <w:t xml:space="preserve">easily </w:t>
      </w:r>
      <w:r w:rsidR="005A692A" w:rsidRPr="00E6172C">
        <w:rPr>
          <w:lang w:val="en-GB"/>
        </w:rPr>
        <w:t xml:space="preserve">induced, but in similar regions of the mesoderm. </w:t>
      </w:r>
      <w:r w:rsidR="00D049F3" w:rsidRPr="00E6172C">
        <w:rPr>
          <w:lang w:val="en-GB"/>
        </w:rPr>
        <w:t xml:space="preserve"> </w:t>
      </w:r>
      <w:r w:rsidRPr="00E6172C">
        <w:rPr>
          <w:lang w:val="en-GB"/>
        </w:rPr>
        <w:t xml:space="preserve">The posterior notochord and shield still lacked MRFs </w:t>
      </w:r>
      <w:r w:rsidR="007D2BE6" w:rsidRPr="00E6172C">
        <w:rPr>
          <w:lang w:val="en-GB"/>
        </w:rPr>
        <w:t xml:space="preserve">and </w:t>
      </w:r>
      <w:r w:rsidRPr="00E6172C">
        <w:rPr>
          <w:lang w:val="en-GB"/>
        </w:rPr>
        <w:t xml:space="preserve">appeared wider.  However, this dorsalmost tissue was not </w:t>
      </w:r>
      <w:r w:rsidR="00D449F8" w:rsidRPr="00E6172C">
        <w:rPr>
          <w:lang w:val="en-GB"/>
        </w:rPr>
        <w:t>enlarged</w:t>
      </w:r>
      <w:r w:rsidR="0085099F" w:rsidRPr="00E6172C">
        <w:rPr>
          <w:lang w:val="en-GB"/>
        </w:rPr>
        <w:t xml:space="preserve">; </w:t>
      </w:r>
      <w:r w:rsidRPr="00E6172C">
        <w:rPr>
          <w:lang w:val="en-GB"/>
        </w:rPr>
        <w:t>the number of notoch</w:t>
      </w:r>
      <w:r w:rsidR="007D2BE6" w:rsidRPr="00E6172C">
        <w:rPr>
          <w:lang w:val="en-GB"/>
        </w:rPr>
        <w:t>o</w:t>
      </w:r>
      <w:r w:rsidRPr="00E6172C">
        <w:rPr>
          <w:lang w:val="en-GB"/>
        </w:rPr>
        <w:t xml:space="preserve">rd cells </w:t>
      </w:r>
      <w:r w:rsidR="002069B0" w:rsidRPr="00E6172C">
        <w:rPr>
          <w:lang w:val="en-GB"/>
        </w:rPr>
        <w:t xml:space="preserve">scored by DAPI stain </w:t>
      </w:r>
      <w:r w:rsidRPr="00E6172C">
        <w:rPr>
          <w:lang w:val="en-GB"/>
        </w:rPr>
        <w:t>appeared normal</w:t>
      </w:r>
      <w:r w:rsidR="002069B0" w:rsidRPr="00E6172C">
        <w:rPr>
          <w:lang w:val="en-GB"/>
        </w:rPr>
        <w:t xml:space="preserve"> (data not shown)</w:t>
      </w:r>
      <w:r w:rsidRPr="00E6172C">
        <w:rPr>
          <w:lang w:val="en-GB"/>
        </w:rPr>
        <w:t xml:space="preserve">. </w:t>
      </w:r>
      <w:r w:rsidR="00384C58">
        <w:rPr>
          <w:lang w:val="en-GB"/>
        </w:rPr>
        <w:t xml:space="preserve"> </w:t>
      </w:r>
      <w:r w:rsidRPr="00E6172C">
        <w:rPr>
          <w:lang w:val="en-GB"/>
        </w:rPr>
        <w:t xml:space="preserve">The embryos </w:t>
      </w:r>
      <w:r w:rsidR="00C33915" w:rsidRPr="00E6172C">
        <w:rPr>
          <w:lang w:val="en-GB"/>
        </w:rPr>
        <w:t xml:space="preserve">became </w:t>
      </w:r>
      <w:r w:rsidR="0085099F" w:rsidRPr="00E6172C">
        <w:rPr>
          <w:lang w:val="en-GB"/>
        </w:rPr>
        <w:t>ovoi</w:t>
      </w:r>
      <w:r w:rsidRPr="00E6172C">
        <w:rPr>
          <w:lang w:val="en-GB"/>
        </w:rPr>
        <w:t xml:space="preserve">d, with a constriction around the </w:t>
      </w:r>
      <w:r w:rsidR="00E6172C" w:rsidRPr="00E6172C">
        <w:rPr>
          <w:lang w:val="en-GB"/>
        </w:rPr>
        <w:t>germ ring</w:t>
      </w:r>
      <w:r w:rsidRPr="00E6172C">
        <w:rPr>
          <w:lang w:val="en-GB"/>
        </w:rPr>
        <w:t xml:space="preserve"> that </w:t>
      </w:r>
      <w:r w:rsidR="007D2BE6" w:rsidRPr="00E6172C">
        <w:rPr>
          <w:lang w:val="en-GB"/>
        </w:rPr>
        <w:t xml:space="preserve">appeared to </w:t>
      </w:r>
      <w:r w:rsidR="00DF7BC0" w:rsidRPr="00E6172C">
        <w:rPr>
          <w:lang w:val="en-GB"/>
        </w:rPr>
        <w:t>stretch and b</w:t>
      </w:r>
      <w:r w:rsidR="00F51351" w:rsidRPr="00E6172C">
        <w:rPr>
          <w:lang w:val="en-GB"/>
        </w:rPr>
        <w:t>r</w:t>
      </w:r>
      <w:r w:rsidR="00DF7BC0" w:rsidRPr="00E6172C">
        <w:rPr>
          <w:lang w:val="en-GB"/>
        </w:rPr>
        <w:t>o</w:t>
      </w:r>
      <w:r w:rsidR="007D2BE6" w:rsidRPr="00E6172C">
        <w:rPr>
          <w:lang w:val="en-GB"/>
        </w:rPr>
        <w:t>aden</w:t>
      </w:r>
      <w:r w:rsidRPr="00E6172C">
        <w:rPr>
          <w:lang w:val="en-GB"/>
        </w:rPr>
        <w:t xml:space="preserve"> the notochord.</w:t>
      </w:r>
      <w:r w:rsidR="00D049F3" w:rsidRPr="00E6172C">
        <w:rPr>
          <w:lang w:val="en-GB"/>
        </w:rPr>
        <w:t xml:space="preserve"> </w:t>
      </w:r>
      <w:r w:rsidRPr="00E6172C">
        <w:rPr>
          <w:lang w:val="en-GB"/>
        </w:rPr>
        <w:t xml:space="preserve"> </w:t>
      </w:r>
      <w:r w:rsidR="0085099F" w:rsidRPr="00E6172C">
        <w:rPr>
          <w:lang w:val="en-GB"/>
        </w:rPr>
        <w:t>T</w:t>
      </w:r>
      <w:r w:rsidR="00136B4C" w:rsidRPr="00E6172C">
        <w:rPr>
          <w:lang w:val="en-GB"/>
        </w:rPr>
        <w:t xml:space="preserve">here was a </w:t>
      </w:r>
      <w:r w:rsidR="0085099F" w:rsidRPr="00E6172C">
        <w:rPr>
          <w:lang w:val="en-GB"/>
        </w:rPr>
        <w:t xml:space="preserve">positive </w:t>
      </w:r>
      <w:r w:rsidR="00136B4C" w:rsidRPr="00E6172C">
        <w:rPr>
          <w:lang w:val="en-GB"/>
        </w:rPr>
        <w:t xml:space="preserve">correlation between the extent of </w:t>
      </w:r>
      <w:r w:rsidR="00136B4C" w:rsidRPr="00E6172C">
        <w:rPr>
          <w:i/>
          <w:lang w:val="en-GB"/>
        </w:rPr>
        <w:t>myf5</w:t>
      </w:r>
      <w:r w:rsidR="00136B4C" w:rsidRPr="00E6172C">
        <w:rPr>
          <w:lang w:val="en-GB"/>
        </w:rPr>
        <w:t xml:space="preserve"> and </w:t>
      </w:r>
      <w:proofErr w:type="spellStart"/>
      <w:r w:rsidR="00136B4C" w:rsidRPr="00E6172C">
        <w:rPr>
          <w:i/>
          <w:lang w:val="en-GB"/>
        </w:rPr>
        <w:t>myod</w:t>
      </w:r>
      <w:proofErr w:type="spellEnd"/>
      <w:r w:rsidR="00136B4C" w:rsidRPr="00E6172C">
        <w:rPr>
          <w:lang w:val="en-GB"/>
        </w:rPr>
        <w:t xml:space="preserve"> </w:t>
      </w:r>
      <w:r w:rsidR="00885127" w:rsidRPr="00E6172C">
        <w:rPr>
          <w:lang w:val="en-GB"/>
        </w:rPr>
        <w:t xml:space="preserve">mRNA </w:t>
      </w:r>
      <w:r w:rsidR="00136B4C" w:rsidRPr="00E6172C">
        <w:rPr>
          <w:lang w:val="en-GB"/>
        </w:rPr>
        <w:t>up-regulation and the extent of deformation towards egg-shape.</w:t>
      </w:r>
      <w:r w:rsidRPr="00E6172C">
        <w:rPr>
          <w:lang w:val="en-GB"/>
        </w:rPr>
        <w:t xml:space="preserve"> </w:t>
      </w:r>
      <w:r w:rsidR="00384C58">
        <w:rPr>
          <w:lang w:val="en-GB"/>
        </w:rPr>
        <w:t xml:space="preserve"> </w:t>
      </w:r>
      <w:proofErr w:type="spellStart"/>
      <w:r w:rsidR="006168AC" w:rsidRPr="00E6172C">
        <w:rPr>
          <w:i/>
          <w:lang w:val="en-GB"/>
        </w:rPr>
        <w:t>Aplnrb</w:t>
      </w:r>
      <w:proofErr w:type="spellEnd"/>
      <w:r w:rsidR="006168AC" w:rsidRPr="00E6172C">
        <w:rPr>
          <w:lang w:val="en-GB"/>
        </w:rPr>
        <w:t xml:space="preserve"> mRNA persisted in animal regions of the </w:t>
      </w:r>
      <w:proofErr w:type="gramStart"/>
      <w:r w:rsidR="006168AC" w:rsidRPr="00E6172C">
        <w:rPr>
          <w:lang w:val="en-GB"/>
        </w:rPr>
        <w:t>mesoderm, but</w:t>
      </w:r>
      <w:proofErr w:type="gramEnd"/>
      <w:r w:rsidR="006168AC" w:rsidRPr="00E6172C">
        <w:rPr>
          <w:lang w:val="en-GB"/>
        </w:rPr>
        <w:t xml:space="preserve"> was downregulated where </w:t>
      </w:r>
      <w:r w:rsidR="006168AC" w:rsidRPr="00E6172C">
        <w:rPr>
          <w:i/>
          <w:lang w:val="en-GB"/>
        </w:rPr>
        <w:t>myf5</w:t>
      </w:r>
      <w:r w:rsidR="006168AC" w:rsidRPr="00E6172C">
        <w:rPr>
          <w:lang w:val="en-GB"/>
        </w:rPr>
        <w:t xml:space="preserve"> mRNA was induced nearer to the margin, revealing that anterior</w:t>
      </w:r>
      <w:r w:rsidR="00C30764" w:rsidRPr="00E6172C">
        <w:rPr>
          <w:lang w:val="en-GB"/>
        </w:rPr>
        <w:t xml:space="preserve">/cranial </w:t>
      </w:r>
      <w:r w:rsidR="006168AC" w:rsidRPr="00E6172C">
        <w:rPr>
          <w:lang w:val="en-GB"/>
        </w:rPr>
        <w:t xml:space="preserve">mesoderm is </w:t>
      </w:r>
      <w:r w:rsidR="006168AC" w:rsidRPr="00E6172C">
        <w:rPr>
          <w:lang w:val="en-GB"/>
        </w:rPr>
        <w:lastRenderedPageBreak/>
        <w:t xml:space="preserve">present but resistant to Fgf-driven </w:t>
      </w:r>
      <w:r w:rsidR="007C4C49" w:rsidRPr="00E6172C">
        <w:rPr>
          <w:lang w:val="en-GB"/>
        </w:rPr>
        <w:t xml:space="preserve">MRF induction and </w:t>
      </w:r>
      <w:proofErr w:type="spellStart"/>
      <w:r w:rsidR="007C4C49" w:rsidRPr="00E6172C">
        <w:rPr>
          <w:i/>
          <w:iCs/>
          <w:lang w:val="en-GB"/>
        </w:rPr>
        <w:t>aplnrb</w:t>
      </w:r>
      <w:proofErr w:type="spellEnd"/>
      <w:r w:rsidR="007C4C49" w:rsidRPr="00E6172C">
        <w:rPr>
          <w:lang w:val="en-GB"/>
        </w:rPr>
        <w:t xml:space="preserve"> suppression </w:t>
      </w:r>
      <w:r w:rsidR="006168AC" w:rsidRPr="00E6172C">
        <w:rPr>
          <w:lang w:val="en-GB"/>
        </w:rPr>
        <w:t xml:space="preserve">(Fig. </w:t>
      </w:r>
      <w:r w:rsidR="00CC377C" w:rsidRPr="00E6172C">
        <w:rPr>
          <w:lang w:val="en-GB"/>
        </w:rPr>
        <w:t>3D</w:t>
      </w:r>
      <w:r w:rsidR="006168AC" w:rsidRPr="00E6172C">
        <w:rPr>
          <w:lang w:val="en-GB"/>
        </w:rPr>
        <w:t xml:space="preserve">). </w:t>
      </w:r>
      <w:r w:rsidR="00384C58">
        <w:rPr>
          <w:lang w:val="en-GB"/>
        </w:rPr>
        <w:t xml:space="preserve"> </w:t>
      </w:r>
      <w:r w:rsidRPr="00E6172C">
        <w:rPr>
          <w:lang w:val="en-GB"/>
        </w:rPr>
        <w:t xml:space="preserve">Thus, Fgf4 </w:t>
      </w:r>
      <w:r w:rsidR="001B2299" w:rsidRPr="00E6172C">
        <w:rPr>
          <w:lang w:val="en-GB"/>
        </w:rPr>
        <w:t xml:space="preserve">dorsalized the embryo, </w:t>
      </w:r>
      <w:r w:rsidRPr="00E6172C">
        <w:rPr>
          <w:lang w:val="en-GB"/>
        </w:rPr>
        <w:t>convert</w:t>
      </w:r>
      <w:r w:rsidR="001B2299" w:rsidRPr="00E6172C">
        <w:rPr>
          <w:lang w:val="en-GB"/>
        </w:rPr>
        <w:t>ing</w:t>
      </w:r>
      <w:r w:rsidRPr="00E6172C">
        <w:rPr>
          <w:lang w:val="en-GB"/>
        </w:rPr>
        <w:t xml:space="preserve"> the entire </w:t>
      </w:r>
      <w:r w:rsidR="0097264F" w:rsidRPr="00E6172C">
        <w:rPr>
          <w:lang w:val="en-GB"/>
        </w:rPr>
        <w:t xml:space="preserve">posterior </w:t>
      </w:r>
      <w:r w:rsidR="00F51351" w:rsidRPr="00E6172C">
        <w:rPr>
          <w:lang w:val="en-GB"/>
        </w:rPr>
        <w:t xml:space="preserve">paraxial and ventral </w:t>
      </w:r>
      <w:r w:rsidRPr="00E6172C">
        <w:rPr>
          <w:lang w:val="en-GB"/>
        </w:rPr>
        <w:t xml:space="preserve">mesoderm to </w:t>
      </w:r>
      <w:r w:rsidR="002902D6" w:rsidRPr="00E6172C">
        <w:rPr>
          <w:lang w:val="en-GB"/>
        </w:rPr>
        <w:t>a myogenic</w:t>
      </w:r>
      <w:r w:rsidRPr="00E6172C" w:rsidDel="005F661C">
        <w:rPr>
          <w:lang w:val="en-GB"/>
        </w:rPr>
        <w:t xml:space="preserve"> p</w:t>
      </w:r>
      <w:r w:rsidRPr="00E6172C">
        <w:rPr>
          <w:lang w:val="en-GB"/>
        </w:rPr>
        <w:t>rofile</w:t>
      </w:r>
      <w:r w:rsidR="002902D6" w:rsidRPr="00E6172C">
        <w:rPr>
          <w:lang w:val="en-GB"/>
        </w:rPr>
        <w:t xml:space="preserve"> with some regions expressing </w:t>
      </w:r>
      <w:r w:rsidR="00F53A94" w:rsidRPr="00E6172C">
        <w:rPr>
          <w:lang w:val="en-GB"/>
        </w:rPr>
        <w:t xml:space="preserve">only </w:t>
      </w:r>
      <w:r w:rsidR="00F53A94" w:rsidRPr="00E6172C">
        <w:rPr>
          <w:i/>
          <w:lang w:val="en-GB"/>
        </w:rPr>
        <w:t>myf5</w:t>
      </w:r>
      <w:r w:rsidR="00F53A94" w:rsidRPr="00E6172C">
        <w:rPr>
          <w:lang w:val="en-GB"/>
        </w:rPr>
        <w:t xml:space="preserve"> and others expressing also </w:t>
      </w:r>
      <w:proofErr w:type="spellStart"/>
      <w:r w:rsidR="00F53A94" w:rsidRPr="00E6172C">
        <w:rPr>
          <w:i/>
          <w:lang w:val="en-GB"/>
        </w:rPr>
        <w:t>myod</w:t>
      </w:r>
      <w:proofErr w:type="spellEnd"/>
      <w:r w:rsidR="00F53A94" w:rsidRPr="00E6172C">
        <w:rPr>
          <w:lang w:val="en-GB"/>
        </w:rPr>
        <w:t xml:space="preserve">, particularly </w:t>
      </w:r>
      <w:r w:rsidR="002902D6" w:rsidRPr="00E6172C">
        <w:rPr>
          <w:lang w:val="en-GB"/>
        </w:rPr>
        <w:t xml:space="preserve">around the </w:t>
      </w:r>
      <w:r w:rsidR="00E6172C" w:rsidRPr="00E6172C">
        <w:rPr>
          <w:lang w:val="en-GB"/>
        </w:rPr>
        <w:t>germ ring</w:t>
      </w:r>
      <w:r w:rsidRPr="00E6172C">
        <w:rPr>
          <w:lang w:val="en-GB"/>
        </w:rPr>
        <w:t>.</w:t>
      </w:r>
      <w:r w:rsidR="005A692A" w:rsidRPr="00E6172C">
        <w:rPr>
          <w:lang w:val="en-GB"/>
        </w:rPr>
        <w:t xml:space="preserve"> </w:t>
      </w:r>
      <w:r w:rsidR="00D049F3" w:rsidRPr="00E6172C">
        <w:rPr>
          <w:lang w:val="en-GB"/>
        </w:rPr>
        <w:t xml:space="preserve"> </w:t>
      </w:r>
      <w:r w:rsidR="005A692A" w:rsidRPr="00E6172C">
        <w:rPr>
          <w:lang w:val="en-GB"/>
        </w:rPr>
        <w:t xml:space="preserve">Fgf6a overexpression also induced ectopic MRFs in cells around the germ ring, which then appeared to cluster (Fig. </w:t>
      </w:r>
      <w:r w:rsidR="00CC377C" w:rsidRPr="00E6172C">
        <w:rPr>
          <w:lang w:val="en-GB"/>
        </w:rPr>
        <w:t>3C</w:t>
      </w:r>
      <w:r w:rsidR="005A692A" w:rsidRPr="00E6172C">
        <w:rPr>
          <w:lang w:val="en-GB"/>
        </w:rPr>
        <w:t xml:space="preserve">). </w:t>
      </w:r>
      <w:r w:rsidR="00C4506F" w:rsidRPr="00E6172C">
        <w:rPr>
          <w:lang w:val="en-GB"/>
        </w:rPr>
        <w:t xml:space="preserve"> </w:t>
      </w:r>
      <w:r w:rsidR="005A692A" w:rsidRPr="00E6172C">
        <w:rPr>
          <w:lang w:val="en-GB"/>
        </w:rPr>
        <w:t>Taken together, these data show that posterior</w:t>
      </w:r>
      <w:r w:rsidR="00BD01F1" w:rsidRPr="00E6172C">
        <w:rPr>
          <w:lang w:val="en-GB"/>
        </w:rPr>
        <w:t>/dorsal</w:t>
      </w:r>
      <w:r w:rsidR="005A692A" w:rsidRPr="00E6172C">
        <w:rPr>
          <w:lang w:val="en-GB"/>
        </w:rPr>
        <w:t xml:space="preserve"> Fgf signals initiate MRF expression in both </w:t>
      </w:r>
      <w:r w:rsidR="007C4C49" w:rsidRPr="00E6172C">
        <w:rPr>
          <w:lang w:val="en-GB"/>
        </w:rPr>
        <w:t xml:space="preserve">pre-adaxial </w:t>
      </w:r>
      <w:r w:rsidR="005A692A" w:rsidRPr="00E6172C">
        <w:rPr>
          <w:lang w:val="en-GB"/>
        </w:rPr>
        <w:t xml:space="preserve">slow and </w:t>
      </w:r>
      <w:r w:rsidR="007C4C49" w:rsidRPr="00E6172C">
        <w:rPr>
          <w:lang w:val="en-GB"/>
        </w:rPr>
        <w:t xml:space="preserve">paraxial </w:t>
      </w:r>
      <w:r w:rsidR="005A692A" w:rsidRPr="00E6172C">
        <w:rPr>
          <w:lang w:val="en-GB"/>
        </w:rPr>
        <w:t>fast muscle precursors in pre-somitic mesoderm.</w:t>
      </w:r>
    </w:p>
    <w:p w14:paraId="72EC8253" w14:textId="77777777" w:rsidR="00B2371A" w:rsidRPr="00E6172C" w:rsidRDefault="00B2371A" w:rsidP="00462DFA">
      <w:pPr>
        <w:widowControl w:val="0"/>
        <w:autoSpaceDE w:val="0"/>
        <w:autoSpaceDN w:val="0"/>
        <w:adjustRightInd w:val="0"/>
        <w:spacing w:after="120" w:line="360" w:lineRule="auto"/>
        <w:jc w:val="both"/>
        <w:outlineLvl w:val="0"/>
        <w:rPr>
          <w:highlight w:val="cyan"/>
          <w:lang w:val="en-GB"/>
        </w:rPr>
      </w:pPr>
    </w:p>
    <w:p w14:paraId="59E0B8CA" w14:textId="4ECF9FD5" w:rsidR="00C715CA" w:rsidRPr="00E6172C" w:rsidRDefault="00C715CA" w:rsidP="00462DFA">
      <w:pPr>
        <w:widowControl w:val="0"/>
        <w:autoSpaceDE w:val="0"/>
        <w:autoSpaceDN w:val="0"/>
        <w:adjustRightInd w:val="0"/>
        <w:spacing w:after="120" w:line="360" w:lineRule="auto"/>
        <w:jc w:val="both"/>
        <w:outlineLvl w:val="0"/>
        <w:rPr>
          <w:b/>
          <w:i/>
          <w:lang w:val="en-GB"/>
        </w:rPr>
      </w:pPr>
      <w:r w:rsidRPr="00E6172C">
        <w:rPr>
          <w:b/>
          <w:i/>
          <w:lang w:val="en-GB"/>
        </w:rPr>
        <w:t>MRFs are initially induced by fgfs,</w:t>
      </w:r>
      <w:r w:rsidR="00A647E6" w:rsidRPr="00E6172C">
        <w:rPr>
          <w:b/>
          <w:i/>
          <w:lang w:val="en-GB"/>
        </w:rPr>
        <w:t xml:space="preserve"> </w:t>
      </w:r>
      <w:proofErr w:type="spellStart"/>
      <w:r w:rsidR="00A647E6" w:rsidRPr="00E6172C">
        <w:rPr>
          <w:b/>
          <w:i/>
          <w:lang w:val="en-GB"/>
        </w:rPr>
        <w:t>tbxta</w:t>
      </w:r>
      <w:proofErr w:type="spellEnd"/>
      <w:r w:rsidR="00A647E6" w:rsidRPr="00E6172C">
        <w:rPr>
          <w:b/>
          <w:i/>
          <w:lang w:val="en-GB"/>
        </w:rPr>
        <w:t xml:space="preserve"> </w:t>
      </w:r>
      <w:r w:rsidRPr="00E6172C">
        <w:rPr>
          <w:b/>
          <w:i/>
          <w:lang w:val="en-GB"/>
        </w:rPr>
        <w:t xml:space="preserve">and </w:t>
      </w:r>
      <w:r w:rsidR="00274231" w:rsidRPr="00E6172C">
        <w:rPr>
          <w:b/>
          <w:i/>
          <w:lang w:val="en-GB"/>
        </w:rPr>
        <w:t>tbx16</w:t>
      </w:r>
    </w:p>
    <w:p w14:paraId="1D1E12F3" w14:textId="0B862938" w:rsidR="000D1777" w:rsidRPr="00E6172C" w:rsidRDefault="0099749A" w:rsidP="00462DFA">
      <w:pPr>
        <w:widowControl w:val="0"/>
        <w:autoSpaceDE w:val="0"/>
        <w:autoSpaceDN w:val="0"/>
        <w:adjustRightInd w:val="0"/>
        <w:spacing w:after="120" w:line="360" w:lineRule="auto"/>
        <w:jc w:val="both"/>
        <w:rPr>
          <w:lang w:val="en-GB"/>
        </w:rPr>
      </w:pPr>
      <w:r w:rsidRPr="00E6172C">
        <w:rPr>
          <w:lang w:val="en-GB"/>
        </w:rPr>
        <w:t>Zebrafish</w:t>
      </w:r>
      <w:r w:rsidRPr="00E6172C" w:rsidDel="000A1F6A">
        <w:rPr>
          <w:lang w:val="en-GB"/>
        </w:rPr>
        <w:t xml:space="preserve"> </w:t>
      </w:r>
      <w:r w:rsidR="00C715CA" w:rsidRPr="00E6172C">
        <w:rPr>
          <w:lang w:val="en-GB"/>
        </w:rPr>
        <w:t>T</w:t>
      </w:r>
      <w:r w:rsidR="00D049F3" w:rsidRPr="00E6172C">
        <w:rPr>
          <w:lang w:val="en-GB"/>
        </w:rPr>
        <w:t>bx</w:t>
      </w:r>
      <w:r w:rsidR="006D448F" w:rsidRPr="00E6172C">
        <w:rPr>
          <w:lang w:val="en-GB"/>
        </w:rPr>
        <w:t xml:space="preserve"> </w:t>
      </w:r>
      <w:r w:rsidR="00C715CA" w:rsidRPr="00E6172C">
        <w:rPr>
          <w:lang w:val="en-GB"/>
        </w:rPr>
        <w:t>genes</w:t>
      </w:r>
      <w:r w:rsidR="00C715CA" w:rsidRPr="001C0667">
        <w:rPr>
          <w:color w:val="000000" w:themeColor="text1"/>
          <w:lang w:val="en-GB"/>
        </w:rPr>
        <w:t>,</w:t>
      </w:r>
      <w:r w:rsidR="00C715CA" w:rsidRPr="00E6172C">
        <w:rPr>
          <w:color w:val="FF0000"/>
          <w:lang w:val="en-GB"/>
        </w:rPr>
        <w:t xml:space="preserve"> </w:t>
      </w:r>
      <w:r w:rsidR="00C715CA" w:rsidRPr="00E6172C">
        <w:rPr>
          <w:lang w:val="en-GB"/>
        </w:rPr>
        <w:t>including</w:t>
      </w:r>
      <w:r w:rsidR="00A647E6" w:rsidRPr="00E6172C">
        <w:rPr>
          <w:lang w:val="en-GB"/>
        </w:rPr>
        <w:t xml:space="preserve"> </w:t>
      </w:r>
      <w:proofErr w:type="spellStart"/>
      <w:r w:rsidR="00A647E6" w:rsidRPr="00E6172C">
        <w:rPr>
          <w:i/>
          <w:lang w:val="en-GB"/>
        </w:rPr>
        <w:t>tbxta</w:t>
      </w:r>
      <w:proofErr w:type="spellEnd"/>
      <w:r w:rsidR="00A647E6" w:rsidRPr="00E6172C">
        <w:rPr>
          <w:lang w:val="en-GB"/>
        </w:rPr>
        <w:t xml:space="preserve"> </w:t>
      </w:r>
      <w:r w:rsidR="00C715CA" w:rsidRPr="00E6172C">
        <w:rPr>
          <w:lang w:val="en-GB"/>
        </w:rPr>
        <w:t xml:space="preserve">and </w:t>
      </w:r>
      <w:r w:rsidR="00F51351" w:rsidRPr="00E6172C">
        <w:rPr>
          <w:i/>
          <w:lang w:val="en-GB"/>
        </w:rPr>
        <w:t>tbx16</w:t>
      </w:r>
      <w:r w:rsidRPr="00E6172C">
        <w:rPr>
          <w:lang w:val="en-GB"/>
        </w:rPr>
        <w:t xml:space="preserve"> (formerly called </w:t>
      </w:r>
      <w:r w:rsidR="005A692A" w:rsidRPr="00E6172C">
        <w:rPr>
          <w:i/>
          <w:lang w:val="en-GB"/>
        </w:rPr>
        <w:t>no tail</w:t>
      </w:r>
      <w:r w:rsidR="002E2A1E" w:rsidRPr="00E6172C">
        <w:rPr>
          <w:lang w:val="en-GB"/>
        </w:rPr>
        <w:t xml:space="preserve"> </w:t>
      </w:r>
      <w:r w:rsidR="005A692A" w:rsidRPr="00E6172C">
        <w:rPr>
          <w:lang w:val="en-GB"/>
        </w:rPr>
        <w:t>(</w:t>
      </w:r>
      <w:r w:rsidRPr="00E6172C">
        <w:rPr>
          <w:i/>
          <w:lang w:val="en-GB"/>
        </w:rPr>
        <w:t>ntla</w:t>
      </w:r>
      <w:r w:rsidR="005A692A" w:rsidRPr="00E6172C">
        <w:rPr>
          <w:lang w:val="en-GB"/>
        </w:rPr>
        <w:t>)</w:t>
      </w:r>
      <w:r w:rsidRPr="00E6172C">
        <w:rPr>
          <w:i/>
          <w:lang w:val="en-GB"/>
        </w:rPr>
        <w:t xml:space="preserve"> </w:t>
      </w:r>
      <w:r w:rsidRPr="00E6172C">
        <w:rPr>
          <w:lang w:val="en-GB"/>
        </w:rPr>
        <w:t>and</w:t>
      </w:r>
      <w:r w:rsidRPr="00E6172C">
        <w:rPr>
          <w:i/>
          <w:lang w:val="en-GB"/>
        </w:rPr>
        <w:t xml:space="preserve"> </w:t>
      </w:r>
      <w:proofErr w:type="spellStart"/>
      <w:r w:rsidR="005A692A" w:rsidRPr="00E6172C">
        <w:rPr>
          <w:i/>
          <w:lang w:val="en-GB"/>
        </w:rPr>
        <w:t>spadetail</w:t>
      </w:r>
      <w:proofErr w:type="spellEnd"/>
      <w:r w:rsidR="005A692A" w:rsidRPr="00E6172C">
        <w:rPr>
          <w:i/>
          <w:lang w:val="en-GB"/>
        </w:rPr>
        <w:t xml:space="preserve"> </w:t>
      </w:r>
      <w:r w:rsidR="005A692A" w:rsidRPr="00E6172C">
        <w:rPr>
          <w:lang w:val="en-GB"/>
        </w:rPr>
        <w:t>(</w:t>
      </w:r>
      <w:proofErr w:type="spellStart"/>
      <w:r w:rsidRPr="00E6172C">
        <w:rPr>
          <w:i/>
          <w:lang w:val="en-GB"/>
        </w:rPr>
        <w:t>spt</w:t>
      </w:r>
      <w:proofErr w:type="spellEnd"/>
      <w:r w:rsidR="005A692A" w:rsidRPr="00E6172C">
        <w:rPr>
          <w:lang w:val="en-GB"/>
        </w:rPr>
        <w:t>)</w:t>
      </w:r>
      <w:r w:rsidRPr="00E6172C">
        <w:rPr>
          <w:lang w:val="en-GB"/>
        </w:rPr>
        <w:t>, respectively)</w:t>
      </w:r>
      <w:r w:rsidR="00C715CA" w:rsidRPr="00E6172C">
        <w:rPr>
          <w:lang w:val="en-GB"/>
        </w:rPr>
        <w:t>,</w:t>
      </w:r>
      <w:r w:rsidR="00C715CA" w:rsidRPr="00E6172C">
        <w:rPr>
          <w:color w:val="FF0000"/>
          <w:lang w:val="en-GB"/>
        </w:rPr>
        <w:t xml:space="preserve"> </w:t>
      </w:r>
      <w:r w:rsidR="00C715CA" w:rsidRPr="00E6172C">
        <w:rPr>
          <w:lang w:val="en-GB"/>
        </w:rPr>
        <w:t xml:space="preserve">are potentially important mediators of </w:t>
      </w:r>
      <w:r w:rsidR="00A10458" w:rsidRPr="00E6172C">
        <w:rPr>
          <w:lang w:val="en-GB"/>
        </w:rPr>
        <w:t>Fgf</w:t>
      </w:r>
      <w:r w:rsidR="00A10458" w:rsidRPr="00E6172C">
        <w:rPr>
          <w:i/>
          <w:lang w:val="en-GB"/>
        </w:rPr>
        <w:t xml:space="preserve"> </w:t>
      </w:r>
      <w:r w:rsidR="00381E8C" w:rsidRPr="00E6172C">
        <w:rPr>
          <w:lang w:val="en-GB"/>
        </w:rPr>
        <w:t>signalling</w:t>
      </w:r>
      <w:r w:rsidR="00C715CA" w:rsidRPr="00E6172C">
        <w:rPr>
          <w:lang w:val="en-GB"/>
        </w:rPr>
        <w:t xml:space="preserve"> </w:t>
      </w:r>
      <w:r w:rsidR="000A1F6A" w:rsidRPr="00E6172C">
        <w:rPr>
          <w:lang w:val="en-GB"/>
        </w:rPr>
        <w:t xml:space="preserve">in gastrulating embryos </w:t>
      </w:r>
      <w:r w:rsidR="00BC02FE" w:rsidRPr="00E6172C">
        <w:rPr>
          <w:lang w:val="en-GB"/>
        </w:rPr>
        <w:fldChar w:fldCharType="begin">
          <w:fldData xml:space="preserve">PEVuZE5vdGU+PENpdGU+PEF1dGhvcj5HcmlmZmluPC9BdXRob3I+PFllYXI+MTk5NTwvWWVhcj48
UmVjTnVtPjIxNzg8L1JlY051bT48RGlzcGxheVRleHQ+KEFtYXlhIGV0IGFsLiwgMTk5MzsgR3Jp
ZmZpbiBldCBhbC4sIDE5OTU7IFNtaXRoIGV0IGFsLiwgMTk5MTsgU3VuIGV0IGFsLiwgMTk5OSk8
L0Rpc3BsYXlUZXh0PjxyZWNvcmQ+PHJlYy1udW1iZXI+MjE3ODwvcmVjLW51bWJlcj48Zm9yZWln
bi1rZXlzPjxrZXkgYXBwPSJFTiIgZGItaWQ9IjIycDVmcHN4ODlzdDlwZTk5djV4czJ4MWQyZGV4
NXJ3dDU5MCIgdGltZXN0YW1wPSIwIj4yMTc4PC9rZXk+PC9mb3JlaWduLWtleXM+PHJlZi10eXBl
IG5hbWU9IkpvdXJuYWwgQXJ0aWNsZSI+MTc8L3JlZi10eXBlPjxjb250cmlidXRvcnM+PGF1dGhv
cnM+PGF1dGhvcj5HcmlmZmluLCBLLjwvYXV0aG9yPjxhdXRob3I+UGF0aWVudCwgUi48L2F1dGhv
cj48YXV0aG9yPkhvbGRlciwgTi48L2F1dGhvcj48L2F1dGhvcnM+PC9jb250cmlidXRvcnM+PHRp
dGxlcz48dGl0bGU+PHN0eWxlIGZhY2U9Im5vcm1hbCIgZm9udD0iZGVmYXVsdCIgc2l6ZT0iMTAw
JSI+QW5hbHlzaXMgb2YgRkdGIGZ1bmN0aW9uIGluIG5vcm1hbCBhbmQgPC9zdHlsZT48c3R5bGUg
ZmFjZT0iaXRhbGljIiBmb250PSJkZWZhdWx0IiBzaXplPSIxMDAlIj5ubyB0YWlsPC9zdHlsZT48
c3R5bGUgZmFjZT0ibm9ybWFsIiBmb250PSJkZWZhdWx0IiBzaXplPSIxMDAlIj4gemVicmFmaXNo
IGVtYnJ5b3MgcmV2ZWFscyBzZXBhcmF0ZSBtZWNoYW5pc21zIGZvciBmb3JtYXRpb24gb2YgdGhl
IHRydW5rIGFuZCB0YWlsPC9zdHlsZT48L3RpdGxlPjxzZWNvbmRhcnktdGl0bGU+RGV2ZWxvcG1l
bnQ8L3NlY29uZGFyeS10aXRsZT48L3RpdGxlcz48cGVyaW9kaWNhbD48ZnVsbC10aXRsZT5EZXZl
bG9wbWVudDwvZnVsbC10aXRsZT48L3BlcmlvZGljYWw+PHBhZ2VzPjI5ODMtMjk5NDwvcGFnZXM+
PHZvbHVtZT4xMjE8L3ZvbHVtZT48ZGF0ZXM+PHllYXI+MTk5NTwveWVhcj48L2RhdGVzPjx1cmxz
PjwvdXJscz48L3JlY29yZD48L0NpdGU+PENpdGU+PEF1dGhvcj5TbWl0aDwvQXV0aG9yPjxZZWFy
PjE5OTE8L1llYXI+PFJlY051bT45Mzg5PC9SZWNOdW0+PHJlY29yZD48cmVjLW51bWJlcj45Mzg5
PC9yZWMtbnVtYmVyPjxmb3JlaWduLWtleXM+PGtleSBhcHA9IkVOIiBkYi1pZD0iMjJwNWZwc3g4
OXN0OXBlOTl2NXhzMngxZDJkZXg1cnd0NTkwIiB0aW1lc3RhbXA9IjEzOTExNzA4OTYiPjkzODk8
L2tleT48L2ZvcmVpZ24ta2V5cz48cmVmLXR5cGUgbmFtZT0iSm91cm5hbCBBcnRpY2xlIj4xNzwv
cmVmLXR5cGU+PGNvbnRyaWJ1dG9ycz48YXV0aG9ycz48YXV0aG9yPlNtaXRoLCBKLiBDLjwvYXV0
aG9yPjxhdXRob3I+UHJpY2UsIEIuIE0uPC9hdXRob3I+PGF1dGhvcj5HcmVlbiwgSi4gQi48L2F1
dGhvcj48YXV0aG9yPldlaWdlbCwgRC48L2F1dGhvcj48YXV0aG9yPkhlcnJtYW5uLCBCLiBHLjwv
YXV0aG9yPjwvYXV0aG9ycz48L2NvbnRyaWJ1dG9ycz48YXV0aC1hZGRyZXNzPkxhYm9yYXRvcnkg
b2YgRGV2ZWxvcG1lbnRhbCBCaW9sb2d5LCBOYXRpb25hbCBJbnN0aXR1dGUgZm9yIE1lZGljYWwg
UmVzZWFyY2gsIFRoZSBSaWRnZXdheSwgTWlsbCBIaWxsLCBMb25kb24uPC9hdXRoLWFkZHJlc3M+
PHRpdGxlcz48dGl0bGU+RXhwcmVzc2lvbiBvZiBhIFhlbm9wdXMgaG9tb2xvZyBvZiBCcmFjaHl1
cnkgKFQpIGlzIGFuIGltbWVkaWF0ZS1lYXJseSByZXNwb25zZSB0byBtZXNvZGVybSBpbmR1Y3Rp
b248L3RpdGxlPjxzZWNvbmRhcnktdGl0bGU+Q2VsbDwvc2Vjb25kYXJ5LXRpdGxlPjxhbHQtdGl0
bGU+Q2VsbDwvYWx0LXRpdGxlPjwvdGl0bGVzPjxwZXJpb2RpY2FsPjxmdWxsLXRpdGxlPkNlbGw8
L2Z1bGwtdGl0bGU+PC9wZXJpb2RpY2FsPjxhbHQtcGVyaW9kaWNhbD48ZnVsbC10aXRsZT5DZWxs
PC9mdWxsLXRpdGxlPjwvYWx0LXBlcmlvZGljYWw+PHBhZ2VzPjc5LTg3PC9wYWdlcz48dm9sdW1l
PjY3PC92b2x1bWU+PG51bWJlcj4xPC9udW1iZXI+PGtleXdvcmRzPjxrZXl3b3JkPkFjdGl2aW5z
PC9rZXl3b3JkPjxrZXl3b3JkPkFtaW5vIEFjaWQgU2VxdWVuY2U8L2tleXdvcmQ+PGtleXdvcmQ+
QW5pbWFsczwva2V5d29yZD48a2V5d29yZD5CYXNlIFNlcXVlbmNlPC9rZXl3b3JkPjxrZXl3b3Jk
PkJsb3R0aW5nLCBOb3J0aGVybjwva2V5d29yZD48a2V5d29yZD5DbG9uaW5nLCBNb2xlY3VsYXI8
L2tleXdvcmQ+PGtleXdvcmQ+Q3ljbG9oZXhpbWlkZS9waGFybWFjb2xvZ3k8L2tleXdvcmQ+PGtl
eXdvcmQ+RW1icnlvLCBOb25tYW1tYWxpYW4vKnBoeXNpb2xvZ3k8L2tleXdvcmQ+PGtleXdvcmQ+
Rmlicm9ibGFzdCBHcm93dGggRmFjdG9yIDIvcGhhcm1hY29sb2d5PC9rZXl3b3JkPjxrZXl3b3Jk
PkdlbmUgRXhwcmVzc2lvbi9kcnVnIGVmZmVjdHM8L2tleXdvcmQ+PGtleXdvcmQ+R2VuZSBMaWJy
YXJ5PC9rZXl3b3JkPjxrZXl3b3JkPipHZW5lczwva2V5d29yZD48a2V5d29yZD5JbmhpYmlucy9w
aGFybWFjb2xvZ3k8L2tleXdvcmQ+PGtleXdvcmQ+TWVzb2Rlcm0vKnBoeXNpb2xvZ3k8L2tleXdv
cmQ+PGtleXdvcmQ+TWljZS8qZ2VuZXRpY3M8L2tleXdvcmQ+PGtleXdvcmQ+TW9sZWN1bGFyIFNl
cXVlbmNlIERhdGE8L2tleXdvcmQ+PGtleXdvcmQ+UHJvdGVpbiBCaW9zeW50aGVzaXMvZHJ1ZyBl
ZmZlY3RzPC9rZXl3b3JkPjxrZXl3b3JkPlJOQS9nZW5ldGljcy9pc29sYXRpb24gJmFtcDsgcHVy
aWZpY2F0aW9uPC9rZXl3b3JkPjxrZXl3b3JkPlNlcXVlbmNlIEhvbW9sb2d5LCBOdWNsZWljIEFj
aWQ8L2tleXdvcmQ+PGtleXdvcmQ+VHJhbnNjcmlwdGlvbiwgR2VuZXRpYzwva2V5d29yZD48a2V5
d29yZD5YZW5vcHVzLypnZW5ldGljczwva2V5d29yZD48L2tleXdvcmRzPjxkYXRlcz48eWVhcj4x
OTkxPC95ZWFyPjxwdWItZGF0ZXM+PGRhdGU+T2N0IDQ8L2RhdGU+PC9wdWItZGF0ZXM+PC9kYXRl
cz48aXNibj4wMDkyLTg2NzQgKFByaW50KSYjeEQ7MDA5Mi04Njc0IChMaW5raW5nKTwvaXNibj48
YWNjZXNzaW9uLW51bT4xNzE3MTYwPC9hY2Nlc3Npb24tbnVtPjx1cmxzPjxyZWxhdGVkLXVybHM+
PHVybD5odHRwOi8vd3d3Lm5jYmkubmxtLm5paC5nb3YvcHVibWVkLzE3MTcxNjA8L3VybD48L3Jl
bGF0ZWQtdXJscz48L3VybHM+PC9yZWNvcmQ+PC9DaXRlPjxDaXRlPjxBdXRob3I+U3VuPC9BdXRo
b3I+PFllYXI+MTk5OTwvWWVhcj48UmVjTnVtPjc5Mzc8L1JlY051bT48cmVjb3JkPjxyZWMtbnVt
YmVyPjc5Mzc8L3JlYy1udW1iZXI+PGZvcmVpZ24ta2V5cz48a2V5IGFwcD0iRU4iIGRiLWlkPSIy
MnA1ZnBzeDg5c3Q5cGU5OXY1eHMyeDFkMmRleDVyd3Q1OTAiIHRpbWVzdGFtcD0iMCI+NzkzNzwv
a2V5PjwvZm9yZWlnbi1rZXlzPjxyZWYtdHlwZSBuYW1lPSJKb3VybmFsIEFydGljbGUiPjE3PC9y
ZWYtdHlwZT48Y29udHJpYnV0b3JzPjxhdXRob3JzPjxhdXRob3I+U3VuLCBYLjwvYXV0aG9yPjxh
dXRob3I+TWV5ZXJzLCBFLiBOLjwvYXV0aG9yPjxhdXRob3I+TGV3YW5kb3NraSwgTS48L2F1dGhv
cj48YXV0aG9yPk1hcnRpbiwgRy4gUi48L2F1dGhvcj48L2F1dGhvcnM+PC9jb250cmlidXRvcnM+
PGF1dGgtYWRkcmVzcz5EZXBhcnRtZW50IG9mIEFuYXRvbXkgYW5kIFByb2dyYW0gaW4gRGV2ZWxv
cG1lbnRhbCBCaW9sb2d5LCBTY2hvb2wgb2YgTWVkaWNpbmUsIFVuaXZlcnNpdHkgb2YgQ2FsaWZv
cm5pYSBhdCBTYW4gRnJhbmNpc2NvLCBTYW4gRnJhbmNpc2NvLCBDYWxpZm9ybmlhIDk0MTQzLTA0
NTIgVVNBLjwvYXV0aC1hZGRyZXNzPjx0aXRsZXM+PHRpdGxlPlRhcmdldGVkIGRpc3J1cHRpb24g
b2YgRmdmOCBjYXVzZXMgZmFpbHVyZSBvZiBjZWxsIG1pZ3JhdGlvbiBpbiB0aGUgZ2FzdHJ1bGF0
aW5nIG1vdXNlIGVtYnJ5bzwvdGl0bGU+PHNlY29uZGFyeS10aXRsZT5HZW5lcyBEZXY8L3NlY29u
ZGFyeS10aXRsZT48L3RpdGxlcz48cGVyaW9kaWNhbD48ZnVsbC10aXRsZT5HZW5lcyBEZXY8L2Z1
bGwtdGl0bGU+PC9wZXJpb2RpY2FsPjxwYWdlcz4xODM0LTQ2PC9wYWdlcz48dm9sdW1lPjEzPC92
b2x1bWU+PG51bWJlcj4xNDwvbnVtYmVyPjxrZXl3b3Jkcz48a2V5d29yZD5BbmltYWxzPC9rZXl3
b3JkPjxrZXl3b3JkPkJhc2UgU2VxdWVuY2U8L2tleXdvcmQ+PGtleXdvcmQ+Q2VsbCBNb3ZlbWVu
dC8qZ2VuZXRpY3M8L2tleXdvcmQ+PGtleXdvcmQ+RE5BIFByaW1lcnM8L2tleXdvcmQ+PGtleXdv
cmQ+RW1icnlvIGFuZCBGZXRhbCBEZXZlbG9wbWVudC9nZW5ldGljczwva2V5d29yZD48a2V5d29y
ZD5GaWJyb2JsYXN0IEdyb3d0aCBGYWN0b3JzLypnZW5ldGljczwva2V5d29yZD48a2V5d29yZD5H
YXN0cnVsYS8qY3l0b2xvZ3k8L2tleXdvcmQ+PGtleXdvcmQ+R2VuZSBFeHByZXNzaW9uIFJlZ3Vs
YXRpb24sIERldmVsb3BtZW50YWw8L2tleXdvcmQ+PGtleXdvcmQ+SG9tb3p5Z290ZTwva2V5d29y
ZD48a2V5d29yZD5NaWNlPC9rZXl3b3JkPjxrZXl3b3JkPlNpZ25hbCBUcmFuc2R1Y3Rpb248L2tl
eXdvcmQ+PGtleXdvcmQ+U3VwcG9ydCwgTm9uLVUuUy4gR292JmFwb3M7dDwva2V5d29yZD48a2V5
d29yZD5TdXBwb3J0LCBVLlMuIEdvdiZhcG9zO3QsIFAuSC5TLjwva2V5d29yZD48L2tleXdvcmRz
PjxkYXRlcz48eWVhcj4xOTk5PC95ZWFyPjxwdWItZGF0ZXM+PGRhdGU+SnVsIDE1PC9kYXRlPjwv
cHViLWRhdGVzPjwvZGF0ZXM+PGFjY2Vzc2lvbi1udW0+MTA0MjE2MzU8L2FjY2Vzc2lvbi1udW0+
PHVybHM+PHJlbGF0ZWQtdXJscz48dXJsPmh0dHA6Ly93d3cubmNiaS5ubG0ubmloLmdvdi9lbnRy
ZXovcXVlcnkuZmNnaT9jbWQ9UmV0cmlldmUmYW1wO2RiPVB1Yk1lZCZhbXA7ZG9wdD1DaXRhdGlv
biZhbXA7bGlzdF91aWRzPTEwNDIxNjM1PC91cmw+PC9yZWxhdGVkLXVybHM+PC91cmxzPjwvcmVj
b3JkPjwvQ2l0ZT48Q2l0ZT48QXV0aG9yPkFtYXlhPC9BdXRob3I+PFllYXI+MTk5MzwvWWVhcj48
UmVjTnVtPjkzOTA8L1JlY051bT48cmVjb3JkPjxyZWMtbnVtYmVyPjkzOTA8L3JlYy1udW1iZXI+
PGZvcmVpZ24ta2V5cz48a2V5IGFwcD0iRU4iIGRiLWlkPSIyMnA1ZnBzeDg5c3Q5cGU5OXY1eHMy
eDFkMmRleDVyd3Q1OTAiIHRpbWVzdGFtcD0iMTM5MTE4NTAzNCI+OTM5MDwva2V5PjwvZm9yZWln
bi1rZXlzPjxyZWYtdHlwZSBuYW1lPSJKb3VybmFsIEFydGljbGUiPjE3PC9yZWYtdHlwZT48Y29u
dHJpYnV0b3JzPjxhdXRob3JzPjxhdXRob3I+QW1heWEsIEUuPC9hdXRob3I+PGF1dGhvcj5TdGVp
biwgUC4gQS48L2F1dGhvcj48YXV0aG9yPk11c2NpLCBULiBKLjwvYXV0aG9yPjxhdXRob3I+S2ly
c2NobmVyLCBNLiBXLjwvYXV0aG9yPjwvYXV0aG9ycz48L2NvbnRyaWJ1dG9ycz48YXV0aC1hZGRy
ZXNzPkRlcGFydG1lbnQgb2YgQmlvY2hlbWlzdHJ5IGFuZCBCaW9waHlzaWNzLCBVbml2ZXJzaXR5
IG9mIENhbGlmb3JuaWEsIFNhbiBGcmFuY2lzY28gOTQxNDMuPC9hdXRoLWFkZHJlc3M+PHRpdGxl
cz48dGl0bGU+RkdGIHNpZ25hbGxpbmcgaW4gdGhlIGVhcmx5IHNwZWNpZmljYXRpb24gb2YgbWVz
b2Rlcm0gaW4gWGVub3B1czwvdGl0bGU+PHNlY29uZGFyeS10aXRsZT5EZXZlbG9wbWVudDwvc2Vj
b25kYXJ5LXRpdGxlPjxhbHQtdGl0bGU+RGV2ZWxvcG1lbnQ8L2FsdC10aXRsZT48L3RpdGxlcz48
cGVyaW9kaWNhbD48ZnVsbC10aXRsZT5EZXZlbG9wbWVudDwvZnVsbC10aXRsZT48L3BlcmlvZGlj
YWw+PGFsdC1wZXJpb2RpY2FsPjxmdWxsLXRpdGxlPkRldmVsb3BtZW50PC9mdWxsLXRpdGxlPjwv
YWx0LXBlcmlvZGljYWw+PHBhZ2VzPjQ3Ny04NzwvcGFnZXM+PHZvbHVtZT4xMTg8L3ZvbHVtZT48
bnVtYmVyPjI8L251bWJlcj48a2V5d29yZHM+PGtleXdvcmQ+QW5pbWFsczwva2V5d29yZD48a2V5
d29yZD5Db2xsYWdlbi9nZW5ldGljczwva2V5d29yZD48a2V5d29yZD5FbWJyeW9uaWMgSW5kdWN0
aW9uLypwaHlzaW9sb2d5PC9rZXl3b3JkPjxrZXl3b3JkPkZpYnJvYmxhc3QgR3Jvd3RoIEZhY3Rv
cnMvKnBoeXNpb2xvZ3k8L2tleXdvcmQ+PGtleXdvcmQ+R2FzdHJ1bGEvcGh5c2lvbG9neTwva2V5
d29yZD48a2V5d29yZD5HZW5lIEV4cHJlc3Npb24vcGh5c2lvbG9neTwva2V5d29yZD48a2V5d29y
ZD5JbW11bm9ibG90dGluZzwva2V5d29yZD48a2V5d29yZD5JbW11bm9oaXN0b2NoZW1pc3RyeTwv
a2V5d29yZD48a2V5d29yZD5JbiBTaXR1IEh5YnJpZGl6YXRpb248L2tleXdvcmQ+PGtleXdvcmQ+
TWVzb2Rlcm0vKnBoeXNpb2xvZ3k8L2tleXdvcmQ+PGtleXdvcmQ+TW9ycGhvZ2VuZXNpcy9waHlz
aW9sb2d5PC9rZXl3b3JkPjxrZXl3b3JkPk11c2NsZXMvZW1icnlvbG9neTwva2V5d29yZD48a2V5
d29yZD5Ob3RvY2hvcmQvY3l0b2xvZ3k8L2tleXdvcmQ+PGtleXdvcmQ+UmVjZXB0b3JzLCBGaWJy
b2JsYXN0IEdyb3d0aCBGYWN0b3IvZ2VuZXRpY3MvcGh5c2lvbG9neTwva2V5d29yZD48a2V5d29y
ZD5TaWduYWwgVHJhbnNkdWN0aW9uLypwaHlzaW9sb2d5PC9rZXl3b3JkPjxrZXl3b3JkPlhlbm9w
dXMgbGFldmlzL2VtYnJ5b2xvZ3k8L2tleXdvcmQ+PC9rZXl3b3Jkcz48ZGF0ZXM+PHllYXI+MTk5
MzwveWVhcj48cHViLWRhdGVzPjxkYXRlPkp1bjwvZGF0ZT48L3B1Yi1kYXRlcz48L2RhdGVzPjxp
c2JuPjA5NTAtMTk5MSAoUHJpbnQpJiN4RDswOTUwLTE5OTEgKExpbmtpbmcpPC9pc2JuPjxhY2Nl
c3Npb24tbnVtPjgyMjMyNzQ8L2FjY2Vzc2lvbi1udW0+PHVybHM+PHJlbGF0ZWQtdXJscz48dXJs
Pmh0dHA6Ly93d3cubmNiaS5ubG0ubmloLmdvdi9wdWJtZWQvODIyMzI3NDwvdXJsPjwvcmVsYXRl
ZC11cmxzPjwvdXJscz48L3JlY29yZD48L0NpdGU+PC9FbmROb3RlPgB=
</w:fldData>
        </w:fldChar>
      </w:r>
      <w:r w:rsidR="00AD49EB" w:rsidRPr="00E6172C">
        <w:rPr>
          <w:lang w:val="en-GB"/>
        </w:rPr>
        <w:instrText xml:space="preserve"> ADDIN EN.CITE </w:instrText>
      </w:r>
      <w:r w:rsidR="00AD49EB" w:rsidRPr="00E6172C">
        <w:rPr>
          <w:lang w:val="en-GB"/>
        </w:rPr>
        <w:fldChar w:fldCharType="begin">
          <w:fldData xml:space="preserve">PEVuZE5vdGU+PENpdGU+PEF1dGhvcj5HcmlmZmluPC9BdXRob3I+PFllYXI+MTk5NTwvWWVhcj48
UmVjTnVtPjIxNzg8L1JlY051bT48RGlzcGxheVRleHQ+KEFtYXlhIGV0IGFsLiwgMTk5MzsgR3Jp
ZmZpbiBldCBhbC4sIDE5OTU7IFNtaXRoIGV0IGFsLiwgMTk5MTsgU3VuIGV0IGFsLiwgMTk5OSk8
L0Rpc3BsYXlUZXh0PjxyZWNvcmQ+PHJlYy1udW1iZXI+MjE3ODwvcmVjLW51bWJlcj48Zm9yZWln
bi1rZXlzPjxrZXkgYXBwPSJFTiIgZGItaWQ9IjIycDVmcHN4ODlzdDlwZTk5djV4czJ4MWQyZGV4
NXJ3dDU5MCIgdGltZXN0YW1wPSIwIj4yMTc4PC9rZXk+PC9mb3JlaWduLWtleXM+PHJlZi10eXBl
IG5hbWU9IkpvdXJuYWwgQXJ0aWNsZSI+MTc8L3JlZi10eXBlPjxjb250cmlidXRvcnM+PGF1dGhv
cnM+PGF1dGhvcj5HcmlmZmluLCBLLjwvYXV0aG9yPjxhdXRob3I+UGF0aWVudCwgUi48L2F1dGhv
cj48YXV0aG9yPkhvbGRlciwgTi48L2F1dGhvcj48L2F1dGhvcnM+PC9jb250cmlidXRvcnM+PHRp
dGxlcz48dGl0bGU+PHN0eWxlIGZhY2U9Im5vcm1hbCIgZm9udD0iZGVmYXVsdCIgc2l6ZT0iMTAw
JSI+QW5hbHlzaXMgb2YgRkdGIGZ1bmN0aW9uIGluIG5vcm1hbCBhbmQgPC9zdHlsZT48c3R5bGUg
ZmFjZT0iaXRhbGljIiBmb250PSJkZWZhdWx0IiBzaXplPSIxMDAlIj5ubyB0YWlsPC9zdHlsZT48
c3R5bGUgZmFjZT0ibm9ybWFsIiBmb250PSJkZWZhdWx0IiBzaXplPSIxMDAlIj4gemVicmFmaXNo
IGVtYnJ5b3MgcmV2ZWFscyBzZXBhcmF0ZSBtZWNoYW5pc21zIGZvciBmb3JtYXRpb24gb2YgdGhl
IHRydW5rIGFuZCB0YWlsPC9zdHlsZT48L3RpdGxlPjxzZWNvbmRhcnktdGl0bGU+RGV2ZWxvcG1l
bnQ8L3NlY29uZGFyeS10aXRsZT48L3RpdGxlcz48cGVyaW9kaWNhbD48ZnVsbC10aXRsZT5EZXZl
bG9wbWVudDwvZnVsbC10aXRsZT48L3BlcmlvZGljYWw+PHBhZ2VzPjI5ODMtMjk5NDwvcGFnZXM+
PHZvbHVtZT4xMjE8L3ZvbHVtZT48ZGF0ZXM+PHllYXI+MTk5NTwveWVhcj48L2RhdGVzPjx1cmxz
PjwvdXJscz48L3JlY29yZD48L0NpdGU+PENpdGU+PEF1dGhvcj5TbWl0aDwvQXV0aG9yPjxZZWFy
PjE5OTE8L1llYXI+PFJlY051bT45Mzg5PC9SZWNOdW0+PHJlY29yZD48cmVjLW51bWJlcj45Mzg5
PC9yZWMtbnVtYmVyPjxmb3JlaWduLWtleXM+PGtleSBhcHA9IkVOIiBkYi1pZD0iMjJwNWZwc3g4
OXN0OXBlOTl2NXhzMngxZDJkZXg1cnd0NTkwIiB0aW1lc3RhbXA9IjEzOTExNzA4OTYiPjkzODk8
L2tleT48L2ZvcmVpZ24ta2V5cz48cmVmLXR5cGUgbmFtZT0iSm91cm5hbCBBcnRpY2xlIj4xNzwv
cmVmLXR5cGU+PGNvbnRyaWJ1dG9ycz48YXV0aG9ycz48YXV0aG9yPlNtaXRoLCBKLiBDLjwvYXV0
aG9yPjxhdXRob3I+UHJpY2UsIEIuIE0uPC9hdXRob3I+PGF1dGhvcj5HcmVlbiwgSi4gQi48L2F1
dGhvcj48YXV0aG9yPldlaWdlbCwgRC48L2F1dGhvcj48YXV0aG9yPkhlcnJtYW5uLCBCLiBHLjwv
YXV0aG9yPjwvYXV0aG9ycz48L2NvbnRyaWJ1dG9ycz48YXV0aC1hZGRyZXNzPkxhYm9yYXRvcnkg
b2YgRGV2ZWxvcG1lbnRhbCBCaW9sb2d5LCBOYXRpb25hbCBJbnN0aXR1dGUgZm9yIE1lZGljYWwg
UmVzZWFyY2gsIFRoZSBSaWRnZXdheSwgTWlsbCBIaWxsLCBMb25kb24uPC9hdXRoLWFkZHJlc3M+
PHRpdGxlcz48dGl0bGU+RXhwcmVzc2lvbiBvZiBhIFhlbm9wdXMgaG9tb2xvZyBvZiBCcmFjaHl1
cnkgKFQpIGlzIGFuIGltbWVkaWF0ZS1lYXJseSByZXNwb25zZSB0byBtZXNvZGVybSBpbmR1Y3Rp
b248L3RpdGxlPjxzZWNvbmRhcnktdGl0bGU+Q2VsbDwvc2Vjb25kYXJ5LXRpdGxlPjxhbHQtdGl0
bGU+Q2VsbDwvYWx0LXRpdGxlPjwvdGl0bGVzPjxwZXJpb2RpY2FsPjxmdWxsLXRpdGxlPkNlbGw8
L2Z1bGwtdGl0bGU+PC9wZXJpb2RpY2FsPjxhbHQtcGVyaW9kaWNhbD48ZnVsbC10aXRsZT5DZWxs
PC9mdWxsLXRpdGxlPjwvYWx0LXBlcmlvZGljYWw+PHBhZ2VzPjc5LTg3PC9wYWdlcz48dm9sdW1l
PjY3PC92b2x1bWU+PG51bWJlcj4xPC9udW1iZXI+PGtleXdvcmRzPjxrZXl3b3JkPkFjdGl2aW5z
PC9rZXl3b3JkPjxrZXl3b3JkPkFtaW5vIEFjaWQgU2VxdWVuY2U8L2tleXdvcmQ+PGtleXdvcmQ+
QW5pbWFsczwva2V5d29yZD48a2V5d29yZD5CYXNlIFNlcXVlbmNlPC9rZXl3b3JkPjxrZXl3b3Jk
PkJsb3R0aW5nLCBOb3J0aGVybjwva2V5d29yZD48a2V5d29yZD5DbG9uaW5nLCBNb2xlY3VsYXI8
L2tleXdvcmQ+PGtleXdvcmQ+Q3ljbG9oZXhpbWlkZS9waGFybWFjb2xvZ3k8L2tleXdvcmQ+PGtl
eXdvcmQ+RW1icnlvLCBOb25tYW1tYWxpYW4vKnBoeXNpb2xvZ3k8L2tleXdvcmQ+PGtleXdvcmQ+
Rmlicm9ibGFzdCBHcm93dGggRmFjdG9yIDIvcGhhcm1hY29sb2d5PC9rZXl3b3JkPjxrZXl3b3Jk
PkdlbmUgRXhwcmVzc2lvbi9kcnVnIGVmZmVjdHM8L2tleXdvcmQ+PGtleXdvcmQ+R2VuZSBMaWJy
YXJ5PC9rZXl3b3JkPjxrZXl3b3JkPipHZW5lczwva2V5d29yZD48a2V5d29yZD5JbmhpYmlucy9w
aGFybWFjb2xvZ3k8L2tleXdvcmQ+PGtleXdvcmQ+TWVzb2Rlcm0vKnBoeXNpb2xvZ3k8L2tleXdv
cmQ+PGtleXdvcmQ+TWljZS8qZ2VuZXRpY3M8L2tleXdvcmQ+PGtleXdvcmQ+TW9sZWN1bGFyIFNl
cXVlbmNlIERhdGE8L2tleXdvcmQ+PGtleXdvcmQ+UHJvdGVpbiBCaW9zeW50aGVzaXMvZHJ1ZyBl
ZmZlY3RzPC9rZXl3b3JkPjxrZXl3b3JkPlJOQS9nZW5ldGljcy9pc29sYXRpb24gJmFtcDsgcHVy
aWZpY2F0aW9uPC9rZXl3b3JkPjxrZXl3b3JkPlNlcXVlbmNlIEhvbW9sb2d5LCBOdWNsZWljIEFj
aWQ8L2tleXdvcmQ+PGtleXdvcmQ+VHJhbnNjcmlwdGlvbiwgR2VuZXRpYzwva2V5d29yZD48a2V5
d29yZD5YZW5vcHVzLypnZW5ldGljczwva2V5d29yZD48L2tleXdvcmRzPjxkYXRlcz48eWVhcj4x
OTkxPC95ZWFyPjxwdWItZGF0ZXM+PGRhdGU+T2N0IDQ8L2RhdGU+PC9wdWItZGF0ZXM+PC9kYXRl
cz48aXNibj4wMDkyLTg2NzQgKFByaW50KSYjeEQ7MDA5Mi04Njc0IChMaW5raW5nKTwvaXNibj48
YWNjZXNzaW9uLW51bT4xNzE3MTYwPC9hY2Nlc3Npb24tbnVtPjx1cmxzPjxyZWxhdGVkLXVybHM+
PHVybD5odHRwOi8vd3d3Lm5jYmkubmxtLm5paC5nb3YvcHVibWVkLzE3MTcxNjA8L3VybD48L3Jl
bGF0ZWQtdXJscz48L3VybHM+PC9yZWNvcmQ+PC9DaXRlPjxDaXRlPjxBdXRob3I+U3VuPC9BdXRo
b3I+PFllYXI+MTk5OTwvWWVhcj48UmVjTnVtPjc5Mzc8L1JlY051bT48cmVjb3JkPjxyZWMtbnVt
YmVyPjc5Mzc8L3JlYy1udW1iZXI+PGZvcmVpZ24ta2V5cz48a2V5IGFwcD0iRU4iIGRiLWlkPSIy
MnA1ZnBzeDg5c3Q5cGU5OXY1eHMyeDFkMmRleDVyd3Q1OTAiIHRpbWVzdGFtcD0iMCI+NzkzNzwv
a2V5PjwvZm9yZWlnbi1rZXlzPjxyZWYtdHlwZSBuYW1lPSJKb3VybmFsIEFydGljbGUiPjE3PC9y
ZWYtdHlwZT48Y29udHJpYnV0b3JzPjxhdXRob3JzPjxhdXRob3I+U3VuLCBYLjwvYXV0aG9yPjxh
dXRob3I+TWV5ZXJzLCBFLiBOLjwvYXV0aG9yPjxhdXRob3I+TGV3YW5kb3NraSwgTS48L2F1dGhv
cj48YXV0aG9yPk1hcnRpbiwgRy4gUi48L2F1dGhvcj48L2F1dGhvcnM+PC9jb250cmlidXRvcnM+
PGF1dGgtYWRkcmVzcz5EZXBhcnRtZW50IG9mIEFuYXRvbXkgYW5kIFByb2dyYW0gaW4gRGV2ZWxv
cG1lbnRhbCBCaW9sb2d5LCBTY2hvb2wgb2YgTWVkaWNpbmUsIFVuaXZlcnNpdHkgb2YgQ2FsaWZv
cm5pYSBhdCBTYW4gRnJhbmNpc2NvLCBTYW4gRnJhbmNpc2NvLCBDYWxpZm9ybmlhIDk0MTQzLTA0
NTIgVVNBLjwvYXV0aC1hZGRyZXNzPjx0aXRsZXM+PHRpdGxlPlRhcmdldGVkIGRpc3J1cHRpb24g
b2YgRmdmOCBjYXVzZXMgZmFpbHVyZSBvZiBjZWxsIG1pZ3JhdGlvbiBpbiB0aGUgZ2FzdHJ1bGF0
aW5nIG1vdXNlIGVtYnJ5bzwvdGl0bGU+PHNlY29uZGFyeS10aXRsZT5HZW5lcyBEZXY8L3NlY29u
ZGFyeS10aXRsZT48L3RpdGxlcz48cGVyaW9kaWNhbD48ZnVsbC10aXRsZT5HZW5lcyBEZXY8L2Z1
bGwtdGl0bGU+PC9wZXJpb2RpY2FsPjxwYWdlcz4xODM0LTQ2PC9wYWdlcz48dm9sdW1lPjEzPC92
b2x1bWU+PG51bWJlcj4xNDwvbnVtYmVyPjxrZXl3b3Jkcz48a2V5d29yZD5BbmltYWxzPC9rZXl3
b3JkPjxrZXl3b3JkPkJhc2UgU2VxdWVuY2U8L2tleXdvcmQ+PGtleXdvcmQ+Q2VsbCBNb3ZlbWVu
dC8qZ2VuZXRpY3M8L2tleXdvcmQ+PGtleXdvcmQ+RE5BIFByaW1lcnM8L2tleXdvcmQ+PGtleXdv
cmQ+RW1icnlvIGFuZCBGZXRhbCBEZXZlbG9wbWVudC9nZW5ldGljczwva2V5d29yZD48a2V5d29y
ZD5GaWJyb2JsYXN0IEdyb3d0aCBGYWN0b3JzLypnZW5ldGljczwva2V5d29yZD48a2V5d29yZD5H
YXN0cnVsYS8qY3l0b2xvZ3k8L2tleXdvcmQ+PGtleXdvcmQ+R2VuZSBFeHByZXNzaW9uIFJlZ3Vs
YXRpb24sIERldmVsb3BtZW50YWw8L2tleXdvcmQ+PGtleXdvcmQ+SG9tb3p5Z290ZTwva2V5d29y
ZD48a2V5d29yZD5NaWNlPC9rZXl3b3JkPjxrZXl3b3JkPlNpZ25hbCBUcmFuc2R1Y3Rpb248L2tl
eXdvcmQ+PGtleXdvcmQ+U3VwcG9ydCwgTm9uLVUuUy4gR292JmFwb3M7dDwva2V5d29yZD48a2V5
d29yZD5TdXBwb3J0LCBVLlMuIEdvdiZhcG9zO3QsIFAuSC5TLjwva2V5d29yZD48L2tleXdvcmRz
PjxkYXRlcz48eWVhcj4xOTk5PC95ZWFyPjxwdWItZGF0ZXM+PGRhdGU+SnVsIDE1PC9kYXRlPjwv
cHViLWRhdGVzPjwvZGF0ZXM+PGFjY2Vzc2lvbi1udW0+MTA0MjE2MzU8L2FjY2Vzc2lvbi1udW0+
PHVybHM+PHJlbGF0ZWQtdXJscz48dXJsPmh0dHA6Ly93d3cubmNiaS5ubG0ubmloLmdvdi9lbnRy
ZXovcXVlcnkuZmNnaT9jbWQ9UmV0cmlldmUmYW1wO2RiPVB1Yk1lZCZhbXA7ZG9wdD1DaXRhdGlv
biZhbXA7bGlzdF91aWRzPTEwNDIxNjM1PC91cmw+PC9yZWxhdGVkLXVybHM+PC91cmxzPjwvcmVj
b3JkPjwvQ2l0ZT48Q2l0ZT48QXV0aG9yPkFtYXlhPC9BdXRob3I+PFllYXI+MTk5MzwvWWVhcj48
UmVjTnVtPjkzOTA8L1JlY051bT48cmVjb3JkPjxyZWMtbnVtYmVyPjkzOTA8L3JlYy1udW1iZXI+
PGZvcmVpZ24ta2V5cz48a2V5IGFwcD0iRU4iIGRiLWlkPSIyMnA1ZnBzeDg5c3Q5cGU5OXY1eHMy
eDFkMmRleDVyd3Q1OTAiIHRpbWVzdGFtcD0iMTM5MTE4NTAzNCI+OTM5MDwva2V5PjwvZm9yZWln
bi1rZXlzPjxyZWYtdHlwZSBuYW1lPSJKb3VybmFsIEFydGljbGUiPjE3PC9yZWYtdHlwZT48Y29u
dHJpYnV0b3JzPjxhdXRob3JzPjxhdXRob3I+QW1heWEsIEUuPC9hdXRob3I+PGF1dGhvcj5TdGVp
biwgUC4gQS48L2F1dGhvcj48YXV0aG9yPk11c2NpLCBULiBKLjwvYXV0aG9yPjxhdXRob3I+S2ly
c2NobmVyLCBNLiBXLjwvYXV0aG9yPjwvYXV0aG9ycz48L2NvbnRyaWJ1dG9ycz48YXV0aC1hZGRy
ZXNzPkRlcGFydG1lbnQgb2YgQmlvY2hlbWlzdHJ5IGFuZCBCaW9waHlzaWNzLCBVbml2ZXJzaXR5
IG9mIENhbGlmb3JuaWEsIFNhbiBGcmFuY2lzY28gOTQxNDMuPC9hdXRoLWFkZHJlc3M+PHRpdGxl
cz48dGl0bGU+RkdGIHNpZ25hbGxpbmcgaW4gdGhlIGVhcmx5IHNwZWNpZmljYXRpb24gb2YgbWVz
b2Rlcm0gaW4gWGVub3B1czwvdGl0bGU+PHNlY29uZGFyeS10aXRsZT5EZXZlbG9wbWVudDwvc2Vj
b25kYXJ5LXRpdGxlPjxhbHQtdGl0bGU+RGV2ZWxvcG1lbnQ8L2FsdC10aXRsZT48L3RpdGxlcz48
cGVyaW9kaWNhbD48ZnVsbC10aXRsZT5EZXZlbG9wbWVudDwvZnVsbC10aXRsZT48L3BlcmlvZGlj
YWw+PGFsdC1wZXJpb2RpY2FsPjxmdWxsLXRpdGxlPkRldmVsb3BtZW50PC9mdWxsLXRpdGxlPjwv
YWx0LXBlcmlvZGljYWw+PHBhZ2VzPjQ3Ny04NzwvcGFnZXM+PHZvbHVtZT4xMTg8L3ZvbHVtZT48
bnVtYmVyPjI8L251bWJlcj48a2V5d29yZHM+PGtleXdvcmQ+QW5pbWFsczwva2V5d29yZD48a2V5
d29yZD5Db2xsYWdlbi9nZW5ldGljczwva2V5d29yZD48a2V5d29yZD5FbWJyeW9uaWMgSW5kdWN0
aW9uLypwaHlzaW9sb2d5PC9rZXl3b3JkPjxrZXl3b3JkPkZpYnJvYmxhc3QgR3Jvd3RoIEZhY3Rv
cnMvKnBoeXNpb2xvZ3k8L2tleXdvcmQ+PGtleXdvcmQ+R2FzdHJ1bGEvcGh5c2lvbG9neTwva2V5
d29yZD48a2V5d29yZD5HZW5lIEV4cHJlc3Npb24vcGh5c2lvbG9neTwva2V5d29yZD48a2V5d29y
ZD5JbW11bm9ibG90dGluZzwva2V5d29yZD48a2V5d29yZD5JbW11bm9oaXN0b2NoZW1pc3RyeTwv
a2V5d29yZD48a2V5d29yZD5JbiBTaXR1IEh5YnJpZGl6YXRpb248L2tleXdvcmQ+PGtleXdvcmQ+
TWVzb2Rlcm0vKnBoeXNpb2xvZ3k8L2tleXdvcmQ+PGtleXdvcmQ+TW9ycGhvZ2VuZXNpcy9waHlz
aW9sb2d5PC9rZXl3b3JkPjxrZXl3b3JkPk11c2NsZXMvZW1icnlvbG9neTwva2V5d29yZD48a2V5
d29yZD5Ob3RvY2hvcmQvY3l0b2xvZ3k8L2tleXdvcmQ+PGtleXdvcmQ+UmVjZXB0b3JzLCBGaWJy
b2JsYXN0IEdyb3d0aCBGYWN0b3IvZ2VuZXRpY3MvcGh5c2lvbG9neTwva2V5d29yZD48a2V5d29y
ZD5TaWduYWwgVHJhbnNkdWN0aW9uLypwaHlzaW9sb2d5PC9rZXl3b3JkPjxrZXl3b3JkPlhlbm9w
dXMgbGFldmlzL2VtYnJ5b2xvZ3k8L2tleXdvcmQ+PC9rZXl3b3Jkcz48ZGF0ZXM+PHllYXI+MTk5
MzwveWVhcj48cHViLWRhdGVzPjxkYXRlPkp1bjwvZGF0ZT48L3B1Yi1kYXRlcz48L2RhdGVzPjxp
c2JuPjA5NTAtMTk5MSAoUHJpbnQpJiN4RDswOTUwLTE5OTEgKExpbmtpbmcpPC9pc2JuPjxhY2Nl
c3Npb24tbnVtPjgyMjMyNzQ8L2FjY2Vzc2lvbi1udW0+PHVybHM+PHJlbGF0ZWQtdXJscz48dXJs
Pmh0dHA6Ly93d3cubmNiaS5ubG0ubmloLmdvdi9wdWJtZWQvODIyMzI3NDwvdXJsPjwvcmVsYXRl
ZC11cmxzPjwvdXJscz48L3JlY29yZD48L0NpdGU+PC9FbmROb3RlPgB=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BC02FE" w:rsidRPr="00E6172C">
        <w:rPr>
          <w:lang w:val="en-GB"/>
        </w:rPr>
      </w:r>
      <w:r w:rsidR="00BC02FE" w:rsidRPr="00E6172C">
        <w:rPr>
          <w:lang w:val="en-GB"/>
        </w:rPr>
        <w:fldChar w:fldCharType="separate"/>
      </w:r>
      <w:r w:rsidR="00BC02FE" w:rsidRPr="00E6172C">
        <w:rPr>
          <w:noProof/>
          <w:lang w:val="en-GB"/>
        </w:rPr>
        <w:t>(Amaya et al., 1993; Griffin et al., 1995; Smith et al., 1991; Sun et al., 1999)</w:t>
      </w:r>
      <w:r w:rsidR="00BC02FE" w:rsidRPr="00E6172C">
        <w:rPr>
          <w:lang w:val="en-GB"/>
        </w:rPr>
        <w:fldChar w:fldCharType="end"/>
      </w:r>
      <w:r w:rsidR="00C715CA" w:rsidRPr="00E6172C">
        <w:rPr>
          <w:lang w:val="en-GB"/>
        </w:rPr>
        <w:t xml:space="preserve">. </w:t>
      </w:r>
      <w:r w:rsidR="00D049F3" w:rsidRPr="00E6172C">
        <w:rPr>
          <w:lang w:val="en-GB"/>
        </w:rPr>
        <w:t xml:space="preserve"> </w:t>
      </w:r>
      <w:r w:rsidR="004A169B" w:rsidRPr="00E6172C">
        <w:rPr>
          <w:i/>
          <w:lang w:val="en-GB"/>
        </w:rPr>
        <w:t>Tbx16</w:t>
      </w:r>
      <w:r w:rsidR="001B3C88" w:rsidRPr="00E6172C">
        <w:rPr>
          <w:lang w:val="en-GB"/>
        </w:rPr>
        <w:t xml:space="preserve"> </w:t>
      </w:r>
      <w:r w:rsidR="00F51351" w:rsidRPr="00E6172C">
        <w:rPr>
          <w:lang w:val="en-GB"/>
        </w:rPr>
        <w:t xml:space="preserve">is suppressed by </w:t>
      </w:r>
      <w:r w:rsidR="00583138" w:rsidRPr="00E6172C">
        <w:rPr>
          <w:lang w:val="en-GB"/>
        </w:rPr>
        <w:t xml:space="preserve">a </w:t>
      </w:r>
      <w:r w:rsidR="00F51351" w:rsidRPr="00E6172C">
        <w:rPr>
          <w:lang w:val="en-GB"/>
        </w:rPr>
        <w:t>dominant negative Fgf</w:t>
      </w:r>
      <w:r w:rsidR="00583138" w:rsidRPr="00E6172C">
        <w:rPr>
          <w:lang w:val="en-GB"/>
        </w:rPr>
        <w:t xml:space="preserve"> receptor (</w:t>
      </w:r>
      <w:proofErr w:type="spellStart"/>
      <w:r w:rsidR="00583138" w:rsidRPr="00E6172C">
        <w:rPr>
          <w:lang w:val="en-GB"/>
        </w:rPr>
        <w:t>Fgf</w:t>
      </w:r>
      <w:r w:rsidR="00F51351" w:rsidRPr="00E6172C">
        <w:rPr>
          <w:lang w:val="en-GB"/>
        </w:rPr>
        <w:t>R</w:t>
      </w:r>
      <w:proofErr w:type="spellEnd"/>
      <w:r w:rsidR="00583138" w:rsidRPr="00E6172C">
        <w:rPr>
          <w:lang w:val="en-GB"/>
        </w:rPr>
        <w:t>)</w:t>
      </w:r>
      <w:r w:rsidR="00F51351" w:rsidRPr="00E6172C">
        <w:rPr>
          <w:lang w:val="en-GB"/>
        </w:rPr>
        <w:t xml:space="preserve"> </w:t>
      </w:r>
      <w:r w:rsidR="00BC02FE" w:rsidRPr="00E6172C">
        <w:rPr>
          <w:lang w:val="en-GB"/>
        </w:rPr>
        <w:fldChar w:fldCharType="begin">
          <w:fldData xml:space="preserve">PEVuZE5vdGU+PENpdGU+PEF1dGhvcj5HcmlmZmluPC9BdXRob3I+PFllYXI+MTk5ODwvWWVhcj48
UmVjTnVtPjUzMTQ8L1JlY051bT48SURUZXh0Pjk4MzU5OTQ5PC9JRFRleHQ+PERpc3BsYXlUZXh0
PihHcmlmZmluIGV0IGFsLiwgMTk5OCk8L0Rpc3BsYXlUZXh0PjxyZWNvcmQ+PHJlYy1udW1iZXI+
NTMxNDwvcmVjLW51bWJlcj48Zm9yZWlnbi1rZXlzPjxrZXkgYXBwPSJFTiIgZGItaWQ9IjIycDVm
cHN4ODlzdDlwZTk5djV4czJ4MWQyZGV4NXJ3dDU5MCIgdGltZXN0YW1wPSIwIj41MzE0PC9rZXk+
PC9mb3JlaWduLWtleXM+PHJlZi10eXBlIG5hbWU9IkpvdXJuYWwgQXJ0aWNsZSI+MTc8L3JlZi10
eXBlPjxjb250cmlidXRvcnM+PGF1dGhvcnM+PGF1dGhvcj5HcmlmZmluLCBLLiBKLjwvYXV0aG9y
PjxhdXRob3I+QW1hY2hlciwgUy4gTC48L2F1dGhvcj48YXV0aG9yPktpbW1lbCwgQy4gQi48L2F1
dGhvcj48YXV0aG9yPktpbWVsbWFuLCBELjwvYXV0aG9yPjwvYXV0aG9ycz48L2NvbnRyaWJ1dG9y
cz48dGl0bGVzPjx0aXRsZT5Nb2xlY3VsYXIgaWRlbnRpZmljYXRpb24gb2Ygc3BhZGV0YWlsOiBy
ZWd1bGF0aW9uIG9mIHplYnJhZmlzaCB0cnVuayBhbmQgdGFpbCBtZXNvZGVybSBmb3JtYXRpb24g
YnkgVC1ib3ggZ2VuZXM8L3RpdGxlPjxzZWNvbmRhcnktdGl0bGU+RGV2ZWxvcG1lbnQ8L3NlY29u
ZGFyeS10aXRsZT48L3RpdGxlcz48cGVyaW9kaWNhbD48ZnVsbC10aXRsZT5EZXZlbG9wbWVudDwv
ZnVsbC10aXRsZT48L3BlcmlvZGljYWw+PHBhZ2VzPjMzNzktODg8L3BhZ2VzPjx2b2x1bWU+MTI1
PC92b2x1bWU+PG51bWJlcj4xNzwvbnVtYmVyPjxrZXl3b3Jkcz48a2V5d29yZD5BbWlubyBBY2lk
IFNlcXVlbmNlPC9rZXl3b3JkPjxrZXl3b3JkPkFuaW1hbDwva2V5d29yZD48a2V5d29yZD5CYXNl
IFNlcXVlbmNlPC9rZXl3b3JkPjxrZXl3b3JkPkNsb25pbmcsIE1vbGVjdWxhcjwva2V5d29yZD48
a2V5d29yZD5ETkEgUHJpbWVycy9nZW5ldGljczwva2V5d29yZD48a2V5d29yZD5ETkEtQmluZGlu
ZyBQcm90ZWlucy9nZW5ldGljcy9waHlzaW9sb2d5PC9rZXl3b3JkPjxrZXl3b3JkPkZpYnJvYmxh
c3QgR3Jvd3RoIEZhY3Rvci9waHlzaW9sb2d5PC9rZXl3b3JkPjxrZXl3b3JkPkdlbmUgRXhwcmVz
c2lvbiBSZWd1bGF0aW9uLCBEZXZlbG9wbWVudGFsPC9rZXl3b3JkPjxrZXl3b3JkPkluIFNpdHUg
SHlicmlkaXphdGlvbjwva2V5d29yZD48a2V5d29yZD5NZXNvZGVybS9jeXRvbG9neS9waHlzaW9s
b2d5PC9rZXl3b3JkPjxrZXl3b3JkPk1vZGVscywgR2VuZXRpYzwva2V5d29yZD48a2V5d29yZD5N
b2xlY3VsYXIgU2VxdWVuY2UgRGF0YTwva2V5d29yZD48a2V5d29yZD5NdXRhdGlvbjwva2V5d29y
ZD48a2V5d29yZD5QaGVub3R5cGU8L2tleXdvcmQ+PGtleXdvcmQ+UG9seW1lcmFzZSBDaGFpbiBS
ZWFjdGlvbjwva2V5d29yZD48a2V5d29yZD5TZXF1ZW5jZSBIb21vbG9neSwgQW1pbm8gQWNpZDwv
a2V5d29yZD48a2V5d29yZD5TaWduYWwgVHJhbnNkdWN0aW9uPC9rZXl3b3JkPjxrZXl3b3JkPlN1
cHBvcnQsIE5vbi1VLlMuIEdvdiZhcG9zO3Q8L2tleXdvcmQ+PGtleXdvcmQ+U3VwcG9ydCwgVS5T
LiBHb3YmYXBvczt0LCBOb24tUC5ILlMuPC9rZXl3b3JkPjxrZXl3b3JkPlN1cHBvcnQsIFUuUy4g
R292JmFwb3M7dCwgUC5ILlMuPC9rZXl3b3JkPjxrZXl3b3JkPlRhaWwvZW1icnlvbG9neTwva2V5
d29yZD48a2V5d29yZD5UcmFuc2NyaXB0aW9uIEZhY3RvcnMvKmdlbmV0aWNzL3BoeXNpb2xvZ3k8
L2tleXdvcmQ+PGtleXdvcmQ+VmVydGVicmF0ZXMvZW1icnlvbG9neS9nZW5ldGljczwva2V5d29y
ZD48a2V5d29yZD5aZWJyYWZpc2gvKmVtYnJ5b2xvZ3kvKmdlbmV0aWNzL3BoeXNpb2xvZ3k8L2tl
eXdvcmQ+PC9rZXl3b3Jkcz48ZGF0ZXM+PHllYXI+MTk5ODwveWVhcj48L2RhdGVzPjxsYWJlbD45
ODM1OTk0OTwvbGFiZWw+PHVybHM+PHJlbGF0ZWQtdXJscz48dXJsPmh0dHA6Ly93d3cubmNiaS5u
bG0ubmloLmdvdi9jZ2ktYmluL0VudHJlei9yZWZlcmVyP2h0dHA6Ly93d3cuYmlvbG9naXN0cy5j
b20vRGV2ZWxvcG1lbnQvMTI1LzE3L2RldjQwNDAuaHRtbDwvdXJsPjwvcmVsYXRlZC11cmxzPjwv
dXJscz48L3JlY29yZD48L0NpdGU+PC9FbmROb3RlPn==
</w:fldData>
        </w:fldChar>
      </w:r>
      <w:r w:rsidR="00AD49EB" w:rsidRPr="00E6172C">
        <w:rPr>
          <w:lang w:val="en-GB"/>
        </w:rPr>
        <w:instrText xml:space="preserve"> ADDIN EN.CITE </w:instrText>
      </w:r>
      <w:r w:rsidR="00AD49EB" w:rsidRPr="00E6172C">
        <w:rPr>
          <w:lang w:val="en-GB"/>
        </w:rPr>
        <w:fldChar w:fldCharType="begin">
          <w:fldData xml:space="preserve">PEVuZE5vdGU+PENpdGU+PEF1dGhvcj5HcmlmZmluPC9BdXRob3I+PFllYXI+MTk5ODwvWWVhcj48
UmVjTnVtPjUzMTQ8L1JlY051bT48SURUZXh0Pjk4MzU5OTQ5PC9JRFRleHQ+PERpc3BsYXlUZXh0
PihHcmlmZmluIGV0IGFsLiwgMTk5OCk8L0Rpc3BsYXlUZXh0PjxyZWNvcmQ+PHJlYy1udW1iZXI+
NTMxNDwvcmVjLW51bWJlcj48Zm9yZWlnbi1rZXlzPjxrZXkgYXBwPSJFTiIgZGItaWQ9IjIycDVm
cHN4ODlzdDlwZTk5djV4czJ4MWQyZGV4NXJ3dDU5MCIgdGltZXN0YW1wPSIwIj41MzE0PC9rZXk+
PC9mb3JlaWduLWtleXM+PHJlZi10eXBlIG5hbWU9IkpvdXJuYWwgQXJ0aWNsZSI+MTc8L3JlZi10
eXBlPjxjb250cmlidXRvcnM+PGF1dGhvcnM+PGF1dGhvcj5HcmlmZmluLCBLLiBKLjwvYXV0aG9y
PjxhdXRob3I+QW1hY2hlciwgUy4gTC48L2F1dGhvcj48YXV0aG9yPktpbW1lbCwgQy4gQi48L2F1
dGhvcj48YXV0aG9yPktpbWVsbWFuLCBELjwvYXV0aG9yPjwvYXV0aG9ycz48L2NvbnRyaWJ1dG9y
cz48dGl0bGVzPjx0aXRsZT5Nb2xlY3VsYXIgaWRlbnRpZmljYXRpb24gb2Ygc3BhZGV0YWlsOiBy
ZWd1bGF0aW9uIG9mIHplYnJhZmlzaCB0cnVuayBhbmQgdGFpbCBtZXNvZGVybSBmb3JtYXRpb24g
YnkgVC1ib3ggZ2VuZXM8L3RpdGxlPjxzZWNvbmRhcnktdGl0bGU+RGV2ZWxvcG1lbnQ8L3NlY29u
ZGFyeS10aXRsZT48L3RpdGxlcz48cGVyaW9kaWNhbD48ZnVsbC10aXRsZT5EZXZlbG9wbWVudDwv
ZnVsbC10aXRsZT48L3BlcmlvZGljYWw+PHBhZ2VzPjMzNzktODg8L3BhZ2VzPjx2b2x1bWU+MTI1
PC92b2x1bWU+PG51bWJlcj4xNzwvbnVtYmVyPjxrZXl3b3Jkcz48a2V5d29yZD5BbWlubyBBY2lk
IFNlcXVlbmNlPC9rZXl3b3JkPjxrZXl3b3JkPkFuaW1hbDwva2V5d29yZD48a2V5d29yZD5CYXNl
IFNlcXVlbmNlPC9rZXl3b3JkPjxrZXl3b3JkPkNsb25pbmcsIE1vbGVjdWxhcjwva2V5d29yZD48
a2V5d29yZD5ETkEgUHJpbWVycy9nZW5ldGljczwva2V5d29yZD48a2V5d29yZD5ETkEtQmluZGlu
ZyBQcm90ZWlucy9nZW5ldGljcy9waHlzaW9sb2d5PC9rZXl3b3JkPjxrZXl3b3JkPkZpYnJvYmxh
c3QgR3Jvd3RoIEZhY3Rvci9waHlzaW9sb2d5PC9rZXl3b3JkPjxrZXl3b3JkPkdlbmUgRXhwcmVz
c2lvbiBSZWd1bGF0aW9uLCBEZXZlbG9wbWVudGFsPC9rZXl3b3JkPjxrZXl3b3JkPkluIFNpdHUg
SHlicmlkaXphdGlvbjwva2V5d29yZD48a2V5d29yZD5NZXNvZGVybS9jeXRvbG9neS9waHlzaW9s
b2d5PC9rZXl3b3JkPjxrZXl3b3JkPk1vZGVscywgR2VuZXRpYzwva2V5d29yZD48a2V5d29yZD5N
b2xlY3VsYXIgU2VxdWVuY2UgRGF0YTwva2V5d29yZD48a2V5d29yZD5NdXRhdGlvbjwva2V5d29y
ZD48a2V5d29yZD5QaGVub3R5cGU8L2tleXdvcmQ+PGtleXdvcmQ+UG9seW1lcmFzZSBDaGFpbiBS
ZWFjdGlvbjwva2V5d29yZD48a2V5d29yZD5TZXF1ZW5jZSBIb21vbG9neSwgQW1pbm8gQWNpZDwv
a2V5d29yZD48a2V5d29yZD5TaWduYWwgVHJhbnNkdWN0aW9uPC9rZXl3b3JkPjxrZXl3b3JkPlN1
cHBvcnQsIE5vbi1VLlMuIEdvdiZhcG9zO3Q8L2tleXdvcmQ+PGtleXdvcmQ+U3VwcG9ydCwgVS5T
LiBHb3YmYXBvczt0LCBOb24tUC5ILlMuPC9rZXl3b3JkPjxrZXl3b3JkPlN1cHBvcnQsIFUuUy4g
R292JmFwb3M7dCwgUC5ILlMuPC9rZXl3b3JkPjxrZXl3b3JkPlRhaWwvZW1icnlvbG9neTwva2V5
d29yZD48a2V5d29yZD5UcmFuc2NyaXB0aW9uIEZhY3RvcnMvKmdlbmV0aWNzL3BoeXNpb2xvZ3k8
L2tleXdvcmQ+PGtleXdvcmQ+VmVydGVicmF0ZXMvZW1icnlvbG9neS9nZW5ldGljczwva2V5d29y
ZD48a2V5d29yZD5aZWJyYWZpc2gvKmVtYnJ5b2xvZ3kvKmdlbmV0aWNzL3BoeXNpb2xvZ3k8L2tl
eXdvcmQ+PC9rZXl3b3Jkcz48ZGF0ZXM+PHllYXI+MTk5ODwveWVhcj48L2RhdGVzPjxsYWJlbD45
ODM1OTk0OTwvbGFiZWw+PHVybHM+PHJlbGF0ZWQtdXJscz48dXJsPmh0dHA6Ly93d3cubmNiaS5u
bG0ubmloLmdvdi9jZ2ktYmluL0VudHJlei9yZWZlcmVyP2h0dHA6Ly93d3cuYmlvbG9naXN0cy5j
b20vRGV2ZWxvcG1lbnQvMTI1LzE3L2RldjQwNDAuaHRtbDwvdXJsPjwvcmVsYXRlZC11cmxzPjwv
dXJscz48L3JlY29yZD48L0NpdGU+PC9FbmROb3RlPn==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BC02FE" w:rsidRPr="00E6172C">
        <w:rPr>
          <w:lang w:val="en-GB"/>
        </w:rPr>
      </w:r>
      <w:r w:rsidR="00BC02FE" w:rsidRPr="00E6172C">
        <w:rPr>
          <w:lang w:val="en-GB"/>
        </w:rPr>
        <w:fldChar w:fldCharType="separate"/>
      </w:r>
      <w:r w:rsidR="00BC02FE" w:rsidRPr="00E6172C">
        <w:rPr>
          <w:noProof/>
          <w:lang w:val="en-GB"/>
        </w:rPr>
        <w:t>(Griffin et al., 1998)</w:t>
      </w:r>
      <w:r w:rsidR="00BC02FE" w:rsidRPr="00E6172C">
        <w:rPr>
          <w:lang w:val="en-GB"/>
        </w:rPr>
        <w:fldChar w:fldCharType="end"/>
      </w:r>
      <w:r w:rsidR="00F51351" w:rsidRPr="00E6172C">
        <w:rPr>
          <w:lang w:val="en-GB"/>
        </w:rPr>
        <w:t xml:space="preserve">.  </w:t>
      </w:r>
      <w:r w:rsidR="000E3B2D" w:rsidRPr="00E6172C">
        <w:rPr>
          <w:lang w:val="en-GB"/>
        </w:rPr>
        <w:t>However, whether</w:t>
      </w:r>
      <w:r w:rsidR="00A647E6" w:rsidRPr="00E6172C">
        <w:rPr>
          <w:lang w:val="en-GB"/>
        </w:rPr>
        <w:t xml:space="preserve"> </w:t>
      </w:r>
      <w:proofErr w:type="spellStart"/>
      <w:r w:rsidR="00A647E6" w:rsidRPr="00E6172C">
        <w:rPr>
          <w:i/>
          <w:lang w:val="en-GB"/>
        </w:rPr>
        <w:t>tbxta</w:t>
      </w:r>
      <w:proofErr w:type="spellEnd"/>
      <w:r w:rsidR="00A647E6" w:rsidRPr="00E6172C">
        <w:rPr>
          <w:lang w:val="en-GB"/>
        </w:rPr>
        <w:t xml:space="preserve"> </w:t>
      </w:r>
      <w:r w:rsidR="000E3B2D" w:rsidRPr="00E6172C">
        <w:rPr>
          <w:lang w:val="en-GB"/>
        </w:rPr>
        <w:t xml:space="preserve">and </w:t>
      </w:r>
      <w:r w:rsidR="00395232" w:rsidRPr="00E6172C">
        <w:rPr>
          <w:i/>
          <w:lang w:val="en-GB"/>
        </w:rPr>
        <w:t>tbx16</w:t>
      </w:r>
      <w:r w:rsidR="000E3B2D" w:rsidRPr="00E6172C">
        <w:rPr>
          <w:lang w:val="en-GB"/>
        </w:rPr>
        <w:t xml:space="preserve"> </w:t>
      </w:r>
      <w:r w:rsidR="00FE0749" w:rsidRPr="00E6172C">
        <w:rPr>
          <w:lang w:val="en-GB"/>
        </w:rPr>
        <w:t xml:space="preserve">activities </w:t>
      </w:r>
      <w:r w:rsidR="00A32F5C" w:rsidRPr="00E6172C">
        <w:rPr>
          <w:lang w:val="en-GB" w:eastAsia="zh-CN"/>
        </w:rPr>
        <w:t>are altered by SU5402 treatment</w:t>
      </w:r>
      <w:r w:rsidR="00EF7807" w:rsidRPr="00E6172C">
        <w:rPr>
          <w:lang w:val="en-GB" w:eastAsia="zh-CN"/>
        </w:rPr>
        <w:t xml:space="preserve">, which also blocks </w:t>
      </w:r>
      <w:proofErr w:type="spellStart"/>
      <w:r w:rsidR="00EF7807" w:rsidRPr="00E6172C">
        <w:rPr>
          <w:lang w:val="en-GB" w:eastAsia="zh-CN"/>
        </w:rPr>
        <w:t>FgfR</w:t>
      </w:r>
      <w:proofErr w:type="spellEnd"/>
      <w:r w:rsidR="00EF7807" w:rsidRPr="00E6172C">
        <w:rPr>
          <w:lang w:val="en-GB" w:eastAsia="zh-CN"/>
        </w:rPr>
        <w:t xml:space="preserve"> function,</w:t>
      </w:r>
      <w:r w:rsidR="00A32F5C" w:rsidRPr="00E6172C">
        <w:rPr>
          <w:lang w:val="en-GB" w:eastAsia="zh-CN"/>
        </w:rPr>
        <w:t xml:space="preserve"> is unclear </w:t>
      </w:r>
      <w:r w:rsidR="00BC02FE" w:rsidRPr="00E6172C">
        <w:rPr>
          <w:lang w:val="en-GB" w:eastAsia="zh-CN"/>
        </w:rPr>
        <w:fldChar w:fldCharType="begin">
          <w:fldData xml:space="preserve">PEVuZE5vdGU+PENpdGU+PEF1dGhvcj5SZW50enNjaDwvQXV0aG9yPjxZZWFyPjIwMDQ8L1llYXI+
PFJlY051bT45MzkxPC9SZWNOdW0+PERpc3BsYXlUZXh0PihSZW50enNjaCBldCBhbC4sIDIwMDQ7
IFJoaW5uIGV0IGFsLiwgMjAwNSk8L0Rpc3BsYXlUZXh0PjxyZWNvcmQ+PHJlYy1udW1iZXI+OTM5
MTwvcmVjLW51bWJlcj48Zm9yZWlnbi1rZXlzPjxrZXkgYXBwPSJFTiIgZGItaWQ9IjIycDVmcHN4
ODlzdDlwZTk5djV4czJ4MWQyZGV4NXJ3dDU5MCIgdGltZXN0YW1wPSIxMzkxMTg4ODIyIj45Mzkx
PC9rZXk+PC9mb3JlaWduLWtleXM+PHJlZi10eXBlIG5hbWU9IkpvdXJuYWwgQXJ0aWNsZSI+MTc8
L3JlZi10eXBlPjxjb250cmlidXRvcnM+PGF1dGhvcnM+PGF1dGhvcj5SZW50enNjaCwgRi48L2F1
dGhvcj48YXV0aG9yPkJha2tlcnMsIEouPC9hdXRob3I+PGF1dGhvcj5LcmFtZXIsIEMuPC9hdXRo
b3I+PGF1dGhvcj5IYW1tZXJzY2htaWR0LCBNLjwvYXV0aG9yPjwvYXV0aG9ycz48L2NvbnRyaWJ1
dG9ycz48YXV0aC1hZGRyZXNzPk1heC1QbGFuY2sgSW5zdGl0dXRlIGZvciBJbW11bm9iaW9sb2d5
LCBGcmVpYnVyZywgR2VybWFueS48L2F1dGgtYWRkcmVzcz48dGl0bGVzPjx0aXRsZT5GZ2Ygc2ln
bmFsaW5nIGluZHVjZXMgcG9zdGVyaW9yIG5ldXJvZWN0b2Rlcm0gaW5kZXBlbmRlbnRseSBvZiBC
bXAgc2lnbmFsaW5nIGluaGliaXRpb248L3RpdGxlPjxzZWNvbmRhcnktdGl0bGU+RGV2IER5bjwv
c2Vjb25kYXJ5LXRpdGxlPjxhbHQtdGl0bGU+RGV2ZWxvcG1lbnRhbCBkeW5hbWljcyA6IGFuIG9m
ZmljaWFsIHB1YmxpY2F0aW9uIG9mIHRoZSBBbWVyaWNhbiBBc3NvY2lhdGlvbiBvZiBBbmF0b21p
c3RzPC9hbHQtdGl0bGU+PC90aXRsZXM+PHBlcmlvZGljYWw+PGZ1bGwtdGl0bGU+RGV2IER5bjwv
ZnVsbC10aXRsZT48L3BlcmlvZGljYWw+PHBhZ2VzPjc1MC03PC9wYWdlcz48dm9sdW1lPjIzMTwv
dm9sdW1lPjxudW1iZXI+NDwvbnVtYmVyPjxrZXl3b3Jkcz48a2V5d29yZD5BbmltYWxzPC9rZXl3
b3JkPjxrZXl3b3JkPkJvbmUgTW9ycGhvZ2VuZXRpYyBQcm90ZWlucy9nZW5ldGljcy8qbWV0YWJv
bGlzbTwva2V5d29yZD48a2V5d29yZD5ETkEtQmluZGluZyBQcm90ZWlucy9nZW5ldGljcy9tZXRh
Ym9saXNtPC9rZXl3b3JkPjxrZXl3b3JkPkVjdG9kZXJtLypwaHlzaW9sb2d5PC9rZXl3b3JkPjxr
ZXl3b3JkPkVtYnJ5bywgTm9ubWFtbWFsaWFuL2VtYnJ5b2xvZ3kvcGh5c2lvbG9neTwva2V5d29y
ZD48a2V5d29yZD5GaWJyb2JsYXN0IEdyb3d0aCBGYWN0b3JzL2dlbmV0aWNzLyptZXRhYm9saXNt
PC9rZXl3b3JkPjxrZXl3b3JkPkdlbmUgRXhwcmVzc2lvbiBSZWd1bGF0aW9uLCBEZXZlbG9wbWVu
dGFsPC9rZXl3b3JkPjxrZXl3b3JkPk5lcnZvdXMgU3lzdGVtLyplbWJyeW9sb2d5L21ldGFib2xp
c208L2tleXdvcmQ+PGtleXdvcmQ+U2lnbmFsIFRyYW5zZHVjdGlvbi8qcGh5c2lvbG9neTwva2V5
d29yZD48a2V5d29yZD5TbWFkIFByb3RlaW5zPC9rZXl3b3JkPjxrZXl3b3JkPlRyYW5zLUFjdGl2
YXRvcnMvZ2VuZXRpY3MvbWV0YWJvbGlzbTwva2V5d29yZD48a2V5d29yZD5aZWJyYWZpc2g8L2tl
eXdvcmQ+PC9rZXl3b3Jkcz48ZGF0ZXM+PHllYXI+MjAwNDwveWVhcj48cHViLWRhdGVzPjxkYXRl
PkRlYzwvZGF0ZT48L3B1Yi1kYXRlcz48L2RhdGVzPjxpc2JuPjEwNTgtODM4OCAoUHJpbnQpJiN4
RDsxMDU4LTgzODggKExpbmtpbmcpPC9pc2JuPjxhY2Nlc3Npb24tbnVtPjE1NTMyMDU4PC9hY2Nl
c3Npb24tbnVtPjx1cmxzPjxyZWxhdGVkLXVybHM+PHVybD5odHRwOi8vd3d3Lm5jYmkubmxtLm5p
aC5nb3YvcHVibWVkLzE1NTMyMDU4PC91cmw+PC9yZWxhdGVkLXVybHM+PC91cmxzPjxlbGVjdHJv
bmljLXJlc291cmNlLW51bT4xMC4xMDAyL2R2ZHkuMjAyNDQ8L2VsZWN0cm9uaWMtcmVzb3VyY2Ut
bnVtPjwvcmVjb3JkPjwvQ2l0ZT48Q2l0ZT48QXV0aG9yPlJoaW5uPC9BdXRob3I+PFllYXI+MjAw
NTwvWWVhcj48UmVjTnVtPjkzOTI8L1JlY051bT48cmVjb3JkPjxyZWMtbnVtYmVyPjkzOTI8L3Jl
Yy1udW1iZXI+PGZvcmVpZ24ta2V5cz48a2V5IGFwcD0iRU4iIGRiLWlkPSIyMnA1ZnBzeDg5c3Q5
cGU5OXY1eHMyeDFkMmRleDVyd3Q1OTAiIHRpbWVzdGFtcD0iMTM5MTE4ODg5MiI+OTM5Mjwva2V5
PjwvZm9yZWlnbi1rZXlzPjxyZWYtdHlwZSBuYW1lPSJKb3VybmFsIEFydGljbGUiPjE3PC9yZWYt
dHlwZT48Y29udHJpYnV0b3JzPjxhdXRob3JzPjxhdXRob3I+Umhpbm4sIE0uPC9hdXRob3I+PGF1
dGhvcj5MdW4sIEsuPC9hdXRob3I+PGF1dGhvcj5MdXosIE0uPC9hdXRob3I+PGF1dGhvcj5XZXJu
ZXIsIE0uPC9hdXRob3I+PGF1dGhvcj5CcmFuZCwgTS48L2F1dGhvcj48L2F1dGhvcnM+PC9jb250
cmlidXRvcnM+PGF1dGgtYWRkcmVzcz5EZXBhcnRtZW50IG9mIEdlbmV0aWNzLCBVbml2ZXJzaXR5
IG9mIFRlY2hub2xvZ3kgRHJlc2RlbiwgYy9vIE1heCBQbGFuY2sgSW5zdGl0dXRlIGZvciBNb2xl
Y3VsYXIgQ2VsbCBCaW9sb2d5IGFuZCBHZW5ldGljcywgRHJlc2RlbiwgR2VybWFueS48L2F1dGgt
YWRkcmVzcz48dGl0bGVzPjx0aXRsZT5Qb3NpdGlvbmluZyBvZiB0aGUgbWlkYnJhaW4taGluZGJy
YWluIGJvdW5kYXJ5IG9yZ2FuaXplciB0aHJvdWdoIGdsb2JhbCBwb3N0ZXJpb3JpemF0aW9uIG9m
IHRoZSBuZXVyb2VjdG9kZXJtIG1lZGlhdGVkIGJ5IFdudDggc2lnbmFsaW5nPC90aXRsZT48c2Vj
b25kYXJ5LXRpdGxlPkRldmVsb3BtZW50PC9zZWNvbmRhcnktdGl0bGU+PGFsdC10aXRsZT5EZXZl
bG9wbWVudDwvYWx0LXRpdGxlPjwvdGl0bGVzPjxwZXJpb2RpY2FsPjxmdWxsLXRpdGxlPkRldmVs
b3BtZW50PC9mdWxsLXRpdGxlPjwvcGVyaW9kaWNhbD48YWx0LXBlcmlvZGljYWw+PGZ1bGwtdGl0
bGU+RGV2ZWxvcG1lbnQ8L2Z1bGwtdGl0bGU+PC9hbHQtcGVyaW9kaWNhbD48cGFnZXM+MTI2MS03
MjwvcGFnZXM+PHZvbHVtZT4xMzI8L3ZvbHVtZT48bnVtYmVyPjY8L251bWJlcj48a2V5d29yZHM+
PGtleXdvcmQ+QW5pbWFsczwva2V5d29yZD48a2V5d29yZD5DeXRvc2tlbGV0YWwgUHJvdGVpbnM8
L2tleXdvcmQ+PGtleXdvcmQ+SG9tZW9kb21haW4gUHJvdGVpbnMvbWV0YWJvbGlzbTwva2V5d29y
ZD48a2V5d29yZD5NZXNlbmNlcGhhbG9uLyplbWJyeW9sb2d5L21ldGFib2xpc208L2tleXdvcmQ+
PGtleXdvcmQ+T3JnYW5pemVycywgRW1icnlvbmljLypwaHlzaW9sb2d5PC9rZXl3b3JkPjxrZXl3
b3JkPk90eCBUcmFuc2NyaXB0aW9uIEZhY3RvcnM8L2tleXdvcmQ+PGtleXdvcmQ+UHJvdGVpbnMv
Km1ldGFib2xpc208L2tleXdvcmQ+PGtleXdvcmQ+UmhvbWJlbmNlcGhhbG9uLyplbWJyeW9sb2d5
L21ldGFib2xpc208L2tleXdvcmQ+PGtleXdvcmQ+U2lnbmFsIFRyYW5zZHVjdGlvbi8qcGh5c2lv
bG9neTwva2V5d29yZD48a2V5d29yZD5XbnQgUHJvdGVpbnM8L2tleXdvcmQ+PGtleXdvcmQ+WmVi
cmFmaXNoL2VtYnJ5b2xvZ3k8L2tleXdvcmQ+PGtleXdvcmQ+WmVicmFmaXNoIFByb3RlaW5zL21l
dGFib2xpc208L2tleXdvcmQ+PC9rZXl3b3Jkcz48ZGF0ZXM+PHllYXI+MjAwNTwveWVhcj48cHVi
LWRhdGVzPjxkYXRlPk1hcjwvZGF0ZT48L3B1Yi1kYXRlcz48L2RhdGVzPjxpc2JuPjA5NTAtMTk5
MSAoUHJpbnQpJiN4RDswOTUwLTE5OTEgKExpbmtpbmcpPC9pc2JuPjxhY2Nlc3Npb24tbnVtPjE1
NzAzMjc5PC9hY2Nlc3Npb24tbnVtPjx1cmxzPjxyZWxhdGVkLXVybHM+PHVybD5odHRwOi8vd3d3
Lm5jYmkubmxtLm5paC5nb3YvcHVibWVkLzE1NzAzMjc5PC91cmw+PC9yZWxhdGVkLXVybHM+PC91
cmxzPjxlbGVjdHJvbmljLXJlc291cmNlLW51bT4xMC4xMjQyL2Rldi4wMTY4NTwvZWxlY3Ryb25p
Yy1yZXNvdXJjZS1udW0+PC9yZWNvcmQ+PC9DaXRlPjwvRW5kTm90ZT4A
</w:fldData>
        </w:fldChar>
      </w:r>
      <w:r w:rsidR="00AD49EB" w:rsidRPr="00E6172C">
        <w:rPr>
          <w:lang w:val="en-GB" w:eastAsia="zh-CN"/>
        </w:rPr>
        <w:instrText xml:space="preserve"> ADDIN EN.CITE </w:instrText>
      </w:r>
      <w:r w:rsidR="00AD49EB" w:rsidRPr="00E6172C">
        <w:rPr>
          <w:lang w:val="en-GB" w:eastAsia="zh-CN"/>
        </w:rPr>
        <w:fldChar w:fldCharType="begin">
          <w:fldData xml:space="preserve">PEVuZE5vdGU+PENpdGU+PEF1dGhvcj5SZW50enNjaDwvQXV0aG9yPjxZZWFyPjIwMDQ8L1llYXI+
PFJlY051bT45MzkxPC9SZWNOdW0+PERpc3BsYXlUZXh0PihSZW50enNjaCBldCBhbC4sIDIwMDQ7
IFJoaW5uIGV0IGFsLiwgMjAwNSk8L0Rpc3BsYXlUZXh0PjxyZWNvcmQ+PHJlYy1udW1iZXI+OTM5
MTwvcmVjLW51bWJlcj48Zm9yZWlnbi1rZXlzPjxrZXkgYXBwPSJFTiIgZGItaWQ9IjIycDVmcHN4
ODlzdDlwZTk5djV4czJ4MWQyZGV4NXJ3dDU5MCIgdGltZXN0YW1wPSIxMzkxMTg4ODIyIj45Mzkx
PC9rZXk+PC9mb3JlaWduLWtleXM+PHJlZi10eXBlIG5hbWU9IkpvdXJuYWwgQXJ0aWNsZSI+MTc8
L3JlZi10eXBlPjxjb250cmlidXRvcnM+PGF1dGhvcnM+PGF1dGhvcj5SZW50enNjaCwgRi48L2F1
dGhvcj48YXV0aG9yPkJha2tlcnMsIEouPC9hdXRob3I+PGF1dGhvcj5LcmFtZXIsIEMuPC9hdXRo
b3I+PGF1dGhvcj5IYW1tZXJzY2htaWR0LCBNLjwvYXV0aG9yPjwvYXV0aG9ycz48L2NvbnRyaWJ1
dG9ycz48YXV0aC1hZGRyZXNzPk1heC1QbGFuY2sgSW5zdGl0dXRlIGZvciBJbW11bm9iaW9sb2d5
LCBGcmVpYnVyZywgR2VybWFueS48L2F1dGgtYWRkcmVzcz48dGl0bGVzPjx0aXRsZT5GZ2Ygc2ln
bmFsaW5nIGluZHVjZXMgcG9zdGVyaW9yIG5ldXJvZWN0b2Rlcm0gaW5kZXBlbmRlbnRseSBvZiBC
bXAgc2lnbmFsaW5nIGluaGliaXRpb248L3RpdGxlPjxzZWNvbmRhcnktdGl0bGU+RGV2IER5bjwv
c2Vjb25kYXJ5LXRpdGxlPjxhbHQtdGl0bGU+RGV2ZWxvcG1lbnRhbCBkeW5hbWljcyA6IGFuIG9m
ZmljaWFsIHB1YmxpY2F0aW9uIG9mIHRoZSBBbWVyaWNhbiBBc3NvY2lhdGlvbiBvZiBBbmF0b21p
c3RzPC9hbHQtdGl0bGU+PC90aXRsZXM+PHBlcmlvZGljYWw+PGZ1bGwtdGl0bGU+RGV2IER5bjwv
ZnVsbC10aXRsZT48L3BlcmlvZGljYWw+PHBhZ2VzPjc1MC03PC9wYWdlcz48dm9sdW1lPjIzMTwv
dm9sdW1lPjxudW1iZXI+NDwvbnVtYmVyPjxrZXl3b3Jkcz48a2V5d29yZD5BbmltYWxzPC9rZXl3
b3JkPjxrZXl3b3JkPkJvbmUgTW9ycGhvZ2VuZXRpYyBQcm90ZWlucy9nZW5ldGljcy8qbWV0YWJv
bGlzbTwva2V5d29yZD48a2V5d29yZD5ETkEtQmluZGluZyBQcm90ZWlucy9nZW5ldGljcy9tZXRh
Ym9saXNtPC9rZXl3b3JkPjxrZXl3b3JkPkVjdG9kZXJtLypwaHlzaW9sb2d5PC9rZXl3b3JkPjxr
ZXl3b3JkPkVtYnJ5bywgTm9ubWFtbWFsaWFuL2VtYnJ5b2xvZ3kvcGh5c2lvbG9neTwva2V5d29y
ZD48a2V5d29yZD5GaWJyb2JsYXN0IEdyb3d0aCBGYWN0b3JzL2dlbmV0aWNzLyptZXRhYm9saXNt
PC9rZXl3b3JkPjxrZXl3b3JkPkdlbmUgRXhwcmVzc2lvbiBSZWd1bGF0aW9uLCBEZXZlbG9wbWVu
dGFsPC9rZXl3b3JkPjxrZXl3b3JkPk5lcnZvdXMgU3lzdGVtLyplbWJyeW9sb2d5L21ldGFib2xp
c208L2tleXdvcmQ+PGtleXdvcmQ+U2lnbmFsIFRyYW5zZHVjdGlvbi8qcGh5c2lvbG9neTwva2V5
d29yZD48a2V5d29yZD5TbWFkIFByb3RlaW5zPC9rZXl3b3JkPjxrZXl3b3JkPlRyYW5zLUFjdGl2
YXRvcnMvZ2VuZXRpY3MvbWV0YWJvbGlzbTwva2V5d29yZD48a2V5d29yZD5aZWJyYWZpc2g8L2tl
eXdvcmQ+PC9rZXl3b3Jkcz48ZGF0ZXM+PHllYXI+MjAwNDwveWVhcj48cHViLWRhdGVzPjxkYXRl
PkRlYzwvZGF0ZT48L3B1Yi1kYXRlcz48L2RhdGVzPjxpc2JuPjEwNTgtODM4OCAoUHJpbnQpJiN4
RDsxMDU4LTgzODggKExpbmtpbmcpPC9pc2JuPjxhY2Nlc3Npb24tbnVtPjE1NTMyMDU4PC9hY2Nl
c3Npb24tbnVtPjx1cmxzPjxyZWxhdGVkLXVybHM+PHVybD5odHRwOi8vd3d3Lm5jYmkubmxtLm5p
aC5nb3YvcHVibWVkLzE1NTMyMDU4PC91cmw+PC9yZWxhdGVkLXVybHM+PC91cmxzPjxlbGVjdHJv
bmljLXJlc291cmNlLW51bT4xMC4xMDAyL2R2ZHkuMjAyNDQ8L2VsZWN0cm9uaWMtcmVzb3VyY2Ut
bnVtPjwvcmVjb3JkPjwvQ2l0ZT48Q2l0ZT48QXV0aG9yPlJoaW5uPC9BdXRob3I+PFllYXI+MjAw
NTwvWWVhcj48UmVjTnVtPjkzOTI8L1JlY051bT48cmVjb3JkPjxyZWMtbnVtYmVyPjkzOTI8L3Jl
Yy1udW1iZXI+PGZvcmVpZ24ta2V5cz48a2V5IGFwcD0iRU4iIGRiLWlkPSIyMnA1ZnBzeDg5c3Q5
cGU5OXY1eHMyeDFkMmRleDVyd3Q1OTAiIHRpbWVzdGFtcD0iMTM5MTE4ODg5MiI+OTM5Mjwva2V5
PjwvZm9yZWlnbi1rZXlzPjxyZWYtdHlwZSBuYW1lPSJKb3VybmFsIEFydGljbGUiPjE3PC9yZWYt
dHlwZT48Y29udHJpYnV0b3JzPjxhdXRob3JzPjxhdXRob3I+Umhpbm4sIE0uPC9hdXRob3I+PGF1
dGhvcj5MdW4sIEsuPC9hdXRob3I+PGF1dGhvcj5MdXosIE0uPC9hdXRob3I+PGF1dGhvcj5XZXJu
ZXIsIE0uPC9hdXRob3I+PGF1dGhvcj5CcmFuZCwgTS48L2F1dGhvcj48L2F1dGhvcnM+PC9jb250
cmlidXRvcnM+PGF1dGgtYWRkcmVzcz5EZXBhcnRtZW50IG9mIEdlbmV0aWNzLCBVbml2ZXJzaXR5
IG9mIFRlY2hub2xvZ3kgRHJlc2RlbiwgYy9vIE1heCBQbGFuY2sgSW5zdGl0dXRlIGZvciBNb2xl
Y3VsYXIgQ2VsbCBCaW9sb2d5IGFuZCBHZW5ldGljcywgRHJlc2RlbiwgR2VybWFueS48L2F1dGgt
YWRkcmVzcz48dGl0bGVzPjx0aXRsZT5Qb3NpdGlvbmluZyBvZiB0aGUgbWlkYnJhaW4taGluZGJy
YWluIGJvdW5kYXJ5IG9yZ2FuaXplciB0aHJvdWdoIGdsb2JhbCBwb3N0ZXJpb3JpemF0aW9uIG9m
IHRoZSBuZXVyb2VjdG9kZXJtIG1lZGlhdGVkIGJ5IFdudDggc2lnbmFsaW5nPC90aXRsZT48c2Vj
b25kYXJ5LXRpdGxlPkRldmVsb3BtZW50PC9zZWNvbmRhcnktdGl0bGU+PGFsdC10aXRsZT5EZXZl
bG9wbWVudDwvYWx0LXRpdGxlPjwvdGl0bGVzPjxwZXJpb2RpY2FsPjxmdWxsLXRpdGxlPkRldmVs
b3BtZW50PC9mdWxsLXRpdGxlPjwvcGVyaW9kaWNhbD48YWx0LXBlcmlvZGljYWw+PGZ1bGwtdGl0
bGU+RGV2ZWxvcG1lbnQ8L2Z1bGwtdGl0bGU+PC9hbHQtcGVyaW9kaWNhbD48cGFnZXM+MTI2MS03
MjwvcGFnZXM+PHZvbHVtZT4xMzI8L3ZvbHVtZT48bnVtYmVyPjY8L251bWJlcj48a2V5d29yZHM+
PGtleXdvcmQ+QW5pbWFsczwva2V5d29yZD48a2V5d29yZD5DeXRvc2tlbGV0YWwgUHJvdGVpbnM8
L2tleXdvcmQ+PGtleXdvcmQ+SG9tZW9kb21haW4gUHJvdGVpbnMvbWV0YWJvbGlzbTwva2V5d29y
ZD48a2V5d29yZD5NZXNlbmNlcGhhbG9uLyplbWJyeW9sb2d5L21ldGFib2xpc208L2tleXdvcmQ+
PGtleXdvcmQ+T3JnYW5pemVycywgRW1icnlvbmljLypwaHlzaW9sb2d5PC9rZXl3b3JkPjxrZXl3
b3JkPk90eCBUcmFuc2NyaXB0aW9uIEZhY3RvcnM8L2tleXdvcmQ+PGtleXdvcmQ+UHJvdGVpbnMv
Km1ldGFib2xpc208L2tleXdvcmQ+PGtleXdvcmQ+UmhvbWJlbmNlcGhhbG9uLyplbWJyeW9sb2d5
L21ldGFib2xpc208L2tleXdvcmQ+PGtleXdvcmQ+U2lnbmFsIFRyYW5zZHVjdGlvbi8qcGh5c2lv
bG9neTwva2V5d29yZD48a2V5d29yZD5XbnQgUHJvdGVpbnM8L2tleXdvcmQ+PGtleXdvcmQ+WmVi
cmFmaXNoL2VtYnJ5b2xvZ3k8L2tleXdvcmQ+PGtleXdvcmQ+WmVicmFmaXNoIFByb3RlaW5zL21l
dGFib2xpc208L2tleXdvcmQ+PC9rZXl3b3Jkcz48ZGF0ZXM+PHllYXI+MjAwNTwveWVhcj48cHVi
LWRhdGVzPjxkYXRlPk1hcjwvZGF0ZT48L3B1Yi1kYXRlcz48L2RhdGVzPjxpc2JuPjA5NTAtMTk5
MSAoUHJpbnQpJiN4RDswOTUwLTE5OTEgKExpbmtpbmcpPC9pc2JuPjxhY2Nlc3Npb24tbnVtPjE1
NzAzMjc5PC9hY2Nlc3Npb24tbnVtPjx1cmxzPjxyZWxhdGVkLXVybHM+PHVybD5odHRwOi8vd3d3
Lm5jYmkubmxtLm5paC5nb3YvcHVibWVkLzE1NzAzMjc5PC91cmw+PC9yZWxhdGVkLXVybHM+PC91
cmxzPjxlbGVjdHJvbmljLXJlc291cmNlLW51bT4xMC4xMjQyL2Rldi4wMTY4NTwvZWxlY3Ryb25p
Yy1yZXNvdXJjZS1udW0+PC9yZWNvcmQ+PC9DaXRlPjwvRW5kTm90ZT4A
</w:fldData>
        </w:fldChar>
      </w:r>
      <w:r w:rsidR="00AD49EB" w:rsidRPr="00E6172C">
        <w:rPr>
          <w:lang w:val="en-GB" w:eastAsia="zh-CN"/>
        </w:rPr>
        <w:instrText xml:space="preserve"> ADDIN EN.CITE.DATA </w:instrText>
      </w:r>
      <w:r w:rsidR="00AD49EB" w:rsidRPr="00E6172C">
        <w:rPr>
          <w:lang w:val="en-GB" w:eastAsia="zh-CN"/>
        </w:rPr>
      </w:r>
      <w:r w:rsidR="00AD49EB" w:rsidRPr="00E6172C">
        <w:rPr>
          <w:lang w:val="en-GB" w:eastAsia="zh-CN"/>
        </w:rPr>
        <w:fldChar w:fldCharType="end"/>
      </w:r>
      <w:r w:rsidR="00BC02FE" w:rsidRPr="00E6172C">
        <w:rPr>
          <w:lang w:val="en-GB" w:eastAsia="zh-CN"/>
        </w:rPr>
      </w:r>
      <w:r w:rsidR="00BC02FE" w:rsidRPr="00E6172C">
        <w:rPr>
          <w:lang w:val="en-GB" w:eastAsia="zh-CN"/>
        </w:rPr>
        <w:fldChar w:fldCharType="separate"/>
      </w:r>
      <w:r w:rsidR="00BC02FE" w:rsidRPr="00E6172C">
        <w:rPr>
          <w:noProof/>
          <w:lang w:val="en-GB" w:eastAsia="zh-CN"/>
        </w:rPr>
        <w:t>(Rentzsch et al., 2004; Rhinn et al., 2005)</w:t>
      </w:r>
      <w:r w:rsidR="00BC02FE" w:rsidRPr="00E6172C">
        <w:rPr>
          <w:lang w:val="en-GB" w:eastAsia="zh-CN"/>
        </w:rPr>
        <w:fldChar w:fldCharType="end"/>
      </w:r>
      <w:r w:rsidR="00A32F5C" w:rsidRPr="00E6172C">
        <w:rPr>
          <w:lang w:val="en-GB" w:eastAsia="zh-CN"/>
        </w:rPr>
        <w:t xml:space="preserve">. </w:t>
      </w:r>
      <w:r w:rsidR="00DA2287" w:rsidRPr="00E6172C">
        <w:rPr>
          <w:lang w:val="en-GB" w:eastAsia="zh-CN"/>
        </w:rPr>
        <w:t xml:space="preserve"> </w:t>
      </w:r>
      <w:r w:rsidR="00A32F5C" w:rsidRPr="00E6172C">
        <w:rPr>
          <w:lang w:val="en-GB"/>
        </w:rPr>
        <w:t>W</w:t>
      </w:r>
      <w:r w:rsidR="00C715CA" w:rsidRPr="00E6172C">
        <w:rPr>
          <w:lang w:val="en-GB"/>
        </w:rPr>
        <w:t xml:space="preserve">ild type embryos </w:t>
      </w:r>
      <w:r w:rsidR="00A32F5C" w:rsidRPr="00E6172C">
        <w:rPr>
          <w:lang w:val="en-GB"/>
        </w:rPr>
        <w:t xml:space="preserve">at </w:t>
      </w:r>
      <w:r w:rsidR="00C715CA" w:rsidRPr="00E6172C">
        <w:rPr>
          <w:lang w:val="en-GB"/>
        </w:rPr>
        <w:t xml:space="preserve">30% epiboly were </w:t>
      </w:r>
      <w:r w:rsidR="00A32F5C" w:rsidRPr="00E6172C">
        <w:rPr>
          <w:lang w:val="en-GB"/>
        </w:rPr>
        <w:t>therefore exposed to</w:t>
      </w:r>
      <w:r w:rsidR="00C715CA" w:rsidRPr="00E6172C">
        <w:rPr>
          <w:lang w:val="en-GB"/>
        </w:rPr>
        <w:t xml:space="preserve"> SU5402 and subsequently fixed at 80% epiboly </w:t>
      </w:r>
      <w:r w:rsidR="00DF7BC0" w:rsidRPr="00E6172C">
        <w:rPr>
          <w:lang w:val="en-GB"/>
        </w:rPr>
        <w:t xml:space="preserve">or </w:t>
      </w:r>
      <w:r w:rsidR="00C715CA" w:rsidRPr="00E6172C">
        <w:rPr>
          <w:lang w:val="en-GB"/>
        </w:rPr>
        <w:t>6</w:t>
      </w:r>
      <w:r w:rsidR="00DF7BC0" w:rsidRPr="00E6172C">
        <w:rPr>
          <w:lang w:val="en-GB"/>
        </w:rPr>
        <w:t>ss</w:t>
      </w:r>
      <w:r w:rsidR="00C715CA" w:rsidRPr="00E6172C">
        <w:rPr>
          <w:lang w:val="en-GB"/>
        </w:rPr>
        <w:t xml:space="preserve"> to investigate expression of</w:t>
      </w:r>
      <w:r w:rsidR="00A647E6" w:rsidRPr="00E6172C">
        <w:rPr>
          <w:lang w:val="en-GB"/>
        </w:rPr>
        <w:t xml:space="preserve"> </w:t>
      </w:r>
      <w:proofErr w:type="spellStart"/>
      <w:r w:rsidR="00A647E6" w:rsidRPr="00E6172C">
        <w:rPr>
          <w:i/>
          <w:lang w:val="en-GB"/>
        </w:rPr>
        <w:t>tbxta</w:t>
      </w:r>
      <w:proofErr w:type="spellEnd"/>
      <w:r w:rsidR="00A647E6" w:rsidRPr="00E6172C">
        <w:rPr>
          <w:lang w:val="en-GB"/>
        </w:rPr>
        <w:t xml:space="preserve"> </w:t>
      </w:r>
      <w:r w:rsidR="00395232" w:rsidRPr="00E6172C">
        <w:rPr>
          <w:i/>
          <w:lang w:val="en-GB"/>
        </w:rPr>
        <w:t>and tbx16</w:t>
      </w:r>
      <w:r w:rsidR="00C715CA" w:rsidRPr="00E6172C">
        <w:rPr>
          <w:lang w:val="en-GB"/>
        </w:rPr>
        <w:t xml:space="preserve"> (Fig. </w:t>
      </w:r>
      <w:r w:rsidR="00CC377C" w:rsidRPr="00E6172C">
        <w:rPr>
          <w:lang w:val="en-GB"/>
        </w:rPr>
        <w:t>4A</w:t>
      </w:r>
      <w:r w:rsidR="00C715CA" w:rsidRPr="00E6172C">
        <w:rPr>
          <w:lang w:val="en-GB"/>
        </w:rPr>
        <w:t xml:space="preserve">). </w:t>
      </w:r>
      <w:r w:rsidR="00384C58">
        <w:rPr>
          <w:lang w:val="en-GB"/>
        </w:rPr>
        <w:t xml:space="preserve"> </w:t>
      </w:r>
      <w:r w:rsidR="0094528A" w:rsidRPr="00E6172C">
        <w:rPr>
          <w:lang w:val="en-GB"/>
        </w:rPr>
        <w:t>Compared</w:t>
      </w:r>
      <w:r w:rsidR="00C715CA" w:rsidRPr="00E6172C">
        <w:rPr>
          <w:lang w:val="en-GB"/>
        </w:rPr>
        <w:t xml:space="preserve"> to control</w:t>
      </w:r>
      <w:r w:rsidR="004A169B" w:rsidRPr="00E6172C">
        <w:rPr>
          <w:lang w:val="en-GB"/>
        </w:rPr>
        <w:t>s</w:t>
      </w:r>
      <w:r w:rsidR="00C715CA" w:rsidRPr="00E6172C">
        <w:rPr>
          <w:lang w:val="en-GB"/>
        </w:rPr>
        <w:t xml:space="preserve">, </w:t>
      </w:r>
      <w:r w:rsidR="004A169B" w:rsidRPr="00E6172C">
        <w:rPr>
          <w:lang w:val="en-GB"/>
        </w:rPr>
        <w:t>embryos treated with 10 μM SU5402 showed diminished</w:t>
      </w:r>
      <w:r w:rsidR="00A647E6" w:rsidRPr="00E6172C">
        <w:rPr>
          <w:lang w:val="en-GB"/>
        </w:rPr>
        <w:t xml:space="preserve"> </w:t>
      </w:r>
      <w:proofErr w:type="spellStart"/>
      <w:r w:rsidR="00A647E6" w:rsidRPr="00E6172C">
        <w:rPr>
          <w:i/>
          <w:lang w:val="en-GB"/>
        </w:rPr>
        <w:t>tbxta</w:t>
      </w:r>
      <w:proofErr w:type="spellEnd"/>
      <w:r w:rsidR="00A647E6" w:rsidRPr="00E6172C">
        <w:rPr>
          <w:lang w:val="en-GB"/>
        </w:rPr>
        <w:t xml:space="preserve"> </w:t>
      </w:r>
      <w:r w:rsidR="004A169B" w:rsidRPr="00E6172C">
        <w:rPr>
          <w:lang w:val="en-GB"/>
        </w:rPr>
        <w:t>expression in notochord and less</w:t>
      </w:r>
      <w:r w:rsidR="00A647E6" w:rsidRPr="00E6172C">
        <w:rPr>
          <w:lang w:val="en-GB"/>
        </w:rPr>
        <w:t xml:space="preserve"> </w:t>
      </w:r>
      <w:proofErr w:type="spellStart"/>
      <w:r w:rsidR="00A647E6" w:rsidRPr="00E6172C">
        <w:rPr>
          <w:i/>
          <w:lang w:val="en-GB"/>
        </w:rPr>
        <w:t>tbxta</w:t>
      </w:r>
      <w:proofErr w:type="spellEnd"/>
      <w:r w:rsidR="00A647E6" w:rsidRPr="00E6172C">
        <w:rPr>
          <w:lang w:val="en-GB"/>
        </w:rPr>
        <w:t xml:space="preserve"> </w:t>
      </w:r>
      <w:r w:rsidR="005703FA" w:rsidRPr="00E6172C">
        <w:rPr>
          <w:lang w:val="en-GB"/>
        </w:rPr>
        <w:t>and</w:t>
      </w:r>
      <w:r w:rsidR="000D1777" w:rsidRPr="00E6172C">
        <w:rPr>
          <w:i/>
          <w:lang w:val="en-GB"/>
        </w:rPr>
        <w:t xml:space="preserve"> </w:t>
      </w:r>
      <w:r w:rsidR="00395232" w:rsidRPr="00E6172C">
        <w:rPr>
          <w:i/>
          <w:lang w:val="en-GB"/>
        </w:rPr>
        <w:t>tbx16</w:t>
      </w:r>
      <w:r w:rsidR="000D1777" w:rsidRPr="00E6172C">
        <w:rPr>
          <w:i/>
          <w:lang w:val="en-GB"/>
        </w:rPr>
        <w:t xml:space="preserve"> </w:t>
      </w:r>
      <w:r w:rsidR="00DF7BC0" w:rsidRPr="00E6172C">
        <w:rPr>
          <w:lang w:val="en-GB"/>
        </w:rPr>
        <w:t xml:space="preserve">in the </w:t>
      </w:r>
      <w:r w:rsidR="00C715CA" w:rsidRPr="00E6172C">
        <w:rPr>
          <w:lang w:val="en-GB"/>
        </w:rPr>
        <w:t>germ ring</w:t>
      </w:r>
      <w:r w:rsidR="004C5344" w:rsidRPr="00E6172C">
        <w:rPr>
          <w:lang w:val="en-GB"/>
        </w:rPr>
        <w:t>, particularly in dorsal paraxial regions</w:t>
      </w:r>
      <w:r w:rsidR="00C715CA" w:rsidRPr="00E6172C">
        <w:rPr>
          <w:lang w:val="en-GB"/>
        </w:rPr>
        <w:t xml:space="preserve">. </w:t>
      </w:r>
      <w:r w:rsidR="000D1777" w:rsidRPr="00E6172C">
        <w:rPr>
          <w:lang w:val="en-GB"/>
        </w:rPr>
        <w:t xml:space="preserve"> </w:t>
      </w:r>
      <w:r w:rsidR="00F46058" w:rsidRPr="00E6172C">
        <w:rPr>
          <w:lang w:val="en-GB"/>
        </w:rPr>
        <w:t>At</w:t>
      </w:r>
      <w:r w:rsidR="00C715CA" w:rsidRPr="00E6172C">
        <w:rPr>
          <w:lang w:val="en-GB"/>
        </w:rPr>
        <w:t xml:space="preserve"> 6</w:t>
      </w:r>
      <w:r w:rsidR="000D1777" w:rsidRPr="00E6172C">
        <w:rPr>
          <w:lang w:val="en-GB"/>
        </w:rPr>
        <w:t>ss</w:t>
      </w:r>
      <w:r w:rsidR="00C715CA" w:rsidRPr="00E6172C">
        <w:rPr>
          <w:lang w:val="en-GB"/>
        </w:rPr>
        <w:t>, expression of</w:t>
      </w:r>
      <w:r w:rsidR="00A647E6" w:rsidRPr="00E6172C">
        <w:rPr>
          <w:i/>
          <w:lang w:val="en-GB"/>
        </w:rPr>
        <w:t xml:space="preserve"> </w:t>
      </w:r>
      <w:proofErr w:type="spellStart"/>
      <w:r w:rsidR="00A647E6" w:rsidRPr="00E6172C">
        <w:rPr>
          <w:i/>
          <w:lang w:val="en-GB"/>
        </w:rPr>
        <w:t>tbxta</w:t>
      </w:r>
      <w:proofErr w:type="spellEnd"/>
      <w:r w:rsidR="00A647E6" w:rsidRPr="00E6172C">
        <w:rPr>
          <w:i/>
          <w:lang w:val="en-GB"/>
        </w:rPr>
        <w:t xml:space="preserve"> </w:t>
      </w:r>
      <w:r w:rsidR="00C715CA" w:rsidRPr="00E6172C">
        <w:rPr>
          <w:lang w:val="en-GB"/>
        </w:rPr>
        <w:t xml:space="preserve">and </w:t>
      </w:r>
      <w:r w:rsidR="004A169B" w:rsidRPr="00E6172C">
        <w:rPr>
          <w:i/>
          <w:lang w:val="en-GB"/>
        </w:rPr>
        <w:t xml:space="preserve">tbx16 </w:t>
      </w:r>
      <w:r w:rsidR="00C715CA" w:rsidRPr="00E6172C">
        <w:rPr>
          <w:lang w:val="en-GB"/>
        </w:rPr>
        <w:t xml:space="preserve">was </w:t>
      </w:r>
      <w:r w:rsidR="004A169B" w:rsidRPr="00E6172C">
        <w:rPr>
          <w:lang w:val="en-GB"/>
        </w:rPr>
        <w:t xml:space="preserve">mildly </w:t>
      </w:r>
      <w:r w:rsidR="00C715CA" w:rsidRPr="00E6172C">
        <w:rPr>
          <w:lang w:val="en-GB"/>
        </w:rPr>
        <w:t xml:space="preserve">reduced </w:t>
      </w:r>
      <w:r w:rsidR="004A169B" w:rsidRPr="00E6172C">
        <w:rPr>
          <w:lang w:val="en-GB"/>
        </w:rPr>
        <w:t xml:space="preserve">in tailbud by </w:t>
      </w:r>
      <w:r w:rsidR="0085099F" w:rsidRPr="00E6172C">
        <w:rPr>
          <w:lang w:val="en-GB"/>
        </w:rPr>
        <w:t>10 </w:t>
      </w:r>
      <w:r w:rsidR="00C715CA" w:rsidRPr="00E6172C">
        <w:rPr>
          <w:lang w:val="en-GB"/>
        </w:rPr>
        <w:t>μM SU5402 (</w:t>
      </w:r>
      <w:r w:rsidR="004A169B" w:rsidRPr="00E6172C">
        <w:rPr>
          <w:lang w:val="en-GB"/>
        </w:rPr>
        <w:t xml:space="preserve">Fig. </w:t>
      </w:r>
      <w:r w:rsidR="00CC377C" w:rsidRPr="00E6172C">
        <w:rPr>
          <w:lang w:val="en-GB"/>
        </w:rPr>
        <w:t>4A</w:t>
      </w:r>
      <w:r w:rsidR="00C715CA" w:rsidRPr="00E6172C">
        <w:rPr>
          <w:lang w:val="en-GB"/>
        </w:rPr>
        <w:t xml:space="preserve">). </w:t>
      </w:r>
      <w:r w:rsidR="006D24C6">
        <w:rPr>
          <w:lang w:val="en-GB"/>
        </w:rPr>
        <w:t xml:space="preserve"> </w:t>
      </w:r>
      <w:r w:rsidR="00C715CA" w:rsidRPr="00E6172C">
        <w:rPr>
          <w:lang w:val="en-GB"/>
        </w:rPr>
        <w:t xml:space="preserve">When the concentration of SU5402 </w:t>
      </w:r>
      <w:r w:rsidR="000D1777" w:rsidRPr="00E6172C">
        <w:rPr>
          <w:lang w:val="en-GB"/>
        </w:rPr>
        <w:t>was increased</w:t>
      </w:r>
      <w:r w:rsidR="00C715CA" w:rsidRPr="00E6172C">
        <w:rPr>
          <w:lang w:val="en-GB"/>
        </w:rPr>
        <w:t xml:space="preserve"> to 30 μM, expression of</w:t>
      </w:r>
      <w:r w:rsidR="00A647E6" w:rsidRPr="00E6172C">
        <w:rPr>
          <w:i/>
          <w:lang w:val="en-GB"/>
        </w:rPr>
        <w:t xml:space="preserve"> </w:t>
      </w:r>
      <w:proofErr w:type="spellStart"/>
      <w:r w:rsidR="00A647E6" w:rsidRPr="00E6172C">
        <w:rPr>
          <w:i/>
          <w:lang w:val="en-GB"/>
        </w:rPr>
        <w:t>tbxta</w:t>
      </w:r>
      <w:proofErr w:type="spellEnd"/>
      <w:r w:rsidR="00A647E6" w:rsidRPr="00E6172C">
        <w:rPr>
          <w:i/>
          <w:lang w:val="en-GB"/>
        </w:rPr>
        <w:t xml:space="preserve"> </w:t>
      </w:r>
      <w:r w:rsidR="00C715CA" w:rsidRPr="00E6172C">
        <w:rPr>
          <w:lang w:val="en-GB"/>
        </w:rPr>
        <w:t xml:space="preserve">and </w:t>
      </w:r>
      <w:r w:rsidR="00395232" w:rsidRPr="00E6172C">
        <w:rPr>
          <w:i/>
          <w:lang w:val="en-GB"/>
        </w:rPr>
        <w:t xml:space="preserve">tbx16 </w:t>
      </w:r>
      <w:r w:rsidR="00C715CA" w:rsidRPr="00E6172C">
        <w:rPr>
          <w:lang w:val="en-GB"/>
        </w:rPr>
        <w:t xml:space="preserve">was </w:t>
      </w:r>
      <w:r w:rsidR="004A169B" w:rsidRPr="00E6172C">
        <w:rPr>
          <w:lang w:val="en-GB"/>
        </w:rPr>
        <w:t>abolish</w:t>
      </w:r>
      <w:r w:rsidR="00C715CA" w:rsidRPr="00E6172C">
        <w:rPr>
          <w:lang w:val="en-GB"/>
        </w:rPr>
        <w:t xml:space="preserve">ed </w:t>
      </w:r>
      <w:r w:rsidR="004A169B" w:rsidRPr="00E6172C">
        <w:rPr>
          <w:lang w:val="en-GB"/>
        </w:rPr>
        <w:t xml:space="preserve">throughout </w:t>
      </w:r>
      <w:r w:rsidR="00C715CA" w:rsidRPr="00E6172C">
        <w:rPr>
          <w:lang w:val="en-GB"/>
        </w:rPr>
        <w:t xml:space="preserve">the </w:t>
      </w:r>
      <w:r w:rsidR="00466F8B" w:rsidRPr="00E6172C">
        <w:rPr>
          <w:lang w:val="en-GB"/>
        </w:rPr>
        <w:t>trunk</w:t>
      </w:r>
      <w:r w:rsidR="00C715CA" w:rsidRPr="00E6172C">
        <w:rPr>
          <w:lang w:val="en-GB"/>
        </w:rPr>
        <w:t xml:space="preserve"> (Fig</w:t>
      </w:r>
      <w:r w:rsidR="000D1777" w:rsidRPr="00E6172C">
        <w:rPr>
          <w:lang w:val="en-GB"/>
        </w:rPr>
        <w:t xml:space="preserve">. </w:t>
      </w:r>
      <w:r w:rsidR="00CC377C" w:rsidRPr="00E6172C">
        <w:rPr>
          <w:lang w:val="en-GB"/>
        </w:rPr>
        <w:t>4A</w:t>
      </w:r>
      <w:r w:rsidR="00C715CA" w:rsidRPr="00E6172C">
        <w:rPr>
          <w:lang w:val="en-GB"/>
        </w:rPr>
        <w:t xml:space="preserve">). </w:t>
      </w:r>
      <w:r w:rsidR="005E3614" w:rsidRPr="00E6172C">
        <w:rPr>
          <w:lang w:val="en-GB"/>
        </w:rPr>
        <w:t xml:space="preserve"> </w:t>
      </w:r>
      <w:r w:rsidR="000D1777" w:rsidRPr="00E6172C">
        <w:rPr>
          <w:lang w:val="en-GB"/>
        </w:rPr>
        <w:t>Thus, Fgf</w:t>
      </w:r>
      <w:r w:rsidR="004C5344" w:rsidRPr="00E6172C">
        <w:rPr>
          <w:lang w:val="en-GB"/>
        </w:rPr>
        <w:t>-like</w:t>
      </w:r>
      <w:r w:rsidR="000D1777" w:rsidRPr="00E6172C">
        <w:rPr>
          <w:lang w:val="en-GB"/>
        </w:rPr>
        <w:t xml:space="preserve"> </w:t>
      </w:r>
      <w:r w:rsidR="00381E8C" w:rsidRPr="00E6172C">
        <w:rPr>
          <w:lang w:val="en-GB"/>
        </w:rPr>
        <w:t>signalling</w:t>
      </w:r>
      <w:r w:rsidR="000D1777" w:rsidRPr="00E6172C">
        <w:rPr>
          <w:lang w:val="en-GB"/>
        </w:rPr>
        <w:t xml:space="preserve"> is required for </w:t>
      </w:r>
      <w:r w:rsidR="008E407E" w:rsidRPr="00E6172C">
        <w:rPr>
          <w:lang w:val="en-GB"/>
        </w:rPr>
        <w:t xml:space="preserve">normal </w:t>
      </w:r>
      <w:r w:rsidR="000D1777" w:rsidRPr="00E6172C">
        <w:rPr>
          <w:lang w:val="en-GB"/>
        </w:rPr>
        <w:t>T</w:t>
      </w:r>
      <w:r w:rsidR="00985F2C" w:rsidRPr="00E6172C">
        <w:rPr>
          <w:lang w:val="en-GB"/>
        </w:rPr>
        <w:t>bx</w:t>
      </w:r>
      <w:r w:rsidR="000D1777" w:rsidRPr="00E6172C">
        <w:rPr>
          <w:lang w:val="en-GB"/>
        </w:rPr>
        <w:t xml:space="preserve"> gene expression in the mesoderm</w:t>
      </w:r>
      <w:r w:rsidR="004A169B" w:rsidRPr="00E6172C">
        <w:rPr>
          <w:lang w:val="en-GB"/>
        </w:rPr>
        <w:t>.</w:t>
      </w:r>
    </w:p>
    <w:p w14:paraId="4E607E15" w14:textId="742AA56E" w:rsidR="0094528A" w:rsidRPr="00E6172C" w:rsidRDefault="0099749A" w:rsidP="00462DFA">
      <w:pPr>
        <w:widowControl w:val="0"/>
        <w:autoSpaceDE w:val="0"/>
        <w:autoSpaceDN w:val="0"/>
        <w:adjustRightInd w:val="0"/>
        <w:spacing w:after="120" w:line="360" w:lineRule="auto"/>
        <w:jc w:val="both"/>
        <w:rPr>
          <w:lang w:val="en-GB"/>
        </w:rPr>
      </w:pPr>
      <w:proofErr w:type="spellStart"/>
      <w:r w:rsidRPr="00E6172C">
        <w:rPr>
          <w:lang w:val="en-GB"/>
        </w:rPr>
        <w:t>T</w:t>
      </w:r>
      <w:r w:rsidR="0085099F" w:rsidRPr="00E6172C">
        <w:rPr>
          <w:lang w:val="en-GB"/>
        </w:rPr>
        <w:t>bxt</w:t>
      </w:r>
      <w:r w:rsidRPr="00E6172C">
        <w:rPr>
          <w:lang w:val="en-GB"/>
        </w:rPr>
        <w:t>a</w:t>
      </w:r>
      <w:proofErr w:type="spellEnd"/>
      <w:r w:rsidR="00E51A66" w:rsidRPr="00E6172C">
        <w:rPr>
          <w:lang w:val="en-GB"/>
        </w:rPr>
        <w:t xml:space="preserve"> is required for normal </w:t>
      </w:r>
      <w:r w:rsidR="00E51A66" w:rsidRPr="00E6172C">
        <w:rPr>
          <w:i/>
          <w:lang w:val="en-GB"/>
        </w:rPr>
        <w:t>myf5</w:t>
      </w:r>
      <w:r w:rsidR="00E51A66" w:rsidRPr="00E6172C">
        <w:rPr>
          <w:lang w:val="en-GB"/>
        </w:rPr>
        <w:t xml:space="preserve"> and </w:t>
      </w:r>
      <w:proofErr w:type="spellStart"/>
      <w:r w:rsidR="00E51A66" w:rsidRPr="00E6172C">
        <w:rPr>
          <w:i/>
          <w:lang w:val="en-GB"/>
        </w:rPr>
        <w:t>myod</w:t>
      </w:r>
      <w:proofErr w:type="spellEnd"/>
      <w:r w:rsidR="00E51A66" w:rsidRPr="00E6172C">
        <w:rPr>
          <w:lang w:val="en-GB"/>
        </w:rPr>
        <w:t xml:space="preserve"> expression in posterior regions during tailbud outgrowth</w:t>
      </w:r>
      <w:r w:rsidR="00BD01F1" w:rsidRPr="00E6172C">
        <w:rPr>
          <w:lang w:val="en-GB"/>
        </w:rPr>
        <w:t xml:space="preserve">, partly due to loss of </w:t>
      </w:r>
      <w:proofErr w:type="spellStart"/>
      <w:r w:rsidR="00BD01F1" w:rsidRPr="00E6172C">
        <w:rPr>
          <w:lang w:val="en-GB"/>
        </w:rPr>
        <w:t>Hh</w:t>
      </w:r>
      <w:proofErr w:type="spellEnd"/>
      <w:r w:rsidR="00BD01F1" w:rsidRPr="00E6172C">
        <w:rPr>
          <w:lang w:val="en-GB"/>
        </w:rPr>
        <w:t xml:space="preserve"> </w:t>
      </w:r>
      <w:r w:rsidR="00422969" w:rsidRPr="00E6172C">
        <w:rPr>
          <w:lang w:val="en-GB"/>
        </w:rPr>
        <w:t>signalling</w:t>
      </w:r>
      <w:r w:rsidR="00BD01F1" w:rsidRPr="00E6172C">
        <w:rPr>
          <w:lang w:val="en-GB"/>
        </w:rPr>
        <w:t xml:space="preserve"> from the missing notochord</w:t>
      </w:r>
      <w:r w:rsidR="00E51A66" w:rsidRPr="00E6172C">
        <w:rPr>
          <w:lang w:val="en-GB"/>
        </w:rPr>
        <w:t xml:space="preserve"> </w:t>
      </w:r>
      <w:r w:rsidR="00BC02FE" w:rsidRPr="00E6172C">
        <w:rPr>
          <w:lang w:val="en-GB"/>
        </w:rPr>
        <w:fldChar w:fldCharType="begin">
          <w:fldData xml:space="preserve">PEVuZE5vdGU+PENpdGU+PEF1dGhvcj5Db3V0ZWxsZTwvQXV0aG9yPjxZZWFyPjIwMDE8L1llYXI+
PFJlY051bT42MzE4PC9SZWNOdW0+PERpc3BsYXlUZXh0PihDb3V0ZWxsZSBldCBhbC4sIDIwMDE7
IFdlaW5iZXJnIGV0IGFsLiwgMTk5Nik8L0Rpc3BsYXlUZXh0PjxyZWNvcmQ+PHJlYy1udW1iZXI+
NjMxODwvcmVjLW51bWJlcj48Zm9yZWlnbi1rZXlzPjxrZXkgYXBwPSJFTiIgZGItaWQ9IjIycDVm
cHN4ODlzdDlwZTk5djV4czJ4MWQyZGV4NXJ3dDU5MCIgdGltZXN0YW1wPSIwIj42MzE4PC9rZXk+
PC9mb3JlaWduLWtleXM+PHJlZi10eXBlIG5hbWU9IkpvdXJuYWwgQXJ0aWNsZSI+MTc8L3JlZi10
eXBlPjxjb250cmlidXRvcnM+PGF1dGhvcnM+PGF1dGhvcj5Db3V0ZWxsZSwgTy48L2F1dGhvcj48
YXV0aG9yPkJsYWdkZW4sIEMuIFMuPC9hdXRob3I+PGF1dGhvcj5IYW1wc29uLCBSLjwvYXV0aG9y
PjxhdXRob3I+SGFsYWksIEMuPC9hdXRob3I+PGF1dGhvcj5SaWdieSwgUC4gVy48L2F1dGhvcj48
YXV0aG9yPkh1Z2hlcywgUy4gTS48L2F1dGhvcj48L2F1dGhvcnM+PC9jb250cmlidXRvcnM+PGF1
dGgtYWRkcmVzcz5EaXZpc2lvbiBvZiBFdWthcnlvdGljIE1vbGVjdWxhciBHZW5ldGljcywgTVJD
IE5hdGlvbmFsIEluc3RpdHV0ZSBmb3IgTWVkaWNhbCBSZXNlYXJjaCwgTG9uZG9uLCBVbml0ZWQg
S2luZ2RvbS48L2F1dGgtYWRkcmVzcz48dGl0bGVzPjx0aXRsZT5IZWRnZWhvZyBzaWduYWxsaW5n
IGlzIHJlcXVpcmVkIGZvciBtYWludGVuYW5jZSBvZiBteWY1IGFuZCBteW9EIGV4cHJlc3Npb24g
YW5kIHRpbWVseSB0ZXJtaW5hbCBkaWZmZXJlbnRpYXRpb24gaW4gemVicmFmaXNoIGFkYXhpYWwg
bXlvZ2VuZXNpczwvdGl0bGU+PHNlY29uZGFyeS10aXRsZT5EZXYgQmlvbDwvc2Vjb25kYXJ5LXRp
dGxlPjwvdGl0bGVzPjxwZXJpb2RpY2FsPjxmdWxsLXRpdGxlPkRldiBCaW9sPC9mdWxsLXRpdGxl
PjwvcGVyaW9kaWNhbD48cGFnZXM+MTM2LTUwLjwvcGFnZXM+PHZvbHVtZT4yMzY8L3ZvbHVtZT48
bnVtYmVyPjE8L251bWJlcj48a2V5d29yZHM+PGtleXdvcmQ+QW1pbm8gQWNpZCBTZXF1ZW5jZTwv
a2V5d29yZD48a2V5d29yZD5BbmltYWw8L2tleXdvcmQ+PGtleXdvcmQ+Q2VsbCBEaWZmZXJlbnRp
YXRpb248L2tleXdvcmQ+PGtleXdvcmQ+Q2VsbCBMaW5lYWdlPC9rZXl3b3JkPjxrZXl3b3JkPkNl
bGwgU3Vydml2YWw8L2tleXdvcmQ+PGtleXdvcmQ+Q2xvbmluZywgTW9sZWN1bGFyPC9rZXl3b3Jk
PjxrZXl3b3JkPkltbXVub2hpc3RvY2hlbWlzdHJ5PC9rZXl3b3JkPjxrZXl3b3JkPkluIFNpdHUg
SHlicmlkaXphdGlvbjwva2V5d29yZD48a2V5d29yZD5JbiBTaXR1IE5pY2stRW5kIExhYmVsaW5n
PC9rZXl3b3JkPjxrZXl3b3JkPk1vbGVjdWxhciBTZXF1ZW5jZSBEYXRhPC9rZXl3b3JkPjxrZXl3
b3JkPk11c2NsZSBQcm90ZWlucy8qYmlvc3ludGhlc2lzPC9rZXl3b3JkPjxrZXl3b3JkPk11c2Ns
ZXMvZW1icnlvbG9neTwva2V5d29yZD48a2V5d29yZD5NdXRhdGlvbjwva2V5d29yZD48a2V5d29y
ZD5NeW9EIFByb3RlaW4vKmJpb3N5bnRoZXNpczwva2V5d29yZD48a2V5d29yZD5Ob3RvY2hvcmQv
bWV0YWJvbGlzbTwva2V5d29yZD48a2V5d29yZD5QaGVub3R5cGU8L2tleXdvcmQ+PGtleXdvcmQ+
UHJvdGVpbnMvKm1ldGFib2xpc208L2tleXdvcmQ+PGtleXdvcmQ+U2VxdWVuY2UgSG9tb2xvZ3ks
IEFtaW5vIEFjaWQ8L2tleXdvcmQ+PGtleXdvcmQ+KlNpZ25hbCBUcmFuc2R1Y3Rpb248L2tleXdv
cmQ+PGtleXdvcmQ+U3VwcG9ydCwgTm9uLVUuUy4gR292JmFwb3M7dDwva2V5d29yZD48a2V5d29y
ZD5UaW1lIEZhY3RvcnM8L2tleXdvcmQ+PGtleXdvcmQ+VXAtUmVndWxhdGlvbiAoUGh5c2lvbG9n
eSk8L2tleXdvcmQ+PGtleXdvcmQ+WmVicmFmaXNoPC9rZXl3b3JkPjwva2V5d29yZHM+PGRhdGVz
Pjx5ZWFyPjIwMDE8L3llYXI+PC9kYXRlcz48YWNjZXNzaW9uLW51bT4xMTQ1NjQ1MDwvYWNjZXNz
aW9uLW51bT48dXJscz48cmVsYXRlZC11cmxzPjx1cmw+aHR0cDovL3d3dy5uY2JpLm5sbS5uaWgu
Z292L2h0YmluLXBvc3QvRW50cmV6L3F1ZXJ5P2RiPW0mYW1wO2Zvcm09NiZhbXA7ZG9wdD1yJmFt
cDt1aWQ9MTE0NTY0NTA8L3VybD48L3JlbGF0ZWQtdXJscz48L3VybHM+PC9yZWNvcmQ+PC9DaXRl
PjxDaXRlPjxBdXRob3I+V2VpbmJlcmc8L0F1dGhvcj48WWVhcj4xOTk2PC9ZZWFyPjxSZWNOdW0+
Nzc0MDwvUmVjTnVtPjxyZWNvcmQ+PHJlYy1udW1iZXI+Nzc0MDwvcmVjLW51bWJlcj48Zm9yZWln
bi1rZXlzPjxrZXkgYXBwPSJFTiIgZGItaWQ9IjIycDVmcHN4ODlzdDlwZTk5djV4czJ4MWQyZGV4
NXJ3dDU5MCIgdGltZXN0YW1wPSIwIj43NzQwPC9rZXk+PC9mb3JlaWduLWtleXM+PHJlZi10eXBl
IG5hbWU9IkpvdXJuYWwgQXJ0aWNsZSI+MTc8L3JlZi10eXBlPjxjb250cmlidXRvcnM+PGF1dGhv
cnM+PGF1dGhvcj5XZWluYmVyZywgRS4gUy48L2F1dGhvcj48YXV0aG9yPkFsbGVuZGUsIE0uIEwu
PC9hdXRob3I+PGF1dGhvcj5LZWxseSwgQy4gUy48L2F1dGhvcj48YXV0aG9yPkFiZGVsaGFtaWQs
IEEuPC9hdXRob3I+PGF1dGhvcj5NdXJha2FtaSwgVC48L2F1dGhvcj48YXV0aG9yPkFuZGVybWFu
biwgUC48L2F1dGhvcj48YXV0aG9yPkRvZXJyZSwgTy4gRy48L2F1dGhvcj48YXV0aG9yPkdydW53
YWxkLCBELiBKLjwvYXV0aG9yPjxhdXRob3I+UmlnZ2xlbWFuLCBCLjwvYXV0aG9yPjwvYXV0aG9y
cz48L2NvbnRyaWJ1dG9ycz48YXV0aC1hZGRyZXNzPkRlcGFydG1lbnQgb2YgQmlvbG9neSwgVW5p
dmVyc2l0eSBvZiBQZW5uc3lsdmFuaWEsIFBoaWxhZGVscGhpYSAxOTEwNCwgVVNBLjwvYXV0aC1h
ZGRyZXNzPjx0aXRsZXM+PHRpdGxlPkRldmVsb3BtZW50YWwgcmVndWxhdGlvbiBvZiB6ZWJyYWZp
c2ggTXlvRCBpbiB3aWxkLXR5cGUsIG5vIHRhaWwgYW5kIHNwYWRldGFpbCBlbWJyeW9zPC90aXRs
ZT48c2Vjb25kYXJ5LXRpdGxlPkRldmVsb3BtZW50PC9zZWNvbmRhcnktdGl0bGU+PC90aXRsZXM+
PHBlcmlvZGljYWw+PGZ1bGwtdGl0bGU+RGV2ZWxvcG1lbnQ8L2Z1bGwtdGl0bGU+PC9wZXJpb2Rp
Y2FsPjxwYWdlcz4yNzEtODA8L3BhZ2VzPjx2b2x1bWU+MTIyPC92b2x1bWU+PG51bWJlcj4xPC9u
dW1iZXI+PGtleXdvcmRzPjxrZXl3b3JkPkFtaW5vIEFjaWQgU2VxdWVuY2U8L2tleXdvcmQ+PGtl
eXdvcmQ+QW5pbWFsczwva2V5d29yZD48a2V5d29yZD5CYXNlIFNlcXVlbmNlPC9rZXl3b3JkPjxr
ZXl3b3JkPkROQSBQcmltZXJzL2dlbmV0aWNzPC9rZXl3b3JkPjxrZXl3b3JkPkROQSwgQ29tcGxl
bWVudGFyeS9nZW5ldGljczwva2V5d29yZD48a2V5d29yZD5ETkEtQmluZGluZyBQcm90ZWlucy9n
ZW5ldGljczwva2V5d29yZD48a2V5d29yZD4qR2VuZSBFeHByZXNzaW9uIFJlZ3VsYXRpb24sIERl
dmVsb3BtZW50YWw8L2tleXdvcmQ+PGtleXdvcmQ+SW4gU2l0dSBIeWJyaWRpemF0aW9uPC9rZXl3
b3JkPjxrZXl3b3JkPk1vbGVjdWxhciBTZXF1ZW5jZSBEYXRhPC9rZXl3b3JkPjxrZXl3b3JkPk1v
bGVjdWxhciBTdHJ1Y3R1cmU8L2tleXdvcmQ+PGtleXdvcmQ+TXVzY2xlLCBTa2VsZXRhbC9lbWJy
eW9sb2d5L21ldGFib2xpc208L2tleXdvcmQ+PGtleXdvcmQ+TXV0YXRpb248L2tleXdvcmQ+PGtl
eXdvcmQ+TXlvRCBQcm90ZWluL2NoZW1pc3RyeS8qZ2VuZXRpY3M8L2tleXdvcmQ+PGtleXdvcmQ+
TXlvZ2VuaW4vZ2VuZXRpY3M8L2tleXdvcmQ+PGtleXdvcmQ+UHJvdGVpbnMvZ2VuZXRpY3M8L2tl
eXdvcmQ+PGtleXdvcmQ+U2VxdWVuY2UgSG9tb2xvZ3ksIEFtaW5vIEFjaWQ8L2tleXdvcmQ+PGtl
eXdvcmQ+U3VwcG9ydCwgTm9uLVUuUy4gR292JmFwb3M7dDwva2V5d29yZD48a2V5d29yZD5TdXBw
b3J0LCBVLlMuIEdvdiZhcG9zO3QsIE5vbi1QLkguUy48L2tleXdvcmQ+PGtleXdvcmQ+U3VwcG9y
dCwgVS5TLiBHb3YmYXBvczt0LCBQLkguUy48L2tleXdvcmQ+PGtleXdvcmQ+VGltZSBGYWN0b3Jz
PC9rZXl3b3JkPjxrZXl3b3JkPipUcmFucy1BY3RpdmF0b3JzPC9rZXl3b3JkPjxrZXl3b3JkPipU
cmFuc2NyaXB0aW9uIEZhY3RvcnM8L2tleXdvcmQ+PGtleXdvcmQ+WmVicmFmaXNoLyplbWJyeW9s
b2d5LypnZW5ldGljczwva2V5d29yZD48L2tleXdvcmRzPjxkYXRlcz48eWVhcj4xOTk2PC95ZWFy
PjxwdWItZGF0ZXM+PGRhdGU+SmFuPC9kYXRlPjwvcHViLWRhdGVzPjwvZGF0ZXM+PGFjY2Vzc2lv
bi1udW0+ODU2NTgzOTwvYWNjZXNzaW9uLW51bT48dXJscz48cmVsYXRlZC11cmxzPjx1cmw+aHR0
cDovL3d3dy5uY2JpLm5sbS5uaWguZ292L2VudHJlei9xdWVyeS5mY2dpP2NtZD1SZXRyaWV2ZSZh
bXA7ZGI9UHViTWVkJmFtcDtkb3B0PUNpdGF0aW9uJmFtcDtsaXN0X3VpZHM9ODU2NTgzOTwvdXJs
PjwvcmVsYXRlZC11cmxzPjwvdXJscz48L3JlY29yZD48L0NpdGU+PC9FbmROb3RlPn==
</w:fldData>
        </w:fldChar>
      </w:r>
      <w:r w:rsidR="00AD49EB" w:rsidRPr="00E6172C">
        <w:rPr>
          <w:lang w:val="en-GB"/>
        </w:rPr>
        <w:instrText xml:space="preserve"> ADDIN EN.CITE </w:instrText>
      </w:r>
      <w:r w:rsidR="00AD49EB" w:rsidRPr="00E6172C">
        <w:rPr>
          <w:lang w:val="en-GB"/>
        </w:rPr>
        <w:fldChar w:fldCharType="begin">
          <w:fldData xml:space="preserve">PEVuZE5vdGU+PENpdGU+PEF1dGhvcj5Db3V0ZWxsZTwvQXV0aG9yPjxZZWFyPjIwMDE8L1llYXI+
PFJlY051bT42MzE4PC9SZWNOdW0+PERpc3BsYXlUZXh0PihDb3V0ZWxsZSBldCBhbC4sIDIwMDE7
IFdlaW5iZXJnIGV0IGFsLiwgMTk5Nik8L0Rpc3BsYXlUZXh0PjxyZWNvcmQ+PHJlYy1udW1iZXI+
NjMxODwvcmVjLW51bWJlcj48Zm9yZWlnbi1rZXlzPjxrZXkgYXBwPSJFTiIgZGItaWQ9IjIycDVm
cHN4ODlzdDlwZTk5djV4czJ4MWQyZGV4NXJ3dDU5MCIgdGltZXN0YW1wPSIwIj42MzE4PC9rZXk+
PC9mb3JlaWduLWtleXM+PHJlZi10eXBlIG5hbWU9IkpvdXJuYWwgQXJ0aWNsZSI+MTc8L3JlZi10
eXBlPjxjb250cmlidXRvcnM+PGF1dGhvcnM+PGF1dGhvcj5Db3V0ZWxsZSwgTy48L2F1dGhvcj48
YXV0aG9yPkJsYWdkZW4sIEMuIFMuPC9hdXRob3I+PGF1dGhvcj5IYW1wc29uLCBSLjwvYXV0aG9y
PjxhdXRob3I+SGFsYWksIEMuPC9hdXRob3I+PGF1dGhvcj5SaWdieSwgUC4gVy48L2F1dGhvcj48
YXV0aG9yPkh1Z2hlcywgUy4gTS48L2F1dGhvcj48L2F1dGhvcnM+PC9jb250cmlidXRvcnM+PGF1
dGgtYWRkcmVzcz5EaXZpc2lvbiBvZiBFdWthcnlvdGljIE1vbGVjdWxhciBHZW5ldGljcywgTVJD
IE5hdGlvbmFsIEluc3RpdHV0ZSBmb3IgTWVkaWNhbCBSZXNlYXJjaCwgTG9uZG9uLCBVbml0ZWQg
S2luZ2RvbS48L2F1dGgtYWRkcmVzcz48dGl0bGVzPjx0aXRsZT5IZWRnZWhvZyBzaWduYWxsaW5n
IGlzIHJlcXVpcmVkIGZvciBtYWludGVuYW5jZSBvZiBteWY1IGFuZCBteW9EIGV4cHJlc3Npb24g
YW5kIHRpbWVseSB0ZXJtaW5hbCBkaWZmZXJlbnRpYXRpb24gaW4gemVicmFmaXNoIGFkYXhpYWwg
bXlvZ2VuZXNpczwvdGl0bGU+PHNlY29uZGFyeS10aXRsZT5EZXYgQmlvbDwvc2Vjb25kYXJ5LXRp
dGxlPjwvdGl0bGVzPjxwZXJpb2RpY2FsPjxmdWxsLXRpdGxlPkRldiBCaW9sPC9mdWxsLXRpdGxl
PjwvcGVyaW9kaWNhbD48cGFnZXM+MTM2LTUwLjwvcGFnZXM+PHZvbHVtZT4yMzY8L3ZvbHVtZT48
bnVtYmVyPjE8L251bWJlcj48a2V5d29yZHM+PGtleXdvcmQ+QW1pbm8gQWNpZCBTZXF1ZW5jZTwv
a2V5d29yZD48a2V5d29yZD5BbmltYWw8L2tleXdvcmQ+PGtleXdvcmQ+Q2VsbCBEaWZmZXJlbnRp
YXRpb248L2tleXdvcmQ+PGtleXdvcmQ+Q2VsbCBMaW5lYWdlPC9rZXl3b3JkPjxrZXl3b3JkPkNl
bGwgU3Vydml2YWw8L2tleXdvcmQ+PGtleXdvcmQ+Q2xvbmluZywgTW9sZWN1bGFyPC9rZXl3b3Jk
PjxrZXl3b3JkPkltbXVub2hpc3RvY2hlbWlzdHJ5PC9rZXl3b3JkPjxrZXl3b3JkPkluIFNpdHUg
SHlicmlkaXphdGlvbjwva2V5d29yZD48a2V5d29yZD5JbiBTaXR1IE5pY2stRW5kIExhYmVsaW5n
PC9rZXl3b3JkPjxrZXl3b3JkPk1vbGVjdWxhciBTZXF1ZW5jZSBEYXRhPC9rZXl3b3JkPjxrZXl3
b3JkPk11c2NsZSBQcm90ZWlucy8qYmlvc3ludGhlc2lzPC9rZXl3b3JkPjxrZXl3b3JkPk11c2Ns
ZXMvZW1icnlvbG9neTwva2V5d29yZD48a2V5d29yZD5NdXRhdGlvbjwva2V5d29yZD48a2V5d29y
ZD5NeW9EIFByb3RlaW4vKmJpb3N5bnRoZXNpczwva2V5d29yZD48a2V5d29yZD5Ob3RvY2hvcmQv
bWV0YWJvbGlzbTwva2V5d29yZD48a2V5d29yZD5QaGVub3R5cGU8L2tleXdvcmQ+PGtleXdvcmQ+
UHJvdGVpbnMvKm1ldGFib2xpc208L2tleXdvcmQ+PGtleXdvcmQ+U2VxdWVuY2UgSG9tb2xvZ3ks
IEFtaW5vIEFjaWQ8L2tleXdvcmQ+PGtleXdvcmQ+KlNpZ25hbCBUcmFuc2R1Y3Rpb248L2tleXdv
cmQ+PGtleXdvcmQ+U3VwcG9ydCwgTm9uLVUuUy4gR292JmFwb3M7dDwva2V5d29yZD48a2V5d29y
ZD5UaW1lIEZhY3RvcnM8L2tleXdvcmQ+PGtleXdvcmQ+VXAtUmVndWxhdGlvbiAoUGh5c2lvbG9n
eSk8L2tleXdvcmQ+PGtleXdvcmQ+WmVicmFmaXNoPC9rZXl3b3JkPjwva2V5d29yZHM+PGRhdGVz
Pjx5ZWFyPjIwMDE8L3llYXI+PC9kYXRlcz48YWNjZXNzaW9uLW51bT4xMTQ1NjQ1MDwvYWNjZXNz
aW9uLW51bT48dXJscz48cmVsYXRlZC11cmxzPjx1cmw+aHR0cDovL3d3dy5uY2JpLm5sbS5uaWgu
Z292L2h0YmluLXBvc3QvRW50cmV6L3F1ZXJ5P2RiPW0mYW1wO2Zvcm09NiZhbXA7ZG9wdD1yJmFt
cDt1aWQ9MTE0NTY0NTA8L3VybD48L3JlbGF0ZWQtdXJscz48L3VybHM+PC9yZWNvcmQ+PC9DaXRl
PjxDaXRlPjxBdXRob3I+V2VpbmJlcmc8L0F1dGhvcj48WWVhcj4xOTk2PC9ZZWFyPjxSZWNOdW0+
Nzc0MDwvUmVjTnVtPjxyZWNvcmQ+PHJlYy1udW1iZXI+Nzc0MDwvcmVjLW51bWJlcj48Zm9yZWln
bi1rZXlzPjxrZXkgYXBwPSJFTiIgZGItaWQ9IjIycDVmcHN4ODlzdDlwZTk5djV4czJ4MWQyZGV4
NXJ3dDU5MCIgdGltZXN0YW1wPSIwIj43NzQwPC9rZXk+PC9mb3JlaWduLWtleXM+PHJlZi10eXBl
IG5hbWU9IkpvdXJuYWwgQXJ0aWNsZSI+MTc8L3JlZi10eXBlPjxjb250cmlidXRvcnM+PGF1dGhv
cnM+PGF1dGhvcj5XZWluYmVyZywgRS4gUy48L2F1dGhvcj48YXV0aG9yPkFsbGVuZGUsIE0uIEwu
PC9hdXRob3I+PGF1dGhvcj5LZWxseSwgQy4gUy48L2F1dGhvcj48YXV0aG9yPkFiZGVsaGFtaWQs
IEEuPC9hdXRob3I+PGF1dGhvcj5NdXJha2FtaSwgVC48L2F1dGhvcj48YXV0aG9yPkFuZGVybWFu
biwgUC48L2F1dGhvcj48YXV0aG9yPkRvZXJyZSwgTy4gRy48L2F1dGhvcj48YXV0aG9yPkdydW53
YWxkLCBELiBKLjwvYXV0aG9yPjxhdXRob3I+UmlnZ2xlbWFuLCBCLjwvYXV0aG9yPjwvYXV0aG9y
cz48L2NvbnRyaWJ1dG9ycz48YXV0aC1hZGRyZXNzPkRlcGFydG1lbnQgb2YgQmlvbG9neSwgVW5p
dmVyc2l0eSBvZiBQZW5uc3lsdmFuaWEsIFBoaWxhZGVscGhpYSAxOTEwNCwgVVNBLjwvYXV0aC1h
ZGRyZXNzPjx0aXRsZXM+PHRpdGxlPkRldmVsb3BtZW50YWwgcmVndWxhdGlvbiBvZiB6ZWJyYWZp
c2ggTXlvRCBpbiB3aWxkLXR5cGUsIG5vIHRhaWwgYW5kIHNwYWRldGFpbCBlbWJyeW9zPC90aXRs
ZT48c2Vjb25kYXJ5LXRpdGxlPkRldmVsb3BtZW50PC9zZWNvbmRhcnktdGl0bGU+PC90aXRsZXM+
PHBlcmlvZGljYWw+PGZ1bGwtdGl0bGU+RGV2ZWxvcG1lbnQ8L2Z1bGwtdGl0bGU+PC9wZXJpb2Rp
Y2FsPjxwYWdlcz4yNzEtODA8L3BhZ2VzPjx2b2x1bWU+MTIyPC92b2x1bWU+PG51bWJlcj4xPC9u
dW1iZXI+PGtleXdvcmRzPjxrZXl3b3JkPkFtaW5vIEFjaWQgU2VxdWVuY2U8L2tleXdvcmQ+PGtl
eXdvcmQ+QW5pbWFsczwva2V5d29yZD48a2V5d29yZD5CYXNlIFNlcXVlbmNlPC9rZXl3b3JkPjxr
ZXl3b3JkPkROQSBQcmltZXJzL2dlbmV0aWNzPC9rZXl3b3JkPjxrZXl3b3JkPkROQSwgQ29tcGxl
bWVudGFyeS9nZW5ldGljczwva2V5d29yZD48a2V5d29yZD5ETkEtQmluZGluZyBQcm90ZWlucy9n
ZW5ldGljczwva2V5d29yZD48a2V5d29yZD4qR2VuZSBFeHByZXNzaW9uIFJlZ3VsYXRpb24sIERl
dmVsb3BtZW50YWw8L2tleXdvcmQ+PGtleXdvcmQ+SW4gU2l0dSBIeWJyaWRpemF0aW9uPC9rZXl3
b3JkPjxrZXl3b3JkPk1vbGVjdWxhciBTZXF1ZW5jZSBEYXRhPC9rZXl3b3JkPjxrZXl3b3JkPk1v
bGVjdWxhciBTdHJ1Y3R1cmU8L2tleXdvcmQ+PGtleXdvcmQ+TXVzY2xlLCBTa2VsZXRhbC9lbWJy
eW9sb2d5L21ldGFib2xpc208L2tleXdvcmQ+PGtleXdvcmQ+TXV0YXRpb248L2tleXdvcmQ+PGtl
eXdvcmQ+TXlvRCBQcm90ZWluL2NoZW1pc3RyeS8qZ2VuZXRpY3M8L2tleXdvcmQ+PGtleXdvcmQ+
TXlvZ2VuaW4vZ2VuZXRpY3M8L2tleXdvcmQ+PGtleXdvcmQ+UHJvdGVpbnMvZ2VuZXRpY3M8L2tl
eXdvcmQ+PGtleXdvcmQ+U2VxdWVuY2UgSG9tb2xvZ3ksIEFtaW5vIEFjaWQ8L2tleXdvcmQ+PGtl
eXdvcmQ+U3VwcG9ydCwgTm9uLVUuUy4gR292JmFwb3M7dDwva2V5d29yZD48a2V5d29yZD5TdXBw
b3J0LCBVLlMuIEdvdiZhcG9zO3QsIE5vbi1QLkguUy48L2tleXdvcmQ+PGtleXdvcmQ+U3VwcG9y
dCwgVS5TLiBHb3YmYXBvczt0LCBQLkguUy48L2tleXdvcmQ+PGtleXdvcmQ+VGltZSBGYWN0b3Jz
PC9rZXl3b3JkPjxrZXl3b3JkPipUcmFucy1BY3RpdmF0b3JzPC9rZXl3b3JkPjxrZXl3b3JkPipU
cmFuc2NyaXB0aW9uIEZhY3RvcnM8L2tleXdvcmQ+PGtleXdvcmQ+WmVicmFmaXNoLyplbWJyeW9s
b2d5LypnZW5ldGljczwva2V5d29yZD48L2tleXdvcmRzPjxkYXRlcz48eWVhcj4xOTk2PC95ZWFy
PjxwdWItZGF0ZXM+PGRhdGU+SmFuPC9kYXRlPjwvcHViLWRhdGVzPjwvZGF0ZXM+PGFjY2Vzc2lv
bi1udW0+ODU2NTgzOTwvYWNjZXNzaW9uLW51bT48dXJscz48cmVsYXRlZC11cmxzPjx1cmw+aHR0
cDovL3d3dy5uY2JpLm5sbS5uaWguZ292L2VudHJlei9xdWVyeS5mY2dpP2NtZD1SZXRyaWV2ZSZh
bXA7ZGI9UHViTWVkJmFtcDtkb3B0PUNpdGF0aW9uJmFtcDtsaXN0X3VpZHM9ODU2NTgzOTwvdXJs
PjwvcmVsYXRlZC11cmxzPjwvdXJscz48L3JlY29yZD48L0NpdGU+PC9FbmROb3RlPn==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BC02FE" w:rsidRPr="00E6172C">
        <w:rPr>
          <w:lang w:val="en-GB"/>
        </w:rPr>
      </w:r>
      <w:r w:rsidR="00BC02FE" w:rsidRPr="00E6172C">
        <w:rPr>
          <w:lang w:val="en-GB"/>
        </w:rPr>
        <w:fldChar w:fldCharType="separate"/>
      </w:r>
      <w:r w:rsidR="00BC02FE" w:rsidRPr="00E6172C">
        <w:rPr>
          <w:noProof/>
          <w:lang w:val="en-GB"/>
        </w:rPr>
        <w:t>(Coutelle et al., 2001; Weinberg et al., 1996)</w:t>
      </w:r>
      <w:r w:rsidR="00BC02FE" w:rsidRPr="00E6172C">
        <w:rPr>
          <w:lang w:val="en-GB"/>
        </w:rPr>
        <w:fldChar w:fldCharType="end"/>
      </w:r>
      <w:r w:rsidR="00E51A66" w:rsidRPr="00E6172C">
        <w:rPr>
          <w:lang w:val="en-GB"/>
        </w:rPr>
        <w:t xml:space="preserve">. </w:t>
      </w:r>
      <w:r w:rsidR="005E3614" w:rsidRPr="00E6172C">
        <w:rPr>
          <w:lang w:val="en-GB"/>
        </w:rPr>
        <w:t xml:space="preserve"> </w:t>
      </w:r>
      <w:r w:rsidR="003D12D7">
        <w:rPr>
          <w:lang w:val="en-GB"/>
        </w:rPr>
        <w:t xml:space="preserve">Indeed, </w:t>
      </w:r>
      <w:proofErr w:type="spellStart"/>
      <w:r w:rsidR="003D12D7">
        <w:rPr>
          <w:lang w:val="en-GB"/>
        </w:rPr>
        <w:t>Hh</w:t>
      </w:r>
      <w:proofErr w:type="spellEnd"/>
      <w:r w:rsidR="003D12D7">
        <w:rPr>
          <w:lang w:val="en-GB"/>
        </w:rPr>
        <w:t xml:space="preserve"> signalling is required for maintenance, but not induction</w:t>
      </w:r>
      <w:r w:rsidR="003F1F81">
        <w:rPr>
          <w:lang w:val="en-GB"/>
        </w:rPr>
        <w:t>,</w:t>
      </w:r>
      <w:r w:rsidR="003D12D7">
        <w:rPr>
          <w:lang w:val="en-GB"/>
        </w:rPr>
        <w:t xml:space="preserve"> of high level </w:t>
      </w:r>
      <w:r w:rsidR="003F1F81" w:rsidRPr="001C0667">
        <w:rPr>
          <w:i/>
          <w:iCs/>
          <w:lang w:val="en-GB"/>
        </w:rPr>
        <w:t>t</w:t>
      </w:r>
      <w:r w:rsidR="003D12D7" w:rsidRPr="001C0667">
        <w:rPr>
          <w:i/>
          <w:iCs/>
          <w:lang w:val="en-GB"/>
        </w:rPr>
        <w:t>bx16</w:t>
      </w:r>
      <w:r w:rsidR="003F1F81">
        <w:rPr>
          <w:lang w:val="en-GB"/>
        </w:rPr>
        <w:t xml:space="preserve"> mRNA </w:t>
      </w:r>
      <w:r w:rsidR="003F1F81" w:rsidRPr="003F1F81">
        <w:rPr>
          <w:lang w:val="en-GB"/>
        </w:rPr>
        <w:t>accumulation</w:t>
      </w:r>
      <w:r w:rsidR="003F1F81">
        <w:rPr>
          <w:lang w:val="en-GB"/>
        </w:rPr>
        <w:t xml:space="preserve"> in adaxial cells in anterior PSM (Fig. S4).  </w:t>
      </w:r>
      <w:r w:rsidR="00B51C9B" w:rsidRPr="00E6172C">
        <w:rPr>
          <w:lang w:val="en-GB"/>
        </w:rPr>
        <w:t>T</w:t>
      </w:r>
      <w:r w:rsidR="00E51A66" w:rsidRPr="00E6172C">
        <w:rPr>
          <w:lang w:val="en-GB"/>
        </w:rPr>
        <w:t>o test whether T</w:t>
      </w:r>
      <w:r w:rsidR="00985F2C" w:rsidRPr="00E6172C">
        <w:rPr>
          <w:lang w:val="en-GB"/>
        </w:rPr>
        <w:t xml:space="preserve">bx </w:t>
      </w:r>
      <w:r w:rsidR="00E51A66" w:rsidRPr="00E6172C">
        <w:rPr>
          <w:lang w:val="en-GB"/>
        </w:rPr>
        <w:t xml:space="preserve">genes are required for MRF </w:t>
      </w:r>
      <w:r w:rsidR="00F9442B" w:rsidRPr="00E6172C">
        <w:rPr>
          <w:lang w:val="en-GB"/>
        </w:rPr>
        <w:t xml:space="preserve">expression </w:t>
      </w:r>
      <w:r w:rsidR="008E407E" w:rsidRPr="00E6172C">
        <w:rPr>
          <w:lang w:val="en-GB"/>
        </w:rPr>
        <w:t>at earlier stages, each T</w:t>
      </w:r>
      <w:r w:rsidR="00985F2C" w:rsidRPr="00E6172C">
        <w:rPr>
          <w:lang w:val="en-GB"/>
        </w:rPr>
        <w:t>bx</w:t>
      </w:r>
      <w:r w:rsidR="008E407E" w:rsidRPr="00E6172C">
        <w:rPr>
          <w:lang w:val="en-GB"/>
        </w:rPr>
        <w:t xml:space="preserve"> gene was knocked down and MRF </w:t>
      </w:r>
      <w:r w:rsidR="00FE0749" w:rsidRPr="00E6172C">
        <w:rPr>
          <w:lang w:val="en-GB"/>
        </w:rPr>
        <w:t xml:space="preserve">and Fgf </w:t>
      </w:r>
      <w:r w:rsidR="008E407E" w:rsidRPr="00E6172C">
        <w:rPr>
          <w:lang w:val="en-GB"/>
        </w:rPr>
        <w:t xml:space="preserve">expression analysed at 80% epiboly. </w:t>
      </w:r>
      <w:r w:rsidR="00A647E6" w:rsidRPr="00E6172C">
        <w:rPr>
          <w:lang w:val="en-GB"/>
        </w:rPr>
        <w:t xml:space="preserve"> </w:t>
      </w:r>
      <w:proofErr w:type="spellStart"/>
      <w:r w:rsidR="00A647E6" w:rsidRPr="00E6172C">
        <w:rPr>
          <w:lang w:val="en-GB"/>
        </w:rPr>
        <w:t>Tbxta</w:t>
      </w:r>
      <w:proofErr w:type="spellEnd"/>
      <w:r w:rsidR="00A647E6" w:rsidRPr="00E6172C">
        <w:rPr>
          <w:lang w:val="en-GB"/>
        </w:rPr>
        <w:t xml:space="preserve"> </w:t>
      </w:r>
      <w:r w:rsidR="008E407E" w:rsidRPr="00E6172C">
        <w:rPr>
          <w:lang w:val="en-GB"/>
        </w:rPr>
        <w:t xml:space="preserve">knockdown reduced </w:t>
      </w:r>
      <w:r w:rsidR="000F38F9" w:rsidRPr="00E6172C">
        <w:rPr>
          <w:lang w:val="en-GB"/>
        </w:rPr>
        <w:t xml:space="preserve">expression of </w:t>
      </w:r>
      <w:r w:rsidR="00B67607" w:rsidRPr="00E6172C">
        <w:rPr>
          <w:lang w:val="en-GB"/>
        </w:rPr>
        <w:t xml:space="preserve">dorsal midline </w:t>
      </w:r>
      <w:r w:rsidR="00A10458" w:rsidRPr="00E6172C">
        <w:rPr>
          <w:lang w:val="en-GB"/>
        </w:rPr>
        <w:t>Fgfs</w:t>
      </w:r>
      <w:r w:rsidR="00B67607" w:rsidRPr="00E6172C">
        <w:rPr>
          <w:lang w:val="en-GB"/>
        </w:rPr>
        <w:t xml:space="preserve">, </w:t>
      </w:r>
      <w:r w:rsidR="00D449F8" w:rsidRPr="00E6172C">
        <w:rPr>
          <w:lang w:val="en-GB"/>
        </w:rPr>
        <w:t>ablated</w:t>
      </w:r>
      <w:r w:rsidR="008E407E" w:rsidRPr="00E6172C">
        <w:rPr>
          <w:lang w:val="en-GB"/>
        </w:rPr>
        <w:t xml:space="preserve"> </w:t>
      </w:r>
      <w:proofErr w:type="spellStart"/>
      <w:r w:rsidR="008E407E" w:rsidRPr="00E6172C">
        <w:rPr>
          <w:i/>
          <w:lang w:val="en-GB"/>
        </w:rPr>
        <w:t>myod</w:t>
      </w:r>
      <w:proofErr w:type="spellEnd"/>
      <w:r w:rsidR="008E407E" w:rsidRPr="00E6172C">
        <w:rPr>
          <w:lang w:val="en-GB"/>
        </w:rPr>
        <w:t xml:space="preserve"> </w:t>
      </w:r>
      <w:r w:rsidR="00F07643" w:rsidRPr="00E6172C">
        <w:rPr>
          <w:lang w:val="en-GB"/>
        </w:rPr>
        <w:t xml:space="preserve">mRNA </w:t>
      </w:r>
      <w:r w:rsidR="008E407E" w:rsidRPr="00E6172C">
        <w:rPr>
          <w:lang w:val="en-GB"/>
        </w:rPr>
        <w:t xml:space="preserve">and </w:t>
      </w:r>
      <w:r w:rsidR="00D449F8" w:rsidRPr="00E6172C">
        <w:rPr>
          <w:lang w:val="en-GB"/>
        </w:rPr>
        <w:t xml:space="preserve">reduced </w:t>
      </w:r>
      <w:r w:rsidR="008E407E" w:rsidRPr="00E6172C">
        <w:rPr>
          <w:i/>
          <w:lang w:val="en-GB"/>
        </w:rPr>
        <w:t>myf5</w:t>
      </w:r>
      <w:r w:rsidR="008E407E" w:rsidRPr="00E6172C">
        <w:rPr>
          <w:lang w:val="en-GB"/>
        </w:rPr>
        <w:t xml:space="preserve"> mRNA accumulation in pre-adaxial cells</w:t>
      </w:r>
      <w:r w:rsidR="00F07643" w:rsidRPr="00E6172C">
        <w:rPr>
          <w:lang w:val="en-GB"/>
        </w:rPr>
        <w:t xml:space="preserve"> to the level in paraxial regions</w:t>
      </w:r>
      <w:r w:rsidR="007D1774" w:rsidRPr="00E6172C">
        <w:rPr>
          <w:lang w:val="en-GB"/>
        </w:rPr>
        <w:t xml:space="preserve"> (Fig. </w:t>
      </w:r>
      <w:r w:rsidR="00CC377C" w:rsidRPr="00E6172C">
        <w:rPr>
          <w:lang w:val="en-GB"/>
        </w:rPr>
        <w:t>4B</w:t>
      </w:r>
      <w:r w:rsidR="007D1774" w:rsidRPr="00E6172C">
        <w:rPr>
          <w:lang w:val="en-GB"/>
        </w:rPr>
        <w:t>).  However,</w:t>
      </w:r>
      <w:r w:rsidR="00A647E6" w:rsidRPr="00E6172C">
        <w:rPr>
          <w:lang w:val="en-GB"/>
        </w:rPr>
        <w:t xml:space="preserve"> </w:t>
      </w:r>
      <w:proofErr w:type="spellStart"/>
      <w:r w:rsidR="00A647E6" w:rsidRPr="00E6172C">
        <w:rPr>
          <w:lang w:val="en-GB"/>
        </w:rPr>
        <w:t>Tbxta</w:t>
      </w:r>
      <w:proofErr w:type="spellEnd"/>
      <w:r w:rsidR="00A647E6" w:rsidRPr="00E6172C">
        <w:rPr>
          <w:lang w:val="en-GB"/>
        </w:rPr>
        <w:t xml:space="preserve"> </w:t>
      </w:r>
      <w:r w:rsidR="00F841FC" w:rsidRPr="00E6172C">
        <w:rPr>
          <w:lang w:val="en-GB"/>
        </w:rPr>
        <w:t>knockdown</w:t>
      </w:r>
      <w:r w:rsidR="008E407E" w:rsidRPr="00E6172C">
        <w:rPr>
          <w:lang w:val="en-GB"/>
        </w:rPr>
        <w:t xml:space="preserve"> had little effect on</w:t>
      </w:r>
      <w:r w:rsidR="00B67607" w:rsidRPr="00E6172C">
        <w:rPr>
          <w:lang w:val="en-GB"/>
        </w:rPr>
        <w:t xml:space="preserve"> </w:t>
      </w:r>
      <w:r w:rsidR="000E0F0F" w:rsidRPr="00E6172C">
        <w:rPr>
          <w:lang w:val="en-GB"/>
        </w:rPr>
        <w:t xml:space="preserve">either </w:t>
      </w:r>
      <w:r w:rsidR="000E0F0F" w:rsidRPr="00E6172C">
        <w:rPr>
          <w:i/>
          <w:lang w:val="en-GB"/>
        </w:rPr>
        <w:t>fgf8a</w:t>
      </w:r>
      <w:r w:rsidR="000E0F0F" w:rsidRPr="00E6172C">
        <w:rPr>
          <w:lang w:val="en-GB"/>
        </w:rPr>
        <w:t xml:space="preserve"> or </w:t>
      </w:r>
      <w:r w:rsidR="008E407E" w:rsidRPr="00E6172C">
        <w:rPr>
          <w:i/>
          <w:lang w:val="en-GB"/>
        </w:rPr>
        <w:t>myf5</w:t>
      </w:r>
      <w:r w:rsidR="008E407E" w:rsidRPr="00E6172C">
        <w:rPr>
          <w:lang w:val="en-GB"/>
        </w:rPr>
        <w:t xml:space="preserve"> mRNA</w:t>
      </w:r>
      <w:r w:rsidR="000E0F0F" w:rsidRPr="00E6172C">
        <w:rPr>
          <w:lang w:val="en-GB"/>
        </w:rPr>
        <w:t>s</w:t>
      </w:r>
      <w:r w:rsidR="008E407E" w:rsidRPr="00E6172C">
        <w:rPr>
          <w:lang w:val="en-GB"/>
        </w:rPr>
        <w:t xml:space="preserve"> in more lateral </w:t>
      </w:r>
      <w:r w:rsidR="008E407E" w:rsidRPr="00E6172C">
        <w:rPr>
          <w:lang w:val="en-GB"/>
        </w:rPr>
        <w:lastRenderedPageBreak/>
        <w:t>paraxial mesoderm</w:t>
      </w:r>
      <w:r w:rsidR="000E0F0F" w:rsidRPr="00E6172C">
        <w:rPr>
          <w:lang w:val="en-GB"/>
        </w:rPr>
        <w:t xml:space="preserve"> or the germ</w:t>
      </w:r>
      <w:r w:rsidR="006E543E" w:rsidRPr="00E6172C">
        <w:rPr>
          <w:lang w:val="en-GB"/>
        </w:rPr>
        <w:t xml:space="preserve"> </w:t>
      </w:r>
      <w:r w:rsidR="000E0F0F" w:rsidRPr="00E6172C">
        <w:rPr>
          <w:lang w:val="en-GB"/>
        </w:rPr>
        <w:t>ring</w:t>
      </w:r>
      <w:r w:rsidR="007D1774" w:rsidRPr="00E6172C">
        <w:rPr>
          <w:lang w:val="en-GB"/>
        </w:rPr>
        <w:t xml:space="preserve"> (Fig. </w:t>
      </w:r>
      <w:r w:rsidR="00CC377C" w:rsidRPr="00E6172C">
        <w:rPr>
          <w:lang w:val="en-GB"/>
        </w:rPr>
        <w:t>4B</w:t>
      </w:r>
      <w:r w:rsidR="007D1774" w:rsidRPr="00E6172C">
        <w:rPr>
          <w:lang w:val="en-GB"/>
        </w:rPr>
        <w:t>)</w:t>
      </w:r>
      <w:r w:rsidR="008E407E" w:rsidRPr="00E6172C">
        <w:rPr>
          <w:lang w:val="en-GB"/>
        </w:rPr>
        <w:t xml:space="preserve">. </w:t>
      </w:r>
      <w:r w:rsidR="005E3614" w:rsidRPr="00E6172C">
        <w:rPr>
          <w:lang w:val="en-GB"/>
        </w:rPr>
        <w:t xml:space="preserve"> </w:t>
      </w:r>
      <w:r w:rsidR="000E0F0F" w:rsidRPr="00E6172C">
        <w:rPr>
          <w:lang w:val="en-GB"/>
        </w:rPr>
        <w:t xml:space="preserve">This </w:t>
      </w:r>
      <w:r w:rsidR="00FE0749" w:rsidRPr="00E6172C">
        <w:rPr>
          <w:lang w:val="en-GB"/>
        </w:rPr>
        <w:t>correlation raised the possibility</w:t>
      </w:r>
      <w:r w:rsidR="000F38F9" w:rsidRPr="00E6172C">
        <w:rPr>
          <w:lang w:val="en-GB"/>
        </w:rPr>
        <w:t xml:space="preserve"> (addressed below)</w:t>
      </w:r>
      <w:r w:rsidR="00FE0749" w:rsidRPr="00E6172C">
        <w:rPr>
          <w:lang w:val="en-GB"/>
        </w:rPr>
        <w:t xml:space="preserve"> </w:t>
      </w:r>
      <w:r w:rsidR="000E0F0F" w:rsidRPr="00E6172C">
        <w:rPr>
          <w:lang w:val="en-GB"/>
        </w:rPr>
        <w:t xml:space="preserve">that </w:t>
      </w:r>
      <w:proofErr w:type="spellStart"/>
      <w:r w:rsidR="000E0F0F" w:rsidRPr="00E6172C">
        <w:rPr>
          <w:lang w:val="en-GB"/>
        </w:rPr>
        <w:t>T</w:t>
      </w:r>
      <w:r w:rsidR="00A647E6" w:rsidRPr="00E6172C">
        <w:rPr>
          <w:lang w:val="en-GB"/>
        </w:rPr>
        <w:t>bxt</w:t>
      </w:r>
      <w:r w:rsidR="000E0F0F" w:rsidRPr="00E6172C">
        <w:rPr>
          <w:lang w:val="en-GB"/>
        </w:rPr>
        <w:t>a</w:t>
      </w:r>
      <w:proofErr w:type="spellEnd"/>
      <w:r w:rsidR="000E0F0F" w:rsidRPr="00E6172C">
        <w:rPr>
          <w:lang w:val="en-GB"/>
        </w:rPr>
        <w:t xml:space="preserve"> may drive MRF expression through induction of </w:t>
      </w:r>
      <w:r w:rsidR="00F07643" w:rsidRPr="00E6172C">
        <w:rPr>
          <w:lang w:val="en-GB"/>
        </w:rPr>
        <w:t>Fgf expression</w:t>
      </w:r>
      <w:r w:rsidR="000E0F0F" w:rsidRPr="00E6172C">
        <w:rPr>
          <w:lang w:val="en-GB"/>
        </w:rPr>
        <w:t xml:space="preserve">. </w:t>
      </w:r>
      <w:r w:rsidR="008E407E" w:rsidRPr="00E6172C">
        <w:rPr>
          <w:lang w:val="en-GB"/>
        </w:rPr>
        <w:t xml:space="preserve"> </w:t>
      </w:r>
      <w:r w:rsidR="00583138" w:rsidRPr="00E6172C">
        <w:rPr>
          <w:lang w:val="en-GB"/>
        </w:rPr>
        <w:t xml:space="preserve">Tbx16 </w:t>
      </w:r>
      <w:r w:rsidR="007D1774" w:rsidRPr="00E6172C">
        <w:rPr>
          <w:lang w:val="en-GB"/>
        </w:rPr>
        <w:t>knockdown, on the other hand</w:t>
      </w:r>
      <w:r w:rsidR="008E464C" w:rsidRPr="00E6172C">
        <w:rPr>
          <w:lang w:val="en-GB"/>
        </w:rPr>
        <w:t>,</w:t>
      </w:r>
      <w:r w:rsidR="007D1774" w:rsidRPr="00E6172C">
        <w:rPr>
          <w:lang w:val="en-GB"/>
        </w:rPr>
        <w:t xml:space="preserve"> ablated pre-adaxial </w:t>
      </w:r>
      <w:proofErr w:type="spellStart"/>
      <w:r w:rsidR="007D1774" w:rsidRPr="00E6172C">
        <w:rPr>
          <w:i/>
          <w:lang w:val="en-GB"/>
        </w:rPr>
        <w:t>myod</w:t>
      </w:r>
      <w:proofErr w:type="spellEnd"/>
      <w:r w:rsidR="007D1774" w:rsidRPr="00E6172C">
        <w:rPr>
          <w:lang w:val="en-GB"/>
        </w:rPr>
        <w:t xml:space="preserve"> mRNA and reduced both pre-adaxial and paraxial </w:t>
      </w:r>
      <w:r w:rsidR="007D1774" w:rsidRPr="00E6172C">
        <w:rPr>
          <w:i/>
          <w:lang w:val="en-GB"/>
        </w:rPr>
        <w:t>myf5</w:t>
      </w:r>
      <w:r w:rsidR="007D1774" w:rsidRPr="00E6172C">
        <w:rPr>
          <w:lang w:val="en-GB"/>
        </w:rPr>
        <w:t xml:space="preserve"> mRNA </w:t>
      </w:r>
      <w:r w:rsidR="00830C74" w:rsidRPr="00E6172C">
        <w:rPr>
          <w:lang w:val="en-GB"/>
        </w:rPr>
        <w:t xml:space="preserve">without reduction of Fgf expression </w:t>
      </w:r>
      <w:r w:rsidR="007D1774" w:rsidRPr="00E6172C">
        <w:rPr>
          <w:lang w:val="en-GB"/>
        </w:rPr>
        <w:t xml:space="preserve">(Fig. </w:t>
      </w:r>
      <w:r w:rsidR="005F35B6" w:rsidRPr="00E6172C">
        <w:rPr>
          <w:lang w:val="en-GB"/>
        </w:rPr>
        <w:t>4B</w:t>
      </w:r>
      <w:r w:rsidR="007D1774" w:rsidRPr="00E6172C">
        <w:rPr>
          <w:lang w:val="en-GB"/>
        </w:rPr>
        <w:t>).</w:t>
      </w:r>
      <w:r w:rsidR="00EB4C5F" w:rsidRPr="00E6172C">
        <w:rPr>
          <w:lang w:val="en-GB"/>
        </w:rPr>
        <w:t xml:space="preserve">  </w:t>
      </w:r>
      <w:r w:rsidR="00830C74" w:rsidRPr="00E6172C">
        <w:rPr>
          <w:lang w:val="en-GB"/>
        </w:rPr>
        <w:t>Indeed, both germ</w:t>
      </w:r>
      <w:r w:rsidR="006E543E" w:rsidRPr="00E6172C">
        <w:rPr>
          <w:lang w:val="en-GB"/>
        </w:rPr>
        <w:t xml:space="preserve"> </w:t>
      </w:r>
      <w:r w:rsidR="00830C74" w:rsidRPr="00E6172C">
        <w:rPr>
          <w:lang w:val="en-GB"/>
        </w:rPr>
        <w:t xml:space="preserve">ring </w:t>
      </w:r>
      <w:r w:rsidR="00830C74" w:rsidRPr="00E6172C">
        <w:rPr>
          <w:i/>
          <w:lang w:val="en-GB"/>
        </w:rPr>
        <w:t>fgf8a</w:t>
      </w:r>
      <w:r w:rsidR="00830C74" w:rsidRPr="00E6172C">
        <w:rPr>
          <w:lang w:val="en-GB"/>
        </w:rPr>
        <w:t xml:space="preserve"> mRNA at 80% epiboly and dorsal midline </w:t>
      </w:r>
      <w:r w:rsidR="00830C74" w:rsidRPr="00E6172C">
        <w:rPr>
          <w:i/>
          <w:lang w:val="en-GB"/>
        </w:rPr>
        <w:t>fgf3</w:t>
      </w:r>
      <w:r w:rsidR="006E543E" w:rsidRPr="00E6172C">
        <w:rPr>
          <w:lang w:val="en-GB"/>
        </w:rPr>
        <w:t xml:space="preserve">, </w:t>
      </w:r>
      <w:r w:rsidR="006E543E" w:rsidRPr="00E6172C">
        <w:rPr>
          <w:i/>
          <w:lang w:val="en-GB"/>
        </w:rPr>
        <w:t>fgf4</w:t>
      </w:r>
      <w:r w:rsidR="00830C74" w:rsidRPr="00E6172C">
        <w:rPr>
          <w:lang w:val="en-GB"/>
        </w:rPr>
        <w:t xml:space="preserve"> and </w:t>
      </w:r>
      <w:r w:rsidR="00830C74" w:rsidRPr="00E6172C">
        <w:rPr>
          <w:i/>
          <w:lang w:val="en-GB"/>
        </w:rPr>
        <w:t>fgf8a</w:t>
      </w:r>
      <w:r w:rsidR="00830C74" w:rsidRPr="00E6172C">
        <w:rPr>
          <w:lang w:val="en-GB"/>
        </w:rPr>
        <w:t xml:space="preserve"> mRNAs </w:t>
      </w:r>
      <w:r w:rsidR="00976232" w:rsidRPr="00E6172C">
        <w:rPr>
          <w:lang w:val="en-GB"/>
        </w:rPr>
        <w:t xml:space="preserve">in the tailbud </w:t>
      </w:r>
      <w:r w:rsidR="00830C74" w:rsidRPr="00E6172C">
        <w:rPr>
          <w:lang w:val="en-GB"/>
        </w:rPr>
        <w:t xml:space="preserve">at </w:t>
      </w:r>
      <w:r w:rsidR="00976232" w:rsidRPr="00E6172C">
        <w:rPr>
          <w:lang w:val="en-GB"/>
        </w:rPr>
        <w:t>6</w:t>
      </w:r>
      <w:r w:rsidR="00830C74" w:rsidRPr="00E6172C">
        <w:rPr>
          <w:lang w:val="en-GB"/>
        </w:rPr>
        <w:t>ss appeared increased</w:t>
      </w:r>
      <w:r w:rsidR="006E543E" w:rsidRPr="00E6172C">
        <w:rPr>
          <w:lang w:val="en-GB"/>
        </w:rPr>
        <w:t xml:space="preserve"> (Fig. </w:t>
      </w:r>
      <w:r w:rsidR="00CC377C" w:rsidRPr="00E6172C">
        <w:rPr>
          <w:lang w:val="en-GB"/>
        </w:rPr>
        <w:t>4B</w:t>
      </w:r>
      <w:r w:rsidR="006E543E" w:rsidRPr="00E6172C">
        <w:rPr>
          <w:lang w:val="en-GB"/>
        </w:rPr>
        <w:t xml:space="preserve">), </w:t>
      </w:r>
      <w:r w:rsidR="002E2A1E" w:rsidRPr="00E6172C">
        <w:rPr>
          <w:lang w:val="en-GB"/>
        </w:rPr>
        <w:t>as previously described</w:t>
      </w:r>
      <w:r w:rsidR="006E543E" w:rsidRPr="00E6172C">
        <w:rPr>
          <w:lang w:val="en-GB"/>
        </w:rPr>
        <w:t xml:space="preserve"> </w:t>
      </w:r>
      <w:r w:rsidR="00BC02FE" w:rsidRPr="00E6172C">
        <w:rPr>
          <w:lang w:val="en-GB"/>
        </w:rPr>
        <w:fldChar w:fldCharType="begin">
          <w:fldData xml:space="preserve">PEVuZE5vdGU+PENpdGU+PEF1dGhvcj5XYXJnYTwvQXV0aG9yPjxZZWFyPjIwMTM8L1llYXI+PFJl
Y051bT45Mzk5PC9SZWNOdW0+PERpc3BsYXlUZXh0PihXYXJnYSBldCBhbC4sIDIwMTMpPC9EaXNw
bGF5VGV4dD48cmVjb3JkPjxyZWMtbnVtYmVyPjkzOTk8L3JlYy1udW1iZXI+PGZvcmVpZ24ta2V5
cz48a2V5IGFwcD0iRU4iIGRiLWlkPSIyMnA1ZnBzeDg5c3Q5cGU5OXY1eHMyeDFkMmRleDVyd3Q1
OTAiIHRpbWVzdGFtcD0iMTM5MjM5ODc5NSI+OTM5OTwva2V5PjwvZm9yZWlnbi1rZXlzPjxyZWYt
dHlwZSBuYW1lPSJKb3VybmFsIEFydGljbGUiPjE3PC9yZWYtdHlwZT48Y29udHJpYnV0b3JzPjxh
dXRob3JzPjxhdXRob3I+V2FyZ2EsIFIuIE0uPC9hdXRob3I+PGF1dGhvcj5NdWVsbGVyLCBSLiBM
LjwvYXV0aG9yPjxhdXRob3I+SG8sIFIuIEsuPC9hdXRob3I+PGF1dGhvcj5LYW5lLCBELiBBLjwv
YXV0aG9yPjwvYXV0aG9ycz48L2NvbnRyaWJ1dG9ycz48YXV0aC1hZGRyZXNzPkRlcGFydG1lbnQg
b2YgQmlvbG9naWNhbCBTY2llbmNlcywgV2VzdGVybiBNaWNoaWdhbiBVbml2ZXJzaXR5LCBLYWxh
bWF6b28sIE1JIDQ5MDA4LCBVU0E7IERlcGFydG1lbnQgb2YgT3JnYW5pc21hbCBCaW9sb2d5IGFu
ZCBBbmF0b215LCBVbml2ZXJzaXR5IG9mIENoaWNhZ28sIDEwMjcgRWFzdCwgNTd0aCBTdHJlZXQs
IENoaWNhZ28sIElMIDYwNjM3LCBVU0EuIEVsZWN0cm9uaWMgYWRkcmVzczogcmFjaGVsLndhcmdh
QHdtaWNoLmVkdS48L2F1dGgtYWRkcmVzcz48dGl0bGVzPjx0aXRsZT5aZWJyYWZpc2ggVGJ4MTYg
cmVndWxhdGVzIGludGVybWVkaWF0ZSBtZXNvZGVybSBjZWxsIGZhdGUgYnkgYXR0ZW51YXRpbmcg
RmdmIGFjdGl2aXR5PC90aXRsZT48c2Vjb25kYXJ5LXRpdGxlPkRldiBCaW9sPC9zZWNvbmRhcnkt
dGl0bGU+PGFsdC10aXRsZT5EZXZlbG9wbWVudGFsIGJpb2xvZ3k8L2FsdC10aXRsZT48L3RpdGxl
cz48cGVyaW9kaWNhbD48ZnVsbC10aXRsZT5EZXYgQmlvbDwvZnVsbC10aXRsZT48L3BlcmlvZGlj
YWw+PGFsdC1wZXJpb2RpY2FsPjxmdWxsLXRpdGxlPkRldiBCaW9sPC9mdWxsLXRpdGxlPjxhYmJy
LTE+RGV2ZWxvcG1lbnRhbCBiaW9sb2d5PC9hYmJyLTE+PC9hbHQtcGVyaW9kaWNhbD48cGFnZXM+
NzUtODk8L3BhZ2VzPjx2b2x1bWU+MzgzPC92b2x1bWU+PG51bWJlcj4xPC9udW1iZXI+PGVkaXRp
b24+MjAxMy8wOS8wNzwvZWRpdGlvbj48a2V5d29yZHM+PGtleXdvcmQ+QW5pbWFsczwva2V5d29y
ZD48a2V5d29yZD5DZWxsIERpZmZlcmVudGlhdGlvbi8qcGh5c2lvbG9neTwva2V5d29yZD48a2V5
d29yZD5ETkEgUHJpbWVycy9nZW5ldGljczwva2V5d29yZD48a2V5d29yZD5GaWJyb2JsYXN0IEdy
b3d0aCBGYWN0b3JzLyptZXRhYm9saXNtPC9rZXl3b3JkPjxrZXl3b3JkPkdlbmUgRXhwcmVzc2lv
biBQcm9maWxpbmc8L2tleXdvcmQ+PGtleXdvcmQ+SW4gU2l0dSBIeWJyaWRpemF0aW9uPC9rZXl3
b3JkPjxrZXl3b3JkPk1lc29kZXJtL2N5dG9sb2d5LyplbWJyeW9sb2d5PC9rZXl3b3JkPjxrZXl3
b3JkPlByb25lcGhyb3MvZW1icnlvbG9neS9tZXRhYm9saXNtPC9rZXl3b3JkPjxrZXl3b3JkPlQt
Qm94IERvbWFpbiBQcm90ZWlucy8qbWV0YWJvbGlzbTwva2V5d29yZD48a2V5d29yZD5XbnQgU2ln
bmFsaW5nIFBhdGh3YXkvcGh5c2lvbG9neTwva2V5d29yZD48a2V5d29yZD5aZWJyYWZpc2gvKmVt
YnJ5b2xvZ3k8L2tleXdvcmQ+PGtleXdvcmQ+WmVicmFmaXNoIFByb3RlaW5zLyptZXRhYm9saXNt
PC9rZXl3b3JkPjxrZXl3b3JkPkJsb29kPC9rZXl3b3JkPjxrZXl3b3JkPkVuZG90aGVsaXVtPC9r
ZXl3b3JkPjxrZXl3b3JkPkZnZjg8L2tleXdvcmQ+PGtleXdvcmQ+SW50ZXJtZWRpYXRlIG1lc29k
ZXJtPC9rZXl3b3JkPjxrZXl3b3JkPlByb25lcGhyb3M8L2tleXdvcmQ+PGtleXdvcmQ+VGJ4MTY8
L2tleXdvcmQ+PC9rZXl3b3Jkcz48ZGF0ZXM+PHllYXI+MjAxMzwveWVhcj48cHViLWRhdGVzPjxk
YXRlPk5vdiAxPC9kYXRlPjwvcHViLWRhdGVzPjwvZGF0ZXM+PGlzYm4+MTA5NS01NjRYIChFbGVj
dHJvbmljKSYjeEQ7MDAxMi0xNjA2IChMaW5raW5nKTwvaXNibj48YWNjZXNzaW9uLW51bT4yNDAw
ODE5NzwvYWNjZXNzaW9uLW51bT48d29yay10eXBlPlJlc2VhcmNoIFN1cHBvcnQsIE4uSS5ILiwg
RXh0cmFtdXJhbCYjeEQ7UmVzZWFyY2ggU3VwcG9ydCwgVS5TLiBHb3YmYXBvczt0LCBOb24tUC5I
LlMuPC93b3JrLXR5cGU+PHVybHM+PHJlbGF0ZWQtdXJscz48dXJsPmh0dHA6Ly93d3cubmNiaS5u
bG0ubmloLmdvdi9wdWJtZWQvMjQwMDgxOTc8L3VybD48L3JlbGF0ZWQtdXJscz48L3VybHM+PGN1
c3RvbTI+MzkxOTQ0MjwvY3VzdG9tMj48ZWxlY3Ryb25pYy1yZXNvdXJjZS1udW0+MTAuMTAxNi9q
LnlkYmlvLjIwMTMuMDguMDE4PC9lbGVjdHJvbmljLXJlc291cmNlLW51bT48L3JlY29yZD48L0Np
dGU+PC9FbmROb3RlPn==
</w:fldData>
        </w:fldChar>
      </w:r>
      <w:r w:rsidR="00AD49EB" w:rsidRPr="00E6172C">
        <w:rPr>
          <w:lang w:val="en-GB"/>
        </w:rPr>
        <w:instrText xml:space="preserve"> ADDIN EN.CITE </w:instrText>
      </w:r>
      <w:r w:rsidR="00AD49EB" w:rsidRPr="00E6172C">
        <w:rPr>
          <w:lang w:val="en-GB"/>
        </w:rPr>
        <w:fldChar w:fldCharType="begin">
          <w:fldData xml:space="preserve">PEVuZE5vdGU+PENpdGU+PEF1dGhvcj5XYXJnYTwvQXV0aG9yPjxZZWFyPjIwMTM8L1llYXI+PFJl
Y051bT45Mzk5PC9SZWNOdW0+PERpc3BsYXlUZXh0PihXYXJnYSBldCBhbC4sIDIwMTMpPC9EaXNw
bGF5VGV4dD48cmVjb3JkPjxyZWMtbnVtYmVyPjkzOTk8L3JlYy1udW1iZXI+PGZvcmVpZ24ta2V5
cz48a2V5IGFwcD0iRU4iIGRiLWlkPSIyMnA1ZnBzeDg5c3Q5cGU5OXY1eHMyeDFkMmRleDVyd3Q1
OTAiIHRpbWVzdGFtcD0iMTM5MjM5ODc5NSI+OTM5OTwva2V5PjwvZm9yZWlnbi1rZXlzPjxyZWYt
dHlwZSBuYW1lPSJKb3VybmFsIEFydGljbGUiPjE3PC9yZWYtdHlwZT48Y29udHJpYnV0b3JzPjxh
dXRob3JzPjxhdXRob3I+V2FyZ2EsIFIuIE0uPC9hdXRob3I+PGF1dGhvcj5NdWVsbGVyLCBSLiBM
LjwvYXV0aG9yPjxhdXRob3I+SG8sIFIuIEsuPC9hdXRob3I+PGF1dGhvcj5LYW5lLCBELiBBLjwv
YXV0aG9yPjwvYXV0aG9ycz48L2NvbnRyaWJ1dG9ycz48YXV0aC1hZGRyZXNzPkRlcGFydG1lbnQg
b2YgQmlvbG9naWNhbCBTY2llbmNlcywgV2VzdGVybiBNaWNoaWdhbiBVbml2ZXJzaXR5LCBLYWxh
bWF6b28sIE1JIDQ5MDA4LCBVU0E7IERlcGFydG1lbnQgb2YgT3JnYW5pc21hbCBCaW9sb2d5IGFu
ZCBBbmF0b215LCBVbml2ZXJzaXR5IG9mIENoaWNhZ28sIDEwMjcgRWFzdCwgNTd0aCBTdHJlZXQs
IENoaWNhZ28sIElMIDYwNjM3LCBVU0EuIEVsZWN0cm9uaWMgYWRkcmVzczogcmFjaGVsLndhcmdh
QHdtaWNoLmVkdS48L2F1dGgtYWRkcmVzcz48dGl0bGVzPjx0aXRsZT5aZWJyYWZpc2ggVGJ4MTYg
cmVndWxhdGVzIGludGVybWVkaWF0ZSBtZXNvZGVybSBjZWxsIGZhdGUgYnkgYXR0ZW51YXRpbmcg
RmdmIGFjdGl2aXR5PC90aXRsZT48c2Vjb25kYXJ5LXRpdGxlPkRldiBCaW9sPC9zZWNvbmRhcnkt
dGl0bGU+PGFsdC10aXRsZT5EZXZlbG9wbWVudGFsIGJpb2xvZ3k8L2FsdC10aXRsZT48L3RpdGxl
cz48cGVyaW9kaWNhbD48ZnVsbC10aXRsZT5EZXYgQmlvbDwvZnVsbC10aXRsZT48L3BlcmlvZGlj
YWw+PGFsdC1wZXJpb2RpY2FsPjxmdWxsLXRpdGxlPkRldiBCaW9sPC9mdWxsLXRpdGxlPjxhYmJy
LTE+RGV2ZWxvcG1lbnRhbCBiaW9sb2d5PC9hYmJyLTE+PC9hbHQtcGVyaW9kaWNhbD48cGFnZXM+
NzUtODk8L3BhZ2VzPjx2b2x1bWU+MzgzPC92b2x1bWU+PG51bWJlcj4xPC9udW1iZXI+PGVkaXRp
b24+MjAxMy8wOS8wNzwvZWRpdGlvbj48a2V5d29yZHM+PGtleXdvcmQ+QW5pbWFsczwva2V5d29y
ZD48a2V5d29yZD5DZWxsIERpZmZlcmVudGlhdGlvbi8qcGh5c2lvbG9neTwva2V5d29yZD48a2V5
d29yZD5ETkEgUHJpbWVycy9nZW5ldGljczwva2V5d29yZD48a2V5d29yZD5GaWJyb2JsYXN0IEdy
b3d0aCBGYWN0b3JzLyptZXRhYm9saXNtPC9rZXl3b3JkPjxrZXl3b3JkPkdlbmUgRXhwcmVzc2lv
biBQcm9maWxpbmc8L2tleXdvcmQ+PGtleXdvcmQ+SW4gU2l0dSBIeWJyaWRpemF0aW9uPC9rZXl3
b3JkPjxrZXl3b3JkPk1lc29kZXJtL2N5dG9sb2d5LyplbWJyeW9sb2d5PC9rZXl3b3JkPjxrZXl3
b3JkPlByb25lcGhyb3MvZW1icnlvbG9neS9tZXRhYm9saXNtPC9rZXl3b3JkPjxrZXl3b3JkPlQt
Qm94IERvbWFpbiBQcm90ZWlucy8qbWV0YWJvbGlzbTwva2V5d29yZD48a2V5d29yZD5XbnQgU2ln
bmFsaW5nIFBhdGh3YXkvcGh5c2lvbG9neTwva2V5d29yZD48a2V5d29yZD5aZWJyYWZpc2gvKmVt
YnJ5b2xvZ3k8L2tleXdvcmQ+PGtleXdvcmQ+WmVicmFmaXNoIFByb3RlaW5zLyptZXRhYm9saXNt
PC9rZXl3b3JkPjxrZXl3b3JkPkJsb29kPC9rZXl3b3JkPjxrZXl3b3JkPkVuZG90aGVsaXVtPC9r
ZXl3b3JkPjxrZXl3b3JkPkZnZjg8L2tleXdvcmQ+PGtleXdvcmQ+SW50ZXJtZWRpYXRlIG1lc29k
ZXJtPC9rZXl3b3JkPjxrZXl3b3JkPlByb25lcGhyb3M8L2tleXdvcmQ+PGtleXdvcmQ+VGJ4MTY8
L2tleXdvcmQ+PC9rZXl3b3Jkcz48ZGF0ZXM+PHllYXI+MjAxMzwveWVhcj48cHViLWRhdGVzPjxk
YXRlPk5vdiAxPC9kYXRlPjwvcHViLWRhdGVzPjwvZGF0ZXM+PGlzYm4+MTA5NS01NjRYIChFbGVj
dHJvbmljKSYjeEQ7MDAxMi0xNjA2IChMaW5raW5nKTwvaXNibj48YWNjZXNzaW9uLW51bT4yNDAw
ODE5NzwvYWNjZXNzaW9uLW51bT48d29yay10eXBlPlJlc2VhcmNoIFN1cHBvcnQsIE4uSS5ILiwg
RXh0cmFtdXJhbCYjeEQ7UmVzZWFyY2ggU3VwcG9ydCwgVS5TLiBHb3YmYXBvczt0LCBOb24tUC5I
LlMuPC93b3JrLXR5cGU+PHVybHM+PHJlbGF0ZWQtdXJscz48dXJsPmh0dHA6Ly93d3cubmNiaS5u
bG0ubmloLmdvdi9wdWJtZWQvMjQwMDgxOTc8L3VybD48L3JlbGF0ZWQtdXJscz48L3VybHM+PGN1
c3RvbTI+MzkxOTQ0MjwvY3VzdG9tMj48ZWxlY3Ryb25pYy1yZXNvdXJjZS1udW0+MTAuMTAxNi9q
LnlkYmlvLjIwMTMuMDguMDE4PC9lbGVjdHJvbmljLXJlc291cmNlLW51bT48L3JlY29yZD48L0Np
dGU+PC9FbmROb3RlPn==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BC02FE" w:rsidRPr="00E6172C">
        <w:rPr>
          <w:lang w:val="en-GB"/>
        </w:rPr>
      </w:r>
      <w:r w:rsidR="00BC02FE" w:rsidRPr="00E6172C">
        <w:rPr>
          <w:lang w:val="en-GB"/>
        </w:rPr>
        <w:fldChar w:fldCharType="separate"/>
      </w:r>
      <w:r w:rsidR="00BC02FE" w:rsidRPr="00E6172C">
        <w:rPr>
          <w:noProof/>
          <w:lang w:val="en-GB"/>
        </w:rPr>
        <w:t>(Warga et al., 2013)</w:t>
      </w:r>
      <w:r w:rsidR="00BC02FE" w:rsidRPr="00E6172C">
        <w:rPr>
          <w:lang w:val="en-GB"/>
        </w:rPr>
        <w:fldChar w:fldCharType="end"/>
      </w:r>
      <w:r w:rsidR="00830C74" w:rsidRPr="00E6172C">
        <w:rPr>
          <w:lang w:val="en-GB"/>
        </w:rPr>
        <w:t xml:space="preserve">. </w:t>
      </w:r>
      <w:r w:rsidR="005E3614" w:rsidRPr="00E6172C">
        <w:rPr>
          <w:lang w:val="en-GB"/>
        </w:rPr>
        <w:t xml:space="preserve"> </w:t>
      </w:r>
      <w:r w:rsidR="002851EF" w:rsidRPr="00E6172C">
        <w:rPr>
          <w:lang w:val="en-GB"/>
        </w:rPr>
        <w:t xml:space="preserve">As Tbx16 expression persists in </w:t>
      </w:r>
      <w:proofErr w:type="spellStart"/>
      <w:r w:rsidR="002851EF" w:rsidRPr="00E6172C">
        <w:rPr>
          <w:i/>
          <w:iCs/>
          <w:lang w:val="en-GB"/>
        </w:rPr>
        <w:t>tbxta</w:t>
      </w:r>
      <w:proofErr w:type="spellEnd"/>
      <w:r w:rsidR="002851EF" w:rsidRPr="00E6172C">
        <w:rPr>
          <w:lang w:val="en-GB"/>
        </w:rPr>
        <w:t xml:space="preserve"> mutants </w:t>
      </w:r>
      <w:r w:rsidR="002851EF" w:rsidRPr="00E6172C">
        <w:rPr>
          <w:lang w:val="en-GB"/>
        </w:rPr>
        <w:fldChar w:fldCharType="begin">
          <w:fldData xml:space="preserve">PEVuZE5vdGU+PENpdGU+PEF1dGhvcj5BbWFjazwvQXV0aG9yPjxZZWFyPjIwMDc8L1llYXI+PFJl
Y051bT4xMDQ0NzwvUmVjTnVtPjxEaXNwbGF5VGV4dD4oQW1hY2sgZXQgYWwuLCAyMDA3OyBHcmlm
ZmluIGV0IGFsLiwgMTk5OCk8L0Rpc3BsYXlUZXh0PjxyZWNvcmQ+PHJlYy1udW1iZXI+MTA0NDc8
L3JlYy1udW1iZXI+PGZvcmVpZ24ta2V5cz48a2V5IGFwcD0iRU4iIGRiLWlkPSIyMnA1ZnBzeDg5
c3Q5cGU5OXY1eHMyeDFkMmRleDVyd3Q1OTAiIHRpbWVzdGFtcD0iMTU0NzczNjMxNCI+MTA0NDc8
L2tleT48L2ZvcmVpZ24ta2V5cz48cmVmLXR5cGUgbmFtZT0iSm91cm5hbCBBcnRpY2xlIj4xNzwv
cmVmLXR5cGU+PGNvbnRyaWJ1dG9ycz48YXV0aG9ycz48YXV0aG9yPkFtYWNrLCBKLiBELjwvYXV0
aG9yPjxhdXRob3I+V2FuZywgWC48L2F1dGhvcj48YXV0aG9yPllvc3QsIEguIEouPC9hdXRob3I+
PC9hdXRob3JzPjwvY29udHJpYnV0b3JzPjxhdXRoLWFkZHJlc3M+RGVwYXJ0bWVudCBvZiBOZXVy
b2Jpb2xvZ3kgYW5kIEFuYXRvbXksIFVuaXZlcnNpdHkgb2YgVXRhaCwgU2FsdCBMYWtlIENpdHks
IFVUIDg0MTEyLCBVU0EuPC9hdXRoLWFkZHJlc3M+PHRpdGxlcz48dGl0bGU+VHdvIFQtYm94IGdl
bmVzIHBsYXkgaW5kZXBlbmRlbnQgYW5kIGNvb3BlcmF0aXZlIHJvbGVzIHRvIHJlZ3VsYXRlIG1v
cnBob2dlbmVzaXMgb2YgY2lsaWF0ZWQgS3VwZmZlciZhcG9zO3MgdmVzaWNsZSBpbiB6ZWJyYWZp
c2g8L3RpdGxlPjxzZWNvbmRhcnktdGl0bGU+RGV2IEJpb2w8L3NlY29uZGFyeS10aXRsZT48L3Rp
dGxlcz48cGVyaW9kaWNhbD48ZnVsbC10aXRsZT5EZXYgQmlvbDwvZnVsbC10aXRsZT48L3Blcmlv
ZGljYWw+PHBhZ2VzPjE5Ni0yMTA8L3BhZ2VzPjx2b2x1bWU+MzEwPC92b2x1bWU+PG51bWJlcj4y
PC9udW1iZXI+PGtleXdvcmRzPjxrZXl3b3JkPkFuaW1hbHM8L2tleXdvcmQ+PGtleXdvcmQ+Qm9k
eSBQYXR0ZXJuaW5nL3BoeXNpb2xvZ3k8L2tleXdvcmQ+PGtleXdvcmQ+Q2VsbCBEaWZmZXJlbnRp
YXRpb24vcGh5c2lvbG9neTwva2V5d29yZD48a2V5d29yZD5DaWxpYS9waHlzaW9sb2d5PC9rZXl3
b3JkPjxrZXl3b3JkPkVtYnJ5bywgTm9ubWFtbWFsaWFuL3BoeXNpb2xvZ3k8L2tleXdvcmQ+PGtl
eXdvcmQ+RXBpdGhlbGl1bS9waHlzaW9sb2d5PC9rZXl3b3JkPjxrZXl3b3JkPkZldGFsIFByb3Rl
aW5zPC9rZXl3b3JkPjxrZXl3b3JkPk1lc29kZXJtLypjeXRvbG9neS9waHlzaW9sb2d5PC9rZXl3
b3JkPjxrZXl3b3JkPlByb3RlaW4gS2luYXNlIEMvbWV0YWJvbGlzbTwva2V5d29yZD48a2V5d29y
ZD5ULUJveCBEb21haW4gUHJvdGVpbnMvZ2VuZXRpY3MvKnBoeXNpb2xvZ3k8L2tleXdvcmQ+PGtl
eXdvcmQ+WmVicmFmaXNoL2VtYnJ5b2xvZ3kvKnBoeXNpb2xvZ3k8L2tleXdvcmQ+PGtleXdvcmQ+
WmVicmFmaXNoIFByb3RlaW5zL2dlbmV0aWNzLypwaHlzaW9sb2d5PC9rZXl3b3JkPjwva2V5d29y
ZHM+PGRhdGVzPjx5ZWFyPjIwMDc8L3llYXI+PHB1Yi1kYXRlcz48ZGF0ZT5PY3QgMTU8L2RhdGU+
PC9wdWItZGF0ZXM+PC9kYXRlcz48aXNibj4wMDEyLTE2MDYgKFByaW50KSYjeEQ7MDAxMi0xNjA2
IChMaW5raW5nKTwvaXNibj48YWNjZXNzaW9uLW51bT4xNzc2NTg4ODwvYWNjZXNzaW9uLW51bT48
dXJscz48cmVsYXRlZC11cmxzPjx1cmw+aHR0cHM6Ly93d3cubmNiaS5ubG0ubmloLmdvdi9wdWJt
ZWQvMTc3NjU4ODg8L3VybD48L3JlbGF0ZWQtdXJscz48L3VybHM+PGVsZWN0cm9uaWMtcmVzb3Vy
Y2UtbnVtPjEwLjEwMTYvai55ZGJpby4yMDA3LjA1LjAzOTwvZWxlY3Ryb25pYy1yZXNvdXJjZS1u
dW0+PC9yZWNvcmQ+PC9DaXRlPjxDaXRlPjxBdXRob3I+R3JpZmZpbjwvQXV0aG9yPjxZZWFyPjE5
OTg8L1llYXI+PFJlY051bT41MzE0PC9SZWNOdW0+PElEVGV4dD45ODM1OTk0OTwvSURUZXh0Pjxy
ZWNvcmQ+PHJlYy1udW1iZXI+NTMxNDwvcmVjLW51bWJlcj48Zm9yZWlnbi1rZXlzPjxrZXkgYXBw
PSJFTiIgZGItaWQ9IjIycDVmcHN4ODlzdDlwZTk5djV4czJ4MWQyZGV4NXJ3dDU5MCIgdGltZXN0
YW1wPSIwIj41MzE0PC9rZXk+PC9mb3JlaWduLWtleXM+PHJlZi10eXBlIG5hbWU9IkpvdXJuYWwg
QXJ0aWNsZSI+MTc8L3JlZi10eXBlPjxjb250cmlidXRvcnM+PGF1dGhvcnM+PGF1dGhvcj5Hcmlm
ZmluLCBLLiBKLjwvYXV0aG9yPjxhdXRob3I+QW1hY2hlciwgUy4gTC48L2F1dGhvcj48YXV0aG9y
PktpbW1lbCwgQy4gQi48L2F1dGhvcj48YXV0aG9yPktpbWVsbWFuLCBELjwvYXV0aG9yPjwvYXV0
aG9ycz48L2NvbnRyaWJ1dG9ycz48dGl0bGVzPjx0aXRsZT5Nb2xlY3VsYXIgaWRlbnRpZmljYXRp
b24gb2Ygc3BhZGV0YWlsOiByZWd1bGF0aW9uIG9mIHplYnJhZmlzaCB0cnVuayBhbmQgdGFpbCBt
ZXNvZGVybSBmb3JtYXRpb24gYnkgVC1ib3ggZ2VuZXM8L3RpdGxlPjxzZWNvbmRhcnktdGl0bGU+
RGV2ZWxvcG1lbnQ8L3NlY29uZGFyeS10aXRsZT48L3RpdGxlcz48cGVyaW9kaWNhbD48ZnVsbC10
aXRsZT5EZXZlbG9wbWVudDwvZnVsbC10aXRsZT48L3BlcmlvZGljYWw+PHBhZ2VzPjMzNzktODg8
L3BhZ2VzPjx2b2x1bWU+MTI1PC92b2x1bWU+PG51bWJlcj4xNzwvbnVtYmVyPjxrZXl3b3Jkcz48
a2V5d29yZD5BbWlubyBBY2lkIFNlcXVlbmNlPC9rZXl3b3JkPjxrZXl3b3JkPkFuaW1hbDwva2V5
d29yZD48a2V5d29yZD5CYXNlIFNlcXVlbmNlPC9rZXl3b3JkPjxrZXl3b3JkPkNsb25pbmcsIE1v
bGVjdWxhcjwva2V5d29yZD48a2V5d29yZD5ETkEgUHJpbWVycy9nZW5ldGljczwva2V5d29yZD48
a2V5d29yZD5ETkEtQmluZGluZyBQcm90ZWlucy9nZW5ldGljcy9waHlzaW9sb2d5PC9rZXl3b3Jk
PjxrZXl3b3JkPkZpYnJvYmxhc3QgR3Jvd3RoIEZhY3Rvci9waHlzaW9sb2d5PC9rZXl3b3JkPjxr
ZXl3b3JkPkdlbmUgRXhwcmVzc2lvbiBSZWd1bGF0aW9uLCBEZXZlbG9wbWVudGFsPC9rZXl3b3Jk
PjxrZXl3b3JkPkluIFNpdHUgSHlicmlkaXphdGlvbjwva2V5d29yZD48a2V5d29yZD5NZXNvZGVy
bS9jeXRvbG9neS9waHlzaW9sb2d5PC9rZXl3b3JkPjxrZXl3b3JkPk1vZGVscywgR2VuZXRpYzwv
a2V5d29yZD48a2V5d29yZD5Nb2xlY3VsYXIgU2VxdWVuY2UgRGF0YTwva2V5d29yZD48a2V5d29y
ZD5NdXRhdGlvbjwva2V5d29yZD48a2V5d29yZD5QaGVub3R5cGU8L2tleXdvcmQ+PGtleXdvcmQ+
UG9seW1lcmFzZSBDaGFpbiBSZWFjdGlvbjwva2V5d29yZD48a2V5d29yZD5TZXF1ZW5jZSBIb21v
bG9neSwgQW1pbm8gQWNpZDwva2V5d29yZD48a2V5d29yZD5TaWduYWwgVHJhbnNkdWN0aW9uPC9r
ZXl3b3JkPjxrZXl3b3JkPlN1cHBvcnQsIE5vbi1VLlMuIEdvdiZhcG9zO3Q8L2tleXdvcmQ+PGtl
eXdvcmQ+U3VwcG9ydCwgVS5TLiBHb3YmYXBvczt0LCBOb24tUC5ILlMuPC9rZXl3b3JkPjxrZXl3
b3JkPlN1cHBvcnQsIFUuUy4gR292JmFwb3M7dCwgUC5ILlMuPC9rZXl3b3JkPjxrZXl3b3JkPlRh
aWwvZW1icnlvbG9neTwva2V5d29yZD48a2V5d29yZD5UcmFuc2NyaXB0aW9uIEZhY3RvcnMvKmdl
bmV0aWNzL3BoeXNpb2xvZ3k8L2tleXdvcmQ+PGtleXdvcmQ+VmVydGVicmF0ZXMvZW1icnlvbG9n
eS9nZW5ldGljczwva2V5d29yZD48a2V5d29yZD5aZWJyYWZpc2gvKmVtYnJ5b2xvZ3kvKmdlbmV0
aWNzL3BoeXNpb2xvZ3k8L2tleXdvcmQ+PC9rZXl3b3Jkcz48ZGF0ZXM+PHllYXI+MTk5ODwveWVh
cj48L2RhdGVzPjxsYWJlbD45ODM1OTk0OTwvbGFiZWw+PHVybHM+PHJlbGF0ZWQtdXJscz48dXJs
Pmh0dHA6Ly93d3cubmNiaS5ubG0ubmloLmdvdi9jZ2ktYmluL0VudHJlei9yZWZlcmVyP2h0dHA6
Ly93d3cuYmlvbG9naXN0cy5jb20vRGV2ZWxvcG1lbnQvMTI1LzE3L2RldjQwNDAuaHRtbDwvdXJs
PjwvcmVsYXRlZC11cmxzPjwvdXJscz48L3JlY29yZD48L0NpdGU+PC9FbmROb3RlPgB=
</w:fldData>
        </w:fldChar>
      </w:r>
      <w:r w:rsidR="00AD49EB" w:rsidRPr="00E6172C">
        <w:rPr>
          <w:lang w:val="en-GB"/>
        </w:rPr>
        <w:instrText xml:space="preserve"> ADDIN EN.CITE </w:instrText>
      </w:r>
      <w:r w:rsidR="00AD49EB" w:rsidRPr="00E6172C">
        <w:rPr>
          <w:lang w:val="en-GB"/>
        </w:rPr>
        <w:fldChar w:fldCharType="begin">
          <w:fldData xml:space="preserve">PEVuZE5vdGU+PENpdGU+PEF1dGhvcj5BbWFjazwvQXV0aG9yPjxZZWFyPjIwMDc8L1llYXI+PFJl
Y051bT4xMDQ0NzwvUmVjTnVtPjxEaXNwbGF5VGV4dD4oQW1hY2sgZXQgYWwuLCAyMDA3OyBHcmlm
ZmluIGV0IGFsLiwgMTk5OCk8L0Rpc3BsYXlUZXh0PjxyZWNvcmQ+PHJlYy1udW1iZXI+MTA0NDc8
L3JlYy1udW1iZXI+PGZvcmVpZ24ta2V5cz48a2V5IGFwcD0iRU4iIGRiLWlkPSIyMnA1ZnBzeDg5
c3Q5cGU5OXY1eHMyeDFkMmRleDVyd3Q1OTAiIHRpbWVzdGFtcD0iMTU0NzczNjMxNCI+MTA0NDc8
L2tleT48L2ZvcmVpZ24ta2V5cz48cmVmLXR5cGUgbmFtZT0iSm91cm5hbCBBcnRpY2xlIj4xNzwv
cmVmLXR5cGU+PGNvbnRyaWJ1dG9ycz48YXV0aG9ycz48YXV0aG9yPkFtYWNrLCBKLiBELjwvYXV0
aG9yPjxhdXRob3I+V2FuZywgWC48L2F1dGhvcj48YXV0aG9yPllvc3QsIEguIEouPC9hdXRob3I+
PC9hdXRob3JzPjwvY29udHJpYnV0b3JzPjxhdXRoLWFkZHJlc3M+RGVwYXJ0bWVudCBvZiBOZXVy
b2Jpb2xvZ3kgYW5kIEFuYXRvbXksIFVuaXZlcnNpdHkgb2YgVXRhaCwgU2FsdCBMYWtlIENpdHks
IFVUIDg0MTEyLCBVU0EuPC9hdXRoLWFkZHJlc3M+PHRpdGxlcz48dGl0bGU+VHdvIFQtYm94IGdl
bmVzIHBsYXkgaW5kZXBlbmRlbnQgYW5kIGNvb3BlcmF0aXZlIHJvbGVzIHRvIHJlZ3VsYXRlIG1v
cnBob2dlbmVzaXMgb2YgY2lsaWF0ZWQgS3VwZmZlciZhcG9zO3MgdmVzaWNsZSBpbiB6ZWJyYWZp
c2g8L3RpdGxlPjxzZWNvbmRhcnktdGl0bGU+RGV2IEJpb2w8L3NlY29uZGFyeS10aXRsZT48L3Rp
dGxlcz48cGVyaW9kaWNhbD48ZnVsbC10aXRsZT5EZXYgQmlvbDwvZnVsbC10aXRsZT48L3Blcmlv
ZGljYWw+PHBhZ2VzPjE5Ni0yMTA8L3BhZ2VzPjx2b2x1bWU+MzEwPC92b2x1bWU+PG51bWJlcj4y
PC9udW1iZXI+PGtleXdvcmRzPjxrZXl3b3JkPkFuaW1hbHM8L2tleXdvcmQ+PGtleXdvcmQ+Qm9k
eSBQYXR0ZXJuaW5nL3BoeXNpb2xvZ3k8L2tleXdvcmQ+PGtleXdvcmQ+Q2VsbCBEaWZmZXJlbnRp
YXRpb24vcGh5c2lvbG9neTwva2V5d29yZD48a2V5d29yZD5DaWxpYS9waHlzaW9sb2d5PC9rZXl3
b3JkPjxrZXl3b3JkPkVtYnJ5bywgTm9ubWFtbWFsaWFuL3BoeXNpb2xvZ3k8L2tleXdvcmQ+PGtl
eXdvcmQ+RXBpdGhlbGl1bS9waHlzaW9sb2d5PC9rZXl3b3JkPjxrZXl3b3JkPkZldGFsIFByb3Rl
aW5zPC9rZXl3b3JkPjxrZXl3b3JkPk1lc29kZXJtLypjeXRvbG9neS9waHlzaW9sb2d5PC9rZXl3
b3JkPjxrZXl3b3JkPlByb3RlaW4gS2luYXNlIEMvbWV0YWJvbGlzbTwva2V5d29yZD48a2V5d29y
ZD5ULUJveCBEb21haW4gUHJvdGVpbnMvZ2VuZXRpY3MvKnBoeXNpb2xvZ3k8L2tleXdvcmQ+PGtl
eXdvcmQ+WmVicmFmaXNoL2VtYnJ5b2xvZ3kvKnBoeXNpb2xvZ3k8L2tleXdvcmQ+PGtleXdvcmQ+
WmVicmFmaXNoIFByb3RlaW5zL2dlbmV0aWNzLypwaHlzaW9sb2d5PC9rZXl3b3JkPjwva2V5d29y
ZHM+PGRhdGVzPjx5ZWFyPjIwMDc8L3llYXI+PHB1Yi1kYXRlcz48ZGF0ZT5PY3QgMTU8L2RhdGU+
PC9wdWItZGF0ZXM+PC9kYXRlcz48aXNibj4wMDEyLTE2MDYgKFByaW50KSYjeEQ7MDAxMi0xNjA2
IChMaW5raW5nKTwvaXNibj48YWNjZXNzaW9uLW51bT4xNzc2NTg4ODwvYWNjZXNzaW9uLW51bT48
dXJscz48cmVsYXRlZC11cmxzPjx1cmw+aHR0cHM6Ly93d3cubmNiaS5ubG0ubmloLmdvdi9wdWJt
ZWQvMTc3NjU4ODg8L3VybD48L3JlbGF0ZWQtdXJscz48L3VybHM+PGVsZWN0cm9uaWMtcmVzb3Vy
Y2UtbnVtPjEwLjEwMTYvai55ZGJpby4yMDA3LjA1LjAzOTwvZWxlY3Ryb25pYy1yZXNvdXJjZS1u
dW0+PC9yZWNvcmQ+PC9DaXRlPjxDaXRlPjxBdXRob3I+R3JpZmZpbjwvQXV0aG9yPjxZZWFyPjE5
OTg8L1llYXI+PFJlY051bT41MzE0PC9SZWNOdW0+PElEVGV4dD45ODM1OTk0OTwvSURUZXh0Pjxy
ZWNvcmQ+PHJlYy1udW1iZXI+NTMxNDwvcmVjLW51bWJlcj48Zm9yZWlnbi1rZXlzPjxrZXkgYXBw
PSJFTiIgZGItaWQ9IjIycDVmcHN4ODlzdDlwZTk5djV4czJ4MWQyZGV4NXJ3dDU5MCIgdGltZXN0
YW1wPSIwIj41MzE0PC9rZXk+PC9mb3JlaWduLWtleXM+PHJlZi10eXBlIG5hbWU9IkpvdXJuYWwg
QXJ0aWNsZSI+MTc8L3JlZi10eXBlPjxjb250cmlidXRvcnM+PGF1dGhvcnM+PGF1dGhvcj5Hcmlm
ZmluLCBLLiBKLjwvYXV0aG9yPjxhdXRob3I+QW1hY2hlciwgUy4gTC48L2F1dGhvcj48YXV0aG9y
PktpbW1lbCwgQy4gQi48L2F1dGhvcj48YXV0aG9yPktpbWVsbWFuLCBELjwvYXV0aG9yPjwvYXV0
aG9ycz48L2NvbnRyaWJ1dG9ycz48dGl0bGVzPjx0aXRsZT5Nb2xlY3VsYXIgaWRlbnRpZmljYXRp
b24gb2Ygc3BhZGV0YWlsOiByZWd1bGF0aW9uIG9mIHplYnJhZmlzaCB0cnVuayBhbmQgdGFpbCBt
ZXNvZGVybSBmb3JtYXRpb24gYnkgVC1ib3ggZ2VuZXM8L3RpdGxlPjxzZWNvbmRhcnktdGl0bGU+
RGV2ZWxvcG1lbnQ8L3NlY29uZGFyeS10aXRsZT48L3RpdGxlcz48cGVyaW9kaWNhbD48ZnVsbC10
aXRsZT5EZXZlbG9wbWVudDwvZnVsbC10aXRsZT48L3BlcmlvZGljYWw+PHBhZ2VzPjMzNzktODg8
L3BhZ2VzPjx2b2x1bWU+MTI1PC92b2x1bWU+PG51bWJlcj4xNzwvbnVtYmVyPjxrZXl3b3Jkcz48
a2V5d29yZD5BbWlubyBBY2lkIFNlcXVlbmNlPC9rZXl3b3JkPjxrZXl3b3JkPkFuaW1hbDwva2V5
d29yZD48a2V5d29yZD5CYXNlIFNlcXVlbmNlPC9rZXl3b3JkPjxrZXl3b3JkPkNsb25pbmcsIE1v
bGVjdWxhcjwva2V5d29yZD48a2V5d29yZD5ETkEgUHJpbWVycy9nZW5ldGljczwva2V5d29yZD48
a2V5d29yZD5ETkEtQmluZGluZyBQcm90ZWlucy9nZW5ldGljcy9waHlzaW9sb2d5PC9rZXl3b3Jk
PjxrZXl3b3JkPkZpYnJvYmxhc3QgR3Jvd3RoIEZhY3Rvci9waHlzaW9sb2d5PC9rZXl3b3JkPjxr
ZXl3b3JkPkdlbmUgRXhwcmVzc2lvbiBSZWd1bGF0aW9uLCBEZXZlbG9wbWVudGFsPC9rZXl3b3Jk
PjxrZXl3b3JkPkluIFNpdHUgSHlicmlkaXphdGlvbjwva2V5d29yZD48a2V5d29yZD5NZXNvZGVy
bS9jeXRvbG9neS9waHlzaW9sb2d5PC9rZXl3b3JkPjxrZXl3b3JkPk1vZGVscywgR2VuZXRpYzwv
a2V5d29yZD48a2V5d29yZD5Nb2xlY3VsYXIgU2VxdWVuY2UgRGF0YTwva2V5d29yZD48a2V5d29y
ZD5NdXRhdGlvbjwva2V5d29yZD48a2V5d29yZD5QaGVub3R5cGU8L2tleXdvcmQ+PGtleXdvcmQ+
UG9seW1lcmFzZSBDaGFpbiBSZWFjdGlvbjwva2V5d29yZD48a2V5d29yZD5TZXF1ZW5jZSBIb21v
bG9neSwgQW1pbm8gQWNpZDwva2V5d29yZD48a2V5d29yZD5TaWduYWwgVHJhbnNkdWN0aW9uPC9r
ZXl3b3JkPjxrZXl3b3JkPlN1cHBvcnQsIE5vbi1VLlMuIEdvdiZhcG9zO3Q8L2tleXdvcmQ+PGtl
eXdvcmQ+U3VwcG9ydCwgVS5TLiBHb3YmYXBvczt0LCBOb24tUC5ILlMuPC9rZXl3b3JkPjxrZXl3
b3JkPlN1cHBvcnQsIFUuUy4gR292JmFwb3M7dCwgUC5ILlMuPC9rZXl3b3JkPjxrZXl3b3JkPlRh
aWwvZW1icnlvbG9neTwva2V5d29yZD48a2V5d29yZD5UcmFuc2NyaXB0aW9uIEZhY3RvcnMvKmdl
bmV0aWNzL3BoeXNpb2xvZ3k8L2tleXdvcmQ+PGtleXdvcmQ+VmVydGVicmF0ZXMvZW1icnlvbG9n
eS9nZW5ldGljczwva2V5d29yZD48a2V5d29yZD5aZWJyYWZpc2gvKmVtYnJ5b2xvZ3kvKmdlbmV0
aWNzL3BoeXNpb2xvZ3k8L2tleXdvcmQ+PC9rZXl3b3Jkcz48ZGF0ZXM+PHllYXI+MTk5ODwveWVh
cj48L2RhdGVzPjxsYWJlbD45ODM1OTk0OTwvbGFiZWw+PHVybHM+PHJlbGF0ZWQtdXJscz48dXJs
Pmh0dHA6Ly93d3cubmNiaS5ubG0ubmloLmdvdi9jZ2ktYmluL0VudHJlei9yZWZlcmVyP2h0dHA6
Ly93d3cuYmlvbG9naXN0cy5jb20vRGV2ZWxvcG1lbnQvMTI1LzE3L2RldjQwNDAuaHRtbDwvdXJs
PjwvcmVsYXRlZC11cmxzPjwvdXJscz48L3JlY29yZD48L0NpdGU+PC9FbmROb3RlPgB=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2851EF" w:rsidRPr="00E6172C">
        <w:rPr>
          <w:lang w:val="en-GB"/>
        </w:rPr>
      </w:r>
      <w:r w:rsidR="002851EF" w:rsidRPr="00E6172C">
        <w:rPr>
          <w:lang w:val="en-GB"/>
        </w:rPr>
        <w:fldChar w:fldCharType="separate"/>
      </w:r>
      <w:r w:rsidR="007F7F2C" w:rsidRPr="00E6172C">
        <w:rPr>
          <w:noProof/>
          <w:lang w:val="en-GB"/>
        </w:rPr>
        <w:t>(Amack et al., 2007; Griffin et al., 1998)</w:t>
      </w:r>
      <w:r w:rsidR="002851EF" w:rsidRPr="00E6172C">
        <w:rPr>
          <w:lang w:val="en-GB"/>
        </w:rPr>
        <w:fldChar w:fldCharType="end"/>
      </w:r>
      <w:r w:rsidR="002851EF" w:rsidRPr="00E6172C">
        <w:rPr>
          <w:lang w:val="en-GB"/>
        </w:rPr>
        <w:t xml:space="preserve">, </w:t>
      </w:r>
      <w:r w:rsidR="007F7F2C" w:rsidRPr="00E6172C">
        <w:rPr>
          <w:lang w:val="en-GB"/>
        </w:rPr>
        <w:t>t</w:t>
      </w:r>
      <w:r w:rsidR="002851EF" w:rsidRPr="00E6172C">
        <w:rPr>
          <w:lang w:val="en-GB"/>
        </w:rPr>
        <w:t xml:space="preserve">hese </w:t>
      </w:r>
      <w:r w:rsidR="00EB4C5F" w:rsidRPr="00E6172C">
        <w:rPr>
          <w:lang w:val="en-GB"/>
        </w:rPr>
        <w:t xml:space="preserve">data </w:t>
      </w:r>
      <w:r w:rsidR="006C10F7" w:rsidRPr="00E6172C">
        <w:rPr>
          <w:lang w:val="en-GB"/>
        </w:rPr>
        <w:t xml:space="preserve">raise the possibility </w:t>
      </w:r>
      <w:r w:rsidR="00830C74" w:rsidRPr="00E6172C">
        <w:rPr>
          <w:lang w:val="en-GB"/>
        </w:rPr>
        <w:t xml:space="preserve">that Tbx16 </w:t>
      </w:r>
      <w:r w:rsidR="006C10F7" w:rsidRPr="00E6172C">
        <w:rPr>
          <w:lang w:val="en-GB"/>
        </w:rPr>
        <w:t>is</w:t>
      </w:r>
      <w:r w:rsidR="007F7F2C" w:rsidRPr="00E6172C">
        <w:rPr>
          <w:lang w:val="en-GB"/>
        </w:rPr>
        <w:t xml:space="preserve"> </w:t>
      </w:r>
      <w:r w:rsidR="00830C74" w:rsidRPr="00E6172C">
        <w:rPr>
          <w:lang w:val="en-GB"/>
        </w:rPr>
        <w:t>required to</w:t>
      </w:r>
      <w:r w:rsidR="00EB4C5F" w:rsidRPr="00E6172C">
        <w:rPr>
          <w:lang w:val="en-GB"/>
        </w:rPr>
        <w:t xml:space="preserve"> mediate the action of Fgf signals </w:t>
      </w:r>
      <w:r w:rsidR="00830C74" w:rsidRPr="00E6172C">
        <w:rPr>
          <w:lang w:val="en-GB"/>
        </w:rPr>
        <w:t>o</w:t>
      </w:r>
      <w:r w:rsidR="00EB4C5F" w:rsidRPr="00E6172C">
        <w:rPr>
          <w:lang w:val="en-GB"/>
        </w:rPr>
        <w:t>n myogenesis.</w:t>
      </w:r>
    </w:p>
    <w:p w14:paraId="1317A082" w14:textId="72732AF1" w:rsidR="0022205E" w:rsidRPr="00E6172C" w:rsidRDefault="007004B5" w:rsidP="00462DFA">
      <w:pPr>
        <w:widowControl w:val="0"/>
        <w:autoSpaceDE w:val="0"/>
        <w:autoSpaceDN w:val="0"/>
        <w:adjustRightInd w:val="0"/>
        <w:spacing w:after="120" w:line="360" w:lineRule="auto"/>
        <w:jc w:val="both"/>
        <w:rPr>
          <w:lang w:val="en-GB"/>
        </w:rPr>
      </w:pPr>
      <w:r w:rsidRPr="00E6172C">
        <w:rPr>
          <w:i/>
          <w:lang w:val="en-GB"/>
        </w:rPr>
        <w:t>Tbx16</w:t>
      </w:r>
      <w:r w:rsidRPr="00E6172C">
        <w:rPr>
          <w:lang w:val="en-GB"/>
        </w:rPr>
        <w:t xml:space="preserve"> </w:t>
      </w:r>
      <w:r w:rsidR="00F00A4F" w:rsidRPr="00E6172C">
        <w:rPr>
          <w:lang w:val="en-GB"/>
        </w:rPr>
        <w:t xml:space="preserve">null </w:t>
      </w:r>
      <w:r w:rsidRPr="00E6172C">
        <w:rPr>
          <w:lang w:val="en-GB"/>
        </w:rPr>
        <w:t xml:space="preserve">mutants </w:t>
      </w:r>
      <w:r w:rsidR="008525A4" w:rsidRPr="00E6172C">
        <w:rPr>
          <w:lang w:val="en-GB"/>
        </w:rPr>
        <w:t>show a failure of convergent migration</w:t>
      </w:r>
      <w:r w:rsidRPr="00E6172C">
        <w:rPr>
          <w:lang w:val="en-GB"/>
        </w:rPr>
        <w:t xml:space="preserve"> of mesodermal cells into the paraxial region </w:t>
      </w:r>
      <w:r w:rsidR="00BC02FE" w:rsidRPr="00E6172C">
        <w:rPr>
          <w:lang w:val="en-GB"/>
        </w:rPr>
        <w:fldChar w:fldCharType="begin">
          <w:fldData xml:space="preserve">PEVuZE5vdGU+PENpdGU+PEF1dGhvcj5Nb2x2ZW48L0F1dGhvcj48WWVhcj4xOTkwPC9ZZWFyPjxS
ZWNOdW0+OTQwMjwvUmVjTnVtPjxEaXNwbGF5VGV4dD4oSG8gYW5kIEthbmUsIDE5OTA7IE1vbHZl
biBldCBhbC4sIDE5OTApPC9EaXNwbGF5VGV4dD48cmVjb3JkPjxyZWMtbnVtYmVyPjk0MDI8L3Jl
Yy1udW1iZXI+PGZvcmVpZ24ta2V5cz48a2V5IGFwcD0iRU4iIGRiLWlkPSIyMnA1ZnBzeDg5c3Q5
cGU5OXY1eHMyeDFkMmRleDVyd3Q1OTAiIHRpbWVzdGFtcD0iMTM5MjM5OTk0OCI+OTQwMjwva2V5
PjwvZm9yZWlnbi1rZXlzPjxyZWYtdHlwZSBuYW1lPSJKb3VybmFsIEFydGljbGUiPjE3PC9yZWYt
dHlwZT48Y29udHJpYnV0b3JzPjxhdXRob3JzPjxhdXRob3I+TW9sdmVuLCBBLjwvYXV0aG9yPjxh
dXRob3I+V3JpZ2h0LCBDLiBWLjwvYXV0aG9yPjxhdXRob3I+QnJlbWlsbGVyLCBSLjwvYXV0aG9y
PjxhdXRob3I+RGUgUm9iZXJ0aXMsIEUuIE0uPC9hdXRob3I+PGF1dGhvcj5LaW1tZWwsIEMuIEIu
PC9hdXRob3I+PC9hdXRob3JzPjwvY29udHJpYnV0b3JzPjxhdXRoLWFkZHJlc3M+SW5zdGl0dXRl
IG9mIE5ldXJvc2NpZW5jZSwgVW5pdmVyc2l0eSBvZiBPcmVnb24sIEV1Z2VuZSA5NzQwMy48L2F1
dGgtYWRkcmVzcz48dGl0bGVzPjx0aXRsZT5FeHByZXNzaW9uIG9mIGEgaG9tZW9ib3ggZ2VuZSBw
cm9kdWN0IGluIG5vcm1hbCBhbmQgbXV0YW50IHplYnJhZmlzaCBlbWJyeW9zOiBldm9sdXRpb24g
b2YgdGhlIHRldHJhcG9kIGJvZHkgcGxhbjwvdGl0bGU+PHNlY29uZGFyeS10aXRsZT5EZXZlbG9w
bWVudDwvc2Vjb25kYXJ5LXRpdGxlPjxhbHQtdGl0bGU+RGV2ZWxvcG1lbnQ8L2FsdC10aXRsZT48
L3RpdGxlcz48cGVyaW9kaWNhbD48ZnVsbC10aXRsZT5EZXZlbG9wbWVudDwvZnVsbC10aXRsZT48
L3BlcmlvZGljYWw+PGFsdC1wZXJpb2RpY2FsPjxmdWxsLXRpdGxlPkRldmVsb3BtZW50PC9mdWxs
LXRpdGxlPjwvYWx0LXBlcmlvZGljYWw+PHBhZ2VzPjI3OS04ODwvcGFnZXM+PHZvbHVtZT4xMDk8
L3ZvbHVtZT48bnVtYmVyPjI8L251bWJlcj48ZWRpdGlvbj4xOTkwLzA2LzAxPC9lZGl0aW9uPjxr
ZXl3b3Jkcz48a2V5d29yZD5BbmltYWxzPC9rZXl3b3JkPjxrZXl3b3JkPkJpb2xvZ2ljYWwgRXZv
bHV0aW9uPC9rZXl3b3JkPjxrZXl3b3JkPkNlbnRyYWwgTmVydm91cyBTeXN0ZW0vKmVtYnJ5b2xv
Z3k8L2tleXdvcmQ+PGtleXdvcmQ+Q3lwcmluaWRhZS8qZ2VuZXRpY3M8L2tleXdvcmQ+PGtleXdv
cmQ+R2VuZSBFeHByZXNzaW9uLypnZW5ldGljczwva2V5d29yZD48a2V5d29yZD5HZW5lcywgSG9t
ZW9ib3gvKmdlbmV0aWNzPC9rZXl3b3JkPjxrZXl3b3JkPkltbXVub2hpc3RvY2hlbWlzdHJ5PC9r
ZXl3b3JkPjxrZXl3b3JkPk11dGF0aW9uPC9rZXl3b3JkPjxrZXl3b3JkPlhlbm9wdXMgbGFldmlz
PC9rZXl3b3JkPjxrZXl3b3JkPlplYnJhZmlzaC9lbWJyeW9sb2d5LypnZW5ldGljczwva2V5d29y
ZD48L2tleXdvcmRzPjxkYXRlcz48eWVhcj4xOTkwPC95ZWFyPjxwdWItZGF0ZXM+PGRhdGU+SnVu
PC9kYXRlPjwvcHViLWRhdGVzPjwvZGF0ZXM+PGlzYm4+MDk1MC0xOTkxIChQcmludCkmI3hEOzA5
NTAtMTk5MSAoTGlua2luZyk8L2lzYm4+PGFjY2Vzc2lvbi1udW0+MTk3NjA4NjwvYWNjZXNzaW9u
LW51bT48d29yay10eXBlPlJlc2VhcmNoIFN1cHBvcnQsIE5vbi1VLlMuIEdvdiZhcG9zO3QmI3hE
O1Jlc2VhcmNoIFN1cHBvcnQsIFUuUy4gR292JmFwb3M7dCwgUC5ILlMuPC93b3JrLXR5cGU+PHVy
bHM+PHJlbGF0ZWQtdXJscz48dXJsPmh0dHA6Ly93d3cubmNiaS5ubG0ubmloLmdvdi9wdWJtZWQv
MTk3NjA4NjwvdXJsPjwvcmVsYXRlZC11cmxzPjwvdXJscz48L3JlY29yZD48L0NpdGU+PENpdGU+
PEF1dGhvcj5IbzwvQXV0aG9yPjxZZWFyPjE5OTA8L1llYXI+PFJlY051bT45NDAzPC9SZWNOdW0+
PHJlY29yZD48cmVjLW51bWJlcj45NDAzPC9yZWMtbnVtYmVyPjxmb3JlaWduLWtleXM+PGtleSBh
cHA9IkVOIiBkYi1pZD0iMjJwNWZwc3g4OXN0OXBlOTl2NXhzMngxZDJkZXg1cnd0NTkwIiB0aW1l
c3RhbXA9IjEzOTI0MDExNTYiPjk0MDM8L2tleT48L2ZvcmVpZ24ta2V5cz48cmVmLXR5cGUgbmFt
ZT0iSm91cm5hbCBBcnRpY2xlIj4xNzwvcmVmLXR5cGU+PGNvbnRyaWJ1dG9ycz48YXV0aG9ycz48
YXV0aG9yPkhvLCBSLiBLLjwvYXV0aG9yPjxhdXRob3I+S2FuZSwgRC4gQS48L2F1dGhvcj48L2F1
dGhvcnM+PC9jb250cmlidXRvcnM+PGF1dGgtYWRkcmVzcz5JbnN0aXR1dGUgb2YgTmV1cm9zY2ll
bmNlLCBVbml2ZXJzaXR5IG9mIE9yZWdvbiwgRXVnZW5lIDk3NDAzLjwvYXV0aC1hZGRyZXNzPjx0
aXRsZXM+PHRpdGxlPkNlbGwtYXV0b25vbW91cyBhY3Rpb24gb2YgemVicmFmaXNoIHNwdC0xIG11
dGF0aW9uIGluIHNwZWNpZmljIG1lc29kZXJtYWwgcHJlY3Vyc29ycz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3MjgtMzA8L3BhZ2VzPjx2b2x1bWU+MzQ4PC92b2x1
bWU+PG51bWJlcj42MzAzPC9udW1iZXI+PGVkaXRpb24+MTk5MC8xMi8yMDwvZWRpdGlvbj48a2V5
d29yZHM+PGtleXdvcmQ+QW5pbWFsczwva2V5d29yZD48a2V5d29yZD5CbGFzdG9jeXN0L2N5dG9s
b2d5PC9rZXl3b3JkPjxrZXl3b3JkPkJsYXN0b2Rlcm0vY3l0b2xvZ3k8L2tleXdvcmQ+PGtleXdv
cmQ+Q2VsbCBNb3ZlbWVudDwva2V5d29yZD48a2V5d29yZD5FY3RvZGVybS9jeXRvbG9neTwva2V5
d29yZD48a2V5d29yZD5HYXN0cnVsYS9jeXRvbG9neTwva2V5d29yZD48a2V5d29yZD5HZW5vdHlw
ZTwva2V5d29yZD48a2V5d29yZD5NZXNvZGVybS8qY3l0b2xvZ3k8L2tleXdvcmQ+PGtleXdvcmQ+
Kk11dGF0aW9uPC9rZXl3b3JkPjxrZXl3b3JkPk5vdG9jaG9yZC9jeXRvbG9neTwva2V5d29yZD48
a2V5d29yZD5TdGVtIENlbGwgVHJhbnNwbGFudGF0aW9uPC9rZXl3b3JkPjxrZXl3b3JkPlN0ZW0g
Q2VsbHMvKmN5dG9sb2d5PC9rZXl3b3JkPjxrZXl3b3JkPlplYnJhZmlzaDwva2V5d29yZD48L2tl
eXdvcmRzPjxkYXRlcz48eWVhcj4xOTkwPC95ZWFyPjxwdWItZGF0ZXM+PGRhdGU+RGVjIDIwLTI3
PC9kYXRlPjwvcHViLWRhdGVzPjwvZGF0ZXM+PGlzYm4+MDAyOC0wODM2IChQcmludCkmI3hEOzAw
MjgtMDgzNiAoTGlua2luZyk8L2lzYm4+PGFjY2Vzc2lvbi1udW0+MjI1OTM4MjwvYWNjZXNzaW9u
LW51bT48d29yay10eXBlPlJlc2VhcmNoIFN1cHBvcnQsIE5vbi1VLlMuIEdvdiZhcG9zO3QmI3hE
O1Jlc2VhcmNoIFN1cHBvcnQsIFUuUy4gR292JmFwb3M7dCwgTm9uLVAuSC5TLiYjeEQ7UmVzZWFy
Y2ggU3VwcG9ydCwgVS5TLiBHb3YmYXBvczt0LCBQLkguUy48L3dvcmstdHlwZT48dXJscz48cmVs
YXRlZC11cmxzPjx1cmw+aHR0cDovL3d3dy5uY2JpLm5sbS5uaWguZ292L3B1Ym1lZC8yMjU5Mzgy
PC91cmw+PC9yZWxhdGVkLXVybHM+PC91cmxzPjxlbGVjdHJvbmljLXJlc291cmNlLW51bT4xMC4x
MDM4LzM0ODcyOGEwPC9lbGVjdHJvbmljLXJlc291cmNlLW51bT48L3JlY29yZD48L0NpdGU+PC9F
bmROb3RlPn==
</w:fldData>
        </w:fldChar>
      </w:r>
      <w:r w:rsidR="00AD49EB" w:rsidRPr="00E6172C">
        <w:rPr>
          <w:lang w:val="en-GB"/>
        </w:rPr>
        <w:instrText xml:space="preserve"> ADDIN EN.CITE </w:instrText>
      </w:r>
      <w:r w:rsidR="00AD49EB" w:rsidRPr="00E6172C">
        <w:rPr>
          <w:lang w:val="en-GB"/>
        </w:rPr>
        <w:fldChar w:fldCharType="begin">
          <w:fldData xml:space="preserve">PEVuZE5vdGU+PENpdGU+PEF1dGhvcj5Nb2x2ZW48L0F1dGhvcj48WWVhcj4xOTkwPC9ZZWFyPjxS
ZWNOdW0+OTQwMjwvUmVjTnVtPjxEaXNwbGF5VGV4dD4oSG8gYW5kIEthbmUsIDE5OTA7IE1vbHZl
biBldCBhbC4sIDE5OTApPC9EaXNwbGF5VGV4dD48cmVjb3JkPjxyZWMtbnVtYmVyPjk0MDI8L3Jl
Yy1udW1iZXI+PGZvcmVpZ24ta2V5cz48a2V5IGFwcD0iRU4iIGRiLWlkPSIyMnA1ZnBzeDg5c3Q5
cGU5OXY1eHMyeDFkMmRleDVyd3Q1OTAiIHRpbWVzdGFtcD0iMTM5MjM5OTk0OCI+OTQwMjwva2V5
PjwvZm9yZWlnbi1rZXlzPjxyZWYtdHlwZSBuYW1lPSJKb3VybmFsIEFydGljbGUiPjE3PC9yZWYt
dHlwZT48Y29udHJpYnV0b3JzPjxhdXRob3JzPjxhdXRob3I+TW9sdmVuLCBBLjwvYXV0aG9yPjxh
dXRob3I+V3JpZ2h0LCBDLiBWLjwvYXV0aG9yPjxhdXRob3I+QnJlbWlsbGVyLCBSLjwvYXV0aG9y
PjxhdXRob3I+RGUgUm9iZXJ0aXMsIEUuIE0uPC9hdXRob3I+PGF1dGhvcj5LaW1tZWwsIEMuIEIu
PC9hdXRob3I+PC9hdXRob3JzPjwvY29udHJpYnV0b3JzPjxhdXRoLWFkZHJlc3M+SW5zdGl0dXRl
IG9mIE5ldXJvc2NpZW5jZSwgVW5pdmVyc2l0eSBvZiBPcmVnb24sIEV1Z2VuZSA5NzQwMy48L2F1
dGgtYWRkcmVzcz48dGl0bGVzPjx0aXRsZT5FeHByZXNzaW9uIG9mIGEgaG9tZW9ib3ggZ2VuZSBw
cm9kdWN0IGluIG5vcm1hbCBhbmQgbXV0YW50IHplYnJhZmlzaCBlbWJyeW9zOiBldm9sdXRpb24g
b2YgdGhlIHRldHJhcG9kIGJvZHkgcGxhbjwvdGl0bGU+PHNlY29uZGFyeS10aXRsZT5EZXZlbG9w
bWVudDwvc2Vjb25kYXJ5LXRpdGxlPjxhbHQtdGl0bGU+RGV2ZWxvcG1lbnQ8L2FsdC10aXRsZT48
L3RpdGxlcz48cGVyaW9kaWNhbD48ZnVsbC10aXRsZT5EZXZlbG9wbWVudDwvZnVsbC10aXRsZT48
L3BlcmlvZGljYWw+PGFsdC1wZXJpb2RpY2FsPjxmdWxsLXRpdGxlPkRldmVsb3BtZW50PC9mdWxs
LXRpdGxlPjwvYWx0LXBlcmlvZGljYWw+PHBhZ2VzPjI3OS04ODwvcGFnZXM+PHZvbHVtZT4xMDk8
L3ZvbHVtZT48bnVtYmVyPjI8L251bWJlcj48ZWRpdGlvbj4xOTkwLzA2LzAxPC9lZGl0aW9uPjxr
ZXl3b3Jkcz48a2V5d29yZD5BbmltYWxzPC9rZXl3b3JkPjxrZXl3b3JkPkJpb2xvZ2ljYWwgRXZv
bHV0aW9uPC9rZXl3b3JkPjxrZXl3b3JkPkNlbnRyYWwgTmVydm91cyBTeXN0ZW0vKmVtYnJ5b2xv
Z3k8L2tleXdvcmQ+PGtleXdvcmQ+Q3lwcmluaWRhZS8qZ2VuZXRpY3M8L2tleXdvcmQ+PGtleXdv
cmQ+R2VuZSBFeHByZXNzaW9uLypnZW5ldGljczwva2V5d29yZD48a2V5d29yZD5HZW5lcywgSG9t
ZW9ib3gvKmdlbmV0aWNzPC9rZXl3b3JkPjxrZXl3b3JkPkltbXVub2hpc3RvY2hlbWlzdHJ5PC9r
ZXl3b3JkPjxrZXl3b3JkPk11dGF0aW9uPC9rZXl3b3JkPjxrZXl3b3JkPlhlbm9wdXMgbGFldmlz
PC9rZXl3b3JkPjxrZXl3b3JkPlplYnJhZmlzaC9lbWJyeW9sb2d5LypnZW5ldGljczwva2V5d29y
ZD48L2tleXdvcmRzPjxkYXRlcz48eWVhcj4xOTkwPC95ZWFyPjxwdWItZGF0ZXM+PGRhdGU+SnVu
PC9kYXRlPjwvcHViLWRhdGVzPjwvZGF0ZXM+PGlzYm4+MDk1MC0xOTkxIChQcmludCkmI3hEOzA5
NTAtMTk5MSAoTGlua2luZyk8L2lzYm4+PGFjY2Vzc2lvbi1udW0+MTk3NjA4NjwvYWNjZXNzaW9u
LW51bT48d29yay10eXBlPlJlc2VhcmNoIFN1cHBvcnQsIE5vbi1VLlMuIEdvdiZhcG9zO3QmI3hE
O1Jlc2VhcmNoIFN1cHBvcnQsIFUuUy4gR292JmFwb3M7dCwgUC5ILlMuPC93b3JrLXR5cGU+PHVy
bHM+PHJlbGF0ZWQtdXJscz48dXJsPmh0dHA6Ly93d3cubmNiaS5ubG0ubmloLmdvdi9wdWJtZWQv
MTk3NjA4NjwvdXJsPjwvcmVsYXRlZC11cmxzPjwvdXJscz48L3JlY29yZD48L0NpdGU+PENpdGU+
PEF1dGhvcj5IbzwvQXV0aG9yPjxZZWFyPjE5OTA8L1llYXI+PFJlY051bT45NDAzPC9SZWNOdW0+
PHJlY29yZD48cmVjLW51bWJlcj45NDAzPC9yZWMtbnVtYmVyPjxmb3JlaWduLWtleXM+PGtleSBh
cHA9IkVOIiBkYi1pZD0iMjJwNWZwc3g4OXN0OXBlOTl2NXhzMngxZDJkZXg1cnd0NTkwIiB0aW1l
c3RhbXA9IjEzOTI0MDExNTYiPjk0MDM8L2tleT48L2ZvcmVpZ24ta2V5cz48cmVmLXR5cGUgbmFt
ZT0iSm91cm5hbCBBcnRpY2xlIj4xNzwvcmVmLXR5cGU+PGNvbnRyaWJ1dG9ycz48YXV0aG9ycz48
YXV0aG9yPkhvLCBSLiBLLjwvYXV0aG9yPjxhdXRob3I+S2FuZSwgRC4gQS48L2F1dGhvcj48L2F1
dGhvcnM+PC9jb250cmlidXRvcnM+PGF1dGgtYWRkcmVzcz5JbnN0aXR1dGUgb2YgTmV1cm9zY2ll
bmNlLCBVbml2ZXJzaXR5IG9mIE9yZWdvbiwgRXVnZW5lIDk3NDAzLjwvYXV0aC1hZGRyZXNzPjx0
aXRsZXM+PHRpdGxlPkNlbGwtYXV0b25vbW91cyBhY3Rpb24gb2YgemVicmFmaXNoIHNwdC0xIG11
dGF0aW9uIGluIHNwZWNpZmljIG1lc29kZXJtYWwgcHJlY3Vyc29ycz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3MjgtMzA8L3BhZ2VzPjx2b2x1bWU+MzQ4PC92b2x1
bWU+PG51bWJlcj42MzAzPC9udW1iZXI+PGVkaXRpb24+MTk5MC8xMi8yMDwvZWRpdGlvbj48a2V5
d29yZHM+PGtleXdvcmQ+QW5pbWFsczwva2V5d29yZD48a2V5d29yZD5CbGFzdG9jeXN0L2N5dG9s
b2d5PC9rZXl3b3JkPjxrZXl3b3JkPkJsYXN0b2Rlcm0vY3l0b2xvZ3k8L2tleXdvcmQ+PGtleXdv
cmQ+Q2VsbCBNb3ZlbWVudDwva2V5d29yZD48a2V5d29yZD5FY3RvZGVybS9jeXRvbG9neTwva2V5
d29yZD48a2V5d29yZD5HYXN0cnVsYS9jeXRvbG9neTwva2V5d29yZD48a2V5d29yZD5HZW5vdHlw
ZTwva2V5d29yZD48a2V5d29yZD5NZXNvZGVybS8qY3l0b2xvZ3k8L2tleXdvcmQ+PGtleXdvcmQ+
Kk11dGF0aW9uPC9rZXl3b3JkPjxrZXl3b3JkPk5vdG9jaG9yZC9jeXRvbG9neTwva2V5d29yZD48
a2V5d29yZD5TdGVtIENlbGwgVHJhbnNwbGFudGF0aW9uPC9rZXl3b3JkPjxrZXl3b3JkPlN0ZW0g
Q2VsbHMvKmN5dG9sb2d5PC9rZXl3b3JkPjxrZXl3b3JkPlplYnJhZmlzaDwva2V5d29yZD48L2tl
eXdvcmRzPjxkYXRlcz48eWVhcj4xOTkwPC95ZWFyPjxwdWItZGF0ZXM+PGRhdGU+RGVjIDIwLTI3
PC9kYXRlPjwvcHViLWRhdGVzPjwvZGF0ZXM+PGlzYm4+MDAyOC0wODM2IChQcmludCkmI3hEOzAw
MjgtMDgzNiAoTGlua2luZyk8L2lzYm4+PGFjY2Vzc2lvbi1udW0+MjI1OTM4MjwvYWNjZXNzaW9u
LW51bT48d29yay10eXBlPlJlc2VhcmNoIFN1cHBvcnQsIE5vbi1VLlMuIEdvdiZhcG9zO3QmI3hE
O1Jlc2VhcmNoIFN1cHBvcnQsIFUuUy4gR292JmFwb3M7dCwgTm9uLVAuSC5TLiYjeEQ7UmVzZWFy
Y2ggU3VwcG9ydCwgVS5TLiBHb3YmYXBvczt0LCBQLkguUy48L3dvcmstdHlwZT48dXJscz48cmVs
YXRlZC11cmxzPjx1cmw+aHR0cDovL3d3dy5uY2JpLm5sbS5uaWguZ292L3B1Ym1lZC8yMjU5Mzgy
PC91cmw+PC9yZWxhdGVkLXVybHM+PC91cmxzPjxlbGVjdHJvbmljLXJlc291cmNlLW51bT4xMC4x
MDM4LzM0ODcyOGEwPC9lbGVjdHJvbmljLXJlc291cmNlLW51bT48L3JlY29yZD48L0NpdGU+PC9F
bmROb3RlPn==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BC02FE" w:rsidRPr="00E6172C">
        <w:rPr>
          <w:lang w:val="en-GB"/>
        </w:rPr>
      </w:r>
      <w:r w:rsidR="00BC02FE" w:rsidRPr="00E6172C">
        <w:rPr>
          <w:lang w:val="en-GB"/>
        </w:rPr>
        <w:fldChar w:fldCharType="separate"/>
      </w:r>
      <w:r w:rsidR="00BC02FE" w:rsidRPr="00E6172C">
        <w:rPr>
          <w:noProof/>
          <w:lang w:val="en-GB"/>
        </w:rPr>
        <w:t>(Ho and Kane, 1990; Molven et al., 1990)</w:t>
      </w:r>
      <w:r w:rsidR="00BC02FE" w:rsidRPr="00E6172C">
        <w:rPr>
          <w:lang w:val="en-GB"/>
        </w:rPr>
        <w:fldChar w:fldCharType="end"/>
      </w:r>
      <w:r w:rsidR="00DF1DBD" w:rsidRPr="00E6172C">
        <w:rPr>
          <w:lang w:val="en-GB"/>
        </w:rPr>
        <w:t xml:space="preserve"> </w:t>
      </w:r>
      <w:r w:rsidRPr="00E6172C">
        <w:rPr>
          <w:lang w:val="en-GB"/>
        </w:rPr>
        <w:t>which</w:t>
      </w:r>
      <w:r w:rsidR="00CA7FA7" w:rsidRPr="00E6172C">
        <w:rPr>
          <w:lang w:val="en-GB"/>
        </w:rPr>
        <w:t>, by reducing mesodermal cells flanking the CNH,</w:t>
      </w:r>
      <w:r w:rsidRPr="00E6172C">
        <w:rPr>
          <w:lang w:val="en-GB"/>
        </w:rPr>
        <w:t xml:space="preserve"> </w:t>
      </w:r>
      <w:r w:rsidR="00676690" w:rsidRPr="00E6172C">
        <w:rPr>
          <w:lang w:val="en-GB"/>
        </w:rPr>
        <w:t xml:space="preserve">may </w:t>
      </w:r>
      <w:r w:rsidRPr="00E6172C">
        <w:rPr>
          <w:lang w:val="en-GB"/>
        </w:rPr>
        <w:t>contribute to the reduction in MRF mRNAs observed at 80% epiboly.</w:t>
      </w:r>
      <w:r w:rsidR="00B17FDC" w:rsidRPr="00E6172C">
        <w:rPr>
          <w:lang w:val="en-GB"/>
        </w:rPr>
        <w:t xml:space="preserve"> </w:t>
      </w:r>
      <w:r w:rsidRPr="00E6172C">
        <w:rPr>
          <w:lang w:val="en-GB"/>
        </w:rPr>
        <w:t xml:space="preserve"> </w:t>
      </w:r>
      <w:r w:rsidR="00C15105" w:rsidRPr="00E6172C">
        <w:rPr>
          <w:lang w:val="en-GB"/>
        </w:rPr>
        <w:t xml:space="preserve">Nevertheless, </w:t>
      </w:r>
      <w:r w:rsidR="00C15105" w:rsidRPr="00E6172C">
        <w:rPr>
          <w:i/>
          <w:lang w:val="en-GB"/>
        </w:rPr>
        <w:t>tbx16</w:t>
      </w:r>
      <w:r w:rsidR="00C15105" w:rsidRPr="00E6172C">
        <w:rPr>
          <w:lang w:val="en-GB"/>
        </w:rPr>
        <w:t xml:space="preserve"> mutants generate </w:t>
      </w:r>
      <w:r w:rsidR="001E24AD" w:rsidRPr="00E6172C">
        <w:rPr>
          <w:lang w:val="en-GB"/>
        </w:rPr>
        <w:t xml:space="preserve">enough paraxial mesoderm that </w:t>
      </w:r>
      <w:r w:rsidR="00976232" w:rsidRPr="00E6172C">
        <w:rPr>
          <w:lang w:val="en-GB"/>
        </w:rPr>
        <w:t xml:space="preserve">reduced numbers of </w:t>
      </w:r>
      <w:r w:rsidR="00C15105" w:rsidRPr="00E6172C">
        <w:rPr>
          <w:lang w:val="en-GB"/>
        </w:rPr>
        <w:t xml:space="preserve">both paraxial fast muscle and adaxially-derived slow muscle </w:t>
      </w:r>
      <w:r w:rsidR="00976232" w:rsidRPr="00E6172C">
        <w:rPr>
          <w:lang w:val="en-GB"/>
        </w:rPr>
        <w:t xml:space="preserve">fibres arise </w:t>
      </w:r>
      <w:r w:rsidR="00C15105" w:rsidRPr="00E6172C">
        <w:rPr>
          <w:lang w:val="en-GB"/>
        </w:rPr>
        <w:t xml:space="preserve">after </w:t>
      </w:r>
      <w:proofErr w:type="spellStart"/>
      <w:r w:rsidR="00C15105" w:rsidRPr="00E6172C">
        <w:rPr>
          <w:lang w:val="en-GB"/>
        </w:rPr>
        <w:t>Hh</w:t>
      </w:r>
      <w:proofErr w:type="spellEnd"/>
      <w:r w:rsidR="00C15105" w:rsidRPr="00E6172C">
        <w:rPr>
          <w:lang w:val="en-GB"/>
        </w:rPr>
        <w:t xml:space="preserve"> signal</w:t>
      </w:r>
      <w:r w:rsidR="00422969" w:rsidRPr="00E6172C">
        <w:rPr>
          <w:lang w:val="en-GB"/>
        </w:rPr>
        <w:t>l</w:t>
      </w:r>
      <w:r w:rsidR="00C15105" w:rsidRPr="00E6172C">
        <w:rPr>
          <w:lang w:val="en-GB"/>
        </w:rPr>
        <w:t xml:space="preserve">ing commences </w:t>
      </w:r>
      <w:r w:rsidR="00C15105" w:rsidRPr="00E6172C">
        <w:rPr>
          <w:lang w:val="en-GB"/>
        </w:rPr>
        <w:fldChar w:fldCharType="begin">
          <w:fldData xml:space="preserve">PEVuZE5vdGU+PENpdGU+PEF1dGhvcj5XZWluYmVyZzwvQXV0aG9yPjxZZWFyPjE5OTY8L1llYXI+
PFJlY051bT43NzQwPC9SZWNOdW0+PERpc3BsYXlUZXh0PihIb25qbyBhbmQgRWlzZW4sIDIwMDU7
IFdlaW5iZXJnIGV0IGFsLiwgMTk5Nik8L0Rpc3BsYXlUZXh0PjxyZWNvcmQ+PHJlYy1udW1iZXI+
Nzc0MDwvcmVjLW51bWJlcj48Zm9yZWlnbi1rZXlzPjxrZXkgYXBwPSJFTiIgZGItaWQ9IjIycDVm
cHN4ODlzdDlwZTk5djV4czJ4MWQyZGV4NXJ3dDU5MCIgdGltZXN0YW1wPSIwIj43NzQwPC9rZXk+
PC9mb3JlaWduLWtleXM+PHJlZi10eXBlIG5hbWU9IkpvdXJuYWwgQXJ0aWNsZSI+MTc8L3JlZi10
eXBlPjxjb250cmlidXRvcnM+PGF1dGhvcnM+PGF1dGhvcj5XZWluYmVyZywgRS4gUy48L2F1dGhv
cj48YXV0aG9yPkFsbGVuZGUsIE0uIEwuPC9hdXRob3I+PGF1dGhvcj5LZWxseSwgQy4gUy48L2F1
dGhvcj48YXV0aG9yPkFiZGVsaGFtaWQsIEEuPC9hdXRob3I+PGF1dGhvcj5NdXJha2FtaSwgVC48
L2F1dGhvcj48YXV0aG9yPkFuZGVybWFubiwgUC48L2F1dGhvcj48YXV0aG9yPkRvZXJyZSwgTy4g
Ry48L2F1dGhvcj48YXV0aG9yPkdydW53YWxkLCBELiBKLjwvYXV0aG9yPjxhdXRob3I+UmlnZ2xl
bWFuLCBCLjwvYXV0aG9yPjwvYXV0aG9ycz48L2NvbnRyaWJ1dG9ycz48YXV0aC1hZGRyZXNzPkRl
cGFydG1lbnQgb2YgQmlvbG9neSwgVW5pdmVyc2l0eSBvZiBQZW5uc3lsdmFuaWEsIFBoaWxhZGVs
cGhpYSAxOTEwNCwgVVNBLjwvYXV0aC1hZGRyZXNzPjx0aXRsZXM+PHRpdGxlPkRldmVsb3BtZW50
YWwgcmVndWxhdGlvbiBvZiB6ZWJyYWZpc2ggTXlvRCBpbiB3aWxkLXR5cGUsIG5vIHRhaWwgYW5k
IHNwYWRldGFpbCBlbWJyeW9zPC90aXRsZT48c2Vjb25kYXJ5LXRpdGxlPkRldmVsb3BtZW50PC9z
ZWNvbmRhcnktdGl0bGU+PC90aXRsZXM+PHBlcmlvZGljYWw+PGZ1bGwtdGl0bGU+RGV2ZWxvcG1l
bnQ8L2Z1bGwtdGl0bGU+PC9wZXJpb2RpY2FsPjxwYWdlcz4yNzEtODA8L3BhZ2VzPjx2b2x1bWU+
MTIyPC92b2x1bWU+PG51bWJlcj4xPC9udW1iZXI+PGtleXdvcmRzPjxrZXl3b3JkPkFtaW5vIEFj
aWQgU2VxdWVuY2U8L2tleXdvcmQ+PGtleXdvcmQ+QW5pbWFsczwva2V5d29yZD48a2V5d29yZD5C
YXNlIFNlcXVlbmNlPC9rZXl3b3JkPjxrZXl3b3JkPkROQSBQcmltZXJzL2dlbmV0aWNzPC9rZXl3
b3JkPjxrZXl3b3JkPkROQSwgQ29tcGxlbWVudGFyeS9nZW5ldGljczwva2V5d29yZD48a2V5d29y
ZD5ETkEtQmluZGluZyBQcm90ZWlucy9nZW5ldGljczwva2V5d29yZD48a2V5d29yZD4qR2VuZSBF
eHByZXNzaW9uIFJlZ3VsYXRpb24sIERldmVsb3BtZW50YWw8L2tleXdvcmQ+PGtleXdvcmQ+SW4g
U2l0dSBIeWJyaWRpemF0aW9uPC9rZXl3b3JkPjxrZXl3b3JkPk1vbGVjdWxhciBTZXF1ZW5jZSBE
YXRhPC9rZXl3b3JkPjxrZXl3b3JkPk1vbGVjdWxhciBTdHJ1Y3R1cmU8L2tleXdvcmQ+PGtleXdv
cmQ+TXVzY2xlLCBTa2VsZXRhbC9lbWJyeW9sb2d5L21ldGFib2xpc208L2tleXdvcmQ+PGtleXdv
cmQ+TXV0YXRpb248L2tleXdvcmQ+PGtleXdvcmQ+TXlvRCBQcm90ZWluL2NoZW1pc3RyeS8qZ2Vu
ZXRpY3M8L2tleXdvcmQ+PGtleXdvcmQ+TXlvZ2VuaW4vZ2VuZXRpY3M8L2tleXdvcmQ+PGtleXdv
cmQ+UHJvdGVpbnMvZ2VuZXRpY3M8L2tleXdvcmQ+PGtleXdvcmQ+U2VxdWVuY2UgSG9tb2xvZ3ks
IEFtaW5vIEFjaWQ8L2tleXdvcmQ+PGtleXdvcmQ+U3VwcG9ydCwgTm9uLVUuUy4gR292JmFwb3M7
dDwva2V5d29yZD48a2V5d29yZD5TdXBwb3J0LCBVLlMuIEdvdiZhcG9zO3QsIE5vbi1QLkguUy48
L2tleXdvcmQ+PGtleXdvcmQ+U3VwcG9ydCwgVS5TLiBHb3YmYXBvczt0LCBQLkguUy48L2tleXdv
cmQ+PGtleXdvcmQ+VGltZSBGYWN0b3JzPC9rZXl3b3JkPjxrZXl3b3JkPipUcmFucy1BY3RpdmF0
b3JzPC9rZXl3b3JkPjxrZXl3b3JkPipUcmFuc2NyaXB0aW9uIEZhY3RvcnM8L2tleXdvcmQ+PGtl
eXdvcmQ+WmVicmFmaXNoLyplbWJyeW9sb2d5LypnZW5ldGljczwva2V5d29yZD48L2tleXdvcmRz
PjxkYXRlcz48eWVhcj4xOTk2PC95ZWFyPjxwdWItZGF0ZXM+PGRhdGU+SmFuPC9kYXRlPjwvcHVi
LWRhdGVzPjwvZGF0ZXM+PGFjY2Vzc2lvbi1udW0+ODU2NTgzOTwvYWNjZXNzaW9uLW51bT48dXJs
cz48cmVsYXRlZC11cmxzPjx1cmw+aHR0cDovL3d3dy5uY2JpLm5sbS5uaWguZ292L2VudHJlei9x
dWVyeS5mY2dpP2NtZD1SZXRyaWV2ZSZhbXA7ZGI9UHViTWVkJmFtcDtkb3B0PUNpdGF0aW9uJmFt
cDtsaXN0X3VpZHM9ODU2NTgzOTwvdXJsPjwvcmVsYXRlZC11cmxzPjwvdXJscz48L3JlY29yZD48
L0NpdGU+PENpdGU+PEF1dGhvcj5Ib25qbzwvQXV0aG9yPjxZZWFyPjIwMDU8L1llYXI+PFJlY051
bT45OTg3PC9SZWNOdW0+PHJlY29yZD48cmVjLW51bWJlcj45OTg3PC9yZWMtbnVtYmVyPjxmb3Jl
aWduLWtleXM+PGtleSBhcHA9IkVOIiBkYi1pZD0iMjJwNWZwc3g4OXN0OXBlOTl2NXhzMngxZDJk
ZXg1cnd0NTkwIiB0aW1lc3RhbXA9IjE0OTA2MDk5NzkiPjk5ODc8L2tleT48L2ZvcmVpZ24ta2V5
cz48cmVmLXR5cGUgbmFtZT0iSm91cm5hbCBBcnRpY2xlIj4xNzwvcmVmLXR5cGU+PGNvbnRyaWJ1
dG9ycz48YXV0aG9ycz48YXV0aG9yPkhvbmpvLCBZLjwvYXV0aG9yPjxhdXRob3I+RWlzZW4sIEou
IFMuPC9hdXRob3I+PC9hdXRob3JzPjwvY29udHJpYnV0b3JzPjxhdXRoLWFkZHJlc3M+SW5zdGl0
dXRlIG9mIE5ldXJvc2NpZW5jZSwgMTI1NCBVbml2ZXJzaXR5IG9mIE9yZWdvbiwgRXVnZW5lLCBP
UiA5NzQwMywgVVNBLiB5aG9uam9AdW9uZXVyby51b3JlZ29uLmVkdTwvYXV0aC1hZGRyZXNzPjx0
aXRsZXM+PHRpdGxlPlNsb3cgbXVzY2xlIHJlZ3VsYXRlcyB0aGUgcGF0dGVybiBvZiB0cnVuayBu
ZXVyYWwgY3Jlc3QgbWlncmF0aW9uIGluIHplYnJhZmlzaDwvdGl0bGU+PHNlY29uZGFyeS10aXRs
ZT5EZXZlbG9wbWVudDwvc2Vjb25kYXJ5LXRpdGxlPjwvdGl0bGVzPjxwZXJpb2RpY2FsPjxmdWxs
LXRpdGxlPkRldmVsb3BtZW50PC9mdWxsLXRpdGxlPjwvcGVyaW9kaWNhbD48cGFnZXM+NDQ2MS03
MDwvcGFnZXM+PHZvbHVtZT4xMzI8L3ZvbHVtZT48bnVtYmVyPjIwPC9udW1iZXI+PGtleXdvcmRz
PjxrZXl3b3JkPkFuaW1hbHM8L2tleXdvcmQ+PGtleXdvcmQ+Qm9keSBQYXR0ZXJuaW5nPC9rZXl3
b3JkPjxrZXl3b3JkPipDZWxsIE1vdmVtZW50PC9rZXl3b3JkPjxrZXl3b3JkPk11c2NsZXMvKmN5
dG9sb2d5LyplbWJyeW9sb2d5L21ldGFib2xpc208L2tleXdvcmQ+PGtleXdvcmQ+TXV0YXRpb24v
Z2VuZXRpY3M8L2tleXdvcmQ+PGtleXdvcmQ+TmV1cmFsIENyZXN0LypjeXRvbG9neS8qZW1icnlv
bG9neS9tZXRhYm9saXNtPC9rZXl3b3JkPjxrZXl3b3JkPlNvbWl0ZXMvY3l0b2xvZ3kvbWV0YWJv
bGlzbTwva2V5d29yZD48a2V5d29yZD5ULUJveCBEb21haW4gUHJvdGVpbnMvZ2VuZXRpY3MvbWV0
YWJvbGlzbTwva2V5d29yZD48a2V5d29yZD5UaW1lIEZhY3RvcnM8L2tleXdvcmQ+PGtleXdvcmQ+
WmVicmFmaXNoLyplbWJyeW9sb2d5L2dlbmV0aWNzL21ldGFib2xpc208L2tleXdvcmQ+PC9rZXl3
b3Jkcz48ZGF0ZXM+PHllYXI+MjAwNTwveWVhcj48cHViLWRhdGVzPjxkYXRlPk9jdDwvZGF0ZT48
L3B1Yi1kYXRlcz48L2RhdGVzPjxpc2JuPjA5NTAtMTk5MSAoUHJpbnQpJiN4RDswOTUwLTE5OTEg
KExpbmtpbmcpPC9pc2JuPjxhY2Nlc3Npb24tbnVtPjE2MTYyNjUyPC9hY2Nlc3Npb24tbnVtPjx1
cmxzPjxyZWxhdGVkLXVybHM+PHVybD5odHRwczovL3d3dy5uY2JpLm5sbS5uaWguZ292L3B1Ym1l
ZC8xNjE2MjY1MjwvdXJsPjwvcmVsYXRlZC11cmxzPjwvdXJscz48ZWxlY3Ryb25pYy1yZXNvdXJj
ZS1udW0+MTAuMTI0Mi9kZXYuMDIwMjY8L2VsZWN0cm9uaWMtcmVzb3VyY2UtbnVtPjwvcmVjb3Jk
PjwvQ2l0ZT48L0VuZE5vdGU+AG==
</w:fldData>
        </w:fldChar>
      </w:r>
      <w:r w:rsidR="00AD49EB" w:rsidRPr="00E6172C">
        <w:rPr>
          <w:lang w:val="en-GB"/>
        </w:rPr>
        <w:instrText xml:space="preserve"> ADDIN EN.CITE </w:instrText>
      </w:r>
      <w:r w:rsidR="00AD49EB" w:rsidRPr="00E6172C">
        <w:rPr>
          <w:lang w:val="en-GB"/>
        </w:rPr>
        <w:fldChar w:fldCharType="begin">
          <w:fldData xml:space="preserve">PEVuZE5vdGU+PENpdGU+PEF1dGhvcj5XZWluYmVyZzwvQXV0aG9yPjxZZWFyPjE5OTY8L1llYXI+
PFJlY051bT43NzQwPC9SZWNOdW0+PERpc3BsYXlUZXh0PihIb25qbyBhbmQgRWlzZW4sIDIwMDU7
IFdlaW5iZXJnIGV0IGFsLiwgMTk5Nik8L0Rpc3BsYXlUZXh0PjxyZWNvcmQ+PHJlYy1udW1iZXI+
Nzc0MDwvcmVjLW51bWJlcj48Zm9yZWlnbi1rZXlzPjxrZXkgYXBwPSJFTiIgZGItaWQ9IjIycDVm
cHN4ODlzdDlwZTk5djV4czJ4MWQyZGV4NXJ3dDU5MCIgdGltZXN0YW1wPSIwIj43NzQwPC9rZXk+
PC9mb3JlaWduLWtleXM+PHJlZi10eXBlIG5hbWU9IkpvdXJuYWwgQXJ0aWNsZSI+MTc8L3JlZi10
eXBlPjxjb250cmlidXRvcnM+PGF1dGhvcnM+PGF1dGhvcj5XZWluYmVyZywgRS4gUy48L2F1dGhv
cj48YXV0aG9yPkFsbGVuZGUsIE0uIEwuPC9hdXRob3I+PGF1dGhvcj5LZWxseSwgQy4gUy48L2F1
dGhvcj48YXV0aG9yPkFiZGVsaGFtaWQsIEEuPC9hdXRob3I+PGF1dGhvcj5NdXJha2FtaSwgVC48
L2F1dGhvcj48YXV0aG9yPkFuZGVybWFubiwgUC48L2F1dGhvcj48YXV0aG9yPkRvZXJyZSwgTy4g
Ry48L2F1dGhvcj48YXV0aG9yPkdydW53YWxkLCBELiBKLjwvYXV0aG9yPjxhdXRob3I+UmlnZ2xl
bWFuLCBCLjwvYXV0aG9yPjwvYXV0aG9ycz48L2NvbnRyaWJ1dG9ycz48YXV0aC1hZGRyZXNzPkRl
cGFydG1lbnQgb2YgQmlvbG9neSwgVW5pdmVyc2l0eSBvZiBQZW5uc3lsdmFuaWEsIFBoaWxhZGVs
cGhpYSAxOTEwNCwgVVNBLjwvYXV0aC1hZGRyZXNzPjx0aXRsZXM+PHRpdGxlPkRldmVsb3BtZW50
YWwgcmVndWxhdGlvbiBvZiB6ZWJyYWZpc2ggTXlvRCBpbiB3aWxkLXR5cGUsIG5vIHRhaWwgYW5k
IHNwYWRldGFpbCBlbWJyeW9zPC90aXRsZT48c2Vjb25kYXJ5LXRpdGxlPkRldmVsb3BtZW50PC9z
ZWNvbmRhcnktdGl0bGU+PC90aXRsZXM+PHBlcmlvZGljYWw+PGZ1bGwtdGl0bGU+RGV2ZWxvcG1l
bnQ8L2Z1bGwtdGl0bGU+PC9wZXJpb2RpY2FsPjxwYWdlcz4yNzEtODA8L3BhZ2VzPjx2b2x1bWU+
MTIyPC92b2x1bWU+PG51bWJlcj4xPC9udW1iZXI+PGtleXdvcmRzPjxrZXl3b3JkPkFtaW5vIEFj
aWQgU2VxdWVuY2U8L2tleXdvcmQ+PGtleXdvcmQ+QW5pbWFsczwva2V5d29yZD48a2V5d29yZD5C
YXNlIFNlcXVlbmNlPC9rZXl3b3JkPjxrZXl3b3JkPkROQSBQcmltZXJzL2dlbmV0aWNzPC9rZXl3
b3JkPjxrZXl3b3JkPkROQSwgQ29tcGxlbWVudGFyeS9nZW5ldGljczwva2V5d29yZD48a2V5d29y
ZD5ETkEtQmluZGluZyBQcm90ZWlucy9nZW5ldGljczwva2V5d29yZD48a2V5d29yZD4qR2VuZSBF
eHByZXNzaW9uIFJlZ3VsYXRpb24sIERldmVsb3BtZW50YWw8L2tleXdvcmQ+PGtleXdvcmQ+SW4g
U2l0dSBIeWJyaWRpemF0aW9uPC9rZXl3b3JkPjxrZXl3b3JkPk1vbGVjdWxhciBTZXF1ZW5jZSBE
YXRhPC9rZXl3b3JkPjxrZXl3b3JkPk1vbGVjdWxhciBTdHJ1Y3R1cmU8L2tleXdvcmQ+PGtleXdv
cmQ+TXVzY2xlLCBTa2VsZXRhbC9lbWJyeW9sb2d5L21ldGFib2xpc208L2tleXdvcmQ+PGtleXdv
cmQ+TXV0YXRpb248L2tleXdvcmQ+PGtleXdvcmQ+TXlvRCBQcm90ZWluL2NoZW1pc3RyeS8qZ2Vu
ZXRpY3M8L2tleXdvcmQ+PGtleXdvcmQ+TXlvZ2VuaW4vZ2VuZXRpY3M8L2tleXdvcmQ+PGtleXdv
cmQ+UHJvdGVpbnMvZ2VuZXRpY3M8L2tleXdvcmQ+PGtleXdvcmQ+U2VxdWVuY2UgSG9tb2xvZ3ks
IEFtaW5vIEFjaWQ8L2tleXdvcmQ+PGtleXdvcmQ+U3VwcG9ydCwgTm9uLVUuUy4gR292JmFwb3M7
dDwva2V5d29yZD48a2V5d29yZD5TdXBwb3J0LCBVLlMuIEdvdiZhcG9zO3QsIE5vbi1QLkguUy48
L2tleXdvcmQ+PGtleXdvcmQ+U3VwcG9ydCwgVS5TLiBHb3YmYXBvczt0LCBQLkguUy48L2tleXdv
cmQ+PGtleXdvcmQ+VGltZSBGYWN0b3JzPC9rZXl3b3JkPjxrZXl3b3JkPipUcmFucy1BY3RpdmF0
b3JzPC9rZXl3b3JkPjxrZXl3b3JkPipUcmFuc2NyaXB0aW9uIEZhY3RvcnM8L2tleXdvcmQ+PGtl
eXdvcmQ+WmVicmFmaXNoLyplbWJyeW9sb2d5LypnZW5ldGljczwva2V5d29yZD48L2tleXdvcmRz
PjxkYXRlcz48eWVhcj4xOTk2PC95ZWFyPjxwdWItZGF0ZXM+PGRhdGU+SmFuPC9kYXRlPjwvcHVi
LWRhdGVzPjwvZGF0ZXM+PGFjY2Vzc2lvbi1udW0+ODU2NTgzOTwvYWNjZXNzaW9uLW51bT48dXJs
cz48cmVsYXRlZC11cmxzPjx1cmw+aHR0cDovL3d3dy5uY2JpLm5sbS5uaWguZ292L2VudHJlei9x
dWVyeS5mY2dpP2NtZD1SZXRyaWV2ZSZhbXA7ZGI9UHViTWVkJmFtcDtkb3B0PUNpdGF0aW9uJmFt
cDtsaXN0X3VpZHM9ODU2NTgzOTwvdXJsPjwvcmVsYXRlZC11cmxzPjwvdXJscz48L3JlY29yZD48
L0NpdGU+PENpdGU+PEF1dGhvcj5Ib25qbzwvQXV0aG9yPjxZZWFyPjIwMDU8L1llYXI+PFJlY051
bT45OTg3PC9SZWNOdW0+PHJlY29yZD48cmVjLW51bWJlcj45OTg3PC9yZWMtbnVtYmVyPjxmb3Jl
aWduLWtleXM+PGtleSBhcHA9IkVOIiBkYi1pZD0iMjJwNWZwc3g4OXN0OXBlOTl2NXhzMngxZDJk
ZXg1cnd0NTkwIiB0aW1lc3RhbXA9IjE0OTA2MDk5NzkiPjk5ODc8L2tleT48L2ZvcmVpZ24ta2V5
cz48cmVmLXR5cGUgbmFtZT0iSm91cm5hbCBBcnRpY2xlIj4xNzwvcmVmLXR5cGU+PGNvbnRyaWJ1
dG9ycz48YXV0aG9ycz48YXV0aG9yPkhvbmpvLCBZLjwvYXV0aG9yPjxhdXRob3I+RWlzZW4sIEou
IFMuPC9hdXRob3I+PC9hdXRob3JzPjwvY29udHJpYnV0b3JzPjxhdXRoLWFkZHJlc3M+SW5zdGl0
dXRlIG9mIE5ldXJvc2NpZW5jZSwgMTI1NCBVbml2ZXJzaXR5IG9mIE9yZWdvbiwgRXVnZW5lLCBP
UiA5NzQwMywgVVNBLiB5aG9uam9AdW9uZXVyby51b3JlZ29uLmVkdTwvYXV0aC1hZGRyZXNzPjx0
aXRsZXM+PHRpdGxlPlNsb3cgbXVzY2xlIHJlZ3VsYXRlcyB0aGUgcGF0dGVybiBvZiB0cnVuayBu
ZXVyYWwgY3Jlc3QgbWlncmF0aW9uIGluIHplYnJhZmlzaDwvdGl0bGU+PHNlY29uZGFyeS10aXRs
ZT5EZXZlbG9wbWVudDwvc2Vjb25kYXJ5LXRpdGxlPjwvdGl0bGVzPjxwZXJpb2RpY2FsPjxmdWxs
LXRpdGxlPkRldmVsb3BtZW50PC9mdWxsLXRpdGxlPjwvcGVyaW9kaWNhbD48cGFnZXM+NDQ2MS03
MDwvcGFnZXM+PHZvbHVtZT4xMzI8L3ZvbHVtZT48bnVtYmVyPjIwPC9udW1iZXI+PGtleXdvcmRz
PjxrZXl3b3JkPkFuaW1hbHM8L2tleXdvcmQ+PGtleXdvcmQ+Qm9keSBQYXR0ZXJuaW5nPC9rZXl3
b3JkPjxrZXl3b3JkPipDZWxsIE1vdmVtZW50PC9rZXl3b3JkPjxrZXl3b3JkPk11c2NsZXMvKmN5
dG9sb2d5LyplbWJyeW9sb2d5L21ldGFib2xpc208L2tleXdvcmQ+PGtleXdvcmQ+TXV0YXRpb24v
Z2VuZXRpY3M8L2tleXdvcmQ+PGtleXdvcmQ+TmV1cmFsIENyZXN0LypjeXRvbG9neS8qZW1icnlv
bG9neS9tZXRhYm9saXNtPC9rZXl3b3JkPjxrZXl3b3JkPlNvbWl0ZXMvY3l0b2xvZ3kvbWV0YWJv
bGlzbTwva2V5d29yZD48a2V5d29yZD5ULUJveCBEb21haW4gUHJvdGVpbnMvZ2VuZXRpY3MvbWV0
YWJvbGlzbTwva2V5d29yZD48a2V5d29yZD5UaW1lIEZhY3RvcnM8L2tleXdvcmQ+PGtleXdvcmQ+
WmVicmFmaXNoLyplbWJyeW9sb2d5L2dlbmV0aWNzL21ldGFib2xpc208L2tleXdvcmQ+PC9rZXl3
b3Jkcz48ZGF0ZXM+PHllYXI+MjAwNTwveWVhcj48cHViLWRhdGVzPjxkYXRlPk9jdDwvZGF0ZT48
L3B1Yi1kYXRlcz48L2RhdGVzPjxpc2JuPjA5NTAtMTk5MSAoUHJpbnQpJiN4RDswOTUwLTE5OTEg
KExpbmtpbmcpPC9pc2JuPjxhY2Nlc3Npb24tbnVtPjE2MTYyNjUyPC9hY2Nlc3Npb24tbnVtPjx1
cmxzPjxyZWxhdGVkLXVybHM+PHVybD5odHRwczovL3d3dy5uY2JpLm5sbS5uaWguZ292L3B1Ym1l
ZC8xNjE2MjY1MjwvdXJsPjwvcmVsYXRlZC11cmxzPjwvdXJscz48ZWxlY3Ryb25pYy1yZXNvdXJj
ZS1udW0+MTAuMTI0Mi9kZXYuMDIwMjY8L2VsZWN0cm9uaWMtcmVzb3VyY2UtbnVtPjwvcmVjb3Jk
PjwvQ2l0ZT48L0VuZE5vdGU+AG==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C15105" w:rsidRPr="00E6172C">
        <w:rPr>
          <w:lang w:val="en-GB"/>
        </w:rPr>
      </w:r>
      <w:r w:rsidR="00C15105" w:rsidRPr="00E6172C">
        <w:rPr>
          <w:lang w:val="en-GB"/>
        </w:rPr>
        <w:fldChar w:fldCharType="separate"/>
      </w:r>
      <w:r w:rsidR="003A25A7" w:rsidRPr="00E6172C">
        <w:rPr>
          <w:noProof/>
          <w:lang w:val="en-GB"/>
        </w:rPr>
        <w:t>(Honjo and Eisen, 2005; Weinberg et al., 1996)</w:t>
      </w:r>
      <w:r w:rsidR="00C15105" w:rsidRPr="00E6172C">
        <w:rPr>
          <w:lang w:val="en-GB"/>
        </w:rPr>
        <w:fldChar w:fldCharType="end"/>
      </w:r>
      <w:r w:rsidR="00C15105" w:rsidRPr="00E6172C">
        <w:rPr>
          <w:lang w:val="en-GB"/>
        </w:rPr>
        <w:t xml:space="preserve">.  </w:t>
      </w:r>
      <w:r w:rsidR="00C715CA" w:rsidRPr="00E6172C">
        <w:rPr>
          <w:lang w:val="en-GB"/>
        </w:rPr>
        <w:t xml:space="preserve">To investigate whether </w:t>
      </w:r>
      <w:r w:rsidRPr="00E6172C">
        <w:rPr>
          <w:lang w:val="en-GB"/>
        </w:rPr>
        <w:t>Tbx16</w:t>
      </w:r>
      <w:r w:rsidR="00C715CA" w:rsidRPr="00E6172C">
        <w:rPr>
          <w:lang w:val="en-GB"/>
        </w:rPr>
        <w:t xml:space="preserve"> </w:t>
      </w:r>
      <w:r w:rsidRPr="00E6172C">
        <w:rPr>
          <w:lang w:val="en-GB"/>
        </w:rPr>
        <w:t xml:space="preserve">is </w:t>
      </w:r>
      <w:r w:rsidR="00C715CA" w:rsidRPr="00E6172C">
        <w:rPr>
          <w:lang w:val="en-GB"/>
        </w:rPr>
        <w:t>required for initial induction of</w:t>
      </w:r>
      <w:r w:rsidR="00C715CA" w:rsidRPr="00E6172C">
        <w:rPr>
          <w:i/>
          <w:lang w:val="en-GB"/>
        </w:rPr>
        <w:t xml:space="preserve"> myf5 </w:t>
      </w:r>
      <w:r w:rsidR="00C715CA" w:rsidRPr="00E6172C">
        <w:rPr>
          <w:lang w:val="en-GB"/>
        </w:rPr>
        <w:t>and</w:t>
      </w:r>
      <w:r w:rsidR="0063089C" w:rsidRPr="00E6172C">
        <w:rPr>
          <w:lang w:val="en-GB"/>
        </w:rPr>
        <w:t>/or</w:t>
      </w:r>
      <w:r w:rsidR="00C715CA" w:rsidRPr="00E6172C">
        <w:rPr>
          <w:lang w:val="en-GB"/>
        </w:rPr>
        <w:t xml:space="preserve"> </w:t>
      </w:r>
      <w:proofErr w:type="spellStart"/>
      <w:r w:rsidR="00C715CA" w:rsidRPr="00E6172C">
        <w:rPr>
          <w:i/>
          <w:lang w:val="en-GB"/>
        </w:rPr>
        <w:t>myod</w:t>
      </w:r>
      <w:proofErr w:type="spellEnd"/>
      <w:r w:rsidR="00C715CA" w:rsidRPr="00E6172C">
        <w:rPr>
          <w:lang w:val="en-GB"/>
        </w:rPr>
        <w:t xml:space="preserve"> expression</w:t>
      </w:r>
      <w:r w:rsidR="00F00A4F" w:rsidRPr="00E6172C">
        <w:rPr>
          <w:lang w:val="en-GB"/>
        </w:rPr>
        <w:t xml:space="preserve"> </w:t>
      </w:r>
      <w:r w:rsidR="00D93CBB" w:rsidRPr="00E6172C">
        <w:rPr>
          <w:lang w:val="en-GB"/>
        </w:rPr>
        <w:t>in pre-</w:t>
      </w:r>
      <w:r w:rsidR="00A369EF" w:rsidRPr="00E6172C">
        <w:rPr>
          <w:lang w:val="en-GB"/>
        </w:rPr>
        <w:t>a</w:t>
      </w:r>
      <w:r w:rsidR="00D93CBB" w:rsidRPr="00E6172C">
        <w:rPr>
          <w:lang w:val="en-GB"/>
        </w:rPr>
        <w:t>daxial cell</w:t>
      </w:r>
      <w:r w:rsidR="00F00A4F" w:rsidRPr="00E6172C">
        <w:rPr>
          <w:lang w:val="en-GB"/>
        </w:rPr>
        <w:t>s</w:t>
      </w:r>
      <w:r w:rsidR="00C715CA" w:rsidRPr="00E6172C">
        <w:rPr>
          <w:lang w:val="en-GB"/>
        </w:rPr>
        <w:t xml:space="preserve">, we </w:t>
      </w:r>
      <w:r w:rsidR="006C10F7" w:rsidRPr="00E6172C">
        <w:rPr>
          <w:lang w:val="en-GB"/>
        </w:rPr>
        <w:t xml:space="preserve">titrated MO to </w:t>
      </w:r>
      <w:r w:rsidR="0063089C" w:rsidRPr="00E6172C">
        <w:rPr>
          <w:lang w:val="en-GB"/>
        </w:rPr>
        <w:t>reduce</w:t>
      </w:r>
      <w:r w:rsidR="00C715CA" w:rsidRPr="00E6172C">
        <w:rPr>
          <w:lang w:val="en-GB"/>
        </w:rPr>
        <w:t xml:space="preserve"> </w:t>
      </w:r>
      <w:r w:rsidR="0063089C" w:rsidRPr="00E6172C">
        <w:rPr>
          <w:i/>
          <w:lang w:val="en-GB"/>
        </w:rPr>
        <w:t>tbx16</w:t>
      </w:r>
      <w:r w:rsidR="0063089C" w:rsidRPr="00E6172C">
        <w:rPr>
          <w:lang w:val="en-GB"/>
        </w:rPr>
        <w:t xml:space="preserve"> function to a level that did not prevent accumulation of significant </w:t>
      </w:r>
      <w:r w:rsidR="00FB0086" w:rsidRPr="00E6172C">
        <w:rPr>
          <w:lang w:val="en-GB"/>
        </w:rPr>
        <w:t xml:space="preserve">numbers </w:t>
      </w:r>
      <w:r w:rsidR="0063089C" w:rsidRPr="00E6172C">
        <w:rPr>
          <w:lang w:val="en-GB"/>
        </w:rPr>
        <w:t xml:space="preserve">of trunk mesodermal cells </w:t>
      </w:r>
      <w:r w:rsidR="00C715CA" w:rsidRPr="00E6172C">
        <w:rPr>
          <w:lang w:val="en-GB"/>
        </w:rPr>
        <w:t xml:space="preserve">and examined </w:t>
      </w:r>
      <w:r w:rsidR="00C715CA" w:rsidRPr="00E6172C">
        <w:rPr>
          <w:i/>
          <w:lang w:val="en-GB"/>
        </w:rPr>
        <w:t xml:space="preserve">myf5 </w:t>
      </w:r>
      <w:r w:rsidR="00C715CA" w:rsidRPr="00E6172C">
        <w:rPr>
          <w:lang w:val="en-GB"/>
        </w:rPr>
        <w:t xml:space="preserve">and </w:t>
      </w:r>
      <w:proofErr w:type="spellStart"/>
      <w:r w:rsidR="00C715CA" w:rsidRPr="00E6172C">
        <w:rPr>
          <w:i/>
          <w:lang w:val="en-GB"/>
        </w:rPr>
        <w:t>myod</w:t>
      </w:r>
      <w:proofErr w:type="spellEnd"/>
      <w:r w:rsidR="00C715CA" w:rsidRPr="00E6172C">
        <w:rPr>
          <w:i/>
          <w:lang w:val="en-GB"/>
        </w:rPr>
        <w:t xml:space="preserve"> </w:t>
      </w:r>
      <w:r w:rsidR="00C715CA" w:rsidRPr="00E6172C">
        <w:rPr>
          <w:lang w:val="en-GB"/>
        </w:rPr>
        <w:t xml:space="preserve">expression </w:t>
      </w:r>
      <w:r w:rsidR="00F00A4F" w:rsidRPr="00E6172C">
        <w:rPr>
          <w:lang w:val="en-GB"/>
        </w:rPr>
        <w:t>at</w:t>
      </w:r>
      <w:r w:rsidR="00C715CA" w:rsidRPr="00E6172C">
        <w:rPr>
          <w:lang w:val="en-GB"/>
        </w:rPr>
        <w:t xml:space="preserve"> 6</w:t>
      </w:r>
      <w:r w:rsidR="0063089C" w:rsidRPr="00E6172C">
        <w:rPr>
          <w:lang w:val="en-GB"/>
        </w:rPr>
        <w:t>ss</w:t>
      </w:r>
      <w:r w:rsidR="00C715CA" w:rsidRPr="00E6172C">
        <w:rPr>
          <w:lang w:val="en-GB"/>
        </w:rPr>
        <w:t xml:space="preserve"> (Fig. </w:t>
      </w:r>
      <w:r w:rsidR="00CC377C" w:rsidRPr="00E6172C">
        <w:rPr>
          <w:lang w:val="en-GB"/>
        </w:rPr>
        <w:t>4C</w:t>
      </w:r>
      <w:r w:rsidR="00C715CA" w:rsidRPr="00E6172C">
        <w:rPr>
          <w:lang w:val="en-GB"/>
        </w:rPr>
        <w:t xml:space="preserve">). </w:t>
      </w:r>
      <w:r w:rsidR="00AA2C04" w:rsidRPr="00E6172C">
        <w:rPr>
          <w:lang w:val="en-GB"/>
        </w:rPr>
        <w:t xml:space="preserve"> </w:t>
      </w:r>
      <w:r w:rsidR="00F841FC" w:rsidRPr="00E6172C">
        <w:rPr>
          <w:lang w:val="en-GB"/>
        </w:rPr>
        <w:t xml:space="preserve">In </w:t>
      </w:r>
      <w:r w:rsidR="00F841FC" w:rsidRPr="00E6172C">
        <w:rPr>
          <w:i/>
          <w:lang w:val="en-GB"/>
        </w:rPr>
        <w:t>tbx16</w:t>
      </w:r>
      <w:r w:rsidR="00F841FC" w:rsidRPr="00E6172C">
        <w:rPr>
          <w:lang w:val="en-GB"/>
        </w:rPr>
        <w:t xml:space="preserve"> morphants,</w:t>
      </w:r>
      <w:r w:rsidR="00BE2C49" w:rsidRPr="00E6172C">
        <w:rPr>
          <w:lang w:val="en-GB"/>
        </w:rPr>
        <w:t xml:space="preserve"> </w:t>
      </w:r>
      <w:proofErr w:type="spellStart"/>
      <w:r w:rsidR="00F00A4F" w:rsidRPr="00E6172C">
        <w:rPr>
          <w:i/>
          <w:lang w:val="en-GB"/>
        </w:rPr>
        <w:t>myod</w:t>
      </w:r>
      <w:proofErr w:type="spellEnd"/>
      <w:r w:rsidR="00F00A4F" w:rsidRPr="00E6172C">
        <w:rPr>
          <w:lang w:val="en-GB"/>
        </w:rPr>
        <w:t xml:space="preserve"> mRNA was readily detected in adaxial cells</w:t>
      </w:r>
      <w:r w:rsidR="003A25A7" w:rsidRPr="00E6172C">
        <w:rPr>
          <w:lang w:val="en-GB"/>
        </w:rPr>
        <w:t xml:space="preserve"> </w:t>
      </w:r>
      <w:r w:rsidR="00BE2C49" w:rsidRPr="00E6172C">
        <w:rPr>
          <w:lang w:val="en-GB"/>
        </w:rPr>
        <w:t>adjacent to</w:t>
      </w:r>
      <w:r w:rsidR="003A25A7" w:rsidRPr="00E6172C">
        <w:rPr>
          <w:lang w:val="en-GB"/>
        </w:rPr>
        <w:t xml:space="preserve"> notochordal </w:t>
      </w:r>
      <w:proofErr w:type="spellStart"/>
      <w:r w:rsidR="003A25A7" w:rsidRPr="00E6172C">
        <w:rPr>
          <w:lang w:val="en-GB"/>
        </w:rPr>
        <w:t>Hh</w:t>
      </w:r>
      <w:proofErr w:type="spellEnd"/>
      <w:r w:rsidR="003A25A7" w:rsidRPr="00E6172C">
        <w:rPr>
          <w:lang w:val="en-GB"/>
        </w:rPr>
        <w:t xml:space="preserve"> expression</w:t>
      </w:r>
      <w:r w:rsidR="00F00A4F" w:rsidRPr="00E6172C">
        <w:rPr>
          <w:lang w:val="en-GB"/>
        </w:rPr>
        <w:t xml:space="preserve"> (Fig. </w:t>
      </w:r>
      <w:r w:rsidR="00CC377C" w:rsidRPr="00E6172C">
        <w:rPr>
          <w:lang w:val="en-GB"/>
        </w:rPr>
        <w:t>4C</w:t>
      </w:r>
      <w:r w:rsidR="006E63F5" w:rsidRPr="00E6172C">
        <w:rPr>
          <w:lang w:val="en-GB"/>
        </w:rPr>
        <w:t>, cyan arrowheads</w:t>
      </w:r>
      <w:r w:rsidR="00F00A4F" w:rsidRPr="00E6172C">
        <w:rPr>
          <w:lang w:val="en-GB"/>
        </w:rPr>
        <w:t xml:space="preserve">).  Treatment </w:t>
      </w:r>
      <w:r w:rsidR="00D60C1E" w:rsidRPr="00E6172C">
        <w:rPr>
          <w:lang w:val="en-GB"/>
        </w:rPr>
        <w:t xml:space="preserve">of these </w:t>
      </w:r>
      <w:r w:rsidR="00D60C1E" w:rsidRPr="00E6172C">
        <w:rPr>
          <w:i/>
          <w:lang w:val="en-GB"/>
        </w:rPr>
        <w:t>tbx16</w:t>
      </w:r>
      <w:r w:rsidR="00D60C1E" w:rsidRPr="00E6172C">
        <w:rPr>
          <w:lang w:val="en-GB"/>
        </w:rPr>
        <w:t xml:space="preserve"> morphants </w:t>
      </w:r>
      <w:r w:rsidR="00F00A4F" w:rsidRPr="00E6172C">
        <w:rPr>
          <w:lang w:val="en-GB"/>
        </w:rPr>
        <w:t xml:space="preserve">with </w:t>
      </w:r>
      <w:proofErr w:type="spellStart"/>
      <w:r w:rsidR="00AD1EF7" w:rsidRPr="00E6172C">
        <w:rPr>
          <w:lang w:val="en-GB"/>
        </w:rPr>
        <w:t>cyA</w:t>
      </w:r>
      <w:proofErr w:type="spellEnd"/>
      <w:r w:rsidR="00AD1EF7" w:rsidRPr="00E6172C">
        <w:rPr>
          <w:lang w:val="en-GB"/>
        </w:rPr>
        <w:t xml:space="preserve"> </w:t>
      </w:r>
      <w:r w:rsidR="00F00A4F" w:rsidRPr="00E6172C">
        <w:rPr>
          <w:lang w:val="en-GB"/>
        </w:rPr>
        <w:t xml:space="preserve">to block </w:t>
      </w:r>
      <w:proofErr w:type="spellStart"/>
      <w:r w:rsidR="00F00A4F" w:rsidRPr="00E6172C">
        <w:rPr>
          <w:lang w:val="en-GB"/>
        </w:rPr>
        <w:t>Hh</w:t>
      </w:r>
      <w:proofErr w:type="spellEnd"/>
      <w:r w:rsidR="00F00A4F" w:rsidRPr="00E6172C">
        <w:rPr>
          <w:lang w:val="en-GB"/>
        </w:rPr>
        <w:t xml:space="preserve"> </w:t>
      </w:r>
      <w:r w:rsidR="00381E8C" w:rsidRPr="00E6172C">
        <w:rPr>
          <w:lang w:val="en-GB"/>
        </w:rPr>
        <w:t>signalling</w:t>
      </w:r>
      <w:r w:rsidR="00F00A4F" w:rsidRPr="00E6172C">
        <w:rPr>
          <w:lang w:val="en-GB"/>
        </w:rPr>
        <w:t xml:space="preserve">, however, completely ablated adaxial </w:t>
      </w:r>
      <w:proofErr w:type="spellStart"/>
      <w:r w:rsidR="00F00A4F" w:rsidRPr="00E6172C">
        <w:rPr>
          <w:i/>
          <w:lang w:val="en-GB"/>
        </w:rPr>
        <w:t>myod</w:t>
      </w:r>
      <w:proofErr w:type="spellEnd"/>
      <w:r w:rsidR="00F00A4F" w:rsidRPr="00E6172C">
        <w:rPr>
          <w:lang w:val="en-GB"/>
        </w:rPr>
        <w:t xml:space="preserve"> expression, leaving only weak </w:t>
      </w:r>
      <w:proofErr w:type="spellStart"/>
      <w:r w:rsidR="00F00A4F" w:rsidRPr="00E6172C">
        <w:rPr>
          <w:i/>
          <w:lang w:val="en-GB"/>
        </w:rPr>
        <w:t>myod</w:t>
      </w:r>
      <w:proofErr w:type="spellEnd"/>
      <w:r w:rsidR="00F00A4F" w:rsidRPr="00E6172C">
        <w:rPr>
          <w:lang w:val="en-GB"/>
        </w:rPr>
        <w:t xml:space="preserve"> in paraxial som</w:t>
      </w:r>
      <w:r w:rsidR="00CA7FA7" w:rsidRPr="00E6172C">
        <w:rPr>
          <w:lang w:val="en-GB"/>
        </w:rPr>
        <w:t>i</w:t>
      </w:r>
      <w:r w:rsidR="00F00A4F" w:rsidRPr="00E6172C">
        <w:rPr>
          <w:lang w:val="en-GB"/>
        </w:rPr>
        <w:t xml:space="preserve">tic fast muscle precursors (Fig. </w:t>
      </w:r>
      <w:r w:rsidR="00CC377C" w:rsidRPr="00E6172C">
        <w:rPr>
          <w:lang w:val="en-GB"/>
        </w:rPr>
        <w:t>4C</w:t>
      </w:r>
      <w:r w:rsidR="00592E92" w:rsidRPr="00E6172C">
        <w:rPr>
          <w:lang w:val="en-GB"/>
        </w:rPr>
        <w:t>, cyan and purple arrowheads</w:t>
      </w:r>
      <w:r w:rsidR="00F00A4F" w:rsidRPr="00E6172C">
        <w:rPr>
          <w:lang w:val="en-GB"/>
        </w:rPr>
        <w:t xml:space="preserve">).  </w:t>
      </w:r>
      <w:r w:rsidR="00D60C1E" w:rsidRPr="00E6172C">
        <w:rPr>
          <w:lang w:val="en-GB"/>
        </w:rPr>
        <w:t xml:space="preserve">In contrast, treatment of control embryos with </w:t>
      </w:r>
      <w:proofErr w:type="spellStart"/>
      <w:r w:rsidR="00D60C1E" w:rsidRPr="00E6172C">
        <w:rPr>
          <w:lang w:val="en-GB"/>
        </w:rPr>
        <w:t>cyA</w:t>
      </w:r>
      <w:proofErr w:type="spellEnd"/>
      <w:r w:rsidR="00D60C1E" w:rsidRPr="00E6172C">
        <w:rPr>
          <w:lang w:val="en-GB"/>
        </w:rPr>
        <w:t xml:space="preserve"> left pre-adaxial </w:t>
      </w:r>
      <w:proofErr w:type="spellStart"/>
      <w:r w:rsidR="00D60C1E" w:rsidRPr="00E6172C">
        <w:rPr>
          <w:i/>
          <w:lang w:val="en-GB"/>
        </w:rPr>
        <w:t>myod</w:t>
      </w:r>
      <w:proofErr w:type="spellEnd"/>
      <w:r w:rsidR="00D60C1E" w:rsidRPr="00E6172C">
        <w:rPr>
          <w:lang w:val="en-GB"/>
        </w:rPr>
        <w:t xml:space="preserve"> mRNA intact (Fig. </w:t>
      </w:r>
      <w:r w:rsidR="00CC377C" w:rsidRPr="00E6172C">
        <w:rPr>
          <w:lang w:val="en-GB"/>
        </w:rPr>
        <w:t>4C</w:t>
      </w:r>
      <w:r w:rsidR="00D60C1E" w:rsidRPr="00E6172C">
        <w:rPr>
          <w:lang w:val="en-GB"/>
        </w:rPr>
        <w:t xml:space="preserve">, black arrowheads). </w:t>
      </w:r>
      <w:r w:rsidR="00B17FDC" w:rsidRPr="00E6172C">
        <w:rPr>
          <w:lang w:val="en-GB"/>
        </w:rPr>
        <w:t xml:space="preserve"> </w:t>
      </w:r>
      <w:r w:rsidR="00D60C1E" w:rsidRPr="00E6172C">
        <w:rPr>
          <w:lang w:val="en-GB"/>
        </w:rPr>
        <w:t xml:space="preserve">These </w:t>
      </w:r>
      <w:r w:rsidR="0022205E" w:rsidRPr="00E6172C">
        <w:rPr>
          <w:lang w:val="en-GB"/>
        </w:rPr>
        <w:t>finding</w:t>
      </w:r>
      <w:r w:rsidR="00D60C1E" w:rsidRPr="00E6172C">
        <w:rPr>
          <w:lang w:val="en-GB"/>
        </w:rPr>
        <w:t>s</w:t>
      </w:r>
      <w:r w:rsidR="0022205E" w:rsidRPr="00E6172C">
        <w:rPr>
          <w:lang w:val="en-GB"/>
        </w:rPr>
        <w:t xml:space="preserve"> show that Fgf-driven pre-adaxial </w:t>
      </w:r>
      <w:proofErr w:type="spellStart"/>
      <w:r w:rsidR="0022205E" w:rsidRPr="00E6172C">
        <w:rPr>
          <w:i/>
          <w:lang w:val="en-GB"/>
        </w:rPr>
        <w:t>myod</w:t>
      </w:r>
      <w:proofErr w:type="spellEnd"/>
      <w:r w:rsidR="0022205E" w:rsidRPr="00E6172C">
        <w:rPr>
          <w:lang w:val="en-GB"/>
        </w:rPr>
        <w:t xml:space="preserve"> expression flanking the CNH requires Tbx16 function.</w:t>
      </w:r>
    </w:p>
    <w:p w14:paraId="4ED9C3E7" w14:textId="4B0F5774" w:rsidR="00D9223A" w:rsidRPr="00E6172C" w:rsidRDefault="00D9223A" w:rsidP="00462DFA">
      <w:pPr>
        <w:widowControl w:val="0"/>
        <w:autoSpaceDE w:val="0"/>
        <w:autoSpaceDN w:val="0"/>
        <w:adjustRightInd w:val="0"/>
        <w:spacing w:after="120" w:line="360" w:lineRule="auto"/>
        <w:jc w:val="both"/>
        <w:rPr>
          <w:lang w:val="en-GB"/>
        </w:rPr>
      </w:pPr>
      <w:r w:rsidRPr="00E6172C">
        <w:rPr>
          <w:lang w:val="en-GB"/>
        </w:rPr>
        <w:t xml:space="preserve">Adaxial </w:t>
      </w:r>
      <w:r w:rsidRPr="00E6172C">
        <w:rPr>
          <w:i/>
          <w:lang w:val="en-GB"/>
        </w:rPr>
        <w:t>myf5</w:t>
      </w:r>
      <w:r w:rsidRPr="00E6172C">
        <w:rPr>
          <w:lang w:val="en-GB"/>
        </w:rPr>
        <w:t xml:space="preserve"> expression also requires Tbx16.  </w:t>
      </w:r>
      <w:r w:rsidR="00E6172C" w:rsidRPr="00E6172C">
        <w:rPr>
          <w:lang w:val="en-GB"/>
        </w:rPr>
        <w:t xml:space="preserve">Tbx16 knockdown reduces </w:t>
      </w:r>
      <w:r w:rsidR="00E6172C" w:rsidRPr="00E6172C">
        <w:rPr>
          <w:i/>
          <w:lang w:val="en-GB"/>
        </w:rPr>
        <w:t>myf5</w:t>
      </w:r>
      <w:r w:rsidR="00E6172C" w:rsidRPr="00E6172C">
        <w:rPr>
          <w:lang w:val="en-GB"/>
        </w:rPr>
        <w:t xml:space="preserve"> mRNA accumulation in the posterior tailbud, and also diminishes the upregulation of </w:t>
      </w:r>
      <w:r w:rsidR="00E6172C" w:rsidRPr="00E6172C">
        <w:rPr>
          <w:i/>
          <w:lang w:val="en-GB"/>
        </w:rPr>
        <w:t>myf5</w:t>
      </w:r>
      <w:r w:rsidR="00E6172C" w:rsidRPr="00E6172C">
        <w:rPr>
          <w:lang w:val="en-GB"/>
        </w:rPr>
        <w:t xml:space="preserve"> mRNA in pre-adaxial and adaxial cells (Fig. 4C, orange arrowheads).  </w:t>
      </w:r>
      <w:r w:rsidRPr="00E6172C">
        <w:rPr>
          <w:lang w:val="en-GB"/>
        </w:rPr>
        <w:t xml:space="preserve">Addition of </w:t>
      </w:r>
      <w:proofErr w:type="spellStart"/>
      <w:r w:rsidR="00D60C1E" w:rsidRPr="00E6172C">
        <w:rPr>
          <w:lang w:val="en-GB"/>
        </w:rPr>
        <w:t>cyA</w:t>
      </w:r>
      <w:proofErr w:type="spellEnd"/>
      <w:r w:rsidR="00D60C1E" w:rsidRPr="00E6172C">
        <w:rPr>
          <w:lang w:val="en-GB"/>
        </w:rPr>
        <w:t xml:space="preserve"> </w:t>
      </w:r>
      <w:r w:rsidRPr="00E6172C">
        <w:rPr>
          <w:lang w:val="en-GB"/>
        </w:rPr>
        <w:t xml:space="preserve">to </w:t>
      </w:r>
      <w:r w:rsidRPr="00E6172C">
        <w:rPr>
          <w:i/>
          <w:lang w:val="en-GB"/>
        </w:rPr>
        <w:t>tbx16</w:t>
      </w:r>
      <w:r w:rsidRPr="00E6172C">
        <w:rPr>
          <w:lang w:val="en-GB"/>
        </w:rPr>
        <w:t xml:space="preserve"> morphants has little further effect on </w:t>
      </w:r>
      <w:r w:rsidRPr="00E6172C">
        <w:rPr>
          <w:i/>
          <w:lang w:val="en-GB"/>
        </w:rPr>
        <w:t>myf5</w:t>
      </w:r>
      <w:r w:rsidRPr="00E6172C">
        <w:rPr>
          <w:lang w:val="en-GB"/>
        </w:rPr>
        <w:t xml:space="preserve"> expression</w:t>
      </w:r>
      <w:r w:rsidR="00C3598E" w:rsidRPr="00E6172C">
        <w:rPr>
          <w:lang w:val="en-GB"/>
        </w:rPr>
        <w:t xml:space="preserve"> (Fig. 4C, white arrowheads)</w:t>
      </w:r>
      <w:r w:rsidRPr="00E6172C">
        <w:rPr>
          <w:lang w:val="en-GB"/>
        </w:rPr>
        <w:t xml:space="preserve">.  In contrast, </w:t>
      </w:r>
      <w:proofErr w:type="spellStart"/>
      <w:r w:rsidR="0019492D" w:rsidRPr="00E6172C">
        <w:rPr>
          <w:lang w:val="en-GB"/>
        </w:rPr>
        <w:t>cyA</w:t>
      </w:r>
      <w:proofErr w:type="spellEnd"/>
      <w:r w:rsidR="0019492D" w:rsidRPr="00E6172C">
        <w:rPr>
          <w:lang w:val="en-GB"/>
        </w:rPr>
        <w:t xml:space="preserve"> </w:t>
      </w:r>
      <w:r w:rsidRPr="00E6172C">
        <w:rPr>
          <w:lang w:val="en-GB"/>
        </w:rPr>
        <w:t xml:space="preserve">treatment alone reduces adaxial </w:t>
      </w:r>
      <w:r w:rsidR="00C3598E" w:rsidRPr="00E6172C">
        <w:rPr>
          <w:i/>
          <w:lang w:val="en-GB"/>
        </w:rPr>
        <w:t>myf5</w:t>
      </w:r>
      <w:r w:rsidR="00C3598E" w:rsidRPr="00E6172C">
        <w:rPr>
          <w:lang w:val="en-GB"/>
        </w:rPr>
        <w:t xml:space="preserve"> </w:t>
      </w:r>
      <w:r w:rsidRPr="00E6172C">
        <w:rPr>
          <w:lang w:val="en-GB"/>
        </w:rPr>
        <w:t xml:space="preserve">mRNA in anterior </w:t>
      </w:r>
      <w:proofErr w:type="gramStart"/>
      <w:r w:rsidRPr="00E6172C">
        <w:rPr>
          <w:lang w:val="en-GB"/>
        </w:rPr>
        <w:t>PSM</w:t>
      </w:r>
      <w:r w:rsidR="00C75DDD" w:rsidRPr="00E6172C">
        <w:rPr>
          <w:lang w:val="en-GB"/>
        </w:rPr>
        <w:t>,</w:t>
      </w:r>
      <w:r w:rsidRPr="00E6172C">
        <w:rPr>
          <w:lang w:val="en-GB"/>
        </w:rPr>
        <w:t xml:space="preserve"> but</w:t>
      </w:r>
      <w:proofErr w:type="gramEnd"/>
      <w:r w:rsidRPr="00E6172C">
        <w:rPr>
          <w:lang w:val="en-GB"/>
        </w:rPr>
        <w:t xml:space="preserve"> does not affect the </w:t>
      </w:r>
      <w:r w:rsidRPr="00E6172C">
        <w:rPr>
          <w:i/>
          <w:lang w:val="en-GB"/>
        </w:rPr>
        <w:t>myf5</w:t>
      </w:r>
      <w:r w:rsidRPr="00E6172C">
        <w:rPr>
          <w:lang w:val="en-GB"/>
        </w:rPr>
        <w:t xml:space="preserve"> up-regulation in pre-adaxial cells or tailbud </w:t>
      </w:r>
      <w:r w:rsidRPr="00E6172C">
        <w:rPr>
          <w:i/>
          <w:lang w:val="en-GB"/>
        </w:rPr>
        <w:t>myf5</w:t>
      </w:r>
      <w:r w:rsidRPr="00E6172C">
        <w:rPr>
          <w:lang w:val="en-GB"/>
        </w:rPr>
        <w:t xml:space="preserve"> expression (Fig. </w:t>
      </w:r>
      <w:r w:rsidR="00CC377C" w:rsidRPr="00E6172C">
        <w:rPr>
          <w:lang w:val="en-GB"/>
        </w:rPr>
        <w:t>4C</w:t>
      </w:r>
      <w:r w:rsidR="00623878" w:rsidRPr="00E6172C">
        <w:rPr>
          <w:lang w:val="en-GB"/>
        </w:rPr>
        <w:t xml:space="preserve">, </w:t>
      </w:r>
      <w:r w:rsidR="00660A15" w:rsidRPr="00E6172C">
        <w:rPr>
          <w:lang w:val="en-GB"/>
        </w:rPr>
        <w:t>white</w:t>
      </w:r>
      <w:r w:rsidR="00623878" w:rsidRPr="00E6172C">
        <w:rPr>
          <w:lang w:val="en-GB"/>
        </w:rPr>
        <w:t xml:space="preserve"> arrowheads</w:t>
      </w:r>
      <w:r w:rsidRPr="00E6172C">
        <w:rPr>
          <w:lang w:val="en-GB"/>
        </w:rPr>
        <w:t>).</w:t>
      </w:r>
      <w:r w:rsidR="00623878" w:rsidRPr="00E6172C">
        <w:rPr>
          <w:lang w:val="en-GB"/>
        </w:rPr>
        <w:t xml:space="preserve"> </w:t>
      </w:r>
      <w:r w:rsidR="00B17FDC" w:rsidRPr="00E6172C">
        <w:rPr>
          <w:lang w:val="en-GB"/>
        </w:rPr>
        <w:t xml:space="preserve"> </w:t>
      </w:r>
      <w:r w:rsidR="00623878" w:rsidRPr="00E6172C">
        <w:rPr>
          <w:lang w:val="en-GB"/>
        </w:rPr>
        <w:t xml:space="preserve">Additional knockdown of Tbx16 </w:t>
      </w:r>
      <w:r w:rsidR="00A60D51" w:rsidRPr="00E6172C">
        <w:rPr>
          <w:lang w:val="en-GB"/>
        </w:rPr>
        <w:t xml:space="preserve">in </w:t>
      </w:r>
      <w:proofErr w:type="spellStart"/>
      <w:r w:rsidR="00A60D51" w:rsidRPr="00E6172C">
        <w:rPr>
          <w:lang w:val="en-GB"/>
        </w:rPr>
        <w:t>cy</w:t>
      </w:r>
      <w:r w:rsidR="0019492D" w:rsidRPr="00E6172C">
        <w:rPr>
          <w:lang w:val="en-GB"/>
        </w:rPr>
        <w:t>A</w:t>
      </w:r>
      <w:proofErr w:type="spellEnd"/>
      <w:r w:rsidR="00A60D51" w:rsidRPr="00E6172C">
        <w:rPr>
          <w:lang w:val="en-GB"/>
        </w:rPr>
        <w:t>-treated embryos</w:t>
      </w:r>
      <w:r w:rsidR="00623878" w:rsidRPr="00E6172C">
        <w:rPr>
          <w:lang w:val="en-GB"/>
        </w:rPr>
        <w:t xml:space="preserve"> prevents pre-adaxial </w:t>
      </w:r>
      <w:r w:rsidR="00623878" w:rsidRPr="00E6172C">
        <w:rPr>
          <w:i/>
          <w:lang w:val="en-GB"/>
        </w:rPr>
        <w:t>myf5</w:t>
      </w:r>
      <w:r w:rsidR="00623878" w:rsidRPr="00E6172C">
        <w:rPr>
          <w:lang w:val="en-GB"/>
        </w:rPr>
        <w:t xml:space="preserve"> up-regulation (Fig. </w:t>
      </w:r>
      <w:r w:rsidR="00CC377C" w:rsidRPr="00E6172C">
        <w:rPr>
          <w:lang w:val="en-GB"/>
        </w:rPr>
        <w:t>4C</w:t>
      </w:r>
      <w:r w:rsidR="00A60D51" w:rsidRPr="00E6172C">
        <w:rPr>
          <w:lang w:val="en-GB"/>
        </w:rPr>
        <w:t>, white arrowheads</w:t>
      </w:r>
      <w:r w:rsidR="00623878" w:rsidRPr="00E6172C">
        <w:rPr>
          <w:lang w:val="en-GB"/>
        </w:rPr>
        <w:t xml:space="preserve">). </w:t>
      </w:r>
      <w:r w:rsidR="00B17FDC" w:rsidRPr="00E6172C">
        <w:rPr>
          <w:lang w:val="en-GB"/>
        </w:rPr>
        <w:t xml:space="preserve"> </w:t>
      </w:r>
      <w:r w:rsidR="00623878" w:rsidRPr="00E6172C">
        <w:rPr>
          <w:lang w:val="en-GB"/>
        </w:rPr>
        <w:t>Thus, Tbx16 is required for Fgf to up-</w:t>
      </w:r>
      <w:r w:rsidR="00623878" w:rsidRPr="00E6172C">
        <w:rPr>
          <w:lang w:val="en-GB"/>
        </w:rPr>
        <w:lastRenderedPageBreak/>
        <w:t xml:space="preserve">regulate </w:t>
      </w:r>
      <w:r w:rsidR="00C3598E" w:rsidRPr="00E6172C">
        <w:rPr>
          <w:lang w:val="en-GB"/>
        </w:rPr>
        <w:t xml:space="preserve">both </w:t>
      </w:r>
      <w:r w:rsidR="00623878" w:rsidRPr="00E6172C">
        <w:rPr>
          <w:i/>
          <w:lang w:val="en-GB"/>
        </w:rPr>
        <w:t>myf5</w:t>
      </w:r>
      <w:r w:rsidR="00623878" w:rsidRPr="00E6172C">
        <w:rPr>
          <w:lang w:val="en-GB"/>
        </w:rPr>
        <w:t xml:space="preserve"> and </w:t>
      </w:r>
      <w:proofErr w:type="spellStart"/>
      <w:r w:rsidR="00623878" w:rsidRPr="00E6172C">
        <w:rPr>
          <w:i/>
          <w:lang w:val="en-GB"/>
        </w:rPr>
        <w:t>myod</w:t>
      </w:r>
      <w:proofErr w:type="spellEnd"/>
      <w:r w:rsidR="00623878" w:rsidRPr="00E6172C">
        <w:rPr>
          <w:lang w:val="en-GB"/>
        </w:rPr>
        <w:t xml:space="preserve"> in </w:t>
      </w:r>
      <w:r w:rsidR="00E101BD" w:rsidRPr="00E6172C">
        <w:rPr>
          <w:lang w:val="en-GB"/>
        </w:rPr>
        <w:t>pre-adaxial cells.</w:t>
      </w:r>
    </w:p>
    <w:p w14:paraId="442CC92C" w14:textId="29DEF6FC" w:rsidR="00C715CA" w:rsidRPr="00E6172C" w:rsidRDefault="00F00A4F" w:rsidP="00462DFA">
      <w:pPr>
        <w:widowControl w:val="0"/>
        <w:autoSpaceDE w:val="0"/>
        <w:autoSpaceDN w:val="0"/>
        <w:adjustRightInd w:val="0"/>
        <w:spacing w:after="120" w:line="360" w:lineRule="auto"/>
        <w:jc w:val="both"/>
        <w:rPr>
          <w:lang w:val="en-GB"/>
        </w:rPr>
      </w:pPr>
      <w:r w:rsidRPr="00E6172C">
        <w:rPr>
          <w:lang w:val="en-GB"/>
        </w:rPr>
        <w:t>Both pre-</w:t>
      </w:r>
      <w:r w:rsidR="00C715CA" w:rsidRPr="00E6172C">
        <w:rPr>
          <w:lang w:val="en-GB"/>
        </w:rPr>
        <w:t xml:space="preserve">adaxial </w:t>
      </w:r>
      <w:r w:rsidRPr="00E6172C">
        <w:rPr>
          <w:lang w:val="en-GB"/>
        </w:rPr>
        <w:t xml:space="preserve">and </w:t>
      </w:r>
      <w:r w:rsidR="00C75DDD" w:rsidRPr="00E6172C">
        <w:rPr>
          <w:lang w:val="en-GB"/>
        </w:rPr>
        <w:t>anterior PSM</w:t>
      </w:r>
      <w:r w:rsidRPr="00E6172C">
        <w:rPr>
          <w:lang w:val="en-GB"/>
        </w:rPr>
        <w:t xml:space="preserve"> adaxial </w:t>
      </w:r>
      <w:proofErr w:type="spellStart"/>
      <w:r w:rsidR="00C715CA" w:rsidRPr="00E6172C">
        <w:rPr>
          <w:i/>
          <w:lang w:val="en-GB"/>
        </w:rPr>
        <w:t>myod</w:t>
      </w:r>
      <w:proofErr w:type="spellEnd"/>
      <w:r w:rsidR="00C715CA" w:rsidRPr="00E6172C">
        <w:rPr>
          <w:i/>
          <w:lang w:val="en-GB"/>
        </w:rPr>
        <w:t xml:space="preserve"> </w:t>
      </w:r>
      <w:r w:rsidR="00C715CA" w:rsidRPr="00E6172C">
        <w:rPr>
          <w:lang w:val="en-GB"/>
        </w:rPr>
        <w:t>expression</w:t>
      </w:r>
      <w:r w:rsidR="00C715CA" w:rsidRPr="00E6172C">
        <w:rPr>
          <w:i/>
          <w:lang w:val="en-GB"/>
        </w:rPr>
        <w:t xml:space="preserve"> </w:t>
      </w:r>
      <w:r w:rsidR="001D31B0" w:rsidRPr="00E6172C">
        <w:rPr>
          <w:lang w:val="en-GB"/>
        </w:rPr>
        <w:t xml:space="preserve">were </w:t>
      </w:r>
      <w:r w:rsidRPr="00E6172C">
        <w:rPr>
          <w:lang w:val="en-GB"/>
        </w:rPr>
        <w:t xml:space="preserve">also </w:t>
      </w:r>
      <w:r w:rsidR="00C715CA" w:rsidRPr="00E6172C">
        <w:rPr>
          <w:lang w:val="en-GB"/>
        </w:rPr>
        <w:t>absent in</w:t>
      </w:r>
      <w:r w:rsidR="00A647E6" w:rsidRPr="00E6172C">
        <w:rPr>
          <w:lang w:val="en-GB"/>
        </w:rPr>
        <w:t xml:space="preserve"> </w:t>
      </w:r>
      <w:proofErr w:type="spellStart"/>
      <w:r w:rsidR="00A647E6" w:rsidRPr="00E6172C">
        <w:rPr>
          <w:i/>
          <w:lang w:val="en-GB"/>
        </w:rPr>
        <w:t>tbxta</w:t>
      </w:r>
      <w:proofErr w:type="spellEnd"/>
      <w:r w:rsidR="00A647E6" w:rsidRPr="00E6172C">
        <w:rPr>
          <w:lang w:val="en-GB"/>
        </w:rPr>
        <w:t xml:space="preserve"> </w:t>
      </w:r>
      <w:r w:rsidR="00C715CA" w:rsidRPr="00E6172C">
        <w:rPr>
          <w:lang w:val="en-GB"/>
        </w:rPr>
        <w:t>morphants</w:t>
      </w:r>
      <w:r w:rsidRPr="00E6172C">
        <w:rPr>
          <w:lang w:val="en-GB"/>
        </w:rPr>
        <w:t>, but recovered in somites, again due to midline</w:t>
      </w:r>
      <w:r w:rsidR="00EC0970" w:rsidRPr="00E6172C">
        <w:rPr>
          <w:lang w:val="en-GB"/>
        </w:rPr>
        <w:t>-</w:t>
      </w:r>
      <w:r w:rsidRPr="00E6172C">
        <w:rPr>
          <w:lang w:val="en-GB"/>
        </w:rPr>
        <w:t xml:space="preserve">derived </w:t>
      </w:r>
      <w:proofErr w:type="spellStart"/>
      <w:r w:rsidRPr="00E6172C">
        <w:rPr>
          <w:lang w:val="en-GB"/>
        </w:rPr>
        <w:t>Hh</w:t>
      </w:r>
      <w:proofErr w:type="spellEnd"/>
      <w:r w:rsidRPr="00E6172C">
        <w:rPr>
          <w:lang w:val="en-GB"/>
        </w:rPr>
        <w:t xml:space="preserve"> </w:t>
      </w:r>
      <w:r w:rsidR="00381E8C" w:rsidRPr="00E6172C">
        <w:rPr>
          <w:lang w:val="en-GB"/>
        </w:rPr>
        <w:t>signalling</w:t>
      </w:r>
      <w:r w:rsidR="00C715CA" w:rsidRPr="00E6172C">
        <w:rPr>
          <w:lang w:val="en-GB"/>
        </w:rPr>
        <w:t xml:space="preserve"> (Fig. </w:t>
      </w:r>
      <w:r w:rsidR="00CC377C" w:rsidRPr="00E6172C">
        <w:rPr>
          <w:lang w:val="en-GB"/>
        </w:rPr>
        <w:t xml:space="preserve">4C </w:t>
      </w:r>
      <w:r w:rsidRPr="00E6172C">
        <w:rPr>
          <w:lang w:val="en-GB"/>
        </w:rPr>
        <w:t xml:space="preserve">and </w:t>
      </w:r>
      <w:r w:rsidR="00570B13" w:rsidRPr="00E6172C">
        <w:rPr>
          <w:lang w:val="en-GB"/>
        </w:rPr>
        <w:fldChar w:fldCharType="begin">
          <w:fldData xml:space="preserve">PEVuZE5vdGU+PENpdGU+PEF1dGhvcj5Db3V0ZWxsZTwvQXV0aG9yPjxZZWFyPjIwMDE8L1llYXI+
PFJlY051bT42MzE4PC9SZWNOdW0+PERpc3BsYXlUZXh0PihDb3V0ZWxsZSBldCBhbC4sIDIwMDEp
PC9EaXNwbGF5VGV4dD48cmVjb3JkPjxyZWMtbnVtYmVyPjYzMTg8L3JlYy1udW1iZXI+PGZvcmVp
Z24ta2V5cz48a2V5IGFwcD0iRU4iIGRiLWlkPSIyMnA1ZnBzeDg5c3Q5cGU5OXY1eHMyeDFkMmRl
eDVyd3Q1OTAiIHRpbWVzdGFtcD0iMCI+NjMxODwva2V5PjwvZm9yZWlnbi1rZXlzPjxyZWYtdHlw
ZSBuYW1lPSJKb3VybmFsIEFydGljbGUiPjE3PC9yZWYtdHlwZT48Y29udHJpYnV0b3JzPjxhdXRo
b3JzPjxhdXRob3I+Q291dGVsbGUsIE8uPC9hdXRob3I+PGF1dGhvcj5CbGFnZGVuLCBDLiBTLjwv
YXV0aG9yPjxhdXRob3I+SGFtcHNvbiwgUi48L2F1dGhvcj48YXV0aG9yPkhhbGFpLCBDLjwvYXV0
aG9yPjxhdXRob3I+UmlnYnksIFAuIFcuPC9hdXRob3I+PGF1dGhvcj5IdWdoZXMsIFMuIE0uPC9h
dXRob3I+PC9hdXRob3JzPjwvY29udHJpYnV0b3JzPjxhdXRoLWFkZHJlc3M+RGl2aXNpb24gb2Yg
RXVrYXJ5b3RpYyBNb2xlY3VsYXIgR2VuZXRpY3MsIE1SQyBOYXRpb25hbCBJbnN0aXR1dGUgZm9y
IE1lZGljYWwgUmVzZWFyY2gsIExvbmRvbiwgVW5pdGVkIEtpbmdkb20uPC9hdXRoLWFkZHJlc3M+
PHRpdGxlcz48dGl0bGU+SGVkZ2Vob2cgc2lnbmFsbGluZyBpcyByZXF1aXJlZCBmb3IgbWFpbnRl
bmFuY2Ugb2YgbXlmNSBhbmQgbXlvRCBleHByZXNzaW9uIGFuZCB0aW1lbHkgdGVybWluYWwgZGlm
ZmVyZW50aWF0aW9uIGluIHplYnJhZmlzaCBhZGF4aWFsIG15b2dlbmVzaXM8L3RpdGxlPjxzZWNv
bmRhcnktdGl0bGU+RGV2IEJpb2w8L3NlY29uZGFyeS10aXRsZT48L3RpdGxlcz48cGVyaW9kaWNh
bD48ZnVsbC10aXRsZT5EZXYgQmlvbDwvZnVsbC10aXRsZT48L3BlcmlvZGljYWw+PHBhZ2VzPjEz
Ni01MC48L3BhZ2VzPjx2b2x1bWU+MjM2PC92b2x1bWU+PG51bWJlcj4xPC9udW1iZXI+PGtleXdv
cmRzPjxrZXl3b3JkPkFtaW5vIEFjaWQgU2VxdWVuY2U8L2tleXdvcmQ+PGtleXdvcmQ+QW5pbWFs
PC9rZXl3b3JkPjxrZXl3b3JkPkNlbGwgRGlmZmVyZW50aWF0aW9uPC9rZXl3b3JkPjxrZXl3b3Jk
PkNlbGwgTGluZWFnZTwva2V5d29yZD48a2V5d29yZD5DZWxsIFN1cnZpdmFsPC9rZXl3b3JkPjxr
ZXl3b3JkPkNsb25pbmcsIE1vbGVjdWxhcjwva2V5d29yZD48a2V5d29yZD5JbW11bm9oaXN0b2No
ZW1pc3RyeTwva2V5d29yZD48a2V5d29yZD5JbiBTaXR1IEh5YnJpZGl6YXRpb248L2tleXdvcmQ+
PGtleXdvcmQ+SW4gU2l0dSBOaWNrLUVuZCBMYWJlbGluZzwva2V5d29yZD48a2V5d29yZD5Nb2xl
Y3VsYXIgU2VxdWVuY2UgRGF0YTwva2V5d29yZD48a2V5d29yZD5NdXNjbGUgUHJvdGVpbnMvKmJp
b3N5bnRoZXNpczwva2V5d29yZD48a2V5d29yZD5NdXNjbGVzL2VtYnJ5b2xvZ3k8L2tleXdvcmQ+
PGtleXdvcmQ+TXV0YXRpb248L2tleXdvcmQ+PGtleXdvcmQ+TXlvRCBQcm90ZWluLypiaW9zeW50
aGVzaXM8L2tleXdvcmQ+PGtleXdvcmQ+Tm90b2Nob3JkL21ldGFib2xpc208L2tleXdvcmQ+PGtl
eXdvcmQ+UGhlbm90eXBlPC9rZXl3b3JkPjxrZXl3b3JkPlByb3RlaW5zLyptZXRhYm9saXNtPC9r
ZXl3b3JkPjxrZXl3b3JkPlNlcXVlbmNlIEhvbW9sb2d5LCBBbWlubyBBY2lkPC9rZXl3b3JkPjxr
ZXl3b3JkPipTaWduYWwgVHJhbnNkdWN0aW9uPC9rZXl3b3JkPjxrZXl3b3JkPlN1cHBvcnQsIE5v
bi1VLlMuIEdvdiZhcG9zO3Q8L2tleXdvcmQ+PGtleXdvcmQ+VGltZSBGYWN0b3JzPC9rZXl3b3Jk
PjxrZXl3b3JkPlVwLVJlZ3VsYXRpb24gKFBoeXNpb2xvZ3kpPC9rZXl3b3JkPjxrZXl3b3JkPlpl
YnJhZmlzaDwva2V5d29yZD48L2tleXdvcmRzPjxkYXRlcz48eWVhcj4yMDAxPC95ZWFyPjwvZGF0
ZXM+PGFjY2Vzc2lvbi1udW0+MTE0NTY0NTA8L2FjY2Vzc2lvbi1udW0+PHVybHM+PHJlbGF0ZWQt
dXJscz48dXJsPmh0dHA6Ly93d3cubmNiaS5ubG0ubmloLmdvdi9odGJpbi1wb3N0L0VudHJlei9x
dWVyeT9kYj1tJmFtcDtmb3JtPTYmYW1wO2RvcHQ9ciZhbXA7dWlkPTExNDU2NDUwPC91cmw+PC9y
ZWxhdGVkLXVybHM+PC91cmxzPjwvcmVjb3JkPjwvQ2l0ZT48L0VuZE5vdGU+
</w:fldData>
        </w:fldChar>
      </w:r>
      <w:r w:rsidR="00AD49EB" w:rsidRPr="00E6172C">
        <w:rPr>
          <w:lang w:val="en-GB"/>
        </w:rPr>
        <w:instrText xml:space="preserve"> ADDIN EN.CITE </w:instrText>
      </w:r>
      <w:r w:rsidR="00AD49EB" w:rsidRPr="00E6172C">
        <w:rPr>
          <w:lang w:val="en-GB"/>
        </w:rPr>
        <w:fldChar w:fldCharType="begin">
          <w:fldData xml:space="preserve">PEVuZE5vdGU+PENpdGU+PEF1dGhvcj5Db3V0ZWxsZTwvQXV0aG9yPjxZZWFyPjIwMDE8L1llYXI+
PFJlY051bT42MzE4PC9SZWNOdW0+PERpc3BsYXlUZXh0PihDb3V0ZWxsZSBldCBhbC4sIDIwMDEp
PC9EaXNwbGF5VGV4dD48cmVjb3JkPjxyZWMtbnVtYmVyPjYzMTg8L3JlYy1udW1iZXI+PGZvcmVp
Z24ta2V5cz48a2V5IGFwcD0iRU4iIGRiLWlkPSIyMnA1ZnBzeDg5c3Q5cGU5OXY1eHMyeDFkMmRl
eDVyd3Q1OTAiIHRpbWVzdGFtcD0iMCI+NjMxODwva2V5PjwvZm9yZWlnbi1rZXlzPjxyZWYtdHlw
ZSBuYW1lPSJKb3VybmFsIEFydGljbGUiPjE3PC9yZWYtdHlwZT48Y29udHJpYnV0b3JzPjxhdXRo
b3JzPjxhdXRob3I+Q291dGVsbGUsIE8uPC9hdXRob3I+PGF1dGhvcj5CbGFnZGVuLCBDLiBTLjwv
YXV0aG9yPjxhdXRob3I+SGFtcHNvbiwgUi48L2F1dGhvcj48YXV0aG9yPkhhbGFpLCBDLjwvYXV0
aG9yPjxhdXRob3I+UmlnYnksIFAuIFcuPC9hdXRob3I+PGF1dGhvcj5IdWdoZXMsIFMuIE0uPC9h
dXRob3I+PC9hdXRob3JzPjwvY29udHJpYnV0b3JzPjxhdXRoLWFkZHJlc3M+RGl2aXNpb24gb2Yg
RXVrYXJ5b3RpYyBNb2xlY3VsYXIgR2VuZXRpY3MsIE1SQyBOYXRpb25hbCBJbnN0aXR1dGUgZm9y
IE1lZGljYWwgUmVzZWFyY2gsIExvbmRvbiwgVW5pdGVkIEtpbmdkb20uPC9hdXRoLWFkZHJlc3M+
PHRpdGxlcz48dGl0bGU+SGVkZ2Vob2cgc2lnbmFsbGluZyBpcyByZXF1aXJlZCBmb3IgbWFpbnRl
bmFuY2Ugb2YgbXlmNSBhbmQgbXlvRCBleHByZXNzaW9uIGFuZCB0aW1lbHkgdGVybWluYWwgZGlm
ZmVyZW50aWF0aW9uIGluIHplYnJhZmlzaCBhZGF4aWFsIG15b2dlbmVzaXM8L3RpdGxlPjxzZWNv
bmRhcnktdGl0bGU+RGV2IEJpb2w8L3NlY29uZGFyeS10aXRsZT48L3RpdGxlcz48cGVyaW9kaWNh
bD48ZnVsbC10aXRsZT5EZXYgQmlvbDwvZnVsbC10aXRsZT48L3BlcmlvZGljYWw+PHBhZ2VzPjEz
Ni01MC48L3BhZ2VzPjx2b2x1bWU+MjM2PC92b2x1bWU+PG51bWJlcj4xPC9udW1iZXI+PGtleXdv
cmRzPjxrZXl3b3JkPkFtaW5vIEFjaWQgU2VxdWVuY2U8L2tleXdvcmQ+PGtleXdvcmQ+QW5pbWFs
PC9rZXl3b3JkPjxrZXl3b3JkPkNlbGwgRGlmZmVyZW50aWF0aW9uPC9rZXl3b3JkPjxrZXl3b3Jk
PkNlbGwgTGluZWFnZTwva2V5d29yZD48a2V5d29yZD5DZWxsIFN1cnZpdmFsPC9rZXl3b3JkPjxr
ZXl3b3JkPkNsb25pbmcsIE1vbGVjdWxhcjwva2V5d29yZD48a2V5d29yZD5JbW11bm9oaXN0b2No
ZW1pc3RyeTwva2V5d29yZD48a2V5d29yZD5JbiBTaXR1IEh5YnJpZGl6YXRpb248L2tleXdvcmQ+
PGtleXdvcmQ+SW4gU2l0dSBOaWNrLUVuZCBMYWJlbGluZzwva2V5d29yZD48a2V5d29yZD5Nb2xl
Y3VsYXIgU2VxdWVuY2UgRGF0YTwva2V5d29yZD48a2V5d29yZD5NdXNjbGUgUHJvdGVpbnMvKmJp
b3N5bnRoZXNpczwva2V5d29yZD48a2V5d29yZD5NdXNjbGVzL2VtYnJ5b2xvZ3k8L2tleXdvcmQ+
PGtleXdvcmQ+TXV0YXRpb248L2tleXdvcmQ+PGtleXdvcmQ+TXlvRCBQcm90ZWluLypiaW9zeW50
aGVzaXM8L2tleXdvcmQ+PGtleXdvcmQ+Tm90b2Nob3JkL21ldGFib2xpc208L2tleXdvcmQ+PGtl
eXdvcmQ+UGhlbm90eXBlPC9rZXl3b3JkPjxrZXl3b3JkPlByb3RlaW5zLyptZXRhYm9saXNtPC9r
ZXl3b3JkPjxrZXl3b3JkPlNlcXVlbmNlIEhvbW9sb2d5LCBBbWlubyBBY2lkPC9rZXl3b3JkPjxr
ZXl3b3JkPipTaWduYWwgVHJhbnNkdWN0aW9uPC9rZXl3b3JkPjxrZXl3b3JkPlN1cHBvcnQsIE5v
bi1VLlMuIEdvdiZhcG9zO3Q8L2tleXdvcmQ+PGtleXdvcmQ+VGltZSBGYWN0b3JzPC9rZXl3b3Jk
PjxrZXl3b3JkPlVwLVJlZ3VsYXRpb24gKFBoeXNpb2xvZ3kpPC9rZXl3b3JkPjxrZXl3b3JkPlpl
YnJhZmlzaDwva2V5d29yZD48L2tleXdvcmRzPjxkYXRlcz48eWVhcj4yMDAxPC95ZWFyPjwvZGF0
ZXM+PGFjY2Vzc2lvbi1udW0+MTE0NTY0NTA8L2FjY2Vzc2lvbi1udW0+PHVybHM+PHJlbGF0ZWQt
dXJscz48dXJsPmh0dHA6Ly93d3cubmNiaS5ubG0ubmloLmdvdi9odGJpbi1wb3N0L0VudHJlei9x
dWVyeT9kYj1tJmFtcDtmb3JtPTYmYW1wO2RvcHQ9ciZhbXA7dWlkPTExNDU2NDUwPC91cmw+PC9y
ZWxhdGVkLXVybHM+PC91cmxzPjwvcmVjb3JkPjwvQ2l0ZT48L0VuZE5vdGU+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570B13" w:rsidRPr="00E6172C">
        <w:rPr>
          <w:lang w:val="en-GB"/>
        </w:rPr>
      </w:r>
      <w:r w:rsidR="00570B13" w:rsidRPr="00E6172C">
        <w:rPr>
          <w:lang w:val="en-GB"/>
        </w:rPr>
        <w:fldChar w:fldCharType="separate"/>
      </w:r>
      <w:r w:rsidR="00570B13" w:rsidRPr="00E6172C">
        <w:rPr>
          <w:noProof/>
          <w:lang w:val="en-GB"/>
        </w:rPr>
        <w:t>(Coutelle et al., 2001)</w:t>
      </w:r>
      <w:r w:rsidR="00570B13" w:rsidRPr="00E6172C">
        <w:rPr>
          <w:lang w:val="en-GB"/>
        </w:rPr>
        <w:fldChar w:fldCharType="end"/>
      </w:r>
      <w:r w:rsidR="00C715CA" w:rsidRPr="00E6172C">
        <w:rPr>
          <w:lang w:val="en-GB"/>
        </w:rPr>
        <w:t xml:space="preserve">). </w:t>
      </w:r>
      <w:r w:rsidR="00B17FDC" w:rsidRPr="00E6172C">
        <w:rPr>
          <w:lang w:val="en-GB"/>
        </w:rPr>
        <w:t xml:space="preserve"> </w:t>
      </w:r>
      <w:r w:rsidR="005E2154" w:rsidRPr="00E6172C">
        <w:rPr>
          <w:lang w:val="en-GB"/>
        </w:rPr>
        <w:t xml:space="preserve">In marked contrast, </w:t>
      </w:r>
      <w:proofErr w:type="spellStart"/>
      <w:r w:rsidR="00AF74F4" w:rsidRPr="00E6172C">
        <w:rPr>
          <w:lang w:val="en-GB"/>
        </w:rPr>
        <w:t>T</w:t>
      </w:r>
      <w:r w:rsidR="00A647E6" w:rsidRPr="00E6172C">
        <w:rPr>
          <w:lang w:val="en-GB"/>
        </w:rPr>
        <w:t>bxt</w:t>
      </w:r>
      <w:r w:rsidR="005E2154" w:rsidRPr="00E6172C">
        <w:rPr>
          <w:lang w:val="en-GB"/>
        </w:rPr>
        <w:t>a</w:t>
      </w:r>
      <w:proofErr w:type="spellEnd"/>
      <w:r w:rsidR="005E2154" w:rsidRPr="00E6172C">
        <w:rPr>
          <w:lang w:val="en-GB"/>
        </w:rPr>
        <w:t xml:space="preserve"> knockdown up-regulated </w:t>
      </w:r>
      <w:r w:rsidR="005E2154" w:rsidRPr="00E6172C">
        <w:rPr>
          <w:i/>
          <w:lang w:val="en-GB"/>
        </w:rPr>
        <w:t>myf5</w:t>
      </w:r>
      <w:r w:rsidR="005E2154" w:rsidRPr="00E6172C">
        <w:rPr>
          <w:lang w:val="en-GB"/>
        </w:rPr>
        <w:t xml:space="preserve"> mRNA in tailbud</w:t>
      </w:r>
      <w:r w:rsidR="00BF62BE" w:rsidRPr="00E6172C">
        <w:rPr>
          <w:lang w:val="en-GB"/>
        </w:rPr>
        <w:t xml:space="preserve"> (Fig. </w:t>
      </w:r>
      <w:r w:rsidR="00CC377C" w:rsidRPr="00E6172C">
        <w:rPr>
          <w:lang w:val="en-GB"/>
        </w:rPr>
        <w:t>4C</w:t>
      </w:r>
      <w:r w:rsidR="00D93CBB" w:rsidRPr="00E6172C">
        <w:rPr>
          <w:lang w:val="en-GB"/>
        </w:rPr>
        <w:t>, asterisk</w:t>
      </w:r>
      <w:r w:rsidR="00BF62BE" w:rsidRPr="00E6172C">
        <w:rPr>
          <w:lang w:val="en-GB"/>
        </w:rPr>
        <w:t xml:space="preserve">), presumably reflecting loss of tailbud stem cells </w:t>
      </w:r>
      <w:r w:rsidR="0019492D" w:rsidRPr="00E6172C">
        <w:rPr>
          <w:lang w:val="en-GB"/>
        </w:rPr>
        <w:t xml:space="preserve">that </w:t>
      </w:r>
      <w:r w:rsidR="00BF62BE" w:rsidRPr="00E6172C">
        <w:rPr>
          <w:lang w:val="en-GB"/>
        </w:rPr>
        <w:t xml:space="preserve">lack </w:t>
      </w:r>
      <w:r w:rsidR="00BF62BE" w:rsidRPr="00E6172C">
        <w:rPr>
          <w:i/>
          <w:lang w:val="en-GB"/>
        </w:rPr>
        <w:t>myf5</w:t>
      </w:r>
      <w:r w:rsidR="00BF62BE" w:rsidRPr="00E6172C">
        <w:rPr>
          <w:lang w:val="en-GB"/>
        </w:rPr>
        <w:t xml:space="preserve"> mRNA</w:t>
      </w:r>
      <w:r w:rsidR="00570B13" w:rsidRPr="00E6172C">
        <w:rPr>
          <w:lang w:val="en-GB"/>
        </w:rPr>
        <w:t xml:space="preserve">. </w:t>
      </w:r>
      <w:r w:rsidR="00B17FDC" w:rsidRPr="00E6172C">
        <w:rPr>
          <w:lang w:val="en-GB"/>
        </w:rPr>
        <w:t xml:space="preserve"> </w:t>
      </w:r>
      <w:r w:rsidR="005E2154" w:rsidRPr="00E6172C">
        <w:rPr>
          <w:lang w:val="en-GB"/>
        </w:rPr>
        <w:t xml:space="preserve">Taken together, the data </w:t>
      </w:r>
      <w:r w:rsidR="00D4456D" w:rsidRPr="00E6172C">
        <w:rPr>
          <w:lang w:val="en-GB"/>
        </w:rPr>
        <w:t xml:space="preserve">strongly suggest </w:t>
      </w:r>
      <w:r w:rsidR="005E2154" w:rsidRPr="00E6172C">
        <w:rPr>
          <w:lang w:val="en-GB"/>
        </w:rPr>
        <w:t>that</w:t>
      </w:r>
      <w:r w:rsidR="00C715CA" w:rsidRPr="00E6172C">
        <w:rPr>
          <w:lang w:val="en-GB"/>
        </w:rPr>
        <w:t xml:space="preserve"> </w:t>
      </w:r>
      <w:r w:rsidR="005E2154" w:rsidRPr="00E6172C">
        <w:rPr>
          <w:i/>
          <w:lang w:val="en-GB"/>
        </w:rPr>
        <w:t>tbx16</w:t>
      </w:r>
      <w:r w:rsidR="00C715CA" w:rsidRPr="00E6172C">
        <w:rPr>
          <w:i/>
          <w:lang w:val="en-GB"/>
        </w:rPr>
        <w:t xml:space="preserve"> </w:t>
      </w:r>
      <w:r w:rsidR="005E2154" w:rsidRPr="00E6172C">
        <w:rPr>
          <w:lang w:val="en-GB"/>
        </w:rPr>
        <w:t xml:space="preserve">is required for midline-derived Fgf </w:t>
      </w:r>
      <w:r w:rsidR="00D4456D" w:rsidRPr="00E6172C">
        <w:rPr>
          <w:lang w:val="en-GB"/>
        </w:rPr>
        <w:t xml:space="preserve">signals </w:t>
      </w:r>
      <w:r w:rsidR="005E2154" w:rsidRPr="00E6172C">
        <w:rPr>
          <w:lang w:val="en-GB"/>
        </w:rPr>
        <w:t>to induce</w:t>
      </w:r>
      <w:r w:rsidR="00C715CA" w:rsidRPr="00E6172C">
        <w:rPr>
          <w:lang w:val="en-GB"/>
        </w:rPr>
        <w:t xml:space="preserve"> </w:t>
      </w:r>
      <w:proofErr w:type="spellStart"/>
      <w:r w:rsidR="00C715CA" w:rsidRPr="00E6172C">
        <w:rPr>
          <w:i/>
          <w:lang w:val="en-GB"/>
        </w:rPr>
        <w:t>myod</w:t>
      </w:r>
      <w:proofErr w:type="spellEnd"/>
      <w:r w:rsidR="005E2154" w:rsidRPr="00E6172C">
        <w:rPr>
          <w:lang w:val="en-GB"/>
        </w:rPr>
        <w:t xml:space="preserve"> </w:t>
      </w:r>
      <w:r w:rsidR="00BF62BE" w:rsidRPr="00E6172C">
        <w:rPr>
          <w:lang w:val="en-GB"/>
        </w:rPr>
        <w:t xml:space="preserve">and up-regulate </w:t>
      </w:r>
      <w:r w:rsidR="00BF62BE" w:rsidRPr="00E6172C">
        <w:rPr>
          <w:i/>
          <w:lang w:val="en-GB"/>
        </w:rPr>
        <w:t xml:space="preserve">myf5 </w:t>
      </w:r>
      <w:r w:rsidR="005E2154" w:rsidRPr="00E6172C">
        <w:rPr>
          <w:lang w:val="en-GB"/>
        </w:rPr>
        <w:t>in pre-adaxial cells in tailbud</w:t>
      </w:r>
      <w:r w:rsidR="00C715CA" w:rsidRPr="00E6172C">
        <w:rPr>
          <w:lang w:val="en-GB"/>
        </w:rPr>
        <w:t>.</w:t>
      </w:r>
      <w:r w:rsidR="005E2154" w:rsidRPr="00E6172C">
        <w:rPr>
          <w:lang w:val="en-GB"/>
        </w:rPr>
        <w:t xml:space="preserve">  In contrast, the loss of MRF expression in</w:t>
      </w:r>
      <w:r w:rsidR="00A647E6" w:rsidRPr="00E6172C">
        <w:rPr>
          <w:lang w:val="en-GB"/>
        </w:rPr>
        <w:t xml:space="preserve"> </w:t>
      </w:r>
      <w:proofErr w:type="spellStart"/>
      <w:r w:rsidR="00A647E6" w:rsidRPr="00E6172C">
        <w:rPr>
          <w:i/>
          <w:lang w:val="en-GB"/>
        </w:rPr>
        <w:t>tbxta</w:t>
      </w:r>
      <w:proofErr w:type="spellEnd"/>
      <w:r w:rsidR="00A647E6" w:rsidRPr="00E6172C">
        <w:rPr>
          <w:lang w:val="en-GB"/>
        </w:rPr>
        <w:t xml:space="preserve"> </w:t>
      </w:r>
      <w:r w:rsidR="005E2154" w:rsidRPr="00E6172C">
        <w:rPr>
          <w:lang w:val="en-GB"/>
        </w:rPr>
        <w:t xml:space="preserve">mutants </w:t>
      </w:r>
      <w:r w:rsidR="00A915A2" w:rsidRPr="00E6172C">
        <w:rPr>
          <w:lang w:val="en-GB"/>
        </w:rPr>
        <w:t>could be</w:t>
      </w:r>
      <w:r w:rsidR="00C75DDD" w:rsidRPr="00E6172C">
        <w:rPr>
          <w:lang w:val="en-GB"/>
        </w:rPr>
        <w:t xml:space="preserve"> simply explained by loss of midline-derived</w:t>
      </w:r>
      <w:r w:rsidR="005E2154" w:rsidRPr="00E6172C">
        <w:rPr>
          <w:lang w:val="en-GB"/>
        </w:rPr>
        <w:t xml:space="preserve"> Fgf signals</w:t>
      </w:r>
      <w:r w:rsidR="00AD40CD" w:rsidRPr="00E6172C">
        <w:rPr>
          <w:lang w:val="en-GB"/>
        </w:rPr>
        <w:t xml:space="preserve">, and/or might require some other </w:t>
      </w:r>
      <w:proofErr w:type="spellStart"/>
      <w:r w:rsidR="00AD40CD" w:rsidRPr="00E6172C">
        <w:rPr>
          <w:lang w:val="en-GB"/>
        </w:rPr>
        <w:t>T</w:t>
      </w:r>
      <w:r w:rsidR="0019492D" w:rsidRPr="00E6172C">
        <w:rPr>
          <w:lang w:val="en-GB"/>
        </w:rPr>
        <w:t>bxt</w:t>
      </w:r>
      <w:r w:rsidR="00AD40CD" w:rsidRPr="00E6172C">
        <w:rPr>
          <w:lang w:val="en-GB"/>
        </w:rPr>
        <w:t>a</w:t>
      </w:r>
      <w:proofErr w:type="spellEnd"/>
      <w:r w:rsidR="00AD40CD" w:rsidRPr="00E6172C">
        <w:rPr>
          <w:lang w:val="en-GB"/>
        </w:rPr>
        <w:t>-dependent process</w:t>
      </w:r>
      <w:r w:rsidR="005E2154" w:rsidRPr="00E6172C">
        <w:rPr>
          <w:lang w:val="en-GB"/>
        </w:rPr>
        <w:t>.</w:t>
      </w:r>
    </w:p>
    <w:p w14:paraId="41A3EC68" w14:textId="77777777" w:rsidR="00D03953" w:rsidRPr="00E6172C" w:rsidRDefault="00D03953" w:rsidP="00462DFA">
      <w:pPr>
        <w:widowControl w:val="0"/>
        <w:autoSpaceDE w:val="0"/>
        <w:autoSpaceDN w:val="0"/>
        <w:adjustRightInd w:val="0"/>
        <w:spacing w:after="120" w:line="360" w:lineRule="auto"/>
        <w:jc w:val="both"/>
        <w:rPr>
          <w:lang w:val="en-GB"/>
        </w:rPr>
      </w:pPr>
    </w:p>
    <w:p w14:paraId="645A59C2" w14:textId="034CD553" w:rsidR="00C715CA" w:rsidRPr="00E6172C" w:rsidRDefault="00C715CA" w:rsidP="00462DFA">
      <w:pPr>
        <w:widowControl w:val="0"/>
        <w:autoSpaceDE w:val="0"/>
        <w:autoSpaceDN w:val="0"/>
        <w:adjustRightInd w:val="0"/>
        <w:spacing w:after="120" w:line="360" w:lineRule="auto"/>
        <w:jc w:val="both"/>
        <w:outlineLvl w:val="0"/>
        <w:rPr>
          <w:b/>
          <w:i/>
          <w:lang w:val="en-GB"/>
        </w:rPr>
      </w:pPr>
      <w:r w:rsidRPr="00E6172C">
        <w:rPr>
          <w:b/>
          <w:i/>
          <w:lang w:val="en-GB"/>
        </w:rPr>
        <w:t xml:space="preserve">Myf5 and </w:t>
      </w:r>
      <w:proofErr w:type="spellStart"/>
      <w:r w:rsidRPr="00E6172C">
        <w:rPr>
          <w:b/>
          <w:i/>
          <w:lang w:val="en-GB"/>
        </w:rPr>
        <w:t>myod</w:t>
      </w:r>
      <w:proofErr w:type="spellEnd"/>
      <w:r w:rsidRPr="00E6172C">
        <w:rPr>
          <w:b/>
          <w:i/>
          <w:lang w:val="en-GB"/>
        </w:rPr>
        <w:t xml:space="preserve"> induc</w:t>
      </w:r>
      <w:r w:rsidR="00192A16" w:rsidRPr="00E6172C">
        <w:rPr>
          <w:b/>
          <w:i/>
          <w:lang w:val="en-GB"/>
        </w:rPr>
        <w:t>tion</w:t>
      </w:r>
      <w:r w:rsidRPr="00E6172C">
        <w:rPr>
          <w:b/>
          <w:i/>
          <w:lang w:val="en-GB"/>
        </w:rPr>
        <w:t xml:space="preserve"> by </w:t>
      </w:r>
      <w:r w:rsidR="00171452" w:rsidRPr="00E6172C">
        <w:rPr>
          <w:b/>
          <w:i/>
          <w:lang w:val="en-GB"/>
        </w:rPr>
        <w:t xml:space="preserve">Fgf </w:t>
      </w:r>
      <w:r w:rsidR="00381E8C" w:rsidRPr="00E6172C">
        <w:rPr>
          <w:b/>
          <w:i/>
          <w:lang w:val="en-GB"/>
        </w:rPr>
        <w:t>signalling</w:t>
      </w:r>
      <w:r w:rsidRPr="00E6172C">
        <w:rPr>
          <w:b/>
          <w:i/>
          <w:lang w:val="en-GB"/>
        </w:rPr>
        <w:t xml:space="preserve"> </w:t>
      </w:r>
      <w:r w:rsidR="00192A16" w:rsidRPr="00E6172C">
        <w:rPr>
          <w:b/>
          <w:i/>
          <w:lang w:val="en-GB"/>
        </w:rPr>
        <w:t>require</w:t>
      </w:r>
      <w:r w:rsidR="00BD50FF">
        <w:rPr>
          <w:b/>
          <w:i/>
          <w:lang w:val="en-GB"/>
        </w:rPr>
        <w:t>s</w:t>
      </w:r>
      <w:r w:rsidR="00171452" w:rsidRPr="00E6172C">
        <w:rPr>
          <w:b/>
          <w:i/>
          <w:lang w:val="en-GB"/>
        </w:rPr>
        <w:t xml:space="preserve"> T</w:t>
      </w:r>
      <w:r w:rsidR="005E2154" w:rsidRPr="00E6172C">
        <w:rPr>
          <w:b/>
          <w:i/>
          <w:lang w:val="en-GB"/>
        </w:rPr>
        <w:t>bx16</w:t>
      </w:r>
    </w:p>
    <w:p w14:paraId="571312A0" w14:textId="34E80344" w:rsidR="00BC2230" w:rsidRPr="00E6172C" w:rsidRDefault="000529EC" w:rsidP="00462DFA">
      <w:pPr>
        <w:widowControl w:val="0"/>
        <w:autoSpaceDE w:val="0"/>
        <w:autoSpaceDN w:val="0"/>
        <w:adjustRightInd w:val="0"/>
        <w:spacing w:after="120" w:line="360" w:lineRule="auto"/>
        <w:jc w:val="both"/>
        <w:rPr>
          <w:lang w:val="en-GB"/>
        </w:rPr>
      </w:pPr>
      <w:r w:rsidRPr="00E6172C">
        <w:rPr>
          <w:lang w:val="en-GB"/>
        </w:rPr>
        <w:t xml:space="preserve">To test </w:t>
      </w:r>
      <w:r w:rsidR="00FC66B8" w:rsidRPr="00E6172C">
        <w:rPr>
          <w:lang w:val="en-GB"/>
        </w:rPr>
        <w:t xml:space="preserve">rigorously </w:t>
      </w:r>
      <w:r w:rsidRPr="00E6172C">
        <w:rPr>
          <w:lang w:val="en-GB"/>
        </w:rPr>
        <w:t xml:space="preserve">the idea that Tbx16 is required for Fgf to induce MRFs, </w:t>
      </w:r>
      <w:r w:rsidR="00DB5B32" w:rsidRPr="00E6172C">
        <w:rPr>
          <w:i/>
          <w:iCs/>
          <w:lang w:val="en-GB"/>
        </w:rPr>
        <w:t>fgf4</w:t>
      </w:r>
      <w:r w:rsidR="00DB5B32" w:rsidRPr="00E6172C">
        <w:rPr>
          <w:lang w:val="en-GB"/>
        </w:rPr>
        <w:t xml:space="preserve"> </w:t>
      </w:r>
      <w:r w:rsidRPr="00E6172C">
        <w:rPr>
          <w:lang w:val="en-GB"/>
        </w:rPr>
        <w:t xml:space="preserve">mRNA was injected into embryos from a </w:t>
      </w:r>
      <w:r w:rsidRPr="00E6172C">
        <w:rPr>
          <w:i/>
          <w:lang w:val="en-GB"/>
        </w:rPr>
        <w:t>tbx16</w:t>
      </w:r>
      <w:r w:rsidRPr="00E6172C">
        <w:rPr>
          <w:lang w:val="en-GB"/>
        </w:rPr>
        <w:t xml:space="preserve"> heterozygote </w:t>
      </w:r>
      <w:proofErr w:type="spellStart"/>
      <w:r w:rsidRPr="00E6172C">
        <w:rPr>
          <w:lang w:val="en-GB"/>
        </w:rPr>
        <w:t>incross</w:t>
      </w:r>
      <w:proofErr w:type="spellEnd"/>
      <w:r w:rsidRPr="00E6172C">
        <w:rPr>
          <w:lang w:val="en-GB"/>
        </w:rPr>
        <w:t xml:space="preserve">.  Whereas Fgf4 up-regulated </w:t>
      </w:r>
      <w:r w:rsidRPr="00E6172C">
        <w:rPr>
          <w:i/>
          <w:lang w:val="en-GB"/>
        </w:rPr>
        <w:t>myf5</w:t>
      </w:r>
      <w:r w:rsidRPr="00E6172C">
        <w:rPr>
          <w:lang w:val="en-GB"/>
        </w:rPr>
        <w:t xml:space="preserve"> and </w:t>
      </w:r>
      <w:proofErr w:type="spellStart"/>
      <w:r w:rsidRPr="00E6172C">
        <w:rPr>
          <w:i/>
          <w:lang w:val="en-GB"/>
        </w:rPr>
        <w:t>myod</w:t>
      </w:r>
      <w:proofErr w:type="spellEnd"/>
      <w:r w:rsidRPr="00E6172C">
        <w:rPr>
          <w:lang w:val="en-GB"/>
        </w:rPr>
        <w:t xml:space="preserve"> mRNAs all around the germ</w:t>
      </w:r>
      <w:r w:rsidR="00E07A86" w:rsidRPr="00E6172C">
        <w:rPr>
          <w:lang w:val="en-GB"/>
        </w:rPr>
        <w:t xml:space="preserve"> </w:t>
      </w:r>
      <w:r w:rsidRPr="00E6172C">
        <w:rPr>
          <w:lang w:val="en-GB"/>
        </w:rPr>
        <w:t>ring in siblings, in</w:t>
      </w:r>
      <w:r w:rsidR="00DB5B32" w:rsidRPr="00E6172C">
        <w:rPr>
          <w:lang w:val="en-GB"/>
        </w:rPr>
        <w:t xml:space="preserve"> sequence-genotyped</w:t>
      </w:r>
      <w:r w:rsidRPr="00E6172C">
        <w:rPr>
          <w:lang w:val="en-GB"/>
        </w:rPr>
        <w:t xml:space="preserve"> </w:t>
      </w:r>
      <w:r w:rsidRPr="00E6172C">
        <w:rPr>
          <w:i/>
          <w:lang w:val="en-GB"/>
        </w:rPr>
        <w:t>tbx16</w:t>
      </w:r>
      <w:r w:rsidRPr="00E6172C">
        <w:rPr>
          <w:lang w:val="en-GB"/>
        </w:rPr>
        <w:t xml:space="preserve"> mutant embryos no </w:t>
      </w:r>
      <w:r w:rsidR="00ED38FD" w:rsidRPr="00E6172C">
        <w:rPr>
          <w:lang w:val="en-GB"/>
        </w:rPr>
        <w:t xml:space="preserve">up-regulation </w:t>
      </w:r>
      <w:r w:rsidRPr="00E6172C">
        <w:rPr>
          <w:lang w:val="en-GB"/>
        </w:rPr>
        <w:t xml:space="preserve">was detected (Fig. </w:t>
      </w:r>
      <w:r w:rsidR="00CC377C" w:rsidRPr="00E6172C">
        <w:rPr>
          <w:lang w:val="en-GB"/>
        </w:rPr>
        <w:t>5A</w:t>
      </w:r>
      <w:r w:rsidRPr="00E6172C">
        <w:rPr>
          <w:lang w:val="en-GB"/>
        </w:rPr>
        <w:t xml:space="preserve">).  </w:t>
      </w:r>
      <w:r w:rsidR="00437EA4" w:rsidRPr="00E6172C">
        <w:rPr>
          <w:lang w:val="en-GB"/>
        </w:rPr>
        <w:t xml:space="preserve">It is clear that mesoderm was present in </w:t>
      </w:r>
      <w:r w:rsidR="00437EA4" w:rsidRPr="00E6172C">
        <w:rPr>
          <w:i/>
          <w:lang w:val="en-GB"/>
        </w:rPr>
        <w:t>tbx16</w:t>
      </w:r>
      <w:r w:rsidR="00437EA4" w:rsidRPr="00E6172C">
        <w:rPr>
          <w:lang w:val="en-GB"/>
        </w:rPr>
        <w:t xml:space="preserve"> mutants because the mRNAs encoding </w:t>
      </w:r>
      <w:proofErr w:type="spellStart"/>
      <w:r w:rsidR="008E41DA" w:rsidRPr="00E6172C">
        <w:rPr>
          <w:lang w:val="en-GB"/>
        </w:rPr>
        <w:t>Aplnrb</w:t>
      </w:r>
      <w:proofErr w:type="spellEnd"/>
      <w:r w:rsidR="008E41DA" w:rsidRPr="00E6172C">
        <w:rPr>
          <w:lang w:val="en-GB"/>
        </w:rPr>
        <w:t xml:space="preserve">, </w:t>
      </w:r>
      <w:proofErr w:type="spellStart"/>
      <w:r w:rsidR="0099749A" w:rsidRPr="00E6172C">
        <w:rPr>
          <w:lang w:val="en-GB"/>
        </w:rPr>
        <w:t>T</w:t>
      </w:r>
      <w:r w:rsidR="00177B12" w:rsidRPr="00E6172C">
        <w:rPr>
          <w:lang w:val="en-GB"/>
        </w:rPr>
        <w:t>bxt</w:t>
      </w:r>
      <w:r w:rsidR="0099749A" w:rsidRPr="00E6172C">
        <w:rPr>
          <w:lang w:val="en-GB"/>
        </w:rPr>
        <w:t>a</w:t>
      </w:r>
      <w:proofErr w:type="spellEnd"/>
      <w:r w:rsidR="00437EA4" w:rsidRPr="00E6172C">
        <w:rPr>
          <w:lang w:val="en-GB"/>
        </w:rPr>
        <w:t>, Tbx16 and Tbx</w:t>
      </w:r>
      <w:r w:rsidR="003360B5" w:rsidRPr="00E6172C">
        <w:rPr>
          <w:lang w:val="en-GB"/>
        </w:rPr>
        <w:t>1</w:t>
      </w:r>
      <w:r w:rsidR="00437EA4" w:rsidRPr="00E6172C">
        <w:rPr>
          <w:lang w:val="en-GB"/>
        </w:rPr>
        <w:t xml:space="preserve">6-like </w:t>
      </w:r>
      <w:r w:rsidR="007936A3" w:rsidRPr="00E6172C">
        <w:rPr>
          <w:lang w:val="en-GB"/>
        </w:rPr>
        <w:t xml:space="preserve">(formerly Tbx6-like) </w:t>
      </w:r>
      <w:r w:rsidR="00341CBE" w:rsidRPr="00E6172C">
        <w:rPr>
          <w:lang w:val="en-GB"/>
        </w:rPr>
        <w:t>are</w:t>
      </w:r>
      <w:r w:rsidR="00437EA4" w:rsidRPr="00E6172C">
        <w:rPr>
          <w:lang w:val="en-GB"/>
        </w:rPr>
        <w:t xml:space="preserve"> present in </w:t>
      </w:r>
      <w:r w:rsidR="00437EA4" w:rsidRPr="00E6172C">
        <w:rPr>
          <w:i/>
          <w:lang w:val="en-GB"/>
        </w:rPr>
        <w:t>tbx16</w:t>
      </w:r>
      <w:r w:rsidR="00437EA4" w:rsidRPr="00E6172C">
        <w:rPr>
          <w:lang w:val="en-GB"/>
        </w:rPr>
        <w:t xml:space="preserve"> mutants</w:t>
      </w:r>
      <w:r w:rsidR="002225CF" w:rsidRPr="00E6172C">
        <w:rPr>
          <w:lang w:val="en-GB"/>
        </w:rPr>
        <w:t xml:space="preserve"> </w:t>
      </w:r>
      <w:r w:rsidR="008E41DA" w:rsidRPr="00E6172C">
        <w:rPr>
          <w:lang w:val="en-GB"/>
        </w:rPr>
        <w:t xml:space="preserve">(Fig. </w:t>
      </w:r>
      <w:r w:rsidR="003F1F81" w:rsidRPr="00E6172C">
        <w:rPr>
          <w:lang w:val="en-GB"/>
        </w:rPr>
        <w:t>S</w:t>
      </w:r>
      <w:r w:rsidR="003F1F81">
        <w:rPr>
          <w:lang w:val="en-GB"/>
        </w:rPr>
        <w:t>5</w:t>
      </w:r>
      <w:r w:rsidR="008E41DA" w:rsidRPr="00E6172C">
        <w:rPr>
          <w:lang w:val="en-GB"/>
        </w:rPr>
        <w:t xml:space="preserve">; </w:t>
      </w:r>
      <w:r w:rsidR="005B0841" w:rsidRPr="00E6172C">
        <w:rPr>
          <w:lang w:val="en-GB"/>
        </w:rPr>
        <w:fldChar w:fldCharType="begin">
          <w:fldData xml:space="preserve">PEVuZE5vdGU+PENpdGU+PEF1dGhvcj5HcmlmZmluPC9BdXRob3I+PFllYXI+MTk5ODwvWWVhcj48
UmVjTnVtPjUzMTQ8L1JlY051bT48SURUZXh0Pjk4MzU5OTQ5PC9JRFRleHQ+PERpc3BsYXlUZXh0
PihHcmlmZmluIGV0IGFsLiwgMTk5ODsgTW9ycm93IGV0IGFsLiwgMjAxNyk8L0Rpc3BsYXlUZXh0
PjxyZWNvcmQ+PHJlYy1udW1iZXI+NTMxNDwvcmVjLW51bWJlcj48Zm9yZWlnbi1rZXlzPjxrZXkg
YXBwPSJFTiIgZGItaWQ9IjIycDVmcHN4ODlzdDlwZTk5djV4czJ4MWQyZGV4NXJ3dDU5MCIgdGlt
ZXN0YW1wPSIwIj41MzE0PC9rZXk+PC9mb3JlaWduLWtleXM+PHJlZi10eXBlIG5hbWU9IkpvdXJu
YWwgQXJ0aWNsZSI+MTc8L3JlZi10eXBlPjxjb250cmlidXRvcnM+PGF1dGhvcnM+PGF1dGhvcj5H
cmlmZmluLCBLLiBKLjwvYXV0aG9yPjxhdXRob3I+QW1hY2hlciwgUy4gTC48L2F1dGhvcj48YXV0
aG9yPktpbW1lbCwgQy4gQi48L2F1dGhvcj48YXV0aG9yPktpbWVsbWFuLCBELjwvYXV0aG9yPjwv
YXV0aG9ycz48L2NvbnRyaWJ1dG9ycz48dGl0bGVzPjx0aXRsZT5Nb2xlY3VsYXIgaWRlbnRpZmlj
YXRpb24gb2Ygc3BhZGV0YWlsOiByZWd1bGF0aW9uIG9mIHplYnJhZmlzaCB0cnVuayBhbmQgdGFp
bCBtZXNvZGVybSBmb3JtYXRpb24gYnkgVC1ib3ggZ2VuZXM8L3RpdGxlPjxzZWNvbmRhcnktdGl0
bGU+RGV2ZWxvcG1lbnQ8L3NlY29uZGFyeS10aXRsZT48L3RpdGxlcz48cGVyaW9kaWNhbD48ZnVs
bC10aXRsZT5EZXZlbG9wbWVudDwvZnVsbC10aXRsZT48L3BlcmlvZGljYWw+PHBhZ2VzPjMzNzkt
ODg8L3BhZ2VzPjx2b2x1bWU+MTI1PC92b2x1bWU+PG51bWJlcj4xNzwvbnVtYmVyPjxrZXl3b3Jk
cz48a2V5d29yZD5BbWlubyBBY2lkIFNlcXVlbmNlPC9rZXl3b3JkPjxrZXl3b3JkPkFuaW1hbDwv
a2V5d29yZD48a2V5d29yZD5CYXNlIFNlcXVlbmNlPC9rZXl3b3JkPjxrZXl3b3JkPkNsb25pbmcs
IE1vbGVjdWxhcjwva2V5d29yZD48a2V5d29yZD5ETkEgUHJpbWVycy9nZW5ldGljczwva2V5d29y
ZD48a2V5d29yZD5ETkEtQmluZGluZyBQcm90ZWlucy9nZW5ldGljcy9waHlzaW9sb2d5PC9rZXl3
b3JkPjxrZXl3b3JkPkZpYnJvYmxhc3QgR3Jvd3RoIEZhY3Rvci9waHlzaW9sb2d5PC9rZXl3b3Jk
PjxrZXl3b3JkPkdlbmUgRXhwcmVzc2lvbiBSZWd1bGF0aW9uLCBEZXZlbG9wbWVudGFsPC9rZXl3
b3JkPjxrZXl3b3JkPkluIFNpdHUgSHlicmlkaXphdGlvbjwva2V5d29yZD48a2V5d29yZD5NZXNv
ZGVybS9jeXRvbG9neS9waHlzaW9sb2d5PC9rZXl3b3JkPjxrZXl3b3JkPk1vZGVscywgR2VuZXRp
Yzwva2V5d29yZD48a2V5d29yZD5Nb2xlY3VsYXIgU2VxdWVuY2UgRGF0YTwva2V5d29yZD48a2V5
d29yZD5NdXRhdGlvbjwva2V5d29yZD48a2V5d29yZD5QaGVub3R5cGU8L2tleXdvcmQ+PGtleXdv
cmQ+UG9seW1lcmFzZSBDaGFpbiBSZWFjdGlvbjwva2V5d29yZD48a2V5d29yZD5TZXF1ZW5jZSBI
b21vbG9neSwgQW1pbm8gQWNpZDwva2V5d29yZD48a2V5d29yZD5TaWduYWwgVHJhbnNkdWN0aW9u
PC9rZXl3b3JkPjxrZXl3b3JkPlN1cHBvcnQsIE5vbi1VLlMuIEdvdiZhcG9zO3Q8L2tleXdvcmQ+
PGtleXdvcmQ+U3VwcG9ydCwgVS5TLiBHb3YmYXBvczt0LCBOb24tUC5ILlMuPC9rZXl3b3JkPjxr
ZXl3b3JkPlN1cHBvcnQsIFUuUy4gR292JmFwb3M7dCwgUC5ILlMuPC9rZXl3b3JkPjxrZXl3b3Jk
PlRhaWwvZW1icnlvbG9neTwva2V5d29yZD48a2V5d29yZD5UcmFuc2NyaXB0aW9uIEZhY3RvcnMv
KmdlbmV0aWNzL3BoeXNpb2xvZ3k8L2tleXdvcmQ+PGtleXdvcmQ+VmVydGVicmF0ZXMvZW1icnlv
bG9neS9nZW5ldGljczwva2V5d29yZD48a2V5d29yZD5aZWJyYWZpc2gvKmVtYnJ5b2xvZ3kvKmdl
bmV0aWNzL3BoeXNpb2xvZ3k8L2tleXdvcmQ+PC9rZXl3b3Jkcz48ZGF0ZXM+PHllYXI+MTk5ODwv
eWVhcj48L2RhdGVzPjxsYWJlbD45ODM1OTk0OTwvbGFiZWw+PHVybHM+PHJlbGF0ZWQtdXJscz48
dXJsPmh0dHA6Ly93d3cubmNiaS5ubG0ubmloLmdvdi9jZ2ktYmluL0VudHJlei9yZWZlcmVyP2h0
dHA6Ly93d3cuYmlvbG9naXN0cy5jb20vRGV2ZWxvcG1lbnQvMTI1LzE3L2RldjQwNDAuaHRtbDwv
dXJsPjwvcmVsYXRlZC11cmxzPjwvdXJscz48L3JlY29yZD48L0NpdGU+PENpdGU+PEF1dGhvcj5N
b3Jyb3c8L0F1dGhvcj48WWVhcj4yMDE3PC9ZZWFyPjxSZWNOdW0+MTAzMTY8L1JlY051bT48cmVj
b3JkPjxyZWMtbnVtYmVyPjEwMzE2PC9yZWMtbnVtYmVyPjxmb3JlaWduLWtleXM+PGtleSBhcHA9
IkVOIiBkYi1pZD0iMjJwNWZwc3g4OXN0OXBlOTl2NXhzMngxZDJkZXg1cnd0NTkwIiB0aW1lc3Rh
bXA9IjE1MjY0ODI0MzgiPjEwMzE2PC9rZXk+PC9mb3JlaWduLWtleXM+PHJlZi10eXBlIG5hbWU9
IkpvdXJuYWwgQXJ0aWNsZSI+MTc8L3JlZi10eXBlPjxjb250cmlidXRvcnM+PGF1dGhvcnM+PGF1
dGhvcj5Nb3Jyb3csIFouIFQuPC9hdXRob3I+PGF1dGhvcj5NYXh3ZWxsLCBBLiBNLjwvYXV0aG9y
PjxhdXRob3I+SG9zaGlqaW1hLCBLLjwvYXV0aG9yPjxhdXRob3I+VGFsYm90LCBKLiBDLjwvYXV0
aG9yPjxhdXRob3I+R3J1bndhbGQsIEQuIEouPC9hdXRob3I+PGF1dGhvcj5BbWFjaGVyLCBTLiBM
LjwvYXV0aG9yPjwvYXV0aG9ycz48L2NvbnRyaWJ1dG9ycz48YXV0aC1hZGRyZXNzPkRlcGFydG1l
bnQgb2YgTW9sZWN1bGFyIEdlbmV0aWNzLCBUaGUgT2hpbyBTdGF0ZSBVbml2ZXJzaXR5LCBDb2x1
bWJ1cywgT2hpby4mI3hEO0RlcGFydG1lbnQgb2YgSHVtYW4gR2VuZXRpY3MsIFVuaXZlcnNpdHkg
b2YgVXRhaCBTY2hvb2wgb2YgTWVkaWNpbmUsIFNhbHQgTGFrZSBDaXR5LCBVdGFoLiYjeEQ7RGVw
YXJ0bWVudCBvZiBCaW9sb2dpY2FsIENoZW1pc3RyeSBhbmQgUGhhcm1hY29sb2d5LCBUaGUgT2hp
byBTdGF0ZSBVbml2ZXJzaXR5IFNjaG9vbCBvZiBNZWRpY2luZSwgQ29sdW1idXMsIE9oaW8uJiN4
RDtDZW50ZXIgZm9yIE11c2NsZSBIZWFsdGggYW5kIE5ldXJvbXVzY3VsYXIgRGlzb3JkZXJzLCBU
aGUgT2hpbyBTdGF0ZSBVbml2ZXJzaXR5IGFuZCBOYXRpb253aWRlIENoaWxkcmVuJmFwb3M7cyBI
b3NwaXRhbCwgQ29sdW1idXMsIE9oaW8uJiN4RDtDZW50ZXIgZm9yIFJOQSBCaW9sb2d5LCBUaGUg
T2hpbyBTdGF0ZSBVbml2ZXJzaXR5LCBDb2x1bWJ1cywgT2hpby48L2F1dGgtYWRkcmVzcz48dGl0
bGVzPjx0aXRsZT50Yng2bCBhbmQgdGJ4MTYgYXJlIHJlZHVuZGFudGx5IHJlcXVpcmVkIGZvciBw
b3N0ZXJpb3IgcGFyYXhpYWwgbWVzb2Rlcm0gZm9ybWF0aW9uIGR1cmluZyB6ZWJyYWZpc2ggZW1i
cnlvZ2VuZXNpczwvdGl0bGU+PHNlY29uZGFyeS10aXRsZT5EZXYgRHluPC9zZWNvbmRhcnktdGl0
bGU+PC90aXRsZXM+PHBlcmlvZGljYWw+PGZ1bGwtdGl0bGU+RGV2IER5bjwvZnVsbC10aXRsZT48
L3BlcmlvZGljYWw+PHBhZ2VzPjc1OS03Njk8L3BhZ2VzPjx2b2x1bWU+MjQ2PC92b2x1bWU+PG51
bWJlcj4xMDwvbnVtYmVyPjxrZXl3b3Jkcz48a2V5d29yZD5ULWJveCBnZW5lczwva2V5d29yZD48
a2V5d29yZD5mc3MvdGJ4Njwva2V5d29yZD48a2V5d29yZD5tZXNvZ2VuaW48L2tleXdvcmQ+PGtl
eXdvcmQ+bnRsL0JyYWNoeXVyeTwva2V5d29yZD48a2V5d29yZD5zb21pdG9nZW5lc2lzPC9rZXl3
b3JkPjxrZXl3b3JkPnNwYWRldGFpbDwva2V5d29yZD48L2tleXdvcmRzPjxkYXRlcz48eWVhcj4y
MDE3PC95ZWFyPjxwdWItZGF0ZXM+PGRhdGU+T2N0PC9kYXRlPjwvcHViLWRhdGVzPjwvZGF0ZXM+
PGlzYm4+MTA5Ny0wMTc3IChFbGVjdHJvbmljKSYjeEQ7MTA1OC04Mzg4IChMaW5raW5nKTwvaXNi
bj48YWNjZXNzaW9uLW51bT4yODY5MTI1NzwvYWNjZXNzaW9uLW51bT48dXJscz48cmVsYXRlZC11
cmxzPjx1cmw+aHR0cHM6Ly93d3cubmNiaS5ubG0ubmloLmdvdi9wdWJtZWQvMjg2OTEyNTc8L3Vy
bD48L3JlbGF0ZWQtdXJscz48L3VybHM+PGN1c3RvbTI+UE1DNTc0NDU5NDwvY3VzdG9tMj48ZWxl
Y3Ryb25pYy1yZXNvdXJjZS1udW0+MTAuMTAwMi9kdmR5LjI0NTQ3PC9lbGVjdHJvbmljLXJlc291
cmNlLW51bT48L3JlY29yZD48L0NpdGU+PC9FbmROb3RlPgB=
</w:fldData>
        </w:fldChar>
      </w:r>
      <w:r w:rsidR="00AD49EB" w:rsidRPr="00E6172C">
        <w:rPr>
          <w:lang w:val="en-GB"/>
        </w:rPr>
        <w:instrText xml:space="preserve"> ADDIN EN.CITE </w:instrText>
      </w:r>
      <w:r w:rsidR="00AD49EB" w:rsidRPr="00E6172C">
        <w:rPr>
          <w:lang w:val="en-GB"/>
        </w:rPr>
        <w:fldChar w:fldCharType="begin">
          <w:fldData xml:space="preserve">PEVuZE5vdGU+PENpdGU+PEF1dGhvcj5HcmlmZmluPC9BdXRob3I+PFllYXI+MTk5ODwvWWVhcj48
UmVjTnVtPjUzMTQ8L1JlY051bT48SURUZXh0Pjk4MzU5OTQ5PC9JRFRleHQ+PERpc3BsYXlUZXh0
PihHcmlmZmluIGV0IGFsLiwgMTk5ODsgTW9ycm93IGV0IGFsLiwgMjAxNyk8L0Rpc3BsYXlUZXh0
PjxyZWNvcmQ+PHJlYy1udW1iZXI+NTMxNDwvcmVjLW51bWJlcj48Zm9yZWlnbi1rZXlzPjxrZXkg
YXBwPSJFTiIgZGItaWQ9IjIycDVmcHN4ODlzdDlwZTk5djV4czJ4MWQyZGV4NXJ3dDU5MCIgdGlt
ZXN0YW1wPSIwIj41MzE0PC9rZXk+PC9mb3JlaWduLWtleXM+PHJlZi10eXBlIG5hbWU9IkpvdXJu
YWwgQXJ0aWNsZSI+MTc8L3JlZi10eXBlPjxjb250cmlidXRvcnM+PGF1dGhvcnM+PGF1dGhvcj5H
cmlmZmluLCBLLiBKLjwvYXV0aG9yPjxhdXRob3I+QW1hY2hlciwgUy4gTC48L2F1dGhvcj48YXV0
aG9yPktpbW1lbCwgQy4gQi48L2F1dGhvcj48YXV0aG9yPktpbWVsbWFuLCBELjwvYXV0aG9yPjwv
YXV0aG9ycz48L2NvbnRyaWJ1dG9ycz48dGl0bGVzPjx0aXRsZT5Nb2xlY3VsYXIgaWRlbnRpZmlj
YXRpb24gb2Ygc3BhZGV0YWlsOiByZWd1bGF0aW9uIG9mIHplYnJhZmlzaCB0cnVuayBhbmQgdGFp
bCBtZXNvZGVybSBmb3JtYXRpb24gYnkgVC1ib3ggZ2VuZXM8L3RpdGxlPjxzZWNvbmRhcnktdGl0
bGU+RGV2ZWxvcG1lbnQ8L3NlY29uZGFyeS10aXRsZT48L3RpdGxlcz48cGVyaW9kaWNhbD48ZnVs
bC10aXRsZT5EZXZlbG9wbWVudDwvZnVsbC10aXRsZT48L3BlcmlvZGljYWw+PHBhZ2VzPjMzNzkt
ODg8L3BhZ2VzPjx2b2x1bWU+MTI1PC92b2x1bWU+PG51bWJlcj4xNzwvbnVtYmVyPjxrZXl3b3Jk
cz48a2V5d29yZD5BbWlubyBBY2lkIFNlcXVlbmNlPC9rZXl3b3JkPjxrZXl3b3JkPkFuaW1hbDwv
a2V5d29yZD48a2V5d29yZD5CYXNlIFNlcXVlbmNlPC9rZXl3b3JkPjxrZXl3b3JkPkNsb25pbmcs
IE1vbGVjdWxhcjwva2V5d29yZD48a2V5d29yZD5ETkEgUHJpbWVycy9nZW5ldGljczwva2V5d29y
ZD48a2V5d29yZD5ETkEtQmluZGluZyBQcm90ZWlucy9nZW5ldGljcy9waHlzaW9sb2d5PC9rZXl3
b3JkPjxrZXl3b3JkPkZpYnJvYmxhc3QgR3Jvd3RoIEZhY3Rvci9waHlzaW9sb2d5PC9rZXl3b3Jk
PjxrZXl3b3JkPkdlbmUgRXhwcmVzc2lvbiBSZWd1bGF0aW9uLCBEZXZlbG9wbWVudGFsPC9rZXl3
b3JkPjxrZXl3b3JkPkluIFNpdHUgSHlicmlkaXphdGlvbjwva2V5d29yZD48a2V5d29yZD5NZXNv
ZGVybS9jeXRvbG9neS9waHlzaW9sb2d5PC9rZXl3b3JkPjxrZXl3b3JkPk1vZGVscywgR2VuZXRp
Yzwva2V5d29yZD48a2V5d29yZD5Nb2xlY3VsYXIgU2VxdWVuY2UgRGF0YTwva2V5d29yZD48a2V5
d29yZD5NdXRhdGlvbjwva2V5d29yZD48a2V5d29yZD5QaGVub3R5cGU8L2tleXdvcmQ+PGtleXdv
cmQ+UG9seW1lcmFzZSBDaGFpbiBSZWFjdGlvbjwva2V5d29yZD48a2V5d29yZD5TZXF1ZW5jZSBI
b21vbG9neSwgQW1pbm8gQWNpZDwva2V5d29yZD48a2V5d29yZD5TaWduYWwgVHJhbnNkdWN0aW9u
PC9rZXl3b3JkPjxrZXl3b3JkPlN1cHBvcnQsIE5vbi1VLlMuIEdvdiZhcG9zO3Q8L2tleXdvcmQ+
PGtleXdvcmQ+U3VwcG9ydCwgVS5TLiBHb3YmYXBvczt0LCBOb24tUC5ILlMuPC9rZXl3b3JkPjxr
ZXl3b3JkPlN1cHBvcnQsIFUuUy4gR292JmFwb3M7dCwgUC5ILlMuPC9rZXl3b3JkPjxrZXl3b3Jk
PlRhaWwvZW1icnlvbG9neTwva2V5d29yZD48a2V5d29yZD5UcmFuc2NyaXB0aW9uIEZhY3RvcnMv
KmdlbmV0aWNzL3BoeXNpb2xvZ3k8L2tleXdvcmQ+PGtleXdvcmQ+VmVydGVicmF0ZXMvZW1icnlv
bG9neS9nZW5ldGljczwva2V5d29yZD48a2V5d29yZD5aZWJyYWZpc2gvKmVtYnJ5b2xvZ3kvKmdl
bmV0aWNzL3BoeXNpb2xvZ3k8L2tleXdvcmQ+PC9rZXl3b3Jkcz48ZGF0ZXM+PHllYXI+MTk5ODwv
eWVhcj48L2RhdGVzPjxsYWJlbD45ODM1OTk0OTwvbGFiZWw+PHVybHM+PHJlbGF0ZWQtdXJscz48
dXJsPmh0dHA6Ly93d3cubmNiaS5ubG0ubmloLmdvdi9jZ2ktYmluL0VudHJlei9yZWZlcmVyP2h0
dHA6Ly93d3cuYmlvbG9naXN0cy5jb20vRGV2ZWxvcG1lbnQvMTI1LzE3L2RldjQwNDAuaHRtbDwv
dXJsPjwvcmVsYXRlZC11cmxzPjwvdXJscz48L3JlY29yZD48L0NpdGU+PENpdGU+PEF1dGhvcj5N
b3Jyb3c8L0F1dGhvcj48WWVhcj4yMDE3PC9ZZWFyPjxSZWNOdW0+MTAzMTY8L1JlY051bT48cmVj
b3JkPjxyZWMtbnVtYmVyPjEwMzE2PC9yZWMtbnVtYmVyPjxmb3JlaWduLWtleXM+PGtleSBhcHA9
IkVOIiBkYi1pZD0iMjJwNWZwc3g4OXN0OXBlOTl2NXhzMngxZDJkZXg1cnd0NTkwIiB0aW1lc3Rh
bXA9IjE1MjY0ODI0MzgiPjEwMzE2PC9rZXk+PC9mb3JlaWduLWtleXM+PHJlZi10eXBlIG5hbWU9
IkpvdXJuYWwgQXJ0aWNsZSI+MTc8L3JlZi10eXBlPjxjb250cmlidXRvcnM+PGF1dGhvcnM+PGF1
dGhvcj5Nb3Jyb3csIFouIFQuPC9hdXRob3I+PGF1dGhvcj5NYXh3ZWxsLCBBLiBNLjwvYXV0aG9y
PjxhdXRob3I+SG9zaGlqaW1hLCBLLjwvYXV0aG9yPjxhdXRob3I+VGFsYm90LCBKLiBDLjwvYXV0
aG9yPjxhdXRob3I+R3J1bndhbGQsIEQuIEouPC9hdXRob3I+PGF1dGhvcj5BbWFjaGVyLCBTLiBM
LjwvYXV0aG9yPjwvYXV0aG9ycz48L2NvbnRyaWJ1dG9ycz48YXV0aC1hZGRyZXNzPkRlcGFydG1l
bnQgb2YgTW9sZWN1bGFyIEdlbmV0aWNzLCBUaGUgT2hpbyBTdGF0ZSBVbml2ZXJzaXR5LCBDb2x1
bWJ1cywgT2hpby4mI3hEO0RlcGFydG1lbnQgb2YgSHVtYW4gR2VuZXRpY3MsIFVuaXZlcnNpdHkg
b2YgVXRhaCBTY2hvb2wgb2YgTWVkaWNpbmUsIFNhbHQgTGFrZSBDaXR5LCBVdGFoLiYjeEQ7RGVw
YXJ0bWVudCBvZiBCaW9sb2dpY2FsIENoZW1pc3RyeSBhbmQgUGhhcm1hY29sb2d5LCBUaGUgT2hp
byBTdGF0ZSBVbml2ZXJzaXR5IFNjaG9vbCBvZiBNZWRpY2luZSwgQ29sdW1idXMsIE9oaW8uJiN4
RDtDZW50ZXIgZm9yIE11c2NsZSBIZWFsdGggYW5kIE5ldXJvbXVzY3VsYXIgRGlzb3JkZXJzLCBU
aGUgT2hpbyBTdGF0ZSBVbml2ZXJzaXR5IGFuZCBOYXRpb253aWRlIENoaWxkcmVuJmFwb3M7cyBI
b3NwaXRhbCwgQ29sdW1idXMsIE9oaW8uJiN4RDtDZW50ZXIgZm9yIFJOQSBCaW9sb2d5LCBUaGUg
T2hpbyBTdGF0ZSBVbml2ZXJzaXR5LCBDb2x1bWJ1cywgT2hpby48L2F1dGgtYWRkcmVzcz48dGl0
bGVzPjx0aXRsZT50Yng2bCBhbmQgdGJ4MTYgYXJlIHJlZHVuZGFudGx5IHJlcXVpcmVkIGZvciBw
b3N0ZXJpb3IgcGFyYXhpYWwgbWVzb2Rlcm0gZm9ybWF0aW9uIGR1cmluZyB6ZWJyYWZpc2ggZW1i
cnlvZ2VuZXNpczwvdGl0bGU+PHNlY29uZGFyeS10aXRsZT5EZXYgRHluPC9zZWNvbmRhcnktdGl0
bGU+PC90aXRsZXM+PHBlcmlvZGljYWw+PGZ1bGwtdGl0bGU+RGV2IER5bjwvZnVsbC10aXRsZT48
L3BlcmlvZGljYWw+PHBhZ2VzPjc1OS03Njk8L3BhZ2VzPjx2b2x1bWU+MjQ2PC92b2x1bWU+PG51
bWJlcj4xMDwvbnVtYmVyPjxrZXl3b3Jkcz48a2V5d29yZD5ULWJveCBnZW5lczwva2V5d29yZD48
a2V5d29yZD5mc3MvdGJ4Njwva2V5d29yZD48a2V5d29yZD5tZXNvZ2VuaW48L2tleXdvcmQ+PGtl
eXdvcmQ+bnRsL0JyYWNoeXVyeTwva2V5d29yZD48a2V5d29yZD5zb21pdG9nZW5lc2lzPC9rZXl3
b3JkPjxrZXl3b3JkPnNwYWRldGFpbDwva2V5d29yZD48L2tleXdvcmRzPjxkYXRlcz48eWVhcj4y
MDE3PC95ZWFyPjxwdWItZGF0ZXM+PGRhdGU+T2N0PC9kYXRlPjwvcHViLWRhdGVzPjwvZGF0ZXM+
PGlzYm4+MTA5Ny0wMTc3IChFbGVjdHJvbmljKSYjeEQ7MTA1OC04Mzg4IChMaW5raW5nKTwvaXNi
bj48YWNjZXNzaW9uLW51bT4yODY5MTI1NzwvYWNjZXNzaW9uLW51bT48dXJscz48cmVsYXRlZC11
cmxzPjx1cmw+aHR0cHM6Ly93d3cubmNiaS5ubG0ubmloLmdvdi9wdWJtZWQvMjg2OTEyNTc8L3Vy
bD48L3JlbGF0ZWQtdXJscz48L3VybHM+PGN1c3RvbTI+UE1DNTc0NDU5NDwvY3VzdG9tMj48ZWxl
Y3Ryb25pYy1yZXNvdXJjZS1udW0+MTAuMTAwMi9kdmR5LjI0NTQ3PC9lbGVjdHJvbmljLXJlc291
cmNlLW51bT48L3JlY29yZD48L0NpdGU+PC9FbmROb3RlPgB=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5B0841" w:rsidRPr="00E6172C">
        <w:rPr>
          <w:lang w:val="en-GB"/>
        </w:rPr>
      </w:r>
      <w:r w:rsidR="005B0841" w:rsidRPr="00E6172C">
        <w:rPr>
          <w:lang w:val="en-GB"/>
        </w:rPr>
        <w:fldChar w:fldCharType="separate"/>
      </w:r>
      <w:r w:rsidR="00D6353A" w:rsidRPr="00E6172C">
        <w:rPr>
          <w:noProof/>
          <w:lang w:val="en-GB"/>
        </w:rPr>
        <w:t>(Griffin et al., 1998; Morrow et al., 2017)</w:t>
      </w:r>
      <w:r w:rsidR="005B0841" w:rsidRPr="00E6172C">
        <w:rPr>
          <w:lang w:val="en-GB"/>
        </w:rPr>
        <w:fldChar w:fldCharType="end"/>
      </w:r>
      <w:r w:rsidR="008E41DA" w:rsidRPr="00E6172C">
        <w:rPr>
          <w:lang w:val="en-GB"/>
        </w:rPr>
        <w:t>)</w:t>
      </w:r>
      <w:r w:rsidR="00437EA4" w:rsidRPr="00E6172C">
        <w:rPr>
          <w:lang w:val="en-GB"/>
        </w:rPr>
        <w:t xml:space="preserve">. </w:t>
      </w:r>
      <w:r w:rsidR="008E41DA" w:rsidRPr="00E6172C">
        <w:rPr>
          <w:lang w:val="en-GB"/>
        </w:rPr>
        <w:t xml:space="preserve"> </w:t>
      </w:r>
      <w:r w:rsidRPr="00E6172C">
        <w:rPr>
          <w:lang w:val="en-GB"/>
        </w:rPr>
        <w:t xml:space="preserve">The effect of Fgf4 does not act by </w:t>
      </w:r>
      <w:r w:rsidR="00A915A2" w:rsidRPr="00E6172C">
        <w:rPr>
          <w:lang w:val="en-GB"/>
        </w:rPr>
        <w:t xml:space="preserve">radically </w:t>
      </w:r>
      <w:r w:rsidRPr="00E6172C">
        <w:rPr>
          <w:lang w:val="en-GB"/>
        </w:rPr>
        <w:t>altering</w:t>
      </w:r>
      <w:r w:rsidR="00A647E6" w:rsidRPr="00E6172C">
        <w:rPr>
          <w:lang w:val="en-GB"/>
        </w:rPr>
        <w:t xml:space="preserve"> </w:t>
      </w:r>
      <w:proofErr w:type="spellStart"/>
      <w:r w:rsidR="00A647E6" w:rsidRPr="00E6172C">
        <w:rPr>
          <w:i/>
          <w:lang w:val="en-GB"/>
        </w:rPr>
        <w:t>tbxta</w:t>
      </w:r>
      <w:proofErr w:type="spellEnd"/>
      <w:r w:rsidR="00A647E6" w:rsidRPr="00E6172C">
        <w:rPr>
          <w:lang w:val="en-GB"/>
        </w:rPr>
        <w:t xml:space="preserve"> </w:t>
      </w:r>
      <w:r w:rsidRPr="00E6172C">
        <w:rPr>
          <w:lang w:val="en-GB"/>
        </w:rPr>
        <w:t xml:space="preserve">or </w:t>
      </w:r>
      <w:r w:rsidRPr="00E6172C">
        <w:rPr>
          <w:i/>
          <w:lang w:val="en-GB"/>
        </w:rPr>
        <w:t>tbx16</w:t>
      </w:r>
      <w:r w:rsidRPr="00E6172C">
        <w:rPr>
          <w:lang w:val="en-GB"/>
        </w:rPr>
        <w:t xml:space="preserve"> gene expression</w:t>
      </w:r>
      <w:r w:rsidR="002225CF" w:rsidRPr="00E6172C">
        <w:rPr>
          <w:lang w:val="en-GB"/>
        </w:rPr>
        <w:t xml:space="preserve"> (Fig. </w:t>
      </w:r>
      <w:r w:rsidR="00CC377C" w:rsidRPr="00E6172C">
        <w:rPr>
          <w:lang w:val="en-GB"/>
        </w:rPr>
        <w:t>5B</w:t>
      </w:r>
      <w:r w:rsidR="002225CF" w:rsidRPr="00E6172C">
        <w:rPr>
          <w:lang w:val="en-GB"/>
        </w:rPr>
        <w:t xml:space="preserve">). </w:t>
      </w:r>
      <w:r w:rsidR="0016180A" w:rsidRPr="00E6172C">
        <w:rPr>
          <w:lang w:val="en-GB"/>
        </w:rPr>
        <w:t xml:space="preserve"> </w:t>
      </w:r>
      <w:r w:rsidR="00192A16" w:rsidRPr="00E6172C">
        <w:rPr>
          <w:lang w:val="en-GB"/>
        </w:rPr>
        <w:t>Thus,</w:t>
      </w:r>
      <w:r w:rsidR="002225CF" w:rsidRPr="00E6172C">
        <w:rPr>
          <w:lang w:val="en-GB"/>
        </w:rPr>
        <w:t xml:space="preserve"> Tbx16 is required for </w:t>
      </w:r>
      <w:r w:rsidR="00D03953" w:rsidRPr="00E6172C">
        <w:rPr>
          <w:lang w:val="en-GB"/>
        </w:rPr>
        <w:t xml:space="preserve">Fgf-driven </w:t>
      </w:r>
      <w:r w:rsidR="0067294A" w:rsidRPr="00E6172C">
        <w:rPr>
          <w:lang w:val="en-GB"/>
        </w:rPr>
        <w:t>expression of MRFs in pre-somitic mesoderm.</w:t>
      </w:r>
    </w:p>
    <w:p w14:paraId="1D3935F7" w14:textId="77777777" w:rsidR="00C715CA" w:rsidRPr="00E6172C" w:rsidRDefault="00C715CA" w:rsidP="00462DFA">
      <w:pPr>
        <w:widowControl w:val="0"/>
        <w:autoSpaceDE w:val="0"/>
        <w:autoSpaceDN w:val="0"/>
        <w:adjustRightInd w:val="0"/>
        <w:spacing w:after="120" w:line="360" w:lineRule="auto"/>
        <w:jc w:val="both"/>
        <w:rPr>
          <w:lang w:val="en-GB"/>
        </w:rPr>
      </w:pPr>
    </w:p>
    <w:p w14:paraId="36D7F9B5" w14:textId="269AD449" w:rsidR="00C715CA" w:rsidRPr="00E6172C" w:rsidRDefault="0067294A" w:rsidP="00462DFA">
      <w:pPr>
        <w:widowControl w:val="0"/>
        <w:autoSpaceDE w:val="0"/>
        <w:autoSpaceDN w:val="0"/>
        <w:adjustRightInd w:val="0"/>
        <w:spacing w:after="120" w:line="360" w:lineRule="auto"/>
        <w:jc w:val="both"/>
        <w:outlineLvl w:val="0"/>
        <w:rPr>
          <w:b/>
          <w:i/>
          <w:lang w:val="en-GB"/>
        </w:rPr>
      </w:pPr>
      <w:r w:rsidRPr="00E6172C">
        <w:rPr>
          <w:b/>
          <w:i/>
          <w:lang w:val="en-GB"/>
        </w:rPr>
        <w:t xml:space="preserve">Tbx16 </w:t>
      </w:r>
      <w:r w:rsidR="009155C8" w:rsidRPr="00E6172C">
        <w:rPr>
          <w:b/>
          <w:i/>
          <w:lang w:val="en-GB"/>
        </w:rPr>
        <w:t xml:space="preserve">requires </w:t>
      </w:r>
      <w:r w:rsidR="00E07A86" w:rsidRPr="00E6172C">
        <w:rPr>
          <w:b/>
          <w:i/>
          <w:lang w:val="en-GB"/>
        </w:rPr>
        <w:t>Fgf-</w:t>
      </w:r>
      <w:r w:rsidR="009155C8" w:rsidRPr="00E6172C">
        <w:rPr>
          <w:b/>
          <w:i/>
          <w:lang w:val="en-GB"/>
        </w:rPr>
        <w:t xml:space="preserve">like </w:t>
      </w:r>
      <w:r w:rsidR="00E6172C" w:rsidRPr="00E6172C">
        <w:rPr>
          <w:b/>
          <w:i/>
          <w:lang w:val="en-GB"/>
        </w:rPr>
        <w:t>signalling</w:t>
      </w:r>
      <w:r w:rsidR="009155C8" w:rsidRPr="00E6172C">
        <w:rPr>
          <w:b/>
          <w:i/>
          <w:lang w:val="en-GB"/>
        </w:rPr>
        <w:t xml:space="preserve"> to </w:t>
      </w:r>
      <w:r w:rsidR="00C715CA" w:rsidRPr="00E6172C">
        <w:rPr>
          <w:b/>
          <w:i/>
          <w:lang w:val="en-GB"/>
        </w:rPr>
        <w:t xml:space="preserve">rescue myf5 and </w:t>
      </w:r>
      <w:proofErr w:type="spellStart"/>
      <w:r w:rsidR="00C715CA" w:rsidRPr="00E6172C">
        <w:rPr>
          <w:b/>
          <w:i/>
          <w:lang w:val="en-GB"/>
        </w:rPr>
        <w:t>myod</w:t>
      </w:r>
      <w:proofErr w:type="spellEnd"/>
      <w:r w:rsidR="00C715CA" w:rsidRPr="00E6172C">
        <w:rPr>
          <w:b/>
          <w:i/>
          <w:lang w:val="en-GB"/>
        </w:rPr>
        <w:t xml:space="preserve"> expression</w:t>
      </w:r>
    </w:p>
    <w:p w14:paraId="15C13F5A" w14:textId="43D20AD7" w:rsidR="00097A18" w:rsidRPr="00E6172C" w:rsidRDefault="00C715CA" w:rsidP="00462DFA">
      <w:pPr>
        <w:widowControl w:val="0"/>
        <w:autoSpaceDE w:val="0"/>
        <w:autoSpaceDN w:val="0"/>
        <w:adjustRightInd w:val="0"/>
        <w:spacing w:after="120" w:line="360" w:lineRule="auto"/>
        <w:jc w:val="both"/>
        <w:rPr>
          <w:lang w:val="en-GB"/>
        </w:rPr>
      </w:pPr>
      <w:r w:rsidRPr="00E6172C">
        <w:rPr>
          <w:lang w:val="en-GB"/>
        </w:rPr>
        <w:t>The result</w:t>
      </w:r>
      <w:r w:rsidR="00F34A81" w:rsidRPr="00E6172C">
        <w:rPr>
          <w:lang w:val="en-GB"/>
        </w:rPr>
        <w:t xml:space="preserve">s so far </w:t>
      </w:r>
      <w:r w:rsidR="00D35B6E" w:rsidRPr="00E6172C">
        <w:rPr>
          <w:lang w:val="en-GB"/>
        </w:rPr>
        <w:t xml:space="preserve">show </w:t>
      </w:r>
      <w:r w:rsidRPr="00E6172C">
        <w:rPr>
          <w:lang w:val="en-GB"/>
        </w:rPr>
        <w:t xml:space="preserve">that </w:t>
      </w:r>
      <w:r w:rsidR="0067294A" w:rsidRPr="00E6172C">
        <w:rPr>
          <w:i/>
          <w:lang w:val="en-GB"/>
        </w:rPr>
        <w:t>tbx16</w:t>
      </w:r>
      <w:r w:rsidR="00D35B6E" w:rsidRPr="00E6172C">
        <w:rPr>
          <w:lang w:val="en-GB"/>
        </w:rPr>
        <w:t xml:space="preserve"> function</w:t>
      </w:r>
      <w:r w:rsidR="0067294A" w:rsidRPr="00E6172C">
        <w:rPr>
          <w:i/>
          <w:lang w:val="en-GB"/>
        </w:rPr>
        <w:t xml:space="preserve"> </w:t>
      </w:r>
      <w:r w:rsidRPr="00E6172C">
        <w:rPr>
          <w:lang w:val="en-GB"/>
        </w:rPr>
        <w:t xml:space="preserve">is </w:t>
      </w:r>
      <w:r w:rsidR="00D35B6E" w:rsidRPr="00E6172C">
        <w:rPr>
          <w:lang w:val="en-GB"/>
        </w:rPr>
        <w:t xml:space="preserve">necessary </w:t>
      </w:r>
      <w:r w:rsidRPr="00E6172C">
        <w:rPr>
          <w:lang w:val="en-GB"/>
        </w:rPr>
        <w:t xml:space="preserve">for </w:t>
      </w:r>
      <w:r w:rsidR="00F34A81" w:rsidRPr="00E6172C">
        <w:rPr>
          <w:lang w:val="en-GB"/>
        </w:rPr>
        <w:t>Fgf to induce</w:t>
      </w:r>
      <w:r w:rsidRPr="00E6172C">
        <w:rPr>
          <w:lang w:val="en-GB"/>
        </w:rPr>
        <w:t xml:space="preserve"> </w:t>
      </w:r>
      <w:r w:rsidRPr="00E6172C">
        <w:rPr>
          <w:i/>
          <w:lang w:val="en-GB"/>
        </w:rPr>
        <w:t xml:space="preserve">myf5 </w:t>
      </w:r>
      <w:r w:rsidRPr="00E6172C">
        <w:rPr>
          <w:lang w:val="en-GB"/>
        </w:rPr>
        <w:t xml:space="preserve">and </w:t>
      </w:r>
      <w:proofErr w:type="spellStart"/>
      <w:r w:rsidRPr="00E6172C">
        <w:rPr>
          <w:i/>
          <w:lang w:val="en-GB"/>
        </w:rPr>
        <w:t>myod</w:t>
      </w:r>
      <w:proofErr w:type="spellEnd"/>
      <w:r w:rsidRPr="00E6172C">
        <w:rPr>
          <w:i/>
          <w:lang w:val="en-GB"/>
        </w:rPr>
        <w:t xml:space="preserve"> </w:t>
      </w:r>
      <w:r w:rsidRPr="00E6172C">
        <w:rPr>
          <w:lang w:val="en-GB"/>
        </w:rPr>
        <w:t>(Fig.</w:t>
      </w:r>
      <w:r w:rsidR="00192106" w:rsidRPr="00E6172C">
        <w:rPr>
          <w:lang w:val="en-GB"/>
        </w:rPr>
        <w:t xml:space="preserve"> </w:t>
      </w:r>
      <w:r w:rsidR="00CC377C" w:rsidRPr="00E6172C">
        <w:rPr>
          <w:lang w:val="en-GB"/>
        </w:rPr>
        <w:t>5A</w:t>
      </w:r>
      <w:r w:rsidRPr="00E6172C">
        <w:rPr>
          <w:lang w:val="en-GB"/>
        </w:rPr>
        <w:t xml:space="preserve">). </w:t>
      </w:r>
      <w:r w:rsidR="009155C8" w:rsidRPr="00E6172C">
        <w:rPr>
          <w:lang w:val="en-GB"/>
        </w:rPr>
        <w:t xml:space="preserve"> </w:t>
      </w:r>
      <w:r w:rsidR="00100DE5" w:rsidRPr="00E6172C">
        <w:rPr>
          <w:lang w:val="en-GB"/>
        </w:rPr>
        <w:t xml:space="preserve">To determine if </w:t>
      </w:r>
      <w:r w:rsidR="00092776" w:rsidRPr="00E6172C">
        <w:rPr>
          <w:lang w:val="en-GB"/>
        </w:rPr>
        <w:t xml:space="preserve">increased </w:t>
      </w:r>
      <w:r w:rsidR="00100DE5" w:rsidRPr="00E6172C">
        <w:rPr>
          <w:lang w:val="en-GB"/>
        </w:rPr>
        <w:t>Tbx16 activity is sufficient to induce MRFs</w:t>
      </w:r>
      <w:r w:rsidRPr="00E6172C">
        <w:rPr>
          <w:lang w:val="en-GB"/>
        </w:rPr>
        <w:t xml:space="preserve">, </w:t>
      </w:r>
      <w:r w:rsidR="0067294A" w:rsidRPr="00E6172C">
        <w:rPr>
          <w:lang w:val="en-GB"/>
        </w:rPr>
        <w:t>Tbx16</w:t>
      </w:r>
      <w:r w:rsidR="0067294A" w:rsidRPr="00E6172C">
        <w:rPr>
          <w:i/>
          <w:lang w:val="en-GB"/>
        </w:rPr>
        <w:t xml:space="preserve"> </w:t>
      </w:r>
      <w:r w:rsidR="00D03953" w:rsidRPr="00E6172C">
        <w:rPr>
          <w:lang w:val="en-GB"/>
        </w:rPr>
        <w:t xml:space="preserve">was </w:t>
      </w:r>
      <w:r w:rsidRPr="00E6172C">
        <w:rPr>
          <w:lang w:val="en-GB"/>
        </w:rPr>
        <w:t>overexpressed</w:t>
      </w:r>
      <w:r w:rsidR="00F34A81" w:rsidRPr="00E6172C">
        <w:rPr>
          <w:lang w:val="en-GB"/>
        </w:rPr>
        <w:t xml:space="preserve">.  Injection of </w:t>
      </w:r>
      <w:r w:rsidR="00DB5B32" w:rsidRPr="00E6172C">
        <w:rPr>
          <w:i/>
          <w:iCs/>
          <w:lang w:val="en-GB"/>
        </w:rPr>
        <w:t>t</w:t>
      </w:r>
      <w:r w:rsidR="00F34A81" w:rsidRPr="00E6172C">
        <w:rPr>
          <w:i/>
          <w:iCs/>
          <w:lang w:val="en-GB"/>
        </w:rPr>
        <w:t>bx16</w:t>
      </w:r>
      <w:r w:rsidR="00F34A81" w:rsidRPr="00E6172C">
        <w:rPr>
          <w:lang w:val="en-GB"/>
        </w:rPr>
        <w:t xml:space="preserve"> mRNA</w:t>
      </w:r>
      <w:r w:rsidR="00092776" w:rsidRPr="00E6172C">
        <w:rPr>
          <w:lang w:val="en-GB"/>
        </w:rPr>
        <w:t xml:space="preserve"> </w:t>
      </w:r>
      <w:r w:rsidR="00F34A81" w:rsidRPr="00E6172C">
        <w:rPr>
          <w:lang w:val="en-GB"/>
        </w:rPr>
        <w:t>caused</w:t>
      </w:r>
      <w:r w:rsidR="00092776" w:rsidRPr="00E6172C">
        <w:rPr>
          <w:lang w:val="en-GB"/>
        </w:rPr>
        <w:t xml:space="preserve"> ectopic </w:t>
      </w:r>
      <w:r w:rsidRPr="00E6172C">
        <w:rPr>
          <w:lang w:val="en-GB"/>
        </w:rPr>
        <w:t>expression of</w:t>
      </w:r>
      <w:r w:rsidR="00100DE5" w:rsidRPr="00E6172C">
        <w:rPr>
          <w:lang w:val="en-GB"/>
        </w:rPr>
        <w:t xml:space="preserve"> both</w:t>
      </w:r>
      <w:r w:rsidRPr="00E6172C">
        <w:rPr>
          <w:i/>
          <w:lang w:val="en-GB"/>
        </w:rPr>
        <w:t xml:space="preserve"> myf5 </w:t>
      </w:r>
      <w:r w:rsidRPr="00E6172C">
        <w:rPr>
          <w:lang w:val="en-GB"/>
        </w:rPr>
        <w:t xml:space="preserve">and </w:t>
      </w:r>
      <w:proofErr w:type="spellStart"/>
      <w:r w:rsidRPr="00E6172C">
        <w:rPr>
          <w:i/>
          <w:lang w:val="en-GB"/>
        </w:rPr>
        <w:t>myod</w:t>
      </w:r>
      <w:proofErr w:type="spellEnd"/>
      <w:r w:rsidRPr="00E6172C">
        <w:rPr>
          <w:i/>
          <w:lang w:val="en-GB"/>
        </w:rPr>
        <w:t xml:space="preserve"> </w:t>
      </w:r>
      <w:r w:rsidRPr="00E6172C">
        <w:rPr>
          <w:lang w:val="en-GB"/>
        </w:rPr>
        <w:t xml:space="preserve">in </w:t>
      </w:r>
      <w:r w:rsidR="00100DE5" w:rsidRPr="00E6172C">
        <w:rPr>
          <w:lang w:val="en-GB"/>
        </w:rPr>
        <w:t xml:space="preserve">the </w:t>
      </w:r>
      <w:r w:rsidRPr="00E6172C">
        <w:rPr>
          <w:lang w:val="en-GB"/>
        </w:rPr>
        <w:t>germ marginal zone (Fig</w:t>
      </w:r>
      <w:r w:rsidR="00192106" w:rsidRPr="00E6172C">
        <w:rPr>
          <w:lang w:val="en-GB"/>
        </w:rPr>
        <w:t xml:space="preserve">. </w:t>
      </w:r>
      <w:r w:rsidR="00CC377C" w:rsidRPr="00E6172C">
        <w:rPr>
          <w:lang w:val="en-GB"/>
        </w:rPr>
        <w:t>5C</w:t>
      </w:r>
      <w:r w:rsidRPr="00E6172C">
        <w:rPr>
          <w:lang w:val="en-GB"/>
        </w:rPr>
        <w:t xml:space="preserve">). </w:t>
      </w:r>
      <w:r w:rsidR="009155C8" w:rsidRPr="00E6172C">
        <w:rPr>
          <w:lang w:val="en-GB"/>
        </w:rPr>
        <w:t xml:space="preserve"> </w:t>
      </w:r>
      <w:r w:rsidR="00DB68B8" w:rsidRPr="00E6172C">
        <w:rPr>
          <w:lang w:val="en-GB"/>
        </w:rPr>
        <w:t xml:space="preserve">Notably, Tbx16 over-expression induced </w:t>
      </w:r>
      <w:r w:rsidR="00DB68B8" w:rsidRPr="00E6172C">
        <w:rPr>
          <w:i/>
          <w:lang w:val="en-GB"/>
        </w:rPr>
        <w:t>myf5</w:t>
      </w:r>
      <w:r w:rsidR="00DB68B8" w:rsidRPr="00E6172C">
        <w:rPr>
          <w:lang w:val="en-GB"/>
        </w:rPr>
        <w:t xml:space="preserve"> mRNA in a much broader region than </w:t>
      </w:r>
      <w:proofErr w:type="spellStart"/>
      <w:r w:rsidR="00DB68B8" w:rsidRPr="00E6172C">
        <w:rPr>
          <w:i/>
          <w:lang w:val="en-GB"/>
        </w:rPr>
        <w:t>myod</w:t>
      </w:r>
      <w:proofErr w:type="spellEnd"/>
      <w:r w:rsidR="00DB68B8" w:rsidRPr="00E6172C">
        <w:rPr>
          <w:lang w:val="en-GB"/>
        </w:rPr>
        <w:t xml:space="preserve"> mRNA.</w:t>
      </w:r>
    </w:p>
    <w:p w14:paraId="16935858" w14:textId="3097155E" w:rsidR="00C715CA" w:rsidRPr="00E6172C" w:rsidRDefault="00097A18" w:rsidP="00462DFA">
      <w:pPr>
        <w:widowControl w:val="0"/>
        <w:autoSpaceDE w:val="0"/>
        <w:autoSpaceDN w:val="0"/>
        <w:adjustRightInd w:val="0"/>
        <w:spacing w:after="120" w:line="360" w:lineRule="auto"/>
        <w:jc w:val="both"/>
        <w:rPr>
          <w:lang w:val="en-GB"/>
        </w:rPr>
      </w:pPr>
      <w:r w:rsidRPr="00E6172C">
        <w:rPr>
          <w:lang w:val="en-GB"/>
        </w:rPr>
        <w:t>We next wanted t</w:t>
      </w:r>
      <w:r w:rsidR="00100DE5" w:rsidRPr="00E6172C">
        <w:rPr>
          <w:lang w:val="en-GB"/>
        </w:rPr>
        <w:t xml:space="preserve">o determine whether </w:t>
      </w:r>
      <w:r w:rsidR="00D03953" w:rsidRPr="00E6172C">
        <w:rPr>
          <w:lang w:val="en-GB"/>
        </w:rPr>
        <w:t>T</w:t>
      </w:r>
      <w:r w:rsidR="00100DE5" w:rsidRPr="00E6172C">
        <w:rPr>
          <w:lang w:val="en-GB"/>
        </w:rPr>
        <w:t>bx16</w:t>
      </w:r>
      <w:r w:rsidR="00100DE5" w:rsidRPr="00E6172C">
        <w:rPr>
          <w:i/>
          <w:lang w:val="en-GB"/>
        </w:rPr>
        <w:t xml:space="preserve"> </w:t>
      </w:r>
      <w:r w:rsidR="00100DE5" w:rsidRPr="00E6172C">
        <w:rPr>
          <w:lang w:val="en-GB"/>
        </w:rPr>
        <w:t>could</w:t>
      </w:r>
      <w:r w:rsidR="00100DE5" w:rsidRPr="00E6172C">
        <w:rPr>
          <w:i/>
          <w:lang w:val="en-GB"/>
        </w:rPr>
        <w:t xml:space="preserve"> </w:t>
      </w:r>
      <w:r w:rsidR="00100DE5" w:rsidRPr="00E6172C">
        <w:rPr>
          <w:lang w:val="en-GB"/>
        </w:rPr>
        <w:t>induce expression of</w:t>
      </w:r>
      <w:r w:rsidR="00100DE5" w:rsidRPr="00E6172C">
        <w:rPr>
          <w:i/>
          <w:lang w:val="en-GB"/>
        </w:rPr>
        <w:t xml:space="preserve"> myf5 </w:t>
      </w:r>
      <w:r w:rsidR="00100DE5" w:rsidRPr="00E6172C">
        <w:rPr>
          <w:lang w:val="en-GB"/>
        </w:rPr>
        <w:t xml:space="preserve">or </w:t>
      </w:r>
      <w:proofErr w:type="spellStart"/>
      <w:r w:rsidR="00100DE5" w:rsidRPr="00E6172C">
        <w:rPr>
          <w:i/>
          <w:lang w:val="en-GB"/>
        </w:rPr>
        <w:t>myod</w:t>
      </w:r>
      <w:proofErr w:type="spellEnd"/>
      <w:r w:rsidR="00100DE5" w:rsidRPr="00E6172C">
        <w:rPr>
          <w:i/>
          <w:lang w:val="en-GB"/>
        </w:rPr>
        <w:t xml:space="preserve"> </w:t>
      </w:r>
      <w:r w:rsidRPr="00E6172C">
        <w:rPr>
          <w:lang w:val="en-GB"/>
        </w:rPr>
        <w:t xml:space="preserve">in the absence of Fgf </w:t>
      </w:r>
      <w:r w:rsidR="00422969" w:rsidRPr="00E6172C">
        <w:rPr>
          <w:lang w:val="en-GB"/>
        </w:rPr>
        <w:t>signalling</w:t>
      </w:r>
      <w:r w:rsidRPr="00E6172C">
        <w:rPr>
          <w:lang w:val="en-GB"/>
        </w:rPr>
        <w:t>.</w:t>
      </w:r>
      <w:r w:rsidR="009155C8" w:rsidRPr="00E6172C">
        <w:rPr>
          <w:lang w:val="en-GB"/>
        </w:rPr>
        <w:t xml:space="preserve"> </w:t>
      </w:r>
      <w:r w:rsidRPr="00E6172C">
        <w:rPr>
          <w:i/>
          <w:lang w:val="en-GB"/>
        </w:rPr>
        <w:t xml:space="preserve"> </w:t>
      </w:r>
      <w:r w:rsidR="00151A63" w:rsidRPr="00E6172C">
        <w:rPr>
          <w:iCs/>
          <w:lang w:val="en-GB"/>
        </w:rPr>
        <w:t>Exposure to high dose SU5402</w:t>
      </w:r>
      <w:r w:rsidR="001C595B" w:rsidRPr="00E6172C">
        <w:rPr>
          <w:iCs/>
          <w:lang w:val="en-GB"/>
        </w:rPr>
        <w:t xml:space="preserve">, which down-regulates endogenous </w:t>
      </w:r>
      <w:r w:rsidR="001C595B" w:rsidRPr="00E6172C">
        <w:rPr>
          <w:i/>
          <w:lang w:val="en-GB"/>
        </w:rPr>
        <w:t>tbx16</w:t>
      </w:r>
      <w:r w:rsidR="001C595B" w:rsidRPr="00E6172C">
        <w:rPr>
          <w:iCs/>
          <w:lang w:val="en-GB"/>
        </w:rPr>
        <w:t xml:space="preserve"> and </w:t>
      </w:r>
      <w:proofErr w:type="spellStart"/>
      <w:r w:rsidR="001C595B" w:rsidRPr="00E6172C">
        <w:rPr>
          <w:i/>
          <w:lang w:val="en-GB"/>
        </w:rPr>
        <w:t>tbxta</w:t>
      </w:r>
      <w:proofErr w:type="spellEnd"/>
      <w:r w:rsidR="001C595B" w:rsidRPr="00E6172C">
        <w:rPr>
          <w:iCs/>
          <w:lang w:val="en-GB"/>
        </w:rPr>
        <w:t xml:space="preserve"> mRNA (Fig. 4A)</w:t>
      </w:r>
      <w:r w:rsidR="001A4A61" w:rsidRPr="00E6172C">
        <w:rPr>
          <w:iCs/>
          <w:lang w:val="en-GB"/>
        </w:rPr>
        <w:t>,</w:t>
      </w:r>
      <w:r w:rsidR="00151A63" w:rsidRPr="00E6172C">
        <w:rPr>
          <w:iCs/>
          <w:lang w:val="en-GB"/>
        </w:rPr>
        <w:t xml:space="preserve"> prevented MRF induction by injection of </w:t>
      </w:r>
      <w:r w:rsidR="00151A63" w:rsidRPr="00E6172C">
        <w:rPr>
          <w:i/>
          <w:lang w:val="en-GB"/>
        </w:rPr>
        <w:t>tbx16</w:t>
      </w:r>
      <w:r w:rsidR="00151A63" w:rsidRPr="00E6172C">
        <w:rPr>
          <w:iCs/>
          <w:lang w:val="en-GB"/>
        </w:rPr>
        <w:t xml:space="preserve"> mRNA (</w:t>
      </w:r>
      <w:r w:rsidR="003432DC" w:rsidRPr="00E6172C">
        <w:rPr>
          <w:iCs/>
          <w:lang w:val="en-GB"/>
        </w:rPr>
        <w:t>Fig. 5D</w:t>
      </w:r>
      <w:r w:rsidR="00151A63" w:rsidRPr="00E6172C">
        <w:rPr>
          <w:iCs/>
          <w:lang w:val="en-GB"/>
        </w:rPr>
        <w:t>).</w:t>
      </w:r>
      <w:r w:rsidR="001A4A61" w:rsidRPr="00E6172C">
        <w:rPr>
          <w:iCs/>
          <w:lang w:val="en-GB"/>
        </w:rPr>
        <w:t xml:space="preserve"> </w:t>
      </w:r>
      <w:r w:rsidR="009155C8" w:rsidRPr="00E6172C">
        <w:rPr>
          <w:iCs/>
          <w:lang w:val="en-GB"/>
        </w:rPr>
        <w:t xml:space="preserve"> </w:t>
      </w:r>
      <w:r w:rsidR="001A4A61" w:rsidRPr="00E6172C">
        <w:rPr>
          <w:iCs/>
          <w:lang w:val="en-GB"/>
        </w:rPr>
        <w:t xml:space="preserve">Nevertheless, when </w:t>
      </w:r>
      <w:r w:rsidR="001A4A61" w:rsidRPr="00E6172C">
        <w:rPr>
          <w:i/>
          <w:lang w:val="en-GB"/>
        </w:rPr>
        <w:t>tbx16</w:t>
      </w:r>
      <w:r w:rsidR="001A4A61" w:rsidRPr="00E6172C">
        <w:rPr>
          <w:iCs/>
          <w:lang w:val="en-GB"/>
        </w:rPr>
        <w:t xml:space="preserve"> mRNA was injected into low dose </w:t>
      </w:r>
      <w:r w:rsidR="001A4A61" w:rsidRPr="00E6172C">
        <w:rPr>
          <w:lang w:val="en-GB"/>
        </w:rPr>
        <w:t>(10 </w:t>
      </w:r>
      <w:r w:rsidR="001A4A61" w:rsidRPr="00E6172C">
        <w:rPr>
          <w:rFonts w:ascii="Symbol" w:hAnsi="Symbol"/>
          <w:lang w:val="en-GB"/>
        </w:rPr>
        <w:t></w:t>
      </w:r>
      <w:r w:rsidR="003432DC" w:rsidRPr="00E6172C">
        <w:rPr>
          <w:lang w:val="en-GB"/>
        </w:rPr>
        <w:t>M</w:t>
      </w:r>
      <w:r w:rsidR="001A4A61" w:rsidRPr="00E6172C">
        <w:rPr>
          <w:lang w:val="en-GB"/>
        </w:rPr>
        <w:t xml:space="preserve">) SU5402-treated embryos, which normally have reduced MRF expression, the level of </w:t>
      </w:r>
      <w:r w:rsidR="001A4A61" w:rsidRPr="00E6172C">
        <w:rPr>
          <w:i/>
          <w:iCs/>
          <w:lang w:val="en-GB"/>
        </w:rPr>
        <w:t>myf5</w:t>
      </w:r>
      <w:r w:rsidR="001A4A61" w:rsidRPr="00E6172C">
        <w:rPr>
          <w:lang w:val="en-GB"/>
        </w:rPr>
        <w:t xml:space="preserve"> </w:t>
      </w:r>
      <w:r w:rsidR="001A4A61" w:rsidRPr="00E6172C">
        <w:rPr>
          <w:lang w:val="en-GB"/>
        </w:rPr>
        <w:lastRenderedPageBreak/>
        <w:t xml:space="preserve">and </w:t>
      </w:r>
      <w:proofErr w:type="spellStart"/>
      <w:r w:rsidR="001A4A61" w:rsidRPr="00E6172C">
        <w:rPr>
          <w:i/>
          <w:iCs/>
          <w:lang w:val="en-GB"/>
        </w:rPr>
        <w:t>myod</w:t>
      </w:r>
      <w:proofErr w:type="spellEnd"/>
      <w:r w:rsidR="001A4A61" w:rsidRPr="00E6172C">
        <w:rPr>
          <w:lang w:val="en-GB"/>
        </w:rPr>
        <w:t xml:space="preserve"> mRNAs was rescued </w:t>
      </w:r>
      <w:r w:rsidR="00100DE5" w:rsidRPr="00E6172C">
        <w:rPr>
          <w:lang w:val="en-GB"/>
        </w:rPr>
        <w:t xml:space="preserve">(Fig. </w:t>
      </w:r>
      <w:r w:rsidR="00CC377C" w:rsidRPr="00E6172C">
        <w:rPr>
          <w:lang w:val="en-GB"/>
        </w:rPr>
        <w:t>5C</w:t>
      </w:r>
      <w:r w:rsidR="00100DE5" w:rsidRPr="00E6172C">
        <w:rPr>
          <w:lang w:val="en-GB"/>
        </w:rPr>
        <w:t>)</w:t>
      </w:r>
      <w:r w:rsidR="00C715CA" w:rsidRPr="00E6172C">
        <w:rPr>
          <w:lang w:val="en-GB"/>
        </w:rPr>
        <w:t xml:space="preserve">. </w:t>
      </w:r>
      <w:r w:rsidR="009155C8" w:rsidRPr="00E6172C">
        <w:rPr>
          <w:lang w:val="en-GB"/>
        </w:rPr>
        <w:t xml:space="preserve"> </w:t>
      </w:r>
      <w:r w:rsidR="00F47AA4" w:rsidRPr="00E6172C">
        <w:rPr>
          <w:lang w:val="en-GB"/>
        </w:rPr>
        <w:t xml:space="preserve">However, </w:t>
      </w:r>
      <w:r w:rsidR="00F47AA4" w:rsidRPr="00E6172C">
        <w:rPr>
          <w:i/>
          <w:lang w:val="en-GB"/>
        </w:rPr>
        <w:t>tbx16</w:t>
      </w:r>
      <w:r w:rsidR="00F47AA4" w:rsidRPr="00E6172C">
        <w:rPr>
          <w:lang w:val="en-GB"/>
        </w:rPr>
        <w:t xml:space="preserve"> mRNA was less effective at </w:t>
      </w:r>
      <w:r w:rsidR="00871385" w:rsidRPr="00E6172C">
        <w:rPr>
          <w:lang w:val="en-GB"/>
        </w:rPr>
        <w:t xml:space="preserve">ectopic </w:t>
      </w:r>
      <w:r w:rsidR="00F47AA4" w:rsidRPr="00E6172C">
        <w:rPr>
          <w:lang w:val="en-GB"/>
        </w:rPr>
        <w:t>MRF induction</w:t>
      </w:r>
      <w:r w:rsidR="00871385" w:rsidRPr="00E6172C">
        <w:rPr>
          <w:lang w:val="en-GB"/>
        </w:rPr>
        <w:t xml:space="preserve"> in the presence of SU5402 (Fig. </w:t>
      </w:r>
      <w:r w:rsidR="00CC377C" w:rsidRPr="00E6172C">
        <w:rPr>
          <w:lang w:val="en-GB"/>
        </w:rPr>
        <w:t>5C</w:t>
      </w:r>
      <w:r w:rsidR="00871385" w:rsidRPr="00E6172C">
        <w:rPr>
          <w:lang w:val="en-GB"/>
        </w:rPr>
        <w:t xml:space="preserve">).  </w:t>
      </w:r>
      <w:r w:rsidR="00C715CA" w:rsidRPr="00E6172C">
        <w:rPr>
          <w:lang w:val="en-GB"/>
        </w:rPr>
        <w:t xml:space="preserve">These results demonstrate </w:t>
      </w:r>
      <w:r w:rsidR="00DE091A" w:rsidRPr="00E6172C">
        <w:rPr>
          <w:lang w:val="en-GB"/>
        </w:rPr>
        <w:t xml:space="preserve">that </w:t>
      </w:r>
      <w:r w:rsidR="00A369EF" w:rsidRPr="00E6172C">
        <w:rPr>
          <w:lang w:val="en-GB"/>
        </w:rPr>
        <w:t>Fgf</w:t>
      </w:r>
      <w:r w:rsidR="00A369EF" w:rsidRPr="00E6172C">
        <w:rPr>
          <w:i/>
          <w:lang w:val="en-GB"/>
        </w:rPr>
        <w:t xml:space="preserve"> </w:t>
      </w:r>
      <w:r w:rsidR="00A369EF" w:rsidRPr="00E6172C">
        <w:rPr>
          <w:lang w:val="en-GB"/>
        </w:rPr>
        <w:t xml:space="preserve">signalling </w:t>
      </w:r>
      <w:r w:rsidR="004068E9" w:rsidRPr="00E6172C">
        <w:rPr>
          <w:lang w:val="en-GB"/>
        </w:rPr>
        <w:t xml:space="preserve">cooperates with </w:t>
      </w:r>
      <w:r w:rsidR="00A369EF" w:rsidRPr="00E6172C">
        <w:rPr>
          <w:lang w:val="en-GB"/>
        </w:rPr>
        <w:t xml:space="preserve">Tbx16 activity </w:t>
      </w:r>
      <w:r w:rsidR="00C715CA" w:rsidRPr="00E6172C">
        <w:rPr>
          <w:lang w:val="en-GB"/>
        </w:rPr>
        <w:t xml:space="preserve">in inducing expression of </w:t>
      </w:r>
      <w:r w:rsidR="00C715CA" w:rsidRPr="00E6172C">
        <w:rPr>
          <w:i/>
          <w:lang w:val="en-GB"/>
        </w:rPr>
        <w:t xml:space="preserve">myf5 </w:t>
      </w:r>
      <w:r w:rsidR="00C715CA" w:rsidRPr="00E6172C">
        <w:rPr>
          <w:lang w:val="en-GB"/>
        </w:rPr>
        <w:t xml:space="preserve">and </w:t>
      </w:r>
      <w:proofErr w:type="spellStart"/>
      <w:r w:rsidR="00C715CA" w:rsidRPr="00E6172C">
        <w:rPr>
          <w:i/>
          <w:lang w:val="en-GB"/>
        </w:rPr>
        <w:t>myod</w:t>
      </w:r>
      <w:proofErr w:type="spellEnd"/>
      <w:r w:rsidR="00C715CA" w:rsidRPr="00E6172C">
        <w:rPr>
          <w:lang w:val="en-GB"/>
        </w:rPr>
        <w:t xml:space="preserve"> </w:t>
      </w:r>
      <w:r w:rsidR="008F55B0" w:rsidRPr="00E6172C">
        <w:rPr>
          <w:lang w:val="en-GB"/>
        </w:rPr>
        <w:t xml:space="preserve">in pre-adaxial cells at </w:t>
      </w:r>
      <w:r w:rsidR="00C715CA" w:rsidRPr="00E6172C">
        <w:rPr>
          <w:lang w:val="en-GB"/>
        </w:rPr>
        <w:t>gastrulation</w:t>
      </w:r>
      <w:r w:rsidR="008F55B0" w:rsidRPr="00E6172C">
        <w:rPr>
          <w:lang w:val="en-GB"/>
        </w:rPr>
        <w:t xml:space="preserve"> stages</w:t>
      </w:r>
      <w:r w:rsidR="00C715CA" w:rsidRPr="00E6172C">
        <w:rPr>
          <w:lang w:val="en-GB"/>
        </w:rPr>
        <w:t>.</w:t>
      </w:r>
      <w:r w:rsidR="003432DC" w:rsidRPr="00E6172C">
        <w:rPr>
          <w:lang w:val="en-GB"/>
        </w:rPr>
        <w:t xml:space="preserve"> </w:t>
      </w:r>
      <w:r w:rsidR="009155C8" w:rsidRPr="00E6172C">
        <w:rPr>
          <w:lang w:val="en-GB"/>
        </w:rPr>
        <w:t xml:space="preserve"> </w:t>
      </w:r>
      <w:r w:rsidR="003432DC" w:rsidRPr="00E6172C">
        <w:rPr>
          <w:lang w:val="en-GB"/>
        </w:rPr>
        <w:t xml:space="preserve">Moreover, Tbx16 requires Fgf-like signals to induce MRF </w:t>
      </w:r>
      <w:r w:rsidR="00E07A86" w:rsidRPr="00E6172C">
        <w:rPr>
          <w:lang w:val="en-GB"/>
        </w:rPr>
        <w:t xml:space="preserve">gene </w:t>
      </w:r>
      <w:r w:rsidR="003432DC" w:rsidRPr="00E6172C">
        <w:rPr>
          <w:lang w:val="en-GB"/>
        </w:rPr>
        <w:t>expression.</w:t>
      </w:r>
    </w:p>
    <w:p w14:paraId="2DB0D54D" w14:textId="77777777" w:rsidR="00C715CA" w:rsidRPr="00E6172C" w:rsidRDefault="00C715CA" w:rsidP="00462DFA">
      <w:pPr>
        <w:widowControl w:val="0"/>
        <w:autoSpaceDE w:val="0"/>
        <w:autoSpaceDN w:val="0"/>
        <w:adjustRightInd w:val="0"/>
        <w:spacing w:after="120" w:line="360" w:lineRule="auto"/>
        <w:jc w:val="both"/>
        <w:rPr>
          <w:lang w:val="en-GB"/>
        </w:rPr>
      </w:pPr>
    </w:p>
    <w:p w14:paraId="73F3C0B0" w14:textId="22E3A8B6" w:rsidR="00C715CA" w:rsidRPr="00E6172C" w:rsidRDefault="00C715CA" w:rsidP="00462DFA">
      <w:pPr>
        <w:widowControl w:val="0"/>
        <w:autoSpaceDE w:val="0"/>
        <w:autoSpaceDN w:val="0"/>
        <w:adjustRightInd w:val="0"/>
        <w:spacing w:after="120" w:line="360" w:lineRule="auto"/>
        <w:jc w:val="both"/>
        <w:rPr>
          <w:b/>
          <w:i/>
          <w:lang w:val="en-GB"/>
        </w:rPr>
      </w:pPr>
      <w:r w:rsidRPr="00E6172C">
        <w:rPr>
          <w:b/>
          <w:i/>
          <w:lang w:val="en-GB"/>
        </w:rPr>
        <w:t xml:space="preserve">Myf5 </w:t>
      </w:r>
      <w:r w:rsidR="00B55607" w:rsidRPr="00E6172C">
        <w:rPr>
          <w:b/>
          <w:i/>
          <w:lang w:val="en-GB"/>
        </w:rPr>
        <w:t xml:space="preserve">and </w:t>
      </w:r>
      <w:proofErr w:type="spellStart"/>
      <w:r w:rsidR="00B55607" w:rsidRPr="00E6172C">
        <w:rPr>
          <w:b/>
          <w:i/>
          <w:lang w:val="en-GB"/>
        </w:rPr>
        <w:t>Myod</w:t>
      </w:r>
      <w:proofErr w:type="spellEnd"/>
      <w:r w:rsidR="0067294A" w:rsidRPr="00E6172C">
        <w:rPr>
          <w:b/>
          <w:i/>
          <w:lang w:val="en-GB"/>
        </w:rPr>
        <w:t xml:space="preserve"> a</w:t>
      </w:r>
      <w:r w:rsidR="00F80D0D" w:rsidRPr="00E6172C">
        <w:rPr>
          <w:b/>
          <w:i/>
          <w:lang w:val="en-GB"/>
        </w:rPr>
        <w:t>re</w:t>
      </w:r>
      <w:r w:rsidRPr="00E6172C">
        <w:rPr>
          <w:b/>
          <w:i/>
          <w:lang w:val="en-GB"/>
        </w:rPr>
        <w:t xml:space="preserve"> direct transcriptional target</w:t>
      </w:r>
      <w:r w:rsidR="00B55607" w:rsidRPr="00E6172C">
        <w:rPr>
          <w:b/>
          <w:i/>
          <w:lang w:val="en-GB"/>
        </w:rPr>
        <w:t>s</w:t>
      </w:r>
      <w:r w:rsidRPr="00E6172C">
        <w:rPr>
          <w:b/>
          <w:i/>
          <w:lang w:val="en-GB"/>
        </w:rPr>
        <w:t xml:space="preserve"> of </w:t>
      </w:r>
      <w:r w:rsidR="0067294A" w:rsidRPr="00E6172C">
        <w:rPr>
          <w:b/>
          <w:i/>
          <w:lang w:val="en-GB"/>
        </w:rPr>
        <w:t>Tbx16</w:t>
      </w:r>
    </w:p>
    <w:p w14:paraId="22F38780" w14:textId="6BF6AA5A" w:rsidR="00D31108" w:rsidRPr="00E6172C" w:rsidRDefault="00C715CA" w:rsidP="00462DFA">
      <w:pPr>
        <w:widowControl w:val="0"/>
        <w:autoSpaceDE w:val="0"/>
        <w:autoSpaceDN w:val="0"/>
        <w:adjustRightInd w:val="0"/>
        <w:spacing w:after="120" w:line="360" w:lineRule="auto"/>
        <w:jc w:val="both"/>
        <w:rPr>
          <w:lang w:val="en-GB"/>
        </w:rPr>
      </w:pPr>
      <w:r w:rsidRPr="00E6172C">
        <w:rPr>
          <w:lang w:val="en-GB"/>
        </w:rPr>
        <w:t xml:space="preserve">In order to determine </w:t>
      </w:r>
      <w:r w:rsidR="00D72E3D" w:rsidRPr="00E6172C">
        <w:rPr>
          <w:lang w:val="en-GB"/>
        </w:rPr>
        <w:t xml:space="preserve">further </w:t>
      </w:r>
      <w:r w:rsidRPr="00E6172C">
        <w:rPr>
          <w:lang w:val="en-GB"/>
        </w:rPr>
        <w:t xml:space="preserve">the regulatory relationship between </w:t>
      </w:r>
      <w:r w:rsidR="008F55B0" w:rsidRPr="00E6172C">
        <w:rPr>
          <w:lang w:val="en-GB"/>
        </w:rPr>
        <w:t>Tbx16</w:t>
      </w:r>
      <w:r w:rsidRPr="00E6172C">
        <w:rPr>
          <w:lang w:val="en-GB"/>
        </w:rPr>
        <w:t xml:space="preserve"> and </w:t>
      </w:r>
      <w:r w:rsidRPr="00E6172C">
        <w:rPr>
          <w:i/>
          <w:lang w:val="en-GB"/>
        </w:rPr>
        <w:t xml:space="preserve">myf5 </w:t>
      </w:r>
      <w:r w:rsidRPr="00E6172C">
        <w:rPr>
          <w:lang w:val="en-GB"/>
        </w:rPr>
        <w:t xml:space="preserve">and </w:t>
      </w:r>
      <w:proofErr w:type="spellStart"/>
      <w:r w:rsidRPr="00E6172C">
        <w:rPr>
          <w:i/>
          <w:lang w:val="en-GB"/>
        </w:rPr>
        <w:t>myod</w:t>
      </w:r>
      <w:proofErr w:type="spellEnd"/>
      <w:r w:rsidRPr="00E6172C">
        <w:rPr>
          <w:lang w:val="en-GB"/>
        </w:rPr>
        <w:t xml:space="preserve"> we </w:t>
      </w:r>
      <w:r w:rsidR="00933618" w:rsidRPr="00E6172C">
        <w:rPr>
          <w:lang w:val="en-GB"/>
        </w:rPr>
        <w:t xml:space="preserve">interrogated </w:t>
      </w:r>
      <w:proofErr w:type="spellStart"/>
      <w:r w:rsidRPr="00E6172C">
        <w:rPr>
          <w:lang w:val="en-GB"/>
        </w:rPr>
        <w:t>ChIP-seq</w:t>
      </w:r>
      <w:proofErr w:type="spellEnd"/>
      <w:r w:rsidRPr="00E6172C">
        <w:rPr>
          <w:lang w:val="en-GB"/>
        </w:rPr>
        <w:t xml:space="preserve"> experiments for </w:t>
      </w:r>
      <w:r w:rsidR="00FF6251" w:rsidRPr="00E6172C">
        <w:rPr>
          <w:lang w:val="en-GB"/>
        </w:rPr>
        <w:t xml:space="preserve">endogenous </w:t>
      </w:r>
      <w:r w:rsidR="008F55B0" w:rsidRPr="00E6172C">
        <w:rPr>
          <w:lang w:val="en-GB"/>
        </w:rPr>
        <w:t>Tbx16</w:t>
      </w:r>
      <w:r w:rsidRPr="00E6172C">
        <w:rPr>
          <w:lang w:val="en-GB"/>
        </w:rPr>
        <w:t xml:space="preserve"> </w:t>
      </w:r>
      <w:r w:rsidR="004B6C82" w:rsidRPr="00E6172C">
        <w:rPr>
          <w:lang w:val="en-GB"/>
        </w:rPr>
        <w:t xml:space="preserve">on </w:t>
      </w:r>
      <w:r w:rsidRPr="00E6172C">
        <w:rPr>
          <w:lang w:val="en-GB"/>
        </w:rPr>
        <w:t>75-85% epiboly stage embryos (see Materials and Methods)</w:t>
      </w:r>
      <w:r w:rsidR="004B6C82" w:rsidRPr="00E6172C">
        <w:rPr>
          <w:lang w:val="en-GB"/>
        </w:rPr>
        <w:fldChar w:fldCharType="begin">
          <w:fldData xml:space="preserve">PEVuZE5vdGU+PENpdGU+PEF1dGhvcj5OZWxzb248L0F1dGhvcj48WWVhcj4yMDE3PC9ZZWFyPjxS
ZWNOdW0+MTAzMjk8L1JlY051bT48RGlzcGxheVRleHQ+KE5lbHNvbiBldCBhbC4sIDIwMTcpPC9E
aXNwbGF5VGV4dD48cmVjb3JkPjxyZWMtbnVtYmVyPjEwMzI5PC9yZWMtbnVtYmVyPjxmb3JlaWdu
LWtleXM+PGtleSBhcHA9IkVOIiBkYi1pZD0iMjJwNWZwc3g4OXN0OXBlOTl2NXhzMngxZDJkZXg1
cnd0NTkwIiB0aW1lc3RhbXA9IjE1MjcxNzQzMTEiPjEwMzI5PC9rZXk+PC9mb3JlaWduLWtleXM+
PHJlZi10eXBlIG5hbWU9IkpvdXJuYWwgQXJ0aWNsZSI+MTc8L3JlZi10eXBlPjxjb250cmlidXRv
cnM+PGF1dGhvcnM+PGF1dGhvcj5OZWxzb24sIEEuIEMuPC9hdXRob3I+PGF1dGhvcj5DdXR0eSwg
Uy4gSi48L2F1dGhvcj48YXV0aG9yPkdhc2l1bmFzLCBTLiBOLjwvYXV0aG9yPjxhdXRob3I+RGVw
bGFlLCBJLjwvYXV0aG9yPjxhdXRob3I+U3RlbXBsZSwgRC4gTC48L2F1dGhvcj48YXV0aG9yPldh
cmRsZSwgRi4gQy48L2F1dGhvcj48L2F1dGhvcnM+PC9jb250cmlidXRvcnM+PGF1dGgtYWRkcmVz
cz5SYW5kYWxsIERpdmlzaW9uIG9mIENlbGwgYW5kIE1vbGVjdWxhciBCaW9waHlzaWNzLCBLaW5n
JmFwb3M7cyBDb2xsZWdlIExvbmRvbiwgTG9uZG9uIFNFMSAxVUwsIFVLOyBTaXIgV2lsbGlhbSBE
dW5uIFNjaG9vbCBvZiBQYXRob2xvZ3ksIFVuaXZlcnNpdHkgb2YgT3hmb3JkLCBPeGZvcmQgT1gx
IDNSRSwgVUs7IFNjaG9vbCBvZiBMaWZlIFNjaWVuY2VzLCBVbml2ZXJzaXR5IG9mIFdhcndpY2ss
IENvdmVudHJ5IENWNCA3QUwsIFVLLiBFbGVjdHJvbmljIGFkZHJlc3M6IGEubmVsc29uLjFAd2Fy
d2ljay5hYy51ay4mI3hEO1JhbmRhbGwgRGl2aXNpb24gb2YgQ2VsbCBhbmQgTW9sZWN1bGFyIEJp
b3BoeXNpY3MsIEtpbmcmYXBvcztzIENvbGxlZ2UgTG9uZG9uLCBMb25kb24gU0UxIDFVTCwgVUsu
JiN4RDtXZWxsY29tZSBUcnVzdCBTYW5nZXIgSW5zdGl0dXRlLCBIaW54dG9uLCBDYW1icmlkZ2Ug
Q0IxMCAxU0EsIFVLLiYjeEQ7UmFuZGFsbCBEaXZpc2lvbiBvZiBDZWxsIGFuZCBNb2xlY3VsYXIg
QmlvcGh5c2ljcywgS2luZyZhcG9zO3MgQ29sbGVnZSBMb25kb24sIExvbmRvbiBTRTEgMVVMLCBV
Sy4gRWxlY3Ryb25pYyBhZGRyZXNzOiBmaW9uYS53YXJkbGVAa2NsLmFjLnVrLjwvYXV0aC1hZGRy
ZXNzPjx0aXRsZXM+PHRpdGxlPkluIFZpdm8gUmVndWxhdGlvbiBvZiB0aGUgWmVicmFmaXNoIEVu
ZG9kZXJtIFByb2dlbml0b3IgTmljaGUgYnkgVC1Cb3ggVHJhbnNjcmlwdGlvbiBGYWN0b3JzPC90
aXRsZT48c2Vjb25kYXJ5LXRpdGxlPkNlbGwgUmVwPC9zZWNvbmRhcnktdGl0bGU+PC90aXRsZXM+
PHBlcmlvZGljYWw+PGZ1bGwtdGl0bGU+Q2VsbCBSZXA8L2Z1bGwtdGl0bGU+PGFiYnItMT5DZWxs
IHJlcG9ydHM8L2FiYnItMT48L3BlcmlvZGljYWw+PHBhZ2VzPjI3ODItMjc5NTwvcGFnZXM+PHZv
bHVtZT4xOTwvdm9sdW1lPjxudW1iZXI+MTM8L251bWJlcj48a2V5d29yZHM+PGtleXdvcmQ+QW5p
bWFsczwva2V5d29yZD48a2V5d29yZD5DZWxsIERpZmZlcmVudGlhdGlvbjwva2V5d29yZD48a2V5
d29yZD5FbmRvZGVybS8qbWV0YWJvbGlzbTwva2V5d29yZD48a2V5d29yZD5UcmFuc2NyaXB0aW9u
IEZhY3RvcnMvKm1ldGFib2xpc208L2tleXdvcmQ+PGtleXdvcmQ+WmVicmFmaXNoPC9rZXl3b3Jk
PjxrZXl3b3JkPkNoSVAtc2VxPC9rZXl3b3JkPjxrZXl3b3JkPlQtYm94PC9rZXl3b3JkPjxrZXl3
b3JkPmVuZG9kZXJtPC9rZXl3b3JkPjxrZXl3b3JkPnJlZHVuZGFuY3k8L2tleXdvcmQ+PGtleXdv
cmQ+dHJhbnNjcmlwdGlvbjwva2V5d29yZD48L2tleXdvcmRzPjxkYXRlcz48eWVhcj4yMDE3PC95
ZWFyPjxwdWItZGF0ZXM+PGRhdGU+SnVuIDI3PC9kYXRlPjwvcHViLWRhdGVzPjwvZGF0ZXM+PGlz
Ym4+MjIxMS0xMjQ3IChFbGVjdHJvbmljKTwvaXNibj48YWNjZXNzaW9uLW51bT4yODY1ODYyNTwv
YWNjZXNzaW9uLW51bT48dXJscz48cmVsYXRlZC11cmxzPjx1cmw+aHR0cHM6Ly93d3cubmNiaS5u
bG0ubmloLmdvdi9wdWJtZWQvMjg2NTg2MjU8L3VybD48L3JlbGF0ZWQtdXJscz48L3VybHM+PGN1
c3RvbTI+UE1DNTQ5NDMwNTwvY3VzdG9tMj48ZWxlY3Ryb25pYy1yZXNvdXJjZS1udW0+MTAuMTAx
Ni9qLmNlbHJlcC4yMDE3LjA2LjAxMTwvZWxlY3Ryb25pYy1yZXNvdXJjZS1udW0+PC9yZWNvcmQ+
PC9DaXRlPjwvRW5kTm90ZT5=
</w:fldData>
        </w:fldChar>
      </w:r>
      <w:r w:rsidR="00AD49EB" w:rsidRPr="00E6172C">
        <w:rPr>
          <w:lang w:val="en-GB"/>
        </w:rPr>
        <w:instrText xml:space="preserve"> ADDIN EN.CITE </w:instrText>
      </w:r>
      <w:r w:rsidR="00AD49EB" w:rsidRPr="00E6172C">
        <w:rPr>
          <w:lang w:val="en-GB"/>
        </w:rPr>
        <w:fldChar w:fldCharType="begin">
          <w:fldData xml:space="preserve">PEVuZE5vdGU+PENpdGU+PEF1dGhvcj5OZWxzb248L0F1dGhvcj48WWVhcj4yMDE3PC9ZZWFyPjxS
ZWNOdW0+MTAzMjk8L1JlY051bT48RGlzcGxheVRleHQ+KE5lbHNvbiBldCBhbC4sIDIwMTcpPC9E
aXNwbGF5VGV4dD48cmVjb3JkPjxyZWMtbnVtYmVyPjEwMzI5PC9yZWMtbnVtYmVyPjxmb3JlaWdu
LWtleXM+PGtleSBhcHA9IkVOIiBkYi1pZD0iMjJwNWZwc3g4OXN0OXBlOTl2NXhzMngxZDJkZXg1
cnd0NTkwIiB0aW1lc3RhbXA9IjE1MjcxNzQzMTEiPjEwMzI5PC9rZXk+PC9mb3JlaWduLWtleXM+
PHJlZi10eXBlIG5hbWU9IkpvdXJuYWwgQXJ0aWNsZSI+MTc8L3JlZi10eXBlPjxjb250cmlidXRv
cnM+PGF1dGhvcnM+PGF1dGhvcj5OZWxzb24sIEEuIEMuPC9hdXRob3I+PGF1dGhvcj5DdXR0eSwg
Uy4gSi48L2F1dGhvcj48YXV0aG9yPkdhc2l1bmFzLCBTLiBOLjwvYXV0aG9yPjxhdXRob3I+RGVw
bGFlLCBJLjwvYXV0aG9yPjxhdXRob3I+U3RlbXBsZSwgRC4gTC48L2F1dGhvcj48YXV0aG9yPldh
cmRsZSwgRi4gQy48L2F1dGhvcj48L2F1dGhvcnM+PC9jb250cmlidXRvcnM+PGF1dGgtYWRkcmVz
cz5SYW5kYWxsIERpdmlzaW9uIG9mIENlbGwgYW5kIE1vbGVjdWxhciBCaW9waHlzaWNzLCBLaW5n
JmFwb3M7cyBDb2xsZWdlIExvbmRvbiwgTG9uZG9uIFNFMSAxVUwsIFVLOyBTaXIgV2lsbGlhbSBE
dW5uIFNjaG9vbCBvZiBQYXRob2xvZ3ksIFVuaXZlcnNpdHkgb2YgT3hmb3JkLCBPeGZvcmQgT1gx
IDNSRSwgVUs7IFNjaG9vbCBvZiBMaWZlIFNjaWVuY2VzLCBVbml2ZXJzaXR5IG9mIFdhcndpY2ss
IENvdmVudHJ5IENWNCA3QUwsIFVLLiBFbGVjdHJvbmljIGFkZHJlc3M6IGEubmVsc29uLjFAd2Fy
d2ljay5hYy51ay4mI3hEO1JhbmRhbGwgRGl2aXNpb24gb2YgQ2VsbCBhbmQgTW9sZWN1bGFyIEJp
b3BoeXNpY3MsIEtpbmcmYXBvcztzIENvbGxlZ2UgTG9uZG9uLCBMb25kb24gU0UxIDFVTCwgVUsu
JiN4RDtXZWxsY29tZSBUcnVzdCBTYW5nZXIgSW5zdGl0dXRlLCBIaW54dG9uLCBDYW1icmlkZ2Ug
Q0IxMCAxU0EsIFVLLiYjeEQ7UmFuZGFsbCBEaXZpc2lvbiBvZiBDZWxsIGFuZCBNb2xlY3VsYXIg
QmlvcGh5c2ljcywgS2luZyZhcG9zO3MgQ29sbGVnZSBMb25kb24sIExvbmRvbiBTRTEgMVVMLCBV
Sy4gRWxlY3Ryb25pYyBhZGRyZXNzOiBmaW9uYS53YXJkbGVAa2NsLmFjLnVrLjwvYXV0aC1hZGRy
ZXNzPjx0aXRsZXM+PHRpdGxlPkluIFZpdm8gUmVndWxhdGlvbiBvZiB0aGUgWmVicmFmaXNoIEVu
ZG9kZXJtIFByb2dlbml0b3IgTmljaGUgYnkgVC1Cb3ggVHJhbnNjcmlwdGlvbiBGYWN0b3JzPC90
aXRsZT48c2Vjb25kYXJ5LXRpdGxlPkNlbGwgUmVwPC9zZWNvbmRhcnktdGl0bGU+PC90aXRsZXM+
PHBlcmlvZGljYWw+PGZ1bGwtdGl0bGU+Q2VsbCBSZXA8L2Z1bGwtdGl0bGU+PGFiYnItMT5DZWxs
IHJlcG9ydHM8L2FiYnItMT48L3BlcmlvZGljYWw+PHBhZ2VzPjI3ODItMjc5NTwvcGFnZXM+PHZv
bHVtZT4xOTwvdm9sdW1lPjxudW1iZXI+MTM8L251bWJlcj48a2V5d29yZHM+PGtleXdvcmQ+QW5p
bWFsczwva2V5d29yZD48a2V5d29yZD5DZWxsIERpZmZlcmVudGlhdGlvbjwva2V5d29yZD48a2V5
d29yZD5FbmRvZGVybS8qbWV0YWJvbGlzbTwva2V5d29yZD48a2V5d29yZD5UcmFuc2NyaXB0aW9u
IEZhY3RvcnMvKm1ldGFib2xpc208L2tleXdvcmQ+PGtleXdvcmQ+WmVicmFmaXNoPC9rZXl3b3Jk
PjxrZXl3b3JkPkNoSVAtc2VxPC9rZXl3b3JkPjxrZXl3b3JkPlQtYm94PC9rZXl3b3JkPjxrZXl3
b3JkPmVuZG9kZXJtPC9rZXl3b3JkPjxrZXl3b3JkPnJlZHVuZGFuY3k8L2tleXdvcmQ+PGtleXdv
cmQ+dHJhbnNjcmlwdGlvbjwva2V5d29yZD48L2tleXdvcmRzPjxkYXRlcz48eWVhcj4yMDE3PC95
ZWFyPjxwdWItZGF0ZXM+PGRhdGU+SnVuIDI3PC9kYXRlPjwvcHViLWRhdGVzPjwvZGF0ZXM+PGlz
Ym4+MjIxMS0xMjQ3IChFbGVjdHJvbmljKTwvaXNibj48YWNjZXNzaW9uLW51bT4yODY1ODYyNTwv
YWNjZXNzaW9uLW51bT48dXJscz48cmVsYXRlZC11cmxzPjx1cmw+aHR0cHM6Ly93d3cubmNiaS5u
bG0ubmloLmdvdi9wdWJtZWQvMjg2NTg2MjU8L3VybD48L3JlbGF0ZWQtdXJscz48L3VybHM+PGN1
c3RvbTI+UE1DNTQ5NDMwNTwvY3VzdG9tMj48ZWxlY3Ryb25pYy1yZXNvdXJjZS1udW0+MTAuMTAx
Ni9qLmNlbHJlcC4yMDE3LjA2LjAxMTwvZWxlY3Ryb25pYy1yZXNvdXJjZS1udW0+PC9yZWNvcmQ+
PC9DaXRlPjwvRW5kTm90ZT5=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4B6C82" w:rsidRPr="00E6172C">
        <w:rPr>
          <w:lang w:val="en-GB"/>
        </w:rPr>
      </w:r>
      <w:r w:rsidR="004B6C82" w:rsidRPr="00E6172C">
        <w:rPr>
          <w:lang w:val="en-GB"/>
        </w:rPr>
        <w:fldChar w:fldCharType="separate"/>
      </w:r>
      <w:r w:rsidR="004B6C82" w:rsidRPr="00E6172C">
        <w:rPr>
          <w:noProof/>
          <w:lang w:val="en-GB"/>
        </w:rPr>
        <w:t>(Nelson et al., 2017)</w:t>
      </w:r>
      <w:r w:rsidR="004B6C82" w:rsidRPr="00E6172C">
        <w:rPr>
          <w:lang w:val="en-GB"/>
        </w:rPr>
        <w:fldChar w:fldCharType="end"/>
      </w:r>
      <w:r w:rsidRPr="00E6172C">
        <w:rPr>
          <w:lang w:val="en-GB"/>
        </w:rPr>
        <w:t xml:space="preserve">.  Our analyses revealed </w:t>
      </w:r>
      <w:r w:rsidR="00141255" w:rsidRPr="00E6172C">
        <w:rPr>
          <w:lang w:val="en-GB"/>
        </w:rPr>
        <w:t xml:space="preserve">a </w:t>
      </w:r>
      <w:r w:rsidR="00EC5998" w:rsidRPr="00E6172C">
        <w:rPr>
          <w:lang w:val="en-GB"/>
        </w:rPr>
        <w:t>highly significant</w:t>
      </w:r>
      <w:r w:rsidR="00141255" w:rsidRPr="00E6172C">
        <w:rPr>
          <w:lang w:val="en-GB"/>
        </w:rPr>
        <w:t xml:space="preserve"> peak</w:t>
      </w:r>
      <w:r w:rsidR="00EC5998" w:rsidRPr="00E6172C">
        <w:rPr>
          <w:lang w:val="en-GB"/>
        </w:rPr>
        <w:t xml:space="preserve"> at</w:t>
      </w:r>
      <w:r w:rsidR="00141255" w:rsidRPr="00E6172C">
        <w:rPr>
          <w:lang w:val="en-GB"/>
        </w:rPr>
        <w:t xml:space="preserve"> </w:t>
      </w:r>
      <w:r w:rsidR="00EC5998" w:rsidRPr="00E6172C">
        <w:rPr>
          <w:lang w:val="en-GB"/>
        </w:rPr>
        <w:t>-</w:t>
      </w:r>
      <w:r w:rsidR="00141255" w:rsidRPr="00E6172C">
        <w:rPr>
          <w:lang w:val="en-GB"/>
        </w:rPr>
        <w:t>80 kb upstream</w:t>
      </w:r>
      <w:r w:rsidR="00922405" w:rsidRPr="00E6172C">
        <w:rPr>
          <w:lang w:val="en-GB"/>
        </w:rPr>
        <w:t xml:space="preserve"> (</w:t>
      </w:r>
      <w:r w:rsidR="007A295B" w:rsidRPr="00E6172C">
        <w:rPr>
          <w:i/>
          <w:lang w:val="en-GB"/>
        </w:rPr>
        <w:t>myf5</w:t>
      </w:r>
      <w:r w:rsidR="007A295B" w:rsidRPr="00E6172C">
        <w:rPr>
          <w:lang w:val="en-GB"/>
        </w:rPr>
        <w:t xml:space="preserve"> </w:t>
      </w:r>
      <w:r w:rsidR="00922405" w:rsidRPr="00E6172C">
        <w:rPr>
          <w:lang w:val="en-GB"/>
        </w:rPr>
        <w:t xml:space="preserve">Distal Element, </w:t>
      </w:r>
      <w:r w:rsidR="007A295B" w:rsidRPr="00E6172C">
        <w:rPr>
          <w:lang w:val="en-GB"/>
        </w:rPr>
        <w:t>5</w:t>
      </w:r>
      <w:r w:rsidR="00922405" w:rsidRPr="00E6172C">
        <w:rPr>
          <w:lang w:val="en-GB"/>
        </w:rPr>
        <w:t>DE)</w:t>
      </w:r>
      <w:r w:rsidR="00141255" w:rsidRPr="00E6172C">
        <w:rPr>
          <w:lang w:val="en-GB"/>
        </w:rPr>
        <w:t xml:space="preserve"> and</w:t>
      </w:r>
      <w:r w:rsidR="00141255" w:rsidRPr="00E6172C">
        <w:rPr>
          <w:i/>
          <w:lang w:val="en-GB"/>
        </w:rPr>
        <w:t xml:space="preserve"> </w:t>
      </w:r>
      <w:r w:rsidR="00FB5B3B" w:rsidRPr="00E6172C">
        <w:rPr>
          <w:lang w:val="en-GB"/>
        </w:rPr>
        <w:t xml:space="preserve">two </w:t>
      </w:r>
      <w:r w:rsidRPr="00E6172C">
        <w:rPr>
          <w:lang w:val="en-GB"/>
        </w:rPr>
        <w:t xml:space="preserve">binding </w:t>
      </w:r>
      <w:r w:rsidR="00922405" w:rsidRPr="00E6172C">
        <w:rPr>
          <w:lang w:val="en-GB"/>
        </w:rPr>
        <w:t>peak</w:t>
      </w:r>
      <w:r w:rsidR="00141255" w:rsidRPr="00E6172C">
        <w:rPr>
          <w:lang w:val="en-GB"/>
        </w:rPr>
        <w:t xml:space="preserve">s </w:t>
      </w:r>
      <w:r w:rsidRPr="00E6172C">
        <w:rPr>
          <w:lang w:val="en-GB"/>
        </w:rPr>
        <w:t xml:space="preserve">proximal to </w:t>
      </w:r>
      <w:r w:rsidRPr="00E6172C">
        <w:rPr>
          <w:i/>
          <w:lang w:val="en-GB"/>
        </w:rPr>
        <w:t>myf5</w:t>
      </w:r>
      <w:r w:rsidR="00922405" w:rsidRPr="00E6172C">
        <w:rPr>
          <w:lang w:val="en-GB"/>
        </w:rPr>
        <w:t xml:space="preserve"> (Proximal Elements, </w:t>
      </w:r>
      <w:r w:rsidR="007A295B" w:rsidRPr="00E6172C">
        <w:rPr>
          <w:lang w:val="en-GB"/>
        </w:rPr>
        <w:t>5</w:t>
      </w:r>
      <w:r w:rsidR="00922405" w:rsidRPr="00E6172C">
        <w:rPr>
          <w:lang w:val="en-GB"/>
        </w:rPr>
        <w:t>PE1</w:t>
      </w:r>
      <w:r w:rsidR="00FB5B3B" w:rsidRPr="00E6172C">
        <w:rPr>
          <w:lang w:val="en-GB"/>
        </w:rPr>
        <w:t>,</w:t>
      </w:r>
      <w:r w:rsidR="007A295B" w:rsidRPr="00E6172C">
        <w:rPr>
          <w:lang w:val="en-GB"/>
        </w:rPr>
        <w:t>5</w:t>
      </w:r>
      <w:r w:rsidR="00922405" w:rsidRPr="00E6172C">
        <w:rPr>
          <w:lang w:val="en-GB"/>
        </w:rPr>
        <w:t>PE</w:t>
      </w:r>
      <w:r w:rsidR="005652DC" w:rsidRPr="00E6172C">
        <w:rPr>
          <w:lang w:val="en-GB"/>
        </w:rPr>
        <w:t>3</w:t>
      </w:r>
      <w:r w:rsidR="00922405" w:rsidRPr="00E6172C">
        <w:rPr>
          <w:lang w:val="en-GB"/>
        </w:rPr>
        <w:t>)</w:t>
      </w:r>
      <w:r w:rsidR="004C6904" w:rsidRPr="00E6172C">
        <w:rPr>
          <w:lang w:val="en-GB"/>
        </w:rPr>
        <w:t xml:space="preserve"> </w:t>
      </w:r>
      <w:r w:rsidRPr="00E6172C">
        <w:rPr>
          <w:lang w:val="en-GB"/>
        </w:rPr>
        <w:t>(Fig</w:t>
      </w:r>
      <w:r w:rsidR="00192106" w:rsidRPr="00E6172C">
        <w:rPr>
          <w:lang w:val="en-GB"/>
        </w:rPr>
        <w:t xml:space="preserve">. </w:t>
      </w:r>
      <w:r w:rsidR="00CC377C" w:rsidRPr="00E6172C">
        <w:rPr>
          <w:lang w:val="en-GB"/>
        </w:rPr>
        <w:t>6A</w:t>
      </w:r>
      <w:r w:rsidR="00EC5998" w:rsidRPr="00E6172C">
        <w:rPr>
          <w:lang w:val="en-GB"/>
        </w:rPr>
        <w:t>,B</w:t>
      </w:r>
      <w:r w:rsidR="00CC377C" w:rsidRPr="00E6172C">
        <w:rPr>
          <w:lang w:val="en-GB"/>
        </w:rPr>
        <w:t xml:space="preserve"> </w:t>
      </w:r>
      <w:r w:rsidRPr="00E6172C">
        <w:rPr>
          <w:lang w:val="en-GB"/>
        </w:rPr>
        <w:t xml:space="preserve">and Supplementary Table </w:t>
      </w:r>
      <w:r w:rsidR="00B8604E" w:rsidRPr="00E6172C">
        <w:rPr>
          <w:lang w:val="en-GB"/>
        </w:rPr>
        <w:t>S</w:t>
      </w:r>
      <w:r w:rsidR="0007315F" w:rsidRPr="00E6172C">
        <w:rPr>
          <w:lang w:val="en-GB"/>
        </w:rPr>
        <w:t>3</w:t>
      </w:r>
      <w:r w:rsidRPr="00E6172C">
        <w:rPr>
          <w:lang w:val="en-GB"/>
        </w:rPr>
        <w:t>).</w:t>
      </w:r>
      <w:r w:rsidR="00933618" w:rsidRPr="00E6172C">
        <w:rPr>
          <w:lang w:val="en-GB"/>
        </w:rPr>
        <w:t xml:space="preserve">  To determine which of these binding events are likely to be functionally important we further cross-referenced the data with published histone modification </w:t>
      </w:r>
      <w:proofErr w:type="spellStart"/>
      <w:r w:rsidR="00933618" w:rsidRPr="00E6172C">
        <w:rPr>
          <w:lang w:val="en-GB"/>
        </w:rPr>
        <w:t>ChIP-seq</w:t>
      </w:r>
      <w:proofErr w:type="spellEnd"/>
      <w:r w:rsidR="00933618" w:rsidRPr="00E6172C">
        <w:rPr>
          <w:lang w:val="en-GB"/>
        </w:rPr>
        <w:t xml:space="preserve"> data </w:t>
      </w:r>
      <w:r w:rsidR="003470ED" w:rsidRPr="00E6172C">
        <w:rPr>
          <w:lang w:val="en-GB"/>
        </w:rPr>
        <w:fldChar w:fldCharType="begin">
          <w:fldData xml:space="preserve">PEVuZE5vdGU+PENpdGU+PEF1dGhvcj5Cb2dkYW5vdmljPC9BdXRob3I+PFllYXI+MjAxMjwvWWVh
cj48UmVjTnVtPjEwNDQ5PC9SZWNOdW0+PERpc3BsYXlUZXh0PihCb2dkYW5vdmljIGV0IGFsLiwg
MjAxMik8L0Rpc3BsYXlUZXh0PjxyZWNvcmQ+PHJlYy1udW1iZXI+MTA0NDk8L3JlYy1udW1iZXI+
PGZvcmVpZ24ta2V5cz48a2V5IGFwcD0iRU4iIGRiLWlkPSIyMnA1ZnBzeDg5c3Q5cGU5OXY1eHMy
eDFkMmRleDVyd3Q1OTAiIHRpbWVzdGFtcD0iMTU0Nzc0NDc0MCI+MTA0NDk8L2tleT48L2ZvcmVp
Z24ta2V5cz48cmVmLXR5cGUgbmFtZT0iSm91cm5hbCBBcnRpY2xlIj4xNzwvcmVmLXR5cGU+PGNv
bnRyaWJ1dG9ycz48YXV0aG9ycz48YXV0aG9yPkJvZ2Rhbm92aWMsIE8uPC9hdXRob3I+PGF1dGhv
cj5GZXJuYW5kZXotTWluYW4sIEEuPC9hdXRob3I+PGF1dGhvcj5UZW5hLCBKLiBKLjwvYXV0aG9y
PjxhdXRob3I+ZGUgbGEgQ2FsbGUtTXVzdGllbmVzLCBFLjwvYXV0aG9yPjxhdXRob3I+SGlkYWxn
bywgQy48L2F1dGhvcj48YXV0aG9yPnZhbiBLcnV5c2JlcmdlbiwgSS48L2F1dGhvcj48YXV0aG9y
PnZhbiBIZWVyaW5nZW4sIFMuIEouPC9hdXRob3I+PGF1dGhvcj5WZWVuc3RyYSwgRy4gSi48L2F1
dGhvcj48YXV0aG9yPkdvbWV6LVNrYXJtZXRhLCBKLiBMLjwvYXV0aG9yPjwvYXV0aG9ycz48L2Nv
bnRyaWJ1dG9ycz48YXV0aC1hZGRyZXNzPkNlbnRybyBBbmRhbHV6IGRlIEJpb2xvZ2lhIGRlbCBE
ZXNhcnJvbGxvLCBDU0lDLVVQTy1KQSwgNDEwMTMgU2V2aWxsYSwgU3BhaW4uPC9hdXRoLWFkZHJl
c3M+PHRpdGxlcz48dGl0bGU+RHluYW1pY3Mgb2YgZW5oYW5jZXIgY2hyb21hdGluIHNpZ25hdHVy
ZXMgbWFyayB0aGUgdHJhbnNpdGlvbiBmcm9tIHBsdXJpcG90ZW5jeSB0byBjZWxsIHNwZWNpZmlj
YXRpb24gZHVyaW5nIGVtYnJ5b2dlbmVzaXM8L3RpdGxlPjxzZWNvbmRhcnktdGl0bGU+R2Vub21l
IFJlczwvc2Vjb25kYXJ5LXRpdGxlPjwvdGl0bGVzPjxwZXJpb2RpY2FsPjxmdWxsLXRpdGxlPkdl
bm9tZSBSZXM8L2Z1bGwtdGl0bGU+PGFiYnItMT5HZW5vbWUgcmVzZWFyY2g8L2FiYnItMT48L3Bl
cmlvZGljYWw+PHBhZ2VzPjIwNDMtNTM8L3BhZ2VzPjx2b2x1bWU+MjI8L3ZvbHVtZT48bnVtYmVy
PjEwPC9udW1iZXI+PGtleXdvcmRzPjxrZXl3b3JkPkFjZXR5bGF0aW9uPC9rZXl3b3JkPjxrZXl3
b3JkPkFuaW1hbHM8L2tleXdvcmQ+PGtleXdvcmQ+QmluZGluZyBTaXRlczwva2V5d29yZD48a2V5
d29yZD5DaHJvbWF0aW4vKmdlbmV0aWNzPC9rZXl3b3JkPjxrZXl3b3JkPkVtYnJ5b25pYyBEZXZl
bG9wbWVudC8qZ2VuZXRpY3M8L2tleXdvcmQ+PGtleXdvcmQ+RW1icnlvbmljIFN0ZW0gQ2VsbHMv
Y3l0b2xvZ3kvKm1ldGFib2xpc208L2tleXdvcmQ+PGtleXdvcmQ+KkVuaGFuY2VyIEVsZW1lbnRz
LCBHZW5ldGljPC9rZXl3b3JkPjxrZXl3b3JkPkdhc3RydWxhdGlvbi9waHlzaW9sb2d5PC9rZXl3
b3JkPjxrZXl3b3JkPipHZW5lIEV4cHJlc3Npb24gUmVndWxhdGlvbiwgRGV2ZWxvcG1lbnRhbDwv
a2V5d29yZD48a2V5d29yZD5HZW5vbWU8L2tleXdvcmQ+PGtleXdvcmQ+SGlzdG9uZXMvbWV0YWJv
bGlzbTwva2V5d29yZD48a2V5d29yZD5Qcm90ZWluIEJpbmRpbmc8L2tleXdvcmQ+PGtleXdvcmQ+
UmVndWxhdG9yeSBTZXF1ZW5jZXMsIE51Y2xlaWMgQWNpZDwva2V5d29yZD48a2V5d29yZD5UcmFu
c2NyaXB0aW9uIEZhY3RvcnM8L2tleXdvcmQ+PGtleXdvcmQ+WmVicmFmaXNoL2VtYnJ5b2xvZ3kv
Z2VuZXRpY3M8L2tleXdvcmQ+PC9rZXl3b3Jkcz48ZGF0ZXM+PHllYXI+MjAxMjwveWVhcj48cHVi
LWRhdGVzPjxkYXRlPk9jdDwvZGF0ZT48L3B1Yi1kYXRlcz48L2RhdGVzPjxpc2JuPjE1NDktNTQ2
OSAoRWxlY3Ryb25pYykmI3hEOzEwODgtOTA1MSAoTGlua2luZyk8L2lzYm4+PGFjY2Vzc2lvbi1u
dW0+MjI1OTM1NTU8L2FjY2Vzc2lvbi1udW0+PHVybHM+PHJlbGF0ZWQtdXJscz48dXJsPmh0dHBz
Oi8vd3d3Lm5jYmkubmxtLm5paC5nb3YvcHVibWVkLzIyNTkzNTU1PC91cmw+PC9yZWxhdGVkLXVy
bHM+PC91cmxzPjxjdXN0b20yPlBNQzM0NjAxOTg8L2N1c3RvbTI+PGVsZWN0cm9uaWMtcmVzb3Vy
Y2UtbnVtPjEwLjExMDEvZ3IuMTM0ODMzLjExMTwvZWxlY3Ryb25pYy1yZXNvdXJjZS1udW0+PC9y
ZWNvcmQ+PC9DaXRlPjwvRW5kTm90ZT4A
</w:fldData>
        </w:fldChar>
      </w:r>
      <w:r w:rsidR="00AD49EB" w:rsidRPr="00E6172C">
        <w:rPr>
          <w:lang w:val="en-GB"/>
        </w:rPr>
        <w:instrText xml:space="preserve"> ADDIN EN.CITE </w:instrText>
      </w:r>
      <w:r w:rsidR="00AD49EB" w:rsidRPr="00E6172C">
        <w:rPr>
          <w:lang w:val="en-GB"/>
        </w:rPr>
        <w:fldChar w:fldCharType="begin">
          <w:fldData xml:space="preserve">PEVuZE5vdGU+PENpdGU+PEF1dGhvcj5Cb2dkYW5vdmljPC9BdXRob3I+PFllYXI+MjAxMjwvWWVh
cj48UmVjTnVtPjEwNDQ5PC9SZWNOdW0+PERpc3BsYXlUZXh0PihCb2dkYW5vdmljIGV0IGFsLiwg
MjAxMik8L0Rpc3BsYXlUZXh0PjxyZWNvcmQ+PHJlYy1udW1iZXI+MTA0NDk8L3JlYy1udW1iZXI+
PGZvcmVpZ24ta2V5cz48a2V5IGFwcD0iRU4iIGRiLWlkPSIyMnA1ZnBzeDg5c3Q5cGU5OXY1eHMy
eDFkMmRleDVyd3Q1OTAiIHRpbWVzdGFtcD0iMTU0Nzc0NDc0MCI+MTA0NDk8L2tleT48L2ZvcmVp
Z24ta2V5cz48cmVmLXR5cGUgbmFtZT0iSm91cm5hbCBBcnRpY2xlIj4xNzwvcmVmLXR5cGU+PGNv
bnRyaWJ1dG9ycz48YXV0aG9ycz48YXV0aG9yPkJvZ2Rhbm92aWMsIE8uPC9hdXRob3I+PGF1dGhv
cj5GZXJuYW5kZXotTWluYW4sIEEuPC9hdXRob3I+PGF1dGhvcj5UZW5hLCBKLiBKLjwvYXV0aG9y
PjxhdXRob3I+ZGUgbGEgQ2FsbGUtTXVzdGllbmVzLCBFLjwvYXV0aG9yPjxhdXRob3I+SGlkYWxn
bywgQy48L2F1dGhvcj48YXV0aG9yPnZhbiBLcnV5c2JlcmdlbiwgSS48L2F1dGhvcj48YXV0aG9y
PnZhbiBIZWVyaW5nZW4sIFMuIEouPC9hdXRob3I+PGF1dGhvcj5WZWVuc3RyYSwgRy4gSi48L2F1
dGhvcj48YXV0aG9yPkdvbWV6LVNrYXJtZXRhLCBKLiBMLjwvYXV0aG9yPjwvYXV0aG9ycz48L2Nv
bnRyaWJ1dG9ycz48YXV0aC1hZGRyZXNzPkNlbnRybyBBbmRhbHV6IGRlIEJpb2xvZ2lhIGRlbCBE
ZXNhcnJvbGxvLCBDU0lDLVVQTy1KQSwgNDEwMTMgU2V2aWxsYSwgU3BhaW4uPC9hdXRoLWFkZHJl
c3M+PHRpdGxlcz48dGl0bGU+RHluYW1pY3Mgb2YgZW5oYW5jZXIgY2hyb21hdGluIHNpZ25hdHVy
ZXMgbWFyayB0aGUgdHJhbnNpdGlvbiBmcm9tIHBsdXJpcG90ZW5jeSB0byBjZWxsIHNwZWNpZmlj
YXRpb24gZHVyaW5nIGVtYnJ5b2dlbmVzaXM8L3RpdGxlPjxzZWNvbmRhcnktdGl0bGU+R2Vub21l
IFJlczwvc2Vjb25kYXJ5LXRpdGxlPjwvdGl0bGVzPjxwZXJpb2RpY2FsPjxmdWxsLXRpdGxlPkdl
bm9tZSBSZXM8L2Z1bGwtdGl0bGU+PGFiYnItMT5HZW5vbWUgcmVzZWFyY2g8L2FiYnItMT48L3Bl
cmlvZGljYWw+PHBhZ2VzPjIwNDMtNTM8L3BhZ2VzPjx2b2x1bWU+MjI8L3ZvbHVtZT48bnVtYmVy
PjEwPC9udW1iZXI+PGtleXdvcmRzPjxrZXl3b3JkPkFjZXR5bGF0aW9uPC9rZXl3b3JkPjxrZXl3
b3JkPkFuaW1hbHM8L2tleXdvcmQ+PGtleXdvcmQ+QmluZGluZyBTaXRlczwva2V5d29yZD48a2V5
d29yZD5DaHJvbWF0aW4vKmdlbmV0aWNzPC9rZXl3b3JkPjxrZXl3b3JkPkVtYnJ5b25pYyBEZXZl
bG9wbWVudC8qZ2VuZXRpY3M8L2tleXdvcmQ+PGtleXdvcmQ+RW1icnlvbmljIFN0ZW0gQ2VsbHMv
Y3l0b2xvZ3kvKm1ldGFib2xpc208L2tleXdvcmQ+PGtleXdvcmQ+KkVuaGFuY2VyIEVsZW1lbnRz
LCBHZW5ldGljPC9rZXl3b3JkPjxrZXl3b3JkPkdhc3RydWxhdGlvbi9waHlzaW9sb2d5PC9rZXl3
b3JkPjxrZXl3b3JkPipHZW5lIEV4cHJlc3Npb24gUmVndWxhdGlvbiwgRGV2ZWxvcG1lbnRhbDwv
a2V5d29yZD48a2V5d29yZD5HZW5vbWU8L2tleXdvcmQ+PGtleXdvcmQ+SGlzdG9uZXMvbWV0YWJv
bGlzbTwva2V5d29yZD48a2V5d29yZD5Qcm90ZWluIEJpbmRpbmc8L2tleXdvcmQ+PGtleXdvcmQ+
UmVndWxhdG9yeSBTZXF1ZW5jZXMsIE51Y2xlaWMgQWNpZDwva2V5d29yZD48a2V5d29yZD5UcmFu
c2NyaXB0aW9uIEZhY3RvcnM8L2tleXdvcmQ+PGtleXdvcmQ+WmVicmFmaXNoL2VtYnJ5b2xvZ3kv
Z2VuZXRpY3M8L2tleXdvcmQ+PC9rZXl3b3Jkcz48ZGF0ZXM+PHllYXI+MjAxMjwveWVhcj48cHVi
LWRhdGVzPjxkYXRlPk9jdDwvZGF0ZT48L3B1Yi1kYXRlcz48L2RhdGVzPjxpc2JuPjE1NDktNTQ2
OSAoRWxlY3Ryb25pYykmI3hEOzEwODgtOTA1MSAoTGlua2luZyk8L2lzYm4+PGFjY2Vzc2lvbi1u
dW0+MjI1OTM1NTU8L2FjY2Vzc2lvbi1udW0+PHVybHM+PHJlbGF0ZWQtdXJscz48dXJsPmh0dHBz
Oi8vd3d3Lm5jYmkubmxtLm5paC5nb3YvcHVibWVkLzIyNTkzNTU1PC91cmw+PC9yZWxhdGVkLXVy
bHM+PC91cmxzPjxjdXN0b20yPlBNQzM0NjAxOTg8L2N1c3RvbTI+PGVsZWN0cm9uaWMtcmVzb3Vy
Y2UtbnVtPjEwLjExMDEvZ3IuMTM0ODMzLjExMTwvZWxlY3Ryb25pYy1yZXNvdXJjZS1udW0+PC9y
ZWNvcmQ+PC9DaXRlPjwvRW5kTm90ZT4A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3470ED" w:rsidRPr="00E6172C">
        <w:rPr>
          <w:lang w:val="en-GB"/>
        </w:rPr>
      </w:r>
      <w:r w:rsidR="003470ED" w:rsidRPr="00E6172C">
        <w:rPr>
          <w:lang w:val="en-GB"/>
        </w:rPr>
        <w:fldChar w:fldCharType="separate"/>
      </w:r>
      <w:r w:rsidR="003470ED" w:rsidRPr="00E6172C">
        <w:rPr>
          <w:noProof/>
          <w:lang w:val="en-GB"/>
        </w:rPr>
        <w:t>(Bogdanovic et al., 2012)</w:t>
      </w:r>
      <w:r w:rsidR="003470ED" w:rsidRPr="00E6172C">
        <w:rPr>
          <w:lang w:val="en-GB"/>
        </w:rPr>
        <w:fldChar w:fldCharType="end"/>
      </w:r>
      <w:r w:rsidR="003470ED" w:rsidRPr="00E6172C">
        <w:rPr>
          <w:lang w:val="en-GB"/>
        </w:rPr>
        <w:t xml:space="preserve">. </w:t>
      </w:r>
      <w:r w:rsidRPr="00E6172C">
        <w:rPr>
          <w:lang w:val="en-GB"/>
        </w:rPr>
        <w:t xml:space="preserve"> </w:t>
      </w:r>
      <w:r w:rsidR="001F4848" w:rsidRPr="00E6172C">
        <w:rPr>
          <w:lang w:val="en-GB"/>
        </w:rPr>
        <w:t xml:space="preserve">The </w:t>
      </w:r>
      <w:r w:rsidR="007A295B" w:rsidRPr="00E6172C">
        <w:rPr>
          <w:lang w:val="en-GB"/>
        </w:rPr>
        <w:t>5</w:t>
      </w:r>
      <w:r w:rsidR="001F4848" w:rsidRPr="00E6172C">
        <w:rPr>
          <w:lang w:val="en-GB"/>
        </w:rPr>
        <w:t>DE</w:t>
      </w:r>
      <w:r w:rsidR="00933618" w:rsidRPr="00E6172C">
        <w:rPr>
          <w:lang w:val="en-GB"/>
        </w:rPr>
        <w:t xml:space="preserve"> and</w:t>
      </w:r>
      <w:r w:rsidR="00D12937" w:rsidRPr="00E6172C">
        <w:rPr>
          <w:lang w:val="en-GB"/>
        </w:rPr>
        <w:t xml:space="preserve"> 5PE1 </w:t>
      </w:r>
      <w:r w:rsidR="001F4848" w:rsidRPr="00E6172C">
        <w:rPr>
          <w:lang w:val="en-GB"/>
        </w:rPr>
        <w:t xml:space="preserve">peaks overlapped </w:t>
      </w:r>
      <w:r w:rsidR="00933618" w:rsidRPr="00E6172C">
        <w:rPr>
          <w:lang w:val="en-GB"/>
        </w:rPr>
        <w:t xml:space="preserve">significant </w:t>
      </w:r>
      <w:r w:rsidR="001F4848" w:rsidRPr="00E6172C">
        <w:rPr>
          <w:lang w:val="en-GB"/>
        </w:rPr>
        <w:t>H3K27ac and H3K4me1 peaks</w:t>
      </w:r>
      <w:r w:rsidR="00933618" w:rsidRPr="00E6172C">
        <w:rPr>
          <w:lang w:val="en-GB"/>
        </w:rPr>
        <w:t xml:space="preserve"> (Table </w:t>
      </w:r>
      <w:r w:rsidR="002C7879" w:rsidRPr="00E6172C">
        <w:rPr>
          <w:lang w:val="en-GB"/>
        </w:rPr>
        <w:t>S3</w:t>
      </w:r>
      <w:r w:rsidR="00933618" w:rsidRPr="00E6172C">
        <w:rPr>
          <w:lang w:val="en-GB"/>
        </w:rPr>
        <w:t>)</w:t>
      </w:r>
      <w:r w:rsidR="00206888" w:rsidRPr="00E6172C">
        <w:rPr>
          <w:lang w:val="en-GB"/>
        </w:rPr>
        <w:t>,</w:t>
      </w:r>
      <w:r w:rsidR="001F4848" w:rsidRPr="00E6172C">
        <w:rPr>
          <w:lang w:val="en-GB"/>
        </w:rPr>
        <w:t xml:space="preserve"> suggesting these </w:t>
      </w:r>
      <w:r w:rsidR="00933618" w:rsidRPr="00E6172C">
        <w:rPr>
          <w:lang w:val="en-GB"/>
        </w:rPr>
        <w:t xml:space="preserve">are likely to be functionally active </w:t>
      </w:r>
      <w:r w:rsidR="001F4848" w:rsidRPr="00E6172C">
        <w:rPr>
          <w:lang w:val="en-GB"/>
        </w:rPr>
        <w:t>enhancers</w:t>
      </w:r>
      <w:r w:rsidR="0066722D" w:rsidRPr="00E6172C">
        <w:rPr>
          <w:lang w:val="en-GB"/>
        </w:rPr>
        <w:t>.</w:t>
      </w:r>
      <w:r w:rsidR="001F4848" w:rsidRPr="00E6172C">
        <w:rPr>
          <w:lang w:val="en-GB"/>
        </w:rPr>
        <w:t xml:space="preserve"> </w:t>
      </w:r>
      <w:r w:rsidR="0066722D" w:rsidRPr="00E6172C">
        <w:rPr>
          <w:lang w:val="en-GB"/>
        </w:rPr>
        <w:t xml:space="preserve"> </w:t>
      </w:r>
      <w:r w:rsidR="00EC5998" w:rsidRPr="00E6172C">
        <w:rPr>
          <w:lang w:val="en-GB"/>
        </w:rPr>
        <w:t xml:space="preserve">Tbx16 </w:t>
      </w:r>
      <w:proofErr w:type="spellStart"/>
      <w:r w:rsidR="00EC5998" w:rsidRPr="00E6172C">
        <w:rPr>
          <w:lang w:val="en-GB"/>
        </w:rPr>
        <w:t>ChIP</w:t>
      </w:r>
      <w:proofErr w:type="spellEnd"/>
      <w:r w:rsidR="00EC5998" w:rsidRPr="00E6172C">
        <w:rPr>
          <w:lang w:val="en-GB"/>
        </w:rPr>
        <w:t xml:space="preserve">-qPCR confirmed the validity of the 5DE and 5PE1 </w:t>
      </w:r>
      <w:proofErr w:type="spellStart"/>
      <w:r w:rsidR="00EC5998" w:rsidRPr="00E6172C">
        <w:rPr>
          <w:lang w:val="en-GB"/>
        </w:rPr>
        <w:t>ChIP-seq</w:t>
      </w:r>
      <w:proofErr w:type="spellEnd"/>
      <w:r w:rsidR="00EC5998" w:rsidRPr="00E6172C">
        <w:rPr>
          <w:lang w:val="en-GB"/>
        </w:rPr>
        <w:t xml:space="preserve"> peaks (Fig. </w:t>
      </w:r>
      <w:r w:rsidR="00A10DEE" w:rsidRPr="00E6172C">
        <w:rPr>
          <w:lang w:val="en-GB"/>
        </w:rPr>
        <w:t>6C</w:t>
      </w:r>
      <w:r w:rsidR="00EC5998" w:rsidRPr="00E6172C">
        <w:rPr>
          <w:lang w:val="en-GB"/>
        </w:rPr>
        <w:t xml:space="preserve">).  </w:t>
      </w:r>
      <w:r w:rsidR="0066722D" w:rsidRPr="00E6172C">
        <w:rPr>
          <w:lang w:val="en-GB"/>
        </w:rPr>
        <w:t xml:space="preserve">These putative enhancers are likely to regulate </w:t>
      </w:r>
      <w:r w:rsidR="0066722D" w:rsidRPr="00E6172C">
        <w:rPr>
          <w:i/>
          <w:lang w:val="en-GB"/>
        </w:rPr>
        <w:t>myf5</w:t>
      </w:r>
      <w:r w:rsidR="0066722D" w:rsidRPr="00E6172C">
        <w:rPr>
          <w:lang w:val="en-GB"/>
        </w:rPr>
        <w:t>, the promoter of which has</w:t>
      </w:r>
      <w:r w:rsidR="001F4848" w:rsidRPr="00E6172C">
        <w:rPr>
          <w:lang w:val="en-GB"/>
        </w:rPr>
        <w:t xml:space="preserve"> </w:t>
      </w:r>
      <w:r w:rsidR="0066722D" w:rsidRPr="00E6172C">
        <w:rPr>
          <w:lang w:val="en-GB"/>
        </w:rPr>
        <w:t xml:space="preserve">a </w:t>
      </w:r>
      <w:r w:rsidR="001F4848" w:rsidRPr="00E6172C">
        <w:rPr>
          <w:lang w:val="en-GB"/>
        </w:rPr>
        <w:t>H3K4me3 mark</w:t>
      </w:r>
      <w:r w:rsidR="008302FE" w:rsidRPr="00E6172C">
        <w:rPr>
          <w:lang w:val="en-GB"/>
        </w:rPr>
        <w:t>,</w:t>
      </w:r>
      <w:r w:rsidR="0066722D" w:rsidRPr="00E6172C">
        <w:rPr>
          <w:lang w:val="en-GB"/>
        </w:rPr>
        <w:t xml:space="preserve"> </w:t>
      </w:r>
      <w:r w:rsidR="002C7879" w:rsidRPr="00E6172C">
        <w:rPr>
          <w:lang w:val="en-GB"/>
        </w:rPr>
        <w:t xml:space="preserve">rather than </w:t>
      </w:r>
      <w:r w:rsidR="001F4848" w:rsidRPr="00E6172C">
        <w:rPr>
          <w:lang w:val="en-GB"/>
        </w:rPr>
        <w:t xml:space="preserve">the adjacent </w:t>
      </w:r>
      <w:r w:rsidR="001F4848" w:rsidRPr="00E6172C">
        <w:rPr>
          <w:i/>
          <w:lang w:val="en-GB"/>
        </w:rPr>
        <w:t>m</w:t>
      </w:r>
      <w:r w:rsidR="00770370" w:rsidRPr="00E6172C">
        <w:rPr>
          <w:i/>
          <w:lang w:val="en-GB"/>
        </w:rPr>
        <w:t>yf6</w:t>
      </w:r>
      <w:r w:rsidR="001F4848" w:rsidRPr="00E6172C">
        <w:rPr>
          <w:lang w:val="en-GB"/>
        </w:rPr>
        <w:t xml:space="preserve"> gene</w:t>
      </w:r>
      <w:r w:rsidR="008302FE" w:rsidRPr="00E6172C">
        <w:rPr>
          <w:lang w:val="en-GB"/>
        </w:rPr>
        <w:t>,</w:t>
      </w:r>
      <w:r w:rsidR="001F4848" w:rsidRPr="00E6172C">
        <w:rPr>
          <w:lang w:val="en-GB"/>
        </w:rPr>
        <w:t xml:space="preserve"> which is not expressed at 80% epiboly</w:t>
      </w:r>
      <w:r w:rsidR="002C7879" w:rsidRPr="00E6172C">
        <w:rPr>
          <w:lang w:val="en-GB"/>
        </w:rPr>
        <w:t xml:space="preserve"> and </w:t>
      </w:r>
      <w:r w:rsidR="0066722D" w:rsidRPr="00E6172C">
        <w:rPr>
          <w:lang w:val="en-GB"/>
        </w:rPr>
        <w:t>does not</w:t>
      </w:r>
      <w:r w:rsidR="002C7879" w:rsidRPr="00E6172C">
        <w:rPr>
          <w:lang w:val="en-GB"/>
        </w:rPr>
        <w:t xml:space="preserve"> have a H3K4me3 mark</w:t>
      </w:r>
      <w:r w:rsidR="001F4848" w:rsidRPr="00E6172C">
        <w:rPr>
          <w:lang w:val="en-GB"/>
        </w:rPr>
        <w:t>.</w:t>
      </w:r>
      <w:r w:rsidR="00A10DEE" w:rsidRPr="00E6172C">
        <w:rPr>
          <w:lang w:val="en-GB"/>
        </w:rPr>
        <w:t xml:space="preserve"> </w:t>
      </w:r>
      <w:r w:rsidR="001F4848" w:rsidRPr="00E6172C">
        <w:rPr>
          <w:lang w:val="en-GB"/>
        </w:rPr>
        <w:t xml:space="preserve"> </w:t>
      </w:r>
      <w:r w:rsidR="00922405" w:rsidRPr="00E6172C">
        <w:rPr>
          <w:lang w:val="en-GB"/>
        </w:rPr>
        <w:t xml:space="preserve">Comparison of the sequences under each peak to genomic regions adjacent to the </w:t>
      </w:r>
      <w:r w:rsidR="005843E7" w:rsidRPr="00E6172C">
        <w:rPr>
          <w:i/>
          <w:lang w:val="en-GB"/>
        </w:rPr>
        <w:t>m</w:t>
      </w:r>
      <w:r w:rsidR="00922405" w:rsidRPr="00E6172C">
        <w:rPr>
          <w:i/>
          <w:lang w:val="en-GB"/>
        </w:rPr>
        <w:t>yf5</w:t>
      </w:r>
      <w:r w:rsidR="00922405" w:rsidRPr="00E6172C">
        <w:rPr>
          <w:lang w:val="en-GB"/>
        </w:rPr>
        <w:t xml:space="preserve"> gene in other </w:t>
      </w:r>
      <w:r w:rsidR="00EC5998" w:rsidRPr="00E6172C">
        <w:rPr>
          <w:lang w:val="en-GB"/>
        </w:rPr>
        <w:t xml:space="preserve">fish </w:t>
      </w:r>
      <w:r w:rsidR="00922405" w:rsidRPr="00E6172C">
        <w:rPr>
          <w:lang w:val="en-GB"/>
        </w:rPr>
        <w:t>species revealed significant conservation</w:t>
      </w:r>
      <w:r w:rsidR="00D31108" w:rsidRPr="00E6172C">
        <w:rPr>
          <w:lang w:val="en-GB"/>
        </w:rPr>
        <w:t xml:space="preserve"> (Fig</w:t>
      </w:r>
      <w:r w:rsidR="00D12937" w:rsidRPr="00E6172C">
        <w:rPr>
          <w:lang w:val="en-GB"/>
        </w:rPr>
        <w:t xml:space="preserve">s </w:t>
      </w:r>
      <w:r w:rsidR="00CC377C" w:rsidRPr="00E6172C">
        <w:rPr>
          <w:lang w:val="en-GB"/>
        </w:rPr>
        <w:t>6A</w:t>
      </w:r>
      <w:r w:rsidR="00D12937" w:rsidRPr="00E6172C">
        <w:rPr>
          <w:lang w:val="en-GB"/>
        </w:rPr>
        <w:t>,</w:t>
      </w:r>
      <w:r w:rsidR="00EC5998" w:rsidRPr="00E6172C">
        <w:rPr>
          <w:lang w:val="en-GB"/>
        </w:rPr>
        <w:t>B</w:t>
      </w:r>
      <w:r w:rsidR="00D31108" w:rsidRPr="00E6172C">
        <w:rPr>
          <w:lang w:val="en-GB"/>
        </w:rPr>
        <w:t>).</w:t>
      </w:r>
      <w:r w:rsidR="00922405" w:rsidRPr="00E6172C">
        <w:rPr>
          <w:lang w:val="en-GB"/>
        </w:rPr>
        <w:t xml:space="preserve">  Of </w:t>
      </w:r>
      <w:r w:rsidR="00D31108" w:rsidRPr="00E6172C">
        <w:rPr>
          <w:lang w:val="en-GB"/>
        </w:rPr>
        <w:t xml:space="preserve">particular </w:t>
      </w:r>
      <w:r w:rsidR="00922405" w:rsidRPr="00E6172C">
        <w:rPr>
          <w:lang w:val="en-GB"/>
        </w:rPr>
        <w:t xml:space="preserve">note was the conservation of </w:t>
      </w:r>
      <w:r w:rsidR="00D12937" w:rsidRPr="00E6172C">
        <w:rPr>
          <w:lang w:val="en-GB"/>
        </w:rPr>
        <w:t>5</w:t>
      </w:r>
      <w:r w:rsidR="00922405" w:rsidRPr="00E6172C">
        <w:rPr>
          <w:lang w:val="en-GB"/>
        </w:rPr>
        <w:t xml:space="preserve">DE in </w:t>
      </w:r>
      <w:r w:rsidR="001F4848" w:rsidRPr="00E6172C">
        <w:rPr>
          <w:lang w:val="en-GB"/>
        </w:rPr>
        <w:t xml:space="preserve">medaka and </w:t>
      </w:r>
      <w:r w:rsidR="00D31108" w:rsidRPr="00E6172C">
        <w:rPr>
          <w:lang w:val="en-GB"/>
        </w:rPr>
        <w:t>stickleback</w:t>
      </w:r>
      <w:r w:rsidR="002C7879" w:rsidRPr="00E6172C">
        <w:rPr>
          <w:lang w:val="en-GB"/>
        </w:rPr>
        <w:t>, while</w:t>
      </w:r>
      <w:r w:rsidR="00D31108" w:rsidRPr="00E6172C">
        <w:rPr>
          <w:lang w:val="en-GB"/>
        </w:rPr>
        <w:t xml:space="preserve"> </w:t>
      </w:r>
      <w:r w:rsidR="00D12937" w:rsidRPr="00E6172C">
        <w:rPr>
          <w:lang w:val="en-GB"/>
        </w:rPr>
        <w:t>5</w:t>
      </w:r>
      <w:r w:rsidR="00D31108" w:rsidRPr="00E6172C">
        <w:rPr>
          <w:lang w:val="en-GB"/>
        </w:rPr>
        <w:t>PE</w:t>
      </w:r>
      <w:r w:rsidR="00D12937" w:rsidRPr="00E6172C">
        <w:rPr>
          <w:lang w:val="en-GB"/>
        </w:rPr>
        <w:t>1</w:t>
      </w:r>
      <w:r w:rsidR="00D31108" w:rsidRPr="00E6172C">
        <w:rPr>
          <w:lang w:val="en-GB"/>
        </w:rPr>
        <w:t xml:space="preserve"> showed </w:t>
      </w:r>
      <w:r w:rsidR="002C7879" w:rsidRPr="00E6172C">
        <w:rPr>
          <w:lang w:val="en-GB"/>
        </w:rPr>
        <w:t>notable conservation in medaka and fugu</w:t>
      </w:r>
      <w:r w:rsidR="00D31108" w:rsidRPr="00E6172C">
        <w:rPr>
          <w:lang w:val="en-GB"/>
        </w:rPr>
        <w:t xml:space="preserve"> (Fig</w:t>
      </w:r>
      <w:r w:rsidR="00D12937" w:rsidRPr="00E6172C">
        <w:rPr>
          <w:lang w:val="en-GB"/>
        </w:rPr>
        <w:t xml:space="preserve">s </w:t>
      </w:r>
      <w:r w:rsidR="00CC377C" w:rsidRPr="00E6172C">
        <w:rPr>
          <w:lang w:val="en-GB"/>
        </w:rPr>
        <w:t>6A</w:t>
      </w:r>
      <w:r w:rsidR="00D12937" w:rsidRPr="00E6172C">
        <w:rPr>
          <w:lang w:val="en-GB"/>
        </w:rPr>
        <w:t>,</w:t>
      </w:r>
      <w:r w:rsidR="001F2BCF" w:rsidRPr="00E6172C">
        <w:rPr>
          <w:lang w:val="en-GB"/>
        </w:rPr>
        <w:t>B</w:t>
      </w:r>
      <w:r w:rsidR="00D31108" w:rsidRPr="00E6172C">
        <w:rPr>
          <w:lang w:val="en-GB"/>
        </w:rPr>
        <w:t xml:space="preserve">).  Thus, </w:t>
      </w:r>
      <w:proofErr w:type="spellStart"/>
      <w:r w:rsidR="002C7879" w:rsidRPr="00E6172C">
        <w:rPr>
          <w:lang w:val="en-GB"/>
        </w:rPr>
        <w:t>ChIP-seq</w:t>
      </w:r>
      <w:proofErr w:type="spellEnd"/>
      <w:r w:rsidR="002C7879" w:rsidRPr="00E6172C">
        <w:rPr>
          <w:lang w:val="en-GB"/>
        </w:rPr>
        <w:t xml:space="preserve"> peaks corresponding to histone marks indicative of enhancer activity suggest evolutionarily conserved mechanisms</w:t>
      </w:r>
      <w:r w:rsidR="00D31108" w:rsidRPr="00E6172C">
        <w:rPr>
          <w:lang w:val="en-GB"/>
        </w:rPr>
        <w:t xml:space="preserve"> of </w:t>
      </w:r>
      <w:r w:rsidR="00D31108" w:rsidRPr="00E6172C">
        <w:rPr>
          <w:i/>
          <w:lang w:val="en-GB"/>
        </w:rPr>
        <w:t>myf5</w:t>
      </w:r>
      <w:r w:rsidR="00D31108" w:rsidRPr="00E6172C">
        <w:rPr>
          <w:lang w:val="en-GB"/>
        </w:rPr>
        <w:t xml:space="preserve"> regulation</w:t>
      </w:r>
      <w:r w:rsidR="001F2BCF" w:rsidRPr="00E6172C">
        <w:rPr>
          <w:lang w:val="en-GB"/>
        </w:rPr>
        <w:t xml:space="preserve"> in fish</w:t>
      </w:r>
      <w:r w:rsidR="00D31108" w:rsidRPr="00E6172C">
        <w:rPr>
          <w:lang w:val="en-GB"/>
        </w:rPr>
        <w:t>.</w:t>
      </w:r>
    </w:p>
    <w:p w14:paraId="69341858" w14:textId="388F580D" w:rsidR="00C715CA" w:rsidRPr="00E6172C" w:rsidRDefault="00C715CA" w:rsidP="00462DFA">
      <w:pPr>
        <w:spacing w:after="120" w:line="360" w:lineRule="auto"/>
        <w:jc w:val="both"/>
        <w:rPr>
          <w:lang w:val="en-GB"/>
        </w:rPr>
      </w:pPr>
      <w:r w:rsidRPr="00E6172C">
        <w:rPr>
          <w:lang w:val="en-GB"/>
        </w:rPr>
        <w:t xml:space="preserve">We </w:t>
      </w:r>
      <w:r w:rsidR="001F2BCF" w:rsidRPr="00E6172C">
        <w:rPr>
          <w:lang w:val="en-GB"/>
        </w:rPr>
        <w:t xml:space="preserve">next </w:t>
      </w:r>
      <w:r w:rsidRPr="00E6172C">
        <w:rPr>
          <w:lang w:val="en-GB"/>
        </w:rPr>
        <w:t xml:space="preserve">tested whether </w:t>
      </w:r>
      <w:r w:rsidR="001F2BCF" w:rsidRPr="00E6172C">
        <w:rPr>
          <w:lang w:val="en-GB"/>
        </w:rPr>
        <w:t>Tbx16 is able to</w:t>
      </w:r>
      <w:r w:rsidRPr="00E6172C">
        <w:rPr>
          <w:lang w:val="en-GB"/>
        </w:rPr>
        <w:t xml:space="preserve"> positive</w:t>
      </w:r>
      <w:r w:rsidR="001F2BCF" w:rsidRPr="00E6172C">
        <w:rPr>
          <w:lang w:val="en-GB"/>
        </w:rPr>
        <w:t>ly</w:t>
      </w:r>
      <w:r w:rsidRPr="00E6172C">
        <w:rPr>
          <w:lang w:val="en-GB"/>
        </w:rPr>
        <w:t xml:space="preserve"> </w:t>
      </w:r>
      <w:r w:rsidR="001F2BCF" w:rsidRPr="00E6172C">
        <w:rPr>
          <w:lang w:val="en-GB"/>
        </w:rPr>
        <w:t xml:space="preserve">regulate </w:t>
      </w:r>
      <w:r w:rsidRPr="00E6172C">
        <w:rPr>
          <w:i/>
          <w:lang w:val="en-GB"/>
        </w:rPr>
        <w:t>myf5</w:t>
      </w:r>
      <w:r w:rsidR="001F2BCF" w:rsidRPr="00E6172C">
        <w:rPr>
          <w:lang w:val="en-GB"/>
        </w:rPr>
        <w:t xml:space="preserve"> directly</w:t>
      </w:r>
      <w:r w:rsidRPr="00E6172C">
        <w:rPr>
          <w:lang w:val="en-GB"/>
        </w:rPr>
        <w:t xml:space="preserve">.  </w:t>
      </w:r>
      <w:r w:rsidR="00817D85" w:rsidRPr="00E6172C">
        <w:rPr>
          <w:lang w:val="en-GB"/>
        </w:rPr>
        <w:t>To</w:t>
      </w:r>
      <w:r w:rsidRPr="00E6172C">
        <w:rPr>
          <w:lang w:val="en-GB"/>
        </w:rPr>
        <w:t xml:space="preserve"> do this we used a hormone-inducib</w:t>
      </w:r>
      <w:r w:rsidR="00860203" w:rsidRPr="00E6172C">
        <w:rPr>
          <w:lang w:val="en-GB"/>
        </w:rPr>
        <w:t>l</w:t>
      </w:r>
      <w:r w:rsidRPr="00E6172C">
        <w:rPr>
          <w:lang w:val="en-GB"/>
        </w:rPr>
        <w:t xml:space="preserve">e system to activate </w:t>
      </w:r>
      <w:r w:rsidR="008F55B0" w:rsidRPr="00E6172C">
        <w:rPr>
          <w:lang w:val="en-GB"/>
        </w:rPr>
        <w:t>Tbx16</w:t>
      </w:r>
      <w:r w:rsidRPr="00E6172C">
        <w:rPr>
          <w:lang w:val="en-GB"/>
        </w:rPr>
        <w:t xml:space="preserve"> in the presence of cycloheximide</w:t>
      </w:r>
      <w:r w:rsidR="00860203" w:rsidRPr="00E6172C">
        <w:rPr>
          <w:lang w:val="en-GB"/>
        </w:rPr>
        <w:t>,</w:t>
      </w:r>
      <w:r w:rsidRPr="00E6172C">
        <w:rPr>
          <w:lang w:val="en-GB"/>
        </w:rPr>
        <w:t xml:space="preserve"> followed by </w:t>
      </w:r>
      <w:r w:rsidRPr="00E6172C">
        <w:rPr>
          <w:i/>
          <w:lang w:val="en-GB"/>
        </w:rPr>
        <w:t xml:space="preserve">in situ </w:t>
      </w:r>
      <w:r w:rsidRPr="00E6172C">
        <w:rPr>
          <w:lang w:val="en-GB"/>
        </w:rPr>
        <w:t>hybridization</w:t>
      </w:r>
      <w:r w:rsidR="00192106" w:rsidRPr="00E6172C">
        <w:rPr>
          <w:lang w:val="en-GB"/>
        </w:rPr>
        <w:t xml:space="preserve"> </w:t>
      </w:r>
      <w:r w:rsidR="00BC02FE" w:rsidRPr="00E6172C">
        <w:rPr>
          <w:lang w:val="en-GB"/>
        </w:rPr>
        <w:fldChar w:fldCharType="begin">
          <w:fldData xml:space="preserve">PEVuZE5vdGU+PENpdGU+PEF1dGhvcj5Lb2xtPC9BdXRob3I+PFllYXI+MTk5NTwvWWVhcj48UmVj
TnVtPjkzODg8L1JlY051bT48RGlzcGxheVRleHQ+KEtvbG0gYW5kIFNpdmUsIDE5OTU7IE1hcnRp
biBhbmQgS2ltZWxtYW4sIDIwMDgpPC9EaXNwbGF5VGV4dD48cmVjb3JkPjxyZWMtbnVtYmVyPjkz
ODg8L3JlYy1udW1iZXI+PGZvcmVpZ24ta2V5cz48a2V5IGFwcD0iRU4iIGRiLWlkPSIyMnA1ZnBz
eDg5c3Q5cGU5OXY1eHMyeDFkMmRleDVyd3Q1OTAiIHRpbWVzdGFtcD0iMTM5MTE3MDM2MSI+OTM4
ODwva2V5PjwvZm9yZWlnbi1rZXlzPjxyZWYtdHlwZSBuYW1lPSJKb3VybmFsIEFydGljbGUiPjE3
PC9yZWYtdHlwZT48Y29udHJpYnV0b3JzPjxhdXRob3JzPjxhdXRob3I+S29sbSwgUC4gSi48L2F1
dGhvcj48YXV0aG9yPlNpdmUsIEguIEwuPC9hdXRob3I+PC9hdXRob3JzPjwvY29udHJpYnV0b3Jz
PjxhdXRoLWFkZHJlc3M+V2hpdGVoZWFkIEluc3RpdHV0ZSBmb3IgQmlvbWVkaWNhbCBSZXNlYXJj
aCwgTWFzc2FjaHVzZXR0cyBJbnN0aXR1dGUgb2YgVGVjaG5vbG9neSwgQ2FtYnJpZGdlIDAyMTQy
LCBVU0EuPC9hdXRoLWFkZHJlc3M+PHRpdGxlcz48dGl0bGU+RWZmaWNpZW50IGhvcm1vbmUtaW5k
dWNpYmxlIHByb3RlaW4gZnVuY3Rpb24gaW4gWGVub3B1cyBsYWV2aXM8L3RpdGxlPjxzZWNvbmRh
cnktdGl0bGU+RGV2IEJpb2w8L3NlY29uZGFyeS10aXRsZT48YWx0LXRpdGxlPkRldmVsb3BtZW50
YWwgYmlvbG9neTwvYWx0LXRpdGxlPjwvdGl0bGVzPjxwZXJpb2RpY2FsPjxmdWxsLXRpdGxlPkRl
diBCaW9sPC9mdWxsLXRpdGxlPjwvcGVyaW9kaWNhbD48YWx0LXBlcmlvZGljYWw+PGZ1bGwtdGl0
bGU+RGV2IEJpb2w8L2Z1bGwtdGl0bGU+PGFiYnItMT5EZXZlbG9wbWVudGFsIGJpb2xvZ3k8L2Fi
YnItMT48L2FsdC1wZXJpb2RpY2FsPjxwYWdlcz4yNjctNzI8L3BhZ2VzPjx2b2x1bWU+MTcxPC92
b2x1bWU+PG51bWJlcj4xPC9udW1iZXI+PGtleXdvcmRzPjxrZXl3b3JkPkFuaW1hbHM8L2tleXdv
cmQ+PGtleXdvcmQ+RW1icnlvLCBOb25tYW1tYWxpYW48L2tleXdvcmQ+PGtleXdvcmQ+RXN0cm9n
ZW5zL3BoeXNpb2xvZ3k8L2tleXdvcmQ+PGtleXdvcmQ+KkdlbmUgRXhwcmVzc2lvbiBSZWd1bGF0
aW9uLCBEZXZlbG9wbWVudGFsPC9rZXl3b3JkPjxrZXl3b3JkPkdsdWNvY29ydGljb2lkcy9waHlz
aW9sb2d5PC9rZXl3b3JkPjxrZXl3b3JkPk15b0QgUHJvdGVpbi8qZ2VuZXRpY3MvbWV0YWJvbGlz
bTwva2V5d29yZD48a2V5d29yZD5SZWNlcHRvcnMsIEVzdHJvZ2VuLypnZW5ldGljcy9tZXRhYm9s
aXNtPC9rZXl3b3JkPjxrZXl3b3JkPlJlY2VwdG9ycywgR2x1Y29jb3J0aWNvaWQvKmdlbmV0aWNz
L21ldGFib2xpc208L2tleXdvcmQ+PGtleXdvcmQ+UmVjb21iaW5hbnQgRnVzaW9uIFByb3RlaW5z
L2dlbmV0aWNzL21ldGFib2xpc208L2tleXdvcmQ+PGtleXdvcmQ+WGVub3B1cyBsYWV2aXM8L2tl
eXdvcmQ+PC9rZXl3b3Jkcz48ZGF0ZXM+PHllYXI+MTk5NTwveWVhcj48cHViLWRhdGVzPjxkYXRl
PlNlcDwvZGF0ZT48L3B1Yi1kYXRlcz48L2RhdGVzPjxpc2JuPjAwMTItMTYwNiAoUHJpbnQpJiN4
RDswMDEyLTE2MDYgKExpbmtpbmcpPC9pc2JuPjxhY2Nlc3Npb24tbnVtPjc1NTY5MDQ8L2FjY2Vz
c2lvbi1udW0+PHVybHM+PHJlbGF0ZWQtdXJscz48dXJsPmh0dHA6Ly93d3cubmNiaS5ubG0ubmlo
Lmdvdi9wdWJtZWQvNzU1NjkwNDwvdXJsPjwvcmVsYXRlZC11cmxzPjwvdXJscz48ZWxlY3Ryb25p
Yy1yZXNvdXJjZS1udW0+MTAuMTAwNi9kYmlvLjE5OTUuMTI3OTwvZWxlY3Ryb25pYy1yZXNvdXJj
ZS1udW0+PC9yZWNvcmQ+PC9DaXRlPjxDaXRlPjxBdXRob3I+TWFydGluPC9BdXRob3I+PFllYXI+
MjAwODwvWWVhcj48UmVjTnVtPjkzODc8L1JlY051bT48cmVjb3JkPjxyZWMtbnVtYmVyPjkzODc8
L3JlYy1udW1iZXI+PGZvcmVpZ24ta2V5cz48a2V5IGFwcD0iRU4iIGRiLWlkPSIyMnA1ZnBzeDg5
c3Q5cGU5OXY1eHMyeDFkMmRleDVyd3Q1OTAiIHRpbWVzdGFtcD0iMTM5MTE3MDM2MSI+OTM4Nzwv
a2V5PjwvZm9yZWlnbi1rZXlzPjxyZWYtdHlwZSBuYW1lPSJKb3VybmFsIEFydGljbGUiPjE3PC9y
ZWYtdHlwZT48Y29udHJpYnV0b3JzPjxhdXRob3JzPjxhdXRob3I+TWFydGluLCBCLiBMLjwvYXV0
aG9yPjxhdXRob3I+S2ltZWxtYW4sIEQuPC9hdXRob3I+PC9hdXRob3JzPjwvY29udHJpYnV0b3Jz
PjxhdXRoLWFkZHJlc3M+RGVwYXJ0bWVudCBvZiBCaW9jaGVtaXN0cnksIFVuaXZlcnNpdHkgb2Yg
V2FzaGluZ3RvbiwgU2VhdHRsZSwgV0EgOTgxOTUtNzM1MCwgVVNBLjwvYXV0aC1hZGRyZXNzPjx0
aXRsZXM+PHRpdGxlPlJlZ3VsYXRpb24gb2YgY2Fub25pY2FsIFdudCBzaWduYWxpbmcgYnkgQnJh
Y2h5dXJ5IGlzIGVzc2VudGlhbCBmb3IgcG9zdGVyaW9yIG1lc29kZXJtIGZvcm1hdGlvbjwvdGl0
bGU+PHNlY29uZGFyeS10aXRsZT5EZXYgQ2VsbDwvc2Vjb25kYXJ5LXRpdGxlPjxhbHQtdGl0bGU+
RGV2ZWxvcG1lbnRhbCBjZWxsPC9hbHQtdGl0bGU+PC90aXRsZXM+PHBlcmlvZGljYWw+PGZ1bGwt
dGl0bGU+RGV2IENlbGw8L2Z1bGwtdGl0bGU+PC9wZXJpb2RpY2FsPjxwYWdlcz4xMjEtMzM8L3Bh
Z2VzPjx2b2x1bWU+MTU8L3ZvbHVtZT48bnVtYmVyPjE8L251bWJlcj48a2V5d29yZHM+PGtleXdv
cmQ+QW5pbWFsczwva2V5d29yZD48a2V5d29yZD5Cb2R5IFBhdHRlcm5pbmcvcGh5c2lvbG9neTwv
a2V5d29yZD48a2V5d29yZD5FbWJyeW8sIE5vbm1hbW1hbGlhbi9waHlzaW9sb2d5PC9rZXl3b3Jk
PjxrZXl3b3JkPkdlbmUgRXhwcmVzc2lvbiBSZWd1bGF0aW9uLCBEZXZlbG9wbWVudGFsPC9rZXl3
b3JkPjxrZXl3b3JkPkltbXVub2hpc3RvY2hlbWlzdHJ5PC9rZXl3b3JkPjxrZXl3b3JkPkluIFNp
dHUgSHlicmlkaXphdGlvbjwva2V5d29yZD48a2V5d29yZD5NZXNvZGVybS8qcGh5c2lvbG9neTwv
a2V5d29yZD48a2V5d29yZD5NaWNyb2luamVjdGlvbnM8L2tleXdvcmQ+PGtleXdvcmQ+TW9kZWxz
LCBCaW9sb2dpY2FsPC9rZXl3b3JkPjxrZXl3b3JkPk11dGF0aW9uPC9rZXl3b3JkPjxrZXl3b3Jk
Pk15b0QgUHJvdGVpbi9tZXRhYm9saXNtPC9rZXl3b3JkPjxrZXl3b3JkPk9saWdvbnVjbGVvdGlk
ZXMsIEFudGlzZW5zZS9waGFybWFjb2xvZ3k8L2tleXdvcmQ+PGtleXdvcmQ+UHJvdGVpbiBTdHJ1
Y3R1cmUsIFRlcnRpYXJ5PC9rZXl3b3JkPjxrZXl3b3JkPipTaWduYWwgVHJhbnNkdWN0aW9uPC9r
ZXl3b3JkPjxrZXl3b3JkPlNvbWl0ZXMvZW1icnlvbG9neTwva2V5d29yZD48a2V5d29yZD5ULUJv
eCBEb21haW4gUHJvdGVpbnMvY2hlbWlzdHJ5L2dlbmV0aWNzLypwaHlzaW9sb2d5PC9rZXl3b3Jk
PjxrZXl3b3JkPldudCBQcm90ZWlucy8qcGh5c2lvbG9neTwva2V5d29yZD48a2V5d29yZD5aZWJy
YWZpc2gvKmVtYnJ5b2xvZ3kvZ2VuZXRpY3M8L2tleXdvcmQ+PGtleXdvcmQ+WmVicmFmaXNoIFBy
b3RlaW5zL2NoZW1pc3RyeS9nZW5ldGljcy8qcGh5c2lvbG9neTwva2V5d29yZD48L2tleXdvcmRz
PjxkYXRlcz48eWVhcj4yMDA4PC95ZWFyPjxwdWItZGF0ZXM+PGRhdGU+SnVsPC9kYXRlPjwvcHVi
LWRhdGVzPjwvZGF0ZXM+PGlzYm4+MTg3OC0xNTUxIChFbGVjdHJvbmljKSYjeEQ7MTUzNC01ODA3
IChMaW5raW5nKTwvaXNibj48YWNjZXNzaW9uLW51bT4xODYwNjE0NjwvYWNjZXNzaW9uLW51bT48
dXJscz48cmVsYXRlZC11cmxzPjx1cmw+aHR0cDovL3d3dy5uY2JpLm5sbS5uaWguZ292L3B1Ym1l
ZC8xODYwNjE0NjwvdXJsPjwvcmVsYXRlZC11cmxzPjwvdXJscz48Y3VzdG9tMj4yNjAxNjgzPC9j
dXN0b20yPjxlbGVjdHJvbmljLXJlc291cmNlLW51bT4xMC4xMDE2L2ouZGV2Y2VsLjIwMDguMDQu
MDEzPC9lbGVjdHJvbmljLXJlc291cmNlLW51bT48L3JlY29yZD48L0NpdGU+PENpdGU+PEF1dGhv
cj5Lb2xtPC9BdXRob3I+PFllYXI+MTk5NTwvWWVhcj48UmVjTnVtPjkzODg8L1JlY051bT48cmVj
b3JkPjxyZWMtbnVtYmVyPjkzODg8L3JlYy1udW1iZXI+PGZvcmVpZ24ta2V5cz48a2V5IGFwcD0i
RU4iIGRiLWlkPSIyMnA1ZnBzeDg5c3Q5cGU5OXY1eHMyeDFkMmRleDVyd3Q1OTAiIHRpbWVzdGFt
cD0iMTM5MTE3MDM2MSI+OTM4ODwva2V5PjwvZm9yZWlnbi1rZXlzPjxyZWYtdHlwZSBuYW1lPSJK
b3VybmFsIEFydGljbGUiPjE3PC9yZWYtdHlwZT48Y29udHJpYnV0b3JzPjxhdXRob3JzPjxhdXRo
b3I+S29sbSwgUC4gSi48L2F1dGhvcj48YXV0aG9yPlNpdmUsIEguIEwuPC9hdXRob3I+PC9hdXRo
b3JzPjwvY29udHJpYnV0b3JzPjxhdXRoLWFkZHJlc3M+V2hpdGVoZWFkIEluc3RpdHV0ZSBmb3Ig
QmlvbWVkaWNhbCBSZXNlYXJjaCwgTWFzc2FjaHVzZXR0cyBJbnN0aXR1dGUgb2YgVGVjaG5vbG9n
eSwgQ2FtYnJpZGdlIDAyMTQyLCBVU0EuPC9hdXRoLWFkZHJlc3M+PHRpdGxlcz48dGl0bGU+RWZm
aWNpZW50IGhvcm1vbmUtaW5kdWNpYmxlIHByb3RlaW4gZnVuY3Rpb24gaW4gWGVub3B1cyBsYWV2
aXM8L3RpdGxlPjxzZWNvbmRhcnktdGl0bGU+RGV2IEJpb2w8L3NlY29uZGFyeS10aXRsZT48YWx0
LXRpdGxlPkRldmVsb3BtZW50YWwgYmlvbG9neTwvYWx0LXRpdGxlPjwvdGl0bGVzPjxwZXJpb2Rp
Y2FsPjxmdWxsLXRpdGxlPkRldiBCaW9sPC9mdWxsLXRpdGxlPjwvcGVyaW9kaWNhbD48YWx0LXBl
cmlvZGljYWw+PGZ1bGwtdGl0bGU+RGV2IEJpb2w8L2Z1bGwtdGl0bGU+PGFiYnItMT5EZXZlbG9w
bWVudGFsIGJpb2xvZ3k8L2FiYnItMT48L2FsdC1wZXJpb2RpY2FsPjxwYWdlcz4yNjctNzI8L3Bh
Z2VzPjx2b2x1bWU+MTcxPC92b2x1bWU+PG51bWJlcj4xPC9udW1iZXI+PGtleXdvcmRzPjxrZXl3
b3JkPkFuaW1hbHM8L2tleXdvcmQ+PGtleXdvcmQ+RW1icnlvLCBOb25tYW1tYWxpYW48L2tleXdv
cmQ+PGtleXdvcmQ+RXN0cm9nZW5zL3BoeXNpb2xvZ3k8L2tleXdvcmQ+PGtleXdvcmQ+KkdlbmUg
RXhwcmVzc2lvbiBSZWd1bGF0aW9uLCBEZXZlbG9wbWVudGFsPC9rZXl3b3JkPjxrZXl3b3JkPkds
dWNvY29ydGljb2lkcy9waHlzaW9sb2d5PC9rZXl3b3JkPjxrZXl3b3JkPk15b0QgUHJvdGVpbi8q
Z2VuZXRpY3MvbWV0YWJvbGlzbTwva2V5d29yZD48a2V5d29yZD5SZWNlcHRvcnMsIEVzdHJvZ2Vu
LypnZW5ldGljcy9tZXRhYm9saXNtPC9rZXl3b3JkPjxrZXl3b3JkPlJlY2VwdG9ycywgR2x1Y29j
b3J0aWNvaWQvKmdlbmV0aWNzL21ldGFib2xpc208L2tleXdvcmQ+PGtleXdvcmQ+UmVjb21iaW5h
bnQgRnVzaW9uIFByb3RlaW5zL2dlbmV0aWNzL21ldGFib2xpc208L2tleXdvcmQ+PGtleXdvcmQ+
WGVub3B1cyBsYWV2aXM8L2tleXdvcmQ+PC9rZXl3b3Jkcz48ZGF0ZXM+PHllYXI+MTk5NTwveWVh
cj48cHViLWRhdGVzPjxkYXRlPlNlcDwvZGF0ZT48L3B1Yi1kYXRlcz48L2RhdGVzPjxpc2JuPjAw
MTItMTYwNiAoUHJpbnQpJiN4RDswMDEyLTE2MDYgKExpbmtpbmcpPC9pc2JuPjxhY2Nlc3Npb24t
bnVtPjc1NTY5MDQ8L2FjY2Vzc2lvbi1udW0+PHVybHM+PHJlbGF0ZWQtdXJscz48dXJsPmh0dHA6
Ly93d3cubmNiaS5ubG0ubmloLmdvdi9wdWJtZWQvNzU1NjkwNDwvdXJsPjwvcmVsYXRlZC11cmxz
PjwvdXJscz48ZWxlY3Ryb25pYy1yZXNvdXJjZS1udW0+MTAuMTAwNi9kYmlvLjE5OTUuMTI3OTwv
ZWxlY3Ryb25pYy1yZXNvdXJjZS1udW0+PC9yZWNvcmQ+PC9DaXRlPjxDaXRlPjxBdXRob3I+TWFy
dGluPC9BdXRob3I+PFllYXI+MjAwODwvWWVhcj48UmVjTnVtPjkzODc8L1JlY051bT48cmVjb3Jk
PjxyZWMtbnVtYmVyPjkzODc8L3JlYy1udW1iZXI+PGZvcmVpZ24ta2V5cz48a2V5IGFwcD0iRU4i
IGRiLWlkPSIyMnA1ZnBzeDg5c3Q5cGU5OXY1eHMyeDFkMmRleDVyd3Q1OTAiIHRpbWVzdGFtcD0i
MTM5MTE3MDM2MSI+OTM4Nzwva2V5PjwvZm9yZWlnbi1rZXlzPjxyZWYtdHlwZSBuYW1lPSJKb3Vy
bmFsIEFydGljbGUiPjE3PC9yZWYtdHlwZT48Y29udHJpYnV0b3JzPjxhdXRob3JzPjxhdXRob3I+
TWFydGluLCBCLiBMLjwvYXV0aG9yPjxhdXRob3I+S2ltZWxtYW4sIEQuPC9hdXRob3I+PC9hdXRo
b3JzPjwvY29udHJpYnV0b3JzPjxhdXRoLWFkZHJlc3M+RGVwYXJ0bWVudCBvZiBCaW9jaGVtaXN0
cnksIFVuaXZlcnNpdHkgb2YgV2FzaGluZ3RvbiwgU2VhdHRsZSwgV0EgOTgxOTUtNzM1MCwgVVNB
LjwvYXV0aC1hZGRyZXNzPjx0aXRsZXM+PHRpdGxlPlJlZ3VsYXRpb24gb2YgY2Fub25pY2FsIFdu
dCBzaWduYWxpbmcgYnkgQnJhY2h5dXJ5IGlzIGVzc2VudGlhbCBmb3IgcG9zdGVyaW9yIG1lc29k
ZXJtIGZvcm1hdGlvbjwvdGl0bGU+PHNlY29uZGFyeS10aXRsZT5EZXYgQ2VsbDwvc2Vjb25kYXJ5
LXRpdGxlPjxhbHQtdGl0bGU+RGV2ZWxvcG1lbnRhbCBjZWxsPC9hbHQtdGl0bGU+PC90aXRsZXM+
PHBlcmlvZGljYWw+PGZ1bGwtdGl0bGU+RGV2IENlbGw8L2Z1bGwtdGl0bGU+PC9wZXJpb2RpY2Fs
PjxwYWdlcz4xMjEtMzM8L3BhZ2VzPjx2b2x1bWU+MTU8L3ZvbHVtZT48bnVtYmVyPjE8L251bWJl
cj48a2V5d29yZHM+PGtleXdvcmQ+QW5pbWFsczwva2V5d29yZD48a2V5d29yZD5Cb2R5IFBhdHRl
cm5pbmcvcGh5c2lvbG9neTwva2V5d29yZD48a2V5d29yZD5FbWJyeW8sIE5vbm1hbW1hbGlhbi9w
aHlzaW9sb2d5PC9rZXl3b3JkPjxrZXl3b3JkPkdlbmUgRXhwcmVzc2lvbiBSZWd1bGF0aW9uLCBE
ZXZlbG9wbWVudGFsPC9rZXl3b3JkPjxrZXl3b3JkPkltbXVub2hpc3RvY2hlbWlzdHJ5PC9rZXl3
b3JkPjxrZXl3b3JkPkluIFNpdHUgSHlicmlkaXphdGlvbjwva2V5d29yZD48a2V5d29yZD5NZXNv
ZGVybS8qcGh5c2lvbG9neTwva2V5d29yZD48a2V5d29yZD5NaWNyb2luamVjdGlvbnM8L2tleXdv
cmQ+PGtleXdvcmQ+TW9kZWxzLCBCaW9sb2dpY2FsPC9rZXl3b3JkPjxrZXl3b3JkPk11dGF0aW9u
PC9rZXl3b3JkPjxrZXl3b3JkPk15b0QgUHJvdGVpbi9tZXRhYm9saXNtPC9rZXl3b3JkPjxrZXl3
b3JkPk9saWdvbnVjbGVvdGlkZXMsIEFudGlzZW5zZS9waGFybWFjb2xvZ3k8L2tleXdvcmQ+PGtl
eXdvcmQ+UHJvdGVpbiBTdHJ1Y3R1cmUsIFRlcnRpYXJ5PC9rZXl3b3JkPjxrZXl3b3JkPipTaWdu
YWwgVHJhbnNkdWN0aW9uPC9rZXl3b3JkPjxrZXl3b3JkPlNvbWl0ZXMvZW1icnlvbG9neTwva2V5
d29yZD48a2V5d29yZD5ULUJveCBEb21haW4gUHJvdGVpbnMvY2hlbWlzdHJ5L2dlbmV0aWNzLypw
aHlzaW9sb2d5PC9rZXl3b3JkPjxrZXl3b3JkPldudCBQcm90ZWlucy8qcGh5c2lvbG9neTwva2V5
d29yZD48a2V5d29yZD5aZWJyYWZpc2gvKmVtYnJ5b2xvZ3kvZ2VuZXRpY3M8L2tleXdvcmQ+PGtl
eXdvcmQ+WmVicmFmaXNoIFByb3RlaW5zL2NoZW1pc3RyeS9nZW5ldGljcy8qcGh5c2lvbG9neTwv
a2V5d29yZD48L2tleXdvcmRzPjxkYXRlcz48eWVhcj4yMDA4PC95ZWFyPjxwdWItZGF0ZXM+PGRh
dGU+SnVsPC9kYXRlPjwvcHViLWRhdGVzPjwvZGF0ZXM+PGlzYm4+MTg3OC0xNTUxIChFbGVjdHJv
bmljKSYjeEQ7MTUzNC01ODA3IChMaW5raW5nKTwvaXNibj48YWNjZXNzaW9uLW51bT4xODYwNjE0
NjwvYWNjZXNzaW9uLW51bT48dXJscz48cmVsYXRlZC11cmxzPjx1cmw+aHR0cDovL3d3dy5uY2Jp
Lm5sbS5uaWguZ292L3B1Ym1lZC8xODYwNjE0NjwvdXJsPjwvcmVsYXRlZC11cmxzPjwvdXJscz48
Y3VzdG9tMj4yNjAxNjgzPC9jdXN0b20yPjxlbGVjdHJvbmljLXJlc291cmNlLW51bT4xMC4xMDE2
L2ouZGV2Y2VsLjIwMDguMDQuMDEzPC9lbGVjdHJvbmljLXJlc291cmNlLW51bT48L3JlY29yZD48
L0NpdGU+PC9FbmROb3RlPn==
</w:fldData>
        </w:fldChar>
      </w:r>
      <w:r w:rsidR="00AD49EB" w:rsidRPr="00E6172C">
        <w:rPr>
          <w:lang w:val="en-GB"/>
        </w:rPr>
        <w:instrText xml:space="preserve"> ADDIN EN.CITE </w:instrText>
      </w:r>
      <w:r w:rsidR="00AD49EB" w:rsidRPr="00E6172C">
        <w:rPr>
          <w:lang w:val="en-GB"/>
        </w:rPr>
        <w:fldChar w:fldCharType="begin">
          <w:fldData xml:space="preserve">PEVuZE5vdGU+PENpdGU+PEF1dGhvcj5Lb2xtPC9BdXRob3I+PFllYXI+MTk5NTwvWWVhcj48UmVj
TnVtPjkzODg8L1JlY051bT48RGlzcGxheVRleHQ+KEtvbG0gYW5kIFNpdmUsIDE5OTU7IE1hcnRp
biBhbmQgS2ltZWxtYW4sIDIwMDgpPC9EaXNwbGF5VGV4dD48cmVjb3JkPjxyZWMtbnVtYmVyPjkz
ODg8L3JlYy1udW1iZXI+PGZvcmVpZ24ta2V5cz48a2V5IGFwcD0iRU4iIGRiLWlkPSIyMnA1ZnBz
eDg5c3Q5cGU5OXY1eHMyeDFkMmRleDVyd3Q1OTAiIHRpbWVzdGFtcD0iMTM5MTE3MDM2MSI+OTM4
ODwva2V5PjwvZm9yZWlnbi1rZXlzPjxyZWYtdHlwZSBuYW1lPSJKb3VybmFsIEFydGljbGUiPjE3
PC9yZWYtdHlwZT48Y29udHJpYnV0b3JzPjxhdXRob3JzPjxhdXRob3I+S29sbSwgUC4gSi48L2F1
dGhvcj48YXV0aG9yPlNpdmUsIEguIEwuPC9hdXRob3I+PC9hdXRob3JzPjwvY29udHJpYnV0b3Jz
PjxhdXRoLWFkZHJlc3M+V2hpdGVoZWFkIEluc3RpdHV0ZSBmb3IgQmlvbWVkaWNhbCBSZXNlYXJj
aCwgTWFzc2FjaHVzZXR0cyBJbnN0aXR1dGUgb2YgVGVjaG5vbG9neSwgQ2FtYnJpZGdlIDAyMTQy
LCBVU0EuPC9hdXRoLWFkZHJlc3M+PHRpdGxlcz48dGl0bGU+RWZmaWNpZW50IGhvcm1vbmUtaW5k
dWNpYmxlIHByb3RlaW4gZnVuY3Rpb24gaW4gWGVub3B1cyBsYWV2aXM8L3RpdGxlPjxzZWNvbmRh
cnktdGl0bGU+RGV2IEJpb2w8L3NlY29uZGFyeS10aXRsZT48YWx0LXRpdGxlPkRldmVsb3BtZW50
YWwgYmlvbG9neTwvYWx0LXRpdGxlPjwvdGl0bGVzPjxwZXJpb2RpY2FsPjxmdWxsLXRpdGxlPkRl
diBCaW9sPC9mdWxsLXRpdGxlPjwvcGVyaW9kaWNhbD48YWx0LXBlcmlvZGljYWw+PGZ1bGwtdGl0
bGU+RGV2IEJpb2w8L2Z1bGwtdGl0bGU+PGFiYnItMT5EZXZlbG9wbWVudGFsIGJpb2xvZ3k8L2Fi
YnItMT48L2FsdC1wZXJpb2RpY2FsPjxwYWdlcz4yNjctNzI8L3BhZ2VzPjx2b2x1bWU+MTcxPC92
b2x1bWU+PG51bWJlcj4xPC9udW1iZXI+PGtleXdvcmRzPjxrZXl3b3JkPkFuaW1hbHM8L2tleXdv
cmQ+PGtleXdvcmQ+RW1icnlvLCBOb25tYW1tYWxpYW48L2tleXdvcmQ+PGtleXdvcmQ+RXN0cm9n
ZW5zL3BoeXNpb2xvZ3k8L2tleXdvcmQ+PGtleXdvcmQ+KkdlbmUgRXhwcmVzc2lvbiBSZWd1bGF0
aW9uLCBEZXZlbG9wbWVudGFsPC9rZXl3b3JkPjxrZXl3b3JkPkdsdWNvY29ydGljb2lkcy9waHlz
aW9sb2d5PC9rZXl3b3JkPjxrZXl3b3JkPk15b0QgUHJvdGVpbi8qZ2VuZXRpY3MvbWV0YWJvbGlz
bTwva2V5d29yZD48a2V5d29yZD5SZWNlcHRvcnMsIEVzdHJvZ2VuLypnZW5ldGljcy9tZXRhYm9s
aXNtPC9rZXl3b3JkPjxrZXl3b3JkPlJlY2VwdG9ycywgR2x1Y29jb3J0aWNvaWQvKmdlbmV0aWNz
L21ldGFib2xpc208L2tleXdvcmQ+PGtleXdvcmQ+UmVjb21iaW5hbnQgRnVzaW9uIFByb3RlaW5z
L2dlbmV0aWNzL21ldGFib2xpc208L2tleXdvcmQ+PGtleXdvcmQ+WGVub3B1cyBsYWV2aXM8L2tl
eXdvcmQ+PC9rZXl3b3Jkcz48ZGF0ZXM+PHllYXI+MTk5NTwveWVhcj48cHViLWRhdGVzPjxkYXRl
PlNlcDwvZGF0ZT48L3B1Yi1kYXRlcz48L2RhdGVzPjxpc2JuPjAwMTItMTYwNiAoUHJpbnQpJiN4
RDswMDEyLTE2MDYgKExpbmtpbmcpPC9pc2JuPjxhY2Nlc3Npb24tbnVtPjc1NTY5MDQ8L2FjY2Vz
c2lvbi1udW0+PHVybHM+PHJlbGF0ZWQtdXJscz48dXJsPmh0dHA6Ly93d3cubmNiaS5ubG0ubmlo
Lmdvdi9wdWJtZWQvNzU1NjkwNDwvdXJsPjwvcmVsYXRlZC11cmxzPjwvdXJscz48ZWxlY3Ryb25p
Yy1yZXNvdXJjZS1udW0+MTAuMTAwNi9kYmlvLjE5OTUuMTI3OTwvZWxlY3Ryb25pYy1yZXNvdXJj
ZS1udW0+PC9yZWNvcmQ+PC9DaXRlPjxDaXRlPjxBdXRob3I+TWFydGluPC9BdXRob3I+PFllYXI+
MjAwODwvWWVhcj48UmVjTnVtPjkzODc8L1JlY051bT48cmVjb3JkPjxyZWMtbnVtYmVyPjkzODc8
L3JlYy1udW1iZXI+PGZvcmVpZ24ta2V5cz48a2V5IGFwcD0iRU4iIGRiLWlkPSIyMnA1ZnBzeDg5
c3Q5cGU5OXY1eHMyeDFkMmRleDVyd3Q1OTAiIHRpbWVzdGFtcD0iMTM5MTE3MDM2MSI+OTM4Nzwv
a2V5PjwvZm9yZWlnbi1rZXlzPjxyZWYtdHlwZSBuYW1lPSJKb3VybmFsIEFydGljbGUiPjE3PC9y
ZWYtdHlwZT48Y29udHJpYnV0b3JzPjxhdXRob3JzPjxhdXRob3I+TWFydGluLCBCLiBMLjwvYXV0
aG9yPjxhdXRob3I+S2ltZWxtYW4sIEQuPC9hdXRob3I+PC9hdXRob3JzPjwvY29udHJpYnV0b3Jz
PjxhdXRoLWFkZHJlc3M+RGVwYXJ0bWVudCBvZiBCaW9jaGVtaXN0cnksIFVuaXZlcnNpdHkgb2Yg
V2FzaGluZ3RvbiwgU2VhdHRsZSwgV0EgOTgxOTUtNzM1MCwgVVNBLjwvYXV0aC1hZGRyZXNzPjx0
aXRsZXM+PHRpdGxlPlJlZ3VsYXRpb24gb2YgY2Fub25pY2FsIFdudCBzaWduYWxpbmcgYnkgQnJh
Y2h5dXJ5IGlzIGVzc2VudGlhbCBmb3IgcG9zdGVyaW9yIG1lc29kZXJtIGZvcm1hdGlvbjwvdGl0
bGU+PHNlY29uZGFyeS10aXRsZT5EZXYgQ2VsbDwvc2Vjb25kYXJ5LXRpdGxlPjxhbHQtdGl0bGU+
RGV2ZWxvcG1lbnRhbCBjZWxsPC9hbHQtdGl0bGU+PC90aXRsZXM+PHBlcmlvZGljYWw+PGZ1bGwt
dGl0bGU+RGV2IENlbGw8L2Z1bGwtdGl0bGU+PC9wZXJpb2RpY2FsPjxwYWdlcz4xMjEtMzM8L3Bh
Z2VzPjx2b2x1bWU+MTU8L3ZvbHVtZT48bnVtYmVyPjE8L251bWJlcj48a2V5d29yZHM+PGtleXdv
cmQ+QW5pbWFsczwva2V5d29yZD48a2V5d29yZD5Cb2R5IFBhdHRlcm5pbmcvcGh5c2lvbG9neTwv
a2V5d29yZD48a2V5d29yZD5FbWJyeW8sIE5vbm1hbW1hbGlhbi9waHlzaW9sb2d5PC9rZXl3b3Jk
PjxrZXl3b3JkPkdlbmUgRXhwcmVzc2lvbiBSZWd1bGF0aW9uLCBEZXZlbG9wbWVudGFsPC9rZXl3
b3JkPjxrZXl3b3JkPkltbXVub2hpc3RvY2hlbWlzdHJ5PC9rZXl3b3JkPjxrZXl3b3JkPkluIFNp
dHUgSHlicmlkaXphdGlvbjwva2V5d29yZD48a2V5d29yZD5NZXNvZGVybS8qcGh5c2lvbG9neTwv
a2V5d29yZD48a2V5d29yZD5NaWNyb2luamVjdGlvbnM8L2tleXdvcmQ+PGtleXdvcmQ+TW9kZWxz
LCBCaW9sb2dpY2FsPC9rZXl3b3JkPjxrZXl3b3JkPk11dGF0aW9uPC9rZXl3b3JkPjxrZXl3b3Jk
Pk15b0QgUHJvdGVpbi9tZXRhYm9saXNtPC9rZXl3b3JkPjxrZXl3b3JkPk9saWdvbnVjbGVvdGlk
ZXMsIEFudGlzZW5zZS9waGFybWFjb2xvZ3k8L2tleXdvcmQ+PGtleXdvcmQ+UHJvdGVpbiBTdHJ1
Y3R1cmUsIFRlcnRpYXJ5PC9rZXl3b3JkPjxrZXl3b3JkPipTaWduYWwgVHJhbnNkdWN0aW9uPC9r
ZXl3b3JkPjxrZXl3b3JkPlNvbWl0ZXMvZW1icnlvbG9neTwva2V5d29yZD48a2V5d29yZD5ULUJv
eCBEb21haW4gUHJvdGVpbnMvY2hlbWlzdHJ5L2dlbmV0aWNzLypwaHlzaW9sb2d5PC9rZXl3b3Jk
PjxrZXl3b3JkPldudCBQcm90ZWlucy8qcGh5c2lvbG9neTwva2V5d29yZD48a2V5d29yZD5aZWJy
YWZpc2gvKmVtYnJ5b2xvZ3kvZ2VuZXRpY3M8L2tleXdvcmQ+PGtleXdvcmQ+WmVicmFmaXNoIFBy
b3RlaW5zL2NoZW1pc3RyeS9nZW5ldGljcy8qcGh5c2lvbG9neTwva2V5d29yZD48L2tleXdvcmRz
PjxkYXRlcz48eWVhcj4yMDA4PC95ZWFyPjxwdWItZGF0ZXM+PGRhdGU+SnVsPC9kYXRlPjwvcHVi
LWRhdGVzPjwvZGF0ZXM+PGlzYm4+MTg3OC0xNTUxIChFbGVjdHJvbmljKSYjeEQ7MTUzNC01ODA3
IChMaW5raW5nKTwvaXNibj48YWNjZXNzaW9uLW51bT4xODYwNjE0NjwvYWNjZXNzaW9uLW51bT48
dXJscz48cmVsYXRlZC11cmxzPjx1cmw+aHR0cDovL3d3dy5uY2JpLm5sbS5uaWguZ292L3B1Ym1l
ZC8xODYwNjE0NjwvdXJsPjwvcmVsYXRlZC11cmxzPjwvdXJscz48Y3VzdG9tMj4yNjAxNjgzPC9j
dXN0b20yPjxlbGVjdHJvbmljLXJlc291cmNlLW51bT4xMC4xMDE2L2ouZGV2Y2VsLjIwMDguMDQu
MDEzPC9lbGVjdHJvbmljLXJlc291cmNlLW51bT48L3JlY29yZD48L0NpdGU+PENpdGU+PEF1dGhv
cj5Lb2xtPC9BdXRob3I+PFllYXI+MTk5NTwvWWVhcj48UmVjTnVtPjkzODg8L1JlY051bT48cmVj
b3JkPjxyZWMtbnVtYmVyPjkzODg8L3JlYy1udW1iZXI+PGZvcmVpZ24ta2V5cz48a2V5IGFwcD0i
RU4iIGRiLWlkPSIyMnA1ZnBzeDg5c3Q5cGU5OXY1eHMyeDFkMmRleDVyd3Q1OTAiIHRpbWVzdGFt
cD0iMTM5MTE3MDM2MSI+OTM4ODwva2V5PjwvZm9yZWlnbi1rZXlzPjxyZWYtdHlwZSBuYW1lPSJK
b3VybmFsIEFydGljbGUiPjE3PC9yZWYtdHlwZT48Y29udHJpYnV0b3JzPjxhdXRob3JzPjxhdXRo
b3I+S29sbSwgUC4gSi48L2F1dGhvcj48YXV0aG9yPlNpdmUsIEguIEwuPC9hdXRob3I+PC9hdXRo
b3JzPjwvY29udHJpYnV0b3JzPjxhdXRoLWFkZHJlc3M+V2hpdGVoZWFkIEluc3RpdHV0ZSBmb3Ig
QmlvbWVkaWNhbCBSZXNlYXJjaCwgTWFzc2FjaHVzZXR0cyBJbnN0aXR1dGUgb2YgVGVjaG5vbG9n
eSwgQ2FtYnJpZGdlIDAyMTQyLCBVU0EuPC9hdXRoLWFkZHJlc3M+PHRpdGxlcz48dGl0bGU+RWZm
aWNpZW50IGhvcm1vbmUtaW5kdWNpYmxlIHByb3RlaW4gZnVuY3Rpb24gaW4gWGVub3B1cyBsYWV2
aXM8L3RpdGxlPjxzZWNvbmRhcnktdGl0bGU+RGV2IEJpb2w8L3NlY29uZGFyeS10aXRsZT48YWx0
LXRpdGxlPkRldmVsb3BtZW50YWwgYmlvbG9neTwvYWx0LXRpdGxlPjwvdGl0bGVzPjxwZXJpb2Rp
Y2FsPjxmdWxsLXRpdGxlPkRldiBCaW9sPC9mdWxsLXRpdGxlPjwvcGVyaW9kaWNhbD48YWx0LXBl
cmlvZGljYWw+PGZ1bGwtdGl0bGU+RGV2IEJpb2w8L2Z1bGwtdGl0bGU+PGFiYnItMT5EZXZlbG9w
bWVudGFsIGJpb2xvZ3k8L2FiYnItMT48L2FsdC1wZXJpb2RpY2FsPjxwYWdlcz4yNjctNzI8L3Bh
Z2VzPjx2b2x1bWU+MTcxPC92b2x1bWU+PG51bWJlcj4xPC9udW1iZXI+PGtleXdvcmRzPjxrZXl3
b3JkPkFuaW1hbHM8L2tleXdvcmQ+PGtleXdvcmQ+RW1icnlvLCBOb25tYW1tYWxpYW48L2tleXdv
cmQ+PGtleXdvcmQ+RXN0cm9nZW5zL3BoeXNpb2xvZ3k8L2tleXdvcmQ+PGtleXdvcmQ+KkdlbmUg
RXhwcmVzc2lvbiBSZWd1bGF0aW9uLCBEZXZlbG9wbWVudGFsPC9rZXl3b3JkPjxrZXl3b3JkPkds
dWNvY29ydGljb2lkcy9waHlzaW9sb2d5PC9rZXl3b3JkPjxrZXl3b3JkPk15b0QgUHJvdGVpbi8q
Z2VuZXRpY3MvbWV0YWJvbGlzbTwva2V5d29yZD48a2V5d29yZD5SZWNlcHRvcnMsIEVzdHJvZ2Vu
LypnZW5ldGljcy9tZXRhYm9saXNtPC9rZXl3b3JkPjxrZXl3b3JkPlJlY2VwdG9ycywgR2x1Y29j
b3J0aWNvaWQvKmdlbmV0aWNzL21ldGFib2xpc208L2tleXdvcmQ+PGtleXdvcmQ+UmVjb21iaW5h
bnQgRnVzaW9uIFByb3RlaW5zL2dlbmV0aWNzL21ldGFib2xpc208L2tleXdvcmQ+PGtleXdvcmQ+
WGVub3B1cyBsYWV2aXM8L2tleXdvcmQ+PC9rZXl3b3Jkcz48ZGF0ZXM+PHllYXI+MTk5NTwveWVh
cj48cHViLWRhdGVzPjxkYXRlPlNlcDwvZGF0ZT48L3B1Yi1kYXRlcz48L2RhdGVzPjxpc2JuPjAw
MTItMTYwNiAoUHJpbnQpJiN4RDswMDEyLTE2MDYgKExpbmtpbmcpPC9pc2JuPjxhY2Nlc3Npb24t
bnVtPjc1NTY5MDQ8L2FjY2Vzc2lvbi1udW0+PHVybHM+PHJlbGF0ZWQtdXJscz48dXJsPmh0dHA6
Ly93d3cubmNiaS5ubG0ubmloLmdvdi9wdWJtZWQvNzU1NjkwNDwvdXJsPjwvcmVsYXRlZC11cmxz
PjwvdXJscz48ZWxlY3Ryb25pYy1yZXNvdXJjZS1udW0+MTAuMTAwNi9kYmlvLjE5OTUuMTI3OTwv
ZWxlY3Ryb25pYy1yZXNvdXJjZS1udW0+PC9yZWNvcmQ+PC9DaXRlPjxDaXRlPjxBdXRob3I+TWFy
dGluPC9BdXRob3I+PFllYXI+MjAwODwvWWVhcj48UmVjTnVtPjkzODc8L1JlY051bT48cmVjb3Jk
PjxyZWMtbnVtYmVyPjkzODc8L3JlYy1udW1iZXI+PGZvcmVpZ24ta2V5cz48a2V5IGFwcD0iRU4i
IGRiLWlkPSIyMnA1ZnBzeDg5c3Q5cGU5OXY1eHMyeDFkMmRleDVyd3Q1OTAiIHRpbWVzdGFtcD0i
MTM5MTE3MDM2MSI+OTM4Nzwva2V5PjwvZm9yZWlnbi1rZXlzPjxyZWYtdHlwZSBuYW1lPSJKb3Vy
bmFsIEFydGljbGUiPjE3PC9yZWYtdHlwZT48Y29udHJpYnV0b3JzPjxhdXRob3JzPjxhdXRob3I+
TWFydGluLCBCLiBMLjwvYXV0aG9yPjxhdXRob3I+S2ltZWxtYW4sIEQuPC9hdXRob3I+PC9hdXRo
b3JzPjwvY29udHJpYnV0b3JzPjxhdXRoLWFkZHJlc3M+RGVwYXJ0bWVudCBvZiBCaW9jaGVtaXN0
cnksIFVuaXZlcnNpdHkgb2YgV2FzaGluZ3RvbiwgU2VhdHRsZSwgV0EgOTgxOTUtNzM1MCwgVVNB
LjwvYXV0aC1hZGRyZXNzPjx0aXRsZXM+PHRpdGxlPlJlZ3VsYXRpb24gb2YgY2Fub25pY2FsIFdu
dCBzaWduYWxpbmcgYnkgQnJhY2h5dXJ5IGlzIGVzc2VudGlhbCBmb3IgcG9zdGVyaW9yIG1lc29k
ZXJtIGZvcm1hdGlvbjwvdGl0bGU+PHNlY29uZGFyeS10aXRsZT5EZXYgQ2VsbDwvc2Vjb25kYXJ5
LXRpdGxlPjxhbHQtdGl0bGU+RGV2ZWxvcG1lbnRhbCBjZWxsPC9hbHQtdGl0bGU+PC90aXRsZXM+
PHBlcmlvZGljYWw+PGZ1bGwtdGl0bGU+RGV2IENlbGw8L2Z1bGwtdGl0bGU+PC9wZXJpb2RpY2Fs
PjxwYWdlcz4xMjEtMzM8L3BhZ2VzPjx2b2x1bWU+MTU8L3ZvbHVtZT48bnVtYmVyPjE8L251bWJl
cj48a2V5d29yZHM+PGtleXdvcmQ+QW5pbWFsczwva2V5d29yZD48a2V5d29yZD5Cb2R5IFBhdHRl
cm5pbmcvcGh5c2lvbG9neTwva2V5d29yZD48a2V5d29yZD5FbWJyeW8sIE5vbm1hbW1hbGlhbi9w
aHlzaW9sb2d5PC9rZXl3b3JkPjxrZXl3b3JkPkdlbmUgRXhwcmVzc2lvbiBSZWd1bGF0aW9uLCBE
ZXZlbG9wbWVudGFsPC9rZXl3b3JkPjxrZXl3b3JkPkltbXVub2hpc3RvY2hlbWlzdHJ5PC9rZXl3
b3JkPjxrZXl3b3JkPkluIFNpdHUgSHlicmlkaXphdGlvbjwva2V5d29yZD48a2V5d29yZD5NZXNv
ZGVybS8qcGh5c2lvbG9neTwva2V5d29yZD48a2V5d29yZD5NaWNyb2luamVjdGlvbnM8L2tleXdv
cmQ+PGtleXdvcmQ+TW9kZWxzLCBCaW9sb2dpY2FsPC9rZXl3b3JkPjxrZXl3b3JkPk11dGF0aW9u
PC9rZXl3b3JkPjxrZXl3b3JkPk15b0QgUHJvdGVpbi9tZXRhYm9saXNtPC9rZXl3b3JkPjxrZXl3
b3JkPk9saWdvbnVjbGVvdGlkZXMsIEFudGlzZW5zZS9waGFybWFjb2xvZ3k8L2tleXdvcmQ+PGtl
eXdvcmQ+UHJvdGVpbiBTdHJ1Y3R1cmUsIFRlcnRpYXJ5PC9rZXl3b3JkPjxrZXl3b3JkPipTaWdu
YWwgVHJhbnNkdWN0aW9uPC9rZXl3b3JkPjxrZXl3b3JkPlNvbWl0ZXMvZW1icnlvbG9neTwva2V5
d29yZD48a2V5d29yZD5ULUJveCBEb21haW4gUHJvdGVpbnMvY2hlbWlzdHJ5L2dlbmV0aWNzLypw
aHlzaW9sb2d5PC9rZXl3b3JkPjxrZXl3b3JkPldudCBQcm90ZWlucy8qcGh5c2lvbG9neTwva2V5
d29yZD48a2V5d29yZD5aZWJyYWZpc2gvKmVtYnJ5b2xvZ3kvZ2VuZXRpY3M8L2tleXdvcmQ+PGtl
eXdvcmQ+WmVicmFmaXNoIFByb3RlaW5zL2NoZW1pc3RyeS9nZW5ldGljcy8qcGh5c2lvbG9neTwv
a2V5d29yZD48L2tleXdvcmRzPjxkYXRlcz48eWVhcj4yMDA4PC95ZWFyPjxwdWItZGF0ZXM+PGRh
dGU+SnVsPC9kYXRlPjwvcHViLWRhdGVzPjwvZGF0ZXM+PGlzYm4+MTg3OC0xNTUxIChFbGVjdHJv
bmljKSYjeEQ7MTUzNC01ODA3IChMaW5raW5nKTwvaXNibj48YWNjZXNzaW9uLW51bT4xODYwNjE0
NjwvYWNjZXNzaW9uLW51bT48dXJscz48cmVsYXRlZC11cmxzPjx1cmw+aHR0cDovL3d3dy5uY2Jp
Lm5sbS5uaWguZ292L3B1Ym1lZC8xODYwNjE0NjwvdXJsPjwvcmVsYXRlZC11cmxzPjwvdXJscz48
Y3VzdG9tMj4yNjAxNjgzPC9jdXN0b20yPjxlbGVjdHJvbmljLXJlc291cmNlLW51bT4xMC4xMDE2
L2ouZGV2Y2VsLjIwMDguMDQuMDEzPC9lbGVjdHJvbmljLXJlc291cmNlLW51bT48L3JlY29yZD48
L0NpdGU+PC9FbmROb3RlPn==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BC02FE" w:rsidRPr="00E6172C">
        <w:rPr>
          <w:lang w:val="en-GB"/>
        </w:rPr>
      </w:r>
      <w:r w:rsidR="00BC02FE" w:rsidRPr="00E6172C">
        <w:rPr>
          <w:lang w:val="en-GB"/>
        </w:rPr>
        <w:fldChar w:fldCharType="separate"/>
      </w:r>
      <w:r w:rsidR="00BC02FE" w:rsidRPr="00E6172C">
        <w:rPr>
          <w:noProof/>
          <w:lang w:val="en-GB"/>
        </w:rPr>
        <w:t>(Kolm and Sive, 1995; Martin and Kimelman, 2008)</w:t>
      </w:r>
      <w:r w:rsidR="00BC02FE" w:rsidRPr="00E6172C">
        <w:rPr>
          <w:lang w:val="en-GB"/>
        </w:rPr>
        <w:fldChar w:fldCharType="end"/>
      </w:r>
      <w:r w:rsidRPr="00E6172C">
        <w:rPr>
          <w:lang w:val="en-GB"/>
        </w:rPr>
        <w:t xml:space="preserve">.  Briefly, mRNA corresponding to </w:t>
      </w:r>
      <w:r w:rsidR="008F55B0" w:rsidRPr="00E6172C">
        <w:rPr>
          <w:lang w:val="en-GB"/>
        </w:rPr>
        <w:t>Tbx16</w:t>
      </w:r>
      <w:r w:rsidRPr="00E6172C">
        <w:rPr>
          <w:lang w:val="en-GB"/>
        </w:rPr>
        <w:t xml:space="preserve"> fused to </w:t>
      </w:r>
      <w:r w:rsidR="008F55B0" w:rsidRPr="00E6172C">
        <w:rPr>
          <w:lang w:val="en-GB"/>
        </w:rPr>
        <w:t xml:space="preserve">the </w:t>
      </w:r>
      <w:r w:rsidRPr="00E6172C">
        <w:rPr>
          <w:lang w:val="en-GB"/>
        </w:rPr>
        <w:t>hormone binding domain of glucocorticoid receptor (GR) was overexpressed in wild-type embryos.  The resulting protein is held in the cytoplasm until dexamethasone</w:t>
      </w:r>
      <w:r w:rsidR="00A06B7E" w:rsidRPr="00E6172C">
        <w:rPr>
          <w:lang w:val="en-GB"/>
        </w:rPr>
        <w:t xml:space="preserve"> (DEX)</w:t>
      </w:r>
      <w:r w:rsidRPr="00E6172C">
        <w:rPr>
          <w:lang w:val="en-GB"/>
        </w:rPr>
        <w:t xml:space="preserve"> stimulates GR nuclear translocation.  In the presence of the translation inhibitor cycloheximide</w:t>
      </w:r>
      <w:r w:rsidR="00A06B7E" w:rsidRPr="00E6172C">
        <w:rPr>
          <w:lang w:val="en-GB"/>
        </w:rPr>
        <w:t xml:space="preserve"> (CHD)</w:t>
      </w:r>
      <w:r w:rsidR="008F55B0" w:rsidRPr="00E6172C">
        <w:rPr>
          <w:lang w:val="en-GB"/>
        </w:rPr>
        <w:t>,</w:t>
      </w:r>
      <w:r w:rsidRPr="00E6172C">
        <w:rPr>
          <w:lang w:val="en-GB"/>
        </w:rPr>
        <w:t xml:space="preserve"> increased nuclear </w:t>
      </w:r>
      <w:r w:rsidR="008F55B0" w:rsidRPr="00E6172C">
        <w:rPr>
          <w:lang w:val="en-GB"/>
        </w:rPr>
        <w:t xml:space="preserve">Tbx16 is expected </w:t>
      </w:r>
      <w:proofErr w:type="spellStart"/>
      <w:r w:rsidR="00A10DEE" w:rsidRPr="00E6172C">
        <w:rPr>
          <w:lang w:val="en-GB"/>
        </w:rPr>
        <w:lastRenderedPageBreak/>
        <w:t>mosaically</w:t>
      </w:r>
      <w:proofErr w:type="spellEnd"/>
      <w:r w:rsidR="00A10DEE" w:rsidRPr="00E6172C">
        <w:rPr>
          <w:lang w:val="en-GB"/>
        </w:rPr>
        <w:t xml:space="preserve"> </w:t>
      </w:r>
      <w:r w:rsidR="008F55B0" w:rsidRPr="00E6172C">
        <w:rPr>
          <w:lang w:val="en-GB"/>
        </w:rPr>
        <w:t>to</w:t>
      </w:r>
      <w:r w:rsidRPr="00E6172C">
        <w:rPr>
          <w:lang w:val="en-GB"/>
        </w:rPr>
        <w:t xml:space="preserve"> induce only direct targets of </w:t>
      </w:r>
      <w:r w:rsidR="008F55B0" w:rsidRPr="00E6172C">
        <w:rPr>
          <w:lang w:val="en-GB"/>
        </w:rPr>
        <w:t>Tbx16</w:t>
      </w:r>
      <w:r w:rsidR="003C49CA" w:rsidRPr="00E6172C">
        <w:rPr>
          <w:lang w:val="en-GB"/>
        </w:rPr>
        <w:t xml:space="preserve"> (Fig. </w:t>
      </w:r>
      <w:r w:rsidR="001F2BCF" w:rsidRPr="00E6172C">
        <w:rPr>
          <w:lang w:val="en-GB"/>
        </w:rPr>
        <w:t>6D</w:t>
      </w:r>
      <w:r w:rsidR="003C49CA" w:rsidRPr="00E6172C">
        <w:rPr>
          <w:lang w:val="en-GB"/>
        </w:rPr>
        <w:t>)</w:t>
      </w:r>
      <w:r w:rsidRPr="00E6172C">
        <w:rPr>
          <w:lang w:val="en-GB"/>
        </w:rPr>
        <w:t xml:space="preserve">.  </w:t>
      </w:r>
      <w:r w:rsidR="00B8604E" w:rsidRPr="00E6172C">
        <w:rPr>
          <w:lang w:val="en-GB"/>
        </w:rPr>
        <w:t>E</w:t>
      </w:r>
      <w:r w:rsidRPr="00E6172C">
        <w:rPr>
          <w:lang w:val="en-GB"/>
        </w:rPr>
        <w:t xml:space="preserve">ctopic expression of </w:t>
      </w:r>
      <w:r w:rsidRPr="00E6172C">
        <w:rPr>
          <w:i/>
          <w:lang w:val="en-GB"/>
        </w:rPr>
        <w:t>myf5</w:t>
      </w:r>
      <w:r w:rsidRPr="00E6172C">
        <w:rPr>
          <w:lang w:val="en-GB"/>
        </w:rPr>
        <w:t xml:space="preserve"> </w:t>
      </w:r>
      <w:r w:rsidR="00617BE9" w:rsidRPr="00E6172C">
        <w:rPr>
          <w:lang w:val="en-GB"/>
        </w:rPr>
        <w:t xml:space="preserve">around the germ ring </w:t>
      </w:r>
      <w:r w:rsidR="00B8604E" w:rsidRPr="00E6172C">
        <w:rPr>
          <w:lang w:val="en-GB"/>
        </w:rPr>
        <w:t xml:space="preserve">was observed </w:t>
      </w:r>
      <w:r w:rsidR="00860203" w:rsidRPr="00E6172C">
        <w:rPr>
          <w:lang w:val="en-GB"/>
        </w:rPr>
        <w:t>up</w:t>
      </w:r>
      <w:r w:rsidRPr="00E6172C">
        <w:rPr>
          <w:lang w:val="en-GB"/>
        </w:rPr>
        <w:t xml:space="preserve">on </w:t>
      </w:r>
      <w:r w:rsidR="008F55B0" w:rsidRPr="00E6172C">
        <w:rPr>
          <w:lang w:val="en-GB"/>
        </w:rPr>
        <w:t>Tbx16</w:t>
      </w:r>
      <w:r w:rsidRPr="00E6172C">
        <w:rPr>
          <w:lang w:val="en-GB"/>
        </w:rPr>
        <w:t xml:space="preserve"> activation (Fig</w:t>
      </w:r>
      <w:r w:rsidR="00192106" w:rsidRPr="00E6172C">
        <w:rPr>
          <w:lang w:val="en-GB"/>
        </w:rPr>
        <w:t xml:space="preserve">. </w:t>
      </w:r>
      <w:r w:rsidR="001F2BCF" w:rsidRPr="00E6172C">
        <w:rPr>
          <w:lang w:val="en-GB"/>
        </w:rPr>
        <w:t>6E</w:t>
      </w:r>
      <w:r w:rsidRPr="00E6172C">
        <w:rPr>
          <w:lang w:val="en-GB"/>
        </w:rPr>
        <w:t xml:space="preserve">). </w:t>
      </w:r>
      <w:r w:rsidR="00B55607" w:rsidRPr="00E6172C">
        <w:rPr>
          <w:lang w:val="en-GB"/>
        </w:rPr>
        <w:t xml:space="preserve"> </w:t>
      </w:r>
      <w:r w:rsidR="00B8604E" w:rsidRPr="00E6172C">
        <w:rPr>
          <w:lang w:val="en-GB"/>
        </w:rPr>
        <w:t>Moreover,</w:t>
      </w:r>
      <w:r w:rsidRPr="00E6172C">
        <w:rPr>
          <w:lang w:val="en-GB"/>
        </w:rPr>
        <w:t xml:space="preserve"> </w:t>
      </w:r>
      <w:r w:rsidR="00B8604E" w:rsidRPr="00E6172C">
        <w:rPr>
          <w:lang w:val="en-GB"/>
        </w:rPr>
        <w:t xml:space="preserve">using the same approach, </w:t>
      </w:r>
      <w:r w:rsidRPr="00E6172C">
        <w:rPr>
          <w:lang w:val="en-GB"/>
        </w:rPr>
        <w:t xml:space="preserve">induction of </w:t>
      </w:r>
      <w:proofErr w:type="spellStart"/>
      <w:r w:rsidRPr="00E6172C">
        <w:rPr>
          <w:i/>
          <w:lang w:val="en-GB"/>
        </w:rPr>
        <w:t>myod</w:t>
      </w:r>
      <w:proofErr w:type="spellEnd"/>
      <w:r w:rsidRPr="00E6172C">
        <w:rPr>
          <w:lang w:val="en-GB"/>
        </w:rPr>
        <w:t xml:space="preserve"> </w:t>
      </w:r>
      <w:r w:rsidR="00AD26EC" w:rsidRPr="00E6172C">
        <w:rPr>
          <w:lang w:val="en-GB"/>
        </w:rPr>
        <w:t>mRNA indicat</w:t>
      </w:r>
      <w:r w:rsidR="00B8604E" w:rsidRPr="00E6172C">
        <w:rPr>
          <w:lang w:val="en-GB"/>
        </w:rPr>
        <w:t>ed</w:t>
      </w:r>
      <w:r w:rsidR="00AD26EC" w:rsidRPr="00E6172C">
        <w:rPr>
          <w:lang w:val="en-GB"/>
        </w:rPr>
        <w:t xml:space="preserve"> that </w:t>
      </w:r>
      <w:proofErr w:type="spellStart"/>
      <w:r w:rsidR="00AD26EC" w:rsidRPr="00E6172C">
        <w:rPr>
          <w:i/>
          <w:lang w:val="en-GB"/>
        </w:rPr>
        <w:t>myod</w:t>
      </w:r>
      <w:proofErr w:type="spellEnd"/>
      <w:r w:rsidR="00AD26EC" w:rsidRPr="00E6172C">
        <w:rPr>
          <w:lang w:val="en-GB"/>
        </w:rPr>
        <w:t xml:space="preserve"> is also a direct target of Tbx16</w:t>
      </w:r>
      <w:r w:rsidR="00D12937" w:rsidRPr="00E6172C">
        <w:rPr>
          <w:lang w:val="en-GB"/>
        </w:rPr>
        <w:t xml:space="preserve"> (Fig. </w:t>
      </w:r>
      <w:r w:rsidR="001F2BCF" w:rsidRPr="00E6172C">
        <w:rPr>
          <w:lang w:val="en-GB"/>
        </w:rPr>
        <w:t>6E</w:t>
      </w:r>
      <w:r w:rsidR="00D12937" w:rsidRPr="00E6172C">
        <w:rPr>
          <w:lang w:val="en-GB"/>
        </w:rPr>
        <w:t>)</w:t>
      </w:r>
      <w:r w:rsidR="00AD26EC" w:rsidRPr="00E6172C">
        <w:rPr>
          <w:lang w:val="en-GB"/>
        </w:rPr>
        <w:t xml:space="preserve">.  </w:t>
      </w:r>
      <w:proofErr w:type="spellStart"/>
      <w:r w:rsidR="00AD26EC" w:rsidRPr="00E6172C">
        <w:rPr>
          <w:i/>
          <w:lang w:val="en-GB"/>
        </w:rPr>
        <w:t>Myod</w:t>
      </w:r>
      <w:proofErr w:type="spellEnd"/>
      <w:r w:rsidR="00AD26EC" w:rsidRPr="00E6172C">
        <w:rPr>
          <w:lang w:val="en-GB"/>
        </w:rPr>
        <w:t xml:space="preserve"> </w:t>
      </w:r>
      <w:r w:rsidR="007E6EBE" w:rsidRPr="00E6172C">
        <w:rPr>
          <w:lang w:val="en-GB"/>
        </w:rPr>
        <w:t>m</w:t>
      </w:r>
      <w:r w:rsidR="00AD26EC" w:rsidRPr="00E6172C">
        <w:rPr>
          <w:lang w:val="en-GB"/>
        </w:rPr>
        <w:t xml:space="preserve">RNA up-regulation was, however, restricted to a narrow ectopic domain flanking the base of the notochord, indicating that </w:t>
      </w:r>
      <w:proofErr w:type="spellStart"/>
      <w:r w:rsidR="00AD26EC" w:rsidRPr="00E6172C">
        <w:rPr>
          <w:i/>
          <w:lang w:val="en-GB"/>
        </w:rPr>
        <w:t>myod</w:t>
      </w:r>
      <w:proofErr w:type="spellEnd"/>
      <w:r w:rsidR="00AD26EC" w:rsidRPr="00E6172C">
        <w:rPr>
          <w:lang w:val="en-GB"/>
        </w:rPr>
        <w:t xml:space="preserve"> expression is under additional Tbx16-independent constraints compared to </w:t>
      </w:r>
      <w:r w:rsidR="00AD26EC" w:rsidRPr="00E6172C">
        <w:rPr>
          <w:i/>
          <w:lang w:val="en-GB"/>
        </w:rPr>
        <w:t>myf5</w:t>
      </w:r>
      <w:r w:rsidR="003C49CA" w:rsidRPr="00E6172C">
        <w:rPr>
          <w:i/>
          <w:lang w:val="en-GB"/>
        </w:rPr>
        <w:t xml:space="preserve"> </w:t>
      </w:r>
      <w:r w:rsidR="003C49CA" w:rsidRPr="00E6172C">
        <w:rPr>
          <w:lang w:val="en-GB"/>
        </w:rPr>
        <w:t xml:space="preserve">(Fig. </w:t>
      </w:r>
      <w:r w:rsidR="001F2BCF" w:rsidRPr="00E6172C">
        <w:rPr>
          <w:lang w:val="en-GB"/>
        </w:rPr>
        <w:t>6E</w:t>
      </w:r>
      <w:r w:rsidR="003C49CA" w:rsidRPr="00E6172C">
        <w:rPr>
          <w:lang w:val="en-GB"/>
        </w:rPr>
        <w:t>)</w:t>
      </w:r>
      <w:r w:rsidRPr="00E6172C">
        <w:rPr>
          <w:lang w:val="en-GB"/>
        </w:rPr>
        <w:t>.</w:t>
      </w:r>
      <w:r w:rsidR="00B55607" w:rsidRPr="00E6172C">
        <w:rPr>
          <w:lang w:val="en-GB"/>
        </w:rPr>
        <w:t xml:space="preserve">  Interestingly, across the set of CHD+DEX-treated embryos, ectopic </w:t>
      </w:r>
      <w:r w:rsidR="00B55607" w:rsidRPr="00E6172C">
        <w:rPr>
          <w:i/>
          <w:lang w:val="en-GB"/>
        </w:rPr>
        <w:t>myf5</w:t>
      </w:r>
      <w:r w:rsidR="00B55607" w:rsidRPr="00E6172C">
        <w:rPr>
          <w:lang w:val="en-GB"/>
        </w:rPr>
        <w:t xml:space="preserve"> mRNA was induced</w:t>
      </w:r>
      <w:r w:rsidR="00380842" w:rsidRPr="00E6172C">
        <w:rPr>
          <w:lang w:val="en-GB"/>
        </w:rPr>
        <w:t xml:space="preserve"> </w:t>
      </w:r>
      <w:r w:rsidR="00B8604E" w:rsidRPr="00E6172C">
        <w:rPr>
          <w:lang w:val="en-GB"/>
        </w:rPr>
        <w:t xml:space="preserve">to a </w:t>
      </w:r>
      <w:r w:rsidR="00380842" w:rsidRPr="00E6172C">
        <w:rPr>
          <w:lang w:val="en-GB"/>
        </w:rPr>
        <w:t>higher level</w:t>
      </w:r>
      <w:r w:rsidR="00B55607" w:rsidRPr="00E6172C">
        <w:rPr>
          <w:lang w:val="en-GB"/>
        </w:rPr>
        <w:t xml:space="preserve"> </w:t>
      </w:r>
      <w:r w:rsidR="00F8465C">
        <w:rPr>
          <w:lang w:val="en-GB"/>
        </w:rPr>
        <w:t xml:space="preserve">(as assessed by staining intensity) </w:t>
      </w:r>
      <w:r w:rsidR="00B55607" w:rsidRPr="00E6172C">
        <w:rPr>
          <w:lang w:val="en-GB"/>
        </w:rPr>
        <w:t xml:space="preserve">in a similar region to ectopic </w:t>
      </w:r>
      <w:proofErr w:type="spellStart"/>
      <w:r w:rsidR="00B55607" w:rsidRPr="00E6172C">
        <w:rPr>
          <w:i/>
          <w:lang w:val="en-GB"/>
        </w:rPr>
        <w:t>myod</w:t>
      </w:r>
      <w:proofErr w:type="spellEnd"/>
      <w:r w:rsidR="00B55607" w:rsidRPr="00E6172C">
        <w:rPr>
          <w:i/>
          <w:lang w:val="en-GB"/>
        </w:rPr>
        <w:t xml:space="preserve"> </w:t>
      </w:r>
      <w:r w:rsidR="00B55607" w:rsidRPr="00E6172C">
        <w:rPr>
          <w:lang w:val="en-GB"/>
        </w:rPr>
        <w:t>mRNA</w:t>
      </w:r>
      <w:r w:rsidR="00B8604E" w:rsidRPr="00E6172C">
        <w:rPr>
          <w:lang w:val="en-GB"/>
        </w:rPr>
        <w:t xml:space="preserve"> than elsewhere</w:t>
      </w:r>
      <w:r w:rsidR="00B55607" w:rsidRPr="00E6172C">
        <w:rPr>
          <w:lang w:val="en-GB"/>
        </w:rPr>
        <w:t>, suggesting that</w:t>
      </w:r>
      <w:r w:rsidR="00430D5A" w:rsidRPr="00E6172C">
        <w:rPr>
          <w:lang w:val="en-GB"/>
        </w:rPr>
        <w:t xml:space="preserve"> T</w:t>
      </w:r>
      <w:r w:rsidR="009E2B0B" w:rsidRPr="00E6172C">
        <w:rPr>
          <w:lang w:val="en-GB"/>
        </w:rPr>
        <w:t xml:space="preserve">bx16 was able to induce </w:t>
      </w:r>
      <w:r w:rsidR="002F3B17" w:rsidRPr="00E6172C">
        <w:rPr>
          <w:lang w:val="en-GB"/>
        </w:rPr>
        <w:t xml:space="preserve">two aspects of </w:t>
      </w:r>
      <w:r w:rsidR="009E2B0B" w:rsidRPr="00E6172C">
        <w:rPr>
          <w:lang w:val="en-GB"/>
        </w:rPr>
        <w:t xml:space="preserve">pre-adaxial character </w:t>
      </w:r>
      <w:r w:rsidR="006D47DE">
        <w:rPr>
          <w:lang w:val="en-GB"/>
        </w:rPr>
        <w:t>(</w:t>
      </w:r>
      <w:proofErr w:type="spellStart"/>
      <w:r w:rsidR="006D47DE" w:rsidRPr="001C0667">
        <w:rPr>
          <w:i/>
          <w:iCs/>
          <w:lang w:val="en-GB"/>
        </w:rPr>
        <w:t>myod</w:t>
      </w:r>
      <w:proofErr w:type="spellEnd"/>
      <w:r w:rsidR="006D47DE">
        <w:rPr>
          <w:lang w:val="en-GB"/>
        </w:rPr>
        <w:t xml:space="preserve"> expression and up-regulation of </w:t>
      </w:r>
      <w:r w:rsidR="006D47DE" w:rsidRPr="001C0667">
        <w:rPr>
          <w:i/>
          <w:iCs/>
          <w:lang w:val="en-GB"/>
        </w:rPr>
        <w:t>myf5</w:t>
      </w:r>
      <w:r w:rsidR="006D47DE">
        <w:rPr>
          <w:lang w:val="en-GB"/>
        </w:rPr>
        <w:t xml:space="preserve">) </w:t>
      </w:r>
      <w:r w:rsidR="002F3B17" w:rsidRPr="00E6172C">
        <w:rPr>
          <w:lang w:val="en-GB"/>
        </w:rPr>
        <w:t xml:space="preserve">directly </w:t>
      </w:r>
      <w:r w:rsidR="009E2B0B" w:rsidRPr="00E6172C">
        <w:rPr>
          <w:lang w:val="en-GB"/>
        </w:rPr>
        <w:t>in this region</w:t>
      </w:r>
      <w:r w:rsidR="002F3B17" w:rsidRPr="00E6172C">
        <w:rPr>
          <w:lang w:val="en-GB"/>
        </w:rPr>
        <w:t xml:space="preserve"> of the embryo</w:t>
      </w:r>
      <w:r w:rsidR="009E2B0B" w:rsidRPr="00E6172C">
        <w:rPr>
          <w:lang w:val="en-GB"/>
        </w:rPr>
        <w:t xml:space="preserve">. </w:t>
      </w:r>
      <w:r w:rsidR="002F3B17" w:rsidRPr="00E6172C">
        <w:rPr>
          <w:lang w:val="en-GB"/>
        </w:rPr>
        <w:t xml:space="preserve">To confirm this result, we tested whether Myf5 is required for Tbx16 to induce </w:t>
      </w:r>
      <w:proofErr w:type="spellStart"/>
      <w:r w:rsidR="002F3B17" w:rsidRPr="00E6172C">
        <w:rPr>
          <w:i/>
          <w:lang w:val="en-GB"/>
        </w:rPr>
        <w:t>myod</w:t>
      </w:r>
      <w:proofErr w:type="spellEnd"/>
      <w:r w:rsidR="002F3B17" w:rsidRPr="00E6172C">
        <w:rPr>
          <w:lang w:val="en-GB"/>
        </w:rPr>
        <w:t xml:space="preserve"> expression.  When </w:t>
      </w:r>
      <w:r w:rsidR="002F3B17" w:rsidRPr="00E6172C">
        <w:rPr>
          <w:i/>
          <w:lang w:val="en-GB"/>
        </w:rPr>
        <w:t>tbx16</w:t>
      </w:r>
      <w:r w:rsidR="002F3B17" w:rsidRPr="00E6172C">
        <w:rPr>
          <w:lang w:val="en-GB"/>
        </w:rPr>
        <w:t xml:space="preserve"> mRNA was injected into </w:t>
      </w:r>
      <w:r w:rsidR="002F3B17" w:rsidRPr="00E6172C">
        <w:rPr>
          <w:i/>
          <w:lang w:val="en-GB"/>
        </w:rPr>
        <w:t>myf5</w:t>
      </w:r>
      <w:r w:rsidR="002F3B17" w:rsidRPr="00E6172C">
        <w:rPr>
          <w:lang w:val="en-GB"/>
        </w:rPr>
        <w:t xml:space="preserve"> mutant </w:t>
      </w:r>
      <w:r w:rsidR="00A327A8" w:rsidRPr="00E6172C">
        <w:rPr>
          <w:lang w:val="en-GB"/>
        </w:rPr>
        <w:t xml:space="preserve">or heterozygote </w:t>
      </w:r>
      <w:r w:rsidR="002F3B17" w:rsidRPr="00E6172C">
        <w:rPr>
          <w:lang w:val="en-GB"/>
        </w:rPr>
        <w:t xml:space="preserve">embryos, ectopic </w:t>
      </w:r>
      <w:proofErr w:type="spellStart"/>
      <w:r w:rsidR="002F3B17" w:rsidRPr="00E6172C">
        <w:rPr>
          <w:i/>
          <w:lang w:val="en-GB"/>
        </w:rPr>
        <w:t>myod</w:t>
      </w:r>
      <w:proofErr w:type="spellEnd"/>
      <w:r w:rsidR="002F3B17" w:rsidRPr="00E6172C">
        <w:rPr>
          <w:lang w:val="en-GB"/>
        </w:rPr>
        <w:t xml:space="preserve"> mRNA was observed flanking the base of the notochord</w:t>
      </w:r>
      <w:r w:rsidR="00A327A8" w:rsidRPr="00E6172C">
        <w:rPr>
          <w:lang w:val="en-GB"/>
        </w:rPr>
        <w:t xml:space="preserve"> in about 50% of </w:t>
      </w:r>
      <w:proofErr w:type="gramStart"/>
      <w:r w:rsidR="00A327A8" w:rsidRPr="00E6172C">
        <w:rPr>
          <w:lang w:val="en-GB"/>
        </w:rPr>
        <w:t>embryos</w:t>
      </w:r>
      <w:r w:rsidR="002F3B17" w:rsidRPr="00E6172C">
        <w:rPr>
          <w:lang w:val="en-GB"/>
        </w:rPr>
        <w:t>, but</w:t>
      </w:r>
      <w:proofErr w:type="gramEnd"/>
      <w:r w:rsidR="002F3B17" w:rsidRPr="00E6172C">
        <w:rPr>
          <w:lang w:val="en-GB"/>
        </w:rPr>
        <w:t xml:space="preserve"> appeared more readily induced in wild type siblings (Fig. </w:t>
      </w:r>
      <w:r w:rsidR="001F2BCF" w:rsidRPr="00E6172C">
        <w:rPr>
          <w:lang w:val="en-GB"/>
        </w:rPr>
        <w:t>6F</w:t>
      </w:r>
      <w:r w:rsidR="002F3B17" w:rsidRPr="00E6172C">
        <w:rPr>
          <w:lang w:val="en-GB"/>
        </w:rPr>
        <w:t xml:space="preserve">).  Thus, Tbx16 is necessary for MRF expression and can </w:t>
      </w:r>
      <w:r w:rsidR="00E3761A" w:rsidRPr="00E6172C">
        <w:rPr>
          <w:lang w:val="en-GB"/>
        </w:rPr>
        <w:t xml:space="preserve">induce </w:t>
      </w:r>
      <w:r w:rsidR="002F3B17" w:rsidRPr="00E6172C">
        <w:rPr>
          <w:lang w:val="en-GB"/>
        </w:rPr>
        <w:t xml:space="preserve">both </w:t>
      </w:r>
      <w:r w:rsidR="002F3B17" w:rsidRPr="00E6172C">
        <w:rPr>
          <w:i/>
          <w:lang w:val="en-GB"/>
        </w:rPr>
        <w:t>myf5</w:t>
      </w:r>
      <w:r w:rsidR="002F3B17" w:rsidRPr="00E6172C">
        <w:rPr>
          <w:lang w:val="en-GB"/>
        </w:rPr>
        <w:t xml:space="preserve"> and </w:t>
      </w:r>
      <w:proofErr w:type="spellStart"/>
      <w:r w:rsidR="002F3B17" w:rsidRPr="00E6172C">
        <w:rPr>
          <w:i/>
          <w:lang w:val="en-GB"/>
        </w:rPr>
        <w:t>myod</w:t>
      </w:r>
      <w:proofErr w:type="spellEnd"/>
      <w:r w:rsidR="002F3B17" w:rsidRPr="00E6172C">
        <w:rPr>
          <w:lang w:val="en-GB"/>
        </w:rPr>
        <w:t xml:space="preserve"> independently</w:t>
      </w:r>
      <w:r w:rsidR="00D1786D" w:rsidRPr="00E6172C">
        <w:rPr>
          <w:lang w:val="en-GB"/>
        </w:rPr>
        <w:t xml:space="preserve">, so long as Fgf </w:t>
      </w:r>
      <w:r w:rsidR="00E6172C" w:rsidRPr="00E6172C">
        <w:rPr>
          <w:lang w:val="en-GB"/>
        </w:rPr>
        <w:t>signalling</w:t>
      </w:r>
      <w:r w:rsidR="00D1786D" w:rsidRPr="00E6172C">
        <w:rPr>
          <w:lang w:val="en-GB"/>
        </w:rPr>
        <w:t xml:space="preserve"> is active</w:t>
      </w:r>
      <w:r w:rsidR="002F3B17" w:rsidRPr="00E6172C">
        <w:rPr>
          <w:lang w:val="en-GB"/>
        </w:rPr>
        <w:t>.</w:t>
      </w:r>
      <w:r w:rsidR="009865F5" w:rsidRPr="00E6172C">
        <w:rPr>
          <w:lang w:val="en-GB"/>
        </w:rPr>
        <w:t xml:space="preserve">  </w:t>
      </w:r>
      <w:r w:rsidR="00990C50">
        <w:rPr>
          <w:lang w:val="en-GB"/>
        </w:rPr>
        <w:t xml:space="preserve">Moreover, a feed-forward mechanism operates by which Tbx16 induction of </w:t>
      </w:r>
      <w:r w:rsidR="00990C50" w:rsidRPr="001C0667">
        <w:rPr>
          <w:i/>
          <w:iCs/>
          <w:lang w:val="en-GB"/>
        </w:rPr>
        <w:t>myf5</w:t>
      </w:r>
      <w:r w:rsidR="00990C50">
        <w:rPr>
          <w:lang w:val="en-GB"/>
        </w:rPr>
        <w:t xml:space="preserve"> augments, but is not essential for, induction of </w:t>
      </w:r>
      <w:proofErr w:type="spellStart"/>
      <w:r w:rsidR="00990C50" w:rsidRPr="001C0667">
        <w:rPr>
          <w:i/>
          <w:iCs/>
          <w:lang w:val="en-GB"/>
        </w:rPr>
        <w:t>myod</w:t>
      </w:r>
      <w:proofErr w:type="spellEnd"/>
      <w:r w:rsidR="00990C50">
        <w:rPr>
          <w:lang w:val="en-GB"/>
        </w:rPr>
        <w:t xml:space="preserve">.  </w:t>
      </w:r>
      <w:r w:rsidR="009E2B0B" w:rsidRPr="00E6172C">
        <w:rPr>
          <w:lang w:val="en-GB"/>
        </w:rPr>
        <w:t xml:space="preserve">In summary, Tbx16 directly induces MRF expression in gastrulating mesoderm and is particularly potent in the pre-adaxial region that normally </w:t>
      </w:r>
      <w:r w:rsidR="00430D5A" w:rsidRPr="00E6172C">
        <w:rPr>
          <w:lang w:val="en-GB"/>
        </w:rPr>
        <w:t xml:space="preserve">retains high </w:t>
      </w:r>
      <w:r w:rsidR="009E2B0B" w:rsidRPr="00E6172C">
        <w:rPr>
          <w:lang w:val="en-GB"/>
        </w:rPr>
        <w:t>Tbx16</w:t>
      </w:r>
      <w:r w:rsidR="00430D5A" w:rsidRPr="00E6172C">
        <w:rPr>
          <w:lang w:val="en-GB"/>
        </w:rPr>
        <w:t xml:space="preserve"> expression</w:t>
      </w:r>
      <w:r w:rsidR="009E2B0B" w:rsidRPr="00E6172C">
        <w:rPr>
          <w:lang w:val="en-GB"/>
        </w:rPr>
        <w:t>.</w:t>
      </w:r>
    </w:p>
    <w:p w14:paraId="79E65EC9" w14:textId="77777777" w:rsidR="007535C2" w:rsidRPr="00E6172C" w:rsidRDefault="007535C2" w:rsidP="00462DFA">
      <w:pPr>
        <w:widowControl w:val="0"/>
        <w:autoSpaceDE w:val="0"/>
        <w:autoSpaceDN w:val="0"/>
        <w:adjustRightInd w:val="0"/>
        <w:spacing w:after="120" w:line="360" w:lineRule="auto"/>
        <w:jc w:val="both"/>
        <w:rPr>
          <w:lang w:val="en-GB"/>
        </w:rPr>
      </w:pPr>
    </w:p>
    <w:p w14:paraId="3CB09112" w14:textId="45B3BA20" w:rsidR="007535C2" w:rsidRPr="00E6172C" w:rsidRDefault="00F80D0D" w:rsidP="00462DFA">
      <w:pPr>
        <w:widowControl w:val="0"/>
        <w:autoSpaceDE w:val="0"/>
        <w:autoSpaceDN w:val="0"/>
        <w:adjustRightInd w:val="0"/>
        <w:spacing w:after="120" w:line="360" w:lineRule="auto"/>
        <w:jc w:val="both"/>
        <w:rPr>
          <w:b/>
          <w:i/>
          <w:lang w:val="en-GB"/>
        </w:rPr>
      </w:pPr>
      <w:proofErr w:type="spellStart"/>
      <w:r w:rsidRPr="00E6172C">
        <w:rPr>
          <w:b/>
          <w:i/>
          <w:lang w:val="en-GB"/>
        </w:rPr>
        <w:t>Tbxta</w:t>
      </w:r>
      <w:proofErr w:type="spellEnd"/>
      <w:r w:rsidRPr="00E6172C">
        <w:rPr>
          <w:b/>
          <w:i/>
          <w:lang w:val="en-GB"/>
        </w:rPr>
        <w:t xml:space="preserve"> is essential for pre-adaxial but not paraxial myogenesis</w:t>
      </w:r>
    </w:p>
    <w:p w14:paraId="0EFADCDA" w14:textId="3A8799B0" w:rsidR="00E70E89" w:rsidRPr="00E6172C" w:rsidRDefault="000331A6" w:rsidP="00E70E89">
      <w:pPr>
        <w:widowControl w:val="0"/>
        <w:autoSpaceDE w:val="0"/>
        <w:autoSpaceDN w:val="0"/>
        <w:adjustRightInd w:val="0"/>
        <w:spacing w:after="120" w:line="360" w:lineRule="auto"/>
        <w:jc w:val="both"/>
        <w:rPr>
          <w:lang w:val="en-GB"/>
        </w:rPr>
      </w:pPr>
      <w:r w:rsidRPr="00E6172C">
        <w:rPr>
          <w:lang w:val="en-GB"/>
        </w:rPr>
        <w:t xml:space="preserve">Whereas </w:t>
      </w:r>
      <w:r w:rsidR="00822858" w:rsidRPr="00E6172C">
        <w:rPr>
          <w:lang w:val="en-GB"/>
        </w:rPr>
        <w:t xml:space="preserve">the entire </w:t>
      </w:r>
      <w:r w:rsidRPr="00E6172C">
        <w:rPr>
          <w:lang w:val="en-GB"/>
        </w:rPr>
        <w:t xml:space="preserve">paraxial PSM expresses </w:t>
      </w:r>
      <w:r w:rsidRPr="00E6172C">
        <w:rPr>
          <w:i/>
          <w:iCs/>
          <w:lang w:val="en-GB"/>
        </w:rPr>
        <w:t>myf5</w:t>
      </w:r>
      <w:r w:rsidRPr="00E6172C">
        <w:rPr>
          <w:lang w:val="en-GB"/>
        </w:rPr>
        <w:t xml:space="preserve">, pre-adaxial cells upregulate </w:t>
      </w:r>
      <w:r w:rsidRPr="00E6172C">
        <w:rPr>
          <w:i/>
          <w:iCs/>
          <w:lang w:val="en-GB"/>
        </w:rPr>
        <w:t>myf5</w:t>
      </w:r>
      <w:r w:rsidRPr="00E6172C">
        <w:rPr>
          <w:lang w:val="en-GB"/>
        </w:rPr>
        <w:t xml:space="preserve"> and are the first cells to express </w:t>
      </w:r>
      <w:proofErr w:type="spellStart"/>
      <w:r w:rsidRPr="00E6172C">
        <w:rPr>
          <w:i/>
          <w:iCs/>
          <w:lang w:val="en-GB"/>
        </w:rPr>
        <w:t>myod</w:t>
      </w:r>
      <w:proofErr w:type="spellEnd"/>
      <w:r w:rsidRPr="00E6172C">
        <w:rPr>
          <w:lang w:val="en-GB"/>
        </w:rPr>
        <w:t xml:space="preserve">.  </w:t>
      </w:r>
      <w:proofErr w:type="spellStart"/>
      <w:r w:rsidR="00E70E89" w:rsidRPr="00E6172C">
        <w:rPr>
          <w:lang w:val="en-GB"/>
        </w:rPr>
        <w:t>Tbxta</w:t>
      </w:r>
      <w:proofErr w:type="spellEnd"/>
      <w:r w:rsidR="00E70E89" w:rsidRPr="00E6172C">
        <w:rPr>
          <w:lang w:val="en-GB"/>
        </w:rPr>
        <w:t xml:space="preserve"> and Tbx16 have similar DNA binding recognition sequences </w:t>
      </w:r>
      <w:r w:rsidR="00E70E89" w:rsidRPr="00E6172C">
        <w:rPr>
          <w:lang w:val="en-GB"/>
        </w:rPr>
        <w:fldChar w:fldCharType="begin">
          <w:fldData xml:space="preserve">PEVuZE5vdGU+PENpdGU+PEF1dGhvcj5HYXJuZXR0PC9BdXRob3I+PFllYXI+MjAwOTwvWWVhcj48
UmVjTnVtPjk2NDE8L1JlY051bT48RGlzcGxheVRleHQ+KEdhcm5ldHQgZXQgYWwuLCAyMDA5OyBO
ZWxzb24gZXQgYWwuLCAyMDE3KTwvRGlzcGxheVRleHQ+PHJlY29yZD48cmVjLW51bWJlcj45NjQx
PC9yZWMtbnVtYmVyPjxmb3JlaWduLWtleXM+PGtleSBhcHA9IkVOIiBkYi1pZD0iMjJwNWZwc3g4
OXN0OXBlOTl2NXhzMngxZDJkZXg1cnd0NTkwIiB0aW1lc3RhbXA9IjE0MjY5NTQwNDQiPjk2NDE8
L2tleT48L2ZvcmVpZ24ta2V5cz48cmVmLXR5cGUgbmFtZT0iSm91cm5hbCBBcnRpY2xlIj4xNzwv
cmVmLXR5cGU+PGNvbnRyaWJ1dG9ycz48YXV0aG9ycz48YXV0aG9yPkdhcm5ldHQsIEEuIFQuPC9h
dXRob3I+PGF1dGhvcj5IYW4sIFQuIE0uPC9hdXRob3I+PGF1dGhvcj5HaWxjaHJpc3QsIE0uIEou
PC9hdXRob3I+PGF1dGhvcj5TbWl0aCwgSi4gQy48L2F1dGhvcj48YXV0aG9yPkVpc2VuLCBNLiBC
LjwvYXV0aG9yPjxhdXRob3I+V2FyZGxlLCBGLiBDLjwvYXV0aG9yPjxhdXRob3I+QW1hY2hlciwg
Uy4gTC48L2F1dGhvcj48L2F1dGhvcnM+PC9jb250cmlidXRvcnM+PGF1dGgtYWRkcmVzcz5EZXBh
cnRtZW50IG9mIE1vbGVjdWxhciBhbmQgQ2VsbCBCaW9sb2d5IGFuZCBDZW50ZXIgZm9yIEludGVn
cmF0aXZlIEdlbm9taWNzLCBVbml2ZXJzaXR5IG9mIENhbGlmb3JuaWEsIEJlcmtlbGV5LCBDQSA5
NDcyMCwgVVNBLjwvYXV0aC1hZGRyZXNzPjx0aXRsZXM+PHRpdGxlPklkZW50aWZpY2F0aW9uIG9m
IGRpcmVjdCBULWJveCB0YXJnZXQgZ2VuZXMgaW4gdGhlIGRldmVsb3BpbmcgemVicmFmaXNoIG1l
c29kZXJtPC90aXRsZT48c2Vjb25kYXJ5LXRpdGxlPkRldmVsb3BtZW50PC9zZWNvbmRhcnktdGl0
bGU+PGFsdC10aXRsZT5EZXZlbG9wbWVudDwvYWx0LXRpdGxlPjwvdGl0bGVzPjxwZXJpb2RpY2Fs
PjxmdWxsLXRpdGxlPkRldmVsb3BtZW50PC9mdWxsLXRpdGxlPjwvcGVyaW9kaWNhbD48YWx0LXBl
cmlvZGljYWw+PGZ1bGwtdGl0bGU+RGV2ZWxvcG1lbnQ8L2Z1bGwtdGl0bGU+PC9hbHQtcGVyaW9k
aWNhbD48cGFnZXM+NzQ5LTYwPC9wYWdlcz48dm9sdW1lPjEzNjwvdm9sdW1lPjxudW1iZXI+NTwv
bnVtYmVyPjxrZXl3b3Jkcz48a2V5d29yZD5BbmltYWxzPC9rZXl3b3JkPjxrZXl3b3JkPkFuaW1h
bHMsIEdlbmV0aWNhbGx5IE1vZGlmaWVkPC9rZXl3b3JkPjxrZXl3b3JkPkJpbmRpbmcgU2l0ZXMv
Z2VuZXRpY3M8L2tleXdvcmQ+PGtleXdvcmQ+RE5BL2dlbmV0aWNzL21ldGFib2xpc208L2tleXdv
cmQ+PGtleXdvcmQ+RmV0YWwgUHJvdGVpbnM8L2tleXdvcmQ+PGtleXdvcmQ+R2VuZSBFeHByZXNz
aW9uIFJlZ3VsYXRpb24sIERldmVsb3BtZW50YWw8L2tleXdvcmQ+PGtleXdvcmQ+TWVzb2Rlcm0v
ZW1icnlvbG9neS9tZXRhYm9saXNtPC9rZXl3b3JkPjxrZXl3b3JkPk1pY2U8L2tleXdvcmQ+PGtl
eXdvcmQ+TW9sZWN1bGFyIFNlcXVlbmNlIERhdGE8L2tleXdvcmQ+PGtleXdvcmQ+TXV0YXRpb248
L2tleXdvcmQ+PGtleXdvcmQ+TmVydmUgVGlzc3VlIFByb3RlaW5zL2dlbmV0aWNzPC9rZXl3b3Jk
PjxrZXl3b3JkPlJOQSwgTWVzc2VuZ2VyL2dlbmV0aWNzL21ldGFib2xpc208L2tleXdvcmQ+PGtl
eXdvcmQ+UmVjb21iaW5hbnQgRnVzaW9uIFByb3RlaW5zL2dlbmV0aWNzL21ldGFib2xpc208L2tl
eXdvcmQ+PGtleXdvcmQ+UmVndWxhdG9yeSBFbGVtZW50cywgVHJhbnNjcmlwdGlvbmFsPC9rZXl3
b3JkPjxrZXl3b3JkPlNlcXVlbmNlIEhvbW9sb2d5LCBOdWNsZWljIEFjaWQ8L2tleXdvcmQ+PGtl
eXdvcmQ+U2lnbmFsIFRyYW5zZHVjdGlvbjwva2V5d29yZD48a2V5d29yZD5ULUJveCBEb21haW4g
UHJvdGVpbnMvKmdlbmV0aWNzL21ldGFib2xpc208L2tleXdvcmQ+PGtleXdvcmQ+VGFpbC9lbWJy
eW9sb2d5L21ldGFib2xpc208L2tleXdvcmQ+PGtleXdvcmQ+V250IFByb3RlaW5zL2dlbmV0aWNz
L21ldGFib2xpc208L2tleXdvcmQ+PGtleXdvcmQ+WmVicmFmaXNoLyplbWJyeW9sb2d5LypnZW5l
dGljcy9tZXRhYm9saXNtPC9rZXl3b3JkPjxrZXl3b3JkPlplYnJhZmlzaCBQcm90ZWlucy8qZ2Vu
ZXRpY3MvbWV0YWJvbGlzbTwva2V5d29yZD48L2tleXdvcmRzPjxkYXRlcz48eWVhcj4yMDA5PC95
ZWFyPjxwdWItZGF0ZXM+PGRhdGU+TWFyPC9kYXRlPjwvcHViLWRhdGVzPjwvZGF0ZXM+PGlzYm4+
MDk1MC0xOTkxIChQcmludCkmI3hEOzA5NTAtMTk5MSAoTGlua2luZyk8L2lzYm4+PGFjY2Vzc2lv
bi1udW0+MTkxNTgxODY8L2FjY2Vzc2lvbi1udW0+PHVybHM+PHJlbGF0ZWQtdXJscz48dXJsPmh0
dHA6Ly93d3cubmNiaS5ubG0ubmloLmdvdi9wdWJtZWQvMTkxNTgxODY8L3VybD48L3JlbGF0ZWQt
dXJscz48L3VybHM+PGN1c3RvbTI+MjY4NTk0MzwvY3VzdG9tMj48ZWxlY3Ryb25pYy1yZXNvdXJj
ZS1udW0+MTAuMTI0Mi9kZXYuMDI0NzAzPC9lbGVjdHJvbmljLXJlc291cmNlLW51bT48L3JlY29y
ZD48L0NpdGU+PENpdGU+PEF1dGhvcj5OZWxzb248L0F1dGhvcj48WWVhcj4yMDE3PC9ZZWFyPjxS
ZWNOdW0+MTAzMjk8L1JlY051bT48cmVjb3JkPjxyZWMtbnVtYmVyPjEwMzI5PC9yZWMtbnVtYmVy
Pjxmb3JlaWduLWtleXM+PGtleSBhcHA9IkVOIiBkYi1pZD0iMjJwNWZwc3g4OXN0OXBlOTl2NXhz
MngxZDJkZXg1cnd0NTkwIiB0aW1lc3RhbXA9IjE1MjcxNzQzMTEiPjEwMzI5PC9rZXk+PC9mb3Jl
aWduLWtleXM+PHJlZi10eXBlIG5hbWU9IkpvdXJuYWwgQXJ0aWNsZSI+MTc8L3JlZi10eXBlPjxj
b250cmlidXRvcnM+PGF1dGhvcnM+PGF1dGhvcj5OZWxzb24sIEEuIEMuPC9hdXRob3I+PGF1dGhv
cj5DdXR0eSwgUy4gSi48L2F1dGhvcj48YXV0aG9yPkdhc2l1bmFzLCBTLiBOLjwvYXV0aG9yPjxh
dXRob3I+RGVwbGFlLCBJLjwvYXV0aG9yPjxhdXRob3I+U3RlbXBsZSwgRC4gTC48L2F1dGhvcj48
YXV0aG9yPldhcmRsZSwgRi4gQy48L2F1dGhvcj48L2F1dGhvcnM+PC9jb250cmlidXRvcnM+PGF1
dGgtYWRkcmVzcz5SYW5kYWxsIERpdmlzaW9uIG9mIENlbGwgYW5kIE1vbGVjdWxhciBCaW9waHlz
aWNzLCBLaW5nJmFwb3M7cyBDb2xsZWdlIExvbmRvbiwgTG9uZG9uIFNFMSAxVUwsIFVLOyBTaXIg
V2lsbGlhbSBEdW5uIFNjaG9vbCBvZiBQYXRob2xvZ3ksIFVuaXZlcnNpdHkgb2YgT3hmb3JkLCBP
eGZvcmQgT1gxIDNSRSwgVUs7IFNjaG9vbCBvZiBMaWZlIFNjaWVuY2VzLCBVbml2ZXJzaXR5IG9m
IFdhcndpY2ssIENvdmVudHJ5IENWNCA3QUwsIFVLLiBFbGVjdHJvbmljIGFkZHJlc3M6IGEubmVs
c29uLjFAd2Fyd2ljay5hYy51ay4mI3hEO1JhbmRhbGwgRGl2aXNpb24gb2YgQ2VsbCBhbmQgTW9s
ZWN1bGFyIEJpb3BoeXNpY3MsIEtpbmcmYXBvcztzIENvbGxlZ2UgTG9uZG9uLCBMb25kb24gU0Ux
IDFVTCwgVUsuJiN4RDtXZWxsY29tZSBUcnVzdCBTYW5nZXIgSW5zdGl0dXRlLCBIaW54dG9uLCBD
YW1icmlkZ2UgQ0IxMCAxU0EsIFVLLiYjeEQ7UmFuZGFsbCBEaXZpc2lvbiBvZiBDZWxsIGFuZCBN
b2xlY3VsYXIgQmlvcGh5c2ljcywgS2luZyZhcG9zO3MgQ29sbGVnZSBMb25kb24sIExvbmRvbiBT
RTEgMVVMLCBVSy4gRWxlY3Ryb25pYyBhZGRyZXNzOiBmaW9uYS53YXJkbGVAa2NsLmFjLnVrLjwv
YXV0aC1hZGRyZXNzPjx0aXRsZXM+PHRpdGxlPkluIFZpdm8gUmVndWxhdGlvbiBvZiB0aGUgWmVi
cmFmaXNoIEVuZG9kZXJtIFByb2dlbml0b3IgTmljaGUgYnkgVC1Cb3ggVHJhbnNjcmlwdGlvbiBG
YWN0b3JzPC90aXRsZT48c2Vjb25kYXJ5LXRpdGxlPkNlbGwgUmVwPC9zZWNvbmRhcnktdGl0bGU+
PC90aXRsZXM+PHBlcmlvZGljYWw+PGZ1bGwtdGl0bGU+Q2VsbCBSZXA8L2Z1bGwtdGl0bGU+PGFi
YnItMT5DZWxsIHJlcG9ydHM8L2FiYnItMT48L3BlcmlvZGljYWw+PHBhZ2VzPjI3ODItMjc5NTwv
cGFnZXM+PHZvbHVtZT4xOTwvdm9sdW1lPjxudW1iZXI+MTM8L251bWJlcj48a2V5d29yZHM+PGtl
eXdvcmQ+QW5pbWFsczwva2V5d29yZD48a2V5d29yZD5DZWxsIERpZmZlcmVudGlhdGlvbjwva2V5
d29yZD48a2V5d29yZD5FbmRvZGVybS8qbWV0YWJvbGlzbTwva2V5d29yZD48a2V5d29yZD5UcmFu
c2NyaXB0aW9uIEZhY3RvcnMvKm1ldGFib2xpc208L2tleXdvcmQ+PGtleXdvcmQ+WmVicmFmaXNo
PC9rZXl3b3JkPjxrZXl3b3JkPkNoSVAtc2VxPC9rZXl3b3JkPjxrZXl3b3JkPlQtYm94PC9rZXl3
b3JkPjxrZXl3b3JkPmVuZG9kZXJtPC9rZXl3b3JkPjxrZXl3b3JkPnJlZHVuZGFuY3k8L2tleXdv
cmQ+PGtleXdvcmQ+dHJhbnNjcmlwdGlvbjwva2V5d29yZD48L2tleXdvcmRzPjxkYXRlcz48eWVh
cj4yMDE3PC95ZWFyPjxwdWItZGF0ZXM+PGRhdGU+SnVuIDI3PC9kYXRlPjwvcHViLWRhdGVzPjwv
ZGF0ZXM+PGlzYm4+MjIxMS0xMjQ3IChFbGVjdHJvbmljKTwvaXNibj48YWNjZXNzaW9uLW51bT4y
ODY1ODYyNTwvYWNjZXNzaW9uLW51bT48dXJscz48cmVsYXRlZC11cmxzPjx1cmw+aHR0cHM6Ly93
d3cubmNiaS5ubG0ubmloLmdvdi9wdWJtZWQvMjg2NTg2MjU8L3VybD48L3JlbGF0ZWQtdXJscz48
L3VybHM+PGN1c3RvbTI+UE1DNTQ5NDMwNTwvY3VzdG9tMj48ZWxlY3Ryb25pYy1yZXNvdXJjZS1u
dW0+MTAuMTAxNi9qLmNlbHJlcC4yMDE3LjA2LjAxMTwvZWxlY3Ryb25pYy1yZXNvdXJjZS1udW0+
PC9yZWNvcmQ+PC9DaXRlPjwvRW5kTm90ZT5=
</w:fldData>
        </w:fldChar>
      </w:r>
      <w:r w:rsidR="00AD49EB" w:rsidRPr="00E6172C">
        <w:rPr>
          <w:lang w:val="en-GB"/>
        </w:rPr>
        <w:instrText xml:space="preserve"> ADDIN EN.CITE </w:instrText>
      </w:r>
      <w:r w:rsidR="00AD49EB" w:rsidRPr="00E6172C">
        <w:rPr>
          <w:lang w:val="en-GB"/>
        </w:rPr>
        <w:fldChar w:fldCharType="begin">
          <w:fldData xml:space="preserve">PEVuZE5vdGU+PENpdGU+PEF1dGhvcj5HYXJuZXR0PC9BdXRob3I+PFllYXI+MjAwOTwvWWVhcj48
UmVjTnVtPjk2NDE8L1JlY051bT48RGlzcGxheVRleHQ+KEdhcm5ldHQgZXQgYWwuLCAyMDA5OyBO
ZWxzb24gZXQgYWwuLCAyMDE3KTwvRGlzcGxheVRleHQ+PHJlY29yZD48cmVjLW51bWJlcj45NjQx
PC9yZWMtbnVtYmVyPjxmb3JlaWduLWtleXM+PGtleSBhcHA9IkVOIiBkYi1pZD0iMjJwNWZwc3g4
OXN0OXBlOTl2NXhzMngxZDJkZXg1cnd0NTkwIiB0aW1lc3RhbXA9IjE0MjY5NTQwNDQiPjk2NDE8
L2tleT48L2ZvcmVpZ24ta2V5cz48cmVmLXR5cGUgbmFtZT0iSm91cm5hbCBBcnRpY2xlIj4xNzwv
cmVmLXR5cGU+PGNvbnRyaWJ1dG9ycz48YXV0aG9ycz48YXV0aG9yPkdhcm5ldHQsIEEuIFQuPC9h
dXRob3I+PGF1dGhvcj5IYW4sIFQuIE0uPC9hdXRob3I+PGF1dGhvcj5HaWxjaHJpc3QsIE0uIEou
PC9hdXRob3I+PGF1dGhvcj5TbWl0aCwgSi4gQy48L2F1dGhvcj48YXV0aG9yPkVpc2VuLCBNLiBC
LjwvYXV0aG9yPjxhdXRob3I+V2FyZGxlLCBGLiBDLjwvYXV0aG9yPjxhdXRob3I+QW1hY2hlciwg
Uy4gTC48L2F1dGhvcj48L2F1dGhvcnM+PC9jb250cmlidXRvcnM+PGF1dGgtYWRkcmVzcz5EZXBh
cnRtZW50IG9mIE1vbGVjdWxhciBhbmQgQ2VsbCBCaW9sb2d5IGFuZCBDZW50ZXIgZm9yIEludGVn
cmF0aXZlIEdlbm9taWNzLCBVbml2ZXJzaXR5IG9mIENhbGlmb3JuaWEsIEJlcmtlbGV5LCBDQSA5
NDcyMCwgVVNBLjwvYXV0aC1hZGRyZXNzPjx0aXRsZXM+PHRpdGxlPklkZW50aWZpY2F0aW9uIG9m
IGRpcmVjdCBULWJveCB0YXJnZXQgZ2VuZXMgaW4gdGhlIGRldmVsb3BpbmcgemVicmFmaXNoIG1l
c29kZXJtPC90aXRsZT48c2Vjb25kYXJ5LXRpdGxlPkRldmVsb3BtZW50PC9zZWNvbmRhcnktdGl0
bGU+PGFsdC10aXRsZT5EZXZlbG9wbWVudDwvYWx0LXRpdGxlPjwvdGl0bGVzPjxwZXJpb2RpY2Fs
PjxmdWxsLXRpdGxlPkRldmVsb3BtZW50PC9mdWxsLXRpdGxlPjwvcGVyaW9kaWNhbD48YWx0LXBl
cmlvZGljYWw+PGZ1bGwtdGl0bGU+RGV2ZWxvcG1lbnQ8L2Z1bGwtdGl0bGU+PC9hbHQtcGVyaW9k
aWNhbD48cGFnZXM+NzQ5LTYwPC9wYWdlcz48dm9sdW1lPjEzNjwvdm9sdW1lPjxudW1iZXI+NTwv
bnVtYmVyPjxrZXl3b3Jkcz48a2V5d29yZD5BbmltYWxzPC9rZXl3b3JkPjxrZXl3b3JkPkFuaW1h
bHMsIEdlbmV0aWNhbGx5IE1vZGlmaWVkPC9rZXl3b3JkPjxrZXl3b3JkPkJpbmRpbmcgU2l0ZXMv
Z2VuZXRpY3M8L2tleXdvcmQ+PGtleXdvcmQ+RE5BL2dlbmV0aWNzL21ldGFib2xpc208L2tleXdv
cmQ+PGtleXdvcmQ+RmV0YWwgUHJvdGVpbnM8L2tleXdvcmQ+PGtleXdvcmQ+R2VuZSBFeHByZXNz
aW9uIFJlZ3VsYXRpb24sIERldmVsb3BtZW50YWw8L2tleXdvcmQ+PGtleXdvcmQ+TWVzb2Rlcm0v
ZW1icnlvbG9neS9tZXRhYm9saXNtPC9rZXl3b3JkPjxrZXl3b3JkPk1pY2U8L2tleXdvcmQ+PGtl
eXdvcmQ+TW9sZWN1bGFyIFNlcXVlbmNlIERhdGE8L2tleXdvcmQ+PGtleXdvcmQ+TXV0YXRpb248
L2tleXdvcmQ+PGtleXdvcmQ+TmVydmUgVGlzc3VlIFByb3RlaW5zL2dlbmV0aWNzPC9rZXl3b3Jk
PjxrZXl3b3JkPlJOQSwgTWVzc2VuZ2VyL2dlbmV0aWNzL21ldGFib2xpc208L2tleXdvcmQ+PGtl
eXdvcmQ+UmVjb21iaW5hbnQgRnVzaW9uIFByb3RlaW5zL2dlbmV0aWNzL21ldGFib2xpc208L2tl
eXdvcmQ+PGtleXdvcmQ+UmVndWxhdG9yeSBFbGVtZW50cywgVHJhbnNjcmlwdGlvbmFsPC9rZXl3
b3JkPjxrZXl3b3JkPlNlcXVlbmNlIEhvbW9sb2d5LCBOdWNsZWljIEFjaWQ8L2tleXdvcmQ+PGtl
eXdvcmQ+U2lnbmFsIFRyYW5zZHVjdGlvbjwva2V5d29yZD48a2V5d29yZD5ULUJveCBEb21haW4g
UHJvdGVpbnMvKmdlbmV0aWNzL21ldGFib2xpc208L2tleXdvcmQ+PGtleXdvcmQ+VGFpbC9lbWJy
eW9sb2d5L21ldGFib2xpc208L2tleXdvcmQ+PGtleXdvcmQ+V250IFByb3RlaW5zL2dlbmV0aWNz
L21ldGFib2xpc208L2tleXdvcmQ+PGtleXdvcmQ+WmVicmFmaXNoLyplbWJyeW9sb2d5LypnZW5l
dGljcy9tZXRhYm9saXNtPC9rZXl3b3JkPjxrZXl3b3JkPlplYnJhZmlzaCBQcm90ZWlucy8qZ2Vu
ZXRpY3MvbWV0YWJvbGlzbTwva2V5d29yZD48L2tleXdvcmRzPjxkYXRlcz48eWVhcj4yMDA5PC95
ZWFyPjxwdWItZGF0ZXM+PGRhdGU+TWFyPC9kYXRlPjwvcHViLWRhdGVzPjwvZGF0ZXM+PGlzYm4+
MDk1MC0xOTkxIChQcmludCkmI3hEOzA5NTAtMTk5MSAoTGlua2luZyk8L2lzYm4+PGFjY2Vzc2lv
bi1udW0+MTkxNTgxODY8L2FjY2Vzc2lvbi1udW0+PHVybHM+PHJlbGF0ZWQtdXJscz48dXJsPmh0
dHA6Ly93d3cubmNiaS5ubG0ubmloLmdvdi9wdWJtZWQvMTkxNTgxODY8L3VybD48L3JlbGF0ZWQt
dXJscz48L3VybHM+PGN1c3RvbTI+MjY4NTk0MzwvY3VzdG9tMj48ZWxlY3Ryb25pYy1yZXNvdXJj
ZS1udW0+MTAuMTI0Mi9kZXYuMDI0NzAzPC9lbGVjdHJvbmljLXJlc291cmNlLW51bT48L3JlY29y
ZD48L0NpdGU+PENpdGU+PEF1dGhvcj5OZWxzb248L0F1dGhvcj48WWVhcj4yMDE3PC9ZZWFyPjxS
ZWNOdW0+MTAzMjk8L1JlY051bT48cmVjb3JkPjxyZWMtbnVtYmVyPjEwMzI5PC9yZWMtbnVtYmVy
Pjxmb3JlaWduLWtleXM+PGtleSBhcHA9IkVOIiBkYi1pZD0iMjJwNWZwc3g4OXN0OXBlOTl2NXhz
MngxZDJkZXg1cnd0NTkwIiB0aW1lc3RhbXA9IjE1MjcxNzQzMTEiPjEwMzI5PC9rZXk+PC9mb3Jl
aWduLWtleXM+PHJlZi10eXBlIG5hbWU9IkpvdXJuYWwgQXJ0aWNsZSI+MTc8L3JlZi10eXBlPjxj
b250cmlidXRvcnM+PGF1dGhvcnM+PGF1dGhvcj5OZWxzb24sIEEuIEMuPC9hdXRob3I+PGF1dGhv
cj5DdXR0eSwgUy4gSi48L2F1dGhvcj48YXV0aG9yPkdhc2l1bmFzLCBTLiBOLjwvYXV0aG9yPjxh
dXRob3I+RGVwbGFlLCBJLjwvYXV0aG9yPjxhdXRob3I+U3RlbXBsZSwgRC4gTC48L2F1dGhvcj48
YXV0aG9yPldhcmRsZSwgRi4gQy48L2F1dGhvcj48L2F1dGhvcnM+PC9jb250cmlidXRvcnM+PGF1
dGgtYWRkcmVzcz5SYW5kYWxsIERpdmlzaW9uIG9mIENlbGwgYW5kIE1vbGVjdWxhciBCaW9waHlz
aWNzLCBLaW5nJmFwb3M7cyBDb2xsZWdlIExvbmRvbiwgTG9uZG9uIFNFMSAxVUwsIFVLOyBTaXIg
V2lsbGlhbSBEdW5uIFNjaG9vbCBvZiBQYXRob2xvZ3ksIFVuaXZlcnNpdHkgb2YgT3hmb3JkLCBP
eGZvcmQgT1gxIDNSRSwgVUs7IFNjaG9vbCBvZiBMaWZlIFNjaWVuY2VzLCBVbml2ZXJzaXR5IG9m
IFdhcndpY2ssIENvdmVudHJ5IENWNCA3QUwsIFVLLiBFbGVjdHJvbmljIGFkZHJlc3M6IGEubmVs
c29uLjFAd2Fyd2ljay5hYy51ay4mI3hEO1JhbmRhbGwgRGl2aXNpb24gb2YgQ2VsbCBhbmQgTW9s
ZWN1bGFyIEJpb3BoeXNpY3MsIEtpbmcmYXBvcztzIENvbGxlZ2UgTG9uZG9uLCBMb25kb24gU0Ux
IDFVTCwgVUsuJiN4RDtXZWxsY29tZSBUcnVzdCBTYW5nZXIgSW5zdGl0dXRlLCBIaW54dG9uLCBD
YW1icmlkZ2UgQ0IxMCAxU0EsIFVLLiYjeEQ7UmFuZGFsbCBEaXZpc2lvbiBvZiBDZWxsIGFuZCBN
b2xlY3VsYXIgQmlvcGh5c2ljcywgS2luZyZhcG9zO3MgQ29sbGVnZSBMb25kb24sIExvbmRvbiBT
RTEgMVVMLCBVSy4gRWxlY3Ryb25pYyBhZGRyZXNzOiBmaW9uYS53YXJkbGVAa2NsLmFjLnVrLjwv
YXV0aC1hZGRyZXNzPjx0aXRsZXM+PHRpdGxlPkluIFZpdm8gUmVndWxhdGlvbiBvZiB0aGUgWmVi
cmFmaXNoIEVuZG9kZXJtIFByb2dlbml0b3IgTmljaGUgYnkgVC1Cb3ggVHJhbnNjcmlwdGlvbiBG
YWN0b3JzPC90aXRsZT48c2Vjb25kYXJ5LXRpdGxlPkNlbGwgUmVwPC9zZWNvbmRhcnktdGl0bGU+
PC90aXRsZXM+PHBlcmlvZGljYWw+PGZ1bGwtdGl0bGU+Q2VsbCBSZXA8L2Z1bGwtdGl0bGU+PGFi
YnItMT5DZWxsIHJlcG9ydHM8L2FiYnItMT48L3BlcmlvZGljYWw+PHBhZ2VzPjI3ODItMjc5NTwv
cGFnZXM+PHZvbHVtZT4xOTwvdm9sdW1lPjxudW1iZXI+MTM8L251bWJlcj48a2V5d29yZHM+PGtl
eXdvcmQ+QW5pbWFsczwva2V5d29yZD48a2V5d29yZD5DZWxsIERpZmZlcmVudGlhdGlvbjwva2V5
d29yZD48a2V5d29yZD5FbmRvZGVybS8qbWV0YWJvbGlzbTwva2V5d29yZD48a2V5d29yZD5UcmFu
c2NyaXB0aW9uIEZhY3RvcnMvKm1ldGFib2xpc208L2tleXdvcmQ+PGtleXdvcmQ+WmVicmFmaXNo
PC9rZXl3b3JkPjxrZXl3b3JkPkNoSVAtc2VxPC9rZXl3b3JkPjxrZXl3b3JkPlQtYm94PC9rZXl3
b3JkPjxrZXl3b3JkPmVuZG9kZXJtPC9rZXl3b3JkPjxrZXl3b3JkPnJlZHVuZGFuY3k8L2tleXdv
cmQ+PGtleXdvcmQ+dHJhbnNjcmlwdGlvbjwva2V5d29yZD48L2tleXdvcmRzPjxkYXRlcz48eWVh
cj4yMDE3PC95ZWFyPjxwdWItZGF0ZXM+PGRhdGU+SnVuIDI3PC9kYXRlPjwvcHViLWRhdGVzPjwv
ZGF0ZXM+PGlzYm4+MjIxMS0xMjQ3IChFbGVjdHJvbmljKTwvaXNibj48YWNjZXNzaW9uLW51bT4y
ODY1ODYyNTwvYWNjZXNzaW9uLW51bT48dXJscz48cmVsYXRlZC11cmxzPjx1cmw+aHR0cHM6Ly93
d3cubmNiaS5ubG0ubmloLmdvdi9wdWJtZWQvMjg2NTg2MjU8L3VybD48L3JlbGF0ZWQtdXJscz48
L3VybHM+PGN1c3RvbTI+UE1DNTQ5NDMwNTwvY3VzdG9tMj48ZWxlY3Ryb25pYy1yZXNvdXJjZS1u
dW0+MTAuMTAxNi9qLmNlbHJlcC4yMDE3LjA2LjAxMTwvZWxlY3Ryb25pYy1yZXNvdXJjZS1udW0+
PC9yZWNvcmQ+PC9DaXRlPjwvRW5kTm90ZT5=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E70E89" w:rsidRPr="00E6172C">
        <w:rPr>
          <w:lang w:val="en-GB"/>
        </w:rPr>
      </w:r>
      <w:r w:rsidR="00E70E89" w:rsidRPr="00E6172C">
        <w:rPr>
          <w:lang w:val="en-GB"/>
        </w:rPr>
        <w:fldChar w:fldCharType="separate"/>
      </w:r>
      <w:r w:rsidR="00E70E89" w:rsidRPr="00E6172C">
        <w:rPr>
          <w:noProof/>
          <w:lang w:val="en-GB"/>
        </w:rPr>
        <w:t>(Garnett et al., 2009; Nelson et al., 2017)</w:t>
      </w:r>
      <w:r w:rsidR="00E70E89" w:rsidRPr="00E6172C">
        <w:rPr>
          <w:lang w:val="en-GB"/>
        </w:rPr>
        <w:fldChar w:fldCharType="end"/>
      </w:r>
      <w:r w:rsidR="00E70E89" w:rsidRPr="00E6172C">
        <w:rPr>
          <w:lang w:val="en-GB"/>
        </w:rPr>
        <w:t xml:space="preserve">. Congruently, we find a prominent </w:t>
      </w:r>
      <w:proofErr w:type="spellStart"/>
      <w:r w:rsidR="00E70E89" w:rsidRPr="00E6172C">
        <w:rPr>
          <w:lang w:val="en-GB"/>
        </w:rPr>
        <w:t>Tbxta</w:t>
      </w:r>
      <w:proofErr w:type="spellEnd"/>
      <w:r w:rsidR="00E70E89" w:rsidRPr="00E6172C">
        <w:rPr>
          <w:lang w:val="en-GB"/>
        </w:rPr>
        <w:t xml:space="preserve"> </w:t>
      </w:r>
      <w:proofErr w:type="spellStart"/>
      <w:r w:rsidR="00E70E89" w:rsidRPr="00E6172C">
        <w:rPr>
          <w:lang w:val="en-GB"/>
        </w:rPr>
        <w:t>ChIP-seq</w:t>
      </w:r>
      <w:proofErr w:type="spellEnd"/>
      <w:r w:rsidR="00E70E89" w:rsidRPr="00E6172C">
        <w:rPr>
          <w:lang w:val="en-GB"/>
        </w:rPr>
        <w:t xml:space="preserve"> peak at the 5DE -80 kb site upstream of </w:t>
      </w:r>
      <w:r w:rsidR="00E70E89" w:rsidRPr="00E6172C">
        <w:rPr>
          <w:i/>
          <w:lang w:val="en-GB"/>
        </w:rPr>
        <w:t>myf5</w:t>
      </w:r>
      <w:r w:rsidR="00E70E89" w:rsidRPr="00E6172C">
        <w:rPr>
          <w:lang w:val="en-GB"/>
        </w:rPr>
        <w:t>, and minor peaks at the proximal sites (Fig. 6A,B</w:t>
      </w:r>
      <w:r w:rsidR="00725862" w:rsidRPr="00E6172C">
        <w:rPr>
          <w:lang w:val="en-GB"/>
        </w:rPr>
        <w:t>; Table S3</w:t>
      </w:r>
      <w:r w:rsidR="00E70E89" w:rsidRPr="00E6172C">
        <w:rPr>
          <w:lang w:val="en-GB"/>
        </w:rPr>
        <w:t xml:space="preserve">). Because of the role of Tbx16 and </w:t>
      </w:r>
      <w:proofErr w:type="spellStart"/>
      <w:r w:rsidR="00E70E89" w:rsidRPr="00E6172C">
        <w:rPr>
          <w:lang w:val="en-GB"/>
        </w:rPr>
        <w:t>Tbxta</w:t>
      </w:r>
      <w:proofErr w:type="spellEnd"/>
      <w:r w:rsidR="00E70E89" w:rsidRPr="00E6172C">
        <w:rPr>
          <w:lang w:val="en-GB"/>
        </w:rPr>
        <w:t xml:space="preserve"> in </w:t>
      </w:r>
      <w:proofErr w:type="spellStart"/>
      <w:r w:rsidR="00E70E89" w:rsidRPr="00E6172C">
        <w:rPr>
          <w:i/>
          <w:lang w:val="en-GB"/>
        </w:rPr>
        <w:t>myod</w:t>
      </w:r>
      <w:proofErr w:type="spellEnd"/>
      <w:r w:rsidR="00E70E89" w:rsidRPr="00E6172C">
        <w:rPr>
          <w:i/>
          <w:lang w:val="en-GB"/>
        </w:rPr>
        <w:t xml:space="preserve"> </w:t>
      </w:r>
      <w:r w:rsidR="00E70E89" w:rsidRPr="00E6172C">
        <w:rPr>
          <w:lang w:val="en-GB"/>
        </w:rPr>
        <w:t xml:space="preserve">expression we also examined the </w:t>
      </w:r>
      <w:proofErr w:type="spellStart"/>
      <w:r w:rsidR="00E70E89" w:rsidRPr="00E6172C">
        <w:rPr>
          <w:i/>
          <w:lang w:val="en-GB"/>
        </w:rPr>
        <w:t>myod</w:t>
      </w:r>
      <w:proofErr w:type="spellEnd"/>
      <w:r w:rsidR="00E70E89" w:rsidRPr="00E6172C">
        <w:rPr>
          <w:lang w:val="en-GB"/>
        </w:rPr>
        <w:t xml:space="preserve"> locus for Tbx protein binding.  We found multiple sites occupied by </w:t>
      </w:r>
      <w:proofErr w:type="spellStart"/>
      <w:r w:rsidR="00E70E89" w:rsidRPr="00E6172C">
        <w:rPr>
          <w:lang w:val="en-GB"/>
        </w:rPr>
        <w:t>Tbxta</w:t>
      </w:r>
      <w:proofErr w:type="spellEnd"/>
      <w:r w:rsidR="00E70E89" w:rsidRPr="00E6172C">
        <w:rPr>
          <w:lang w:val="en-GB"/>
        </w:rPr>
        <w:t xml:space="preserve"> and Tbx16 either individually or in combination (Table </w:t>
      </w:r>
      <w:r w:rsidR="00BF54CB" w:rsidRPr="00E6172C">
        <w:rPr>
          <w:lang w:val="en-GB"/>
        </w:rPr>
        <w:t>S3</w:t>
      </w:r>
      <w:r w:rsidR="00E70E89" w:rsidRPr="00E6172C">
        <w:rPr>
          <w:lang w:val="en-GB"/>
        </w:rPr>
        <w:t xml:space="preserve">).  Notably, only one site </w:t>
      </w:r>
      <w:r w:rsidR="002F5D75" w:rsidRPr="00E6172C">
        <w:rPr>
          <w:lang w:val="en-GB"/>
        </w:rPr>
        <w:t xml:space="preserve">(DDE3) </w:t>
      </w:r>
      <w:r w:rsidR="00E70E89" w:rsidRPr="00E6172C">
        <w:rPr>
          <w:lang w:val="en-GB"/>
        </w:rPr>
        <w:t xml:space="preserve">displayed strongly significant H3K4me1 and H3K27ac peaks and this was only occupied by </w:t>
      </w:r>
      <w:proofErr w:type="spellStart"/>
      <w:r w:rsidR="00E70E89" w:rsidRPr="00E6172C">
        <w:rPr>
          <w:lang w:val="en-GB"/>
        </w:rPr>
        <w:t>Tbxta</w:t>
      </w:r>
      <w:proofErr w:type="spellEnd"/>
      <w:r w:rsidR="00E70E89" w:rsidRPr="00E6172C">
        <w:rPr>
          <w:lang w:val="en-GB"/>
        </w:rPr>
        <w:t xml:space="preserve"> and not by Tbx16 (Fig. </w:t>
      </w:r>
      <w:r w:rsidR="003F1F81" w:rsidRPr="00E6172C">
        <w:rPr>
          <w:lang w:val="en-GB"/>
        </w:rPr>
        <w:t>S</w:t>
      </w:r>
      <w:r w:rsidR="003F1F81">
        <w:rPr>
          <w:lang w:val="en-GB"/>
        </w:rPr>
        <w:t>6</w:t>
      </w:r>
      <w:r w:rsidR="003F1F81" w:rsidRPr="00E6172C">
        <w:rPr>
          <w:lang w:val="en-GB"/>
        </w:rPr>
        <w:t xml:space="preserve"> </w:t>
      </w:r>
      <w:r w:rsidR="00E70E89" w:rsidRPr="00E6172C">
        <w:rPr>
          <w:lang w:val="en-GB"/>
        </w:rPr>
        <w:t xml:space="preserve">and Table </w:t>
      </w:r>
      <w:r w:rsidR="0007315F" w:rsidRPr="00E6172C">
        <w:rPr>
          <w:lang w:val="en-GB"/>
        </w:rPr>
        <w:t>S3</w:t>
      </w:r>
      <w:r w:rsidR="00E70E89" w:rsidRPr="00E6172C">
        <w:rPr>
          <w:lang w:val="en-GB"/>
        </w:rPr>
        <w:t xml:space="preserve">).  However, an additional site (DDE1) showed significant occupancy </w:t>
      </w:r>
      <w:r w:rsidR="005655FC" w:rsidRPr="00E6172C">
        <w:rPr>
          <w:lang w:val="en-GB"/>
        </w:rPr>
        <w:t xml:space="preserve">by </w:t>
      </w:r>
      <w:r w:rsidR="00E70E89" w:rsidRPr="00E6172C">
        <w:rPr>
          <w:lang w:val="en-GB"/>
        </w:rPr>
        <w:t xml:space="preserve">Tbx16 </w:t>
      </w:r>
      <w:r w:rsidR="00BF54CB" w:rsidRPr="00E6172C">
        <w:rPr>
          <w:lang w:val="en-GB"/>
        </w:rPr>
        <w:t xml:space="preserve">and </w:t>
      </w:r>
      <w:proofErr w:type="spellStart"/>
      <w:r w:rsidR="00BF54CB" w:rsidRPr="00E6172C">
        <w:rPr>
          <w:lang w:val="en-GB"/>
        </w:rPr>
        <w:t>Tbxta</w:t>
      </w:r>
      <w:proofErr w:type="spellEnd"/>
      <w:r w:rsidR="00BF54CB" w:rsidRPr="00E6172C">
        <w:rPr>
          <w:lang w:val="en-GB"/>
        </w:rPr>
        <w:t xml:space="preserve"> </w:t>
      </w:r>
      <w:r w:rsidR="00E70E89" w:rsidRPr="00E6172C">
        <w:rPr>
          <w:lang w:val="en-GB"/>
        </w:rPr>
        <w:t>concurrent with H3K4me1 but not H3K27ac</w:t>
      </w:r>
      <w:r w:rsidR="005655FC" w:rsidRPr="00E6172C">
        <w:rPr>
          <w:lang w:val="en-GB"/>
        </w:rPr>
        <w:t xml:space="preserve"> (Fig. </w:t>
      </w:r>
      <w:r w:rsidR="003F1F81" w:rsidRPr="00E6172C">
        <w:rPr>
          <w:lang w:val="en-GB"/>
        </w:rPr>
        <w:t>S</w:t>
      </w:r>
      <w:r w:rsidR="003F1F81">
        <w:rPr>
          <w:lang w:val="en-GB"/>
        </w:rPr>
        <w:t>6</w:t>
      </w:r>
      <w:r w:rsidR="00725862" w:rsidRPr="00E6172C">
        <w:rPr>
          <w:lang w:val="en-GB"/>
        </w:rPr>
        <w:t>; Table S3</w:t>
      </w:r>
      <w:r w:rsidR="005655FC" w:rsidRPr="00E6172C">
        <w:rPr>
          <w:lang w:val="en-GB"/>
        </w:rPr>
        <w:t>)</w:t>
      </w:r>
      <w:r w:rsidR="00E70E89" w:rsidRPr="00E6172C">
        <w:rPr>
          <w:lang w:val="en-GB"/>
        </w:rPr>
        <w:t xml:space="preserve">.  In spite of the absence of a significant H3K27ac mark, this peak may be important to Tbx16 regulation of </w:t>
      </w:r>
      <w:proofErr w:type="spellStart"/>
      <w:r w:rsidR="00E70E89" w:rsidRPr="00E6172C">
        <w:rPr>
          <w:i/>
          <w:lang w:val="en-GB"/>
        </w:rPr>
        <w:t>myod</w:t>
      </w:r>
      <w:proofErr w:type="spellEnd"/>
      <w:r w:rsidR="00E70E89" w:rsidRPr="00E6172C">
        <w:rPr>
          <w:lang w:val="en-GB"/>
        </w:rPr>
        <w:t xml:space="preserve">.  These findings </w:t>
      </w:r>
      <w:r w:rsidR="00E70E89" w:rsidRPr="00E6172C">
        <w:rPr>
          <w:lang w:val="en-GB"/>
        </w:rPr>
        <w:lastRenderedPageBreak/>
        <w:t xml:space="preserve">indicate that differential direct binding of </w:t>
      </w:r>
      <w:proofErr w:type="spellStart"/>
      <w:r w:rsidR="00E70E89" w:rsidRPr="00E6172C">
        <w:rPr>
          <w:lang w:val="en-GB"/>
        </w:rPr>
        <w:t>Tbxta</w:t>
      </w:r>
      <w:proofErr w:type="spellEnd"/>
      <w:r w:rsidR="00E70E89" w:rsidRPr="00E6172C">
        <w:rPr>
          <w:lang w:val="en-GB"/>
        </w:rPr>
        <w:t xml:space="preserve"> and Tbx16 may control both </w:t>
      </w:r>
      <w:r w:rsidR="00E70E89" w:rsidRPr="00E6172C">
        <w:rPr>
          <w:i/>
          <w:lang w:val="en-GB"/>
        </w:rPr>
        <w:t>myf5</w:t>
      </w:r>
      <w:r w:rsidR="00E70E89" w:rsidRPr="00E6172C">
        <w:rPr>
          <w:lang w:val="en-GB"/>
        </w:rPr>
        <w:t xml:space="preserve"> and </w:t>
      </w:r>
      <w:proofErr w:type="spellStart"/>
      <w:r w:rsidR="00E70E89" w:rsidRPr="00E6172C">
        <w:rPr>
          <w:i/>
          <w:lang w:val="en-GB"/>
        </w:rPr>
        <w:t>myod</w:t>
      </w:r>
      <w:proofErr w:type="spellEnd"/>
      <w:r w:rsidR="00E70E89" w:rsidRPr="00E6172C">
        <w:rPr>
          <w:lang w:val="en-GB"/>
        </w:rPr>
        <w:t xml:space="preserve"> expression at the inception of skeletal myogenesis.  </w:t>
      </w:r>
    </w:p>
    <w:p w14:paraId="4AB69801" w14:textId="407CC2E2" w:rsidR="007535C2" w:rsidRPr="00E6172C" w:rsidRDefault="005655FC" w:rsidP="00462DFA">
      <w:pPr>
        <w:widowControl w:val="0"/>
        <w:autoSpaceDE w:val="0"/>
        <w:autoSpaceDN w:val="0"/>
        <w:adjustRightInd w:val="0"/>
        <w:spacing w:after="120" w:line="360" w:lineRule="auto"/>
        <w:jc w:val="both"/>
        <w:rPr>
          <w:lang w:val="en-GB"/>
        </w:rPr>
      </w:pPr>
      <w:r w:rsidRPr="00E6172C">
        <w:rPr>
          <w:lang w:val="en-GB"/>
        </w:rPr>
        <w:t xml:space="preserve">Is </w:t>
      </w:r>
      <w:proofErr w:type="spellStart"/>
      <w:r w:rsidRPr="00E6172C">
        <w:rPr>
          <w:lang w:val="en-GB"/>
        </w:rPr>
        <w:t>Tbxta</w:t>
      </w:r>
      <w:proofErr w:type="spellEnd"/>
      <w:r w:rsidRPr="00E6172C">
        <w:rPr>
          <w:lang w:val="en-GB"/>
        </w:rPr>
        <w:t xml:space="preserve"> also required for MRF expression in response to Fgf</w:t>
      </w:r>
      <w:r w:rsidRPr="00E6172C">
        <w:rPr>
          <w:color w:val="000000" w:themeColor="text1"/>
          <w:lang w:val="en-GB"/>
        </w:rPr>
        <w:t xml:space="preserve">?  </w:t>
      </w:r>
      <w:r w:rsidR="007535C2" w:rsidRPr="00E6172C">
        <w:rPr>
          <w:color w:val="000000" w:themeColor="text1"/>
          <w:lang w:val="en-GB"/>
        </w:rPr>
        <w:t xml:space="preserve">Over-expression of Fgf4 in </w:t>
      </w:r>
      <w:proofErr w:type="spellStart"/>
      <w:r w:rsidR="007535C2" w:rsidRPr="00E6172C">
        <w:rPr>
          <w:i/>
          <w:color w:val="000000" w:themeColor="text1"/>
          <w:lang w:val="en-GB"/>
        </w:rPr>
        <w:t>tbxta</w:t>
      </w:r>
      <w:proofErr w:type="spellEnd"/>
      <w:r w:rsidR="007535C2" w:rsidRPr="00E6172C">
        <w:rPr>
          <w:color w:val="000000" w:themeColor="text1"/>
          <w:lang w:val="en-GB"/>
        </w:rPr>
        <w:t xml:space="preserve"> mutants successfully induced </w:t>
      </w:r>
      <w:r w:rsidR="007535C2" w:rsidRPr="00E6172C">
        <w:rPr>
          <w:i/>
          <w:color w:val="000000" w:themeColor="text1"/>
          <w:lang w:val="en-GB"/>
        </w:rPr>
        <w:t>myf5</w:t>
      </w:r>
      <w:r w:rsidR="007535C2" w:rsidRPr="00E6172C">
        <w:rPr>
          <w:color w:val="000000" w:themeColor="text1"/>
          <w:lang w:val="en-GB"/>
        </w:rPr>
        <w:t xml:space="preserve"> mRNA and suppressed </w:t>
      </w:r>
      <w:proofErr w:type="spellStart"/>
      <w:r w:rsidR="007535C2" w:rsidRPr="00E6172C">
        <w:rPr>
          <w:i/>
          <w:color w:val="000000" w:themeColor="text1"/>
          <w:lang w:val="en-GB"/>
        </w:rPr>
        <w:t>aplnrb</w:t>
      </w:r>
      <w:proofErr w:type="spellEnd"/>
      <w:r w:rsidR="007535C2" w:rsidRPr="00E6172C">
        <w:rPr>
          <w:color w:val="000000" w:themeColor="text1"/>
          <w:lang w:val="en-GB"/>
        </w:rPr>
        <w:t xml:space="preserve"> mRNA </w:t>
      </w:r>
      <w:r w:rsidR="00EB6A5F" w:rsidRPr="00E6172C">
        <w:rPr>
          <w:color w:val="000000" w:themeColor="text1"/>
          <w:lang w:val="en-GB"/>
        </w:rPr>
        <w:t>widely in the posterior mesoderm</w:t>
      </w:r>
      <w:r w:rsidR="007535C2" w:rsidRPr="00E6172C">
        <w:rPr>
          <w:color w:val="000000" w:themeColor="text1"/>
          <w:lang w:val="en-GB"/>
        </w:rPr>
        <w:t xml:space="preserve"> except in a widened dorsal midline region, showing that the introduced Fgf4 was active (Fig. </w:t>
      </w:r>
      <w:r w:rsidR="00CC377C" w:rsidRPr="00E6172C">
        <w:rPr>
          <w:color w:val="000000" w:themeColor="text1"/>
          <w:lang w:val="en-GB"/>
        </w:rPr>
        <w:t>7A</w:t>
      </w:r>
      <w:r w:rsidR="007535C2" w:rsidRPr="00E6172C">
        <w:rPr>
          <w:color w:val="000000" w:themeColor="text1"/>
          <w:lang w:val="en-GB"/>
        </w:rPr>
        <w:t>,</w:t>
      </w:r>
      <w:r w:rsidR="00164E14" w:rsidRPr="00E6172C">
        <w:rPr>
          <w:color w:val="000000" w:themeColor="text1"/>
          <w:lang w:val="en-GB"/>
        </w:rPr>
        <w:t>B</w:t>
      </w:r>
      <w:r w:rsidR="007535C2" w:rsidRPr="00E6172C">
        <w:rPr>
          <w:color w:val="000000" w:themeColor="text1"/>
          <w:lang w:val="en-GB"/>
        </w:rPr>
        <w:t xml:space="preserve">).  However, </w:t>
      </w:r>
      <w:proofErr w:type="spellStart"/>
      <w:r w:rsidR="007535C2" w:rsidRPr="00E6172C">
        <w:rPr>
          <w:i/>
          <w:color w:val="000000" w:themeColor="text1"/>
          <w:lang w:val="en-GB"/>
        </w:rPr>
        <w:t>myod</w:t>
      </w:r>
      <w:proofErr w:type="spellEnd"/>
      <w:r w:rsidR="007535C2" w:rsidRPr="00E6172C">
        <w:rPr>
          <w:color w:val="000000" w:themeColor="text1"/>
          <w:lang w:val="en-GB"/>
        </w:rPr>
        <w:t xml:space="preserve"> expression was not rescued </w:t>
      </w:r>
      <w:r w:rsidR="00BF54CB" w:rsidRPr="00E6172C">
        <w:rPr>
          <w:color w:val="000000" w:themeColor="text1"/>
          <w:lang w:val="en-GB"/>
        </w:rPr>
        <w:t xml:space="preserve">in </w:t>
      </w:r>
      <w:proofErr w:type="spellStart"/>
      <w:r w:rsidR="00BF54CB" w:rsidRPr="00E6172C">
        <w:rPr>
          <w:i/>
          <w:iCs/>
          <w:color w:val="000000" w:themeColor="text1"/>
          <w:lang w:val="en-GB"/>
        </w:rPr>
        <w:t>tbxta</w:t>
      </w:r>
      <w:proofErr w:type="spellEnd"/>
      <w:r w:rsidR="00BF54CB" w:rsidRPr="00E6172C">
        <w:rPr>
          <w:color w:val="000000" w:themeColor="text1"/>
          <w:lang w:val="en-GB"/>
        </w:rPr>
        <w:t xml:space="preserve"> mutants </w:t>
      </w:r>
      <w:r w:rsidR="007535C2" w:rsidRPr="00E6172C">
        <w:rPr>
          <w:color w:val="000000" w:themeColor="text1"/>
          <w:lang w:val="en-GB"/>
        </w:rPr>
        <w:t xml:space="preserve">in the dorsal pre-adaxial region of Fgf4-injected embryos, or elsewhere around the </w:t>
      </w:r>
      <w:r w:rsidR="00E6172C" w:rsidRPr="00E6172C">
        <w:rPr>
          <w:color w:val="000000" w:themeColor="text1"/>
          <w:lang w:val="en-GB"/>
        </w:rPr>
        <w:t>germ ring</w:t>
      </w:r>
      <w:r w:rsidR="00255E4D" w:rsidRPr="00E6172C">
        <w:rPr>
          <w:color w:val="000000" w:themeColor="text1"/>
          <w:lang w:val="en-GB"/>
        </w:rPr>
        <w:t xml:space="preserve"> </w:t>
      </w:r>
      <w:r w:rsidR="007535C2" w:rsidRPr="00E6172C">
        <w:rPr>
          <w:color w:val="000000" w:themeColor="text1"/>
          <w:lang w:val="en-GB"/>
        </w:rPr>
        <w:t xml:space="preserve">(Fig. </w:t>
      </w:r>
      <w:r w:rsidR="00CC377C" w:rsidRPr="00E6172C">
        <w:rPr>
          <w:color w:val="000000" w:themeColor="text1"/>
          <w:lang w:val="en-GB"/>
        </w:rPr>
        <w:t>7A</w:t>
      </w:r>
      <w:r w:rsidR="007535C2" w:rsidRPr="00E6172C">
        <w:rPr>
          <w:color w:val="000000" w:themeColor="text1"/>
          <w:lang w:val="en-GB"/>
        </w:rPr>
        <w:t>).</w:t>
      </w:r>
      <w:r w:rsidR="007535C2" w:rsidRPr="00E6172C">
        <w:rPr>
          <w:lang w:val="en-GB"/>
        </w:rPr>
        <w:t xml:space="preserve">  </w:t>
      </w:r>
      <w:r w:rsidR="007158F0" w:rsidRPr="00E6172C">
        <w:rPr>
          <w:lang w:val="en-GB"/>
        </w:rPr>
        <w:t xml:space="preserve">Moreover, </w:t>
      </w:r>
      <w:r w:rsidR="00255E4D" w:rsidRPr="00E6172C">
        <w:rPr>
          <w:color w:val="000000" w:themeColor="text1"/>
          <w:lang w:val="en-GB"/>
        </w:rPr>
        <w:t xml:space="preserve">even </w:t>
      </w:r>
      <w:r w:rsidR="000719CC" w:rsidRPr="00E6172C">
        <w:rPr>
          <w:color w:val="000000" w:themeColor="text1"/>
          <w:lang w:val="en-GB"/>
        </w:rPr>
        <w:t xml:space="preserve">an increased dose of </w:t>
      </w:r>
      <w:r w:rsidR="00255E4D" w:rsidRPr="00E6172C">
        <w:rPr>
          <w:color w:val="000000" w:themeColor="text1"/>
          <w:lang w:val="en-GB"/>
        </w:rPr>
        <w:t>225</w:t>
      </w:r>
      <w:r w:rsidR="00D477CD" w:rsidRPr="00E6172C">
        <w:rPr>
          <w:color w:val="000000" w:themeColor="text1"/>
          <w:lang w:val="en-GB"/>
        </w:rPr>
        <w:t> </w:t>
      </w:r>
      <w:r w:rsidR="00255E4D" w:rsidRPr="00E6172C">
        <w:rPr>
          <w:color w:val="000000" w:themeColor="text1"/>
          <w:lang w:val="en-GB"/>
        </w:rPr>
        <w:t xml:space="preserve">pg </w:t>
      </w:r>
      <w:r w:rsidR="00255E4D" w:rsidRPr="00E6172C">
        <w:rPr>
          <w:i/>
          <w:color w:val="000000" w:themeColor="text1"/>
          <w:lang w:val="en-GB"/>
        </w:rPr>
        <w:t>fgf4</w:t>
      </w:r>
      <w:r w:rsidR="00255E4D" w:rsidRPr="00E6172C">
        <w:rPr>
          <w:color w:val="000000" w:themeColor="text1"/>
          <w:lang w:val="en-GB"/>
        </w:rPr>
        <w:t xml:space="preserve"> mRNA/embryo failed to </w:t>
      </w:r>
      <w:r w:rsidR="00A43199" w:rsidRPr="00E6172C">
        <w:rPr>
          <w:color w:val="000000" w:themeColor="text1"/>
          <w:lang w:val="en-GB"/>
        </w:rPr>
        <w:t>rescue</w:t>
      </w:r>
      <w:r w:rsidR="00255E4D" w:rsidRPr="00E6172C">
        <w:rPr>
          <w:color w:val="000000" w:themeColor="text1"/>
          <w:lang w:val="en-GB"/>
        </w:rPr>
        <w:t xml:space="preserve"> </w:t>
      </w:r>
      <w:proofErr w:type="spellStart"/>
      <w:r w:rsidR="00255E4D" w:rsidRPr="00E6172C">
        <w:rPr>
          <w:i/>
          <w:color w:val="000000" w:themeColor="text1"/>
          <w:lang w:val="en-GB"/>
        </w:rPr>
        <w:t>myod</w:t>
      </w:r>
      <w:proofErr w:type="spellEnd"/>
      <w:r w:rsidR="00255E4D" w:rsidRPr="00E6172C">
        <w:rPr>
          <w:color w:val="000000" w:themeColor="text1"/>
          <w:lang w:val="en-GB"/>
        </w:rPr>
        <w:t xml:space="preserve"> mRNA in </w:t>
      </w:r>
      <w:proofErr w:type="spellStart"/>
      <w:r w:rsidR="00255E4D" w:rsidRPr="00E6172C">
        <w:rPr>
          <w:i/>
          <w:color w:val="000000" w:themeColor="text1"/>
          <w:lang w:val="en-GB"/>
        </w:rPr>
        <w:t>tbxta</w:t>
      </w:r>
      <w:proofErr w:type="spellEnd"/>
      <w:r w:rsidR="00255E4D" w:rsidRPr="00E6172C">
        <w:rPr>
          <w:color w:val="000000" w:themeColor="text1"/>
          <w:lang w:val="en-GB"/>
        </w:rPr>
        <w:t xml:space="preserve"> mutants</w:t>
      </w:r>
      <w:r w:rsidR="00712B94" w:rsidRPr="00E6172C">
        <w:rPr>
          <w:color w:val="000000" w:themeColor="text1"/>
          <w:lang w:val="en-GB"/>
        </w:rPr>
        <w:t>.  Importantly,</w:t>
      </w:r>
      <w:r w:rsidR="00255E4D" w:rsidRPr="00E6172C">
        <w:rPr>
          <w:i/>
          <w:lang w:val="en-GB"/>
        </w:rPr>
        <w:t xml:space="preserve"> </w:t>
      </w:r>
      <w:proofErr w:type="spellStart"/>
      <w:r w:rsidR="007158F0" w:rsidRPr="00E6172C">
        <w:rPr>
          <w:i/>
          <w:lang w:val="en-GB"/>
        </w:rPr>
        <w:t>tbxta</w:t>
      </w:r>
      <w:proofErr w:type="spellEnd"/>
      <w:r w:rsidR="007158F0" w:rsidRPr="00E6172C">
        <w:rPr>
          <w:lang w:val="en-GB"/>
        </w:rPr>
        <w:t xml:space="preserve"> heterozygotes </w:t>
      </w:r>
      <w:r w:rsidR="006D0374" w:rsidRPr="00E6172C">
        <w:rPr>
          <w:lang w:val="en-GB"/>
        </w:rPr>
        <w:t xml:space="preserve">showed </w:t>
      </w:r>
      <w:r w:rsidR="00712B94" w:rsidRPr="00E6172C">
        <w:rPr>
          <w:lang w:val="en-GB"/>
        </w:rPr>
        <w:t xml:space="preserve">significantly </w:t>
      </w:r>
      <w:r w:rsidR="006D0374" w:rsidRPr="00E6172C">
        <w:rPr>
          <w:lang w:val="en-GB"/>
        </w:rPr>
        <w:t xml:space="preserve">less extensive induction of </w:t>
      </w:r>
      <w:proofErr w:type="spellStart"/>
      <w:r w:rsidR="006D0374" w:rsidRPr="00E6172C">
        <w:rPr>
          <w:i/>
          <w:iCs/>
          <w:lang w:val="en-GB"/>
        </w:rPr>
        <w:t>myod</w:t>
      </w:r>
      <w:proofErr w:type="spellEnd"/>
      <w:r w:rsidR="006D0374" w:rsidRPr="00E6172C">
        <w:rPr>
          <w:lang w:val="en-GB"/>
        </w:rPr>
        <w:t xml:space="preserve"> mRNA in response to</w:t>
      </w:r>
      <w:r w:rsidR="007158F0" w:rsidRPr="00E6172C">
        <w:rPr>
          <w:lang w:val="en-GB"/>
        </w:rPr>
        <w:t xml:space="preserve"> Fgf4 than </w:t>
      </w:r>
      <w:r w:rsidR="006D0374" w:rsidRPr="00E6172C">
        <w:rPr>
          <w:lang w:val="en-GB"/>
        </w:rPr>
        <w:t xml:space="preserve">did their </w:t>
      </w:r>
      <w:r w:rsidR="007158F0" w:rsidRPr="00E6172C">
        <w:rPr>
          <w:lang w:val="en-GB"/>
        </w:rPr>
        <w:t>wt</w:t>
      </w:r>
      <w:r w:rsidR="00255E4D" w:rsidRPr="00E6172C">
        <w:rPr>
          <w:lang w:val="en-GB"/>
        </w:rPr>
        <w:t xml:space="preserve"> siblings (</w:t>
      </w:r>
      <w:r w:rsidR="00B35819" w:rsidRPr="00E6172C">
        <w:rPr>
          <w:lang w:val="en-GB"/>
        </w:rPr>
        <w:t xml:space="preserve">p=0.0001 </w:t>
      </w:r>
      <w:r w:rsidR="00B35819" w:rsidRPr="00E6172C">
        <w:rPr>
          <w:rFonts w:ascii="Symbol" w:hAnsi="Symbol"/>
          <w:lang w:val="en-GB"/>
        </w:rPr>
        <w:t></w:t>
      </w:r>
      <w:r w:rsidR="00B35819" w:rsidRPr="00E6172C">
        <w:rPr>
          <w:vertAlign w:val="superscript"/>
          <w:lang w:val="en-GB"/>
        </w:rPr>
        <w:t>2</w:t>
      </w:r>
      <w:r w:rsidR="00B35819" w:rsidRPr="00E6172C">
        <w:rPr>
          <w:lang w:val="en-GB"/>
        </w:rPr>
        <w:t xml:space="preserve">-test; </w:t>
      </w:r>
      <w:r w:rsidR="00DC28F2" w:rsidRPr="00E6172C">
        <w:rPr>
          <w:lang w:val="en-GB"/>
        </w:rPr>
        <w:t xml:space="preserve">Fig. 7C and </w:t>
      </w:r>
      <w:r w:rsidR="006D0374" w:rsidRPr="00E6172C">
        <w:rPr>
          <w:lang w:val="en-GB"/>
        </w:rPr>
        <w:t>Tab</w:t>
      </w:r>
      <w:r w:rsidR="001F2BCF" w:rsidRPr="00E6172C">
        <w:rPr>
          <w:lang w:val="en-GB"/>
        </w:rPr>
        <w:t>le</w:t>
      </w:r>
      <w:r w:rsidR="006D0374" w:rsidRPr="00E6172C">
        <w:rPr>
          <w:lang w:val="en-GB"/>
        </w:rPr>
        <w:t xml:space="preserve"> </w:t>
      </w:r>
      <w:r w:rsidR="0007315F" w:rsidRPr="00E6172C">
        <w:rPr>
          <w:lang w:val="en-GB"/>
        </w:rPr>
        <w:t>S4</w:t>
      </w:r>
      <w:r w:rsidR="00255E4D" w:rsidRPr="00E6172C">
        <w:rPr>
          <w:lang w:val="en-GB"/>
        </w:rPr>
        <w:t>).</w:t>
      </w:r>
      <w:r w:rsidR="007158F0" w:rsidRPr="00E6172C">
        <w:rPr>
          <w:lang w:val="en-GB"/>
        </w:rPr>
        <w:t xml:space="preserve">  </w:t>
      </w:r>
      <w:r w:rsidR="007535C2" w:rsidRPr="00E6172C">
        <w:rPr>
          <w:lang w:val="en-GB"/>
        </w:rPr>
        <w:t xml:space="preserve">Therefore, </w:t>
      </w:r>
      <w:proofErr w:type="spellStart"/>
      <w:r w:rsidR="007535C2" w:rsidRPr="00E6172C">
        <w:rPr>
          <w:lang w:val="en-GB"/>
        </w:rPr>
        <w:t>Tbxta</w:t>
      </w:r>
      <w:proofErr w:type="spellEnd"/>
      <w:r w:rsidR="007535C2" w:rsidRPr="00E6172C">
        <w:rPr>
          <w:lang w:val="en-GB"/>
        </w:rPr>
        <w:t xml:space="preserve"> </w:t>
      </w:r>
      <w:r w:rsidR="003E11C0" w:rsidRPr="00E6172C">
        <w:rPr>
          <w:lang w:val="en-GB"/>
        </w:rPr>
        <w:t xml:space="preserve">is essential for </w:t>
      </w:r>
      <w:proofErr w:type="spellStart"/>
      <w:r w:rsidR="003E11C0" w:rsidRPr="00E6172C">
        <w:rPr>
          <w:i/>
          <w:lang w:val="en-GB"/>
        </w:rPr>
        <w:t>myod</w:t>
      </w:r>
      <w:proofErr w:type="spellEnd"/>
      <w:r w:rsidR="003E11C0" w:rsidRPr="00E6172C">
        <w:rPr>
          <w:lang w:val="en-GB"/>
        </w:rPr>
        <w:t xml:space="preserve"> induction in pre-adaxial cells </w:t>
      </w:r>
      <w:r w:rsidR="007535C2" w:rsidRPr="00E6172C">
        <w:rPr>
          <w:lang w:val="en-GB"/>
        </w:rPr>
        <w:t>independent of its role in promoting expression of midline Fgfs.</w:t>
      </w:r>
    </w:p>
    <w:p w14:paraId="23AF0AFF" w14:textId="7F1FDA50" w:rsidR="00572337" w:rsidRPr="00E6172C" w:rsidRDefault="007535C2" w:rsidP="00462DFA">
      <w:pPr>
        <w:widowControl w:val="0"/>
        <w:autoSpaceDE w:val="0"/>
        <w:autoSpaceDN w:val="0"/>
        <w:adjustRightInd w:val="0"/>
        <w:spacing w:after="120" w:line="360" w:lineRule="auto"/>
        <w:jc w:val="both"/>
        <w:rPr>
          <w:lang w:val="en-GB"/>
        </w:rPr>
      </w:pPr>
      <w:r w:rsidRPr="00E6172C">
        <w:rPr>
          <w:lang w:val="en-GB"/>
        </w:rPr>
        <w:t xml:space="preserve">Although Fgf4-injection did not radically alter the location </w:t>
      </w:r>
      <w:r w:rsidR="00202AB5" w:rsidRPr="00E6172C">
        <w:rPr>
          <w:lang w:val="en-GB"/>
        </w:rPr>
        <w:t xml:space="preserve">of </w:t>
      </w:r>
      <w:r w:rsidRPr="00E6172C">
        <w:rPr>
          <w:i/>
          <w:lang w:val="en-GB"/>
        </w:rPr>
        <w:t>tbx16</w:t>
      </w:r>
      <w:r w:rsidRPr="00E6172C">
        <w:rPr>
          <w:lang w:val="en-GB"/>
        </w:rPr>
        <w:t xml:space="preserve"> or </w:t>
      </w:r>
      <w:proofErr w:type="spellStart"/>
      <w:r w:rsidRPr="00E6172C">
        <w:rPr>
          <w:i/>
          <w:lang w:val="en-GB"/>
        </w:rPr>
        <w:t>tbxta</w:t>
      </w:r>
      <w:proofErr w:type="spellEnd"/>
      <w:r w:rsidRPr="00E6172C">
        <w:rPr>
          <w:lang w:val="en-GB"/>
        </w:rPr>
        <w:t xml:space="preserve"> mRNA</w:t>
      </w:r>
      <w:r w:rsidR="00E8535E" w:rsidRPr="00E6172C">
        <w:rPr>
          <w:lang w:val="en-GB"/>
        </w:rPr>
        <w:t xml:space="preserve"> (Fig. </w:t>
      </w:r>
      <w:r w:rsidR="00CC377C" w:rsidRPr="00E6172C">
        <w:rPr>
          <w:lang w:val="en-GB"/>
        </w:rPr>
        <w:t>5B</w:t>
      </w:r>
      <w:r w:rsidR="00E8535E" w:rsidRPr="00E6172C">
        <w:rPr>
          <w:lang w:val="en-GB"/>
        </w:rPr>
        <w:t>)</w:t>
      </w:r>
      <w:r w:rsidRPr="00E6172C">
        <w:rPr>
          <w:lang w:val="en-GB"/>
        </w:rPr>
        <w:t xml:space="preserve">, we noticed that the higher level of </w:t>
      </w:r>
      <w:r w:rsidRPr="00E6172C">
        <w:rPr>
          <w:i/>
          <w:lang w:val="en-GB"/>
        </w:rPr>
        <w:t>tbx16</w:t>
      </w:r>
      <w:r w:rsidRPr="00E6172C">
        <w:rPr>
          <w:lang w:val="en-GB"/>
        </w:rPr>
        <w:t xml:space="preserve"> mRNA in adaxial compared to paraxial cells was not obvious in Fgf4-injected </w:t>
      </w:r>
      <w:r w:rsidR="00255E4D" w:rsidRPr="00E6172C">
        <w:rPr>
          <w:lang w:val="en-GB"/>
        </w:rPr>
        <w:t xml:space="preserve">wt </w:t>
      </w:r>
      <w:r w:rsidRPr="00E6172C">
        <w:rPr>
          <w:lang w:val="en-GB"/>
        </w:rPr>
        <w:t xml:space="preserve">embryos, with high levels present at all </w:t>
      </w:r>
      <w:r w:rsidR="009056D9" w:rsidRPr="00E6172C">
        <w:rPr>
          <w:lang w:val="en-GB"/>
        </w:rPr>
        <w:t xml:space="preserve">dorsoventral </w:t>
      </w:r>
      <w:r w:rsidRPr="00E6172C">
        <w:rPr>
          <w:lang w:val="en-GB"/>
        </w:rPr>
        <w:t xml:space="preserve">locations, presumably because pre-adaxial character was induced </w:t>
      </w:r>
      <w:r w:rsidR="00B926A3" w:rsidRPr="00E6172C">
        <w:rPr>
          <w:lang w:val="en-GB"/>
        </w:rPr>
        <w:t>widely in posterior mesoderm</w:t>
      </w:r>
      <w:r w:rsidRPr="00E6172C">
        <w:rPr>
          <w:lang w:val="en-GB"/>
        </w:rPr>
        <w:t xml:space="preserve"> (Fig. </w:t>
      </w:r>
      <w:r w:rsidR="00CC377C" w:rsidRPr="00E6172C">
        <w:rPr>
          <w:lang w:val="en-GB"/>
        </w:rPr>
        <w:t>5B</w:t>
      </w:r>
      <w:r w:rsidRPr="00E6172C">
        <w:rPr>
          <w:lang w:val="en-GB"/>
        </w:rPr>
        <w:t xml:space="preserve">). </w:t>
      </w:r>
      <w:r w:rsidR="00221389" w:rsidRPr="00E6172C">
        <w:rPr>
          <w:lang w:val="en-GB"/>
        </w:rPr>
        <w:t xml:space="preserve">Nevertheless, as </w:t>
      </w:r>
      <w:r w:rsidR="0099536B" w:rsidRPr="00E6172C">
        <w:rPr>
          <w:lang w:val="en-GB"/>
        </w:rPr>
        <w:t xml:space="preserve">Fgf4-injection into </w:t>
      </w:r>
      <w:proofErr w:type="spellStart"/>
      <w:r w:rsidR="0099536B" w:rsidRPr="00E6172C">
        <w:rPr>
          <w:i/>
          <w:lang w:val="en-GB"/>
        </w:rPr>
        <w:t>tbxta</w:t>
      </w:r>
      <w:proofErr w:type="spellEnd"/>
      <w:r w:rsidR="0099536B" w:rsidRPr="00E6172C">
        <w:rPr>
          <w:lang w:val="en-GB"/>
        </w:rPr>
        <w:t xml:space="preserve"> mutants induced </w:t>
      </w:r>
      <w:r w:rsidR="0099536B" w:rsidRPr="00E6172C">
        <w:rPr>
          <w:i/>
          <w:iCs/>
          <w:lang w:val="en-GB"/>
        </w:rPr>
        <w:t>myf5</w:t>
      </w:r>
      <w:r w:rsidR="0099536B" w:rsidRPr="00E6172C">
        <w:rPr>
          <w:lang w:val="en-GB"/>
        </w:rPr>
        <w:t xml:space="preserve"> but not </w:t>
      </w:r>
      <w:proofErr w:type="spellStart"/>
      <w:r w:rsidR="0099536B" w:rsidRPr="00E6172C">
        <w:rPr>
          <w:i/>
          <w:iCs/>
          <w:lang w:val="en-GB"/>
        </w:rPr>
        <w:t>myod</w:t>
      </w:r>
      <w:proofErr w:type="spellEnd"/>
      <w:r w:rsidR="0099536B" w:rsidRPr="00E6172C">
        <w:rPr>
          <w:lang w:val="en-GB"/>
        </w:rPr>
        <w:t xml:space="preserve"> mRNA (Fig. 7A),</w:t>
      </w:r>
      <w:r w:rsidR="00202AB5" w:rsidRPr="00E6172C">
        <w:rPr>
          <w:lang w:val="en-GB"/>
        </w:rPr>
        <w:t xml:space="preserve"> </w:t>
      </w:r>
      <w:r w:rsidR="00221389" w:rsidRPr="00E6172C">
        <w:rPr>
          <w:lang w:val="en-GB"/>
        </w:rPr>
        <w:t xml:space="preserve">it seems </w:t>
      </w:r>
      <w:proofErr w:type="spellStart"/>
      <w:r w:rsidR="00221389" w:rsidRPr="00E6172C">
        <w:rPr>
          <w:lang w:val="en-GB"/>
        </w:rPr>
        <w:t>Tbxta</w:t>
      </w:r>
      <w:proofErr w:type="spellEnd"/>
      <w:r w:rsidR="00221389" w:rsidRPr="00E6172C">
        <w:rPr>
          <w:lang w:val="en-GB"/>
        </w:rPr>
        <w:t xml:space="preserve"> is essential to progress from </w:t>
      </w:r>
      <w:r w:rsidR="006B3D5D" w:rsidRPr="00E6172C">
        <w:rPr>
          <w:i/>
          <w:lang w:val="en-GB"/>
        </w:rPr>
        <w:t>my</w:t>
      </w:r>
      <w:r w:rsidR="00221389" w:rsidRPr="00E6172C">
        <w:rPr>
          <w:i/>
          <w:lang w:val="en-GB"/>
        </w:rPr>
        <w:t>f5</w:t>
      </w:r>
      <w:r w:rsidR="00221389" w:rsidRPr="00E6172C">
        <w:rPr>
          <w:lang w:val="en-GB"/>
        </w:rPr>
        <w:t xml:space="preserve"> to </w:t>
      </w:r>
      <w:proofErr w:type="spellStart"/>
      <w:r w:rsidR="00221389" w:rsidRPr="00E6172C">
        <w:rPr>
          <w:i/>
          <w:lang w:val="en-GB"/>
        </w:rPr>
        <w:t>myod</w:t>
      </w:r>
      <w:proofErr w:type="spellEnd"/>
      <w:r w:rsidR="00221389" w:rsidRPr="00E6172C">
        <w:rPr>
          <w:lang w:val="en-GB"/>
        </w:rPr>
        <w:t xml:space="preserve"> expression</w:t>
      </w:r>
      <w:r w:rsidR="00BF54CB" w:rsidRPr="00E6172C">
        <w:rPr>
          <w:lang w:val="en-GB"/>
        </w:rPr>
        <w:t>.</w:t>
      </w:r>
    </w:p>
    <w:p w14:paraId="629257F4" w14:textId="0407260D" w:rsidR="00255E4D" w:rsidRPr="00E6172C" w:rsidRDefault="00572337" w:rsidP="00462DFA">
      <w:pPr>
        <w:widowControl w:val="0"/>
        <w:autoSpaceDE w:val="0"/>
        <w:autoSpaceDN w:val="0"/>
        <w:adjustRightInd w:val="0"/>
        <w:spacing w:after="120" w:line="360" w:lineRule="auto"/>
        <w:jc w:val="both"/>
        <w:rPr>
          <w:lang w:val="en-GB"/>
        </w:rPr>
      </w:pPr>
      <w:r w:rsidRPr="00E6172C">
        <w:rPr>
          <w:lang w:val="en-GB"/>
        </w:rPr>
        <w:t xml:space="preserve">Two hypotheses could explain the lack of </w:t>
      </w:r>
      <w:proofErr w:type="spellStart"/>
      <w:r w:rsidRPr="00E6172C">
        <w:rPr>
          <w:i/>
          <w:iCs/>
          <w:lang w:val="en-GB"/>
        </w:rPr>
        <w:t>myod</w:t>
      </w:r>
      <w:proofErr w:type="spellEnd"/>
      <w:r w:rsidRPr="00E6172C">
        <w:rPr>
          <w:lang w:val="en-GB"/>
        </w:rPr>
        <w:t xml:space="preserve"> expression in Fgf4-injected </w:t>
      </w:r>
      <w:proofErr w:type="spellStart"/>
      <w:r w:rsidRPr="00E6172C">
        <w:rPr>
          <w:i/>
          <w:iCs/>
          <w:lang w:val="en-GB"/>
        </w:rPr>
        <w:t>tbxta</w:t>
      </w:r>
      <w:proofErr w:type="spellEnd"/>
      <w:r w:rsidRPr="00E6172C">
        <w:rPr>
          <w:lang w:val="en-GB"/>
        </w:rPr>
        <w:t xml:space="preserve"> mutants.  First, despite the apparent lack of </w:t>
      </w:r>
      <w:proofErr w:type="spellStart"/>
      <w:r w:rsidRPr="00E6172C">
        <w:rPr>
          <w:lang w:val="en-GB"/>
        </w:rPr>
        <w:t>Tbxta</w:t>
      </w:r>
      <w:proofErr w:type="spellEnd"/>
      <w:r w:rsidRPr="00E6172C">
        <w:rPr>
          <w:lang w:val="en-GB"/>
        </w:rPr>
        <w:t xml:space="preserve"> protein in adaxial cells </w:t>
      </w:r>
      <w:r w:rsidR="00B926A3" w:rsidRPr="00E6172C">
        <w:rPr>
          <w:lang w:val="en-GB"/>
        </w:rPr>
        <w:fldChar w:fldCharType="begin">
          <w:fldData xml:space="preserve">PEVuZE5vdGU+PENpdGU+PEF1dGhvcj5PY2hpPC9BdXRob3I+PFllYXI+MjAwODwvWWVhcj48UmVj
TnVtPjg2OTA8L1JlY051bT48RGlzcGxheVRleHQ+KE9jaGkgZXQgYWwuLCAyMDA4OyBTY2h1bHRl
LU1lcmtlciBldCBhbC4sIDE5OTRhKTwvRGlzcGxheVRleHQ+PHJlY29yZD48cmVjLW51bWJlcj44
NjkwPC9yZWMtbnVtYmVyPjxmb3JlaWduLWtleXM+PGtleSBhcHA9IkVOIiBkYi1pZD0iMjJwNWZw
c3g4OXN0OXBlOTl2NXhzMngxZDJkZXg1cnd0NTkwIiB0aW1lc3RhbXA9IjAiPjg2OTA8L2tleT48
L2ZvcmVpZ24ta2V5cz48cmVmLXR5cGUgbmFtZT0iSm91cm5hbCBBcnRpY2xlIj4xNzwvcmVmLXR5
cGU+PGNvbnRyaWJ1dG9ycz48YXV0aG9ycz48YXV0aG9yPk9jaGksIEguPC9hdXRob3I+PGF1dGhv
cj5IYW5zLCBTLjwvYXV0aG9yPjxhdXRob3I+V2VzdGVyZmllbGQsIE0uPC9hdXRob3I+PC9hdXRo
b3JzPjwvY29udHJpYnV0b3JzPjxhdXRoLWFkZHJlc3M+SW5zdGl0dXRlIG9mIE5ldXJvc2NpZW5j
ZSwgVW5pdmVyc2l0eSBvZiBPcmVnb24sIEV1Z2VuZSwgT3JlZ29uIDk3NDAzLTEyNTQsIFVTQS48
L2F1dGgtYWRkcmVzcz48dGl0bGVzPjx0aXRsZT5TbWFyY2QzIHJlZ3VsYXRlcyB0aGUgdGltaW5n
IG9mIHplYnJhZmlzaCBteW9nZW5lc2lzIG9uc2V0PC90aXRsZT48c2Vjb25kYXJ5LXRpdGxlPkog
QmlvbCBDaGVtPC9zZWNvbmRhcnktdGl0bGU+PC90aXRsZXM+PHBlcmlvZGljYWw+PGZ1bGwtdGl0
bGU+SiBCaW9sIENoZW08L2Z1bGwtdGl0bGU+PC9wZXJpb2RpY2FsPjxwYWdlcz4zNTI5LTM2PC9w
YWdlcz48dm9sdW1lPjI4Mzwvdm9sdW1lPjxudW1iZXI+NjwvbnVtYmVyPjxlZGl0aW9uPjIwMDcv
MTIvMDc8L2VkaXRpb24+PGtleXdvcmRzPjxrZXl3b3JkPkFuaW1hbHM8L2tleXdvcmQ+PGtleXdv
cmQ+Qmxhc3R1bGEvbWV0YWJvbGlzbTwva2V5d29yZD48a2V5d29yZD5DaHJvbWF0aW4vbWV0YWJv
bGlzbTwva2V5d29yZD48a2V5d29yZD4qR2VuZSBFeHByZXNzaW9uIFJlZ3VsYXRpb24sIERldmVs
b3BtZW50YWw8L2tleXdvcmQ+PGtleXdvcmQ+TWVzb2Rlcm0vbWV0YWJvbGlzbTwva2V5d29yZD48
a2V5d29yZD5Nb2RlbHMsIEJpb2xvZ2ljYWw8L2tleXdvcmQ+PGtleXdvcmQ+Kk11c2NsZSBEZXZl
bG9wbWVudDwva2V5d29yZD48a2V5d29yZD5NdXNjbGVzLyplbWJyeW9sb2d5L21ldGFib2xpc208
L2tleXdvcmQ+PGtleXdvcmQ+TXV0YXRpb248L2tleXdvcmQ+PGtleXdvcmQ+UGxhc21pZHMvbWV0
YWJvbGlzbTwva2V5d29yZD48a2V5d29yZD5Qcm90ZWluIEJpbmRpbmc8L2tleXdvcmQ+PGtleXdv
cmQ+VGltZSBGYWN0b3JzPC9rZXl3b3JkPjxrZXl3b3JkPlRyYW5zY3JpcHRpb24gRmFjdG9ycy9n
ZW5ldGljcy8qbWV0YWJvbGlzbS8qcGh5c2lvbG9neTwva2V5d29yZD48a2V5d29yZD5WZXJhdHJ1
bSBBbGthbG9pZHMvcGhhcm1hY29sb2d5PC9rZXl3b3JkPjxrZXl3b3JkPlplYnJhZmlzaDwva2V5
d29yZD48L2tleXdvcmRzPjxkYXRlcz48eWVhcj4yMDA4PC95ZWFyPjxwdWItZGF0ZXM+PGRhdGU+
RmViIDg8L2RhdGU+PC9wdWItZGF0ZXM+PC9kYXRlcz48aXNibj4wMDIxLTkyNTggKFByaW50KTwv
aXNibj48YWNjZXNzaW9uLW51bT4xODA1NjI2MDwvYWNjZXNzaW9uLW51bT48dXJscz48cmVsYXRl
ZC11cmxzPjx1cmw+aHR0cDovL3d3dy5uY2JpLm5sbS5uaWguZ292L2VudHJlei9xdWVyeS5mY2dp
P2NtZD1SZXRyaWV2ZSZhbXA7ZGI9UHViTWVkJmFtcDtkb3B0PUNpdGF0aW9uJmFtcDtsaXN0X3Vp
ZHM9MTgwNTYyNjA8L3VybD48L3JlbGF0ZWQtdXJscz48L3VybHM+PGVsZWN0cm9uaWMtcmVzb3Vy
Y2UtbnVtPk03MDg1OTQyMDAgW3BpaV0mI3hEOzEwLjEwNzQvamJjLk03MDg1OTQyMDA8L2VsZWN0
cm9uaWMtcmVzb3VyY2UtbnVtPjxsYW5ndWFnZT5lbmc8L2xhbmd1YWdlPjwvcmVjb3JkPjwvQ2l0
ZT48Q2l0ZT48QXV0aG9yPlNjaHVsdGUtTWVya2VyPC9BdXRob3I+PFllYXI+MTk5NDwvWWVhcj48
UmVjTnVtPjIyNjM8L1JlY051bT48cmVjb3JkPjxyZWMtbnVtYmVyPjIyNjM8L3JlYy1udW1iZXI+
PGZvcmVpZ24ta2V5cz48a2V5IGFwcD0iRU4iIGRiLWlkPSIyMnA1ZnBzeDg5c3Q5cGU5OXY1eHMy
eDFkMmRleDVyd3Q1OTAiIHRpbWVzdGFtcD0iMCI+MjI2Mzwva2V5PjwvZm9yZWlnbi1rZXlzPjxy
ZWYtdHlwZSBuYW1lPSJKb3VybmFsIEFydGljbGUiPjE3PC9yZWYtdHlwZT48Y29udHJpYnV0b3Jz
PjxhdXRob3JzPjxhdXRob3I+U2NodWx0ZS1NZXJrZXIsIFMuPC9hdXRob3I+PGF1dGhvcj5IYW1t
ZXJzY2htaWR0LCBNLjwvYXV0aG9yPjxhdXRob3I+QmV1Y2hsZSwgRC48L2F1dGhvcj48YXV0aG9y
PkNobywgSy5XLjwvYXV0aG9yPjxhdXRob3I+RGUgUm9iZXJ0aXMsIEUuTS48L2F1dGhvcj48YXV0
aG9yPk7DvHNzbGVpbi1Wb2xoYXJkLCBDLjwvYXV0aG9yPjwvYXV0aG9ycz48L2NvbnRyaWJ1dG9y
cz48dGl0bGVzPjx0aXRsZT48c3R5bGUgZmFjZT0ibm9ybWFsIiBmb250PSJkZWZhdWx0IiBzaXpl
PSIxMDAlIj5FeHByZXNzaW9uIG9mIHplYnJhZmlzaCA8L3N0eWxlPjxzdHlsZSBmYWNlPSJpdGFs
aWMiIGZvbnQ9ImRlZmF1bHQiIHNpemU9IjEwMCUiPmdvb3NlY29pZDwvc3R5bGU+PHN0eWxlIGZh
Y2U9Im5vcm1hbCIgZm9udD0iZGVmYXVsdCIgc2l6ZT0iMTAwJSI+IGFuZCA8L3N0eWxlPjxzdHls
ZSBmYWNlPSJpdGFsaWMiIGZvbnQ9ImRlZmF1bHQiIHNpemU9IjEwMCUiPm5vIHRhaWw8L3N0eWxl
PjxzdHlsZSBmYWNlPSJub3JtYWwiIGZvbnQ9ImRlZmF1bHQiIHNpemU9IjEwMCUiPiBnZW5lIHBy
b2R1Y3RzIGluIHdpbGQtdHlwZSBhbmQgbXV0YW50IDwvc3R5bGU+PHN0eWxlIGZhY2U9Iml0YWxp
YyIgZm9udD0iZGVmYXVsdCIgc2l6ZT0iMTAwJSI+bm8gdGFpbDwvc3R5bGU+PHN0eWxlIGZhY2U9
Im5vcm1hbCIgZm9udD0iZGVmYXVsdCIgc2l6ZT0iMTAwJSI+IGVtYnJ5b3M8L3N0eWxlPjwvdGl0
bGU+PHNlY29uZGFyeS10aXRsZT5EZXZlbG9wbWVudDwvc2Vjb25kYXJ5LXRpdGxlPjwvdGl0bGVz
PjxwZXJpb2RpY2FsPjxmdWxsLXRpdGxlPkRldmVsb3BtZW50PC9mdWxsLXRpdGxlPjwvcGVyaW9k
aWNhbD48cGFnZXM+ODQzLTg1MjwvcGFnZXM+PHZvbHVtZT4xMjA8L3ZvbHVtZT48ZGF0ZXM+PHll
YXI+MTk5NDwveWVhcj48L2RhdGVzPjx1cmxzPjwvdXJscz48L3JlY29yZD48L0NpdGU+PC9FbmRO
b3RlPn==
</w:fldData>
        </w:fldChar>
      </w:r>
      <w:r w:rsidR="00921092" w:rsidRPr="00E6172C">
        <w:rPr>
          <w:lang w:val="en-GB"/>
        </w:rPr>
        <w:instrText xml:space="preserve"> ADDIN EN.CITE </w:instrText>
      </w:r>
      <w:r w:rsidR="00921092" w:rsidRPr="00E6172C">
        <w:rPr>
          <w:lang w:val="en-GB"/>
        </w:rPr>
        <w:fldChar w:fldCharType="begin">
          <w:fldData xml:space="preserve">PEVuZE5vdGU+PENpdGU+PEF1dGhvcj5PY2hpPC9BdXRob3I+PFllYXI+MjAwODwvWWVhcj48UmVj
TnVtPjg2OTA8L1JlY051bT48RGlzcGxheVRleHQ+KE9jaGkgZXQgYWwuLCAyMDA4OyBTY2h1bHRl
LU1lcmtlciBldCBhbC4sIDE5OTRhKTwvRGlzcGxheVRleHQ+PHJlY29yZD48cmVjLW51bWJlcj44
NjkwPC9yZWMtbnVtYmVyPjxmb3JlaWduLWtleXM+PGtleSBhcHA9IkVOIiBkYi1pZD0iMjJwNWZw
c3g4OXN0OXBlOTl2NXhzMngxZDJkZXg1cnd0NTkwIiB0aW1lc3RhbXA9IjAiPjg2OTA8L2tleT48
L2ZvcmVpZ24ta2V5cz48cmVmLXR5cGUgbmFtZT0iSm91cm5hbCBBcnRpY2xlIj4xNzwvcmVmLXR5
cGU+PGNvbnRyaWJ1dG9ycz48YXV0aG9ycz48YXV0aG9yPk9jaGksIEguPC9hdXRob3I+PGF1dGhv
cj5IYW5zLCBTLjwvYXV0aG9yPjxhdXRob3I+V2VzdGVyZmllbGQsIE0uPC9hdXRob3I+PC9hdXRo
b3JzPjwvY29udHJpYnV0b3JzPjxhdXRoLWFkZHJlc3M+SW5zdGl0dXRlIG9mIE5ldXJvc2NpZW5j
ZSwgVW5pdmVyc2l0eSBvZiBPcmVnb24sIEV1Z2VuZSwgT3JlZ29uIDk3NDAzLTEyNTQsIFVTQS48
L2F1dGgtYWRkcmVzcz48dGl0bGVzPjx0aXRsZT5TbWFyY2QzIHJlZ3VsYXRlcyB0aGUgdGltaW5n
IG9mIHplYnJhZmlzaCBteW9nZW5lc2lzIG9uc2V0PC90aXRsZT48c2Vjb25kYXJ5LXRpdGxlPkog
QmlvbCBDaGVtPC9zZWNvbmRhcnktdGl0bGU+PC90aXRsZXM+PHBlcmlvZGljYWw+PGZ1bGwtdGl0
bGU+SiBCaW9sIENoZW08L2Z1bGwtdGl0bGU+PC9wZXJpb2RpY2FsPjxwYWdlcz4zNTI5LTM2PC9w
YWdlcz48dm9sdW1lPjI4Mzwvdm9sdW1lPjxudW1iZXI+NjwvbnVtYmVyPjxlZGl0aW9uPjIwMDcv
MTIvMDc8L2VkaXRpb24+PGtleXdvcmRzPjxrZXl3b3JkPkFuaW1hbHM8L2tleXdvcmQ+PGtleXdv
cmQ+Qmxhc3R1bGEvbWV0YWJvbGlzbTwva2V5d29yZD48a2V5d29yZD5DaHJvbWF0aW4vbWV0YWJv
bGlzbTwva2V5d29yZD48a2V5d29yZD4qR2VuZSBFeHByZXNzaW9uIFJlZ3VsYXRpb24sIERldmVs
b3BtZW50YWw8L2tleXdvcmQ+PGtleXdvcmQ+TWVzb2Rlcm0vbWV0YWJvbGlzbTwva2V5d29yZD48
a2V5d29yZD5Nb2RlbHMsIEJpb2xvZ2ljYWw8L2tleXdvcmQ+PGtleXdvcmQ+Kk11c2NsZSBEZXZl
bG9wbWVudDwva2V5d29yZD48a2V5d29yZD5NdXNjbGVzLyplbWJyeW9sb2d5L21ldGFib2xpc208
L2tleXdvcmQ+PGtleXdvcmQ+TXV0YXRpb248L2tleXdvcmQ+PGtleXdvcmQ+UGxhc21pZHMvbWV0
YWJvbGlzbTwva2V5d29yZD48a2V5d29yZD5Qcm90ZWluIEJpbmRpbmc8L2tleXdvcmQ+PGtleXdv
cmQ+VGltZSBGYWN0b3JzPC9rZXl3b3JkPjxrZXl3b3JkPlRyYW5zY3JpcHRpb24gRmFjdG9ycy9n
ZW5ldGljcy8qbWV0YWJvbGlzbS8qcGh5c2lvbG9neTwva2V5d29yZD48a2V5d29yZD5WZXJhdHJ1
bSBBbGthbG9pZHMvcGhhcm1hY29sb2d5PC9rZXl3b3JkPjxrZXl3b3JkPlplYnJhZmlzaDwva2V5
d29yZD48L2tleXdvcmRzPjxkYXRlcz48eWVhcj4yMDA4PC95ZWFyPjxwdWItZGF0ZXM+PGRhdGU+
RmViIDg8L2RhdGU+PC9wdWItZGF0ZXM+PC9kYXRlcz48aXNibj4wMDIxLTkyNTggKFByaW50KTwv
aXNibj48YWNjZXNzaW9uLW51bT4xODA1NjI2MDwvYWNjZXNzaW9uLW51bT48dXJscz48cmVsYXRl
ZC11cmxzPjx1cmw+aHR0cDovL3d3dy5uY2JpLm5sbS5uaWguZ292L2VudHJlei9xdWVyeS5mY2dp
P2NtZD1SZXRyaWV2ZSZhbXA7ZGI9UHViTWVkJmFtcDtkb3B0PUNpdGF0aW9uJmFtcDtsaXN0X3Vp
ZHM9MTgwNTYyNjA8L3VybD48L3JlbGF0ZWQtdXJscz48L3VybHM+PGVsZWN0cm9uaWMtcmVzb3Vy
Y2UtbnVtPk03MDg1OTQyMDAgW3BpaV0mI3hEOzEwLjEwNzQvamJjLk03MDg1OTQyMDA8L2VsZWN0
cm9uaWMtcmVzb3VyY2UtbnVtPjxsYW5ndWFnZT5lbmc8L2xhbmd1YWdlPjwvcmVjb3JkPjwvQ2l0
ZT48Q2l0ZT48QXV0aG9yPlNjaHVsdGUtTWVya2VyPC9BdXRob3I+PFllYXI+MTk5NDwvWWVhcj48
UmVjTnVtPjIyNjM8L1JlY051bT48cmVjb3JkPjxyZWMtbnVtYmVyPjIyNjM8L3JlYy1udW1iZXI+
PGZvcmVpZ24ta2V5cz48a2V5IGFwcD0iRU4iIGRiLWlkPSIyMnA1ZnBzeDg5c3Q5cGU5OXY1eHMy
eDFkMmRleDVyd3Q1OTAiIHRpbWVzdGFtcD0iMCI+MjI2Mzwva2V5PjwvZm9yZWlnbi1rZXlzPjxy
ZWYtdHlwZSBuYW1lPSJKb3VybmFsIEFydGljbGUiPjE3PC9yZWYtdHlwZT48Y29udHJpYnV0b3Jz
PjxhdXRob3JzPjxhdXRob3I+U2NodWx0ZS1NZXJrZXIsIFMuPC9hdXRob3I+PGF1dGhvcj5IYW1t
ZXJzY2htaWR0LCBNLjwvYXV0aG9yPjxhdXRob3I+QmV1Y2hsZSwgRC48L2F1dGhvcj48YXV0aG9y
PkNobywgSy5XLjwvYXV0aG9yPjxhdXRob3I+RGUgUm9iZXJ0aXMsIEUuTS48L2F1dGhvcj48YXV0
aG9yPk7DvHNzbGVpbi1Wb2xoYXJkLCBDLjwvYXV0aG9yPjwvYXV0aG9ycz48L2NvbnRyaWJ1dG9y
cz48dGl0bGVzPjx0aXRsZT48c3R5bGUgZmFjZT0ibm9ybWFsIiBmb250PSJkZWZhdWx0IiBzaXpl
PSIxMDAlIj5FeHByZXNzaW9uIG9mIHplYnJhZmlzaCA8L3N0eWxlPjxzdHlsZSBmYWNlPSJpdGFs
aWMiIGZvbnQ9ImRlZmF1bHQiIHNpemU9IjEwMCUiPmdvb3NlY29pZDwvc3R5bGU+PHN0eWxlIGZh
Y2U9Im5vcm1hbCIgZm9udD0iZGVmYXVsdCIgc2l6ZT0iMTAwJSI+IGFuZCA8L3N0eWxlPjxzdHls
ZSBmYWNlPSJpdGFsaWMiIGZvbnQ9ImRlZmF1bHQiIHNpemU9IjEwMCUiPm5vIHRhaWw8L3N0eWxl
PjxzdHlsZSBmYWNlPSJub3JtYWwiIGZvbnQ9ImRlZmF1bHQiIHNpemU9IjEwMCUiPiBnZW5lIHBy
b2R1Y3RzIGluIHdpbGQtdHlwZSBhbmQgbXV0YW50IDwvc3R5bGU+PHN0eWxlIGZhY2U9Iml0YWxp
YyIgZm9udD0iZGVmYXVsdCIgc2l6ZT0iMTAwJSI+bm8gdGFpbDwvc3R5bGU+PHN0eWxlIGZhY2U9
Im5vcm1hbCIgZm9udD0iZGVmYXVsdCIgc2l6ZT0iMTAwJSI+IGVtYnJ5b3M8L3N0eWxlPjwvdGl0
bGU+PHNlY29uZGFyeS10aXRsZT5EZXZlbG9wbWVudDwvc2Vjb25kYXJ5LXRpdGxlPjwvdGl0bGVz
PjxwZXJpb2RpY2FsPjxmdWxsLXRpdGxlPkRldmVsb3BtZW50PC9mdWxsLXRpdGxlPjwvcGVyaW9k
aWNhbD48cGFnZXM+ODQzLTg1MjwvcGFnZXM+PHZvbHVtZT4xMjA8L3ZvbHVtZT48ZGF0ZXM+PHll
YXI+MTk5NDwveWVhcj48L2RhdGVzPjx1cmxzPjwvdXJscz48L3JlY29yZD48L0NpdGU+PC9FbmRO
b3RlPn==
</w:fldData>
        </w:fldChar>
      </w:r>
      <w:r w:rsidR="00921092" w:rsidRPr="00E6172C">
        <w:rPr>
          <w:lang w:val="en-GB"/>
        </w:rPr>
        <w:instrText xml:space="preserve"> ADDIN EN.CITE.DATA </w:instrText>
      </w:r>
      <w:r w:rsidR="00921092" w:rsidRPr="00E6172C">
        <w:rPr>
          <w:lang w:val="en-GB"/>
        </w:rPr>
      </w:r>
      <w:r w:rsidR="00921092" w:rsidRPr="00E6172C">
        <w:rPr>
          <w:lang w:val="en-GB"/>
        </w:rPr>
        <w:fldChar w:fldCharType="end"/>
      </w:r>
      <w:r w:rsidR="00B926A3" w:rsidRPr="00E6172C">
        <w:rPr>
          <w:lang w:val="en-GB"/>
        </w:rPr>
      </w:r>
      <w:r w:rsidR="00B926A3" w:rsidRPr="00E6172C">
        <w:rPr>
          <w:lang w:val="en-GB"/>
        </w:rPr>
        <w:fldChar w:fldCharType="separate"/>
      </w:r>
      <w:r w:rsidR="00921092" w:rsidRPr="00E6172C">
        <w:rPr>
          <w:noProof/>
          <w:lang w:val="en-GB"/>
        </w:rPr>
        <w:t>(Ochi et al., 2008; Schulte-Merker et al., 1994a)</w:t>
      </w:r>
      <w:r w:rsidR="00B926A3" w:rsidRPr="00E6172C">
        <w:rPr>
          <w:lang w:val="en-GB"/>
        </w:rPr>
        <w:fldChar w:fldCharType="end"/>
      </w:r>
      <w:r w:rsidRPr="00E6172C">
        <w:rPr>
          <w:lang w:val="en-GB"/>
        </w:rPr>
        <w:t xml:space="preserve">, </w:t>
      </w:r>
      <w:proofErr w:type="spellStart"/>
      <w:r w:rsidRPr="00E6172C">
        <w:rPr>
          <w:lang w:val="en-GB"/>
        </w:rPr>
        <w:t>Tbxta</w:t>
      </w:r>
      <w:proofErr w:type="spellEnd"/>
      <w:r w:rsidRPr="00E6172C">
        <w:rPr>
          <w:lang w:val="en-GB"/>
        </w:rPr>
        <w:t xml:space="preserve"> might act directly on </w:t>
      </w:r>
      <w:proofErr w:type="spellStart"/>
      <w:r w:rsidRPr="00E6172C">
        <w:rPr>
          <w:i/>
          <w:iCs/>
          <w:lang w:val="en-GB"/>
        </w:rPr>
        <w:t>myod</w:t>
      </w:r>
      <w:proofErr w:type="spellEnd"/>
      <w:r w:rsidRPr="00E6172C">
        <w:rPr>
          <w:lang w:val="en-GB"/>
        </w:rPr>
        <w:t xml:space="preserve">.  Alternatively, </w:t>
      </w:r>
      <w:r w:rsidR="0085774A" w:rsidRPr="00E6172C">
        <w:rPr>
          <w:lang w:val="en-GB"/>
        </w:rPr>
        <w:t xml:space="preserve">Fgf-driven </w:t>
      </w:r>
      <w:proofErr w:type="spellStart"/>
      <w:r w:rsidRPr="00E6172C">
        <w:rPr>
          <w:lang w:val="en-GB"/>
        </w:rPr>
        <w:t>Tbxta</w:t>
      </w:r>
      <w:proofErr w:type="spellEnd"/>
      <w:r w:rsidRPr="00E6172C">
        <w:rPr>
          <w:lang w:val="en-GB"/>
        </w:rPr>
        <w:t xml:space="preserve"> </w:t>
      </w:r>
      <w:r w:rsidR="0085774A" w:rsidRPr="00E6172C">
        <w:rPr>
          <w:lang w:val="en-GB"/>
        </w:rPr>
        <w:t xml:space="preserve">activity </w:t>
      </w:r>
      <w:r w:rsidRPr="00E6172C">
        <w:rPr>
          <w:lang w:val="en-GB"/>
        </w:rPr>
        <w:t xml:space="preserve">might act </w:t>
      </w:r>
      <w:r w:rsidR="0085774A" w:rsidRPr="00E6172C">
        <w:rPr>
          <w:lang w:val="en-GB"/>
        </w:rPr>
        <w:t xml:space="preserve">indirectly in pre-adaxial cells </w:t>
      </w:r>
      <w:r w:rsidRPr="00E6172C">
        <w:rPr>
          <w:lang w:val="en-GB"/>
        </w:rPr>
        <w:t xml:space="preserve">to upregulate Tbx16 </w:t>
      </w:r>
      <w:r w:rsidR="0085774A" w:rsidRPr="00E6172C">
        <w:rPr>
          <w:lang w:val="en-GB"/>
        </w:rPr>
        <w:t xml:space="preserve">and thereby drive </w:t>
      </w:r>
      <w:proofErr w:type="spellStart"/>
      <w:r w:rsidR="0085774A" w:rsidRPr="00E6172C">
        <w:rPr>
          <w:i/>
          <w:iCs/>
          <w:lang w:val="en-GB"/>
        </w:rPr>
        <w:t>myod</w:t>
      </w:r>
      <w:proofErr w:type="spellEnd"/>
      <w:r w:rsidR="0085774A" w:rsidRPr="00E6172C">
        <w:rPr>
          <w:lang w:val="en-GB"/>
        </w:rPr>
        <w:t xml:space="preserve"> expression.  W</w:t>
      </w:r>
      <w:r w:rsidR="0085774A" w:rsidRPr="00E6172C">
        <w:rPr>
          <w:rStyle w:val="CommentReference"/>
          <w:sz w:val="24"/>
          <w:szCs w:val="24"/>
          <w:lang w:val="en-GB"/>
        </w:rPr>
        <w:t xml:space="preserve">e therefore examined the ability of Fgf4 to upregulate Tbx16 in </w:t>
      </w:r>
      <w:proofErr w:type="spellStart"/>
      <w:r w:rsidR="0085774A" w:rsidRPr="00E6172C">
        <w:rPr>
          <w:rStyle w:val="CommentReference"/>
          <w:i/>
          <w:iCs/>
          <w:sz w:val="24"/>
          <w:szCs w:val="24"/>
          <w:lang w:val="en-GB"/>
        </w:rPr>
        <w:t>tbxta</w:t>
      </w:r>
      <w:proofErr w:type="spellEnd"/>
      <w:r w:rsidR="0085774A" w:rsidRPr="00E6172C">
        <w:rPr>
          <w:rStyle w:val="CommentReference"/>
          <w:sz w:val="24"/>
          <w:szCs w:val="24"/>
          <w:lang w:val="en-GB"/>
        </w:rPr>
        <w:t xml:space="preserve"> mutants</w:t>
      </w:r>
      <w:r w:rsidR="005E5D97" w:rsidRPr="00E6172C">
        <w:rPr>
          <w:rStyle w:val="CommentReference"/>
          <w:sz w:val="24"/>
          <w:szCs w:val="24"/>
          <w:lang w:val="en-GB"/>
        </w:rPr>
        <w:t>.</w:t>
      </w:r>
      <w:r w:rsidR="0085774A" w:rsidRPr="00E6172C">
        <w:rPr>
          <w:rStyle w:val="CommentReference"/>
          <w:sz w:val="24"/>
          <w:szCs w:val="24"/>
          <w:lang w:val="en-GB"/>
        </w:rPr>
        <w:t xml:space="preserve"> </w:t>
      </w:r>
      <w:r w:rsidR="005E5D97" w:rsidRPr="00E6172C">
        <w:rPr>
          <w:rStyle w:val="CommentReference"/>
          <w:sz w:val="24"/>
          <w:szCs w:val="24"/>
          <w:lang w:val="en-GB"/>
        </w:rPr>
        <w:t xml:space="preserve"> </w:t>
      </w:r>
      <w:r w:rsidR="0085774A" w:rsidRPr="00E6172C">
        <w:rPr>
          <w:lang w:val="en-GB"/>
        </w:rPr>
        <w:t xml:space="preserve">Fgf4 </w:t>
      </w:r>
      <w:r w:rsidR="00013623" w:rsidRPr="00E6172C">
        <w:rPr>
          <w:lang w:val="en-GB"/>
        </w:rPr>
        <w:t xml:space="preserve">enhanced </w:t>
      </w:r>
      <w:r w:rsidR="0085774A" w:rsidRPr="00E6172C">
        <w:rPr>
          <w:i/>
          <w:iCs/>
          <w:lang w:val="en-GB"/>
        </w:rPr>
        <w:t>tbx16</w:t>
      </w:r>
      <w:r w:rsidR="0085774A" w:rsidRPr="00E6172C">
        <w:rPr>
          <w:lang w:val="en-GB"/>
        </w:rPr>
        <w:t xml:space="preserve"> mRNA </w:t>
      </w:r>
      <w:r w:rsidR="005E5D97" w:rsidRPr="00E6172C">
        <w:rPr>
          <w:lang w:val="en-GB"/>
        </w:rPr>
        <w:t xml:space="preserve">throughout the posterior mesoderm </w:t>
      </w:r>
      <w:r w:rsidR="0085774A" w:rsidRPr="00E6172C">
        <w:rPr>
          <w:lang w:val="en-GB"/>
        </w:rPr>
        <w:t>in siblings</w:t>
      </w:r>
      <w:r w:rsidR="005E5D97" w:rsidRPr="00E6172C">
        <w:rPr>
          <w:lang w:val="en-GB"/>
        </w:rPr>
        <w:t>, with the exception of the widened notochordal tissue th</w:t>
      </w:r>
      <w:r w:rsidR="00CA0699" w:rsidRPr="00E6172C">
        <w:rPr>
          <w:lang w:val="en-GB"/>
        </w:rPr>
        <w:t>at</w:t>
      </w:r>
      <w:r w:rsidR="005E5D97" w:rsidRPr="00E6172C">
        <w:rPr>
          <w:lang w:val="en-GB"/>
        </w:rPr>
        <w:t xml:space="preserve"> contained nuclear </w:t>
      </w:r>
      <w:proofErr w:type="spellStart"/>
      <w:r w:rsidR="005E5D97" w:rsidRPr="00E6172C">
        <w:rPr>
          <w:lang w:val="en-GB"/>
        </w:rPr>
        <w:t>Tbxta</w:t>
      </w:r>
      <w:proofErr w:type="spellEnd"/>
      <w:r w:rsidR="005E5D97" w:rsidRPr="00E6172C">
        <w:rPr>
          <w:lang w:val="en-GB"/>
        </w:rPr>
        <w:t xml:space="preserve"> protein</w:t>
      </w:r>
      <w:r w:rsidR="00E20B3B" w:rsidRPr="00E6172C">
        <w:rPr>
          <w:lang w:val="en-GB"/>
        </w:rPr>
        <w:t xml:space="preserve"> and failed to upregulate MRFs</w:t>
      </w:r>
      <w:r w:rsidR="005E5D97" w:rsidRPr="00E6172C">
        <w:rPr>
          <w:lang w:val="en-GB"/>
        </w:rPr>
        <w:t xml:space="preserve"> </w:t>
      </w:r>
      <w:r w:rsidR="005E5D97" w:rsidRPr="00E6172C">
        <w:rPr>
          <w:rStyle w:val="CommentReference"/>
          <w:sz w:val="24"/>
          <w:szCs w:val="24"/>
          <w:lang w:val="en-GB"/>
        </w:rPr>
        <w:t>(Fig</w:t>
      </w:r>
      <w:r w:rsidR="00822858" w:rsidRPr="00E6172C">
        <w:rPr>
          <w:rStyle w:val="CommentReference"/>
          <w:sz w:val="24"/>
          <w:szCs w:val="24"/>
          <w:lang w:val="en-GB"/>
        </w:rPr>
        <w:t xml:space="preserve">s </w:t>
      </w:r>
      <w:r w:rsidR="005E5D97" w:rsidRPr="00E6172C">
        <w:rPr>
          <w:rStyle w:val="CommentReference"/>
          <w:sz w:val="24"/>
          <w:szCs w:val="24"/>
          <w:lang w:val="en-GB"/>
        </w:rPr>
        <w:t>7D</w:t>
      </w:r>
      <w:r w:rsidR="00822858" w:rsidRPr="00E6172C">
        <w:rPr>
          <w:rStyle w:val="CommentReference"/>
          <w:sz w:val="24"/>
          <w:szCs w:val="24"/>
          <w:lang w:val="en-GB"/>
        </w:rPr>
        <w:t>, 8D</w:t>
      </w:r>
      <w:r w:rsidR="005E5D97" w:rsidRPr="00E6172C">
        <w:rPr>
          <w:rStyle w:val="CommentReference"/>
          <w:sz w:val="24"/>
          <w:szCs w:val="24"/>
          <w:lang w:val="en-GB"/>
        </w:rPr>
        <w:t xml:space="preserve">).  </w:t>
      </w:r>
      <w:r w:rsidR="005E5D97" w:rsidRPr="00E6172C">
        <w:rPr>
          <w:lang w:val="en-GB"/>
        </w:rPr>
        <w:t xml:space="preserve">In </w:t>
      </w:r>
      <w:proofErr w:type="spellStart"/>
      <w:r w:rsidR="005E5D97" w:rsidRPr="00E6172C">
        <w:rPr>
          <w:i/>
          <w:iCs/>
          <w:lang w:val="en-GB"/>
        </w:rPr>
        <w:t>tbxta</w:t>
      </w:r>
      <w:proofErr w:type="spellEnd"/>
      <w:r w:rsidR="005E5D97" w:rsidRPr="00E6172C">
        <w:rPr>
          <w:lang w:val="en-GB"/>
        </w:rPr>
        <w:t xml:space="preserve"> mutants, Fgf4 also </w:t>
      </w:r>
      <w:r w:rsidR="00013623" w:rsidRPr="00E6172C">
        <w:rPr>
          <w:lang w:val="en-GB"/>
        </w:rPr>
        <w:t xml:space="preserve">enhanced </w:t>
      </w:r>
      <w:r w:rsidR="005E5D97" w:rsidRPr="00E6172C">
        <w:rPr>
          <w:i/>
          <w:iCs/>
          <w:lang w:val="en-GB"/>
        </w:rPr>
        <w:t>tbx16</w:t>
      </w:r>
      <w:r w:rsidR="005E5D97" w:rsidRPr="00E6172C">
        <w:rPr>
          <w:lang w:val="en-GB"/>
        </w:rPr>
        <w:t xml:space="preserve"> mRNA </w:t>
      </w:r>
      <w:r w:rsidR="00013623" w:rsidRPr="00E6172C">
        <w:rPr>
          <w:lang w:val="en-GB"/>
        </w:rPr>
        <w:t>in the</w:t>
      </w:r>
      <w:r w:rsidR="005E5D97" w:rsidRPr="00E6172C">
        <w:rPr>
          <w:lang w:val="en-GB"/>
        </w:rPr>
        <w:t xml:space="preserve"> ventral mesoderm, but </w:t>
      </w:r>
      <w:r w:rsidR="0099536B" w:rsidRPr="00E6172C">
        <w:rPr>
          <w:lang w:val="en-GB"/>
        </w:rPr>
        <w:t>a broader</w:t>
      </w:r>
      <w:r w:rsidR="005E5D97" w:rsidRPr="00E6172C">
        <w:rPr>
          <w:lang w:val="en-GB"/>
        </w:rPr>
        <w:t xml:space="preserve"> dorsal </w:t>
      </w:r>
      <w:r w:rsidR="0099536B" w:rsidRPr="00E6172C">
        <w:rPr>
          <w:lang w:val="en-GB"/>
        </w:rPr>
        <w:t xml:space="preserve">region </w:t>
      </w:r>
      <w:r w:rsidR="005E5D97" w:rsidRPr="00E6172C">
        <w:rPr>
          <w:lang w:val="en-GB"/>
        </w:rPr>
        <w:t xml:space="preserve">did not express </w:t>
      </w:r>
      <w:r w:rsidR="005E5D97" w:rsidRPr="00E6172C">
        <w:rPr>
          <w:i/>
          <w:iCs/>
          <w:lang w:val="en-GB"/>
        </w:rPr>
        <w:t>tbx16</w:t>
      </w:r>
      <w:r w:rsidR="005E5D97" w:rsidRPr="00E6172C">
        <w:rPr>
          <w:lang w:val="en-GB"/>
        </w:rPr>
        <w:t>.</w:t>
      </w:r>
      <w:r w:rsidR="0085774A" w:rsidRPr="00E6172C">
        <w:rPr>
          <w:lang w:val="en-GB"/>
        </w:rPr>
        <w:t xml:space="preserve"> </w:t>
      </w:r>
      <w:r w:rsidR="00B241C7">
        <w:rPr>
          <w:lang w:val="en-GB"/>
        </w:rPr>
        <w:t xml:space="preserve">  </w:t>
      </w:r>
      <w:r w:rsidR="005E5D97" w:rsidRPr="00E6172C">
        <w:rPr>
          <w:lang w:val="en-GB"/>
        </w:rPr>
        <w:t xml:space="preserve">Moreover, the level of </w:t>
      </w:r>
      <w:r w:rsidR="005E5D97" w:rsidRPr="00E6172C">
        <w:rPr>
          <w:i/>
          <w:iCs/>
          <w:lang w:val="en-GB"/>
        </w:rPr>
        <w:t>tbx16</w:t>
      </w:r>
      <w:r w:rsidR="005E5D97" w:rsidRPr="00E6172C">
        <w:rPr>
          <w:lang w:val="en-GB"/>
        </w:rPr>
        <w:t xml:space="preserve"> mRNA appeared lower than in siblings (Fig. 7D).  </w:t>
      </w:r>
      <w:r w:rsidR="00510694" w:rsidRPr="00E6172C">
        <w:rPr>
          <w:lang w:val="en-GB"/>
        </w:rPr>
        <w:t xml:space="preserve">Thus, Fgf4-injected </w:t>
      </w:r>
      <w:proofErr w:type="spellStart"/>
      <w:r w:rsidR="00510694" w:rsidRPr="00E6172C">
        <w:rPr>
          <w:i/>
          <w:iCs/>
          <w:lang w:val="en-GB"/>
        </w:rPr>
        <w:t>tbxta</w:t>
      </w:r>
      <w:proofErr w:type="spellEnd"/>
      <w:r w:rsidR="00510694" w:rsidRPr="00E6172C">
        <w:rPr>
          <w:lang w:val="en-GB"/>
        </w:rPr>
        <w:t xml:space="preserve"> mutants lack both </w:t>
      </w:r>
      <w:proofErr w:type="spellStart"/>
      <w:r w:rsidR="00510694" w:rsidRPr="00E6172C">
        <w:rPr>
          <w:lang w:val="en-GB"/>
        </w:rPr>
        <w:t>Tbxta</w:t>
      </w:r>
      <w:proofErr w:type="spellEnd"/>
      <w:r w:rsidR="00510694" w:rsidRPr="00E6172C">
        <w:rPr>
          <w:lang w:val="en-GB"/>
        </w:rPr>
        <w:t xml:space="preserve"> and Tbx16 upregulation in pre-adaxial cells.  </w:t>
      </w:r>
      <w:r w:rsidR="007535C2" w:rsidRPr="00E6172C">
        <w:rPr>
          <w:lang w:val="en-GB"/>
        </w:rPr>
        <w:t>We</w:t>
      </w:r>
      <w:r w:rsidR="007535C2" w:rsidRPr="00E6172C" w:rsidDel="00FE6F91">
        <w:rPr>
          <w:lang w:val="en-GB"/>
        </w:rPr>
        <w:t xml:space="preserve"> </w:t>
      </w:r>
      <w:r w:rsidR="007535C2" w:rsidRPr="00E6172C">
        <w:rPr>
          <w:lang w:val="en-GB"/>
        </w:rPr>
        <w:t xml:space="preserve">conclude that Fgf-driven induction of lateral myogenic tissue requires Tbx16, but not </w:t>
      </w:r>
      <w:proofErr w:type="spellStart"/>
      <w:r w:rsidR="007535C2" w:rsidRPr="00E6172C">
        <w:rPr>
          <w:lang w:val="en-GB"/>
        </w:rPr>
        <w:t>Tbxta</w:t>
      </w:r>
      <w:proofErr w:type="spellEnd"/>
      <w:r w:rsidR="007535C2" w:rsidRPr="00E6172C">
        <w:rPr>
          <w:lang w:val="en-GB"/>
        </w:rPr>
        <w:t xml:space="preserve">. </w:t>
      </w:r>
      <w:r w:rsidR="00B241C7">
        <w:rPr>
          <w:lang w:val="en-GB"/>
        </w:rPr>
        <w:t xml:space="preserve"> </w:t>
      </w:r>
      <w:r w:rsidR="007535C2" w:rsidRPr="00E6172C">
        <w:rPr>
          <w:lang w:val="en-GB"/>
        </w:rPr>
        <w:t xml:space="preserve">In contrast, induction of pre-adaxial character, marked by </w:t>
      </w:r>
      <w:r w:rsidR="00E6172C" w:rsidRPr="00E6172C">
        <w:rPr>
          <w:lang w:val="en-GB"/>
        </w:rPr>
        <w:t>upregulated</w:t>
      </w:r>
      <w:r w:rsidR="007535C2" w:rsidRPr="00E6172C">
        <w:rPr>
          <w:lang w:val="en-GB"/>
        </w:rPr>
        <w:t xml:space="preserve"> </w:t>
      </w:r>
      <w:r w:rsidR="007535C2" w:rsidRPr="00E6172C">
        <w:rPr>
          <w:i/>
          <w:lang w:val="en-GB"/>
        </w:rPr>
        <w:t>myf5</w:t>
      </w:r>
      <w:r w:rsidR="007535C2" w:rsidRPr="00E6172C">
        <w:rPr>
          <w:lang w:val="en-GB"/>
        </w:rPr>
        <w:t xml:space="preserve"> and </w:t>
      </w:r>
      <w:proofErr w:type="spellStart"/>
      <w:r w:rsidR="007535C2" w:rsidRPr="00E6172C">
        <w:rPr>
          <w:i/>
          <w:lang w:val="en-GB"/>
        </w:rPr>
        <w:t>myod</w:t>
      </w:r>
      <w:proofErr w:type="spellEnd"/>
      <w:r w:rsidR="007535C2" w:rsidRPr="00E6172C">
        <w:rPr>
          <w:i/>
          <w:lang w:val="en-GB"/>
        </w:rPr>
        <w:t xml:space="preserve"> </w:t>
      </w:r>
      <w:r w:rsidR="007535C2" w:rsidRPr="00E6172C">
        <w:rPr>
          <w:lang w:val="en-GB"/>
        </w:rPr>
        <w:t>mRNAs, requires both T</w:t>
      </w:r>
      <w:r w:rsidR="00985F2C" w:rsidRPr="00E6172C">
        <w:rPr>
          <w:lang w:val="en-GB"/>
        </w:rPr>
        <w:t>bx</w:t>
      </w:r>
      <w:r w:rsidR="007535C2" w:rsidRPr="00E6172C">
        <w:rPr>
          <w:lang w:val="en-GB"/>
        </w:rPr>
        <w:t xml:space="preserve"> genes.</w:t>
      </w:r>
    </w:p>
    <w:p w14:paraId="1384B180" w14:textId="2BF276DA" w:rsidR="005E0029" w:rsidRPr="00E6172C" w:rsidRDefault="005E0029" w:rsidP="00462DFA">
      <w:pPr>
        <w:widowControl w:val="0"/>
        <w:autoSpaceDE w:val="0"/>
        <w:autoSpaceDN w:val="0"/>
        <w:adjustRightInd w:val="0"/>
        <w:spacing w:after="120" w:line="360" w:lineRule="auto"/>
        <w:jc w:val="both"/>
        <w:rPr>
          <w:lang w:val="en-GB"/>
        </w:rPr>
      </w:pPr>
    </w:p>
    <w:p w14:paraId="0FC64FEE" w14:textId="38EEEA8C" w:rsidR="00564F01" w:rsidRPr="00E6172C" w:rsidRDefault="00564F01" w:rsidP="00462DFA">
      <w:pPr>
        <w:widowControl w:val="0"/>
        <w:autoSpaceDE w:val="0"/>
        <w:autoSpaceDN w:val="0"/>
        <w:adjustRightInd w:val="0"/>
        <w:spacing w:after="120" w:line="360" w:lineRule="auto"/>
        <w:jc w:val="both"/>
        <w:rPr>
          <w:b/>
          <w:bCs/>
          <w:i/>
          <w:iCs/>
          <w:lang w:val="en-GB"/>
        </w:rPr>
      </w:pPr>
      <w:r w:rsidRPr="00E6172C">
        <w:rPr>
          <w:b/>
          <w:bCs/>
          <w:i/>
          <w:iCs/>
          <w:lang w:val="en-GB"/>
        </w:rPr>
        <w:t>Fgf action on Tbx16 su</w:t>
      </w:r>
      <w:r w:rsidR="00207CF4" w:rsidRPr="00E6172C">
        <w:rPr>
          <w:b/>
          <w:bCs/>
          <w:i/>
          <w:iCs/>
          <w:lang w:val="en-GB"/>
        </w:rPr>
        <w:t>p</w:t>
      </w:r>
      <w:r w:rsidRPr="00E6172C">
        <w:rPr>
          <w:b/>
          <w:bCs/>
          <w:i/>
          <w:iCs/>
          <w:lang w:val="en-GB"/>
        </w:rPr>
        <w:t>presses dorsop</w:t>
      </w:r>
      <w:r w:rsidR="008E7F7E" w:rsidRPr="00E6172C">
        <w:rPr>
          <w:b/>
          <w:bCs/>
          <w:i/>
          <w:iCs/>
          <w:lang w:val="en-GB"/>
        </w:rPr>
        <w:t>os</w:t>
      </w:r>
      <w:r w:rsidRPr="00E6172C">
        <w:rPr>
          <w:b/>
          <w:bCs/>
          <w:i/>
          <w:iCs/>
          <w:lang w:val="en-GB"/>
        </w:rPr>
        <w:t>terior axial fate</w:t>
      </w:r>
    </w:p>
    <w:p w14:paraId="6FC48AAC" w14:textId="1020748A" w:rsidR="00055B3A" w:rsidRPr="00E6172C" w:rsidRDefault="00055B3A" w:rsidP="00462DFA">
      <w:pPr>
        <w:widowControl w:val="0"/>
        <w:autoSpaceDE w:val="0"/>
        <w:autoSpaceDN w:val="0"/>
        <w:adjustRightInd w:val="0"/>
        <w:spacing w:after="120" w:line="360" w:lineRule="auto"/>
        <w:jc w:val="both"/>
        <w:rPr>
          <w:lang w:val="en-GB"/>
        </w:rPr>
      </w:pPr>
      <w:r w:rsidRPr="00E6172C">
        <w:rPr>
          <w:lang w:val="en-GB"/>
        </w:rPr>
        <w:t xml:space="preserve">Finally, we examined the wider effect of Fgf signalling when skeletal muscle cannot form in the absence of </w:t>
      </w:r>
      <w:r w:rsidRPr="00E6172C">
        <w:rPr>
          <w:i/>
          <w:iCs/>
          <w:lang w:val="en-GB"/>
        </w:rPr>
        <w:t>tbx16</w:t>
      </w:r>
      <w:r w:rsidRPr="00E6172C">
        <w:rPr>
          <w:lang w:val="en-GB"/>
        </w:rPr>
        <w:t xml:space="preserve"> function.  Excess Fgf action in embryos causes gross patterning defects </w:t>
      </w:r>
      <w:r w:rsidRPr="00E6172C">
        <w:rPr>
          <w:lang w:val="en-GB"/>
        </w:rPr>
        <w:fldChar w:fldCharType="begin">
          <w:fldData xml:space="preserve">PEVuZE5vdGU+PENpdGU+PEF1dGhvcj5LaW1lbG1hbjwvQXV0aG9yPjxZZWFyPjE5ODc8L1llYXI+
PFJlY051bT4xMDUxOTwvUmVjTnVtPjxEaXNwbGF5VGV4dD4oS2ltZWxtYW4gYW5kIEtpcnNjaG5l
ciwgMTk4NzsgU2xhY2sgZXQgYWwuLCAxOTg3KTwvRGlzcGxheVRleHQ+PHJlY29yZD48cmVjLW51
bWJlcj4xMDUxOTwvcmVjLW51bWJlcj48Zm9yZWlnbi1rZXlzPjxrZXkgYXBwPSJFTiIgZGItaWQ9
IjIycDVmcHN4ODlzdDlwZTk5djV4czJ4MWQyZGV4NXJ3dDU5MCIgdGltZXN0YW1wPSIxNTYzNDYz
ODI4Ij4xMDUxOTwva2V5PjwvZm9yZWlnbi1rZXlzPjxyZWYtdHlwZSBuYW1lPSJKb3VybmFsIEFy
dGljbGUiPjE3PC9yZWYtdHlwZT48Y29udHJpYnV0b3JzPjxhdXRob3JzPjxhdXRob3I+S2ltZWxt
YW4sIEQuPC9hdXRob3I+PGF1dGhvcj5LaXJzY2huZXIsIE0uPC9hdXRob3I+PC9hdXRob3JzPjwv
Y29udHJpYnV0b3JzPjxhdXRoLWFkZHJlc3M+RGVwYXJ0bWVudCBvZiBCaW9jaGVtaXN0cnkgYW5k
IEJpb3BoeXNpY3MsIFVuaXZlcnNpdHkgb2YgQ2FsaWZvcm5pYSwgU2FuIEZyYW5jaXNjbyA5NDE0
My0wNDQ0LjwvYXV0aC1hZGRyZXNzPjx0aXRsZXM+PHRpdGxlPlN5bmVyZ2lzdGljIGluZHVjdGlv
biBvZiBtZXNvZGVybSBieSBGR0YgYW5kIFRHRi1iZXRhIGFuZCB0aGUgaWRlbnRpZmljYXRpb24g
b2YgYW4gbVJOQSBjb2RpbmcgZm9yIEZHRiBpbiB0aGUgZWFybHkgWGVub3B1cyBlbWJyeW88L3Rp
dGxlPjxzZWNvbmRhcnktdGl0bGU+Q2VsbDwvc2Vjb25kYXJ5LXRpdGxlPjwvdGl0bGVzPjxwZXJp
b2RpY2FsPjxmdWxsLXRpdGxlPkNlbGw8L2Z1bGwtdGl0bGU+PC9wZXJpb2RpY2FsPjxwYWdlcz44
NjktNzc8L3BhZ2VzPjx2b2x1bWU+NTE8L3ZvbHVtZT48bnVtYmVyPjU8L251bWJlcj48a2V5d29y
ZHM+PGtleXdvcmQ+QWN0aW5zL21ldGFib2xpc208L2tleXdvcmQ+PGtleXdvcmQ+QW1pbm8gQWNp
ZCBTZXF1ZW5jZTwva2V5d29yZD48a2V5d29yZD5BbmltYWxzPC9rZXl3b3JkPjxrZXl3b3JkPkJh
c2UgU2VxdWVuY2U8L2tleXdvcmQ+PGtleXdvcmQ+Q2VsbCBEaWZmZXJlbnRpYXRpb24vKmRydWcg
ZWZmZWN0czwva2V5d29yZD48a2V5d29yZD5Eb3NlLVJlc3BvbnNlIFJlbGF0aW9uc2hpcCwgRHJ1
Zzwva2V5d29yZD48a2V5d29yZD5EcnVnIFN5bmVyZ2lzbTwva2V5d29yZD48a2V5d29yZD5FbWJy
eW8sIE5vbm1hbW1hbGlhbi9kcnVnIGVmZmVjdHMvcGh5c2lvbG9neTwva2V5d29yZD48a2V5d29y
ZD5FbWJyeW9uaWMgSW5kdWN0aW9uLypkcnVnIGVmZmVjdHM8L2tleXdvcmQ+PGtleXdvcmQ+Rmli
cm9ibGFzdCBHcm93dGggRmFjdG9ycy9nZW5ldGljcy8qcGhhcm1hY29sb2d5PC9rZXl3b3JkPjxr
ZXl3b3JkPkhlYXJ0L2VtYnJ5b2xvZ3k8L2tleXdvcmQ+PGtleXdvcmQ+TWVzb2Rlcm0vKmRydWcg
ZWZmZWN0cy9waHlzaW9sb2d5PC9rZXl3b3JkPjxrZXl3b3JkPk1vbGVjdWxhciBTZXF1ZW5jZSBE
YXRhPC9rZXl3b3JkPjxrZXl3b3JkPk9vY3l0ZXMvbWV0YWJvbGlzbTwva2V5d29yZD48a2V5d29y
ZD5QZXB0aWRlcy8qcGhhcm1hY29sb2d5PC9rZXl3b3JkPjxrZXl3b3JkPlJOQSwgTWVzc2VuZ2Vy
LypnZW5ldGljczwva2V5d29yZD48a2V5d29yZD5UcmFuc2Zvcm1pbmcgR3Jvd3RoIEZhY3RvcnM8
L2tleXdvcmQ+PGtleXdvcmQ+WGVub3B1cyBsYWV2aXMvZW1icnlvbG9neTwva2V5d29yZD48L2tl
eXdvcmRzPjxkYXRlcz48eWVhcj4xOTg3PC95ZWFyPjxwdWItZGF0ZXM+PGRhdGU+RGVjIDQ8L2Rh
dGU+PC9wdWItZGF0ZXM+PC9kYXRlcz48aXNibj4wMDkyLTg2NzQgKFByaW50KSYjeEQ7MDA5Mi04
Njc0IChMaW5raW5nKTwvaXNibj48YWNjZXNzaW9uLW51bT4zNDc5MjY1PC9hY2Nlc3Npb24tbnVt
Pjx1cmxzPjxyZWxhdGVkLXVybHM+PHVybD5odHRwczovL3d3dy5uY2JpLm5sbS5uaWguZ292L3B1
Ym1lZC8zNDc5MjY1PC91cmw+PC9yZWxhdGVkLXVybHM+PC91cmxzPjxlbGVjdHJvbmljLXJlc291
cmNlLW51bT4xMC4xMDE2LzAwOTItODY3NCg4Nyk5MDExMC0zPC9lbGVjdHJvbmljLXJlc291cmNl
LW51bT48L3JlY29yZD48L0NpdGU+PENpdGU+PEF1dGhvcj5TbGFjazwvQXV0aG9yPjxZZWFyPjE5
ODc8L1llYXI+PFJlY051bT4xMDUyMDwvUmVjTnVtPjxyZWNvcmQ+PHJlYy1udW1iZXI+MTA1MjA8
L3JlYy1udW1iZXI+PGZvcmVpZ24ta2V5cz48a2V5IGFwcD0iRU4iIGRiLWlkPSIyMnA1ZnBzeDg5
c3Q5cGU5OXY1eHMyeDFkMmRleDVyd3Q1OTAiIHRpbWVzdGFtcD0iMTU2MzQ2Mzg1MyI+MTA1MjA8
L2tleT48L2ZvcmVpZ24ta2V5cz48cmVmLXR5cGUgbmFtZT0iSm91cm5hbCBBcnRpY2xlIj4xNzwv
cmVmLXR5cGU+PGNvbnRyaWJ1dG9ycz48YXV0aG9ycz48YXV0aG9yPlNsYWNrLCBKLiBNLjwvYXV0
aG9yPjxhdXRob3I+RGFybGluZ3RvbiwgQi4gRy48L2F1dGhvcj48YXV0aG9yPkhlYXRoLCBKLiBL
LjwvYXV0aG9yPjxhdXRob3I+R29kc2F2ZSwgUy4gRi48L2F1dGhvcj48L2F1dGhvcnM+PC9jb250
cmlidXRvcnM+PHRpdGxlcz48dGl0bGU+TWVzb2Rlcm0gaW5kdWN0aW9uIGluIGVhcmx5IFhlbm9w
dXMgZW1icnlvcyBieSBoZXBhcmluLWJpbmRpbmcgZ3Jvd3RoIGZhY3RvcnM8L3RpdGxlPjxzZWNv
bmRhcnktdGl0bGU+TmF0dXJlPC9zZWNvbmRhcnktdGl0bGU+PC90aXRsZXM+PHBlcmlvZGljYWw+
PGZ1bGwtdGl0bGU+TmF0dXJlPC9mdWxsLXRpdGxlPjwvcGVyaW9kaWNhbD48cGFnZXM+MTk3LTIw
MDwvcGFnZXM+PHZvbHVtZT4zMjY8L3ZvbHVtZT48bnVtYmVyPjYxMDk8L251bWJlcj48a2V5d29y
ZHM+PGtleXdvcmQ+QW5pbWFsczwva2V5d29yZD48a2V5d29yZD5DZWxsIEN5Y2xlL2RydWcgZWZm
ZWN0czwva2V5d29yZD48a2V5d29yZD5Eb3NlLVJlc3BvbnNlIFJlbGF0aW9uc2hpcCwgRHJ1Zzwv
a2V5d29yZD48a2V5d29yZD5GaWJyb2JsYXN0IEdyb3d0aCBGYWN0b3JzLypwaGFybWFjb2xvZ3k8
L2tleXdvcmQ+PGtleXdvcmQ+R3Jvd3RoIFN1YnN0YW5jZXMvKnBoYXJtYWNvbG9neTwva2V5d29y
ZD48a2V5d29yZD5IZXBhcmluLyptZXRhYm9saXNtL3BoYXJtYWNvbG9neTwva2V5d29yZD48a2V5
d29yZD5JbnRlcnBoYXNlPC9rZXl3b3JkPjxrZXl3b3JkPk1lc29kZXJtL2N5dG9sb2d5PC9rZXl3
b3JkPjxrZXl3b3JkPk1vcnBob2dlbmVzaXMvZHJ1ZyBlZmZlY3RzPC9rZXl3b3JkPjxrZXl3b3Jk
PlByb3RlaW4gQmluZGluZzwva2V5d29yZD48a2V5d29yZD5UaW1lIEZhY3RvcnM8L2tleXdvcmQ+
PGtleXdvcmQ+WGVub3B1cyBsYWV2aXMvKmVtYnJ5b2xvZ3k8L2tleXdvcmQ+PC9rZXl3b3Jkcz48
ZGF0ZXM+PHllYXI+MTk4NzwveWVhcj48cHViLWRhdGVzPjxkYXRlPk1hciAxMi0xODwvZGF0ZT48
L3B1Yi1kYXRlcz48L2RhdGVzPjxpc2JuPjAwMjgtMDgzNiAoUHJpbnQpJiN4RDswMDI4LTA4MzYg
KExpbmtpbmcpPC9pc2JuPjxhY2Nlc3Npb24tbnVtPjM4MjE4OTU8L2FjY2Vzc2lvbi1udW0+PHVy
bHM+PHJlbGF0ZWQtdXJscz48dXJsPmh0dHBzOi8vd3d3Lm5jYmkubmxtLm5paC5nb3YvcHVibWVk
LzM4MjE4OTU8L3VybD48L3JlbGF0ZWQtdXJscz48L3VybHM+PGVsZWN0cm9uaWMtcmVzb3VyY2Ut
bnVtPjEwLjEwMzgvMzI2MTk3YTA8L2VsZWN0cm9uaWMtcmVzb3VyY2UtbnVtPjwvcmVjb3JkPjwv
Q2l0ZT48L0VuZE5vdGU+AG==
</w:fldData>
        </w:fldChar>
      </w:r>
      <w:r w:rsidR="00AD49EB" w:rsidRPr="00E6172C">
        <w:rPr>
          <w:lang w:val="en-GB"/>
        </w:rPr>
        <w:instrText xml:space="preserve"> ADDIN EN.CITE </w:instrText>
      </w:r>
      <w:r w:rsidR="00AD49EB" w:rsidRPr="00E6172C">
        <w:rPr>
          <w:lang w:val="en-GB"/>
        </w:rPr>
        <w:fldChar w:fldCharType="begin">
          <w:fldData xml:space="preserve">PEVuZE5vdGU+PENpdGU+PEF1dGhvcj5LaW1lbG1hbjwvQXV0aG9yPjxZZWFyPjE5ODc8L1llYXI+
PFJlY051bT4xMDUxOTwvUmVjTnVtPjxEaXNwbGF5VGV4dD4oS2ltZWxtYW4gYW5kIEtpcnNjaG5l
ciwgMTk4NzsgU2xhY2sgZXQgYWwuLCAxOTg3KTwvRGlzcGxheVRleHQ+PHJlY29yZD48cmVjLW51
bWJlcj4xMDUxOTwvcmVjLW51bWJlcj48Zm9yZWlnbi1rZXlzPjxrZXkgYXBwPSJFTiIgZGItaWQ9
IjIycDVmcHN4ODlzdDlwZTk5djV4czJ4MWQyZGV4NXJ3dDU5MCIgdGltZXN0YW1wPSIxNTYzNDYz
ODI4Ij4xMDUxOTwva2V5PjwvZm9yZWlnbi1rZXlzPjxyZWYtdHlwZSBuYW1lPSJKb3VybmFsIEFy
dGljbGUiPjE3PC9yZWYtdHlwZT48Y29udHJpYnV0b3JzPjxhdXRob3JzPjxhdXRob3I+S2ltZWxt
YW4sIEQuPC9hdXRob3I+PGF1dGhvcj5LaXJzY2huZXIsIE0uPC9hdXRob3I+PC9hdXRob3JzPjwv
Y29udHJpYnV0b3JzPjxhdXRoLWFkZHJlc3M+RGVwYXJ0bWVudCBvZiBCaW9jaGVtaXN0cnkgYW5k
IEJpb3BoeXNpY3MsIFVuaXZlcnNpdHkgb2YgQ2FsaWZvcm5pYSwgU2FuIEZyYW5jaXNjbyA5NDE0
My0wNDQ0LjwvYXV0aC1hZGRyZXNzPjx0aXRsZXM+PHRpdGxlPlN5bmVyZ2lzdGljIGluZHVjdGlv
biBvZiBtZXNvZGVybSBieSBGR0YgYW5kIFRHRi1iZXRhIGFuZCB0aGUgaWRlbnRpZmljYXRpb24g
b2YgYW4gbVJOQSBjb2RpbmcgZm9yIEZHRiBpbiB0aGUgZWFybHkgWGVub3B1cyBlbWJyeW88L3Rp
dGxlPjxzZWNvbmRhcnktdGl0bGU+Q2VsbDwvc2Vjb25kYXJ5LXRpdGxlPjwvdGl0bGVzPjxwZXJp
b2RpY2FsPjxmdWxsLXRpdGxlPkNlbGw8L2Z1bGwtdGl0bGU+PC9wZXJpb2RpY2FsPjxwYWdlcz44
NjktNzc8L3BhZ2VzPjx2b2x1bWU+NTE8L3ZvbHVtZT48bnVtYmVyPjU8L251bWJlcj48a2V5d29y
ZHM+PGtleXdvcmQ+QWN0aW5zL21ldGFib2xpc208L2tleXdvcmQ+PGtleXdvcmQ+QW1pbm8gQWNp
ZCBTZXF1ZW5jZTwva2V5d29yZD48a2V5d29yZD5BbmltYWxzPC9rZXl3b3JkPjxrZXl3b3JkPkJh
c2UgU2VxdWVuY2U8L2tleXdvcmQ+PGtleXdvcmQ+Q2VsbCBEaWZmZXJlbnRpYXRpb24vKmRydWcg
ZWZmZWN0czwva2V5d29yZD48a2V5d29yZD5Eb3NlLVJlc3BvbnNlIFJlbGF0aW9uc2hpcCwgRHJ1
Zzwva2V5d29yZD48a2V5d29yZD5EcnVnIFN5bmVyZ2lzbTwva2V5d29yZD48a2V5d29yZD5FbWJy
eW8sIE5vbm1hbW1hbGlhbi9kcnVnIGVmZmVjdHMvcGh5c2lvbG9neTwva2V5d29yZD48a2V5d29y
ZD5FbWJyeW9uaWMgSW5kdWN0aW9uLypkcnVnIGVmZmVjdHM8L2tleXdvcmQ+PGtleXdvcmQ+Rmli
cm9ibGFzdCBHcm93dGggRmFjdG9ycy9nZW5ldGljcy8qcGhhcm1hY29sb2d5PC9rZXl3b3JkPjxr
ZXl3b3JkPkhlYXJ0L2VtYnJ5b2xvZ3k8L2tleXdvcmQ+PGtleXdvcmQ+TWVzb2Rlcm0vKmRydWcg
ZWZmZWN0cy9waHlzaW9sb2d5PC9rZXl3b3JkPjxrZXl3b3JkPk1vbGVjdWxhciBTZXF1ZW5jZSBE
YXRhPC9rZXl3b3JkPjxrZXl3b3JkPk9vY3l0ZXMvbWV0YWJvbGlzbTwva2V5d29yZD48a2V5d29y
ZD5QZXB0aWRlcy8qcGhhcm1hY29sb2d5PC9rZXl3b3JkPjxrZXl3b3JkPlJOQSwgTWVzc2VuZ2Vy
LypnZW5ldGljczwva2V5d29yZD48a2V5d29yZD5UcmFuc2Zvcm1pbmcgR3Jvd3RoIEZhY3RvcnM8
L2tleXdvcmQ+PGtleXdvcmQ+WGVub3B1cyBsYWV2aXMvZW1icnlvbG9neTwva2V5d29yZD48L2tl
eXdvcmRzPjxkYXRlcz48eWVhcj4xOTg3PC95ZWFyPjxwdWItZGF0ZXM+PGRhdGU+RGVjIDQ8L2Rh
dGU+PC9wdWItZGF0ZXM+PC9kYXRlcz48aXNibj4wMDkyLTg2NzQgKFByaW50KSYjeEQ7MDA5Mi04
Njc0IChMaW5raW5nKTwvaXNibj48YWNjZXNzaW9uLW51bT4zNDc5MjY1PC9hY2Nlc3Npb24tbnVt
Pjx1cmxzPjxyZWxhdGVkLXVybHM+PHVybD5odHRwczovL3d3dy5uY2JpLm5sbS5uaWguZ292L3B1
Ym1lZC8zNDc5MjY1PC91cmw+PC9yZWxhdGVkLXVybHM+PC91cmxzPjxlbGVjdHJvbmljLXJlc291
cmNlLW51bT4xMC4xMDE2LzAwOTItODY3NCg4Nyk5MDExMC0zPC9lbGVjdHJvbmljLXJlc291cmNl
LW51bT48L3JlY29yZD48L0NpdGU+PENpdGU+PEF1dGhvcj5TbGFjazwvQXV0aG9yPjxZZWFyPjE5
ODc8L1llYXI+PFJlY051bT4xMDUyMDwvUmVjTnVtPjxyZWNvcmQ+PHJlYy1udW1iZXI+MTA1MjA8
L3JlYy1udW1iZXI+PGZvcmVpZ24ta2V5cz48a2V5IGFwcD0iRU4iIGRiLWlkPSIyMnA1ZnBzeDg5
c3Q5cGU5OXY1eHMyeDFkMmRleDVyd3Q1OTAiIHRpbWVzdGFtcD0iMTU2MzQ2Mzg1MyI+MTA1MjA8
L2tleT48L2ZvcmVpZ24ta2V5cz48cmVmLXR5cGUgbmFtZT0iSm91cm5hbCBBcnRpY2xlIj4xNzwv
cmVmLXR5cGU+PGNvbnRyaWJ1dG9ycz48YXV0aG9ycz48YXV0aG9yPlNsYWNrLCBKLiBNLjwvYXV0
aG9yPjxhdXRob3I+RGFybGluZ3RvbiwgQi4gRy48L2F1dGhvcj48YXV0aG9yPkhlYXRoLCBKLiBL
LjwvYXV0aG9yPjxhdXRob3I+R29kc2F2ZSwgUy4gRi48L2F1dGhvcj48L2F1dGhvcnM+PC9jb250
cmlidXRvcnM+PHRpdGxlcz48dGl0bGU+TWVzb2Rlcm0gaW5kdWN0aW9uIGluIGVhcmx5IFhlbm9w
dXMgZW1icnlvcyBieSBoZXBhcmluLWJpbmRpbmcgZ3Jvd3RoIGZhY3RvcnM8L3RpdGxlPjxzZWNv
bmRhcnktdGl0bGU+TmF0dXJlPC9zZWNvbmRhcnktdGl0bGU+PC90aXRsZXM+PHBlcmlvZGljYWw+
PGZ1bGwtdGl0bGU+TmF0dXJlPC9mdWxsLXRpdGxlPjwvcGVyaW9kaWNhbD48cGFnZXM+MTk3LTIw
MDwvcGFnZXM+PHZvbHVtZT4zMjY8L3ZvbHVtZT48bnVtYmVyPjYxMDk8L251bWJlcj48a2V5d29y
ZHM+PGtleXdvcmQ+QW5pbWFsczwva2V5d29yZD48a2V5d29yZD5DZWxsIEN5Y2xlL2RydWcgZWZm
ZWN0czwva2V5d29yZD48a2V5d29yZD5Eb3NlLVJlc3BvbnNlIFJlbGF0aW9uc2hpcCwgRHJ1Zzwv
a2V5d29yZD48a2V5d29yZD5GaWJyb2JsYXN0IEdyb3d0aCBGYWN0b3JzLypwaGFybWFjb2xvZ3k8
L2tleXdvcmQ+PGtleXdvcmQ+R3Jvd3RoIFN1YnN0YW5jZXMvKnBoYXJtYWNvbG9neTwva2V5d29y
ZD48a2V5d29yZD5IZXBhcmluLyptZXRhYm9saXNtL3BoYXJtYWNvbG9neTwva2V5d29yZD48a2V5
d29yZD5JbnRlcnBoYXNlPC9rZXl3b3JkPjxrZXl3b3JkPk1lc29kZXJtL2N5dG9sb2d5PC9rZXl3
b3JkPjxrZXl3b3JkPk1vcnBob2dlbmVzaXMvZHJ1ZyBlZmZlY3RzPC9rZXl3b3JkPjxrZXl3b3Jk
PlByb3RlaW4gQmluZGluZzwva2V5d29yZD48a2V5d29yZD5UaW1lIEZhY3RvcnM8L2tleXdvcmQ+
PGtleXdvcmQ+WGVub3B1cyBsYWV2aXMvKmVtYnJ5b2xvZ3k8L2tleXdvcmQ+PC9rZXl3b3Jkcz48
ZGF0ZXM+PHllYXI+MTk4NzwveWVhcj48cHViLWRhdGVzPjxkYXRlPk1hciAxMi0xODwvZGF0ZT48
L3B1Yi1kYXRlcz48L2RhdGVzPjxpc2JuPjAwMjgtMDgzNiAoUHJpbnQpJiN4RDswMDI4LTA4MzYg
KExpbmtpbmcpPC9pc2JuPjxhY2Nlc3Npb24tbnVtPjM4MjE4OTU8L2FjY2Vzc2lvbi1udW0+PHVy
bHM+PHJlbGF0ZWQtdXJscz48dXJsPmh0dHBzOi8vd3d3Lm5jYmkubmxtLm5paC5nb3YvcHVibWVk
LzM4MjE4OTU8L3VybD48L3JlbGF0ZWQtdXJscz48L3VybHM+PGVsZWN0cm9uaWMtcmVzb3VyY2Ut
bnVtPjEwLjEwMzgvMzI2MTk3YTA8L2VsZWN0cm9uaWMtcmVzb3VyY2UtbnVtPjwvcmVjb3JkPjwv
Q2l0ZT48L0VuZE5vdGU+AG==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Pr="00E6172C">
        <w:rPr>
          <w:lang w:val="en-GB"/>
        </w:rPr>
      </w:r>
      <w:r w:rsidRPr="00E6172C">
        <w:rPr>
          <w:lang w:val="en-GB"/>
        </w:rPr>
        <w:fldChar w:fldCharType="separate"/>
      </w:r>
      <w:r w:rsidRPr="00E6172C">
        <w:rPr>
          <w:noProof/>
          <w:lang w:val="en-GB"/>
        </w:rPr>
        <w:t>(Kimelman and Kirschner, 1987; Slack et al., 1987)</w:t>
      </w:r>
      <w:r w:rsidRPr="00E6172C">
        <w:rPr>
          <w:lang w:val="en-GB"/>
        </w:rPr>
        <w:fldChar w:fldCharType="end"/>
      </w:r>
      <w:r w:rsidRPr="00E6172C">
        <w:rPr>
          <w:lang w:val="en-GB"/>
        </w:rPr>
        <w:t xml:space="preserve">.  When Fgf4 was over-expressed in </w:t>
      </w:r>
      <w:r w:rsidRPr="00E6172C">
        <w:rPr>
          <w:i/>
          <w:iCs/>
          <w:lang w:val="en-GB"/>
        </w:rPr>
        <w:t>tbx16</w:t>
      </w:r>
      <w:r w:rsidRPr="00E6172C">
        <w:rPr>
          <w:lang w:val="en-GB"/>
        </w:rPr>
        <w:t xml:space="preserve"> </w:t>
      </w:r>
      <w:r w:rsidR="00510694" w:rsidRPr="00E6172C">
        <w:rPr>
          <w:lang w:val="en-GB"/>
        </w:rPr>
        <w:t xml:space="preserve">heterozygote in-cross </w:t>
      </w:r>
      <w:r w:rsidRPr="00E6172C">
        <w:rPr>
          <w:lang w:val="en-GB"/>
        </w:rPr>
        <w:t xml:space="preserve">lays, </w:t>
      </w:r>
      <w:r w:rsidR="00F8640C" w:rsidRPr="00E6172C">
        <w:rPr>
          <w:lang w:val="en-GB"/>
        </w:rPr>
        <w:t xml:space="preserve">some </w:t>
      </w:r>
      <w:r w:rsidRPr="00E6172C">
        <w:rPr>
          <w:lang w:val="en-GB"/>
        </w:rPr>
        <w:t xml:space="preserve">anterior mesodermal tissue formed and head </w:t>
      </w:r>
      <w:r w:rsidR="00F8640C" w:rsidRPr="00E6172C">
        <w:rPr>
          <w:lang w:val="en-GB"/>
        </w:rPr>
        <w:t>tissues</w:t>
      </w:r>
      <w:r w:rsidRPr="00E6172C">
        <w:rPr>
          <w:lang w:val="en-GB"/>
        </w:rPr>
        <w:t xml:space="preserve"> such as eye and brain were apparent, but trunk and tail mesoderm was grossly deficient (Fig. 8A).  In siblings</w:t>
      </w:r>
      <w:r w:rsidR="00510694" w:rsidRPr="00E6172C">
        <w:rPr>
          <w:lang w:val="en-GB"/>
        </w:rPr>
        <w:t xml:space="preserve"> over-expressing Fgf4</w:t>
      </w:r>
      <w:r w:rsidRPr="00E6172C">
        <w:rPr>
          <w:lang w:val="en-GB"/>
        </w:rPr>
        <w:t xml:space="preserve">, some muscle was </w:t>
      </w:r>
      <w:proofErr w:type="gramStart"/>
      <w:r w:rsidRPr="00E6172C">
        <w:rPr>
          <w:lang w:val="en-GB"/>
        </w:rPr>
        <w:t>formed</w:t>
      </w:r>
      <w:proofErr w:type="gramEnd"/>
      <w:r w:rsidRPr="00E6172C">
        <w:rPr>
          <w:lang w:val="en-GB"/>
        </w:rPr>
        <w:t xml:space="preserve"> and truncated embryos were observed to twitch at 24 hpf.  In c</w:t>
      </w:r>
      <w:r w:rsidR="00454DEB" w:rsidRPr="00E6172C">
        <w:rPr>
          <w:lang w:val="en-GB"/>
        </w:rPr>
        <w:t>o</w:t>
      </w:r>
      <w:r w:rsidRPr="00E6172C">
        <w:rPr>
          <w:lang w:val="en-GB"/>
        </w:rPr>
        <w:t xml:space="preserve">ntrast, no muscle was detected in </w:t>
      </w:r>
      <w:r w:rsidRPr="00E6172C">
        <w:rPr>
          <w:i/>
          <w:iCs/>
          <w:lang w:val="en-GB"/>
        </w:rPr>
        <w:t>tbx16</w:t>
      </w:r>
      <w:r w:rsidRPr="00E6172C">
        <w:rPr>
          <w:lang w:val="en-GB"/>
        </w:rPr>
        <w:t xml:space="preserve"> mutants</w:t>
      </w:r>
      <w:r w:rsidR="00454DEB" w:rsidRPr="00E6172C">
        <w:rPr>
          <w:lang w:val="en-GB"/>
        </w:rPr>
        <w:t xml:space="preserve"> (Fig. </w:t>
      </w:r>
      <w:r w:rsidR="00510694" w:rsidRPr="00E6172C">
        <w:rPr>
          <w:lang w:val="en-GB"/>
        </w:rPr>
        <w:t>8B</w:t>
      </w:r>
      <w:r w:rsidR="00454DEB" w:rsidRPr="00E6172C">
        <w:rPr>
          <w:lang w:val="en-GB"/>
        </w:rPr>
        <w:t xml:space="preserve">). </w:t>
      </w:r>
      <w:r w:rsidR="00510694" w:rsidRPr="00E6172C">
        <w:rPr>
          <w:lang w:val="en-GB"/>
        </w:rPr>
        <w:t xml:space="preserve"> </w:t>
      </w:r>
      <w:r w:rsidR="00454DEB" w:rsidRPr="00E6172C">
        <w:rPr>
          <w:lang w:val="en-GB"/>
        </w:rPr>
        <w:t xml:space="preserve">Moreover, the residual expression of mutant </w:t>
      </w:r>
      <w:r w:rsidR="00454DEB" w:rsidRPr="00E6172C">
        <w:rPr>
          <w:i/>
          <w:iCs/>
          <w:lang w:val="en-GB"/>
        </w:rPr>
        <w:t>tbx16</w:t>
      </w:r>
      <w:r w:rsidR="00454DEB" w:rsidRPr="00E6172C">
        <w:rPr>
          <w:lang w:val="en-GB"/>
        </w:rPr>
        <w:t xml:space="preserve"> mRNA at 90% epiboly observed in un-injected embryos was lost upon Fgf4 over-expression (Fig. </w:t>
      </w:r>
      <w:r w:rsidR="00510694" w:rsidRPr="00E6172C">
        <w:rPr>
          <w:lang w:val="en-GB"/>
        </w:rPr>
        <w:t>8C</w:t>
      </w:r>
      <w:r w:rsidR="00454DEB" w:rsidRPr="00E6172C">
        <w:rPr>
          <w:lang w:val="en-GB"/>
        </w:rPr>
        <w:t xml:space="preserve">).  This suggests that the cells with tailbud character normally accumulating in </w:t>
      </w:r>
      <w:r w:rsidR="00454DEB" w:rsidRPr="00E6172C">
        <w:rPr>
          <w:i/>
          <w:iCs/>
          <w:lang w:val="en-GB"/>
        </w:rPr>
        <w:t>tbx16</w:t>
      </w:r>
      <w:r w:rsidR="00454DEB" w:rsidRPr="00E6172C">
        <w:rPr>
          <w:lang w:val="en-GB"/>
        </w:rPr>
        <w:t xml:space="preserve"> mutants were missing.  Instead, widespread expression of </w:t>
      </w:r>
      <w:proofErr w:type="spellStart"/>
      <w:r w:rsidR="00454DEB" w:rsidRPr="00E6172C">
        <w:rPr>
          <w:lang w:val="en-GB"/>
        </w:rPr>
        <w:t>Tbxta</w:t>
      </w:r>
      <w:proofErr w:type="spellEnd"/>
      <w:r w:rsidR="00454DEB" w:rsidRPr="00E6172C">
        <w:rPr>
          <w:lang w:val="en-GB"/>
        </w:rPr>
        <w:t xml:space="preserve"> protein in nuclei far from the </w:t>
      </w:r>
      <w:r w:rsidR="00E6172C" w:rsidRPr="00E6172C">
        <w:rPr>
          <w:lang w:val="en-GB"/>
        </w:rPr>
        <w:t>germ</w:t>
      </w:r>
      <w:r w:rsidR="00E6172C">
        <w:rPr>
          <w:lang w:val="en-GB"/>
        </w:rPr>
        <w:t xml:space="preserve"> r</w:t>
      </w:r>
      <w:r w:rsidR="00E6172C" w:rsidRPr="00E6172C">
        <w:rPr>
          <w:lang w:val="en-GB"/>
        </w:rPr>
        <w:t>ing</w:t>
      </w:r>
      <w:r w:rsidR="00454DEB" w:rsidRPr="00E6172C">
        <w:rPr>
          <w:lang w:val="en-GB"/>
        </w:rPr>
        <w:t xml:space="preserve"> suggested that the entire posterior (but not anterior) mesoderm had converted to notochord, the most dorsal posterior mesoderm fate</w:t>
      </w:r>
      <w:r w:rsidR="00820451" w:rsidRPr="00E6172C">
        <w:rPr>
          <w:lang w:val="en-GB"/>
        </w:rPr>
        <w:t xml:space="preserve"> (Fig. </w:t>
      </w:r>
      <w:r w:rsidR="00E27E5A" w:rsidRPr="00E6172C">
        <w:rPr>
          <w:lang w:val="en-GB"/>
        </w:rPr>
        <w:t>8D</w:t>
      </w:r>
      <w:r w:rsidR="00820451" w:rsidRPr="00E6172C">
        <w:rPr>
          <w:lang w:val="en-GB"/>
        </w:rPr>
        <w:t>)</w:t>
      </w:r>
      <w:r w:rsidR="00454DEB" w:rsidRPr="00E6172C">
        <w:rPr>
          <w:lang w:val="en-GB"/>
        </w:rPr>
        <w:t>.</w:t>
      </w:r>
      <w:r w:rsidR="008E7F7E" w:rsidRPr="00E6172C">
        <w:rPr>
          <w:lang w:val="en-GB"/>
        </w:rPr>
        <w:t xml:space="preserve">  Indeed, </w:t>
      </w:r>
      <w:proofErr w:type="spellStart"/>
      <w:r w:rsidR="008E7F7E" w:rsidRPr="00E6172C">
        <w:rPr>
          <w:i/>
          <w:lang w:val="en-GB"/>
        </w:rPr>
        <w:t>shha</w:t>
      </w:r>
      <w:proofErr w:type="spellEnd"/>
      <w:r w:rsidR="008E7F7E" w:rsidRPr="00E6172C">
        <w:rPr>
          <w:lang w:val="en-GB"/>
        </w:rPr>
        <w:t xml:space="preserve"> mRNA</w:t>
      </w:r>
      <w:r w:rsidR="00280235" w:rsidRPr="00E6172C">
        <w:rPr>
          <w:lang w:val="en-GB"/>
        </w:rPr>
        <w:t xml:space="preserve">, a marker of notochord, </w:t>
      </w:r>
      <w:r w:rsidR="008E7F7E" w:rsidRPr="00E6172C">
        <w:rPr>
          <w:lang w:val="en-GB"/>
        </w:rPr>
        <w:t xml:space="preserve">was found to be broadly upregulated around the </w:t>
      </w:r>
      <w:r w:rsidR="00280235" w:rsidRPr="00E6172C">
        <w:rPr>
          <w:lang w:val="en-GB"/>
        </w:rPr>
        <w:t>embryo</w:t>
      </w:r>
      <w:r w:rsidR="008E7F7E" w:rsidRPr="00E6172C">
        <w:rPr>
          <w:lang w:val="en-GB"/>
        </w:rPr>
        <w:t xml:space="preserve"> in </w:t>
      </w:r>
      <w:r w:rsidR="008E7F7E" w:rsidRPr="00E6172C">
        <w:rPr>
          <w:i/>
          <w:lang w:val="en-GB"/>
        </w:rPr>
        <w:t>tbx16</w:t>
      </w:r>
      <w:r w:rsidR="008E7F7E" w:rsidRPr="00E6172C">
        <w:rPr>
          <w:lang w:val="en-GB"/>
        </w:rPr>
        <w:t xml:space="preserve"> mutant embryos injected with Fgf4 mRNA</w:t>
      </w:r>
      <w:r w:rsidR="00E27E5A" w:rsidRPr="00E6172C">
        <w:rPr>
          <w:lang w:val="en-GB"/>
        </w:rPr>
        <w:t xml:space="preserve">, but not in their siblings </w:t>
      </w:r>
      <w:r w:rsidR="008E7F7E" w:rsidRPr="00E6172C">
        <w:rPr>
          <w:lang w:val="en-GB"/>
        </w:rPr>
        <w:t xml:space="preserve">(Fig. </w:t>
      </w:r>
      <w:r w:rsidR="00E27E5A" w:rsidRPr="00E6172C">
        <w:rPr>
          <w:lang w:val="en-GB"/>
        </w:rPr>
        <w:t>8E</w:t>
      </w:r>
      <w:r w:rsidR="00280235" w:rsidRPr="00E6172C">
        <w:rPr>
          <w:lang w:val="en-GB"/>
        </w:rPr>
        <w:t>).</w:t>
      </w:r>
      <w:r w:rsidR="00E27E5A" w:rsidRPr="00E6172C">
        <w:rPr>
          <w:lang w:val="en-GB"/>
        </w:rPr>
        <w:t xml:space="preserve">  The data suggest that Fgf4 drives early involution of all posterior mesoderm precursors</w:t>
      </w:r>
      <w:r w:rsidR="00F92588" w:rsidRPr="00E6172C">
        <w:rPr>
          <w:lang w:val="en-GB"/>
        </w:rPr>
        <w:t>, leaving none to form a tailbud</w:t>
      </w:r>
      <w:r w:rsidR="00E27E5A" w:rsidRPr="00E6172C">
        <w:rPr>
          <w:lang w:val="en-GB"/>
        </w:rPr>
        <w:t>.  In the presence of Tbx16, Fgf4 also dorsalizes most involuted mesoderm to muscle</w:t>
      </w:r>
      <w:r w:rsidR="00F92588" w:rsidRPr="00E6172C">
        <w:rPr>
          <w:lang w:val="en-GB"/>
        </w:rPr>
        <w:t>, whereas</w:t>
      </w:r>
      <w:r w:rsidR="00E27E5A" w:rsidRPr="00E6172C">
        <w:rPr>
          <w:lang w:val="en-GB"/>
        </w:rPr>
        <w:t xml:space="preserve">, in the absence of Tbx16, Fgf4 converts </w:t>
      </w:r>
      <w:r w:rsidR="00F92588" w:rsidRPr="00E6172C">
        <w:rPr>
          <w:lang w:val="en-GB"/>
        </w:rPr>
        <w:t>most of the mesoderm to notochord.</w:t>
      </w:r>
    </w:p>
    <w:p w14:paraId="4545D9EA" w14:textId="77777777" w:rsidR="00C715CA" w:rsidRPr="00E6172C" w:rsidRDefault="00C715CA" w:rsidP="00462DFA">
      <w:pPr>
        <w:spacing w:after="120" w:line="360" w:lineRule="auto"/>
        <w:jc w:val="both"/>
        <w:rPr>
          <w:b/>
          <w:lang w:val="en-GB"/>
        </w:rPr>
      </w:pPr>
    </w:p>
    <w:p w14:paraId="59E85B15" w14:textId="0D7A1687" w:rsidR="0021093D" w:rsidRPr="00E6172C" w:rsidRDefault="00B05B62" w:rsidP="00462DFA">
      <w:pPr>
        <w:spacing w:after="120" w:line="360" w:lineRule="auto"/>
        <w:jc w:val="both"/>
        <w:rPr>
          <w:b/>
          <w:lang w:val="en-GB"/>
        </w:rPr>
      </w:pPr>
      <w:r w:rsidRPr="00E6172C">
        <w:rPr>
          <w:b/>
          <w:lang w:val="en-GB"/>
        </w:rPr>
        <w:t>Discussion</w:t>
      </w:r>
    </w:p>
    <w:p w14:paraId="1D1A5748" w14:textId="1ACE68B8" w:rsidR="00796BCE" w:rsidRPr="00E6172C" w:rsidRDefault="0021093D" w:rsidP="00462DFA">
      <w:pPr>
        <w:spacing w:after="120" w:line="360" w:lineRule="auto"/>
        <w:jc w:val="both"/>
        <w:rPr>
          <w:lang w:val="en-GB"/>
        </w:rPr>
      </w:pPr>
      <w:r w:rsidRPr="00E6172C">
        <w:rPr>
          <w:lang w:val="en-GB"/>
        </w:rPr>
        <w:t xml:space="preserve">The current work contains </w:t>
      </w:r>
      <w:r w:rsidR="00564F01" w:rsidRPr="00E6172C">
        <w:rPr>
          <w:lang w:val="en-GB"/>
        </w:rPr>
        <w:t xml:space="preserve">four main </w:t>
      </w:r>
      <w:r w:rsidRPr="00E6172C">
        <w:rPr>
          <w:lang w:val="en-GB"/>
        </w:rPr>
        <w:t xml:space="preserve">findings.  First, that </w:t>
      </w:r>
      <w:r w:rsidR="00195594" w:rsidRPr="00E6172C">
        <w:rPr>
          <w:lang w:val="en-GB"/>
        </w:rPr>
        <w:t xml:space="preserve">Tbx16 directly binds and activates </w:t>
      </w:r>
      <w:r w:rsidR="00195594" w:rsidRPr="00E6172C">
        <w:rPr>
          <w:i/>
          <w:lang w:val="en-GB"/>
        </w:rPr>
        <w:t>myf5</w:t>
      </w:r>
      <w:r w:rsidR="00195594" w:rsidRPr="00E6172C">
        <w:rPr>
          <w:lang w:val="en-GB"/>
        </w:rPr>
        <w:t xml:space="preserve"> regulatory elements to initiate skeletal myogenesis</w:t>
      </w:r>
      <w:r w:rsidRPr="00E6172C">
        <w:rPr>
          <w:lang w:val="en-GB"/>
        </w:rPr>
        <w:t xml:space="preserve">.  Second, </w:t>
      </w:r>
      <w:r w:rsidR="00195594" w:rsidRPr="00E6172C">
        <w:rPr>
          <w:lang w:val="en-GB"/>
        </w:rPr>
        <w:t xml:space="preserve">that Fgf signalling acts through Tbx16 to drive the </w:t>
      </w:r>
      <w:r w:rsidR="00294834" w:rsidRPr="00E6172C">
        <w:rPr>
          <w:lang w:val="en-GB"/>
        </w:rPr>
        <w:t xml:space="preserve">initial </w:t>
      </w:r>
      <w:r w:rsidR="00195594" w:rsidRPr="00E6172C">
        <w:rPr>
          <w:lang w:val="en-GB"/>
        </w:rPr>
        <w:t xml:space="preserve">myogenic events in the adaxial cell lineage that subsequently require </w:t>
      </w:r>
      <w:proofErr w:type="spellStart"/>
      <w:r w:rsidR="00195594" w:rsidRPr="00E6172C">
        <w:rPr>
          <w:lang w:val="en-GB"/>
        </w:rPr>
        <w:t>Hh</w:t>
      </w:r>
      <w:proofErr w:type="spellEnd"/>
      <w:r w:rsidR="00195594" w:rsidRPr="00E6172C">
        <w:rPr>
          <w:lang w:val="en-GB"/>
        </w:rPr>
        <w:t xml:space="preserve"> signalling to complete myogenesis</w:t>
      </w:r>
      <w:r w:rsidRPr="00E6172C">
        <w:rPr>
          <w:lang w:val="en-GB"/>
        </w:rPr>
        <w:t xml:space="preserve">.  Third, </w:t>
      </w:r>
      <w:r w:rsidR="00860203" w:rsidRPr="00E6172C">
        <w:rPr>
          <w:lang w:val="en-GB"/>
        </w:rPr>
        <w:t>that</w:t>
      </w:r>
      <w:r w:rsidR="00195594" w:rsidRPr="00E6172C">
        <w:rPr>
          <w:lang w:val="en-GB"/>
        </w:rPr>
        <w:t xml:space="preserve"> </w:t>
      </w:r>
      <w:proofErr w:type="spellStart"/>
      <w:r w:rsidR="00195594" w:rsidRPr="00E6172C">
        <w:rPr>
          <w:lang w:val="en-GB"/>
        </w:rPr>
        <w:t>T</w:t>
      </w:r>
      <w:r w:rsidR="007A13CF" w:rsidRPr="00E6172C">
        <w:rPr>
          <w:lang w:val="en-GB"/>
        </w:rPr>
        <w:t>bxt</w:t>
      </w:r>
      <w:r w:rsidR="00195594" w:rsidRPr="00E6172C">
        <w:rPr>
          <w:lang w:val="en-GB"/>
        </w:rPr>
        <w:t>a</w:t>
      </w:r>
      <w:proofErr w:type="spellEnd"/>
      <w:r w:rsidR="00195594" w:rsidRPr="00E6172C">
        <w:rPr>
          <w:lang w:val="en-GB"/>
        </w:rPr>
        <w:t xml:space="preserve">, the </w:t>
      </w:r>
      <w:r w:rsidR="00B70855" w:rsidRPr="00E6172C">
        <w:rPr>
          <w:lang w:val="en-GB"/>
        </w:rPr>
        <w:t>dorsal</w:t>
      </w:r>
      <w:r w:rsidR="00A47B0E" w:rsidRPr="00E6172C">
        <w:rPr>
          <w:lang w:val="en-GB"/>
        </w:rPr>
        <w:t>-</w:t>
      </w:r>
      <w:r w:rsidR="00B70855" w:rsidRPr="00E6172C">
        <w:rPr>
          <w:lang w:val="en-GB"/>
        </w:rPr>
        <w:t>most/</w:t>
      </w:r>
      <w:r w:rsidR="00195594" w:rsidRPr="00E6172C">
        <w:rPr>
          <w:lang w:val="en-GB"/>
        </w:rPr>
        <w:t>posterior T</w:t>
      </w:r>
      <w:r w:rsidR="00985F2C" w:rsidRPr="00E6172C">
        <w:rPr>
          <w:lang w:val="en-GB"/>
        </w:rPr>
        <w:t>bx</w:t>
      </w:r>
      <w:r w:rsidR="00195594" w:rsidRPr="00E6172C">
        <w:rPr>
          <w:lang w:val="en-GB"/>
        </w:rPr>
        <w:t xml:space="preserve"> factor</w:t>
      </w:r>
      <w:r w:rsidR="00B70855" w:rsidRPr="00E6172C">
        <w:rPr>
          <w:lang w:val="en-GB"/>
        </w:rPr>
        <w:t>,</w:t>
      </w:r>
      <w:r w:rsidR="00195594" w:rsidRPr="00E6172C">
        <w:rPr>
          <w:lang w:val="en-GB"/>
        </w:rPr>
        <w:t xml:space="preserve"> </w:t>
      </w:r>
      <w:r w:rsidR="00437078" w:rsidRPr="00E6172C">
        <w:rPr>
          <w:lang w:val="en-GB"/>
        </w:rPr>
        <w:t xml:space="preserve">binds directly to </w:t>
      </w:r>
      <w:proofErr w:type="spellStart"/>
      <w:r w:rsidR="00437078" w:rsidRPr="00E6172C">
        <w:rPr>
          <w:i/>
          <w:lang w:val="en-GB"/>
        </w:rPr>
        <w:t>myod</w:t>
      </w:r>
      <w:proofErr w:type="spellEnd"/>
      <w:r w:rsidR="00437078" w:rsidRPr="00E6172C">
        <w:rPr>
          <w:lang w:val="en-GB"/>
        </w:rPr>
        <w:t xml:space="preserve"> regulatory elements and also </w:t>
      </w:r>
      <w:r w:rsidR="00195594" w:rsidRPr="00E6172C">
        <w:rPr>
          <w:lang w:val="en-GB"/>
        </w:rPr>
        <w:t>promote</w:t>
      </w:r>
      <w:r w:rsidR="00437078" w:rsidRPr="00E6172C">
        <w:rPr>
          <w:lang w:val="en-GB"/>
        </w:rPr>
        <w:t>s</w:t>
      </w:r>
      <w:r w:rsidR="00195594" w:rsidRPr="00E6172C">
        <w:rPr>
          <w:lang w:val="en-GB"/>
        </w:rPr>
        <w:t xml:space="preserve"> </w:t>
      </w:r>
      <w:r w:rsidR="00D45082" w:rsidRPr="00E6172C">
        <w:rPr>
          <w:lang w:val="en-GB"/>
        </w:rPr>
        <w:t xml:space="preserve">dorsal midline </w:t>
      </w:r>
      <w:r w:rsidR="00437078" w:rsidRPr="00E6172C">
        <w:rPr>
          <w:lang w:val="en-GB"/>
        </w:rPr>
        <w:t xml:space="preserve">expression of </w:t>
      </w:r>
      <w:r w:rsidR="00195594" w:rsidRPr="00E6172C">
        <w:rPr>
          <w:lang w:val="en-GB"/>
        </w:rPr>
        <w:t>Fgf</w:t>
      </w:r>
      <w:r w:rsidR="00437078" w:rsidRPr="00E6172C">
        <w:rPr>
          <w:lang w:val="en-GB"/>
        </w:rPr>
        <w:t>s</w:t>
      </w:r>
      <w:r w:rsidR="00195594" w:rsidRPr="00E6172C">
        <w:rPr>
          <w:lang w:val="en-GB"/>
        </w:rPr>
        <w:t xml:space="preserve"> that subsequently </w:t>
      </w:r>
      <w:r w:rsidR="00437078" w:rsidRPr="00E6172C">
        <w:rPr>
          <w:lang w:val="en-GB"/>
        </w:rPr>
        <w:t>cooperate to driv</w:t>
      </w:r>
      <w:r w:rsidR="00195594" w:rsidRPr="00E6172C">
        <w:rPr>
          <w:lang w:val="en-GB"/>
        </w:rPr>
        <w:t xml:space="preserve">e dorsal </w:t>
      </w:r>
      <w:r w:rsidR="00437078" w:rsidRPr="00E6172C">
        <w:rPr>
          <w:lang w:val="en-GB"/>
        </w:rPr>
        <w:t>myogenesi</w:t>
      </w:r>
      <w:r w:rsidR="00195594" w:rsidRPr="00E6172C">
        <w:rPr>
          <w:lang w:val="en-GB"/>
        </w:rPr>
        <w:t>s through Tbx16</w:t>
      </w:r>
      <w:r w:rsidRPr="00E6172C">
        <w:rPr>
          <w:lang w:val="en-GB"/>
        </w:rPr>
        <w:t xml:space="preserve">.  </w:t>
      </w:r>
      <w:r w:rsidR="00564F01" w:rsidRPr="00E6172C">
        <w:rPr>
          <w:lang w:val="en-GB"/>
        </w:rPr>
        <w:t>Fourth, that Fgf action through Tbx16 sup</w:t>
      </w:r>
      <w:r w:rsidR="00207CF4" w:rsidRPr="00E6172C">
        <w:rPr>
          <w:lang w:val="en-GB"/>
        </w:rPr>
        <w:t>p</w:t>
      </w:r>
      <w:r w:rsidR="00564F01" w:rsidRPr="00E6172C">
        <w:rPr>
          <w:lang w:val="en-GB"/>
        </w:rPr>
        <w:t xml:space="preserve">resses the dorsoposterior axial fate induced by </w:t>
      </w:r>
      <w:proofErr w:type="spellStart"/>
      <w:r w:rsidR="00564F01" w:rsidRPr="00E6172C">
        <w:rPr>
          <w:lang w:val="en-GB"/>
        </w:rPr>
        <w:t>Tbxta</w:t>
      </w:r>
      <w:proofErr w:type="spellEnd"/>
      <w:r w:rsidR="00564F01" w:rsidRPr="00E6172C">
        <w:rPr>
          <w:lang w:val="en-GB"/>
        </w:rPr>
        <w:t xml:space="preserve">.  </w:t>
      </w:r>
      <w:r w:rsidR="00832F23" w:rsidRPr="00E6172C">
        <w:rPr>
          <w:lang w:val="en-GB"/>
        </w:rPr>
        <w:t>Overall,</w:t>
      </w:r>
      <w:r w:rsidRPr="00E6172C">
        <w:rPr>
          <w:lang w:val="en-GB"/>
        </w:rPr>
        <w:t xml:space="preserve"> T</w:t>
      </w:r>
      <w:r w:rsidR="00985F2C" w:rsidRPr="00E6172C">
        <w:rPr>
          <w:lang w:val="en-GB"/>
        </w:rPr>
        <w:t>bx</w:t>
      </w:r>
      <w:r w:rsidRPr="00E6172C">
        <w:rPr>
          <w:lang w:val="en-GB"/>
        </w:rPr>
        <w:t xml:space="preserve"> transcription factors provide a crucial link between </w:t>
      </w:r>
      <w:r w:rsidRPr="00E6172C">
        <w:rPr>
          <w:lang w:val="en-GB"/>
        </w:rPr>
        <w:lastRenderedPageBreak/>
        <w:t>mesoderm induction and the initiation of myogenesis</w:t>
      </w:r>
      <w:r w:rsidR="00832F23" w:rsidRPr="00E6172C">
        <w:rPr>
          <w:lang w:val="en-GB"/>
        </w:rPr>
        <w:t>,</w:t>
      </w:r>
      <w:r w:rsidRPr="00E6172C">
        <w:rPr>
          <w:lang w:val="en-GB"/>
        </w:rPr>
        <w:t xml:space="preserve"> </w:t>
      </w:r>
      <w:r w:rsidR="00832F23" w:rsidRPr="00E6172C">
        <w:rPr>
          <w:lang w:val="en-GB"/>
        </w:rPr>
        <w:t xml:space="preserve">which </w:t>
      </w:r>
      <w:r w:rsidRPr="00E6172C">
        <w:rPr>
          <w:lang w:val="en-GB"/>
        </w:rPr>
        <w:t>ha</w:t>
      </w:r>
      <w:r w:rsidR="00A47B0E" w:rsidRPr="00E6172C">
        <w:rPr>
          <w:lang w:val="en-GB"/>
        </w:rPr>
        <w:t>s</w:t>
      </w:r>
      <w:r w:rsidRPr="00E6172C">
        <w:rPr>
          <w:lang w:val="en-GB"/>
        </w:rPr>
        <w:t xml:space="preserve"> profound implications for understanding the evolution of vertebrates.</w:t>
      </w:r>
    </w:p>
    <w:p w14:paraId="6BFA4EEA" w14:textId="77777777" w:rsidR="00462DFA" w:rsidRPr="00E6172C" w:rsidRDefault="00D45082" w:rsidP="00462DFA">
      <w:pPr>
        <w:spacing w:after="120" w:line="360" w:lineRule="auto"/>
        <w:jc w:val="both"/>
        <w:rPr>
          <w:b/>
          <w:i/>
          <w:lang w:val="en-GB"/>
        </w:rPr>
      </w:pPr>
      <w:r w:rsidRPr="00E6172C">
        <w:rPr>
          <w:b/>
          <w:i/>
          <w:lang w:val="en-GB"/>
        </w:rPr>
        <w:t>Tbx</w:t>
      </w:r>
      <w:r w:rsidR="00A373BF" w:rsidRPr="00E6172C">
        <w:rPr>
          <w:b/>
          <w:i/>
          <w:lang w:val="en-GB"/>
        </w:rPr>
        <w:t xml:space="preserve"> genes</w:t>
      </w:r>
      <w:r w:rsidRPr="00E6172C">
        <w:rPr>
          <w:b/>
          <w:i/>
          <w:lang w:val="en-GB"/>
        </w:rPr>
        <w:t xml:space="preserve"> and myogenesis</w:t>
      </w:r>
    </w:p>
    <w:p w14:paraId="2531D697" w14:textId="451127FA" w:rsidR="00462DFA" w:rsidRPr="00E6172C" w:rsidRDefault="00906E1D" w:rsidP="00462DFA">
      <w:pPr>
        <w:spacing w:after="120" w:line="360" w:lineRule="auto"/>
        <w:jc w:val="both"/>
        <w:rPr>
          <w:lang w:val="en-GB"/>
        </w:rPr>
      </w:pPr>
      <w:r w:rsidRPr="00E6172C">
        <w:rPr>
          <w:lang w:val="en-GB"/>
        </w:rPr>
        <w:t xml:space="preserve">Building on previous evidence that Tbx16 up-regulates </w:t>
      </w:r>
      <w:r w:rsidRPr="00E6172C">
        <w:rPr>
          <w:i/>
          <w:lang w:val="en-GB"/>
        </w:rPr>
        <w:t>myf5</w:t>
      </w:r>
      <w:r w:rsidRPr="00E6172C">
        <w:rPr>
          <w:lang w:val="en-GB"/>
        </w:rPr>
        <w:t xml:space="preserve"> mRNA level </w:t>
      </w:r>
      <w:r w:rsidRPr="00E6172C">
        <w:rPr>
          <w:b/>
          <w:lang w:val="en-GB"/>
        </w:rPr>
        <w:fldChar w:fldCharType="begin">
          <w:fldData xml:space="preserve">PEVuZE5vdGU+PENpdGU+PEF1dGhvcj5HYXJuZXR0PC9BdXRob3I+PFllYXI+MjAwOTwvWWVhcj48
UmVjTnVtPjk2NDE8L1JlY051bT48RGlzcGxheVRleHQ+KEdhcm5ldHQgZXQgYWwuLCAyMDA5OyBN
dWVsbGVyIGV0IGFsLiwgMjAxMCk8L0Rpc3BsYXlUZXh0PjxyZWNvcmQ+PHJlYy1udW1iZXI+OTY0
MTwvcmVjLW51bWJlcj48Zm9yZWlnbi1rZXlzPjxrZXkgYXBwPSJFTiIgZGItaWQ9IjIycDVmcHN4
ODlzdDlwZTk5djV4czJ4MWQyZGV4NXJ3dDU5MCIgdGltZXN0YW1wPSIxNDI2OTU0MDQ0Ij45NjQx
PC9rZXk+PC9mb3JlaWduLWtleXM+PHJlZi10eXBlIG5hbWU9IkpvdXJuYWwgQXJ0aWNsZSI+MTc8
L3JlZi10eXBlPjxjb250cmlidXRvcnM+PGF1dGhvcnM+PGF1dGhvcj5HYXJuZXR0LCBBLiBULjwv
YXV0aG9yPjxhdXRob3I+SGFuLCBULiBNLjwvYXV0aG9yPjxhdXRob3I+R2lsY2hyaXN0LCBNLiBK
LjwvYXV0aG9yPjxhdXRob3I+U21pdGgsIEouIEMuPC9hdXRob3I+PGF1dGhvcj5FaXNlbiwgTS4g
Qi48L2F1dGhvcj48YXV0aG9yPldhcmRsZSwgRi4gQy48L2F1dGhvcj48YXV0aG9yPkFtYWNoZXIs
IFMuIEwuPC9hdXRob3I+PC9hdXRob3JzPjwvY29udHJpYnV0b3JzPjxhdXRoLWFkZHJlc3M+RGVw
YXJ0bWVudCBvZiBNb2xlY3VsYXIgYW5kIENlbGwgQmlvbG9neSBhbmQgQ2VudGVyIGZvciBJbnRl
Z3JhdGl2ZSBHZW5vbWljcywgVW5pdmVyc2l0eSBvZiBDYWxpZm9ybmlhLCBCZXJrZWxleSwgQ0Eg
OTQ3MjAsIFVTQS48L2F1dGgtYWRkcmVzcz48dGl0bGVzPjx0aXRsZT5JZGVudGlmaWNhdGlvbiBv
ZiBkaXJlY3QgVC1ib3ggdGFyZ2V0IGdlbmVzIGluIHRoZSBkZXZlbG9waW5nIHplYnJhZmlzaCBt
ZXNvZGVybTwvdGl0bGU+PHNlY29uZGFyeS10aXRsZT5EZXZlbG9wbWVudDwvc2Vjb25kYXJ5LXRp
dGxlPjxhbHQtdGl0bGU+RGV2ZWxvcG1lbnQ8L2FsdC10aXRsZT48L3RpdGxlcz48cGVyaW9kaWNh
bD48ZnVsbC10aXRsZT5EZXZlbG9wbWVudDwvZnVsbC10aXRsZT48L3BlcmlvZGljYWw+PGFsdC1w
ZXJpb2RpY2FsPjxmdWxsLXRpdGxlPkRldmVsb3BtZW50PC9mdWxsLXRpdGxlPjwvYWx0LXBlcmlv
ZGljYWw+PHBhZ2VzPjc0OS02MDwvcGFnZXM+PHZvbHVtZT4xMzY8L3ZvbHVtZT48bnVtYmVyPjU8
L251bWJlcj48a2V5d29yZHM+PGtleXdvcmQ+QW5pbWFsczwva2V5d29yZD48a2V5d29yZD5Bbmlt
YWxzLCBHZW5ldGljYWxseSBNb2RpZmllZDwva2V5d29yZD48a2V5d29yZD5CaW5kaW5nIFNpdGVz
L2dlbmV0aWNzPC9rZXl3b3JkPjxrZXl3b3JkPkROQS9nZW5ldGljcy9tZXRhYm9saXNtPC9rZXl3
b3JkPjxrZXl3b3JkPkZldGFsIFByb3RlaW5zPC9rZXl3b3JkPjxrZXl3b3JkPkdlbmUgRXhwcmVz
c2lvbiBSZWd1bGF0aW9uLCBEZXZlbG9wbWVudGFsPC9rZXl3b3JkPjxrZXl3b3JkPk1lc29kZXJt
L2VtYnJ5b2xvZ3kvbWV0YWJvbGlzbTwva2V5d29yZD48a2V5d29yZD5NaWNlPC9rZXl3b3JkPjxr
ZXl3b3JkPk1vbGVjdWxhciBTZXF1ZW5jZSBEYXRhPC9rZXl3b3JkPjxrZXl3b3JkPk11dGF0aW9u
PC9rZXl3b3JkPjxrZXl3b3JkPk5lcnZlIFRpc3N1ZSBQcm90ZWlucy9nZW5ldGljczwva2V5d29y
ZD48a2V5d29yZD5STkEsIE1lc3Nlbmdlci9nZW5ldGljcy9tZXRhYm9saXNtPC9rZXl3b3JkPjxr
ZXl3b3JkPlJlY29tYmluYW50IEZ1c2lvbiBQcm90ZWlucy9nZW5ldGljcy9tZXRhYm9saXNtPC9r
ZXl3b3JkPjxrZXl3b3JkPlJlZ3VsYXRvcnkgRWxlbWVudHMsIFRyYW5zY3JpcHRpb25hbDwva2V5
d29yZD48a2V5d29yZD5TZXF1ZW5jZSBIb21vbG9neSwgTnVjbGVpYyBBY2lkPC9rZXl3b3JkPjxr
ZXl3b3JkPlNpZ25hbCBUcmFuc2R1Y3Rpb248L2tleXdvcmQ+PGtleXdvcmQ+VC1Cb3ggRG9tYWlu
IFByb3RlaW5zLypnZW5ldGljcy9tZXRhYm9saXNtPC9rZXl3b3JkPjxrZXl3b3JkPlRhaWwvZW1i
cnlvbG9neS9tZXRhYm9saXNtPC9rZXl3b3JkPjxrZXl3b3JkPldudCBQcm90ZWlucy9nZW5ldGlj
cy9tZXRhYm9saXNtPC9rZXl3b3JkPjxrZXl3b3JkPlplYnJhZmlzaC8qZW1icnlvbG9neS8qZ2Vu
ZXRpY3MvbWV0YWJvbGlzbTwva2V5d29yZD48a2V5d29yZD5aZWJyYWZpc2ggUHJvdGVpbnMvKmdl
bmV0aWNzL21ldGFib2xpc208L2tleXdvcmQ+PC9rZXl3b3Jkcz48ZGF0ZXM+PHllYXI+MjAwOTwv
eWVhcj48cHViLWRhdGVzPjxkYXRlPk1hcjwvZGF0ZT48L3B1Yi1kYXRlcz48L2RhdGVzPjxpc2Ju
PjA5NTAtMTk5MSAoUHJpbnQpJiN4RDswOTUwLTE5OTEgKExpbmtpbmcpPC9pc2JuPjxhY2Nlc3Np
b24tbnVtPjE5MTU4MTg2PC9hY2Nlc3Npb24tbnVtPjx1cmxzPjxyZWxhdGVkLXVybHM+PHVybD5o
dHRwOi8vd3d3Lm5jYmkubmxtLm5paC5nb3YvcHVibWVkLzE5MTU4MTg2PC91cmw+PC9yZWxhdGVk
LXVybHM+PC91cmxzPjxjdXN0b20yPjI2ODU5NDM8L2N1c3RvbTI+PGVsZWN0cm9uaWMtcmVzb3Vy
Y2UtbnVtPjEwLjEyNDIvZGV2LjAyNDcwMzwvZWxlY3Ryb25pYy1yZXNvdXJjZS1udW0+PC9yZWNv
cmQ+PC9DaXRlPjxDaXRlPjxBdXRob3I+TXVlbGxlcjwvQXV0aG9yPjxZZWFyPjIwMTA8L1llYXI+
PFJlY051bT4xMDM4ODwvUmVjTnVtPjxyZWNvcmQ+PHJlYy1udW1iZXI+MTAzODg8L3JlYy1udW1i
ZXI+PGZvcmVpZ24ta2V5cz48a2V5IGFwcD0iRU4iIGRiLWlkPSIyMnA1ZnBzeDg5c3Q5cGU5OXY1
eHMyeDFkMmRleDVyd3Q1OTAiIHRpbWVzdGFtcD0iMTUzODA0NDA3NiI+MTAzODg8L2tleT48L2Zv
cmVpZ24ta2V5cz48cmVmLXR5cGUgbmFtZT0iSm91cm5hbCBBcnRpY2xlIj4xNzwvcmVmLXR5cGU+
PGNvbnRyaWJ1dG9ycz48YXV0aG9ycz48YXV0aG9yPk11ZWxsZXIsIFIuIEwuPC9hdXRob3I+PGF1
dGhvcj5IdWFuZywgQy48L2F1dGhvcj48YXV0aG9yPkhvLCBSLiBLLjwvYXV0aG9yPjwvYXV0aG9y
cz48L2NvbnRyaWJ1dG9ycz48YXV0aC1hZGRyZXNzPkRlcGFydG1lbnQgb2YgT3JnYW5pc21hbCBC
aW9sb2d5IGFuZCBBbmF0b215LCBUaGUgVW5pdmVyc2l0eSBvZiBDaGljYWdvLCBDaGljYWdvLCBJ
TCA2MDYzNywgVVNBLiBSYWNoZWwuTXVlbGxlckBjb2xvc3RhdGUuZWR1PC9hdXRoLWFkZHJlc3M+
PHRpdGxlcz48dGl0bGU+U3BhdGlvLXRlbXBvcmFsIHJlZ3VsYXRpb24gb2YgV250IGFuZCByZXRp
bm9pYyBhY2lkIHNpZ25hbGluZyBieSB0YngxNi9zcGFkZXRhaWwgZHVyaW5nIHplYnJhZmlzaCBt
ZXNvZGVybSBkaWZmZXJlbnRpYXRpb248L3RpdGxlPjxzZWNvbmRhcnktdGl0bGU+Qk1DIEdlbm9t
aWNzPC9zZWNvbmRhcnktdGl0bGU+PC90aXRsZXM+PHBlcmlvZGljYWw+PGZ1bGwtdGl0bGU+Qk1D
IEdlbm9taWNzPC9mdWxsLXRpdGxlPjwvcGVyaW9kaWNhbD48cGFnZXM+NDkyPC9wYWdlcz48dm9s
dW1lPjExPC92b2x1bWU+PGtleXdvcmRzPjxrZXl3b3JkPkFuaW1hbHM8L2tleXdvcmQ+PGtleXdv
cmQ+Q2VsbCBEaWZmZXJlbnRpYXRpb24vKmdlbmV0aWNzPC9rZXl3b3JkPjxrZXl3b3JkPkdlbmUg
RXhwcmVzc2lvbiBQcm9maWxpbmc8L2tleXdvcmQ+PGtleXdvcmQ+KkdlbmUgRXhwcmVzc2lvbiBS
ZWd1bGF0aW9uLCBEZXZlbG9wbWVudGFsPC9rZXl3b3JkPjxrZXl3b3JkPkluIFNpdHUgSHlicmlk
aXphdGlvbjwva2V5d29yZD48a2V5d29yZD5NZXNvZGVybS9jeXRvbG9neS8qZW1icnlvbG9neS9t
ZXRhYm9saXNtPC9rZXl3b3JkPjxrZXl3b3JkPk11dGF0aW9uL2dlbmV0aWNzPC9rZXl3b3JkPjxr
ZXl3b3JkPk9saWdvbnVjbGVvdGlkZSBBcnJheSBTZXF1ZW5jZSBBbmFseXNpczwva2V5d29yZD48
a2V5d29yZD5SZXByb2R1Y2liaWxpdHkgb2YgUmVzdWx0czwva2V5d29yZD48a2V5d29yZD5TaWdu
YWwgVHJhbnNkdWN0aW9uL2dlbmV0aWNzPC9rZXl3b3JkPjxrZXl3b3JkPlNvbWl0ZXMvbWV0YWJv
bGlzbTwva2V5d29yZD48a2V5d29yZD5ULUJveCBEb21haW4gUHJvdGVpbnMvZ2VuZXRpY3MvKm1l
dGFib2xpc208L2tleXdvcmQ+PGtleXdvcmQ+VGFpbC9tZXRhYm9saXNtPC9rZXl3b3JkPjxrZXl3
b3JkPlRpbWUgRmFjdG9yczwva2V5d29yZD48a2V5d29yZD5UcmV0aW5vaW4vKm1ldGFib2xpc208
L2tleXdvcmQ+PGtleXdvcmQ+V250IFByb3RlaW5zL2dlbmV0aWNzLyptZXRhYm9saXNtPC9rZXl3
b3JkPjxrZXl3b3JkPlplYnJhZmlzaC9lbWJyeW9sb2d5LypnZW5ldGljczwva2V5d29yZD48a2V5
d29yZD5aZWJyYWZpc2ggUHJvdGVpbnMvZ2VuZXRpY3MvKm1ldGFib2xpc208L2tleXdvcmQ+PC9r
ZXl3b3Jkcz48ZGF0ZXM+PHllYXI+MjAxMDwveWVhcj48cHViLWRhdGVzPjxkYXRlPlNlcCA5PC9k
YXRlPjwvcHViLWRhdGVzPjwvZGF0ZXM+PGlzYm4+MTQ3MS0yMTY0IChFbGVjdHJvbmljKSYjeEQ7
MTQ3MS0yMTY0IChMaW5raW5nKTwvaXNibj48YWNjZXNzaW9uLW51bT4yMDgyODQwNTwvYWNjZXNz
aW9uLW51bT48dXJscz48cmVsYXRlZC11cmxzPjx1cmw+aHR0cHM6Ly93d3cubmNiaS5ubG0ubmlo
Lmdvdi9wdWJtZWQvMjA4Mjg0MDU8L3VybD48L3JlbGF0ZWQtdXJscz48L3VybHM+PGN1c3RvbTI+
UE1DMjk5Njk4ODwvY3VzdG9tMj48ZWxlY3Ryb25pYy1yZXNvdXJjZS1udW0+MTAuMTE4Ni8xNDcx
LTIxNjQtMTEtNDkyPC9lbGVjdHJvbmljLXJlc291cmNlLW51bT48L3JlY29yZD48L0NpdGU+PC9F
bmROb3RlPn==
</w:fldData>
        </w:fldChar>
      </w:r>
      <w:r w:rsidR="00AD49EB" w:rsidRPr="00E6172C">
        <w:rPr>
          <w:b/>
          <w:lang w:val="en-GB"/>
        </w:rPr>
        <w:instrText xml:space="preserve"> ADDIN EN.CITE </w:instrText>
      </w:r>
      <w:r w:rsidR="00AD49EB" w:rsidRPr="00E6172C">
        <w:rPr>
          <w:b/>
          <w:lang w:val="en-GB"/>
        </w:rPr>
        <w:fldChar w:fldCharType="begin">
          <w:fldData xml:space="preserve">PEVuZE5vdGU+PENpdGU+PEF1dGhvcj5HYXJuZXR0PC9BdXRob3I+PFllYXI+MjAwOTwvWWVhcj48
UmVjTnVtPjk2NDE8L1JlY051bT48RGlzcGxheVRleHQ+KEdhcm5ldHQgZXQgYWwuLCAyMDA5OyBN
dWVsbGVyIGV0IGFsLiwgMjAxMCk8L0Rpc3BsYXlUZXh0PjxyZWNvcmQ+PHJlYy1udW1iZXI+OTY0
MTwvcmVjLW51bWJlcj48Zm9yZWlnbi1rZXlzPjxrZXkgYXBwPSJFTiIgZGItaWQ9IjIycDVmcHN4
ODlzdDlwZTk5djV4czJ4MWQyZGV4NXJ3dDU5MCIgdGltZXN0YW1wPSIxNDI2OTU0MDQ0Ij45NjQx
PC9rZXk+PC9mb3JlaWduLWtleXM+PHJlZi10eXBlIG5hbWU9IkpvdXJuYWwgQXJ0aWNsZSI+MTc8
L3JlZi10eXBlPjxjb250cmlidXRvcnM+PGF1dGhvcnM+PGF1dGhvcj5HYXJuZXR0LCBBLiBULjwv
YXV0aG9yPjxhdXRob3I+SGFuLCBULiBNLjwvYXV0aG9yPjxhdXRob3I+R2lsY2hyaXN0LCBNLiBK
LjwvYXV0aG9yPjxhdXRob3I+U21pdGgsIEouIEMuPC9hdXRob3I+PGF1dGhvcj5FaXNlbiwgTS4g
Qi48L2F1dGhvcj48YXV0aG9yPldhcmRsZSwgRi4gQy48L2F1dGhvcj48YXV0aG9yPkFtYWNoZXIs
IFMuIEwuPC9hdXRob3I+PC9hdXRob3JzPjwvY29udHJpYnV0b3JzPjxhdXRoLWFkZHJlc3M+RGVw
YXJ0bWVudCBvZiBNb2xlY3VsYXIgYW5kIENlbGwgQmlvbG9neSBhbmQgQ2VudGVyIGZvciBJbnRl
Z3JhdGl2ZSBHZW5vbWljcywgVW5pdmVyc2l0eSBvZiBDYWxpZm9ybmlhLCBCZXJrZWxleSwgQ0Eg
OTQ3MjAsIFVTQS48L2F1dGgtYWRkcmVzcz48dGl0bGVzPjx0aXRsZT5JZGVudGlmaWNhdGlvbiBv
ZiBkaXJlY3QgVC1ib3ggdGFyZ2V0IGdlbmVzIGluIHRoZSBkZXZlbG9waW5nIHplYnJhZmlzaCBt
ZXNvZGVybTwvdGl0bGU+PHNlY29uZGFyeS10aXRsZT5EZXZlbG9wbWVudDwvc2Vjb25kYXJ5LXRp
dGxlPjxhbHQtdGl0bGU+RGV2ZWxvcG1lbnQ8L2FsdC10aXRsZT48L3RpdGxlcz48cGVyaW9kaWNh
bD48ZnVsbC10aXRsZT5EZXZlbG9wbWVudDwvZnVsbC10aXRsZT48L3BlcmlvZGljYWw+PGFsdC1w
ZXJpb2RpY2FsPjxmdWxsLXRpdGxlPkRldmVsb3BtZW50PC9mdWxsLXRpdGxlPjwvYWx0LXBlcmlv
ZGljYWw+PHBhZ2VzPjc0OS02MDwvcGFnZXM+PHZvbHVtZT4xMzY8L3ZvbHVtZT48bnVtYmVyPjU8
L251bWJlcj48a2V5d29yZHM+PGtleXdvcmQ+QW5pbWFsczwva2V5d29yZD48a2V5d29yZD5Bbmlt
YWxzLCBHZW5ldGljYWxseSBNb2RpZmllZDwva2V5d29yZD48a2V5d29yZD5CaW5kaW5nIFNpdGVz
L2dlbmV0aWNzPC9rZXl3b3JkPjxrZXl3b3JkPkROQS9nZW5ldGljcy9tZXRhYm9saXNtPC9rZXl3
b3JkPjxrZXl3b3JkPkZldGFsIFByb3RlaW5zPC9rZXl3b3JkPjxrZXl3b3JkPkdlbmUgRXhwcmVz
c2lvbiBSZWd1bGF0aW9uLCBEZXZlbG9wbWVudGFsPC9rZXl3b3JkPjxrZXl3b3JkPk1lc29kZXJt
L2VtYnJ5b2xvZ3kvbWV0YWJvbGlzbTwva2V5d29yZD48a2V5d29yZD5NaWNlPC9rZXl3b3JkPjxr
ZXl3b3JkPk1vbGVjdWxhciBTZXF1ZW5jZSBEYXRhPC9rZXl3b3JkPjxrZXl3b3JkPk11dGF0aW9u
PC9rZXl3b3JkPjxrZXl3b3JkPk5lcnZlIFRpc3N1ZSBQcm90ZWlucy9nZW5ldGljczwva2V5d29y
ZD48a2V5d29yZD5STkEsIE1lc3Nlbmdlci9nZW5ldGljcy9tZXRhYm9saXNtPC9rZXl3b3JkPjxr
ZXl3b3JkPlJlY29tYmluYW50IEZ1c2lvbiBQcm90ZWlucy9nZW5ldGljcy9tZXRhYm9saXNtPC9r
ZXl3b3JkPjxrZXl3b3JkPlJlZ3VsYXRvcnkgRWxlbWVudHMsIFRyYW5zY3JpcHRpb25hbDwva2V5
d29yZD48a2V5d29yZD5TZXF1ZW5jZSBIb21vbG9neSwgTnVjbGVpYyBBY2lkPC9rZXl3b3JkPjxr
ZXl3b3JkPlNpZ25hbCBUcmFuc2R1Y3Rpb248L2tleXdvcmQ+PGtleXdvcmQ+VC1Cb3ggRG9tYWlu
IFByb3RlaW5zLypnZW5ldGljcy9tZXRhYm9saXNtPC9rZXl3b3JkPjxrZXl3b3JkPlRhaWwvZW1i
cnlvbG9neS9tZXRhYm9saXNtPC9rZXl3b3JkPjxrZXl3b3JkPldudCBQcm90ZWlucy9nZW5ldGlj
cy9tZXRhYm9saXNtPC9rZXl3b3JkPjxrZXl3b3JkPlplYnJhZmlzaC8qZW1icnlvbG9neS8qZ2Vu
ZXRpY3MvbWV0YWJvbGlzbTwva2V5d29yZD48a2V5d29yZD5aZWJyYWZpc2ggUHJvdGVpbnMvKmdl
bmV0aWNzL21ldGFib2xpc208L2tleXdvcmQ+PC9rZXl3b3Jkcz48ZGF0ZXM+PHllYXI+MjAwOTwv
eWVhcj48cHViLWRhdGVzPjxkYXRlPk1hcjwvZGF0ZT48L3B1Yi1kYXRlcz48L2RhdGVzPjxpc2Ju
PjA5NTAtMTk5MSAoUHJpbnQpJiN4RDswOTUwLTE5OTEgKExpbmtpbmcpPC9pc2JuPjxhY2Nlc3Np
b24tbnVtPjE5MTU4MTg2PC9hY2Nlc3Npb24tbnVtPjx1cmxzPjxyZWxhdGVkLXVybHM+PHVybD5o
dHRwOi8vd3d3Lm5jYmkubmxtLm5paC5nb3YvcHVibWVkLzE5MTU4MTg2PC91cmw+PC9yZWxhdGVk
LXVybHM+PC91cmxzPjxjdXN0b20yPjI2ODU5NDM8L2N1c3RvbTI+PGVsZWN0cm9uaWMtcmVzb3Vy
Y2UtbnVtPjEwLjEyNDIvZGV2LjAyNDcwMzwvZWxlY3Ryb25pYy1yZXNvdXJjZS1udW0+PC9yZWNv
cmQ+PC9DaXRlPjxDaXRlPjxBdXRob3I+TXVlbGxlcjwvQXV0aG9yPjxZZWFyPjIwMTA8L1llYXI+
PFJlY051bT4xMDM4ODwvUmVjTnVtPjxyZWNvcmQ+PHJlYy1udW1iZXI+MTAzODg8L3JlYy1udW1i
ZXI+PGZvcmVpZ24ta2V5cz48a2V5IGFwcD0iRU4iIGRiLWlkPSIyMnA1ZnBzeDg5c3Q5cGU5OXY1
eHMyeDFkMmRleDVyd3Q1OTAiIHRpbWVzdGFtcD0iMTUzODA0NDA3NiI+MTAzODg8L2tleT48L2Zv
cmVpZ24ta2V5cz48cmVmLXR5cGUgbmFtZT0iSm91cm5hbCBBcnRpY2xlIj4xNzwvcmVmLXR5cGU+
PGNvbnRyaWJ1dG9ycz48YXV0aG9ycz48YXV0aG9yPk11ZWxsZXIsIFIuIEwuPC9hdXRob3I+PGF1
dGhvcj5IdWFuZywgQy48L2F1dGhvcj48YXV0aG9yPkhvLCBSLiBLLjwvYXV0aG9yPjwvYXV0aG9y
cz48L2NvbnRyaWJ1dG9ycz48YXV0aC1hZGRyZXNzPkRlcGFydG1lbnQgb2YgT3JnYW5pc21hbCBC
aW9sb2d5IGFuZCBBbmF0b215LCBUaGUgVW5pdmVyc2l0eSBvZiBDaGljYWdvLCBDaGljYWdvLCBJ
TCA2MDYzNywgVVNBLiBSYWNoZWwuTXVlbGxlckBjb2xvc3RhdGUuZWR1PC9hdXRoLWFkZHJlc3M+
PHRpdGxlcz48dGl0bGU+U3BhdGlvLXRlbXBvcmFsIHJlZ3VsYXRpb24gb2YgV250IGFuZCByZXRp
bm9pYyBhY2lkIHNpZ25hbGluZyBieSB0YngxNi9zcGFkZXRhaWwgZHVyaW5nIHplYnJhZmlzaCBt
ZXNvZGVybSBkaWZmZXJlbnRpYXRpb248L3RpdGxlPjxzZWNvbmRhcnktdGl0bGU+Qk1DIEdlbm9t
aWNzPC9zZWNvbmRhcnktdGl0bGU+PC90aXRsZXM+PHBlcmlvZGljYWw+PGZ1bGwtdGl0bGU+Qk1D
IEdlbm9taWNzPC9mdWxsLXRpdGxlPjwvcGVyaW9kaWNhbD48cGFnZXM+NDkyPC9wYWdlcz48dm9s
dW1lPjExPC92b2x1bWU+PGtleXdvcmRzPjxrZXl3b3JkPkFuaW1hbHM8L2tleXdvcmQ+PGtleXdv
cmQ+Q2VsbCBEaWZmZXJlbnRpYXRpb24vKmdlbmV0aWNzPC9rZXl3b3JkPjxrZXl3b3JkPkdlbmUg
RXhwcmVzc2lvbiBQcm9maWxpbmc8L2tleXdvcmQ+PGtleXdvcmQ+KkdlbmUgRXhwcmVzc2lvbiBS
ZWd1bGF0aW9uLCBEZXZlbG9wbWVudGFsPC9rZXl3b3JkPjxrZXl3b3JkPkluIFNpdHUgSHlicmlk
aXphdGlvbjwva2V5d29yZD48a2V5d29yZD5NZXNvZGVybS9jeXRvbG9neS8qZW1icnlvbG9neS9t
ZXRhYm9saXNtPC9rZXl3b3JkPjxrZXl3b3JkPk11dGF0aW9uL2dlbmV0aWNzPC9rZXl3b3JkPjxr
ZXl3b3JkPk9saWdvbnVjbGVvdGlkZSBBcnJheSBTZXF1ZW5jZSBBbmFseXNpczwva2V5d29yZD48
a2V5d29yZD5SZXByb2R1Y2liaWxpdHkgb2YgUmVzdWx0czwva2V5d29yZD48a2V5d29yZD5TaWdu
YWwgVHJhbnNkdWN0aW9uL2dlbmV0aWNzPC9rZXl3b3JkPjxrZXl3b3JkPlNvbWl0ZXMvbWV0YWJv
bGlzbTwva2V5d29yZD48a2V5d29yZD5ULUJveCBEb21haW4gUHJvdGVpbnMvZ2VuZXRpY3MvKm1l
dGFib2xpc208L2tleXdvcmQ+PGtleXdvcmQ+VGFpbC9tZXRhYm9saXNtPC9rZXl3b3JkPjxrZXl3
b3JkPlRpbWUgRmFjdG9yczwva2V5d29yZD48a2V5d29yZD5UcmV0aW5vaW4vKm1ldGFib2xpc208
L2tleXdvcmQ+PGtleXdvcmQ+V250IFByb3RlaW5zL2dlbmV0aWNzLyptZXRhYm9saXNtPC9rZXl3
b3JkPjxrZXl3b3JkPlplYnJhZmlzaC9lbWJyeW9sb2d5LypnZW5ldGljczwva2V5d29yZD48a2V5
d29yZD5aZWJyYWZpc2ggUHJvdGVpbnMvZ2VuZXRpY3MvKm1ldGFib2xpc208L2tleXdvcmQ+PC9r
ZXl3b3Jkcz48ZGF0ZXM+PHllYXI+MjAxMDwveWVhcj48cHViLWRhdGVzPjxkYXRlPlNlcCA5PC9k
YXRlPjwvcHViLWRhdGVzPjwvZGF0ZXM+PGlzYm4+MTQ3MS0yMTY0IChFbGVjdHJvbmljKSYjeEQ7
MTQ3MS0yMTY0IChMaW5raW5nKTwvaXNibj48YWNjZXNzaW9uLW51bT4yMDgyODQwNTwvYWNjZXNz
aW9uLW51bT48dXJscz48cmVsYXRlZC11cmxzPjx1cmw+aHR0cHM6Ly93d3cubmNiaS5ubG0ubmlo
Lmdvdi9wdWJtZWQvMjA4Mjg0MDU8L3VybD48L3JlbGF0ZWQtdXJscz48L3VybHM+PGN1c3RvbTI+
UE1DMjk5Njk4ODwvY3VzdG9tMj48ZWxlY3Ryb25pYy1yZXNvdXJjZS1udW0+MTAuMTE4Ni8xNDcx
LTIxNjQtMTEtNDkyPC9lbGVjdHJvbmljLXJlc291cmNlLW51bT48L3JlY29yZD48L0NpdGU+PC9F
bmROb3RlPn==
</w:fldData>
        </w:fldChar>
      </w:r>
      <w:r w:rsidR="00AD49EB" w:rsidRPr="00E6172C">
        <w:rPr>
          <w:b/>
          <w:lang w:val="en-GB"/>
        </w:rPr>
        <w:instrText xml:space="preserve"> ADDIN EN.CITE.DATA </w:instrText>
      </w:r>
      <w:r w:rsidR="00AD49EB" w:rsidRPr="00E6172C">
        <w:rPr>
          <w:b/>
          <w:lang w:val="en-GB"/>
        </w:rPr>
      </w:r>
      <w:r w:rsidR="00AD49EB" w:rsidRPr="00E6172C">
        <w:rPr>
          <w:b/>
          <w:lang w:val="en-GB"/>
        </w:rPr>
        <w:fldChar w:fldCharType="end"/>
      </w:r>
      <w:r w:rsidRPr="00E6172C">
        <w:rPr>
          <w:b/>
          <w:lang w:val="en-GB"/>
        </w:rPr>
      </w:r>
      <w:r w:rsidRPr="00E6172C">
        <w:rPr>
          <w:b/>
          <w:lang w:val="en-GB"/>
        </w:rPr>
        <w:fldChar w:fldCharType="separate"/>
      </w:r>
      <w:r w:rsidRPr="00E6172C">
        <w:rPr>
          <w:noProof/>
          <w:lang w:val="en-GB"/>
        </w:rPr>
        <w:t>(Garnett et al., 2009; Mueller et al., 2010)</w:t>
      </w:r>
      <w:r w:rsidRPr="00E6172C">
        <w:rPr>
          <w:b/>
          <w:lang w:val="en-GB"/>
        </w:rPr>
        <w:fldChar w:fldCharType="end"/>
      </w:r>
      <w:r w:rsidRPr="00E6172C">
        <w:rPr>
          <w:lang w:val="en-GB"/>
        </w:rPr>
        <w:t xml:space="preserve">, our findings that Tbx16 protein binds to DNA elements near the </w:t>
      </w:r>
      <w:r w:rsidRPr="00E6172C">
        <w:rPr>
          <w:i/>
          <w:lang w:val="en-GB"/>
        </w:rPr>
        <w:t>myf5</w:t>
      </w:r>
      <w:r w:rsidRPr="00E6172C">
        <w:rPr>
          <w:lang w:val="en-GB"/>
        </w:rPr>
        <w:t xml:space="preserve"> and </w:t>
      </w:r>
      <w:proofErr w:type="spellStart"/>
      <w:r w:rsidRPr="00E6172C">
        <w:rPr>
          <w:i/>
          <w:lang w:val="en-GB"/>
        </w:rPr>
        <w:t>myod</w:t>
      </w:r>
      <w:proofErr w:type="spellEnd"/>
      <w:r w:rsidRPr="00E6172C">
        <w:rPr>
          <w:lang w:val="en-GB"/>
        </w:rPr>
        <w:t xml:space="preserve"> genes, is required for their expression, and can induce </w:t>
      </w:r>
      <w:r w:rsidR="00832F23" w:rsidRPr="00E6172C">
        <w:rPr>
          <w:lang w:val="en-GB"/>
        </w:rPr>
        <w:t xml:space="preserve">them </w:t>
      </w:r>
      <w:r w:rsidRPr="00E6172C">
        <w:rPr>
          <w:lang w:val="en-GB"/>
        </w:rPr>
        <w:t xml:space="preserve">in the absence of protein synthesis show that these MRF genes are direct targets of Tbx16. </w:t>
      </w:r>
      <w:r w:rsidR="00E37304" w:rsidRPr="00E6172C">
        <w:rPr>
          <w:lang w:val="en-GB"/>
        </w:rPr>
        <w:t xml:space="preserve"> We also present evidence that </w:t>
      </w:r>
      <w:r w:rsidR="00E37304" w:rsidRPr="00E6172C">
        <w:rPr>
          <w:i/>
          <w:lang w:val="en-GB"/>
        </w:rPr>
        <w:t xml:space="preserve">myf5 </w:t>
      </w:r>
      <w:r w:rsidR="00E37304" w:rsidRPr="00E6172C">
        <w:rPr>
          <w:lang w:val="en-GB"/>
        </w:rPr>
        <w:t xml:space="preserve">and </w:t>
      </w:r>
      <w:proofErr w:type="spellStart"/>
      <w:r w:rsidR="00E37304" w:rsidRPr="00E6172C">
        <w:rPr>
          <w:i/>
          <w:lang w:val="en-GB"/>
        </w:rPr>
        <w:t>myod</w:t>
      </w:r>
      <w:proofErr w:type="spellEnd"/>
      <w:r w:rsidR="00E37304" w:rsidRPr="00E6172C">
        <w:rPr>
          <w:i/>
          <w:lang w:val="en-GB"/>
        </w:rPr>
        <w:t xml:space="preserve"> </w:t>
      </w:r>
      <w:r w:rsidR="00E37304" w:rsidRPr="00E6172C">
        <w:rPr>
          <w:lang w:val="en-GB"/>
        </w:rPr>
        <w:t xml:space="preserve">are direct targets of </w:t>
      </w:r>
      <w:proofErr w:type="spellStart"/>
      <w:r w:rsidR="00E37304" w:rsidRPr="00E6172C">
        <w:rPr>
          <w:lang w:val="en-GB"/>
        </w:rPr>
        <w:t>Tbxta</w:t>
      </w:r>
      <w:proofErr w:type="spellEnd"/>
      <w:r w:rsidR="00E37304" w:rsidRPr="00E6172C">
        <w:rPr>
          <w:lang w:val="en-GB"/>
        </w:rPr>
        <w:t xml:space="preserve">, including the presence of several significant </w:t>
      </w:r>
      <w:proofErr w:type="spellStart"/>
      <w:r w:rsidR="00E37304" w:rsidRPr="00E6172C">
        <w:rPr>
          <w:lang w:val="en-GB"/>
        </w:rPr>
        <w:t>Tbxta</w:t>
      </w:r>
      <w:proofErr w:type="spellEnd"/>
      <w:r w:rsidR="00E37304" w:rsidRPr="00E6172C">
        <w:rPr>
          <w:lang w:val="en-GB"/>
        </w:rPr>
        <w:t xml:space="preserve"> </w:t>
      </w:r>
      <w:proofErr w:type="spellStart"/>
      <w:r w:rsidR="00E37304" w:rsidRPr="00E6172C">
        <w:rPr>
          <w:lang w:val="en-GB"/>
        </w:rPr>
        <w:t>ChIP-seq</w:t>
      </w:r>
      <w:proofErr w:type="spellEnd"/>
      <w:r w:rsidR="00E37304" w:rsidRPr="00E6172C">
        <w:rPr>
          <w:lang w:val="en-GB"/>
        </w:rPr>
        <w:t xml:space="preserve"> peaks and the requirement for </w:t>
      </w:r>
      <w:proofErr w:type="spellStart"/>
      <w:r w:rsidR="00E37304" w:rsidRPr="00E6172C">
        <w:rPr>
          <w:lang w:val="en-GB"/>
        </w:rPr>
        <w:t>Tbxta</w:t>
      </w:r>
      <w:proofErr w:type="spellEnd"/>
      <w:r w:rsidR="00E37304" w:rsidRPr="00E6172C">
        <w:rPr>
          <w:lang w:val="en-GB"/>
        </w:rPr>
        <w:t xml:space="preserve"> to transduce Fgf4-mediated signalling into </w:t>
      </w:r>
      <w:proofErr w:type="spellStart"/>
      <w:r w:rsidR="00E37304" w:rsidRPr="00E6172C">
        <w:rPr>
          <w:i/>
          <w:lang w:val="en-GB"/>
        </w:rPr>
        <w:t>myod</w:t>
      </w:r>
      <w:proofErr w:type="spellEnd"/>
      <w:r w:rsidR="00E37304" w:rsidRPr="00E6172C">
        <w:rPr>
          <w:i/>
          <w:lang w:val="en-GB"/>
        </w:rPr>
        <w:t xml:space="preserve"> </w:t>
      </w:r>
      <w:r w:rsidR="00E37304" w:rsidRPr="00E6172C">
        <w:rPr>
          <w:lang w:val="en-GB"/>
        </w:rPr>
        <w:t xml:space="preserve">expression.  </w:t>
      </w:r>
      <w:r w:rsidR="002A499B" w:rsidRPr="00E6172C">
        <w:rPr>
          <w:lang w:val="en-GB"/>
        </w:rPr>
        <w:t xml:space="preserve">As MRF gene activity, principally that of </w:t>
      </w:r>
      <w:r w:rsidR="002A499B" w:rsidRPr="00E6172C">
        <w:rPr>
          <w:i/>
          <w:lang w:val="en-GB"/>
        </w:rPr>
        <w:t>myf5</w:t>
      </w:r>
      <w:r w:rsidR="002A499B" w:rsidRPr="00E6172C">
        <w:rPr>
          <w:lang w:val="en-GB"/>
        </w:rPr>
        <w:t xml:space="preserve"> and </w:t>
      </w:r>
      <w:proofErr w:type="spellStart"/>
      <w:r w:rsidR="002A499B" w:rsidRPr="00E6172C">
        <w:rPr>
          <w:i/>
          <w:lang w:val="en-GB"/>
        </w:rPr>
        <w:t>myod</w:t>
      </w:r>
      <w:proofErr w:type="spellEnd"/>
      <w:r w:rsidR="002A499B" w:rsidRPr="00E6172C">
        <w:rPr>
          <w:lang w:val="en-GB"/>
        </w:rPr>
        <w:t xml:space="preserve">, </w:t>
      </w:r>
      <w:r w:rsidR="003445CA" w:rsidRPr="00E6172C">
        <w:rPr>
          <w:lang w:val="en-GB"/>
        </w:rPr>
        <w:t xml:space="preserve">drives </w:t>
      </w:r>
      <w:r w:rsidR="002A499B" w:rsidRPr="00E6172C">
        <w:rPr>
          <w:lang w:val="en-GB"/>
        </w:rPr>
        <w:t xml:space="preserve">commitment to skeletal myogenesis in vertebrates, </w:t>
      </w:r>
      <w:r w:rsidR="00407C82" w:rsidRPr="00E6172C">
        <w:rPr>
          <w:lang w:val="en-GB"/>
        </w:rPr>
        <w:t>our findings place Tbx protein activity</w:t>
      </w:r>
      <w:r w:rsidR="000E12C6" w:rsidRPr="00E6172C">
        <w:rPr>
          <w:lang w:val="en-GB"/>
        </w:rPr>
        <w:t xml:space="preserve"> at the base of skeletal myogenesis in zebrafish</w:t>
      </w:r>
      <w:r w:rsidR="00616A4C">
        <w:rPr>
          <w:lang w:val="en-GB"/>
        </w:rPr>
        <w:t xml:space="preserve"> (Fig. S7)</w:t>
      </w:r>
      <w:r w:rsidR="002A499B" w:rsidRPr="00E6172C">
        <w:rPr>
          <w:lang w:val="en-GB"/>
        </w:rPr>
        <w:t>.</w:t>
      </w:r>
    </w:p>
    <w:p w14:paraId="1A15CB87" w14:textId="2CBD0CB6" w:rsidR="003445CA" w:rsidRPr="00E6172C" w:rsidRDefault="003445CA" w:rsidP="003445CA">
      <w:pPr>
        <w:spacing w:after="120" w:line="360" w:lineRule="auto"/>
        <w:jc w:val="both"/>
        <w:rPr>
          <w:lang w:val="en-GB"/>
        </w:rPr>
      </w:pPr>
      <w:r w:rsidRPr="00E6172C">
        <w:rPr>
          <w:lang w:val="en-GB"/>
        </w:rPr>
        <w:t>Before myogenesis, Tbx16 is required for migration of most trunk PSM cells away from the ‘maturation zone’ immediately after their involution</w:t>
      </w:r>
      <w:r w:rsidR="00E37304" w:rsidRPr="00E6172C">
        <w:rPr>
          <w:lang w:val="en-GB"/>
        </w:rPr>
        <w:t xml:space="preserve"> </w:t>
      </w:r>
      <w:r w:rsidRPr="00E6172C">
        <w:rPr>
          <w:lang w:val="en-GB"/>
        </w:rPr>
        <w:fldChar w:fldCharType="begin">
          <w:fldData xml:space="preserve">PEVuZE5vdGU+PENpdGU+PEF1dGhvcj5HcmlmZmluPC9BdXRob3I+PFllYXI+MjAwMjwvWWVhcj48
UmVjTnVtPjEwMzgzPC9SZWNOdW0+PERpc3BsYXlUZXh0PihHcmlmZmluIGFuZCBLaW1lbG1hbiwg
MjAwMjsgUm93IGV0IGFsLiwgMjAxMSk8L0Rpc3BsYXlUZXh0PjxyZWNvcmQ+PHJlYy1udW1iZXI+
MTAzODM8L3JlYy1udW1iZXI+PGZvcmVpZ24ta2V5cz48a2V5IGFwcD0iRU4iIGRiLWlkPSIyMnA1
ZnBzeDg5c3Q5cGU5OXY1eHMyeDFkMmRleDVyd3Q1OTAiIHRpbWVzdGFtcD0iMTUzNDM1MjYwMCI+
MTAzODM8L2tleT48L2ZvcmVpZ24ta2V5cz48cmVmLXR5cGUgbmFtZT0iSm91cm5hbCBBcnRpY2xl
Ij4xNzwvcmVmLXR5cGU+PGNvbnRyaWJ1dG9ycz48YXV0aG9ycz48YXV0aG9yPkdyaWZmaW4sIEsu
IEouPC9hdXRob3I+PGF1dGhvcj5LaW1lbG1hbiwgRC48L2F1dGhvcj48L2F1dGhvcnM+PC9jb250
cmlidXRvcnM+PGF1dGgtYWRkcmVzcz5EZXBhcnRtZW50IG9mIEJpb2NoZW1pc3RyeSwgQm94IDM1
NzM1MCwgVW5pdmVyc2l0eSBvZiBXYXNoaW5ndG9uLCBTZWF0dGxlIFdBIDk4MTk1LTczNTAsIFVT
QS48L2F1dGgtYWRkcmVzcz48dGl0bGVzPjx0aXRsZT5PbmUtRXllZCBQaW5oZWFkIGFuZCBTcGFk
ZXRhaWwgYXJlIGVzc2VudGlhbCBmb3IgaGVhcnQgYW5kIHNvbWl0ZSBmb3JtYXRpb248L3RpdGxl
PjxzZWNvbmRhcnktdGl0bGU+TmF0IENlbGwgQmlvbDwvc2Vjb25kYXJ5LXRpdGxlPjwvdGl0bGVz
PjxwZXJpb2RpY2FsPjxmdWxsLXRpdGxlPk5hdCBDZWxsIEJpb2w8L2Z1bGwtdGl0bGU+PC9wZXJp
b2RpY2FsPjxwYWdlcz44MjEtNTwvcGFnZXM+PHZvbHVtZT40PC92b2x1bWU+PG51bWJlcj4xMDwv
bnVtYmVyPjxrZXl3b3Jkcz48a2V5d29yZD5BbmltYWxzPC9rZXl3b3JkPjxrZXl3b3JkPkJvZHkg
UGF0dGVybmluZy8qZ2VuZXRpY3M8L2tleXdvcmQ+PGtleXdvcmQ+Q2VsbCBBZGhlc2lvbi9nZW5l
dGljczwva2V5d29yZD48a2V5d29yZD5FbWJyeW8sIE5vbm1hbW1hbGlhbi9jeXRvbG9neS8qZW1i
cnlvbG9neS9tZXRhYm9saXNtPC9rZXl3b3JkPjxrZXl3b3JkPipFc2NoZXJpY2hpYSBjb2xpIFBy
b3RlaW5zPC9rZXl3b3JkPjxrZXl3b3JkPkZlbWFsZTwva2V5d29yZD48a2V5d29yZD5HZW5lIEV4
cHJlc3Npb24gUmVndWxhdGlvbiwgRGV2ZWxvcG1lbnRhbC8qZ2VuZXRpY3M8L2tleXdvcmQ+PGtl
eXdvcmQ+SGVhcnQvKmVtYnJ5b2xvZ3k8L2tleXdvcmQ+PGtleXdvcmQ+SGlnaCBNb2JpbGl0eSBH
cm91cCBQcm90ZWlucy9nZW5ldGljcy9tZXRhYm9saXNtPC9rZXl3b3JkPjxrZXl3b3JkPkhvbWVv
ZG9tYWluIFByb3RlaW5zL2dlbmV0aWNzLyptZXRhYm9saXNtPC9rZXl3b3JkPjxrZXl3b3JkPk1h
bGU8L2tleXdvcmQ+PGtleXdvcmQ+TXV0YXRpb24vZ2VuZXRpY3M8L2tleXdvcmQ+PGtleXdvcmQ+
T2xpZ29udWNsZW90aWRlcywgQW50aXNlbnNlPC9rZXl3b3JkPjxrZXl3b3JkPlBvcmlucy9nZW5l
dGljcy9tZXRhYm9saXNtPC9rZXl3b3JkPjxrZXl3b3JkPlNPWCBUcmFuc2NyaXB0aW9uIEZhY3Rv
cnM8L2tleXdvcmQ+PGtleXdvcmQ+U29taXRlcy9jeXRvbG9neS8qbWV0YWJvbGlzbTwva2V5d29y
ZD48a2V5d29yZD5ULUJveCBEb21haW4gUHJvdGVpbnMvZ2VuZXRpY3MvKm1ldGFib2xpc208L2tl
eXdvcmQ+PGtleXdvcmQ+VHJhbnNjcmlwdGlvbiBGYWN0b3JzL2dlbmV0aWNzLyptZXRhYm9saXNt
PC9rZXl3b3JkPjxrZXl3b3JkPlplYnJhZmlzaC8qZW1icnlvbG9neS9tZXRhYm9saXNtPC9rZXl3
b3JkPjxrZXl3b3JkPlplYnJhZmlzaCBQcm90ZWlucy9nZW5ldGljcy8qbWV0YWJvbGlzbTwva2V5
d29yZD48L2tleXdvcmRzPjxkYXRlcz48eWVhcj4yMDAyPC95ZWFyPjxwdWItZGF0ZXM+PGRhdGU+
T2N0PC9kYXRlPjwvcHViLWRhdGVzPjwvZGF0ZXM+PGlzYm4+MTQ2NS03MzkyIChQcmludCkmI3hE
OzE0NjUtNzM5MiAoTGlua2luZyk8L2lzYm4+PGFjY2Vzc2lvbi1udW0+MTIzNjAyOTQ8L2FjY2Vz
c2lvbi1udW0+PHVybHM+PHJlbGF0ZWQtdXJscz48dXJsPmh0dHBzOi8vd3d3Lm5jYmkubmxtLm5p
aC5nb3YvcHVibWVkLzEyMzYwMjk0PC91cmw+PC9yZWxhdGVkLXVybHM+PC91cmxzPjxlbGVjdHJv
bmljLXJlc291cmNlLW51bT4xMC4xMDM4L25jYjg2MjwvZWxlY3Ryb25pYy1yZXNvdXJjZS1udW0+
PC9yZWNvcmQ+PC9DaXRlPjxDaXRlPjxBdXRob3I+Um93PC9BdXRob3I+PFllYXI+MjAxMTwvWWVh
cj48UmVjTnVtPjEwNDExPC9SZWNOdW0+PHJlY29yZD48cmVjLW51bWJlcj4xMDQxMTwvcmVjLW51
bWJlcj48Zm9yZWlnbi1rZXlzPjxrZXkgYXBwPSJFTiIgZGItaWQ9IjIycDVmcHN4ODlzdDlwZTk5
djV4czJ4MWQyZGV4NXJ3dDU5MCIgdGltZXN0YW1wPSIxNTQwNTY2NjU0Ij4xMDQxMTwva2V5Pjwv
Zm9yZWlnbi1rZXlzPjxyZWYtdHlwZSBuYW1lPSJKb3VybmFsIEFydGljbGUiPjE3PC9yZWYtdHlw
ZT48Y29udHJpYnV0b3JzPjxhdXRob3JzPjxhdXRob3I+Um93LCBSLiBILjwvYXV0aG9yPjxhdXRo
b3I+TWFpdHJlLCBKLiBMLjwvYXV0aG9yPjxhdXRob3I+TWFydGluLCBCLiBMLjwvYXV0aG9yPjxh
dXRob3I+U3RvY2tpbmdlciwgUC48L2F1dGhvcj48YXV0aG9yPkhlaXNlbmJlcmcsIEMuIFAuPC9h
dXRob3I+PGF1dGhvcj5LaW1lbG1hbiwgRC48L2F1dGhvcj48L2F1dGhvcnM+PC9jb250cmlidXRv
cnM+PGF1dGgtYWRkcmVzcz5EZXBhcnRtZW50IG9mIEJpb2NoZW1pc3RyeSwgVW5pdmVyc2l0eSBv
ZiBXYXNoaW5ndG9uLCBTZWF0dGxlLCBXQSwgVVNBLjwvYXV0aC1hZGRyZXNzPjx0aXRsZXM+PHRp
dGxlPkNvbXBsZXRpb24gb2YgdGhlIGVwaXRoZWxpYWwgdG8gbWVzZW5jaHltYWwgdHJhbnNpdGlv
biBpbiB6ZWJyYWZpc2ggbWVzb2Rlcm0gcmVxdWlyZXMgU3BhZGV0YWlsPC90aXRsZT48c2Vjb25k
YXJ5LXRpdGxlPkRldiBCaW9sPC9zZWNvbmRhcnktdGl0bGU+PC90aXRsZXM+PHBlcmlvZGljYWw+
PGZ1bGwtdGl0bGU+RGV2IEJpb2w8L2Z1bGwtdGl0bGU+PC9wZXJpb2RpY2FsPjxwYWdlcz4xMDIt
MTA8L3BhZ2VzPjx2b2x1bWU+MzU0PC92b2x1bWU+PG51bWJlcj4xPC9udW1iZXI+PGVkaXRpb24+
MjAxMS8wNC8wNjwvZWRpdGlvbj48a2V5d29yZHM+PGtleXdvcmQ+QW5pbWFsczwva2V5d29yZD48
a2V5d29yZD5DZWxsIEFkaGVzaW9uPC9rZXl3b3JkPjxrZXl3b3JkPkNlbGwgTW92ZW1lbnQ8L2tl
eXdvcmQ+PGtleXdvcmQ+RW1icnlvLCBOb25tYW1tYWxpYW4vY3l0b2xvZ3kvZW1icnlvbG9neS9t
ZXRhYm9saXNtPC9rZXl3b3JkPjxrZXl3b3JkPkVwaXRoZWxpYWwtTWVzZW5jaHltYWwgVHJhbnNp
dGlvbjwva2V5d29yZD48a2V5d29yZD5HZW5lIEV4cHJlc3Npb24gUmVndWxhdGlvbiwgRGV2ZWxv
cG1lbnRhbDwva2V5d29yZD48a2V5d29yZD5JbW11bm9oaXN0b2NoZW1pc3RyeTwva2V5d29yZD48
a2V5d29yZD5JbiBTaXR1IEh5YnJpZGl6YXRpb248L2tleXdvcmQ+PGtleXdvcmQ+TWVzb2Rlcm0v
Y3l0b2xvZ3kvZW1icnlvbG9neS8qbWV0YWJvbGlzbTwva2V5d29yZD48a2V5d29yZD5NdXRhdGlv
bjwva2V5d29yZD48a2V5d29yZD5ULUJveCBEb21haW4gUHJvdGVpbnMvKmdlbmV0aWNzL21ldGFi
b2xpc208L2tleXdvcmQ+PGtleXdvcmQ+WmVicmFmaXNoL2VtYnJ5b2xvZ3kvKmdlbmV0aWNzL21l
dGFib2xpc208L2tleXdvcmQ+PGtleXdvcmQ+WmVicmFmaXNoIFByb3RlaW5zLypnZW5ldGljcy9t
ZXRhYm9saXNtPC9rZXl3b3JkPjwva2V5d29yZHM+PGRhdGVzPjx5ZWFyPjIwMTE8L3llYXI+PHB1
Yi1kYXRlcz48ZGF0ZT5KdW4gMTwvZGF0ZT48L3B1Yi1kYXRlcz48L2RhdGVzPjxpc2JuPjEwOTUt
NTY0WCAoRWxlY3Ryb25pYykmI3hEOzAwMTItMTYwNiAoTGlua2luZyk8L2lzYm4+PGFjY2Vzc2lv
bi1udW0+MjE0NjM2MTQ8L2FjY2Vzc2lvbi1udW0+PHVybHM+PHJlbGF0ZWQtdXJscz48dXJsPmh0
dHBzOi8vd3d3Lm5jYmkubmxtLm5paC5nb3YvcHVibWVkLzIxNDYzNjE0PC91cmw+PC9yZWxhdGVk
LXVybHM+PC91cmxzPjxjdXN0b20yPlBNQzMwOTA1NDA8L2N1c3RvbTI+PGVsZWN0cm9uaWMtcmVz
b3VyY2UtbnVtPjEwLjEwMTYvai55ZGJpby4yMDExLjAzLjAyNTwvZWxlY3Ryb25pYy1yZXNvdXJj
ZS1udW0+PC9yZWNvcmQ+PC9DaXRlPjwvRW5kTm90ZT5=
</w:fldData>
        </w:fldChar>
      </w:r>
      <w:r w:rsidR="00AD49EB" w:rsidRPr="00E6172C">
        <w:rPr>
          <w:lang w:val="en-GB"/>
        </w:rPr>
        <w:instrText xml:space="preserve"> ADDIN EN.CITE </w:instrText>
      </w:r>
      <w:r w:rsidR="00AD49EB" w:rsidRPr="00E6172C">
        <w:rPr>
          <w:lang w:val="en-GB"/>
        </w:rPr>
        <w:fldChar w:fldCharType="begin">
          <w:fldData xml:space="preserve">PEVuZE5vdGU+PENpdGU+PEF1dGhvcj5HcmlmZmluPC9BdXRob3I+PFllYXI+MjAwMjwvWWVhcj48
UmVjTnVtPjEwMzgzPC9SZWNOdW0+PERpc3BsYXlUZXh0PihHcmlmZmluIGFuZCBLaW1lbG1hbiwg
MjAwMjsgUm93IGV0IGFsLiwgMjAxMSk8L0Rpc3BsYXlUZXh0PjxyZWNvcmQ+PHJlYy1udW1iZXI+
MTAzODM8L3JlYy1udW1iZXI+PGZvcmVpZ24ta2V5cz48a2V5IGFwcD0iRU4iIGRiLWlkPSIyMnA1
ZnBzeDg5c3Q5cGU5OXY1eHMyeDFkMmRleDVyd3Q1OTAiIHRpbWVzdGFtcD0iMTUzNDM1MjYwMCI+
MTAzODM8L2tleT48L2ZvcmVpZ24ta2V5cz48cmVmLXR5cGUgbmFtZT0iSm91cm5hbCBBcnRpY2xl
Ij4xNzwvcmVmLXR5cGU+PGNvbnRyaWJ1dG9ycz48YXV0aG9ycz48YXV0aG9yPkdyaWZmaW4sIEsu
IEouPC9hdXRob3I+PGF1dGhvcj5LaW1lbG1hbiwgRC48L2F1dGhvcj48L2F1dGhvcnM+PC9jb250
cmlidXRvcnM+PGF1dGgtYWRkcmVzcz5EZXBhcnRtZW50IG9mIEJpb2NoZW1pc3RyeSwgQm94IDM1
NzM1MCwgVW5pdmVyc2l0eSBvZiBXYXNoaW5ndG9uLCBTZWF0dGxlIFdBIDk4MTk1LTczNTAsIFVT
QS48L2F1dGgtYWRkcmVzcz48dGl0bGVzPjx0aXRsZT5PbmUtRXllZCBQaW5oZWFkIGFuZCBTcGFk
ZXRhaWwgYXJlIGVzc2VudGlhbCBmb3IgaGVhcnQgYW5kIHNvbWl0ZSBmb3JtYXRpb248L3RpdGxl
PjxzZWNvbmRhcnktdGl0bGU+TmF0IENlbGwgQmlvbDwvc2Vjb25kYXJ5LXRpdGxlPjwvdGl0bGVz
PjxwZXJpb2RpY2FsPjxmdWxsLXRpdGxlPk5hdCBDZWxsIEJpb2w8L2Z1bGwtdGl0bGU+PC9wZXJp
b2RpY2FsPjxwYWdlcz44MjEtNTwvcGFnZXM+PHZvbHVtZT40PC92b2x1bWU+PG51bWJlcj4xMDwv
bnVtYmVyPjxrZXl3b3Jkcz48a2V5d29yZD5BbmltYWxzPC9rZXl3b3JkPjxrZXl3b3JkPkJvZHkg
UGF0dGVybmluZy8qZ2VuZXRpY3M8L2tleXdvcmQ+PGtleXdvcmQ+Q2VsbCBBZGhlc2lvbi9nZW5l
dGljczwva2V5d29yZD48a2V5d29yZD5FbWJyeW8sIE5vbm1hbW1hbGlhbi9jeXRvbG9neS8qZW1i
cnlvbG9neS9tZXRhYm9saXNtPC9rZXl3b3JkPjxrZXl3b3JkPipFc2NoZXJpY2hpYSBjb2xpIFBy
b3RlaW5zPC9rZXl3b3JkPjxrZXl3b3JkPkZlbWFsZTwva2V5d29yZD48a2V5d29yZD5HZW5lIEV4
cHJlc3Npb24gUmVndWxhdGlvbiwgRGV2ZWxvcG1lbnRhbC8qZ2VuZXRpY3M8L2tleXdvcmQ+PGtl
eXdvcmQ+SGVhcnQvKmVtYnJ5b2xvZ3k8L2tleXdvcmQ+PGtleXdvcmQ+SGlnaCBNb2JpbGl0eSBH
cm91cCBQcm90ZWlucy9nZW5ldGljcy9tZXRhYm9saXNtPC9rZXl3b3JkPjxrZXl3b3JkPkhvbWVv
ZG9tYWluIFByb3RlaW5zL2dlbmV0aWNzLyptZXRhYm9saXNtPC9rZXl3b3JkPjxrZXl3b3JkPk1h
bGU8L2tleXdvcmQ+PGtleXdvcmQ+TXV0YXRpb24vZ2VuZXRpY3M8L2tleXdvcmQ+PGtleXdvcmQ+
T2xpZ29udWNsZW90aWRlcywgQW50aXNlbnNlPC9rZXl3b3JkPjxrZXl3b3JkPlBvcmlucy9nZW5l
dGljcy9tZXRhYm9saXNtPC9rZXl3b3JkPjxrZXl3b3JkPlNPWCBUcmFuc2NyaXB0aW9uIEZhY3Rv
cnM8L2tleXdvcmQ+PGtleXdvcmQ+U29taXRlcy9jeXRvbG9neS8qbWV0YWJvbGlzbTwva2V5d29y
ZD48a2V5d29yZD5ULUJveCBEb21haW4gUHJvdGVpbnMvZ2VuZXRpY3MvKm1ldGFib2xpc208L2tl
eXdvcmQ+PGtleXdvcmQ+VHJhbnNjcmlwdGlvbiBGYWN0b3JzL2dlbmV0aWNzLyptZXRhYm9saXNt
PC9rZXl3b3JkPjxrZXl3b3JkPlplYnJhZmlzaC8qZW1icnlvbG9neS9tZXRhYm9saXNtPC9rZXl3
b3JkPjxrZXl3b3JkPlplYnJhZmlzaCBQcm90ZWlucy9nZW5ldGljcy8qbWV0YWJvbGlzbTwva2V5
d29yZD48L2tleXdvcmRzPjxkYXRlcz48eWVhcj4yMDAyPC95ZWFyPjxwdWItZGF0ZXM+PGRhdGU+
T2N0PC9kYXRlPjwvcHViLWRhdGVzPjwvZGF0ZXM+PGlzYm4+MTQ2NS03MzkyIChQcmludCkmI3hE
OzE0NjUtNzM5MiAoTGlua2luZyk8L2lzYm4+PGFjY2Vzc2lvbi1udW0+MTIzNjAyOTQ8L2FjY2Vz
c2lvbi1udW0+PHVybHM+PHJlbGF0ZWQtdXJscz48dXJsPmh0dHBzOi8vd3d3Lm5jYmkubmxtLm5p
aC5nb3YvcHVibWVkLzEyMzYwMjk0PC91cmw+PC9yZWxhdGVkLXVybHM+PC91cmxzPjxlbGVjdHJv
bmljLXJlc291cmNlLW51bT4xMC4xMDM4L25jYjg2MjwvZWxlY3Ryb25pYy1yZXNvdXJjZS1udW0+
PC9yZWNvcmQ+PC9DaXRlPjxDaXRlPjxBdXRob3I+Um93PC9BdXRob3I+PFllYXI+MjAxMTwvWWVh
cj48UmVjTnVtPjEwNDExPC9SZWNOdW0+PHJlY29yZD48cmVjLW51bWJlcj4xMDQxMTwvcmVjLW51
bWJlcj48Zm9yZWlnbi1rZXlzPjxrZXkgYXBwPSJFTiIgZGItaWQ9IjIycDVmcHN4ODlzdDlwZTk5
djV4czJ4MWQyZGV4NXJ3dDU5MCIgdGltZXN0YW1wPSIxNTQwNTY2NjU0Ij4xMDQxMTwva2V5Pjwv
Zm9yZWlnbi1rZXlzPjxyZWYtdHlwZSBuYW1lPSJKb3VybmFsIEFydGljbGUiPjE3PC9yZWYtdHlw
ZT48Y29udHJpYnV0b3JzPjxhdXRob3JzPjxhdXRob3I+Um93LCBSLiBILjwvYXV0aG9yPjxhdXRo
b3I+TWFpdHJlLCBKLiBMLjwvYXV0aG9yPjxhdXRob3I+TWFydGluLCBCLiBMLjwvYXV0aG9yPjxh
dXRob3I+U3RvY2tpbmdlciwgUC48L2F1dGhvcj48YXV0aG9yPkhlaXNlbmJlcmcsIEMuIFAuPC9h
dXRob3I+PGF1dGhvcj5LaW1lbG1hbiwgRC48L2F1dGhvcj48L2F1dGhvcnM+PC9jb250cmlidXRv
cnM+PGF1dGgtYWRkcmVzcz5EZXBhcnRtZW50IG9mIEJpb2NoZW1pc3RyeSwgVW5pdmVyc2l0eSBv
ZiBXYXNoaW5ndG9uLCBTZWF0dGxlLCBXQSwgVVNBLjwvYXV0aC1hZGRyZXNzPjx0aXRsZXM+PHRp
dGxlPkNvbXBsZXRpb24gb2YgdGhlIGVwaXRoZWxpYWwgdG8gbWVzZW5jaHltYWwgdHJhbnNpdGlv
biBpbiB6ZWJyYWZpc2ggbWVzb2Rlcm0gcmVxdWlyZXMgU3BhZGV0YWlsPC90aXRsZT48c2Vjb25k
YXJ5LXRpdGxlPkRldiBCaW9sPC9zZWNvbmRhcnktdGl0bGU+PC90aXRsZXM+PHBlcmlvZGljYWw+
PGZ1bGwtdGl0bGU+RGV2IEJpb2w8L2Z1bGwtdGl0bGU+PC9wZXJpb2RpY2FsPjxwYWdlcz4xMDIt
MTA8L3BhZ2VzPjx2b2x1bWU+MzU0PC92b2x1bWU+PG51bWJlcj4xPC9udW1iZXI+PGVkaXRpb24+
MjAxMS8wNC8wNjwvZWRpdGlvbj48a2V5d29yZHM+PGtleXdvcmQ+QW5pbWFsczwva2V5d29yZD48
a2V5d29yZD5DZWxsIEFkaGVzaW9uPC9rZXl3b3JkPjxrZXl3b3JkPkNlbGwgTW92ZW1lbnQ8L2tl
eXdvcmQ+PGtleXdvcmQ+RW1icnlvLCBOb25tYW1tYWxpYW4vY3l0b2xvZ3kvZW1icnlvbG9neS9t
ZXRhYm9saXNtPC9rZXl3b3JkPjxrZXl3b3JkPkVwaXRoZWxpYWwtTWVzZW5jaHltYWwgVHJhbnNp
dGlvbjwva2V5d29yZD48a2V5d29yZD5HZW5lIEV4cHJlc3Npb24gUmVndWxhdGlvbiwgRGV2ZWxv
cG1lbnRhbDwva2V5d29yZD48a2V5d29yZD5JbW11bm9oaXN0b2NoZW1pc3RyeTwva2V5d29yZD48
a2V5d29yZD5JbiBTaXR1IEh5YnJpZGl6YXRpb248L2tleXdvcmQ+PGtleXdvcmQ+TWVzb2Rlcm0v
Y3l0b2xvZ3kvZW1icnlvbG9neS8qbWV0YWJvbGlzbTwva2V5d29yZD48a2V5d29yZD5NdXRhdGlv
bjwva2V5d29yZD48a2V5d29yZD5ULUJveCBEb21haW4gUHJvdGVpbnMvKmdlbmV0aWNzL21ldGFi
b2xpc208L2tleXdvcmQ+PGtleXdvcmQ+WmVicmFmaXNoL2VtYnJ5b2xvZ3kvKmdlbmV0aWNzL21l
dGFib2xpc208L2tleXdvcmQ+PGtleXdvcmQ+WmVicmFmaXNoIFByb3RlaW5zLypnZW5ldGljcy9t
ZXRhYm9saXNtPC9rZXl3b3JkPjwva2V5d29yZHM+PGRhdGVzPjx5ZWFyPjIwMTE8L3llYXI+PHB1
Yi1kYXRlcz48ZGF0ZT5KdW4gMTwvZGF0ZT48L3B1Yi1kYXRlcz48L2RhdGVzPjxpc2JuPjEwOTUt
NTY0WCAoRWxlY3Ryb25pYykmI3hEOzAwMTItMTYwNiAoTGlua2luZyk8L2lzYm4+PGFjY2Vzc2lv
bi1udW0+MjE0NjM2MTQ8L2FjY2Vzc2lvbi1udW0+PHVybHM+PHJlbGF0ZWQtdXJscz48dXJsPmh0
dHBzOi8vd3d3Lm5jYmkubmxtLm5paC5nb3YvcHVibWVkLzIxNDYzNjE0PC91cmw+PC9yZWxhdGVk
LXVybHM+PC91cmxzPjxjdXN0b20yPlBNQzMwOTA1NDA8L2N1c3RvbTI+PGVsZWN0cm9uaWMtcmVz
b3VyY2UtbnVtPjEwLjEwMTYvai55ZGJpby4yMDExLjAzLjAyNTwvZWxlY3Ryb25pYy1yZXNvdXJj
ZS1udW0+PC9yZWNvcmQ+PC9DaXRlPjwvRW5kTm90ZT5=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Pr="00E6172C">
        <w:rPr>
          <w:lang w:val="en-GB"/>
        </w:rPr>
      </w:r>
      <w:r w:rsidRPr="00E6172C">
        <w:rPr>
          <w:lang w:val="en-GB"/>
        </w:rPr>
        <w:fldChar w:fldCharType="separate"/>
      </w:r>
      <w:r w:rsidR="00B240FC" w:rsidRPr="00E6172C">
        <w:rPr>
          <w:noProof/>
          <w:lang w:val="en-GB"/>
        </w:rPr>
        <w:t>(Griffin and Kimelman, 2002; Row et al., 2011)</w:t>
      </w:r>
      <w:r w:rsidRPr="00E6172C">
        <w:rPr>
          <w:lang w:val="en-GB"/>
        </w:rPr>
        <w:fldChar w:fldCharType="end"/>
      </w:r>
      <w:r w:rsidRPr="00E6172C">
        <w:rPr>
          <w:lang w:val="en-GB"/>
        </w:rPr>
        <w:t xml:space="preserve">.  Our analysis of </w:t>
      </w:r>
      <w:proofErr w:type="spellStart"/>
      <w:r w:rsidRPr="00E6172C">
        <w:rPr>
          <w:i/>
          <w:lang w:val="en-GB"/>
        </w:rPr>
        <w:t>aplnrb</w:t>
      </w:r>
      <w:proofErr w:type="spellEnd"/>
      <w:r w:rsidRPr="00E6172C">
        <w:rPr>
          <w:lang w:val="en-GB"/>
        </w:rPr>
        <w:t xml:space="preserve">-expressing mesodermal cells shows that most anterior (i.e. head) and posterior ventral (i.e. ventral trunk) mesoderm involution and migration occurs normally in both </w:t>
      </w:r>
      <w:r w:rsidRPr="00E6172C">
        <w:rPr>
          <w:i/>
          <w:lang w:val="en-GB"/>
        </w:rPr>
        <w:t>tbx16</w:t>
      </w:r>
      <w:r w:rsidRPr="00E6172C">
        <w:rPr>
          <w:lang w:val="en-GB"/>
        </w:rPr>
        <w:t xml:space="preserve"> and </w:t>
      </w:r>
      <w:proofErr w:type="spellStart"/>
      <w:r w:rsidRPr="00E6172C">
        <w:rPr>
          <w:i/>
          <w:lang w:val="en-GB"/>
        </w:rPr>
        <w:t>tbxta</w:t>
      </w:r>
      <w:proofErr w:type="spellEnd"/>
      <w:r w:rsidRPr="00E6172C">
        <w:rPr>
          <w:lang w:val="en-GB"/>
        </w:rPr>
        <w:t xml:space="preserve"> mutants.  Indeed, some PSM is formed in </w:t>
      </w:r>
      <w:r w:rsidRPr="00E6172C">
        <w:rPr>
          <w:i/>
          <w:lang w:val="en-GB"/>
        </w:rPr>
        <w:t>tbx16</w:t>
      </w:r>
      <w:r w:rsidRPr="00E6172C">
        <w:rPr>
          <w:lang w:val="en-GB"/>
        </w:rPr>
        <w:t xml:space="preserve"> mutants and goes on to make small amounts of muscle </w:t>
      </w:r>
      <w:r w:rsidRPr="00E6172C">
        <w:rPr>
          <w:b/>
          <w:lang w:val="en-GB"/>
        </w:rPr>
        <w:fldChar w:fldCharType="begin">
          <w:fldData xml:space="preserve">PEVuZE5vdGU+PENpdGU+PEF1dGhvcj5LaW1tZWw8L0F1dGhvcj48WWVhcj4xOTg5PC9ZZWFyPjxS
ZWNOdW0+MjIxNjwvUmVjTnVtPjxEaXNwbGF5VGV4dD4oQW1hY2hlciBldCBhbC4sIDIwMDI7IEtp
bW1lbCBldCBhbC4sIDE5ODkpPC9EaXNwbGF5VGV4dD48cmVjb3JkPjxyZWMtbnVtYmVyPjIyMTY8
L3JlYy1udW1iZXI+PGZvcmVpZ24ta2V5cz48a2V5IGFwcD0iRU4iIGRiLWlkPSIyMnA1ZnBzeDg5
c3Q5cGU5OXY1eHMyeDFkMmRleDVyd3Q1OTAiIHRpbWVzdGFtcD0iMCI+MjIxNjwva2V5PjwvZm9y
ZWlnbi1rZXlzPjxyZWYtdHlwZSBuYW1lPSJKb3VybmFsIEFydGljbGUiPjE3PC9yZWYtdHlwZT48
Y29udHJpYnV0b3JzPjxhdXRob3JzPjxhdXRob3I+S2ltbWVsLCBDLkIuPC9hdXRob3I+PGF1dGhv
cj5LYW5lLCBELkEuPC9hdXRob3I+PGF1dGhvcj5XYWxrZXIsIEMuPC9hdXRob3I+PGF1dGhvcj5X
YXJnYSwgUi5NLjwvYXV0aG9yPjxhdXRob3I+Um90aG1hbiwgTS5CLjwvYXV0aG9yPjwvYXV0aG9y
cz48L2NvbnRyaWJ1dG9ycz48dGl0bGVzPjx0aXRsZT5BIG11dGF0aW9uIHRoYXQgY2hhbmdlcyBj
ZWxsIG1vdmVtZW50IGFuZCBjZWxsIGZhdGUgaW4gdGhlIHplYnJhZmlzaCBlbWJyeW88L3RpdGxl
PjxzZWNvbmRhcnktdGl0bGU+TmF0dXJlPC9zZWNvbmRhcnktdGl0bGU+PC90aXRsZXM+PHBlcmlv
ZGljYWw+PGZ1bGwtdGl0bGU+TmF0dXJlPC9mdWxsLXRpdGxlPjwvcGVyaW9kaWNhbD48cGFnZXM+
MzU4LTM2MjwvcGFnZXM+PHZvbHVtZT4zMzc8L3ZvbHVtZT48bnVtYmVyPkpBTjwvbnVtYmVyPjxk
YXRlcz48eWVhcj4xOTg5PC95ZWFyPjwvZGF0ZXM+PHVybHM+PC91cmxzPjwvcmVjb3JkPjwvQ2l0
ZT48Q2l0ZT48QXV0aG9yPkFtYWNoZXI8L0F1dGhvcj48WWVhcj4yMDAyPC9ZZWFyPjxSZWNOdW0+
OTQwMTwvUmVjTnVtPjxyZWNvcmQ+PHJlYy1udW1iZXI+OTQwMTwvcmVjLW51bWJlcj48Zm9yZWln
bi1rZXlzPjxrZXkgYXBwPSJFTiIgZGItaWQ9IjIycDVmcHN4ODlzdDlwZTk5djV4czJ4MWQyZGV4
NXJ3dDU5MCIgdGltZXN0YW1wPSIxMzkyMzk5Nzk2Ij45NDAxPC9rZXk+PC9mb3JlaWduLWtleXM+
PHJlZi10eXBlIG5hbWU9IkpvdXJuYWwgQXJ0aWNsZSI+MTc8L3JlZi10eXBlPjxjb250cmlidXRv
cnM+PGF1dGhvcnM+PGF1dGhvcj5BbWFjaGVyLCBTLiBMLjwvYXV0aG9yPjxhdXRob3I+RHJhcGVy
LCBCLiBXLjwvYXV0aG9yPjxhdXRob3I+U3VtbWVycywgQi4gUi48L2F1dGhvcj48YXV0aG9yPktp
bW1lbCwgQy4gQi48L2F1dGhvcj48L2F1dGhvcnM+PC9jb250cmlidXRvcnM+PGF1dGgtYWRkcmVz
cz5EZXBhcnRtZW50IG9mIE1vbGVjdWxhciBhbmQgQ2VsbCBCaW9sb2d5LCBVbml2ZXJzaXR5IG9m
IENhbGlmb3JuaWEsIEJlcmtlbGV5LCBDQSA5NDcyMC0zMjAwLCBVU0EuIGFtYWNoZXJAdWNsaW5r
NC5iZXJrZWxleS5lZHU8L2F1dGgtYWRkcmVzcz48dGl0bGVzPjx0aXRsZT5UaGUgemVicmFmaXNo
IFQtYm94IGdlbmVzIG5vIHRhaWwgYW5kIHNwYWRldGFpbCBhcmUgcmVxdWlyZWQgZm9yIGRldmVs
b3BtZW50IG9mIHRydW5rIGFuZCB0YWlsIG1lc29kZXJtIGFuZCBtZWRpYWwgZmxvb3IgcGxhdGU8
L3RpdGxlPjxzZWNvbmRhcnktdGl0bGU+RGV2ZWxvcG1lbnQ8L3NlY29uZGFyeS10aXRsZT48YWx0
LXRpdGxlPkRldmVsb3BtZW50PC9hbHQtdGl0bGU+PC90aXRsZXM+PHBlcmlvZGljYWw+PGZ1bGwt
dGl0bGU+RGV2ZWxvcG1lbnQ8L2Z1bGwtdGl0bGU+PC9wZXJpb2RpY2FsPjxhbHQtcGVyaW9kaWNh
bD48ZnVsbC10aXRsZT5EZXZlbG9wbWVudDwvZnVsbC10aXRsZT48L2FsdC1wZXJpb2RpY2FsPjxw
YWdlcz4zMzExLTIzPC9wYWdlcz48dm9sdW1lPjEyOTwvdm9sdW1lPjxudW1iZXI+MTQ8L251bWJl
cj48ZWRpdGlvbj4yMDAyLzA3LzAyPC9lZGl0aW9uPjxrZXl3b3Jkcz48a2V5d29yZD5BbGxlbGVz
PC9rZXl3b3JkPjxrZXl3b3JkPkFuaW1hbHM8L2tleXdvcmQ+PGtleXdvcmQ+Qm9keSBQYXR0ZXJu
aW5nL2dlbmV0aWNzPC9rZXl3b3JkPjxrZXl3b3JkPkZlbWFsZTwva2V5d29yZD48a2V5d29yZD5H
ZW5lIEV4cHJlc3Npb24gUmVndWxhdGlvbiwgRGV2ZWxvcG1lbnRhbDwva2V5d29yZD48a2V5d29y
ZD5NYWxlPC9rZXl3b3JkPjxrZXl3b3JkPk1lc29kZXJtL2N5dG9sb2d5PC9rZXl3b3JkPjxrZXl3
b3JkPk1vZGVscywgQmlvbG9naWNhbDwva2V5d29yZD48a2V5d29yZD5Nb3NhaWNpc208L2tleXdv
cmQ+PGtleXdvcmQ+TXVzY2xlcy9lbWJyeW9sb2d5PC9rZXl3b3JkPjxrZXl3b3JkPk11dGF0aW9u
PC9rZXl3b3JkPjxrZXl3b3JkPlNwaW5hbCBDb3JkL2VtYnJ5b2xvZ3k8L2tleXdvcmQ+PGtleXdv
cmQ+VC1Cb3ggRG9tYWluIFByb3RlaW5zLypnZW5ldGljczwva2V5d29yZD48a2V5d29yZD5UYWls
L2VtYnJ5b2xvZ3k8L2tleXdvcmQ+PGtleXdvcmQ+WmVicmFmaXNoLyplbWJyeW9sb2d5LypnZW5l
dGljczwva2V5d29yZD48a2V5d29yZD5aZWJyYWZpc2ggUHJvdGVpbnMvKmdlbmV0aWNzPC9rZXl3
b3JkPjwva2V5d29yZHM+PGRhdGVzPjx5ZWFyPjIwMDI8L3llYXI+PHB1Yi1kYXRlcz48ZGF0ZT5K
dWw8L2RhdGU+PC9wdWItZGF0ZXM+PC9kYXRlcz48aXNibj4wOTUwLTE5OTEgKFByaW50KSYjeEQ7
MDk1MC0xOTkxIChMaW5raW5nKTwvaXNibj48YWNjZXNzaW9uLW51bT4xMjA5MTMwMjwvYWNjZXNz
aW9uLW51bT48d29yay10eXBlPlJlc2VhcmNoIFN1cHBvcnQsIE5vbi1VLlMuIEdvdiZhcG9zO3Qm
I3hEO1Jlc2VhcmNoIFN1cHBvcnQsIFUuUy4gR292JmFwb3M7dCwgUC5ILlMuPC93b3JrLXR5cGU+
PHVybHM+PHJlbGF0ZWQtdXJscz48dXJsPmh0dHA6Ly93d3cubmNiaS5ubG0ubmloLmdvdi9wdWJt
ZWQvMTIwOTEzMDI8L3VybD48L3JlbGF0ZWQtdXJscz48L3VybHM+PC9yZWNvcmQ+PC9DaXRlPjwv
RW5kTm90ZT4A
</w:fldData>
        </w:fldChar>
      </w:r>
      <w:r w:rsidR="00AD49EB" w:rsidRPr="00E6172C">
        <w:rPr>
          <w:b/>
          <w:lang w:val="en-GB"/>
        </w:rPr>
        <w:instrText xml:space="preserve"> ADDIN EN.CITE </w:instrText>
      </w:r>
      <w:r w:rsidR="00AD49EB" w:rsidRPr="00E6172C">
        <w:rPr>
          <w:b/>
          <w:lang w:val="en-GB"/>
        </w:rPr>
        <w:fldChar w:fldCharType="begin">
          <w:fldData xml:space="preserve">PEVuZE5vdGU+PENpdGU+PEF1dGhvcj5LaW1tZWw8L0F1dGhvcj48WWVhcj4xOTg5PC9ZZWFyPjxS
ZWNOdW0+MjIxNjwvUmVjTnVtPjxEaXNwbGF5VGV4dD4oQW1hY2hlciBldCBhbC4sIDIwMDI7IEtp
bW1lbCBldCBhbC4sIDE5ODkpPC9EaXNwbGF5VGV4dD48cmVjb3JkPjxyZWMtbnVtYmVyPjIyMTY8
L3JlYy1udW1iZXI+PGZvcmVpZ24ta2V5cz48a2V5IGFwcD0iRU4iIGRiLWlkPSIyMnA1ZnBzeDg5
c3Q5cGU5OXY1eHMyeDFkMmRleDVyd3Q1OTAiIHRpbWVzdGFtcD0iMCI+MjIxNjwva2V5PjwvZm9y
ZWlnbi1rZXlzPjxyZWYtdHlwZSBuYW1lPSJKb3VybmFsIEFydGljbGUiPjE3PC9yZWYtdHlwZT48
Y29udHJpYnV0b3JzPjxhdXRob3JzPjxhdXRob3I+S2ltbWVsLCBDLkIuPC9hdXRob3I+PGF1dGhv
cj5LYW5lLCBELkEuPC9hdXRob3I+PGF1dGhvcj5XYWxrZXIsIEMuPC9hdXRob3I+PGF1dGhvcj5X
YXJnYSwgUi5NLjwvYXV0aG9yPjxhdXRob3I+Um90aG1hbiwgTS5CLjwvYXV0aG9yPjwvYXV0aG9y
cz48L2NvbnRyaWJ1dG9ycz48dGl0bGVzPjx0aXRsZT5BIG11dGF0aW9uIHRoYXQgY2hhbmdlcyBj
ZWxsIG1vdmVtZW50IGFuZCBjZWxsIGZhdGUgaW4gdGhlIHplYnJhZmlzaCBlbWJyeW88L3RpdGxl
PjxzZWNvbmRhcnktdGl0bGU+TmF0dXJlPC9zZWNvbmRhcnktdGl0bGU+PC90aXRsZXM+PHBlcmlv
ZGljYWw+PGZ1bGwtdGl0bGU+TmF0dXJlPC9mdWxsLXRpdGxlPjwvcGVyaW9kaWNhbD48cGFnZXM+
MzU4LTM2MjwvcGFnZXM+PHZvbHVtZT4zMzc8L3ZvbHVtZT48bnVtYmVyPkpBTjwvbnVtYmVyPjxk
YXRlcz48eWVhcj4xOTg5PC95ZWFyPjwvZGF0ZXM+PHVybHM+PC91cmxzPjwvcmVjb3JkPjwvQ2l0
ZT48Q2l0ZT48QXV0aG9yPkFtYWNoZXI8L0F1dGhvcj48WWVhcj4yMDAyPC9ZZWFyPjxSZWNOdW0+
OTQwMTwvUmVjTnVtPjxyZWNvcmQ+PHJlYy1udW1iZXI+OTQwMTwvcmVjLW51bWJlcj48Zm9yZWln
bi1rZXlzPjxrZXkgYXBwPSJFTiIgZGItaWQ9IjIycDVmcHN4ODlzdDlwZTk5djV4czJ4MWQyZGV4
NXJ3dDU5MCIgdGltZXN0YW1wPSIxMzkyMzk5Nzk2Ij45NDAxPC9rZXk+PC9mb3JlaWduLWtleXM+
PHJlZi10eXBlIG5hbWU9IkpvdXJuYWwgQXJ0aWNsZSI+MTc8L3JlZi10eXBlPjxjb250cmlidXRv
cnM+PGF1dGhvcnM+PGF1dGhvcj5BbWFjaGVyLCBTLiBMLjwvYXV0aG9yPjxhdXRob3I+RHJhcGVy
LCBCLiBXLjwvYXV0aG9yPjxhdXRob3I+U3VtbWVycywgQi4gUi48L2F1dGhvcj48YXV0aG9yPktp
bW1lbCwgQy4gQi48L2F1dGhvcj48L2F1dGhvcnM+PC9jb250cmlidXRvcnM+PGF1dGgtYWRkcmVz
cz5EZXBhcnRtZW50IG9mIE1vbGVjdWxhciBhbmQgQ2VsbCBCaW9sb2d5LCBVbml2ZXJzaXR5IG9m
IENhbGlmb3JuaWEsIEJlcmtlbGV5LCBDQSA5NDcyMC0zMjAwLCBVU0EuIGFtYWNoZXJAdWNsaW5r
NC5iZXJrZWxleS5lZHU8L2F1dGgtYWRkcmVzcz48dGl0bGVzPjx0aXRsZT5UaGUgemVicmFmaXNo
IFQtYm94IGdlbmVzIG5vIHRhaWwgYW5kIHNwYWRldGFpbCBhcmUgcmVxdWlyZWQgZm9yIGRldmVs
b3BtZW50IG9mIHRydW5rIGFuZCB0YWlsIG1lc29kZXJtIGFuZCBtZWRpYWwgZmxvb3IgcGxhdGU8
L3RpdGxlPjxzZWNvbmRhcnktdGl0bGU+RGV2ZWxvcG1lbnQ8L3NlY29uZGFyeS10aXRsZT48YWx0
LXRpdGxlPkRldmVsb3BtZW50PC9hbHQtdGl0bGU+PC90aXRsZXM+PHBlcmlvZGljYWw+PGZ1bGwt
dGl0bGU+RGV2ZWxvcG1lbnQ8L2Z1bGwtdGl0bGU+PC9wZXJpb2RpY2FsPjxhbHQtcGVyaW9kaWNh
bD48ZnVsbC10aXRsZT5EZXZlbG9wbWVudDwvZnVsbC10aXRsZT48L2FsdC1wZXJpb2RpY2FsPjxw
YWdlcz4zMzExLTIzPC9wYWdlcz48dm9sdW1lPjEyOTwvdm9sdW1lPjxudW1iZXI+MTQ8L251bWJl
cj48ZWRpdGlvbj4yMDAyLzA3LzAyPC9lZGl0aW9uPjxrZXl3b3Jkcz48a2V5d29yZD5BbGxlbGVz
PC9rZXl3b3JkPjxrZXl3b3JkPkFuaW1hbHM8L2tleXdvcmQ+PGtleXdvcmQ+Qm9keSBQYXR0ZXJu
aW5nL2dlbmV0aWNzPC9rZXl3b3JkPjxrZXl3b3JkPkZlbWFsZTwva2V5d29yZD48a2V5d29yZD5H
ZW5lIEV4cHJlc3Npb24gUmVndWxhdGlvbiwgRGV2ZWxvcG1lbnRhbDwva2V5d29yZD48a2V5d29y
ZD5NYWxlPC9rZXl3b3JkPjxrZXl3b3JkPk1lc29kZXJtL2N5dG9sb2d5PC9rZXl3b3JkPjxrZXl3
b3JkPk1vZGVscywgQmlvbG9naWNhbDwva2V5d29yZD48a2V5d29yZD5Nb3NhaWNpc208L2tleXdv
cmQ+PGtleXdvcmQ+TXVzY2xlcy9lbWJyeW9sb2d5PC9rZXl3b3JkPjxrZXl3b3JkPk11dGF0aW9u
PC9rZXl3b3JkPjxrZXl3b3JkPlNwaW5hbCBDb3JkL2VtYnJ5b2xvZ3k8L2tleXdvcmQ+PGtleXdv
cmQ+VC1Cb3ggRG9tYWluIFByb3RlaW5zLypnZW5ldGljczwva2V5d29yZD48a2V5d29yZD5UYWls
L2VtYnJ5b2xvZ3k8L2tleXdvcmQ+PGtleXdvcmQ+WmVicmFmaXNoLyplbWJyeW9sb2d5LypnZW5l
dGljczwva2V5d29yZD48a2V5d29yZD5aZWJyYWZpc2ggUHJvdGVpbnMvKmdlbmV0aWNzPC9rZXl3
b3JkPjwva2V5d29yZHM+PGRhdGVzPjx5ZWFyPjIwMDI8L3llYXI+PHB1Yi1kYXRlcz48ZGF0ZT5K
dWw8L2RhdGU+PC9wdWItZGF0ZXM+PC9kYXRlcz48aXNibj4wOTUwLTE5OTEgKFByaW50KSYjeEQ7
MDk1MC0xOTkxIChMaW5raW5nKTwvaXNibj48YWNjZXNzaW9uLW51bT4xMjA5MTMwMjwvYWNjZXNz
aW9uLW51bT48d29yay10eXBlPlJlc2VhcmNoIFN1cHBvcnQsIE5vbi1VLlMuIEdvdiZhcG9zO3Qm
I3hEO1Jlc2VhcmNoIFN1cHBvcnQsIFUuUy4gR292JmFwb3M7dCwgUC5ILlMuPC93b3JrLXR5cGU+
PHVybHM+PHJlbGF0ZWQtdXJscz48dXJsPmh0dHA6Ly93d3cubmNiaS5ubG0ubmloLmdvdi9wdWJt
ZWQvMTIwOTEzMDI8L3VybD48L3JlbGF0ZWQtdXJscz48L3VybHM+PC9yZWNvcmQ+PC9DaXRlPjwv
RW5kTm90ZT4A
</w:fldData>
        </w:fldChar>
      </w:r>
      <w:r w:rsidR="00AD49EB" w:rsidRPr="00E6172C">
        <w:rPr>
          <w:b/>
          <w:lang w:val="en-GB"/>
        </w:rPr>
        <w:instrText xml:space="preserve"> ADDIN EN.CITE.DATA </w:instrText>
      </w:r>
      <w:r w:rsidR="00AD49EB" w:rsidRPr="00E6172C">
        <w:rPr>
          <w:b/>
          <w:lang w:val="en-GB"/>
        </w:rPr>
      </w:r>
      <w:r w:rsidR="00AD49EB" w:rsidRPr="00E6172C">
        <w:rPr>
          <w:b/>
          <w:lang w:val="en-GB"/>
        </w:rPr>
        <w:fldChar w:fldCharType="end"/>
      </w:r>
      <w:r w:rsidRPr="00E6172C">
        <w:rPr>
          <w:b/>
          <w:lang w:val="en-GB"/>
        </w:rPr>
      </w:r>
      <w:r w:rsidRPr="00E6172C">
        <w:rPr>
          <w:b/>
          <w:lang w:val="en-GB"/>
        </w:rPr>
        <w:fldChar w:fldCharType="separate"/>
      </w:r>
      <w:r w:rsidRPr="00E6172C">
        <w:rPr>
          <w:noProof/>
          <w:lang w:val="en-GB"/>
        </w:rPr>
        <w:t>(Amacher et al., 2002; Kimmel et al., 1989)</w:t>
      </w:r>
      <w:r w:rsidRPr="00E6172C">
        <w:rPr>
          <w:b/>
          <w:lang w:val="en-GB"/>
        </w:rPr>
        <w:fldChar w:fldCharType="end"/>
      </w:r>
      <w:r w:rsidRPr="00E6172C">
        <w:rPr>
          <w:lang w:val="en-GB"/>
        </w:rPr>
        <w:t xml:space="preserve">.  </w:t>
      </w:r>
      <w:r w:rsidR="00535FF5" w:rsidRPr="00E6172C">
        <w:rPr>
          <w:lang w:val="en-GB"/>
        </w:rPr>
        <w:t xml:space="preserve">PSM formation is more severely lacking in </w:t>
      </w:r>
      <w:r w:rsidR="00535FF5" w:rsidRPr="00E6172C">
        <w:rPr>
          <w:i/>
          <w:lang w:val="en-GB"/>
        </w:rPr>
        <w:t>tbx16;tbxta</w:t>
      </w:r>
      <w:r w:rsidR="00535FF5" w:rsidRPr="00E6172C">
        <w:rPr>
          <w:lang w:val="en-GB"/>
        </w:rPr>
        <w:t xml:space="preserve"> or </w:t>
      </w:r>
      <w:r w:rsidR="00535FF5" w:rsidRPr="00E6172C">
        <w:rPr>
          <w:i/>
          <w:lang w:val="en-GB"/>
        </w:rPr>
        <w:t>tbx16;tbx16l</w:t>
      </w:r>
      <w:r w:rsidR="00535FF5" w:rsidRPr="00E6172C">
        <w:rPr>
          <w:lang w:val="en-GB"/>
        </w:rPr>
        <w:t xml:space="preserve"> double mutants </w:t>
      </w:r>
      <w:r w:rsidR="00535FF5" w:rsidRPr="00E6172C">
        <w:rPr>
          <w:bCs/>
          <w:lang w:val="en-GB"/>
        </w:rPr>
        <w:fldChar w:fldCharType="begin">
          <w:fldData xml:space="preserve">PEVuZE5vdGU+PENpdGU+PEF1dGhvcj5Nb3Jyb3c8L0F1dGhvcj48WWVhcj4yMDE3PC9ZZWFyPjxS
ZWNOdW0+MTAzMTY8L1JlY051bT48RGlzcGxheVRleHQ+KEFtYWNoZXIgZXQgYWwuLCAyMDAyOyBH
cmlmZmluIGV0IGFsLiwgMTk5ODsgTW9ycm93IGV0IGFsLiwgMjAxNzsgTmVsc29uIGV0IGFsLiwg
MjAxNyk8L0Rpc3BsYXlUZXh0PjxyZWNvcmQ+PHJlYy1udW1iZXI+MTAzMTY8L3JlYy1udW1iZXI+
PGZvcmVpZ24ta2V5cz48a2V5IGFwcD0iRU4iIGRiLWlkPSIyMnA1ZnBzeDg5c3Q5cGU5OXY1eHMy
eDFkMmRleDVyd3Q1OTAiIHRpbWVzdGFtcD0iMTUyNjQ4MjQzOCI+MTAzMTY8L2tleT48L2ZvcmVp
Z24ta2V5cz48cmVmLXR5cGUgbmFtZT0iSm91cm5hbCBBcnRpY2xlIj4xNzwvcmVmLXR5cGU+PGNv
bnRyaWJ1dG9ycz48YXV0aG9ycz48YXV0aG9yPk1vcnJvdywgWi4gVC48L2F1dGhvcj48YXV0aG9y
Pk1heHdlbGwsIEEuIE0uPC9hdXRob3I+PGF1dGhvcj5Ib3NoaWppbWEsIEsuPC9hdXRob3I+PGF1
dGhvcj5UYWxib3QsIEouIEMuPC9hdXRob3I+PGF1dGhvcj5HcnVud2FsZCwgRC4gSi48L2F1dGhv
cj48YXV0aG9yPkFtYWNoZXIsIFMuIEwuPC9hdXRob3I+PC9hdXRob3JzPjwvY29udHJpYnV0b3Jz
PjxhdXRoLWFkZHJlc3M+RGVwYXJ0bWVudCBvZiBNb2xlY3VsYXIgR2VuZXRpY3MsIFRoZSBPaGlv
IFN0YXRlIFVuaXZlcnNpdHksIENvbHVtYnVzLCBPaGlvLiYjeEQ7RGVwYXJ0bWVudCBvZiBIdW1h
biBHZW5ldGljcywgVW5pdmVyc2l0eSBvZiBVdGFoIFNjaG9vbCBvZiBNZWRpY2luZSwgU2FsdCBM
YWtlIENpdHksIFV0YWguJiN4RDtEZXBhcnRtZW50IG9mIEJpb2xvZ2ljYWwgQ2hlbWlzdHJ5IGFu
ZCBQaGFybWFjb2xvZ3ksIFRoZSBPaGlvIFN0YXRlIFVuaXZlcnNpdHkgU2Nob29sIG9mIE1lZGlj
aW5lLCBDb2x1bWJ1cywgT2hpby4mI3hEO0NlbnRlciBmb3IgTXVzY2xlIEhlYWx0aCBhbmQgTmV1
cm9tdXNjdWxhciBEaXNvcmRlcnMsIFRoZSBPaGlvIFN0YXRlIFVuaXZlcnNpdHkgYW5kIE5hdGlv
bndpZGUgQ2hpbGRyZW4mYXBvcztzIEhvc3BpdGFsLCBDb2x1bWJ1cywgT2hpby4mI3hEO0NlbnRl
ciBmb3IgUk5BIEJpb2xvZ3ksIFRoZSBPaGlvIFN0YXRlIFVuaXZlcnNpdHksIENvbHVtYnVzLCBP
aGlvLjwvYXV0aC1hZGRyZXNzPjx0aXRsZXM+PHRpdGxlPnRieDZsIGFuZCB0YngxNiBhcmUgcmVk
dW5kYW50bHkgcmVxdWlyZWQgZm9yIHBvc3RlcmlvciBwYXJheGlhbCBtZXNvZGVybSBmb3JtYXRp
b24gZHVyaW5nIHplYnJhZmlzaCBlbWJyeW9nZW5lc2lzPC90aXRsZT48c2Vjb25kYXJ5LXRpdGxl
PkRldiBEeW48L3NlY29uZGFyeS10aXRsZT48L3RpdGxlcz48cGVyaW9kaWNhbD48ZnVsbC10aXRs
ZT5EZXYgRHluPC9mdWxsLXRpdGxlPjwvcGVyaW9kaWNhbD48cGFnZXM+NzU5LTc2OTwvcGFnZXM+
PHZvbHVtZT4yNDY8L3ZvbHVtZT48bnVtYmVyPjEwPC9udW1iZXI+PGtleXdvcmRzPjxrZXl3b3Jk
PlQtYm94IGdlbmVzPC9rZXl3b3JkPjxrZXl3b3JkPmZzcy90Yng2PC9rZXl3b3JkPjxrZXl3b3Jk
Pm1lc29nZW5pbjwva2V5d29yZD48a2V5d29yZD5udGwvQnJhY2h5dXJ5PC9rZXl3b3JkPjxrZXl3
b3JkPnNvbWl0b2dlbmVzaXM8L2tleXdvcmQ+PGtleXdvcmQ+c3BhZGV0YWlsPC9rZXl3b3JkPjwv
a2V5d29yZHM+PGRhdGVzPjx5ZWFyPjIwMTc8L3llYXI+PHB1Yi1kYXRlcz48ZGF0ZT5PY3Q8L2Rh
dGU+PC9wdWItZGF0ZXM+PC9kYXRlcz48aXNibj4xMDk3LTAxNzcgKEVsZWN0cm9uaWMpJiN4RDsx
MDU4LTgzODggKExpbmtpbmcpPC9pc2JuPjxhY2Nlc3Npb24tbnVtPjI4NjkxMjU3PC9hY2Nlc3Np
b24tbnVtPjx1cmxzPjxyZWxhdGVkLXVybHM+PHVybD5odHRwczovL3d3dy5uY2JpLm5sbS5uaWgu
Z292L3B1Ym1lZC8yODY5MTI1NzwvdXJsPjwvcmVsYXRlZC11cmxzPjwvdXJscz48Y3VzdG9tMj5Q
TUM1NzQ0NTk0PC9jdXN0b20yPjxlbGVjdHJvbmljLXJlc291cmNlLW51bT4xMC4xMDAyL2R2ZHku
MjQ1NDc8L2VsZWN0cm9uaWMtcmVzb3VyY2UtbnVtPjwvcmVjb3JkPjwvQ2l0ZT48Q2l0ZT48QXV0
aG9yPkFtYWNoZXI8L0F1dGhvcj48WWVhcj4yMDAyPC9ZZWFyPjxSZWNOdW0+OTQwMTwvUmVjTnVt
PjxyZWNvcmQ+PHJlYy1udW1iZXI+OTQwMTwvcmVjLW51bWJlcj48Zm9yZWlnbi1rZXlzPjxrZXkg
YXBwPSJFTiIgZGItaWQ9IjIycDVmcHN4ODlzdDlwZTk5djV4czJ4MWQyZGV4NXJ3dDU5MCIgdGlt
ZXN0YW1wPSIxMzkyMzk5Nzk2Ij45NDAxPC9rZXk+PC9mb3JlaWduLWtleXM+PHJlZi10eXBlIG5h
bWU9IkpvdXJuYWwgQXJ0aWNsZSI+MTc8L3JlZi10eXBlPjxjb250cmlidXRvcnM+PGF1dGhvcnM+
PGF1dGhvcj5BbWFjaGVyLCBTLiBMLjwvYXV0aG9yPjxhdXRob3I+RHJhcGVyLCBCLiBXLjwvYXV0
aG9yPjxhdXRob3I+U3VtbWVycywgQi4gUi48L2F1dGhvcj48YXV0aG9yPktpbW1lbCwgQy4gQi48
L2F1dGhvcj48L2F1dGhvcnM+PC9jb250cmlidXRvcnM+PGF1dGgtYWRkcmVzcz5EZXBhcnRtZW50
IG9mIE1vbGVjdWxhciBhbmQgQ2VsbCBCaW9sb2d5LCBVbml2ZXJzaXR5IG9mIENhbGlmb3JuaWEs
IEJlcmtlbGV5LCBDQSA5NDcyMC0zMjAwLCBVU0EuIGFtYWNoZXJAdWNsaW5rNC5iZXJrZWxleS5l
ZHU8L2F1dGgtYWRkcmVzcz48dGl0bGVzPjx0aXRsZT5UaGUgemVicmFmaXNoIFQtYm94IGdlbmVz
IG5vIHRhaWwgYW5kIHNwYWRldGFpbCBhcmUgcmVxdWlyZWQgZm9yIGRldmVsb3BtZW50IG9mIHRy
dW5rIGFuZCB0YWlsIG1lc29kZXJtIGFuZCBtZWRpYWwgZmxvb3IgcGxhdGU8L3RpdGxlPjxzZWNv
bmRhcnktdGl0bGU+RGV2ZWxvcG1lbnQ8L3NlY29uZGFyeS10aXRsZT48YWx0LXRpdGxlPkRldmVs
b3BtZW50PC9hbHQtdGl0bGU+PC90aXRsZXM+PHBlcmlvZGljYWw+PGZ1bGwtdGl0bGU+RGV2ZWxv
cG1lbnQ8L2Z1bGwtdGl0bGU+PC9wZXJpb2RpY2FsPjxhbHQtcGVyaW9kaWNhbD48ZnVsbC10aXRs
ZT5EZXZlbG9wbWVudDwvZnVsbC10aXRsZT48L2FsdC1wZXJpb2RpY2FsPjxwYWdlcz4zMzExLTIz
PC9wYWdlcz48dm9sdW1lPjEyOTwvdm9sdW1lPjxudW1iZXI+MTQ8L251bWJlcj48ZWRpdGlvbj4y
MDAyLzA3LzAyPC9lZGl0aW9uPjxrZXl3b3Jkcz48a2V5d29yZD5BbGxlbGVzPC9rZXl3b3JkPjxr
ZXl3b3JkPkFuaW1hbHM8L2tleXdvcmQ+PGtleXdvcmQ+Qm9keSBQYXR0ZXJuaW5nL2dlbmV0aWNz
PC9rZXl3b3JkPjxrZXl3b3JkPkZlbWFsZTwva2V5d29yZD48a2V5d29yZD5HZW5lIEV4cHJlc3Np
b24gUmVndWxhdGlvbiwgRGV2ZWxvcG1lbnRhbDwva2V5d29yZD48a2V5d29yZD5NYWxlPC9rZXl3
b3JkPjxrZXl3b3JkPk1lc29kZXJtL2N5dG9sb2d5PC9rZXl3b3JkPjxrZXl3b3JkPk1vZGVscywg
QmlvbG9naWNhbDwva2V5d29yZD48a2V5d29yZD5Nb3NhaWNpc208L2tleXdvcmQ+PGtleXdvcmQ+
TXVzY2xlcy9lbWJyeW9sb2d5PC9rZXl3b3JkPjxrZXl3b3JkPk11dGF0aW9uPC9rZXl3b3JkPjxr
ZXl3b3JkPlNwaW5hbCBDb3JkL2VtYnJ5b2xvZ3k8L2tleXdvcmQ+PGtleXdvcmQ+VC1Cb3ggRG9t
YWluIFByb3RlaW5zLypnZW5ldGljczwva2V5d29yZD48a2V5d29yZD5UYWlsL2VtYnJ5b2xvZ3k8
L2tleXdvcmQ+PGtleXdvcmQ+WmVicmFmaXNoLyplbWJyeW9sb2d5LypnZW5ldGljczwva2V5d29y
ZD48a2V5d29yZD5aZWJyYWZpc2ggUHJvdGVpbnMvKmdlbmV0aWNzPC9rZXl3b3JkPjwva2V5d29y
ZHM+PGRhdGVzPjx5ZWFyPjIwMDI8L3llYXI+PHB1Yi1kYXRlcz48ZGF0ZT5KdWw8L2RhdGU+PC9w
dWItZGF0ZXM+PC9kYXRlcz48aXNibj4wOTUwLTE5OTEgKFByaW50KSYjeEQ7MDk1MC0xOTkxIChM
aW5raW5nKTwvaXNibj48YWNjZXNzaW9uLW51bT4xMjA5MTMwMjwvYWNjZXNzaW9uLW51bT48d29y
ay10eXBlPlJlc2VhcmNoIFN1cHBvcnQsIE5vbi1VLlMuIEdvdiZhcG9zO3QmI3hEO1Jlc2VhcmNo
IFN1cHBvcnQsIFUuUy4gR292JmFwb3M7dCwgUC5ILlMuPC93b3JrLXR5cGU+PHVybHM+PHJlbGF0
ZWQtdXJscz48dXJsPmh0dHA6Ly93d3cubmNiaS5ubG0ubmloLmdvdi9wdWJtZWQvMTIwOTEzMDI8
L3VybD48L3JlbGF0ZWQtdXJscz48L3VybHM+PC9yZWNvcmQ+PC9DaXRlPjxDaXRlPjxBdXRob3I+
TmVsc29uPC9BdXRob3I+PFllYXI+MjAxNzwvWWVhcj48UmVjTnVtPjEwMzI5PC9SZWNOdW0+PHJl
Y29yZD48cmVjLW51bWJlcj4xMDMyOTwvcmVjLW51bWJlcj48Zm9yZWlnbi1rZXlzPjxrZXkgYXBw
PSJFTiIgZGItaWQ9IjIycDVmcHN4ODlzdDlwZTk5djV4czJ4MWQyZGV4NXJ3dDU5MCIgdGltZXN0
YW1wPSIxNTI3MTc0MzExIj4xMDMyOTwva2V5PjwvZm9yZWlnbi1rZXlzPjxyZWYtdHlwZSBuYW1l
PSJKb3VybmFsIEFydGljbGUiPjE3PC9yZWYtdHlwZT48Y29udHJpYnV0b3JzPjxhdXRob3JzPjxh
dXRob3I+TmVsc29uLCBBLiBDLjwvYXV0aG9yPjxhdXRob3I+Q3V0dHksIFMuIEouPC9hdXRob3I+
PGF1dGhvcj5HYXNpdW5hcywgUy4gTi48L2F1dGhvcj48YXV0aG9yPkRlcGxhZSwgSS48L2F1dGhv
cj48YXV0aG9yPlN0ZW1wbGUsIEQuIEwuPC9hdXRob3I+PGF1dGhvcj5XYXJkbGUsIEYuIEMuPC9h
dXRob3I+PC9hdXRob3JzPjwvY29udHJpYnV0b3JzPjxhdXRoLWFkZHJlc3M+UmFuZGFsbCBEaXZp
c2lvbiBvZiBDZWxsIGFuZCBNb2xlY3VsYXIgQmlvcGh5c2ljcywgS2luZyZhcG9zO3MgQ29sbGVn
ZSBMb25kb24sIExvbmRvbiBTRTEgMVVMLCBVSzsgU2lyIFdpbGxpYW0gRHVubiBTY2hvb2wgb2Yg
UGF0aG9sb2d5LCBVbml2ZXJzaXR5IG9mIE94Zm9yZCwgT3hmb3JkIE9YMSAzUkUsIFVLOyBTY2hv
b2wgb2YgTGlmZSBTY2llbmNlcywgVW5pdmVyc2l0eSBvZiBXYXJ3aWNrLCBDb3ZlbnRyeSBDVjQg
N0FMLCBVSy4gRWxlY3Ryb25pYyBhZGRyZXNzOiBhLm5lbHNvbi4xQHdhcndpY2suYWMudWsuJiN4
RDtSYW5kYWxsIERpdmlzaW9uIG9mIENlbGwgYW5kIE1vbGVjdWxhciBCaW9waHlzaWNzLCBLaW5n
JmFwb3M7cyBDb2xsZWdlIExvbmRvbiwgTG9uZG9uIFNFMSAxVUwsIFVLLiYjeEQ7V2VsbGNvbWUg
VHJ1c3QgU2FuZ2VyIEluc3RpdHV0ZSwgSGlueHRvbiwgQ2FtYnJpZGdlIENCMTAgMVNBLCBVSy4m
I3hEO1JhbmRhbGwgRGl2aXNpb24gb2YgQ2VsbCBhbmQgTW9sZWN1bGFyIEJpb3BoeXNpY3MsIEtp
bmcmYXBvcztzIENvbGxlZ2UgTG9uZG9uLCBMb25kb24gU0UxIDFVTCwgVUsuIEVsZWN0cm9uaWMg
YWRkcmVzczogZmlvbmEud2FyZGxlQGtjbC5hYy51ay48L2F1dGgtYWRkcmVzcz48dGl0bGVzPjx0
aXRsZT5JbiBWaXZvIFJlZ3VsYXRpb24gb2YgdGhlIFplYnJhZmlzaCBFbmRvZGVybSBQcm9nZW5p
dG9yIE5pY2hlIGJ5IFQtQm94IFRyYW5zY3JpcHRpb24gRmFjdG9yczwvdGl0bGU+PHNlY29uZGFy
eS10aXRsZT5DZWxsIFJlcDwvc2Vjb25kYXJ5LXRpdGxlPjwvdGl0bGVzPjxwZXJpb2RpY2FsPjxm
dWxsLXRpdGxlPkNlbGwgUmVwPC9mdWxsLXRpdGxlPjxhYmJyLTE+Q2VsbCByZXBvcnRzPC9hYmJy
LTE+PC9wZXJpb2RpY2FsPjxwYWdlcz4yNzgyLTI3OTU8L3BhZ2VzPjx2b2x1bWU+MTk8L3ZvbHVt
ZT48bnVtYmVyPjEzPC9udW1iZXI+PGtleXdvcmRzPjxrZXl3b3JkPkFuaW1hbHM8L2tleXdvcmQ+
PGtleXdvcmQ+Q2VsbCBEaWZmZXJlbnRpYXRpb248L2tleXdvcmQ+PGtleXdvcmQ+RW5kb2Rlcm0v
Km1ldGFib2xpc208L2tleXdvcmQ+PGtleXdvcmQ+VHJhbnNjcmlwdGlvbiBGYWN0b3JzLyptZXRh
Ym9saXNtPC9rZXl3b3JkPjxrZXl3b3JkPlplYnJhZmlzaDwva2V5d29yZD48a2V5d29yZD5DaElQ
LXNlcTwva2V5d29yZD48a2V5d29yZD5ULWJveDwva2V5d29yZD48a2V5d29yZD5lbmRvZGVybTwv
a2V5d29yZD48a2V5d29yZD5yZWR1bmRhbmN5PC9rZXl3b3JkPjxrZXl3b3JkPnRyYW5zY3JpcHRp
b248L2tleXdvcmQ+PC9rZXl3b3Jkcz48ZGF0ZXM+PHllYXI+MjAxNzwveWVhcj48cHViLWRhdGVz
PjxkYXRlPkp1biAyNzwvZGF0ZT48L3B1Yi1kYXRlcz48L2RhdGVzPjxpc2JuPjIyMTEtMTI0NyAo
RWxlY3Ryb25pYyk8L2lzYm4+PGFjY2Vzc2lvbi1udW0+Mjg2NTg2MjU8L2FjY2Vzc2lvbi1udW0+
PHVybHM+PHJlbGF0ZWQtdXJscz48dXJsPmh0dHBzOi8vd3d3Lm5jYmkubmxtLm5paC5nb3YvcHVi
bWVkLzI4NjU4NjI1PC91cmw+PC9yZWxhdGVkLXVybHM+PC91cmxzPjxjdXN0b20yPlBNQzU0OTQz
MDU8L2N1c3RvbTI+PGVsZWN0cm9uaWMtcmVzb3VyY2UtbnVtPjEwLjEwMTYvai5jZWxyZXAuMjAx
Ny4wNi4wMTE8L2VsZWN0cm9uaWMtcmVzb3VyY2UtbnVtPjwvcmVjb3JkPjwvQ2l0ZT48Q2l0ZT48
QXV0aG9yPkdyaWZmaW48L0F1dGhvcj48WWVhcj4xOTk4PC9ZZWFyPjxSZWNOdW0+NTMxNDwvUmVj
TnVtPjxJRFRleHQ+OTgzNTk5NDk8L0lEVGV4dD48cmVjb3JkPjxyZWMtbnVtYmVyPjUzMTQ8L3Jl
Yy1udW1iZXI+PGZvcmVpZ24ta2V5cz48a2V5IGFwcD0iRU4iIGRiLWlkPSIyMnA1ZnBzeDg5c3Q5
cGU5OXY1eHMyeDFkMmRleDVyd3Q1OTAiIHRpbWVzdGFtcD0iMCI+NTMxNDwva2V5PjwvZm9yZWln
bi1rZXlzPjxyZWYtdHlwZSBuYW1lPSJKb3VybmFsIEFydGljbGUiPjE3PC9yZWYtdHlwZT48Y29u
dHJpYnV0b3JzPjxhdXRob3JzPjxhdXRob3I+R3JpZmZpbiwgSy4gSi48L2F1dGhvcj48YXV0aG9y
PkFtYWNoZXIsIFMuIEwuPC9hdXRob3I+PGF1dGhvcj5LaW1tZWwsIEMuIEIuPC9hdXRob3I+PGF1
dGhvcj5LaW1lbG1hbiwgRC48L2F1dGhvcj48L2F1dGhvcnM+PC9jb250cmlidXRvcnM+PHRpdGxl
cz48dGl0bGU+TW9sZWN1bGFyIGlkZW50aWZpY2F0aW9uIG9mIHNwYWRldGFpbDogcmVndWxhdGlv
biBvZiB6ZWJyYWZpc2ggdHJ1bmsgYW5kIHRhaWwgbWVzb2Rlcm0gZm9ybWF0aW9uIGJ5IFQtYm94
IGdlbmVzPC90aXRsZT48c2Vjb25kYXJ5LXRpdGxlPkRldmVsb3BtZW50PC9zZWNvbmRhcnktdGl0
bGU+PC90aXRsZXM+PHBlcmlvZGljYWw+PGZ1bGwtdGl0bGU+RGV2ZWxvcG1lbnQ8L2Z1bGwtdGl0
bGU+PC9wZXJpb2RpY2FsPjxwYWdlcz4zMzc5LTg4PC9wYWdlcz48dm9sdW1lPjEyNTwvdm9sdW1l
PjxudW1iZXI+MTc8L251bWJlcj48a2V5d29yZHM+PGtleXdvcmQ+QW1pbm8gQWNpZCBTZXF1ZW5j
ZTwva2V5d29yZD48a2V5d29yZD5BbmltYWw8L2tleXdvcmQ+PGtleXdvcmQ+QmFzZSBTZXF1ZW5j
ZTwva2V5d29yZD48a2V5d29yZD5DbG9uaW5nLCBNb2xlY3VsYXI8L2tleXdvcmQ+PGtleXdvcmQ+
RE5BIFByaW1lcnMvZ2VuZXRpY3M8L2tleXdvcmQ+PGtleXdvcmQ+RE5BLUJpbmRpbmcgUHJvdGVp
bnMvZ2VuZXRpY3MvcGh5c2lvbG9neTwva2V5d29yZD48a2V5d29yZD5GaWJyb2JsYXN0IEdyb3d0
aCBGYWN0b3IvcGh5c2lvbG9neTwva2V5d29yZD48a2V5d29yZD5HZW5lIEV4cHJlc3Npb24gUmVn
dWxhdGlvbiwgRGV2ZWxvcG1lbnRhbDwva2V5d29yZD48a2V5d29yZD5JbiBTaXR1IEh5YnJpZGl6
YXRpb248L2tleXdvcmQ+PGtleXdvcmQ+TWVzb2Rlcm0vY3l0b2xvZ3kvcGh5c2lvbG9neTwva2V5
d29yZD48a2V5d29yZD5Nb2RlbHMsIEdlbmV0aWM8L2tleXdvcmQ+PGtleXdvcmQ+TW9sZWN1bGFy
IFNlcXVlbmNlIERhdGE8L2tleXdvcmQ+PGtleXdvcmQ+TXV0YXRpb248L2tleXdvcmQ+PGtleXdv
cmQ+UGhlbm90eXBlPC9rZXl3b3JkPjxrZXl3b3JkPlBvbHltZXJhc2UgQ2hhaW4gUmVhY3Rpb248
L2tleXdvcmQ+PGtleXdvcmQ+U2VxdWVuY2UgSG9tb2xvZ3ksIEFtaW5vIEFjaWQ8L2tleXdvcmQ+
PGtleXdvcmQ+U2lnbmFsIFRyYW5zZHVjdGlvbjwva2V5d29yZD48a2V5d29yZD5TdXBwb3J0LCBO
b24tVS5TLiBHb3YmYXBvczt0PC9rZXl3b3JkPjxrZXl3b3JkPlN1cHBvcnQsIFUuUy4gR292JmFw
b3M7dCwgTm9uLVAuSC5TLjwva2V5d29yZD48a2V5d29yZD5TdXBwb3J0LCBVLlMuIEdvdiZhcG9z
O3QsIFAuSC5TLjwva2V5d29yZD48a2V5d29yZD5UYWlsL2VtYnJ5b2xvZ3k8L2tleXdvcmQ+PGtl
eXdvcmQ+VHJhbnNjcmlwdGlvbiBGYWN0b3JzLypnZW5ldGljcy9waHlzaW9sb2d5PC9rZXl3b3Jk
PjxrZXl3b3JkPlZlcnRlYnJhdGVzL2VtYnJ5b2xvZ3kvZ2VuZXRpY3M8L2tleXdvcmQ+PGtleXdv
cmQ+WmVicmFmaXNoLyplbWJyeW9sb2d5LypnZW5ldGljcy9waHlzaW9sb2d5PC9rZXl3b3JkPjwv
a2V5d29yZHM+PGRhdGVzPjx5ZWFyPjE5OTg8L3llYXI+PC9kYXRlcz48bGFiZWw+OTgzNTk5NDk8
L2xhYmVsPjx1cmxzPjxyZWxhdGVkLXVybHM+PHVybD5odHRwOi8vd3d3Lm5jYmkubmxtLm5paC5n
b3YvY2dpLWJpbi9FbnRyZXovcmVmZXJlcj9odHRwOi8vd3d3LmJpb2xvZ2lzdHMuY29tL0RldmVs
b3BtZW50LzEyNS8xNy9kZXY0MDQwLmh0bWw8L3VybD48L3JlbGF0ZWQtdXJscz48L3VybHM+PC9y
ZWNvcmQ+PC9DaXRlPjwvRW5kTm90ZT4A
</w:fldData>
        </w:fldChar>
      </w:r>
      <w:r w:rsidR="00AD49EB" w:rsidRPr="00E6172C">
        <w:rPr>
          <w:bCs/>
          <w:lang w:val="en-GB"/>
        </w:rPr>
        <w:instrText xml:space="preserve"> ADDIN EN.CITE </w:instrText>
      </w:r>
      <w:r w:rsidR="00AD49EB" w:rsidRPr="00E6172C">
        <w:rPr>
          <w:bCs/>
          <w:lang w:val="en-GB"/>
        </w:rPr>
        <w:fldChar w:fldCharType="begin">
          <w:fldData xml:space="preserve">PEVuZE5vdGU+PENpdGU+PEF1dGhvcj5Nb3Jyb3c8L0F1dGhvcj48WWVhcj4yMDE3PC9ZZWFyPjxS
ZWNOdW0+MTAzMTY8L1JlY051bT48RGlzcGxheVRleHQ+KEFtYWNoZXIgZXQgYWwuLCAyMDAyOyBH
cmlmZmluIGV0IGFsLiwgMTk5ODsgTW9ycm93IGV0IGFsLiwgMjAxNzsgTmVsc29uIGV0IGFsLiwg
MjAxNyk8L0Rpc3BsYXlUZXh0PjxyZWNvcmQ+PHJlYy1udW1iZXI+MTAzMTY8L3JlYy1udW1iZXI+
PGZvcmVpZ24ta2V5cz48a2V5IGFwcD0iRU4iIGRiLWlkPSIyMnA1ZnBzeDg5c3Q5cGU5OXY1eHMy
eDFkMmRleDVyd3Q1OTAiIHRpbWVzdGFtcD0iMTUyNjQ4MjQzOCI+MTAzMTY8L2tleT48L2ZvcmVp
Z24ta2V5cz48cmVmLXR5cGUgbmFtZT0iSm91cm5hbCBBcnRpY2xlIj4xNzwvcmVmLXR5cGU+PGNv
bnRyaWJ1dG9ycz48YXV0aG9ycz48YXV0aG9yPk1vcnJvdywgWi4gVC48L2F1dGhvcj48YXV0aG9y
Pk1heHdlbGwsIEEuIE0uPC9hdXRob3I+PGF1dGhvcj5Ib3NoaWppbWEsIEsuPC9hdXRob3I+PGF1
dGhvcj5UYWxib3QsIEouIEMuPC9hdXRob3I+PGF1dGhvcj5HcnVud2FsZCwgRC4gSi48L2F1dGhv
cj48YXV0aG9yPkFtYWNoZXIsIFMuIEwuPC9hdXRob3I+PC9hdXRob3JzPjwvY29udHJpYnV0b3Jz
PjxhdXRoLWFkZHJlc3M+RGVwYXJ0bWVudCBvZiBNb2xlY3VsYXIgR2VuZXRpY3MsIFRoZSBPaGlv
IFN0YXRlIFVuaXZlcnNpdHksIENvbHVtYnVzLCBPaGlvLiYjeEQ7RGVwYXJ0bWVudCBvZiBIdW1h
biBHZW5ldGljcywgVW5pdmVyc2l0eSBvZiBVdGFoIFNjaG9vbCBvZiBNZWRpY2luZSwgU2FsdCBM
YWtlIENpdHksIFV0YWguJiN4RDtEZXBhcnRtZW50IG9mIEJpb2xvZ2ljYWwgQ2hlbWlzdHJ5IGFu
ZCBQaGFybWFjb2xvZ3ksIFRoZSBPaGlvIFN0YXRlIFVuaXZlcnNpdHkgU2Nob29sIG9mIE1lZGlj
aW5lLCBDb2x1bWJ1cywgT2hpby4mI3hEO0NlbnRlciBmb3IgTXVzY2xlIEhlYWx0aCBhbmQgTmV1
cm9tdXNjdWxhciBEaXNvcmRlcnMsIFRoZSBPaGlvIFN0YXRlIFVuaXZlcnNpdHkgYW5kIE5hdGlv
bndpZGUgQ2hpbGRyZW4mYXBvcztzIEhvc3BpdGFsLCBDb2x1bWJ1cywgT2hpby4mI3hEO0NlbnRl
ciBmb3IgUk5BIEJpb2xvZ3ksIFRoZSBPaGlvIFN0YXRlIFVuaXZlcnNpdHksIENvbHVtYnVzLCBP
aGlvLjwvYXV0aC1hZGRyZXNzPjx0aXRsZXM+PHRpdGxlPnRieDZsIGFuZCB0YngxNiBhcmUgcmVk
dW5kYW50bHkgcmVxdWlyZWQgZm9yIHBvc3RlcmlvciBwYXJheGlhbCBtZXNvZGVybSBmb3JtYXRp
b24gZHVyaW5nIHplYnJhZmlzaCBlbWJyeW9nZW5lc2lzPC90aXRsZT48c2Vjb25kYXJ5LXRpdGxl
PkRldiBEeW48L3NlY29uZGFyeS10aXRsZT48L3RpdGxlcz48cGVyaW9kaWNhbD48ZnVsbC10aXRs
ZT5EZXYgRHluPC9mdWxsLXRpdGxlPjwvcGVyaW9kaWNhbD48cGFnZXM+NzU5LTc2OTwvcGFnZXM+
PHZvbHVtZT4yNDY8L3ZvbHVtZT48bnVtYmVyPjEwPC9udW1iZXI+PGtleXdvcmRzPjxrZXl3b3Jk
PlQtYm94IGdlbmVzPC9rZXl3b3JkPjxrZXl3b3JkPmZzcy90Yng2PC9rZXl3b3JkPjxrZXl3b3Jk
Pm1lc29nZW5pbjwva2V5d29yZD48a2V5d29yZD5udGwvQnJhY2h5dXJ5PC9rZXl3b3JkPjxrZXl3
b3JkPnNvbWl0b2dlbmVzaXM8L2tleXdvcmQ+PGtleXdvcmQ+c3BhZGV0YWlsPC9rZXl3b3JkPjwv
a2V5d29yZHM+PGRhdGVzPjx5ZWFyPjIwMTc8L3llYXI+PHB1Yi1kYXRlcz48ZGF0ZT5PY3Q8L2Rh
dGU+PC9wdWItZGF0ZXM+PC9kYXRlcz48aXNibj4xMDk3LTAxNzcgKEVsZWN0cm9uaWMpJiN4RDsx
MDU4LTgzODggKExpbmtpbmcpPC9pc2JuPjxhY2Nlc3Npb24tbnVtPjI4NjkxMjU3PC9hY2Nlc3Np
b24tbnVtPjx1cmxzPjxyZWxhdGVkLXVybHM+PHVybD5odHRwczovL3d3dy5uY2JpLm5sbS5uaWgu
Z292L3B1Ym1lZC8yODY5MTI1NzwvdXJsPjwvcmVsYXRlZC11cmxzPjwvdXJscz48Y3VzdG9tMj5Q
TUM1NzQ0NTk0PC9jdXN0b20yPjxlbGVjdHJvbmljLXJlc291cmNlLW51bT4xMC4xMDAyL2R2ZHku
MjQ1NDc8L2VsZWN0cm9uaWMtcmVzb3VyY2UtbnVtPjwvcmVjb3JkPjwvQ2l0ZT48Q2l0ZT48QXV0
aG9yPkFtYWNoZXI8L0F1dGhvcj48WWVhcj4yMDAyPC9ZZWFyPjxSZWNOdW0+OTQwMTwvUmVjTnVt
PjxyZWNvcmQ+PHJlYy1udW1iZXI+OTQwMTwvcmVjLW51bWJlcj48Zm9yZWlnbi1rZXlzPjxrZXkg
YXBwPSJFTiIgZGItaWQ9IjIycDVmcHN4ODlzdDlwZTk5djV4czJ4MWQyZGV4NXJ3dDU5MCIgdGlt
ZXN0YW1wPSIxMzkyMzk5Nzk2Ij45NDAxPC9rZXk+PC9mb3JlaWduLWtleXM+PHJlZi10eXBlIG5h
bWU9IkpvdXJuYWwgQXJ0aWNsZSI+MTc8L3JlZi10eXBlPjxjb250cmlidXRvcnM+PGF1dGhvcnM+
PGF1dGhvcj5BbWFjaGVyLCBTLiBMLjwvYXV0aG9yPjxhdXRob3I+RHJhcGVyLCBCLiBXLjwvYXV0
aG9yPjxhdXRob3I+U3VtbWVycywgQi4gUi48L2F1dGhvcj48YXV0aG9yPktpbW1lbCwgQy4gQi48
L2F1dGhvcj48L2F1dGhvcnM+PC9jb250cmlidXRvcnM+PGF1dGgtYWRkcmVzcz5EZXBhcnRtZW50
IG9mIE1vbGVjdWxhciBhbmQgQ2VsbCBCaW9sb2d5LCBVbml2ZXJzaXR5IG9mIENhbGlmb3JuaWEs
IEJlcmtlbGV5LCBDQSA5NDcyMC0zMjAwLCBVU0EuIGFtYWNoZXJAdWNsaW5rNC5iZXJrZWxleS5l
ZHU8L2F1dGgtYWRkcmVzcz48dGl0bGVzPjx0aXRsZT5UaGUgemVicmFmaXNoIFQtYm94IGdlbmVz
IG5vIHRhaWwgYW5kIHNwYWRldGFpbCBhcmUgcmVxdWlyZWQgZm9yIGRldmVsb3BtZW50IG9mIHRy
dW5rIGFuZCB0YWlsIG1lc29kZXJtIGFuZCBtZWRpYWwgZmxvb3IgcGxhdGU8L3RpdGxlPjxzZWNv
bmRhcnktdGl0bGU+RGV2ZWxvcG1lbnQ8L3NlY29uZGFyeS10aXRsZT48YWx0LXRpdGxlPkRldmVs
b3BtZW50PC9hbHQtdGl0bGU+PC90aXRsZXM+PHBlcmlvZGljYWw+PGZ1bGwtdGl0bGU+RGV2ZWxv
cG1lbnQ8L2Z1bGwtdGl0bGU+PC9wZXJpb2RpY2FsPjxhbHQtcGVyaW9kaWNhbD48ZnVsbC10aXRs
ZT5EZXZlbG9wbWVudDwvZnVsbC10aXRsZT48L2FsdC1wZXJpb2RpY2FsPjxwYWdlcz4zMzExLTIz
PC9wYWdlcz48dm9sdW1lPjEyOTwvdm9sdW1lPjxudW1iZXI+MTQ8L251bWJlcj48ZWRpdGlvbj4y
MDAyLzA3LzAyPC9lZGl0aW9uPjxrZXl3b3Jkcz48a2V5d29yZD5BbGxlbGVzPC9rZXl3b3JkPjxr
ZXl3b3JkPkFuaW1hbHM8L2tleXdvcmQ+PGtleXdvcmQ+Qm9keSBQYXR0ZXJuaW5nL2dlbmV0aWNz
PC9rZXl3b3JkPjxrZXl3b3JkPkZlbWFsZTwva2V5d29yZD48a2V5d29yZD5HZW5lIEV4cHJlc3Np
b24gUmVndWxhdGlvbiwgRGV2ZWxvcG1lbnRhbDwva2V5d29yZD48a2V5d29yZD5NYWxlPC9rZXl3
b3JkPjxrZXl3b3JkPk1lc29kZXJtL2N5dG9sb2d5PC9rZXl3b3JkPjxrZXl3b3JkPk1vZGVscywg
QmlvbG9naWNhbDwva2V5d29yZD48a2V5d29yZD5Nb3NhaWNpc208L2tleXdvcmQ+PGtleXdvcmQ+
TXVzY2xlcy9lbWJyeW9sb2d5PC9rZXl3b3JkPjxrZXl3b3JkPk11dGF0aW9uPC9rZXl3b3JkPjxr
ZXl3b3JkPlNwaW5hbCBDb3JkL2VtYnJ5b2xvZ3k8L2tleXdvcmQ+PGtleXdvcmQ+VC1Cb3ggRG9t
YWluIFByb3RlaW5zLypnZW5ldGljczwva2V5d29yZD48a2V5d29yZD5UYWlsL2VtYnJ5b2xvZ3k8
L2tleXdvcmQ+PGtleXdvcmQ+WmVicmFmaXNoLyplbWJyeW9sb2d5LypnZW5ldGljczwva2V5d29y
ZD48a2V5d29yZD5aZWJyYWZpc2ggUHJvdGVpbnMvKmdlbmV0aWNzPC9rZXl3b3JkPjwva2V5d29y
ZHM+PGRhdGVzPjx5ZWFyPjIwMDI8L3llYXI+PHB1Yi1kYXRlcz48ZGF0ZT5KdWw8L2RhdGU+PC9w
dWItZGF0ZXM+PC9kYXRlcz48aXNibj4wOTUwLTE5OTEgKFByaW50KSYjeEQ7MDk1MC0xOTkxIChM
aW5raW5nKTwvaXNibj48YWNjZXNzaW9uLW51bT4xMjA5MTMwMjwvYWNjZXNzaW9uLW51bT48d29y
ay10eXBlPlJlc2VhcmNoIFN1cHBvcnQsIE5vbi1VLlMuIEdvdiZhcG9zO3QmI3hEO1Jlc2VhcmNo
IFN1cHBvcnQsIFUuUy4gR292JmFwb3M7dCwgUC5ILlMuPC93b3JrLXR5cGU+PHVybHM+PHJlbGF0
ZWQtdXJscz48dXJsPmh0dHA6Ly93d3cubmNiaS5ubG0ubmloLmdvdi9wdWJtZWQvMTIwOTEzMDI8
L3VybD48L3JlbGF0ZWQtdXJscz48L3VybHM+PC9yZWNvcmQ+PC9DaXRlPjxDaXRlPjxBdXRob3I+
TmVsc29uPC9BdXRob3I+PFllYXI+MjAxNzwvWWVhcj48UmVjTnVtPjEwMzI5PC9SZWNOdW0+PHJl
Y29yZD48cmVjLW51bWJlcj4xMDMyOTwvcmVjLW51bWJlcj48Zm9yZWlnbi1rZXlzPjxrZXkgYXBw
PSJFTiIgZGItaWQ9IjIycDVmcHN4ODlzdDlwZTk5djV4czJ4MWQyZGV4NXJ3dDU5MCIgdGltZXN0
YW1wPSIxNTI3MTc0MzExIj4xMDMyOTwva2V5PjwvZm9yZWlnbi1rZXlzPjxyZWYtdHlwZSBuYW1l
PSJKb3VybmFsIEFydGljbGUiPjE3PC9yZWYtdHlwZT48Y29udHJpYnV0b3JzPjxhdXRob3JzPjxh
dXRob3I+TmVsc29uLCBBLiBDLjwvYXV0aG9yPjxhdXRob3I+Q3V0dHksIFMuIEouPC9hdXRob3I+
PGF1dGhvcj5HYXNpdW5hcywgUy4gTi48L2F1dGhvcj48YXV0aG9yPkRlcGxhZSwgSS48L2F1dGhv
cj48YXV0aG9yPlN0ZW1wbGUsIEQuIEwuPC9hdXRob3I+PGF1dGhvcj5XYXJkbGUsIEYuIEMuPC9h
dXRob3I+PC9hdXRob3JzPjwvY29udHJpYnV0b3JzPjxhdXRoLWFkZHJlc3M+UmFuZGFsbCBEaXZp
c2lvbiBvZiBDZWxsIGFuZCBNb2xlY3VsYXIgQmlvcGh5c2ljcywgS2luZyZhcG9zO3MgQ29sbGVn
ZSBMb25kb24sIExvbmRvbiBTRTEgMVVMLCBVSzsgU2lyIFdpbGxpYW0gRHVubiBTY2hvb2wgb2Yg
UGF0aG9sb2d5LCBVbml2ZXJzaXR5IG9mIE94Zm9yZCwgT3hmb3JkIE9YMSAzUkUsIFVLOyBTY2hv
b2wgb2YgTGlmZSBTY2llbmNlcywgVW5pdmVyc2l0eSBvZiBXYXJ3aWNrLCBDb3ZlbnRyeSBDVjQg
N0FMLCBVSy4gRWxlY3Ryb25pYyBhZGRyZXNzOiBhLm5lbHNvbi4xQHdhcndpY2suYWMudWsuJiN4
RDtSYW5kYWxsIERpdmlzaW9uIG9mIENlbGwgYW5kIE1vbGVjdWxhciBCaW9waHlzaWNzLCBLaW5n
JmFwb3M7cyBDb2xsZWdlIExvbmRvbiwgTG9uZG9uIFNFMSAxVUwsIFVLLiYjeEQ7V2VsbGNvbWUg
VHJ1c3QgU2FuZ2VyIEluc3RpdHV0ZSwgSGlueHRvbiwgQ2FtYnJpZGdlIENCMTAgMVNBLCBVSy4m
I3hEO1JhbmRhbGwgRGl2aXNpb24gb2YgQ2VsbCBhbmQgTW9sZWN1bGFyIEJpb3BoeXNpY3MsIEtp
bmcmYXBvcztzIENvbGxlZ2UgTG9uZG9uLCBMb25kb24gU0UxIDFVTCwgVUsuIEVsZWN0cm9uaWMg
YWRkcmVzczogZmlvbmEud2FyZGxlQGtjbC5hYy51ay48L2F1dGgtYWRkcmVzcz48dGl0bGVzPjx0
aXRsZT5JbiBWaXZvIFJlZ3VsYXRpb24gb2YgdGhlIFplYnJhZmlzaCBFbmRvZGVybSBQcm9nZW5p
dG9yIE5pY2hlIGJ5IFQtQm94IFRyYW5zY3JpcHRpb24gRmFjdG9yczwvdGl0bGU+PHNlY29uZGFy
eS10aXRsZT5DZWxsIFJlcDwvc2Vjb25kYXJ5LXRpdGxlPjwvdGl0bGVzPjxwZXJpb2RpY2FsPjxm
dWxsLXRpdGxlPkNlbGwgUmVwPC9mdWxsLXRpdGxlPjxhYmJyLTE+Q2VsbCByZXBvcnRzPC9hYmJy
LTE+PC9wZXJpb2RpY2FsPjxwYWdlcz4yNzgyLTI3OTU8L3BhZ2VzPjx2b2x1bWU+MTk8L3ZvbHVt
ZT48bnVtYmVyPjEzPC9udW1iZXI+PGtleXdvcmRzPjxrZXl3b3JkPkFuaW1hbHM8L2tleXdvcmQ+
PGtleXdvcmQ+Q2VsbCBEaWZmZXJlbnRpYXRpb248L2tleXdvcmQ+PGtleXdvcmQ+RW5kb2Rlcm0v
Km1ldGFib2xpc208L2tleXdvcmQ+PGtleXdvcmQ+VHJhbnNjcmlwdGlvbiBGYWN0b3JzLyptZXRh
Ym9saXNtPC9rZXl3b3JkPjxrZXl3b3JkPlplYnJhZmlzaDwva2V5d29yZD48a2V5d29yZD5DaElQ
LXNlcTwva2V5d29yZD48a2V5d29yZD5ULWJveDwva2V5d29yZD48a2V5d29yZD5lbmRvZGVybTwv
a2V5d29yZD48a2V5d29yZD5yZWR1bmRhbmN5PC9rZXl3b3JkPjxrZXl3b3JkPnRyYW5zY3JpcHRp
b248L2tleXdvcmQ+PC9rZXl3b3Jkcz48ZGF0ZXM+PHllYXI+MjAxNzwveWVhcj48cHViLWRhdGVz
PjxkYXRlPkp1biAyNzwvZGF0ZT48L3B1Yi1kYXRlcz48L2RhdGVzPjxpc2JuPjIyMTEtMTI0NyAo
RWxlY3Ryb25pYyk8L2lzYm4+PGFjY2Vzc2lvbi1udW0+Mjg2NTg2MjU8L2FjY2Vzc2lvbi1udW0+
PHVybHM+PHJlbGF0ZWQtdXJscz48dXJsPmh0dHBzOi8vd3d3Lm5jYmkubmxtLm5paC5nb3YvcHVi
bWVkLzI4NjU4NjI1PC91cmw+PC9yZWxhdGVkLXVybHM+PC91cmxzPjxjdXN0b20yPlBNQzU0OTQz
MDU8L2N1c3RvbTI+PGVsZWN0cm9uaWMtcmVzb3VyY2UtbnVtPjEwLjEwMTYvai5jZWxyZXAuMjAx
Ny4wNi4wMTE8L2VsZWN0cm9uaWMtcmVzb3VyY2UtbnVtPjwvcmVjb3JkPjwvQ2l0ZT48Q2l0ZT48
QXV0aG9yPkdyaWZmaW48L0F1dGhvcj48WWVhcj4xOTk4PC9ZZWFyPjxSZWNOdW0+NTMxNDwvUmVj
TnVtPjxJRFRleHQ+OTgzNTk5NDk8L0lEVGV4dD48cmVjb3JkPjxyZWMtbnVtYmVyPjUzMTQ8L3Jl
Yy1udW1iZXI+PGZvcmVpZ24ta2V5cz48a2V5IGFwcD0iRU4iIGRiLWlkPSIyMnA1ZnBzeDg5c3Q5
cGU5OXY1eHMyeDFkMmRleDVyd3Q1OTAiIHRpbWVzdGFtcD0iMCI+NTMxNDwva2V5PjwvZm9yZWln
bi1rZXlzPjxyZWYtdHlwZSBuYW1lPSJKb3VybmFsIEFydGljbGUiPjE3PC9yZWYtdHlwZT48Y29u
dHJpYnV0b3JzPjxhdXRob3JzPjxhdXRob3I+R3JpZmZpbiwgSy4gSi48L2F1dGhvcj48YXV0aG9y
PkFtYWNoZXIsIFMuIEwuPC9hdXRob3I+PGF1dGhvcj5LaW1tZWwsIEMuIEIuPC9hdXRob3I+PGF1
dGhvcj5LaW1lbG1hbiwgRC48L2F1dGhvcj48L2F1dGhvcnM+PC9jb250cmlidXRvcnM+PHRpdGxl
cz48dGl0bGU+TW9sZWN1bGFyIGlkZW50aWZpY2F0aW9uIG9mIHNwYWRldGFpbDogcmVndWxhdGlv
biBvZiB6ZWJyYWZpc2ggdHJ1bmsgYW5kIHRhaWwgbWVzb2Rlcm0gZm9ybWF0aW9uIGJ5IFQtYm94
IGdlbmVzPC90aXRsZT48c2Vjb25kYXJ5LXRpdGxlPkRldmVsb3BtZW50PC9zZWNvbmRhcnktdGl0
bGU+PC90aXRsZXM+PHBlcmlvZGljYWw+PGZ1bGwtdGl0bGU+RGV2ZWxvcG1lbnQ8L2Z1bGwtdGl0
bGU+PC9wZXJpb2RpY2FsPjxwYWdlcz4zMzc5LTg4PC9wYWdlcz48dm9sdW1lPjEyNTwvdm9sdW1l
PjxudW1iZXI+MTc8L251bWJlcj48a2V5d29yZHM+PGtleXdvcmQ+QW1pbm8gQWNpZCBTZXF1ZW5j
ZTwva2V5d29yZD48a2V5d29yZD5BbmltYWw8L2tleXdvcmQ+PGtleXdvcmQ+QmFzZSBTZXF1ZW5j
ZTwva2V5d29yZD48a2V5d29yZD5DbG9uaW5nLCBNb2xlY3VsYXI8L2tleXdvcmQ+PGtleXdvcmQ+
RE5BIFByaW1lcnMvZ2VuZXRpY3M8L2tleXdvcmQ+PGtleXdvcmQ+RE5BLUJpbmRpbmcgUHJvdGVp
bnMvZ2VuZXRpY3MvcGh5c2lvbG9neTwva2V5d29yZD48a2V5d29yZD5GaWJyb2JsYXN0IEdyb3d0
aCBGYWN0b3IvcGh5c2lvbG9neTwva2V5d29yZD48a2V5d29yZD5HZW5lIEV4cHJlc3Npb24gUmVn
dWxhdGlvbiwgRGV2ZWxvcG1lbnRhbDwva2V5d29yZD48a2V5d29yZD5JbiBTaXR1IEh5YnJpZGl6
YXRpb248L2tleXdvcmQ+PGtleXdvcmQ+TWVzb2Rlcm0vY3l0b2xvZ3kvcGh5c2lvbG9neTwva2V5
d29yZD48a2V5d29yZD5Nb2RlbHMsIEdlbmV0aWM8L2tleXdvcmQ+PGtleXdvcmQ+TW9sZWN1bGFy
IFNlcXVlbmNlIERhdGE8L2tleXdvcmQ+PGtleXdvcmQ+TXV0YXRpb248L2tleXdvcmQ+PGtleXdv
cmQ+UGhlbm90eXBlPC9rZXl3b3JkPjxrZXl3b3JkPlBvbHltZXJhc2UgQ2hhaW4gUmVhY3Rpb248
L2tleXdvcmQ+PGtleXdvcmQ+U2VxdWVuY2UgSG9tb2xvZ3ksIEFtaW5vIEFjaWQ8L2tleXdvcmQ+
PGtleXdvcmQ+U2lnbmFsIFRyYW5zZHVjdGlvbjwva2V5d29yZD48a2V5d29yZD5TdXBwb3J0LCBO
b24tVS5TLiBHb3YmYXBvczt0PC9rZXl3b3JkPjxrZXl3b3JkPlN1cHBvcnQsIFUuUy4gR292JmFw
b3M7dCwgTm9uLVAuSC5TLjwva2V5d29yZD48a2V5d29yZD5TdXBwb3J0LCBVLlMuIEdvdiZhcG9z
O3QsIFAuSC5TLjwva2V5d29yZD48a2V5d29yZD5UYWlsL2VtYnJ5b2xvZ3k8L2tleXdvcmQ+PGtl
eXdvcmQ+VHJhbnNjcmlwdGlvbiBGYWN0b3JzLypnZW5ldGljcy9waHlzaW9sb2d5PC9rZXl3b3Jk
PjxrZXl3b3JkPlZlcnRlYnJhdGVzL2VtYnJ5b2xvZ3kvZ2VuZXRpY3M8L2tleXdvcmQ+PGtleXdv
cmQ+WmVicmFmaXNoLyplbWJyeW9sb2d5LypnZW5ldGljcy9waHlzaW9sb2d5PC9rZXl3b3JkPjwv
a2V5d29yZHM+PGRhdGVzPjx5ZWFyPjE5OTg8L3llYXI+PC9kYXRlcz48bGFiZWw+OTgzNTk5NDk8
L2xhYmVsPjx1cmxzPjxyZWxhdGVkLXVybHM+PHVybD5odHRwOi8vd3d3Lm5jYmkubmxtLm5paC5n
b3YvY2dpLWJpbi9FbnRyZXovcmVmZXJlcj9odHRwOi8vd3d3LmJpb2xvZ2lzdHMuY29tL0RldmVs
b3BtZW50LzEyNS8xNy9kZXY0MDQwLmh0bWw8L3VybD48L3JlbGF0ZWQtdXJscz48L3VybHM+PC9y
ZWNvcmQ+PC9DaXRlPjwvRW5kTm90ZT4A
</w:fldData>
        </w:fldChar>
      </w:r>
      <w:r w:rsidR="00AD49EB" w:rsidRPr="00E6172C">
        <w:rPr>
          <w:bCs/>
          <w:lang w:val="en-GB"/>
        </w:rPr>
        <w:instrText xml:space="preserve"> ADDIN EN.CITE.DATA </w:instrText>
      </w:r>
      <w:r w:rsidR="00AD49EB" w:rsidRPr="00E6172C">
        <w:rPr>
          <w:bCs/>
          <w:lang w:val="en-GB"/>
        </w:rPr>
      </w:r>
      <w:r w:rsidR="00AD49EB" w:rsidRPr="00E6172C">
        <w:rPr>
          <w:bCs/>
          <w:lang w:val="en-GB"/>
        </w:rPr>
        <w:fldChar w:fldCharType="end"/>
      </w:r>
      <w:r w:rsidR="00535FF5" w:rsidRPr="00E6172C">
        <w:rPr>
          <w:bCs/>
          <w:lang w:val="en-GB"/>
        </w:rPr>
      </w:r>
      <w:r w:rsidR="00535FF5" w:rsidRPr="00E6172C">
        <w:rPr>
          <w:bCs/>
          <w:lang w:val="en-GB"/>
        </w:rPr>
        <w:fldChar w:fldCharType="separate"/>
      </w:r>
      <w:r w:rsidR="00535FF5" w:rsidRPr="00E6172C">
        <w:rPr>
          <w:bCs/>
          <w:noProof/>
          <w:lang w:val="en-GB"/>
        </w:rPr>
        <w:t>(Amacher et al., 2002; Griffin et al., 1998; Morrow et al., 2017; Nelson et al., 2017)</w:t>
      </w:r>
      <w:r w:rsidR="00535FF5" w:rsidRPr="00E6172C">
        <w:rPr>
          <w:bCs/>
          <w:lang w:val="en-GB"/>
        </w:rPr>
        <w:fldChar w:fldCharType="end"/>
      </w:r>
      <w:r w:rsidR="00535FF5" w:rsidRPr="00E6172C">
        <w:rPr>
          <w:lang w:val="en-GB"/>
        </w:rPr>
        <w:t xml:space="preserve"> or after knockdown of Tbxtb in </w:t>
      </w:r>
      <w:proofErr w:type="spellStart"/>
      <w:r w:rsidR="00535FF5" w:rsidRPr="00E6172C">
        <w:rPr>
          <w:i/>
          <w:lang w:val="en-GB"/>
        </w:rPr>
        <w:t>tbxta</w:t>
      </w:r>
      <w:proofErr w:type="spellEnd"/>
      <w:r w:rsidR="00535FF5" w:rsidRPr="00E6172C">
        <w:rPr>
          <w:lang w:val="en-GB"/>
        </w:rPr>
        <w:t xml:space="preserve"> mutant </w:t>
      </w:r>
      <w:r w:rsidR="00535FF5" w:rsidRPr="00E6172C">
        <w:rPr>
          <w:b/>
          <w:lang w:val="en-GB"/>
        </w:rPr>
        <w:fldChar w:fldCharType="begin">
          <w:fldData xml:space="preserve">PEVuZE5vdGU+PENpdGU+PEF1dGhvcj5NYXJ0aW48L0F1dGhvcj48WWVhcj4yMDA4PC9ZZWFyPjxS
ZWNOdW0+OTM4NzwvUmVjTnVtPjxEaXNwbGF5VGV4dD4oTWFydGluIGFuZCBLaW1lbG1hbiwgMjAw
OCk8L0Rpc3BsYXlUZXh0PjxyZWNvcmQ+PHJlYy1udW1iZXI+OTM4NzwvcmVjLW51bWJlcj48Zm9y
ZWlnbi1rZXlzPjxrZXkgYXBwPSJFTiIgZGItaWQ9IjIycDVmcHN4ODlzdDlwZTk5djV4czJ4MWQy
ZGV4NXJ3dDU5MCIgdGltZXN0YW1wPSIxMzkxMTcwMzYxIj45Mzg3PC9rZXk+PC9mb3JlaWduLWtl
eXM+PHJlZi10eXBlIG5hbWU9IkpvdXJuYWwgQXJ0aWNsZSI+MTc8L3JlZi10eXBlPjxjb250cmli
dXRvcnM+PGF1dGhvcnM+PGF1dGhvcj5NYXJ0aW4sIEIuIEwuPC9hdXRob3I+PGF1dGhvcj5LaW1l
bG1hbiwgRC48L2F1dGhvcj48L2F1dGhvcnM+PC9jb250cmlidXRvcnM+PGF1dGgtYWRkcmVzcz5E
ZXBhcnRtZW50IG9mIEJpb2NoZW1pc3RyeSwgVW5pdmVyc2l0eSBvZiBXYXNoaW5ndG9uLCBTZWF0
dGxlLCBXQSA5ODE5NS03MzUwLCBVU0EuPC9hdXRoLWFkZHJlc3M+PHRpdGxlcz48dGl0bGU+UmVn
dWxhdGlvbiBvZiBjYW5vbmljYWwgV250IHNpZ25hbGluZyBieSBCcmFjaHl1cnkgaXMgZXNzZW50
aWFsIGZvciBwb3N0ZXJpb3IgbWVzb2Rlcm0gZm9ybWF0aW9uPC90aXRsZT48c2Vjb25kYXJ5LXRp
dGxlPkRldiBDZWxsPC9zZWNvbmRhcnktdGl0bGU+PGFsdC10aXRsZT5EZXZlbG9wbWVudGFsIGNl
bGw8L2FsdC10aXRsZT48L3RpdGxlcz48cGVyaW9kaWNhbD48ZnVsbC10aXRsZT5EZXYgQ2VsbDwv
ZnVsbC10aXRsZT48L3BlcmlvZGljYWw+PHBhZ2VzPjEyMS0zMzwvcGFnZXM+PHZvbHVtZT4xNTwv
dm9sdW1lPjxudW1iZXI+MTwvbnVtYmVyPjxrZXl3b3Jkcz48a2V5d29yZD5BbmltYWxzPC9rZXl3
b3JkPjxrZXl3b3JkPkJvZHkgUGF0dGVybmluZy9waHlzaW9sb2d5PC9rZXl3b3JkPjxrZXl3b3Jk
PkVtYnJ5bywgTm9ubWFtbWFsaWFuL3BoeXNpb2xvZ3k8L2tleXdvcmQ+PGtleXdvcmQ+R2VuZSBF
eHByZXNzaW9uIFJlZ3VsYXRpb24sIERldmVsb3BtZW50YWw8L2tleXdvcmQ+PGtleXdvcmQ+SW1t
dW5vaGlzdG9jaGVtaXN0cnk8L2tleXdvcmQ+PGtleXdvcmQ+SW4gU2l0dSBIeWJyaWRpemF0aW9u
PC9rZXl3b3JkPjxrZXl3b3JkPk1lc29kZXJtLypwaHlzaW9sb2d5PC9rZXl3b3JkPjxrZXl3b3Jk
Pk1pY3JvaW5qZWN0aW9uczwva2V5d29yZD48a2V5d29yZD5Nb2RlbHMsIEJpb2xvZ2ljYWw8L2tl
eXdvcmQ+PGtleXdvcmQ+TXV0YXRpb248L2tleXdvcmQ+PGtleXdvcmQ+TXlvRCBQcm90ZWluL21l
dGFib2xpc208L2tleXdvcmQ+PGtleXdvcmQ+T2xpZ29udWNsZW90aWRlcywgQW50aXNlbnNlL3Bo
YXJtYWNvbG9neTwva2V5d29yZD48a2V5d29yZD5Qcm90ZWluIFN0cnVjdHVyZSwgVGVydGlhcnk8
L2tleXdvcmQ+PGtleXdvcmQ+KlNpZ25hbCBUcmFuc2R1Y3Rpb248L2tleXdvcmQ+PGtleXdvcmQ+
U29taXRlcy9lbWJyeW9sb2d5PC9rZXl3b3JkPjxrZXl3b3JkPlQtQm94IERvbWFpbiBQcm90ZWlu
cy9jaGVtaXN0cnkvZ2VuZXRpY3MvKnBoeXNpb2xvZ3k8L2tleXdvcmQ+PGtleXdvcmQ+V250IFBy
b3RlaW5zLypwaHlzaW9sb2d5PC9rZXl3b3JkPjxrZXl3b3JkPlplYnJhZmlzaC8qZW1icnlvbG9n
eS9nZW5ldGljczwva2V5d29yZD48a2V5d29yZD5aZWJyYWZpc2ggUHJvdGVpbnMvY2hlbWlzdHJ5
L2dlbmV0aWNzLypwaHlzaW9sb2d5PC9rZXl3b3JkPjwva2V5d29yZHM+PGRhdGVzPjx5ZWFyPjIw
MDg8L3llYXI+PHB1Yi1kYXRlcz48ZGF0ZT5KdWw8L2RhdGU+PC9wdWItZGF0ZXM+PC9kYXRlcz48
aXNibj4xODc4LTE1NTEgKEVsZWN0cm9uaWMpJiN4RDsxNTM0LTU4MDcgKExpbmtpbmcpPC9pc2Ju
PjxhY2Nlc3Npb24tbnVtPjE4NjA2MTQ2PC9hY2Nlc3Npb24tbnVtPjx1cmxzPjxyZWxhdGVkLXVy
bHM+PHVybD5odHRwOi8vd3d3Lm5jYmkubmxtLm5paC5nb3YvcHVibWVkLzE4NjA2MTQ2PC91cmw+
PC9yZWxhdGVkLXVybHM+PC91cmxzPjxjdXN0b20yPjI2MDE2ODM8L2N1c3RvbTI+PGVsZWN0cm9u
aWMtcmVzb3VyY2UtbnVtPjEwLjEwMTYvai5kZXZjZWwuMjAwOC4wNC4wMTM8L2VsZWN0cm9uaWMt
cmVzb3VyY2UtbnVtPjwvcmVjb3JkPjwvQ2l0ZT48L0VuZE5vdGU+
</w:fldData>
        </w:fldChar>
      </w:r>
      <w:r w:rsidR="00AD49EB" w:rsidRPr="00E6172C">
        <w:rPr>
          <w:b/>
          <w:lang w:val="en-GB"/>
        </w:rPr>
        <w:instrText xml:space="preserve"> ADDIN EN.CITE </w:instrText>
      </w:r>
      <w:r w:rsidR="00AD49EB" w:rsidRPr="00E6172C">
        <w:rPr>
          <w:b/>
          <w:lang w:val="en-GB"/>
        </w:rPr>
        <w:fldChar w:fldCharType="begin">
          <w:fldData xml:space="preserve">PEVuZE5vdGU+PENpdGU+PEF1dGhvcj5NYXJ0aW48L0F1dGhvcj48WWVhcj4yMDA4PC9ZZWFyPjxS
ZWNOdW0+OTM4NzwvUmVjTnVtPjxEaXNwbGF5VGV4dD4oTWFydGluIGFuZCBLaW1lbG1hbiwgMjAw
OCk8L0Rpc3BsYXlUZXh0PjxyZWNvcmQ+PHJlYy1udW1iZXI+OTM4NzwvcmVjLW51bWJlcj48Zm9y
ZWlnbi1rZXlzPjxrZXkgYXBwPSJFTiIgZGItaWQ9IjIycDVmcHN4ODlzdDlwZTk5djV4czJ4MWQy
ZGV4NXJ3dDU5MCIgdGltZXN0YW1wPSIxMzkxMTcwMzYxIj45Mzg3PC9rZXk+PC9mb3JlaWduLWtl
eXM+PHJlZi10eXBlIG5hbWU9IkpvdXJuYWwgQXJ0aWNsZSI+MTc8L3JlZi10eXBlPjxjb250cmli
dXRvcnM+PGF1dGhvcnM+PGF1dGhvcj5NYXJ0aW4sIEIuIEwuPC9hdXRob3I+PGF1dGhvcj5LaW1l
bG1hbiwgRC48L2F1dGhvcj48L2F1dGhvcnM+PC9jb250cmlidXRvcnM+PGF1dGgtYWRkcmVzcz5E
ZXBhcnRtZW50IG9mIEJpb2NoZW1pc3RyeSwgVW5pdmVyc2l0eSBvZiBXYXNoaW5ndG9uLCBTZWF0
dGxlLCBXQSA5ODE5NS03MzUwLCBVU0EuPC9hdXRoLWFkZHJlc3M+PHRpdGxlcz48dGl0bGU+UmVn
dWxhdGlvbiBvZiBjYW5vbmljYWwgV250IHNpZ25hbGluZyBieSBCcmFjaHl1cnkgaXMgZXNzZW50
aWFsIGZvciBwb3N0ZXJpb3IgbWVzb2Rlcm0gZm9ybWF0aW9uPC90aXRsZT48c2Vjb25kYXJ5LXRp
dGxlPkRldiBDZWxsPC9zZWNvbmRhcnktdGl0bGU+PGFsdC10aXRsZT5EZXZlbG9wbWVudGFsIGNl
bGw8L2FsdC10aXRsZT48L3RpdGxlcz48cGVyaW9kaWNhbD48ZnVsbC10aXRsZT5EZXYgQ2VsbDwv
ZnVsbC10aXRsZT48L3BlcmlvZGljYWw+PHBhZ2VzPjEyMS0zMzwvcGFnZXM+PHZvbHVtZT4xNTwv
dm9sdW1lPjxudW1iZXI+MTwvbnVtYmVyPjxrZXl3b3Jkcz48a2V5d29yZD5BbmltYWxzPC9rZXl3
b3JkPjxrZXl3b3JkPkJvZHkgUGF0dGVybmluZy9waHlzaW9sb2d5PC9rZXl3b3JkPjxrZXl3b3Jk
PkVtYnJ5bywgTm9ubWFtbWFsaWFuL3BoeXNpb2xvZ3k8L2tleXdvcmQ+PGtleXdvcmQ+R2VuZSBF
eHByZXNzaW9uIFJlZ3VsYXRpb24sIERldmVsb3BtZW50YWw8L2tleXdvcmQ+PGtleXdvcmQ+SW1t
dW5vaGlzdG9jaGVtaXN0cnk8L2tleXdvcmQ+PGtleXdvcmQ+SW4gU2l0dSBIeWJyaWRpemF0aW9u
PC9rZXl3b3JkPjxrZXl3b3JkPk1lc29kZXJtLypwaHlzaW9sb2d5PC9rZXl3b3JkPjxrZXl3b3Jk
Pk1pY3JvaW5qZWN0aW9uczwva2V5d29yZD48a2V5d29yZD5Nb2RlbHMsIEJpb2xvZ2ljYWw8L2tl
eXdvcmQ+PGtleXdvcmQ+TXV0YXRpb248L2tleXdvcmQ+PGtleXdvcmQ+TXlvRCBQcm90ZWluL21l
dGFib2xpc208L2tleXdvcmQ+PGtleXdvcmQ+T2xpZ29udWNsZW90aWRlcywgQW50aXNlbnNlL3Bo
YXJtYWNvbG9neTwva2V5d29yZD48a2V5d29yZD5Qcm90ZWluIFN0cnVjdHVyZSwgVGVydGlhcnk8
L2tleXdvcmQ+PGtleXdvcmQ+KlNpZ25hbCBUcmFuc2R1Y3Rpb248L2tleXdvcmQ+PGtleXdvcmQ+
U29taXRlcy9lbWJyeW9sb2d5PC9rZXl3b3JkPjxrZXl3b3JkPlQtQm94IERvbWFpbiBQcm90ZWlu
cy9jaGVtaXN0cnkvZ2VuZXRpY3MvKnBoeXNpb2xvZ3k8L2tleXdvcmQ+PGtleXdvcmQ+V250IFBy
b3RlaW5zLypwaHlzaW9sb2d5PC9rZXl3b3JkPjxrZXl3b3JkPlplYnJhZmlzaC8qZW1icnlvbG9n
eS9nZW5ldGljczwva2V5d29yZD48a2V5d29yZD5aZWJyYWZpc2ggUHJvdGVpbnMvY2hlbWlzdHJ5
L2dlbmV0aWNzLypwaHlzaW9sb2d5PC9rZXl3b3JkPjwva2V5d29yZHM+PGRhdGVzPjx5ZWFyPjIw
MDg8L3llYXI+PHB1Yi1kYXRlcz48ZGF0ZT5KdWw8L2RhdGU+PC9wdWItZGF0ZXM+PC9kYXRlcz48
aXNibj4xODc4LTE1NTEgKEVsZWN0cm9uaWMpJiN4RDsxNTM0LTU4MDcgKExpbmtpbmcpPC9pc2Ju
PjxhY2Nlc3Npb24tbnVtPjE4NjA2MTQ2PC9hY2Nlc3Npb24tbnVtPjx1cmxzPjxyZWxhdGVkLXVy
bHM+PHVybD5odHRwOi8vd3d3Lm5jYmkubmxtLm5paC5nb3YvcHVibWVkLzE4NjA2MTQ2PC91cmw+
PC9yZWxhdGVkLXVybHM+PC91cmxzPjxjdXN0b20yPjI2MDE2ODM8L2N1c3RvbTI+PGVsZWN0cm9u
aWMtcmVzb3VyY2UtbnVtPjEwLjEwMTYvai5kZXZjZWwuMjAwOC4wNC4wMTM8L2VsZWN0cm9uaWMt
cmVzb3VyY2UtbnVtPjwvcmVjb3JkPjwvQ2l0ZT48L0VuZE5vdGU+
</w:fldData>
        </w:fldChar>
      </w:r>
      <w:r w:rsidR="00AD49EB" w:rsidRPr="00E6172C">
        <w:rPr>
          <w:b/>
          <w:lang w:val="en-GB"/>
        </w:rPr>
        <w:instrText xml:space="preserve"> ADDIN EN.CITE.DATA </w:instrText>
      </w:r>
      <w:r w:rsidR="00AD49EB" w:rsidRPr="00E6172C">
        <w:rPr>
          <w:b/>
          <w:lang w:val="en-GB"/>
        </w:rPr>
      </w:r>
      <w:r w:rsidR="00AD49EB" w:rsidRPr="00E6172C">
        <w:rPr>
          <w:b/>
          <w:lang w:val="en-GB"/>
        </w:rPr>
        <w:fldChar w:fldCharType="end"/>
      </w:r>
      <w:r w:rsidR="00535FF5" w:rsidRPr="00E6172C">
        <w:rPr>
          <w:b/>
          <w:lang w:val="en-GB"/>
        </w:rPr>
      </w:r>
      <w:r w:rsidR="00535FF5" w:rsidRPr="00E6172C">
        <w:rPr>
          <w:b/>
          <w:lang w:val="en-GB"/>
        </w:rPr>
        <w:fldChar w:fldCharType="separate"/>
      </w:r>
      <w:r w:rsidR="00535FF5" w:rsidRPr="00E6172C">
        <w:rPr>
          <w:noProof/>
          <w:lang w:val="en-GB"/>
        </w:rPr>
        <w:t>(Martin and Kimelman, 2008)</w:t>
      </w:r>
      <w:r w:rsidR="00535FF5" w:rsidRPr="00E6172C">
        <w:rPr>
          <w:b/>
          <w:lang w:val="en-GB"/>
        </w:rPr>
        <w:fldChar w:fldCharType="end"/>
      </w:r>
      <w:r w:rsidR="00535FF5" w:rsidRPr="00E6172C">
        <w:rPr>
          <w:lang w:val="en-GB"/>
        </w:rPr>
        <w:t xml:space="preserve">.  </w:t>
      </w:r>
      <w:r w:rsidRPr="00E6172C">
        <w:rPr>
          <w:lang w:val="en-GB"/>
        </w:rPr>
        <w:t xml:space="preserve">Cooperation of Tbx proteins in PSM formation also occurs in </w:t>
      </w:r>
      <w:r w:rsidRPr="00E6172C">
        <w:rPr>
          <w:i/>
          <w:lang w:val="en-GB"/>
        </w:rPr>
        <w:t>Xenopus tropicalis</w:t>
      </w:r>
      <w:r w:rsidRPr="00E6172C">
        <w:rPr>
          <w:lang w:val="en-GB"/>
        </w:rPr>
        <w:t xml:space="preserve"> </w:t>
      </w:r>
      <w:r w:rsidRPr="00E6172C">
        <w:rPr>
          <w:b/>
          <w:lang w:val="en-GB"/>
        </w:rPr>
        <w:fldChar w:fldCharType="begin">
          <w:fldData xml:space="preserve">PEVuZE5vdGU+PENpdGU+PEF1dGhvcj5HZW50c2NoPC9BdXRob3I+PFllYXI+MjAxMzwvWWVhcj48
UmVjTnVtPjEwNDEyPC9SZWNOdW0+PERpc3BsYXlUZXh0PihHZW50c2NoIGV0IGFsLiwgMjAxMyk8
L0Rpc3BsYXlUZXh0PjxyZWNvcmQ+PHJlYy1udW1iZXI+MTA0MTI8L3JlYy1udW1iZXI+PGZvcmVp
Z24ta2V5cz48a2V5IGFwcD0iRU4iIGRiLWlkPSIyMnA1ZnBzeDg5c3Q5cGU5OXY1eHMyeDFkMmRl
eDVyd3Q1OTAiIHRpbWVzdGFtcD0iMTU0MDU2NjkxMSI+MTA0MTI8L2tleT48L2ZvcmVpZ24ta2V5
cz48cmVmLXR5cGUgbmFtZT0iSm91cm5hbCBBcnRpY2xlIj4xNzwvcmVmLXR5cGU+PGNvbnRyaWJ1
dG9ycz48YXV0aG9ycz48YXV0aG9yPkdlbnRzY2gsIEcuIEUuPC9hdXRob3I+PGF1dGhvcj5Pd2Vu
cywgTi4gRC48L2F1dGhvcj48YXV0aG9yPk1hcnRpbiwgUy4gUi48L2F1dGhvcj48YXV0aG9yPlBp
Y2NpbmVsbGksIFAuPC9hdXRob3I+PGF1dGhvcj5GYWlhbCwgVC48L2F1dGhvcj48YXV0aG9yPlRy
b3R0ZXIsIE0uIFcuPC9hdXRob3I+PGF1dGhvcj5HaWxjaHJpc3QsIE0uIEouPC9hdXRob3I+PGF1
dGhvcj5TbWl0aCwgSi4gQy48L2F1dGhvcj48L2F1dGhvcnM+PC9jb250cmlidXRvcnM+PGF1dGgt
YWRkcmVzcz5EaXZpc2lvbiBvZiBTeXN0ZW1zIEJpb2xvZ3ksIE5hdGlvbmFsIEluc3RpdHV0ZSBm
b3IgTWVkaWNhbCBSZXNlYXJjaCwgTG9uZG9uIE5XNyAxQUEsIFVLOyBXZWxsY29tZSBUcnVzdC9D
YW5jZXIgUmVzZWFyY2ggVUsgR3VyZG9uIEluc3RpdHV0ZSwgQ2FtYnJpZGdlIENCMiAxUU4sIFVL
OyBEZXBhcnRtZW50IG9mIFpvb2xvZ3ksIFVuaXZlcnNpdHkgb2YgQ2FtYnJpZGdlLCBDYW1icmlk
Z2UgQ0IyIDNFSiwgVUsuIEVsZWN0cm9uaWMgYWRkcmVzczogZ2dlbnRzY0BuaW1yLm1yYy5hYy51
ay48L2F1dGgtYWRkcmVzcz48dGl0bGVzPjx0aXRsZT5JbiB2aXZvIFQtYm94IHRyYW5zY3JpcHRp
b24gZmFjdG9yIHByb2ZpbGluZyByZXZlYWxzIGpvaW50IHJlZ3VsYXRpb24gb2YgZW1icnlvbmlj
IG5ldXJvbWVzb2Rlcm1hbCBiaXBvdGVuY3k8L3RpdGxlPjxzZWNvbmRhcnktdGl0bGU+Q2VsbCBS
ZXA8L3NlY29uZGFyeS10aXRsZT48L3RpdGxlcz48cGVyaW9kaWNhbD48ZnVsbC10aXRsZT5DZWxs
IFJlcDwvZnVsbC10aXRsZT48YWJici0xPkNlbGwgcmVwb3J0czwvYWJici0xPjwvcGVyaW9kaWNh
bD48cGFnZXM+MTE4NS05NjwvcGFnZXM+PHZvbHVtZT40PC92b2x1bWU+PG51bWJlcj42PC9udW1i
ZXI+PGVkaXRpb24+MjAxMy8wOS8yNDwvZWRpdGlvbj48a2V5d29yZHM+PGtleXdvcmQ+QW5pbWFs
czwva2V5d29yZD48a2V5d29yZD5ETkEvZ2VuZXRpY3MvbWV0YWJvbGlzbTwva2V5d29yZD48a2V5
d29yZD5FbWJyeW9uaWMgRGV2ZWxvcG1lbnQvKnBoeXNpb2xvZ3k8L2tleXdvcmQ+PGtleXdvcmQ+
RW1icnlvbmljIFN0ZW0gQ2VsbHMvY3l0b2xvZ3kvbWV0YWJvbGlzbTwva2V5d29yZD48a2V5d29y
ZD5NZXNvZGVybS9jeXRvbG9neS9tZXRhYm9saXNtPC9rZXl3b3JkPjxrZXl3b3JkPk5ldXJhbCBU
dWJlL2N5dG9sb2d5L21ldGFib2xpc208L2tleXdvcmQ+PGtleXdvcmQ+TmV1cm9ucy9jeXRvbG9n
eS9tZXRhYm9saXNtPC9rZXl3b3JkPjxrZXl3b3JkPlQtQm94IERvbWFpbiBQcm90ZWlucy9nZW5l
dGljcy8qbWV0YWJvbGlzbTwva2V5d29yZD48a2V5d29yZD5YZW5vcHVzPC9rZXl3b3JkPjwva2V5
d29yZHM+PGRhdGVzPjx5ZWFyPjIwMTM8L3llYXI+PHB1Yi1kYXRlcz48ZGF0ZT5TZXAgMjY8L2Rh
dGU+PC9wdWItZGF0ZXM+PC9kYXRlcz48aXNibj4yMjExLTEyNDcgKEVsZWN0cm9uaWMpPC9pc2Ju
PjxhY2Nlc3Npb24tbnVtPjI0MDU1MDU5PC9hY2Nlc3Npb24tbnVtPjx1cmxzPjxyZWxhdGVkLXVy
bHM+PHVybD5odHRwczovL3d3dy5uY2JpLm5sbS5uaWguZ292L3B1Ym1lZC8yNDA1NTA1OTwvdXJs
PjwvcmVsYXRlZC11cmxzPjwvdXJscz48Y3VzdG9tMj5QTUMzNzkxNDAxPC9jdXN0b20yPjxlbGVj
dHJvbmljLXJlc291cmNlLW51bT4xMC4xMDE2L2ouY2VscmVwLjIwMTMuMDguMDEyPC9lbGVjdHJv
bmljLXJlc291cmNlLW51bT48L3JlY29yZD48L0NpdGU+PC9FbmROb3RlPgB=
</w:fldData>
        </w:fldChar>
      </w:r>
      <w:r w:rsidR="00AD49EB" w:rsidRPr="00E6172C">
        <w:rPr>
          <w:b/>
          <w:lang w:val="en-GB"/>
        </w:rPr>
        <w:instrText xml:space="preserve"> ADDIN EN.CITE </w:instrText>
      </w:r>
      <w:r w:rsidR="00AD49EB" w:rsidRPr="00E6172C">
        <w:rPr>
          <w:b/>
          <w:lang w:val="en-GB"/>
        </w:rPr>
        <w:fldChar w:fldCharType="begin">
          <w:fldData xml:space="preserve">PEVuZE5vdGU+PENpdGU+PEF1dGhvcj5HZW50c2NoPC9BdXRob3I+PFllYXI+MjAxMzwvWWVhcj48
UmVjTnVtPjEwNDEyPC9SZWNOdW0+PERpc3BsYXlUZXh0PihHZW50c2NoIGV0IGFsLiwgMjAxMyk8
L0Rpc3BsYXlUZXh0PjxyZWNvcmQ+PHJlYy1udW1iZXI+MTA0MTI8L3JlYy1udW1iZXI+PGZvcmVp
Z24ta2V5cz48a2V5IGFwcD0iRU4iIGRiLWlkPSIyMnA1ZnBzeDg5c3Q5cGU5OXY1eHMyeDFkMmRl
eDVyd3Q1OTAiIHRpbWVzdGFtcD0iMTU0MDU2NjkxMSI+MTA0MTI8L2tleT48L2ZvcmVpZ24ta2V5
cz48cmVmLXR5cGUgbmFtZT0iSm91cm5hbCBBcnRpY2xlIj4xNzwvcmVmLXR5cGU+PGNvbnRyaWJ1
dG9ycz48YXV0aG9ycz48YXV0aG9yPkdlbnRzY2gsIEcuIEUuPC9hdXRob3I+PGF1dGhvcj5Pd2Vu
cywgTi4gRC48L2F1dGhvcj48YXV0aG9yPk1hcnRpbiwgUy4gUi48L2F1dGhvcj48YXV0aG9yPlBp
Y2NpbmVsbGksIFAuPC9hdXRob3I+PGF1dGhvcj5GYWlhbCwgVC48L2F1dGhvcj48YXV0aG9yPlRy
b3R0ZXIsIE0uIFcuPC9hdXRob3I+PGF1dGhvcj5HaWxjaHJpc3QsIE0uIEouPC9hdXRob3I+PGF1
dGhvcj5TbWl0aCwgSi4gQy48L2F1dGhvcj48L2F1dGhvcnM+PC9jb250cmlidXRvcnM+PGF1dGgt
YWRkcmVzcz5EaXZpc2lvbiBvZiBTeXN0ZW1zIEJpb2xvZ3ksIE5hdGlvbmFsIEluc3RpdHV0ZSBm
b3IgTWVkaWNhbCBSZXNlYXJjaCwgTG9uZG9uIE5XNyAxQUEsIFVLOyBXZWxsY29tZSBUcnVzdC9D
YW5jZXIgUmVzZWFyY2ggVUsgR3VyZG9uIEluc3RpdHV0ZSwgQ2FtYnJpZGdlIENCMiAxUU4sIFVL
OyBEZXBhcnRtZW50IG9mIFpvb2xvZ3ksIFVuaXZlcnNpdHkgb2YgQ2FtYnJpZGdlLCBDYW1icmlk
Z2UgQ0IyIDNFSiwgVUsuIEVsZWN0cm9uaWMgYWRkcmVzczogZ2dlbnRzY0BuaW1yLm1yYy5hYy51
ay48L2F1dGgtYWRkcmVzcz48dGl0bGVzPjx0aXRsZT5JbiB2aXZvIFQtYm94IHRyYW5zY3JpcHRp
b24gZmFjdG9yIHByb2ZpbGluZyByZXZlYWxzIGpvaW50IHJlZ3VsYXRpb24gb2YgZW1icnlvbmlj
IG5ldXJvbWVzb2Rlcm1hbCBiaXBvdGVuY3k8L3RpdGxlPjxzZWNvbmRhcnktdGl0bGU+Q2VsbCBS
ZXA8L3NlY29uZGFyeS10aXRsZT48L3RpdGxlcz48cGVyaW9kaWNhbD48ZnVsbC10aXRsZT5DZWxs
IFJlcDwvZnVsbC10aXRsZT48YWJici0xPkNlbGwgcmVwb3J0czwvYWJici0xPjwvcGVyaW9kaWNh
bD48cGFnZXM+MTE4NS05NjwvcGFnZXM+PHZvbHVtZT40PC92b2x1bWU+PG51bWJlcj42PC9udW1i
ZXI+PGVkaXRpb24+MjAxMy8wOS8yNDwvZWRpdGlvbj48a2V5d29yZHM+PGtleXdvcmQ+QW5pbWFs
czwva2V5d29yZD48a2V5d29yZD5ETkEvZ2VuZXRpY3MvbWV0YWJvbGlzbTwva2V5d29yZD48a2V5
d29yZD5FbWJyeW9uaWMgRGV2ZWxvcG1lbnQvKnBoeXNpb2xvZ3k8L2tleXdvcmQ+PGtleXdvcmQ+
RW1icnlvbmljIFN0ZW0gQ2VsbHMvY3l0b2xvZ3kvbWV0YWJvbGlzbTwva2V5d29yZD48a2V5d29y
ZD5NZXNvZGVybS9jeXRvbG9neS9tZXRhYm9saXNtPC9rZXl3b3JkPjxrZXl3b3JkPk5ldXJhbCBU
dWJlL2N5dG9sb2d5L21ldGFib2xpc208L2tleXdvcmQ+PGtleXdvcmQ+TmV1cm9ucy9jeXRvbG9n
eS9tZXRhYm9saXNtPC9rZXl3b3JkPjxrZXl3b3JkPlQtQm94IERvbWFpbiBQcm90ZWlucy9nZW5l
dGljcy8qbWV0YWJvbGlzbTwva2V5d29yZD48a2V5d29yZD5YZW5vcHVzPC9rZXl3b3JkPjwva2V5
d29yZHM+PGRhdGVzPjx5ZWFyPjIwMTM8L3llYXI+PHB1Yi1kYXRlcz48ZGF0ZT5TZXAgMjY8L2Rh
dGU+PC9wdWItZGF0ZXM+PC9kYXRlcz48aXNibj4yMjExLTEyNDcgKEVsZWN0cm9uaWMpPC9pc2Ju
PjxhY2Nlc3Npb24tbnVtPjI0MDU1MDU5PC9hY2Nlc3Npb24tbnVtPjx1cmxzPjxyZWxhdGVkLXVy
bHM+PHVybD5odHRwczovL3d3dy5uY2JpLm5sbS5uaWguZ292L3B1Ym1lZC8yNDA1NTA1OTwvdXJs
PjwvcmVsYXRlZC11cmxzPjwvdXJscz48Y3VzdG9tMj5QTUMzNzkxNDAxPC9jdXN0b20yPjxlbGVj
dHJvbmljLXJlc291cmNlLW51bT4xMC4xMDE2L2ouY2VscmVwLjIwMTMuMDguMDEyPC9lbGVjdHJv
bmljLXJlc291cmNlLW51bT48L3JlY29yZD48L0NpdGU+PC9FbmROb3RlPgB=
</w:fldData>
        </w:fldChar>
      </w:r>
      <w:r w:rsidR="00AD49EB" w:rsidRPr="00E6172C">
        <w:rPr>
          <w:b/>
          <w:lang w:val="en-GB"/>
        </w:rPr>
        <w:instrText xml:space="preserve"> ADDIN EN.CITE.DATA </w:instrText>
      </w:r>
      <w:r w:rsidR="00AD49EB" w:rsidRPr="00E6172C">
        <w:rPr>
          <w:b/>
          <w:lang w:val="en-GB"/>
        </w:rPr>
      </w:r>
      <w:r w:rsidR="00AD49EB" w:rsidRPr="00E6172C">
        <w:rPr>
          <w:b/>
          <w:lang w:val="en-GB"/>
        </w:rPr>
        <w:fldChar w:fldCharType="end"/>
      </w:r>
      <w:r w:rsidRPr="00E6172C">
        <w:rPr>
          <w:b/>
          <w:lang w:val="en-GB"/>
        </w:rPr>
      </w:r>
      <w:r w:rsidRPr="00E6172C">
        <w:rPr>
          <w:b/>
          <w:lang w:val="en-GB"/>
        </w:rPr>
        <w:fldChar w:fldCharType="separate"/>
      </w:r>
      <w:r w:rsidRPr="00E6172C">
        <w:rPr>
          <w:noProof/>
          <w:lang w:val="en-GB"/>
        </w:rPr>
        <w:t>(Gentsch et al., 2013)</w:t>
      </w:r>
      <w:r w:rsidRPr="00E6172C">
        <w:rPr>
          <w:b/>
          <w:lang w:val="en-GB"/>
        </w:rPr>
        <w:fldChar w:fldCharType="end"/>
      </w:r>
      <w:r w:rsidRPr="00E6172C">
        <w:rPr>
          <w:lang w:val="en-GB"/>
        </w:rPr>
        <w:t xml:space="preserve">. </w:t>
      </w:r>
      <w:r w:rsidR="00535FF5" w:rsidRPr="00E6172C">
        <w:rPr>
          <w:lang w:val="en-GB"/>
        </w:rPr>
        <w:t xml:space="preserve"> I</w:t>
      </w:r>
      <w:r w:rsidRPr="00E6172C">
        <w:rPr>
          <w:lang w:val="en-GB"/>
        </w:rPr>
        <w:t xml:space="preserve">t </w:t>
      </w:r>
      <w:r w:rsidR="00207CF4" w:rsidRPr="00E6172C">
        <w:rPr>
          <w:lang w:val="en-GB"/>
        </w:rPr>
        <w:t>i</w:t>
      </w:r>
      <w:r w:rsidRPr="00E6172C">
        <w:rPr>
          <w:lang w:val="en-GB"/>
        </w:rPr>
        <w:t>s likely</w:t>
      </w:r>
      <w:r w:rsidR="00535FF5" w:rsidRPr="00E6172C">
        <w:rPr>
          <w:lang w:val="en-GB"/>
        </w:rPr>
        <w:t>, therefore,</w:t>
      </w:r>
      <w:r w:rsidRPr="00E6172C">
        <w:rPr>
          <w:lang w:val="en-GB"/>
        </w:rPr>
        <w:t xml:space="preserve"> that all PSM formation and </w:t>
      </w:r>
      <w:r w:rsidR="00E37304" w:rsidRPr="00E6172C">
        <w:rPr>
          <w:lang w:val="en-GB"/>
        </w:rPr>
        <w:t xml:space="preserve">its accompanying </w:t>
      </w:r>
      <w:r w:rsidRPr="00E6172C">
        <w:rPr>
          <w:i/>
          <w:iCs/>
          <w:lang w:val="en-GB"/>
        </w:rPr>
        <w:t>myf5</w:t>
      </w:r>
      <w:r w:rsidRPr="00E6172C">
        <w:rPr>
          <w:lang w:val="en-GB"/>
        </w:rPr>
        <w:t xml:space="preserve"> expression requires Tbx proteins.  </w:t>
      </w:r>
      <w:r w:rsidR="004414F1" w:rsidRPr="00E6172C">
        <w:rPr>
          <w:lang w:val="en-GB"/>
        </w:rPr>
        <w:t xml:space="preserve">Our findings also help to explain the observation that </w:t>
      </w:r>
      <w:r w:rsidR="004414F1" w:rsidRPr="00E6172C">
        <w:rPr>
          <w:i/>
          <w:lang w:val="en-GB"/>
        </w:rPr>
        <w:t>tbx16</w:t>
      </w:r>
      <w:r w:rsidR="004414F1" w:rsidRPr="00E6172C">
        <w:rPr>
          <w:lang w:val="en-GB"/>
        </w:rPr>
        <w:t xml:space="preserve"> mutants have increased pronephric mesoderm </w:t>
      </w:r>
      <w:r w:rsidR="004414F1" w:rsidRPr="00E6172C">
        <w:rPr>
          <w:lang w:val="en-GB"/>
        </w:rPr>
        <w:fldChar w:fldCharType="begin">
          <w:fldData xml:space="preserve">PEVuZE5vdGU+PENpdGU+PEF1dGhvcj5XYXJnYTwvQXV0aG9yPjxZZWFyPjIwMTM8L1llYXI+PFJl
Y051bT45Mzk5PC9SZWNOdW0+PERpc3BsYXlUZXh0PihXYXJnYSBldCBhbC4sIDIwMTMpPC9EaXNw
bGF5VGV4dD48cmVjb3JkPjxyZWMtbnVtYmVyPjkzOTk8L3JlYy1udW1iZXI+PGZvcmVpZ24ta2V5
cz48a2V5IGFwcD0iRU4iIGRiLWlkPSIyMnA1ZnBzeDg5c3Q5cGU5OXY1eHMyeDFkMmRleDVyd3Q1
OTAiIHRpbWVzdGFtcD0iMTM5MjM5ODc5NSI+OTM5OTwva2V5PjwvZm9yZWlnbi1rZXlzPjxyZWYt
dHlwZSBuYW1lPSJKb3VybmFsIEFydGljbGUiPjE3PC9yZWYtdHlwZT48Y29udHJpYnV0b3JzPjxh
dXRob3JzPjxhdXRob3I+V2FyZ2EsIFIuIE0uPC9hdXRob3I+PGF1dGhvcj5NdWVsbGVyLCBSLiBM
LjwvYXV0aG9yPjxhdXRob3I+SG8sIFIuIEsuPC9hdXRob3I+PGF1dGhvcj5LYW5lLCBELiBBLjwv
YXV0aG9yPjwvYXV0aG9ycz48L2NvbnRyaWJ1dG9ycz48YXV0aC1hZGRyZXNzPkRlcGFydG1lbnQg
b2YgQmlvbG9naWNhbCBTY2llbmNlcywgV2VzdGVybiBNaWNoaWdhbiBVbml2ZXJzaXR5LCBLYWxh
bWF6b28sIE1JIDQ5MDA4LCBVU0E7IERlcGFydG1lbnQgb2YgT3JnYW5pc21hbCBCaW9sb2d5IGFu
ZCBBbmF0b215LCBVbml2ZXJzaXR5IG9mIENoaWNhZ28sIDEwMjcgRWFzdCwgNTd0aCBTdHJlZXQs
IENoaWNhZ28sIElMIDYwNjM3LCBVU0EuIEVsZWN0cm9uaWMgYWRkcmVzczogcmFjaGVsLndhcmdh
QHdtaWNoLmVkdS48L2F1dGgtYWRkcmVzcz48dGl0bGVzPjx0aXRsZT5aZWJyYWZpc2ggVGJ4MTYg
cmVndWxhdGVzIGludGVybWVkaWF0ZSBtZXNvZGVybSBjZWxsIGZhdGUgYnkgYXR0ZW51YXRpbmcg
RmdmIGFjdGl2aXR5PC90aXRsZT48c2Vjb25kYXJ5LXRpdGxlPkRldiBCaW9sPC9zZWNvbmRhcnkt
dGl0bGU+PGFsdC10aXRsZT5EZXZlbG9wbWVudGFsIGJpb2xvZ3k8L2FsdC10aXRsZT48L3RpdGxl
cz48cGVyaW9kaWNhbD48ZnVsbC10aXRsZT5EZXYgQmlvbDwvZnVsbC10aXRsZT48L3BlcmlvZGlj
YWw+PGFsdC1wZXJpb2RpY2FsPjxmdWxsLXRpdGxlPkRldiBCaW9sPC9mdWxsLXRpdGxlPjxhYmJy
LTE+RGV2ZWxvcG1lbnRhbCBiaW9sb2d5PC9hYmJyLTE+PC9hbHQtcGVyaW9kaWNhbD48cGFnZXM+
NzUtODk8L3BhZ2VzPjx2b2x1bWU+MzgzPC92b2x1bWU+PG51bWJlcj4xPC9udW1iZXI+PGVkaXRp
b24+MjAxMy8wOS8wNzwvZWRpdGlvbj48a2V5d29yZHM+PGtleXdvcmQ+QW5pbWFsczwva2V5d29y
ZD48a2V5d29yZD5DZWxsIERpZmZlcmVudGlhdGlvbi8qcGh5c2lvbG9neTwva2V5d29yZD48a2V5
d29yZD5ETkEgUHJpbWVycy9nZW5ldGljczwva2V5d29yZD48a2V5d29yZD5GaWJyb2JsYXN0IEdy
b3d0aCBGYWN0b3JzLyptZXRhYm9saXNtPC9rZXl3b3JkPjxrZXl3b3JkPkdlbmUgRXhwcmVzc2lv
biBQcm9maWxpbmc8L2tleXdvcmQ+PGtleXdvcmQ+SW4gU2l0dSBIeWJyaWRpemF0aW9uPC9rZXl3
b3JkPjxrZXl3b3JkPk1lc29kZXJtL2N5dG9sb2d5LyplbWJyeW9sb2d5PC9rZXl3b3JkPjxrZXl3
b3JkPlByb25lcGhyb3MvZW1icnlvbG9neS9tZXRhYm9saXNtPC9rZXl3b3JkPjxrZXl3b3JkPlQt
Qm94IERvbWFpbiBQcm90ZWlucy8qbWV0YWJvbGlzbTwva2V5d29yZD48a2V5d29yZD5XbnQgU2ln
bmFsaW5nIFBhdGh3YXkvcGh5c2lvbG9neTwva2V5d29yZD48a2V5d29yZD5aZWJyYWZpc2gvKmVt
YnJ5b2xvZ3k8L2tleXdvcmQ+PGtleXdvcmQ+WmVicmFmaXNoIFByb3RlaW5zLyptZXRhYm9saXNt
PC9rZXl3b3JkPjxrZXl3b3JkPkJsb29kPC9rZXl3b3JkPjxrZXl3b3JkPkVuZG90aGVsaXVtPC9r
ZXl3b3JkPjxrZXl3b3JkPkZnZjg8L2tleXdvcmQ+PGtleXdvcmQ+SW50ZXJtZWRpYXRlIG1lc29k
ZXJtPC9rZXl3b3JkPjxrZXl3b3JkPlByb25lcGhyb3M8L2tleXdvcmQ+PGtleXdvcmQ+VGJ4MTY8
L2tleXdvcmQ+PC9rZXl3b3Jkcz48ZGF0ZXM+PHllYXI+MjAxMzwveWVhcj48cHViLWRhdGVzPjxk
YXRlPk5vdiAxPC9kYXRlPjwvcHViLWRhdGVzPjwvZGF0ZXM+PGlzYm4+MTA5NS01NjRYIChFbGVj
dHJvbmljKSYjeEQ7MDAxMi0xNjA2IChMaW5raW5nKTwvaXNibj48YWNjZXNzaW9uLW51bT4yNDAw
ODE5NzwvYWNjZXNzaW9uLW51bT48d29yay10eXBlPlJlc2VhcmNoIFN1cHBvcnQsIE4uSS5ILiwg
RXh0cmFtdXJhbCYjeEQ7UmVzZWFyY2ggU3VwcG9ydCwgVS5TLiBHb3YmYXBvczt0LCBOb24tUC5I
LlMuPC93b3JrLXR5cGU+PHVybHM+PHJlbGF0ZWQtdXJscz48dXJsPmh0dHA6Ly93d3cubmNiaS5u
bG0ubmloLmdvdi9wdWJtZWQvMjQwMDgxOTc8L3VybD48L3JlbGF0ZWQtdXJscz48L3VybHM+PGN1
c3RvbTI+MzkxOTQ0MjwvY3VzdG9tMj48ZWxlY3Ryb25pYy1yZXNvdXJjZS1udW0+MTAuMTAxNi9q
LnlkYmlvLjIwMTMuMDguMDE4PC9lbGVjdHJvbmljLXJlc291cmNlLW51bT48L3JlY29yZD48L0Np
dGU+PC9FbmROb3RlPn==
</w:fldData>
        </w:fldChar>
      </w:r>
      <w:r w:rsidR="00AD49EB" w:rsidRPr="00E6172C">
        <w:rPr>
          <w:lang w:val="en-GB"/>
        </w:rPr>
        <w:instrText xml:space="preserve"> ADDIN EN.CITE </w:instrText>
      </w:r>
      <w:r w:rsidR="00AD49EB" w:rsidRPr="00E6172C">
        <w:rPr>
          <w:lang w:val="en-GB"/>
        </w:rPr>
        <w:fldChar w:fldCharType="begin">
          <w:fldData xml:space="preserve">PEVuZE5vdGU+PENpdGU+PEF1dGhvcj5XYXJnYTwvQXV0aG9yPjxZZWFyPjIwMTM8L1llYXI+PFJl
Y051bT45Mzk5PC9SZWNOdW0+PERpc3BsYXlUZXh0PihXYXJnYSBldCBhbC4sIDIwMTMpPC9EaXNw
bGF5VGV4dD48cmVjb3JkPjxyZWMtbnVtYmVyPjkzOTk8L3JlYy1udW1iZXI+PGZvcmVpZ24ta2V5
cz48a2V5IGFwcD0iRU4iIGRiLWlkPSIyMnA1ZnBzeDg5c3Q5cGU5OXY1eHMyeDFkMmRleDVyd3Q1
OTAiIHRpbWVzdGFtcD0iMTM5MjM5ODc5NSI+OTM5OTwva2V5PjwvZm9yZWlnbi1rZXlzPjxyZWYt
dHlwZSBuYW1lPSJKb3VybmFsIEFydGljbGUiPjE3PC9yZWYtdHlwZT48Y29udHJpYnV0b3JzPjxh
dXRob3JzPjxhdXRob3I+V2FyZ2EsIFIuIE0uPC9hdXRob3I+PGF1dGhvcj5NdWVsbGVyLCBSLiBM
LjwvYXV0aG9yPjxhdXRob3I+SG8sIFIuIEsuPC9hdXRob3I+PGF1dGhvcj5LYW5lLCBELiBBLjwv
YXV0aG9yPjwvYXV0aG9ycz48L2NvbnRyaWJ1dG9ycz48YXV0aC1hZGRyZXNzPkRlcGFydG1lbnQg
b2YgQmlvbG9naWNhbCBTY2llbmNlcywgV2VzdGVybiBNaWNoaWdhbiBVbml2ZXJzaXR5LCBLYWxh
bWF6b28sIE1JIDQ5MDA4LCBVU0E7IERlcGFydG1lbnQgb2YgT3JnYW5pc21hbCBCaW9sb2d5IGFu
ZCBBbmF0b215LCBVbml2ZXJzaXR5IG9mIENoaWNhZ28sIDEwMjcgRWFzdCwgNTd0aCBTdHJlZXQs
IENoaWNhZ28sIElMIDYwNjM3LCBVU0EuIEVsZWN0cm9uaWMgYWRkcmVzczogcmFjaGVsLndhcmdh
QHdtaWNoLmVkdS48L2F1dGgtYWRkcmVzcz48dGl0bGVzPjx0aXRsZT5aZWJyYWZpc2ggVGJ4MTYg
cmVndWxhdGVzIGludGVybWVkaWF0ZSBtZXNvZGVybSBjZWxsIGZhdGUgYnkgYXR0ZW51YXRpbmcg
RmdmIGFjdGl2aXR5PC90aXRsZT48c2Vjb25kYXJ5LXRpdGxlPkRldiBCaW9sPC9zZWNvbmRhcnkt
dGl0bGU+PGFsdC10aXRsZT5EZXZlbG9wbWVudGFsIGJpb2xvZ3k8L2FsdC10aXRsZT48L3RpdGxl
cz48cGVyaW9kaWNhbD48ZnVsbC10aXRsZT5EZXYgQmlvbDwvZnVsbC10aXRsZT48L3BlcmlvZGlj
YWw+PGFsdC1wZXJpb2RpY2FsPjxmdWxsLXRpdGxlPkRldiBCaW9sPC9mdWxsLXRpdGxlPjxhYmJy
LTE+RGV2ZWxvcG1lbnRhbCBiaW9sb2d5PC9hYmJyLTE+PC9hbHQtcGVyaW9kaWNhbD48cGFnZXM+
NzUtODk8L3BhZ2VzPjx2b2x1bWU+MzgzPC92b2x1bWU+PG51bWJlcj4xPC9udW1iZXI+PGVkaXRp
b24+MjAxMy8wOS8wNzwvZWRpdGlvbj48a2V5d29yZHM+PGtleXdvcmQ+QW5pbWFsczwva2V5d29y
ZD48a2V5d29yZD5DZWxsIERpZmZlcmVudGlhdGlvbi8qcGh5c2lvbG9neTwva2V5d29yZD48a2V5
d29yZD5ETkEgUHJpbWVycy9nZW5ldGljczwva2V5d29yZD48a2V5d29yZD5GaWJyb2JsYXN0IEdy
b3d0aCBGYWN0b3JzLyptZXRhYm9saXNtPC9rZXl3b3JkPjxrZXl3b3JkPkdlbmUgRXhwcmVzc2lv
biBQcm9maWxpbmc8L2tleXdvcmQ+PGtleXdvcmQ+SW4gU2l0dSBIeWJyaWRpemF0aW9uPC9rZXl3
b3JkPjxrZXl3b3JkPk1lc29kZXJtL2N5dG9sb2d5LyplbWJyeW9sb2d5PC9rZXl3b3JkPjxrZXl3
b3JkPlByb25lcGhyb3MvZW1icnlvbG9neS9tZXRhYm9saXNtPC9rZXl3b3JkPjxrZXl3b3JkPlQt
Qm94IERvbWFpbiBQcm90ZWlucy8qbWV0YWJvbGlzbTwva2V5d29yZD48a2V5d29yZD5XbnQgU2ln
bmFsaW5nIFBhdGh3YXkvcGh5c2lvbG9neTwva2V5d29yZD48a2V5d29yZD5aZWJyYWZpc2gvKmVt
YnJ5b2xvZ3k8L2tleXdvcmQ+PGtleXdvcmQ+WmVicmFmaXNoIFByb3RlaW5zLyptZXRhYm9saXNt
PC9rZXl3b3JkPjxrZXl3b3JkPkJsb29kPC9rZXl3b3JkPjxrZXl3b3JkPkVuZG90aGVsaXVtPC9r
ZXl3b3JkPjxrZXl3b3JkPkZnZjg8L2tleXdvcmQ+PGtleXdvcmQ+SW50ZXJtZWRpYXRlIG1lc29k
ZXJtPC9rZXl3b3JkPjxrZXl3b3JkPlByb25lcGhyb3M8L2tleXdvcmQ+PGtleXdvcmQ+VGJ4MTY8
L2tleXdvcmQ+PC9rZXl3b3Jkcz48ZGF0ZXM+PHllYXI+MjAxMzwveWVhcj48cHViLWRhdGVzPjxk
YXRlPk5vdiAxPC9kYXRlPjwvcHViLWRhdGVzPjwvZGF0ZXM+PGlzYm4+MTA5NS01NjRYIChFbGVj
dHJvbmljKSYjeEQ7MDAxMi0xNjA2IChMaW5raW5nKTwvaXNibj48YWNjZXNzaW9uLW51bT4yNDAw
ODE5NzwvYWNjZXNzaW9uLW51bT48d29yay10eXBlPlJlc2VhcmNoIFN1cHBvcnQsIE4uSS5ILiwg
RXh0cmFtdXJhbCYjeEQ7UmVzZWFyY2ggU3VwcG9ydCwgVS5TLiBHb3YmYXBvczt0LCBOb24tUC5I
LlMuPC93b3JrLXR5cGU+PHVybHM+PHJlbGF0ZWQtdXJscz48dXJsPmh0dHA6Ly93d3cubmNiaS5u
bG0ubmloLmdvdi9wdWJtZWQvMjQwMDgxOTc8L3VybD48L3JlbGF0ZWQtdXJscz48L3VybHM+PGN1
c3RvbTI+MzkxOTQ0MjwvY3VzdG9tMj48ZWxlY3Ryb25pYy1yZXNvdXJjZS1udW0+MTAuMTAxNi9q
LnlkYmlvLjIwMTMuMDguMDE4PC9lbGVjdHJvbmljLXJlc291cmNlLW51bT48L3JlY29yZD48L0Np
dGU+PC9FbmROb3RlPn==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4414F1" w:rsidRPr="00E6172C">
        <w:rPr>
          <w:lang w:val="en-GB"/>
        </w:rPr>
      </w:r>
      <w:r w:rsidR="004414F1" w:rsidRPr="00E6172C">
        <w:rPr>
          <w:lang w:val="en-GB"/>
        </w:rPr>
        <w:fldChar w:fldCharType="separate"/>
      </w:r>
      <w:r w:rsidR="004414F1" w:rsidRPr="00E6172C">
        <w:rPr>
          <w:noProof/>
          <w:lang w:val="en-GB"/>
        </w:rPr>
        <w:t>(Warga et al., 2013)</w:t>
      </w:r>
      <w:r w:rsidR="004414F1" w:rsidRPr="00E6172C">
        <w:rPr>
          <w:lang w:val="en-GB"/>
        </w:rPr>
        <w:fldChar w:fldCharType="end"/>
      </w:r>
      <w:r w:rsidR="004414F1" w:rsidRPr="00E6172C">
        <w:rPr>
          <w:lang w:val="en-GB"/>
        </w:rPr>
        <w:t xml:space="preserve">.  As Tbx16 is required for direct induction of </w:t>
      </w:r>
      <w:r w:rsidR="004414F1" w:rsidRPr="00E6172C">
        <w:rPr>
          <w:i/>
          <w:lang w:val="en-GB"/>
        </w:rPr>
        <w:t>myf5</w:t>
      </w:r>
      <w:r w:rsidR="004414F1" w:rsidRPr="00E6172C">
        <w:rPr>
          <w:lang w:val="en-GB"/>
        </w:rPr>
        <w:t xml:space="preserve"> and for </w:t>
      </w:r>
      <w:r w:rsidR="004414F1" w:rsidRPr="00E6172C">
        <w:rPr>
          <w:i/>
          <w:lang w:val="en-GB"/>
        </w:rPr>
        <w:t>pcdh8, msgn1, mespaa</w:t>
      </w:r>
      <w:r w:rsidR="004414F1" w:rsidRPr="00E6172C">
        <w:rPr>
          <w:lang w:val="en-GB"/>
        </w:rPr>
        <w:t xml:space="preserve"> and </w:t>
      </w:r>
      <w:r w:rsidR="004414F1" w:rsidRPr="00E6172C">
        <w:rPr>
          <w:i/>
          <w:lang w:val="en-GB"/>
        </w:rPr>
        <w:t>tbx6</w:t>
      </w:r>
      <w:r w:rsidR="004414F1" w:rsidRPr="00E6172C">
        <w:rPr>
          <w:lang w:val="en-GB"/>
        </w:rPr>
        <w:t xml:space="preserve"> expression in PSM </w:t>
      </w:r>
      <w:r w:rsidR="004414F1" w:rsidRPr="00E6172C">
        <w:rPr>
          <w:lang w:val="en-GB"/>
        </w:rPr>
        <w:fldChar w:fldCharType="begin">
          <w:fldData xml:space="preserve">PEVuZE5vdGU+PENpdGU+PEF1dGhvcj5ZYW1hbW90bzwvQXV0aG9yPjxZZWFyPjE5OTg8L1llYXI+
PFJlY051bT45NDAwPC9SZWNOdW0+PERpc3BsYXlUZXh0PihGaW9yIGV0IGFsLiwgMjAxMjsgR29l
cmluZyBldCBhbC4sIDIwMDM7IEdyaWZmaW4gYW5kIEtpbWVsbWFuLCAyMDAyOyBMZWUgZXQgYWwu
LCAyMDA5OyBNb3Jyb3cgZXQgYWwuLCAyMDE3OyBZYW1hbW90byBldCBhbC4sIDE5OTgpPC9EaXNw
bGF5VGV4dD48cmVjb3JkPjxyZWMtbnVtYmVyPjk0MDA8L3JlYy1udW1iZXI+PGZvcmVpZ24ta2V5
cz48a2V5IGFwcD0iRU4iIGRiLWlkPSIyMnA1ZnBzeDg5c3Q5cGU5OXY1eHMyeDFkMmRleDVyd3Q1
OTAiIHRpbWVzdGFtcD0iMTM5MjM5OTY4NCI+OTQwMDwva2V5PjwvZm9yZWlnbi1rZXlzPjxyZWYt
dHlwZSBuYW1lPSJKb3VybmFsIEFydGljbGUiPjE3PC9yZWYtdHlwZT48Y29udHJpYnV0b3JzPjxh
dXRob3JzPjxhdXRob3I+WWFtYW1vdG8sIEEuPC9hdXRob3I+PGF1dGhvcj5BbWFjaGVyLCBTLiBM
LjwvYXV0aG9yPjxhdXRob3I+S2ltLCBTLiBILjwvYXV0aG9yPjxhdXRob3I+R2Vpc3NlcnQsIEQu
PC9hdXRob3I+PGF1dGhvcj5LaW1tZWwsIEMuIEIuPC9hdXRob3I+PGF1dGhvcj5EZSBSb2JlcnRp
cywgRS4gTS48L2F1dGhvcj48L2F1dGhvcnM+PC9jb250cmlidXRvcnM+PGF1dGgtYWRkcmVzcz5I
b3dhcmQgSHVnaGVzIE1lZGljYWwgSW5zdGl0dXRlLCBEZXBhcnRtZW50IG9mIEJpb2xvZ2ljYWwg
Q2hlbWlzdHJ5LCBVbml2ZXJzaXR5IG9mIENhbGlmb3JuaWEsIExvcyBBbmdlbGVzLCBDYWxpZm9y
bmlhIDkwMDk1LTE2NjIsIFVTQS48L2F1dGgtYWRkcmVzcz48dGl0bGVzPjx0aXRsZT5aZWJyYWZp
c2ggcGFyYXhpYWwgcHJvdG9jYWRoZXJpbiBpcyBhIGRvd25zdHJlYW0gdGFyZ2V0IG9mIHNwYWRl
dGFpbCBpbnZvbHZlZCBpbiBtb3JwaG9nZW5lc2lzIG9mIGdhc3RydWxhIG1lc29kZXJtPC90aXRs
ZT48c2Vjb25kYXJ5LXRpdGxlPkRldmVsb3BtZW50PC9zZWNvbmRhcnktdGl0bGU+PGFsdC10aXRs
ZT5EZXZlbG9wbWVudDwvYWx0LXRpdGxlPjwvdGl0bGVzPjxwZXJpb2RpY2FsPjxmdWxsLXRpdGxl
PkRldmVsb3BtZW50PC9mdWxsLXRpdGxlPjwvcGVyaW9kaWNhbD48YWx0LXBlcmlvZGljYWw+PGZ1
bGwtdGl0bGU+RGV2ZWxvcG1lbnQ8L2Z1bGwtdGl0bGU+PC9hbHQtcGVyaW9kaWNhbD48cGFnZXM+
MzM4OS05NzwvcGFnZXM+PHZvbHVtZT4xMjU8L3ZvbHVtZT48bnVtYmVyPjE3PC9udW1iZXI+PGVk
aXRpb24+MTk5OC8wOC8wNzwvZWRpdGlvbj48a2V5d29yZHM+PGtleXdvcmQ+QW1pbm8gQWNpZCBT
ZXF1ZW5jZTwva2V5d29yZD48a2V5d29yZD5BbmltYWxzPC9rZXl3b3JkPjxrZXl3b3JkPkJhc2Ug
U2VxdWVuY2U8L2tleXdvcmQ+PGtleXdvcmQ+Qm9keSBQYXR0ZXJuaW5nL2dlbmV0aWNzPC9rZXl3
b3JkPjxrZXl3b3JkPkNhZGhlcmlucy8qZ2VuZXRpY3MvcGh5c2lvbG9neTwva2V5d29yZD48a2V5
d29yZD5DZWxsIERpZmZlcmVudGlhdGlvbi9nZW5ldGljczwva2V5d29yZD48a2V5d29yZD5DbG9u
aW5nLCBNb2xlY3VsYXI8L2tleXdvcmQ+PGtleXdvcmQ+RE5BIFByaW1lcnMvZ2VuZXRpY3M8L2tl
eXdvcmQ+PGtleXdvcmQ+R2FzdHJ1bGEvY3l0b2xvZ3k8L2tleXdvcmQ+PGtleXdvcmQ+R2VuZSBF
eHByZXNzaW9uIFJlZ3VsYXRpb24sIERldmVsb3BtZW50YWw8L2tleXdvcmQ+PGtleXdvcmQ+R2Vu
ZXMsIEhvbWVvYm94PC9rZXl3b3JkPjxrZXl3b3JkPkluIFNpdHUgSHlicmlkaXphdGlvbjwva2V5
d29yZD48a2V5d29yZD5NZXNvZGVybS9jeXRvbG9neTwva2V5d29yZD48a2V5d29yZD5Nb2RlbHMs
IEdlbmV0aWM8L2tleXdvcmQ+PGtleXdvcmQ+TW9sZWN1bGFyIFNlcXVlbmNlIERhdGE8L2tleXdv
cmQ+PGtleXdvcmQ+TW9ycGhvZ2VuZXNpcy9nZW5ldGljczwva2V5d29yZD48a2V5d29yZD5Qb2x5
bWVyYXNlIENoYWluIFJlYWN0aW9uPC9rZXl3b3JkPjxrZXl3b3JkPlNlcXVlbmNlIEhvbW9sb2d5
LCBBbWlubyBBY2lkPC9rZXl3b3JkPjxrZXl3b3JkPlNvbWl0ZXMvY3l0b2xvZ3k8L2tleXdvcmQ+
PGtleXdvcmQ+VHJhbnNjcmlwdGlvbiBGYWN0b3JzLypnZW5ldGljcy9waHlzaW9sb2d5PC9rZXl3
b3JkPjxrZXl3b3JkPlplYnJhZmlzaC8qZW1icnlvbG9neS8qZ2VuZXRpY3MvcGh5c2lvbG9neTwv
a2V5d29yZD48L2tleXdvcmRzPjxkYXRlcz48eWVhcj4xOTk4PC95ZWFyPjxwdWItZGF0ZXM+PGRh
dGU+U2VwPC9kYXRlPjwvcHViLWRhdGVzPjwvZGF0ZXM+PGlzYm4+MDk1MC0xOTkxIChQcmludCkm
I3hEOzA5NTAtMTk5MSAoTGlua2luZyk8L2lzYm4+PGFjY2Vzc2lvbi1udW0+OTY5MzE0MjwvYWNj
ZXNzaW9uLW51bT48d29yay10eXBlPlJlc2VhcmNoIFN1cHBvcnQsIE5vbi1VLlMuIEdvdiZhcG9z
O3QmI3hEO1Jlc2VhcmNoIFN1cHBvcnQsIFUuUy4gR292JmFwb3M7dCwgUC5ILlMuPC93b3JrLXR5
cGU+PHVybHM+PHJlbGF0ZWQtdXJscz48dXJsPmh0dHA6Ly93d3cubmNiaS5ubG0ubmloLmdvdi9w
dWJtZWQvOTY5MzE0MjwvdXJsPjwvcmVsYXRlZC11cmxzPjwvdXJscz48Y3VzdG9tMj4yMjgwMDM0
PC9jdXN0b20yPjwvcmVjb3JkPjwvQ2l0ZT48Q2l0ZT48QXV0aG9yPk1vcnJvdzwvQXV0aG9yPjxZ
ZWFyPjIwMTc8L1llYXI+PFJlY051bT4xMDMxNjwvUmVjTnVtPjxyZWNvcmQ+PHJlYy1udW1iZXI+
MTAzMTY8L3JlYy1udW1iZXI+PGZvcmVpZ24ta2V5cz48a2V5IGFwcD0iRU4iIGRiLWlkPSIyMnA1
ZnBzeDg5c3Q5cGU5OXY1eHMyeDFkMmRleDVyd3Q1OTAiIHRpbWVzdGFtcD0iMTUyNjQ4MjQzOCI+
MTAzMTY8L2tleT48L2ZvcmVpZ24ta2V5cz48cmVmLXR5cGUgbmFtZT0iSm91cm5hbCBBcnRpY2xl
Ij4xNzwvcmVmLXR5cGU+PGNvbnRyaWJ1dG9ycz48YXV0aG9ycz48YXV0aG9yPk1vcnJvdywgWi4g
VC48L2F1dGhvcj48YXV0aG9yPk1heHdlbGwsIEEuIE0uPC9hdXRob3I+PGF1dGhvcj5Ib3NoaWpp
bWEsIEsuPC9hdXRob3I+PGF1dGhvcj5UYWxib3QsIEouIEMuPC9hdXRob3I+PGF1dGhvcj5HcnVu
d2FsZCwgRC4gSi48L2F1dGhvcj48YXV0aG9yPkFtYWNoZXIsIFMuIEwuPC9hdXRob3I+PC9hdXRo
b3JzPjwvY29udHJpYnV0b3JzPjxhdXRoLWFkZHJlc3M+RGVwYXJ0bWVudCBvZiBNb2xlY3VsYXIg
R2VuZXRpY3MsIFRoZSBPaGlvIFN0YXRlIFVuaXZlcnNpdHksIENvbHVtYnVzLCBPaGlvLiYjeEQ7
RGVwYXJ0bWVudCBvZiBIdW1hbiBHZW5ldGljcywgVW5pdmVyc2l0eSBvZiBVdGFoIFNjaG9vbCBv
ZiBNZWRpY2luZSwgU2FsdCBMYWtlIENpdHksIFV0YWguJiN4RDtEZXBhcnRtZW50IG9mIEJpb2xv
Z2ljYWwgQ2hlbWlzdHJ5IGFuZCBQaGFybWFjb2xvZ3ksIFRoZSBPaGlvIFN0YXRlIFVuaXZlcnNp
dHkgU2Nob29sIG9mIE1lZGljaW5lLCBDb2x1bWJ1cywgT2hpby4mI3hEO0NlbnRlciBmb3IgTXVz
Y2xlIEhlYWx0aCBhbmQgTmV1cm9tdXNjdWxhciBEaXNvcmRlcnMsIFRoZSBPaGlvIFN0YXRlIFVu
aXZlcnNpdHkgYW5kIE5hdGlvbndpZGUgQ2hpbGRyZW4mYXBvcztzIEhvc3BpdGFsLCBDb2x1bWJ1
cywgT2hpby4mI3hEO0NlbnRlciBmb3IgUk5BIEJpb2xvZ3ksIFRoZSBPaGlvIFN0YXRlIFVuaXZl
cnNpdHksIENvbHVtYnVzLCBPaGlvLjwvYXV0aC1hZGRyZXNzPjx0aXRsZXM+PHRpdGxlPnRieDZs
IGFuZCB0YngxNiBhcmUgcmVkdW5kYW50bHkgcmVxdWlyZWQgZm9yIHBvc3RlcmlvciBwYXJheGlh
bCBtZXNvZGVybSBmb3JtYXRpb24gZHVyaW5nIHplYnJhZmlzaCBlbWJyeW9nZW5lc2lzPC90aXRs
ZT48c2Vjb25kYXJ5LXRpdGxlPkRldiBEeW48L3NlY29uZGFyeS10aXRsZT48L3RpdGxlcz48cGVy
aW9kaWNhbD48ZnVsbC10aXRsZT5EZXYgRHluPC9mdWxsLXRpdGxlPjwvcGVyaW9kaWNhbD48cGFn
ZXM+NzU5LTc2OTwvcGFnZXM+PHZvbHVtZT4yNDY8L3ZvbHVtZT48bnVtYmVyPjEwPC9udW1iZXI+
PGtleXdvcmRzPjxrZXl3b3JkPlQtYm94IGdlbmVzPC9rZXl3b3JkPjxrZXl3b3JkPmZzcy90Yng2
PC9rZXl3b3JkPjxrZXl3b3JkPm1lc29nZW5pbjwva2V5d29yZD48a2V5d29yZD5udGwvQnJhY2h5
dXJ5PC9rZXl3b3JkPjxrZXl3b3JkPnNvbWl0b2dlbmVzaXM8L2tleXdvcmQ+PGtleXdvcmQ+c3Bh
ZGV0YWlsPC9rZXl3b3JkPjwva2V5d29yZHM+PGRhdGVzPjx5ZWFyPjIwMTc8L3llYXI+PHB1Yi1k
YXRlcz48ZGF0ZT5PY3Q8L2RhdGU+PC9wdWItZGF0ZXM+PC9kYXRlcz48aXNibj4xMDk3LTAxNzcg
KEVsZWN0cm9uaWMpJiN4RDsxMDU4LTgzODggKExpbmtpbmcpPC9pc2JuPjxhY2Nlc3Npb24tbnVt
PjI4NjkxMjU3PC9hY2Nlc3Npb24tbnVtPjx1cmxzPjxyZWxhdGVkLXVybHM+PHVybD5odHRwczov
L3d3dy5uY2JpLm5sbS5uaWguZ292L3B1Ym1lZC8yODY5MTI1NzwvdXJsPjwvcmVsYXRlZC11cmxz
PjwvdXJscz48Y3VzdG9tMj5QTUM1NzQ0NTk0PC9jdXN0b20yPjxlbGVjdHJvbmljLXJlc291cmNl
LW51bT4xMC4xMDAyL2R2ZHkuMjQ1NDc8L2VsZWN0cm9uaWMtcmVzb3VyY2UtbnVtPjwvcmVjb3Jk
PjwvQ2l0ZT48Q2l0ZT48QXV0aG9yPkdvZXJpbmc8L0F1dGhvcj48WWVhcj4yMDAzPC9ZZWFyPjxS
ZWNOdW0+MTAzNzk8L1JlY051bT48cmVjb3JkPjxyZWMtbnVtYmVyPjEwMzc5PC9yZWMtbnVtYmVy
Pjxmb3JlaWduLWtleXM+PGtleSBhcHA9IkVOIiBkYi1pZD0iMjJwNWZwc3g4OXN0OXBlOTl2NXhz
MngxZDJkZXg1cnd0NTkwIiB0aW1lc3RhbXA9IjE1MzQzNDk0NzAiPjEwMzc5PC9rZXk+PC9mb3Jl
aWduLWtleXM+PHJlZi10eXBlIG5hbWU9IkpvdXJuYWwgQXJ0aWNsZSI+MTc8L3JlZi10eXBlPjxj
b250cmlidXRvcnM+PGF1dGhvcnM+PGF1dGhvcj5Hb2VyaW5nLCBMLiBNLjwvYXV0aG9yPjxhdXRo
b3I+SG9zaGlqaW1hLCBLLjwvYXV0aG9yPjxhdXRob3I+SHVnLCBCLjwvYXV0aG9yPjxhdXRob3I+
QmlzZ3JvdmUsIEIuPC9hdXRob3I+PGF1dGhvcj5LaXNwZXJ0LCBBLjwvYXV0aG9yPjxhdXRob3I+
R3J1bndhbGQsIEQuIEouPC9hdXRob3I+PC9hdXRob3JzPjwvY29udHJpYnV0b3JzPjxhdXRoLWFk
ZHJlc3M+RGVwYXJ0bWVudCBvZiBIdW1hbiBHZW5ldGljcywgVW5pdmVyc2l0eSBvZiBVdGFoIFNj
aG9vbCBvZiBNZWRpY2luZSwgU2FsdCBMYWtlIENpdHksIFVUIDg0MTEyLCBVU0EuPC9hdXRoLWFk
ZHJlc3M+PHRpdGxlcz48dGl0bGU+QW4gaW50ZXJhY3RpbmcgbmV0d29yayBvZiBULWJveCBnZW5l
cyBkaXJlY3RzIGdlbmUgZXhwcmVzc2lvbiBhbmQgZmF0ZSBpbiB0aGUgemVicmFmaXNoIG1lc29k
ZXJtPC90aXRsZT48c2Vjb25kYXJ5LXRpdGxlPlByb2MgTmF0bCBBY2FkIFNjaSBVIFMgQTwvc2Vj
b25kYXJ5LXRpdGxlPjwvdGl0bGVzPjxwZXJpb2RpY2FsPjxmdWxsLXRpdGxlPlByb2MgTmF0bCBB
Y2FkIFNjaSBVIFMgQTwvZnVsbC10aXRsZT48L3BlcmlvZGljYWw+PHBhZ2VzPjk0MTAtNTwvcGFn
ZXM+PHZvbHVtZT4xMDA8L3ZvbHVtZT48bnVtYmVyPjE2PC9udW1iZXI+PGtleXdvcmRzPjxrZXl3
b3JkPkFuaW1hbHM8L2tleXdvcmQ+PGtleXdvcmQ+QmFzZSBTZXF1ZW5jZTwva2V5d29yZD48a2V5
d29yZD5GZXRhbCBQcm90ZWluczwva2V5d29yZD48a2V5d29yZD4qR2VuZSBFeHByZXNzaW9uIFJl
Z3VsYXRpb24sIERldmVsb3BtZW50YWw8L2tleXdvcmQ+PGtleXdvcmQ+R2Vub3R5cGU8L2tleXdv
cmQ+PGtleXdvcmQ+SHVtYW5zPC9rZXl3b3JkPjxrZXl3b3JkPk1lc29kZXJtLyptZXRhYm9saXNt
PC9rZXl3b3JkPjxrZXl3b3JkPk1vZGVscywgQmlvbG9naWNhbDwva2V5d29yZD48a2V5d29yZD5N
b2RlbHMsIEdlbmV0aWM8L2tleXdvcmQ+PGtleXdvcmQ+TW9sZWN1bGFyIFNlcXVlbmNlIERhdGE8
L2tleXdvcmQ+PGtleXdvcmQ+TXlvRCBQcm90ZWluL21ldGFib2xpc208L2tleXdvcmQ+PGtleXdv
cmQ+UGxhc21pZHMvbWV0YWJvbGlzbTwva2V5d29yZD48a2V5d29yZD5ULUJveCBEb21haW4gUHJv
dGVpbnMvKmdlbmV0aWNzL21ldGFib2xpc20vKnBoeXNpb2xvZ3k8L2tleXdvcmQ+PGtleXdvcmQ+
VHJhbnNjcmlwdGlvbmFsIEFjdGl2YXRpb248L2tleXdvcmQ+PGtleXdvcmQ+WmVicmFmaXNoPC9r
ZXl3b3JkPjxrZXl3b3JkPlplYnJhZmlzaCBQcm90ZWlucy9tZXRhYm9saXNtPC9rZXl3b3JkPjwv
a2V5d29yZHM+PGRhdGVzPjx5ZWFyPjIwMDM8L3llYXI+PHB1Yi1kYXRlcz48ZGF0ZT5BdWcgNTwv
ZGF0ZT48L3B1Yi1kYXRlcz48L2RhdGVzPjxpc2JuPjAwMjctODQyNCAoUHJpbnQpJiN4RDswMDI3
LTg0MjQgKExpbmtpbmcpPC9pc2JuPjxhY2Nlc3Npb24tbnVtPjEyODgzMDA4PC9hY2Nlc3Npb24t
bnVtPjx1cmxzPjxyZWxhdGVkLXVybHM+PHVybD5odHRwczovL3d3dy5uY2JpLm5sbS5uaWguZ292
L3B1Ym1lZC8xMjg4MzAwODwvdXJsPjwvcmVsYXRlZC11cmxzPjwvdXJscz48Y3VzdG9tMj5QTUMx
NzA5MzI8L2N1c3RvbTI+PGVsZWN0cm9uaWMtcmVzb3VyY2UtbnVtPjEwLjEwNzMvcG5hcy4xNjMz
NTQ4MTAwPC9lbGVjdHJvbmljLXJlc291cmNlLW51bT48L3JlY29yZD48L0NpdGU+PENpdGU+PEF1
dGhvcj5MZWU8L0F1dGhvcj48WWVhcj4yMDA5PC9ZZWFyPjxSZWNOdW0+MTAzODE8L1JlY051bT48
cmVjb3JkPjxyZWMtbnVtYmVyPjEwMzgxPC9yZWMtbnVtYmVyPjxmb3JlaWduLWtleXM+PGtleSBh
cHA9IkVOIiBkYi1pZD0iMjJwNWZwc3g4OXN0OXBlOTl2NXhzMngxZDJkZXg1cnd0NTkwIiB0aW1l
c3RhbXA9IjE1MzQzNTExODUiPjEwMzgxPC9rZXk+PC9mb3JlaWduLWtleXM+PHJlZi10eXBlIG5h
bWU9IkpvdXJuYWwgQXJ0aWNsZSI+MTc8L3JlZi10eXBlPjxjb250cmlidXRvcnM+PGF1dGhvcnM+
PGF1dGhvcj5MZWUsIEguIEMuPC9hdXRob3I+PGF1dGhvcj5Uc2VuZywgVy4gQS48L2F1dGhvcj48
YXV0aG9yPkxvLCBGLiBZLjwvYXV0aG9yPjxhdXRob3I+TGl1LCBULiBNLjwvYXV0aG9yPjxhdXRo
b3I+VHNhaSwgSC4gSi48L2F1dGhvcj48L2F1dGhvcnM+PC9jb250cmlidXRvcnM+PGF1dGgtYWRk
cmVzcz5JbnN0aXR1dGUgb2YgTW9sZWN1bGFyIGFuZCBDZWxsdWxhciBCaW9sb2d5LCBOYXRpb25h
bCBUYWl3YW4gVW5pdmVyc2l0eSwgUm9vbSAzMDcsIEZpc2hlcmllcyBTY2llbmNlIEJ1aWxkaW5n
LCBOby4gMSwgU2VjdGlvbiA0LCBSb29zZXZlbHQgUm9hZCwgVGFpcGVpLCBUYWl3YW4uPC9hdXRo
LWFkZHJlc3M+PHRpdGxlcz48dGl0bGU+Rm94RDUgbWVkaWF0ZXMgYW50ZXJpb3ItcG9zdGVyaW9y
IHBvbGFyaXR5IHRocm91Z2ggdXBzdHJlYW0gbW9kdWxhdG9yIEZnZiBzaWduYWxpbmcgZHVyaW5n
IHplYnJhZmlzaCBzb21pdG9nZW5lc2lzPC90aXRsZT48c2Vjb25kYXJ5LXRpdGxlPkRldiBCaW9s
PC9zZWNvbmRhcnktdGl0bGU+PC90aXRsZXM+PHBlcmlvZGljYWw+PGZ1bGwtdGl0bGU+RGV2IEJp
b2w8L2Z1bGwtdGl0bGU+PC9wZXJpb2RpY2FsPjxwYWdlcz4yMzItNDU8L3BhZ2VzPjx2b2x1bWU+
MzM2PC92b2x1bWU+PG51bWJlcj4yPC9udW1iZXI+PGtleXdvcmRzPjxrZXl3b3JkPkFuaW1hbHM8
L2tleXdvcmQ+PGtleXdvcmQ+QmFzZSBTZXF1ZW5jZTwva2V5d29yZD48a2V5d29yZD4qQm9keSBQ
YXR0ZXJuaW5nPC9rZXl3b3JkPjxrZXl3b3JkPkROQSBQcmltZXJzPC9rZXl3b3JkPjxrZXl3b3Jk
PkZpYnJvYmxhc3QgR3Jvd3RoIEZhY3RvcnMvKm1ldGFib2xpc208L2tleXdvcmQ+PGtleXdvcmQ+
Rm9ya2hlYWQgVHJhbnNjcmlwdGlvbiBGYWN0b3JzL2dlbmV0aWNzLypwaHlzaW9sb2d5PC9rZXl3
b3JkPjxrZXl3b3JkPkdlbmUgS25vY2tkb3duIFRlY2huaXF1ZXM8L2tleXdvcmQ+PGtleXdvcmQ+
SW1tdW5vaGlzdG9jaGVtaXN0cnk8L2tleXdvcmQ+PGtleXdvcmQ+UG9seW1lcmFzZSBDaGFpbiBS
ZWFjdGlvbjwva2V5d29yZD48a2V5d29yZD5STkEsIE1lc3Nlbmdlci9nZW5ldGljczwva2V5d29y
ZD48a2V5d29yZD4qU2lnbmFsIFRyYW5zZHVjdGlvbjwva2V5d29yZD48a2V5d29yZD5Tb21pdGVz
LyptZXRhYm9saXNtPC9rZXl3b3JkPjxrZXl3b3JkPlplYnJhZmlzaC8qZW1icnlvbG9neTwva2V5
d29yZD48a2V5d29yZD5aZWJyYWZpc2ggUHJvdGVpbnMvZ2VuZXRpY3MvKnBoeXNpb2xvZ3k8L2tl
eXdvcmQ+PC9rZXl3b3Jkcz48ZGF0ZXM+PHllYXI+MjAwOTwveWVhcj48cHViLWRhdGVzPjxkYXRl
PkRlYyAxNTwvZGF0ZT48L3B1Yi1kYXRlcz48L2RhdGVzPjxpc2JuPjEwOTUtNTY0WCAoRWxlY3Ry
b25pYykmI3hEOzAwMTItMTYwNiAoTGlua2luZyk8L2lzYm4+PGFjY2Vzc2lvbi1udW0+MTk4MTg3
NDY8L2FjY2Vzc2lvbi1udW0+PHVybHM+PHJlbGF0ZWQtdXJscz48dXJsPmh0dHBzOi8vd3d3Lm5j
YmkubmxtLm5paC5nb3YvcHVibWVkLzE5ODE4NzQ2PC91cmw+PC9yZWxhdGVkLXVybHM+PC91cmxz
PjxlbGVjdHJvbmljLXJlc291cmNlLW51bT4xMC4xMDE2L2oueWRiaW8uMjAwOS4xMC4wMDE8L2Vs
ZWN0cm9uaWMtcmVzb3VyY2UtbnVtPjwvcmVjb3JkPjwvQ2l0ZT48Q2l0ZT48QXV0aG9yPkZpb3I8
L0F1dGhvcj48WWVhcj4yMDEyPC9ZZWFyPjxSZWNOdW0+MTAzODI8L1JlY051bT48cmVjb3JkPjxy
ZWMtbnVtYmVyPjEwMzgyPC9yZWMtbnVtYmVyPjxmb3JlaWduLWtleXM+PGtleSBhcHA9IkVOIiBk
Yi1pZD0iMjJwNWZwc3g4OXN0OXBlOTl2NXhzMngxZDJkZXg1cnd0NTkwIiB0aW1lc3RhbXA9IjE1
MzQzNTEzMjYiPjEwMzgyPC9rZXk+PC9mb3JlaWduLWtleXM+PHJlZi10eXBlIG5hbWU9IkpvdXJu
YWwgQXJ0aWNsZSI+MTc8L3JlZi10eXBlPjxjb250cmlidXRvcnM+PGF1dGhvcnM+PGF1dGhvcj5G
aW9yLCBSLjwvYXV0aG9yPjxhdXRob3I+TWF4d2VsbCwgQS4gQS48L2F1dGhvcj48YXV0aG9yPk1h
LCBULiBQLjwvYXV0aG9yPjxhdXRob3I+VmV6emFybywgQS48L2F1dGhvcj48YXV0aG9yPk1vZW5z
LCBDLiBCLjwvYXV0aG9yPjxhdXRob3I+QW1hY2hlciwgUy4gTC48L2F1dGhvcj48YXV0aG9yPkxl
d2lzLCBKLjwvYXV0aG9yPjxhdXRob3I+U2F1ZGUsIEwuPC9hdXRob3I+PC9hdXRob3JzPjwvY29u
dHJpYnV0b3JzPjxhdXRoLWFkZHJlc3M+SW5zdGl0dXRvIGRlIE1lZGljaW5hIE1vbGVjdWxhciBl
IEluc3RpdHV0byBkZSBIaXN0b2xvZ2lhIGUgQmlvbG9naWEgZG8gRGVzZW52b2x2aW1lbnRvLCBG
YWN1bGRhZGUgZGUgTWVkaWNpbmEgZGEgVW5pdmVyc2lkYWRlIGRlIExpc2JvYSwgMTY0OS0wMjgg
TGlzYm9hLCBQb3J0dWdhbC4gcml0YWZpb3JAZm0udWwucHQ8L2F1dGgtYWRkcmVzcz48dGl0bGVz
Pjx0aXRsZT5UaGUgZGlmZmVyZW50aWF0aW9uIGFuZCBtb3ZlbWVudCBvZiBwcmVzb21pdGljIG1l
c29kZXJtIHByb2dlbml0b3IgY2VsbHMgYXJlIGNvbnRyb2xsZWQgYnkgTWVzb2dlbmluIDE8L3Rp
dGxlPjxzZWNvbmRhcnktdGl0bGU+RGV2ZWxvcG1lbnQ8L3NlY29uZGFyeS10aXRsZT48L3RpdGxl
cz48cGVyaW9kaWNhbD48ZnVsbC10aXRsZT5EZXZlbG9wbWVudDwvZnVsbC10aXRsZT48L3Blcmlv
ZGljYWw+PHBhZ2VzPjQ2NTYtNjU8L3BhZ2VzPjx2b2x1bWU+MTM5PC92b2x1bWU+PG51bWJlcj4y
NDwvbnVtYmVyPjxrZXl3b3Jkcz48a2V5d29yZD5BbmltYWxzPC9rZXl3b3JkPjxrZXl3b3JkPkFu
aW1hbHMsIEdlbmV0aWNhbGx5IE1vZGlmaWVkPC9rZXl3b3JkPjxrZXl3b3JkPkJhc2ljIEhlbGl4
LUxvb3AtSGVsaXggVHJhbnNjcmlwdGlvbiBGYWN0b3JzL2dlbmV0aWNzL21ldGFib2xpc20vKnBo
eXNpb2xvZ3k8L2tleXdvcmQ+PGtleXdvcmQ+Q2VsbCBEaWZmZXJlbnRpYXRpb24vKmdlbmV0aWNz
PC9rZXl3b3JkPjxrZXl3b3JkPkNlbGwgTW92ZW1lbnQvKmdlbmV0aWNzPC9rZXl3b3JkPjxrZXl3
b3JkPkNlbGwgVHJhY2tpbmc8L2tleXdvcmQ+PGtleXdvcmQ+RW1icnlvbmljIERldmVsb3BtZW50
L2dlbmV0aWNzPC9rZXl3b3JkPjxrZXl3b3JkPkVtYnJ5b25pYyBTdGVtIENlbGxzL21ldGFib2xp
c20vKnBoeXNpb2xvZ3k8L2tleXdvcmQ+PGtleXdvcmQ+TWVzb2Rlcm0vY3l0b2xvZ3kvKmVtYnJ5
b2xvZ3kvbWV0YWJvbGlzbTwva2V5d29yZD48a2V5d29yZD5Tb21pdGVzL2VtYnJ5b2xvZ3kvbWV0
YWJvbGlzbTwva2V5d29yZD48a2V5d29yZD5ULUJveCBEb21haW4gUHJvdGVpbnMvZ2VuZXRpY3Mv
bWV0YWJvbGlzbS9waHlzaW9sb2d5PC9rZXl3b3JkPjxrZXl3b3JkPlRhaWwvZW1icnlvbG9neTwv
a2V5d29yZD48a2V5d29yZD5Ub3Jzby9lbWJyeW9sb2d5PC9rZXl3b3JkPjxrZXl3b3JkPlplYnJh
ZmlzaC9lbWJyeW9sb2d5L2dlbmV0aWNzL21ldGFib2xpc208L2tleXdvcmQ+PGtleXdvcmQ+WmVi
cmFmaXNoIFByb3RlaW5zL2dlbmV0aWNzL21ldGFib2xpc20vKnBoeXNpb2xvZ3k8L2tleXdvcmQ+
PC9rZXl3b3Jkcz48ZGF0ZXM+PHllYXI+MjAxMjwveWVhcj48cHViLWRhdGVzPjxkYXRlPkRlYzwv
ZGF0ZT48L3B1Yi1kYXRlcz48L2RhdGVzPjxpc2JuPjE0NzctOTEyOSAoRWxlY3Ryb25pYykmI3hE
OzA5NTAtMTk5MSAoTGlua2luZyk8L2lzYm4+PGFjY2Vzc2lvbi1udW0+MjMxNzI5MTc8L2FjY2Vz
c2lvbi1udW0+PHVybHM+PHJlbGF0ZWQtdXJscz48dXJsPmh0dHBzOi8vd3d3Lm5jYmkubmxtLm5p
aC5nb3YvcHVibWVkLzIzMTcyOTE3PC91cmw+PC9yZWxhdGVkLXVybHM+PC91cmxzPjxjdXN0b20y
PlBNQzM1MDk3Mjc8L2N1c3RvbTI+PGVsZWN0cm9uaWMtcmVzb3VyY2UtbnVtPjEwLjEyNDIvZGV2
LjA3ODkyMzwvZWxlY3Ryb25pYy1yZXNvdXJjZS1udW0+PC9yZWNvcmQ+PC9DaXRlPjxDaXRlPjxB
dXRob3I+R3JpZmZpbjwvQXV0aG9yPjxZZWFyPjIwMDI8L1llYXI+PFJlY051bT4xMDM4MzwvUmVj
TnVtPjxyZWNvcmQ+PHJlYy1udW1iZXI+MTAzODM8L3JlYy1udW1iZXI+PGZvcmVpZ24ta2V5cz48
a2V5IGFwcD0iRU4iIGRiLWlkPSIyMnA1ZnBzeDg5c3Q5cGU5OXY1eHMyeDFkMmRleDVyd3Q1OTAi
IHRpbWVzdGFtcD0iMTUzNDM1MjYwMCI+MTAzODM8L2tleT48L2ZvcmVpZ24ta2V5cz48cmVmLXR5
cGUgbmFtZT0iSm91cm5hbCBBcnRpY2xlIj4xNzwvcmVmLXR5cGU+PGNvbnRyaWJ1dG9ycz48YXV0
aG9ycz48YXV0aG9yPkdyaWZmaW4sIEsuIEouPC9hdXRob3I+PGF1dGhvcj5LaW1lbG1hbiwgRC48
L2F1dGhvcj48L2F1dGhvcnM+PC9jb250cmlidXRvcnM+PGF1dGgtYWRkcmVzcz5EZXBhcnRtZW50
IG9mIEJpb2NoZW1pc3RyeSwgQm94IDM1NzM1MCwgVW5pdmVyc2l0eSBvZiBXYXNoaW5ndG9uLCBT
ZWF0dGxlIFdBIDk4MTk1LTczNTAsIFVTQS48L2F1dGgtYWRkcmVzcz48dGl0bGVzPjx0aXRsZT5P
bmUtRXllZCBQaW5oZWFkIGFuZCBTcGFkZXRhaWwgYXJlIGVzc2VudGlhbCBmb3IgaGVhcnQgYW5k
IHNvbWl0ZSBmb3JtYXRpb248L3RpdGxlPjxzZWNvbmRhcnktdGl0bGU+TmF0IENlbGwgQmlvbDwv
c2Vjb25kYXJ5LXRpdGxlPjwvdGl0bGVzPjxwZXJpb2RpY2FsPjxmdWxsLXRpdGxlPk5hdCBDZWxs
IEJpb2w8L2Z1bGwtdGl0bGU+PC9wZXJpb2RpY2FsPjxwYWdlcz44MjEtNTwvcGFnZXM+PHZvbHVt
ZT40PC92b2x1bWU+PG51bWJlcj4xMDwvbnVtYmVyPjxrZXl3b3Jkcz48a2V5d29yZD5BbmltYWxz
PC9rZXl3b3JkPjxrZXl3b3JkPkJvZHkgUGF0dGVybmluZy8qZ2VuZXRpY3M8L2tleXdvcmQ+PGtl
eXdvcmQ+Q2VsbCBBZGhlc2lvbi9nZW5ldGljczwva2V5d29yZD48a2V5d29yZD5FbWJyeW8sIE5v
bm1hbW1hbGlhbi9jeXRvbG9neS8qZW1icnlvbG9neS9tZXRhYm9saXNtPC9rZXl3b3JkPjxrZXl3
b3JkPipFc2NoZXJpY2hpYSBjb2xpIFByb3RlaW5zPC9rZXl3b3JkPjxrZXl3b3JkPkZlbWFsZTwv
a2V5d29yZD48a2V5d29yZD5HZW5lIEV4cHJlc3Npb24gUmVndWxhdGlvbiwgRGV2ZWxvcG1lbnRh
bC8qZ2VuZXRpY3M8L2tleXdvcmQ+PGtleXdvcmQ+SGVhcnQvKmVtYnJ5b2xvZ3k8L2tleXdvcmQ+
PGtleXdvcmQ+SGlnaCBNb2JpbGl0eSBHcm91cCBQcm90ZWlucy9nZW5ldGljcy9tZXRhYm9saXNt
PC9rZXl3b3JkPjxrZXl3b3JkPkhvbWVvZG9tYWluIFByb3RlaW5zL2dlbmV0aWNzLyptZXRhYm9s
aXNtPC9rZXl3b3JkPjxrZXl3b3JkPk1hbGU8L2tleXdvcmQ+PGtleXdvcmQ+TXV0YXRpb24vZ2Vu
ZXRpY3M8L2tleXdvcmQ+PGtleXdvcmQ+T2xpZ29udWNsZW90aWRlcywgQW50aXNlbnNlPC9rZXl3
b3JkPjxrZXl3b3JkPlBvcmlucy9nZW5ldGljcy9tZXRhYm9saXNtPC9rZXl3b3JkPjxrZXl3b3Jk
PlNPWCBUcmFuc2NyaXB0aW9uIEZhY3RvcnM8L2tleXdvcmQ+PGtleXdvcmQ+U29taXRlcy9jeXRv
bG9neS8qbWV0YWJvbGlzbTwva2V5d29yZD48a2V5d29yZD5ULUJveCBEb21haW4gUHJvdGVpbnMv
Z2VuZXRpY3MvKm1ldGFib2xpc208L2tleXdvcmQ+PGtleXdvcmQ+VHJhbnNjcmlwdGlvbiBGYWN0
b3JzL2dlbmV0aWNzLyptZXRhYm9saXNtPC9rZXl3b3JkPjxrZXl3b3JkPlplYnJhZmlzaC8qZW1i
cnlvbG9neS9tZXRhYm9saXNtPC9rZXl3b3JkPjxrZXl3b3JkPlplYnJhZmlzaCBQcm90ZWlucy9n
ZW5ldGljcy8qbWV0YWJvbGlzbTwva2V5d29yZD48L2tleXdvcmRzPjxkYXRlcz48eWVhcj4yMDAy
PC95ZWFyPjxwdWItZGF0ZXM+PGRhdGU+T2N0PC9kYXRlPjwvcHViLWRhdGVzPjwvZGF0ZXM+PGlz
Ym4+MTQ2NS03MzkyIChQcmludCkmI3hEOzE0NjUtNzM5MiAoTGlua2luZyk8L2lzYm4+PGFjY2Vz
c2lvbi1udW0+MTIzNjAyOTQ8L2FjY2Vzc2lvbi1udW0+PHVybHM+PHJlbGF0ZWQtdXJscz48dXJs
Pmh0dHBzOi8vd3d3Lm5jYmkubmxtLm5paC5nb3YvcHVibWVkLzEyMzYwMjk0PC91cmw+PC9yZWxh
dGVkLXVybHM+PC91cmxzPjxlbGVjdHJvbmljLXJlc291cmNlLW51bT4xMC4xMDM4L25jYjg2Mjwv
ZWxlY3Ryb25pYy1yZXNvdXJjZS1udW0+PC9yZWNvcmQ+PC9DaXRlPjwvRW5kTm90ZT4A
</w:fldData>
        </w:fldChar>
      </w:r>
      <w:r w:rsidR="00AD49EB" w:rsidRPr="00E6172C">
        <w:rPr>
          <w:lang w:val="en-GB"/>
        </w:rPr>
        <w:instrText xml:space="preserve"> ADDIN EN.CITE </w:instrText>
      </w:r>
      <w:r w:rsidR="00AD49EB" w:rsidRPr="00E6172C">
        <w:rPr>
          <w:lang w:val="en-GB"/>
        </w:rPr>
        <w:fldChar w:fldCharType="begin">
          <w:fldData xml:space="preserve">PEVuZE5vdGU+PENpdGU+PEF1dGhvcj5ZYW1hbW90bzwvQXV0aG9yPjxZZWFyPjE5OTg8L1llYXI+
PFJlY051bT45NDAwPC9SZWNOdW0+PERpc3BsYXlUZXh0PihGaW9yIGV0IGFsLiwgMjAxMjsgR29l
cmluZyBldCBhbC4sIDIwMDM7IEdyaWZmaW4gYW5kIEtpbWVsbWFuLCAyMDAyOyBMZWUgZXQgYWwu
LCAyMDA5OyBNb3Jyb3cgZXQgYWwuLCAyMDE3OyBZYW1hbW90byBldCBhbC4sIDE5OTgpPC9EaXNw
bGF5VGV4dD48cmVjb3JkPjxyZWMtbnVtYmVyPjk0MDA8L3JlYy1udW1iZXI+PGZvcmVpZ24ta2V5
cz48a2V5IGFwcD0iRU4iIGRiLWlkPSIyMnA1ZnBzeDg5c3Q5cGU5OXY1eHMyeDFkMmRleDVyd3Q1
OTAiIHRpbWVzdGFtcD0iMTM5MjM5OTY4NCI+OTQwMDwva2V5PjwvZm9yZWlnbi1rZXlzPjxyZWYt
dHlwZSBuYW1lPSJKb3VybmFsIEFydGljbGUiPjE3PC9yZWYtdHlwZT48Y29udHJpYnV0b3JzPjxh
dXRob3JzPjxhdXRob3I+WWFtYW1vdG8sIEEuPC9hdXRob3I+PGF1dGhvcj5BbWFjaGVyLCBTLiBM
LjwvYXV0aG9yPjxhdXRob3I+S2ltLCBTLiBILjwvYXV0aG9yPjxhdXRob3I+R2Vpc3NlcnQsIEQu
PC9hdXRob3I+PGF1dGhvcj5LaW1tZWwsIEMuIEIuPC9hdXRob3I+PGF1dGhvcj5EZSBSb2JlcnRp
cywgRS4gTS48L2F1dGhvcj48L2F1dGhvcnM+PC9jb250cmlidXRvcnM+PGF1dGgtYWRkcmVzcz5I
b3dhcmQgSHVnaGVzIE1lZGljYWwgSW5zdGl0dXRlLCBEZXBhcnRtZW50IG9mIEJpb2xvZ2ljYWwg
Q2hlbWlzdHJ5LCBVbml2ZXJzaXR5IG9mIENhbGlmb3JuaWEsIExvcyBBbmdlbGVzLCBDYWxpZm9y
bmlhIDkwMDk1LTE2NjIsIFVTQS48L2F1dGgtYWRkcmVzcz48dGl0bGVzPjx0aXRsZT5aZWJyYWZp
c2ggcGFyYXhpYWwgcHJvdG9jYWRoZXJpbiBpcyBhIGRvd25zdHJlYW0gdGFyZ2V0IG9mIHNwYWRl
dGFpbCBpbnZvbHZlZCBpbiBtb3JwaG9nZW5lc2lzIG9mIGdhc3RydWxhIG1lc29kZXJtPC90aXRs
ZT48c2Vjb25kYXJ5LXRpdGxlPkRldmVsb3BtZW50PC9zZWNvbmRhcnktdGl0bGU+PGFsdC10aXRs
ZT5EZXZlbG9wbWVudDwvYWx0LXRpdGxlPjwvdGl0bGVzPjxwZXJpb2RpY2FsPjxmdWxsLXRpdGxl
PkRldmVsb3BtZW50PC9mdWxsLXRpdGxlPjwvcGVyaW9kaWNhbD48YWx0LXBlcmlvZGljYWw+PGZ1
bGwtdGl0bGU+RGV2ZWxvcG1lbnQ8L2Z1bGwtdGl0bGU+PC9hbHQtcGVyaW9kaWNhbD48cGFnZXM+
MzM4OS05NzwvcGFnZXM+PHZvbHVtZT4xMjU8L3ZvbHVtZT48bnVtYmVyPjE3PC9udW1iZXI+PGVk
aXRpb24+MTk5OC8wOC8wNzwvZWRpdGlvbj48a2V5d29yZHM+PGtleXdvcmQ+QW1pbm8gQWNpZCBT
ZXF1ZW5jZTwva2V5d29yZD48a2V5d29yZD5BbmltYWxzPC9rZXl3b3JkPjxrZXl3b3JkPkJhc2Ug
U2VxdWVuY2U8L2tleXdvcmQ+PGtleXdvcmQ+Qm9keSBQYXR0ZXJuaW5nL2dlbmV0aWNzPC9rZXl3
b3JkPjxrZXl3b3JkPkNhZGhlcmlucy8qZ2VuZXRpY3MvcGh5c2lvbG9neTwva2V5d29yZD48a2V5
d29yZD5DZWxsIERpZmZlcmVudGlhdGlvbi9nZW5ldGljczwva2V5d29yZD48a2V5d29yZD5DbG9u
aW5nLCBNb2xlY3VsYXI8L2tleXdvcmQ+PGtleXdvcmQ+RE5BIFByaW1lcnMvZ2VuZXRpY3M8L2tl
eXdvcmQ+PGtleXdvcmQ+R2FzdHJ1bGEvY3l0b2xvZ3k8L2tleXdvcmQ+PGtleXdvcmQ+R2VuZSBF
eHByZXNzaW9uIFJlZ3VsYXRpb24sIERldmVsb3BtZW50YWw8L2tleXdvcmQ+PGtleXdvcmQ+R2Vu
ZXMsIEhvbWVvYm94PC9rZXl3b3JkPjxrZXl3b3JkPkluIFNpdHUgSHlicmlkaXphdGlvbjwva2V5
d29yZD48a2V5d29yZD5NZXNvZGVybS9jeXRvbG9neTwva2V5d29yZD48a2V5d29yZD5Nb2RlbHMs
IEdlbmV0aWM8L2tleXdvcmQ+PGtleXdvcmQ+TW9sZWN1bGFyIFNlcXVlbmNlIERhdGE8L2tleXdv
cmQ+PGtleXdvcmQ+TW9ycGhvZ2VuZXNpcy9nZW5ldGljczwva2V5d29yZD48a2V5d29yZD5Qb2x5
bWVyYXNlIENoYWluIFJlYWN0aW9uPC9rZXl3b3JkPjxrZXl3b3JkPlNlcXVlbmNlIEhvbW9sb2d5
LCBBbWlubyBBY2lkPC9rZXl3b3JkPjxrZXl3b3JkPlNvbWl0ZXMvY3l0b2xvZ3k8L2tleXdvcmQ+
PGtleXdvcmQ+VHJhbnNjcmlwdGlvbiBGYWN0b3JzLypnZW5ldGljcy9waHlzaW9sb2d5PC9rZXl3
b3JkPjxrZXl3b3JkPlplYnJhZmlzaC8qZW1icnlvbG9neS8qZ2VuZXRpY3MvcGh5c2lvbG9neTwv
a2V5d29yZD48L2tleXdvcmRzPjxkYXRlcz48eWVhcj4xOTk4PC95ZWFyPjxwdWItZGF0ZXM+PGRh
dGU+U2VwPC9kYXRlPjwvcHViLWRhdGVzPjwvZGF0ZXM+PGlzYm4+MDk1MC0xOTkxIChQcmludCkm
I3hEOzA5NTAtMTk5MSAoTGlua2luZyk8L2lzYm4+PGFjY2Vzc2lvbi1udW0+OTY5MzE0MjwvYWNj
ZXNzaW9uLW51bT48d29yay10eXBlPlJlc2VhcmNoIFN1cHBvcnQsIE5vbi1VLlMuIEdvdiZhcG9z
O3QmI3hEO1Jlc2VhcmNoIFN1cHBvcnQsIFUuUy4gR292JmFwb3M7dCwgUC5ILlMuPC93b3JrLXR5
cGU+PHVybHM+PHJlbGF0ZWQtdXJscz48dXJsPmh0dHA6Ly93d3cubmNiaS5ubG0ubmloLmdvdi9w
dWJtZWQvOTY5MzE0MjwvdXJsPjwvcmVsYXRlZC11cmxzPjwvdXJscz48Y3VzdG9tMj4yMjgwMDM0
PC9jdXN0b20yPjwvcmVjb3JkPjwvQ2l0ZT48Q2l0ZT48QXV0aG9yPk1vcnJvdzwvQXV0aG9yPjxZ
ZWFyPjIwMTc8L1llYXI+PFJlY051bT4xMDMxNjwvUmVjTnVtPjxyZWNvcmQ+PHJlYy1udW1iZXI+
MTAzMTY8L3JlYy1udW1iZXI+PGZvcmVpZ24ta2V5cz48a2V5IGFwcD0iRU4iIGRiLWlkPSIyMnA1
ZnBzeDg5c3Q5cGU5OXY1eHMyeDFkMmRleDVyd3Q1OTAiIHRpbWVzdGFtcD0iMTUyNjQ4MjQzOCI+
MTAzMTY8L2tleT48L2ZvcmVpZ24ta2V5cz48cmVmLXR5cGUgbmFtZT0iSm91cm5hbCBBcnRpY2xl
Ij4xNzwvcmVmLXR5cGU+PGNvbnRyaWJ1dG9ycz48YXV0aG9ycz48YXV0aG9yPk1vcnJvdywgWi4g
VC48L2F1dGhvcj48YXV0aG9yPk1heHdlbGwsIEEuIE0uPC9hdXRob3I+PGF1dGhvcj5Ib3NoaWpp
bWEsIEsuPC9hdXRob3I+PGF1dGhvcj5UYWxib3QsIEouIEMuPC9hdXRob3I+PGF1dGhvcj5HcnVu
d2FsZCwgRC4gSi48L2F1dGhvcj48YXV0aG9yPkFtYWNoZXIsIFMuIEwuPC9hdXRob3I+PC9hdXRo
b3JzPjwvY29udHJpYnV0b3JzPjxhdXRoLWFkZHJlc3M+RGVwYXJ0bWVudCBvZiBNb2xlY3VsYXIg
R2VuZXRpY3MsIFRoZSBPaGlvIFN0YXRlIFVuaXZlcnNpdHksIENvbHVtYnVzLCBPaGlvLiYjeEQ7
RGVwYXJ0bWVudCBvZiBIdW1hbiBHZW5ldGljcywgVW5pdmVyc2l0eSBvZiBVdGFoIFNjaG9vbCBv
ZiBNZWRpY2luZSwgU2FsdCBMYWtlIENpdHksIFV0YWguJiN4RDtEZXBhcnRtZW50IG9mIEJpb2xv
Z2ljYWwgQ2hlbWlzdHJ5IGFuZCBQaGFybWFjb2xvZ3ksIFRoZSBPaGlvIFN0YXRlIFVuaXZlcnNp
dHkgU2Nob29sIG9mIE1lZGljaW5lLCBDb2x1bWJ1cywgT2hpby4mI3hEO0NlbnRlciBmb3IgTXVz
Y2xlIEhlYWx0aCBhbmQgTmV1cm9tdXNjdWxhciBEaXNvcmRlcnMsIFRoZSBPaGlvIFN0YXRlIFVu
aXZlcnNpdHkgYW5kIE5hdGlvbndpZGUgQ2hpbGRyZW4mYXBvcztzIEhvc3BpdGFsLCBDb2x1bWJ1
cywgT2hpby4mI3hEO0NlbnRlciBmb3IgUk5BIEJpb2xvZ3ksIFRoZSBPaGlvIFN0YXRlIFVuaXZl
cnNpdHksIENvbHVtYnVzLCBPaGlvLjwvYXV0aC1hZGRyZXNzPjx0aXRsZXM+PHRpdGxlPnRieDZs
IGFuZCB0YngxNiBhcmUgcmVkdW5kYW50bHkgcmVxdWlyZWQgZm9yIHBvc3RlcmlvciBwYXJheGlh
bCBtZXNvZGVybSBmb3JtYXRpb24gZHVyaW5nIHplYnJhZmlzaCBlbWJyeW9nZW5lc2lzPC90aXRs
ZT48c2Vjb25kYXJ5LXRpdGxlPkRldiBEeW48L3NlY29uZGFyeS10aXRsZT48L3RpdGxlcz48cGVy
aW9kaWNhbD48ZnVsbC10aXRsZT5EZXYgRHluPC9mdWxsLXRpdGxlPjwvcGVyaW9kaWNhbD48cGFn
ZXM+NzU5LTc2OTwvcGFnZXM+PHZvbHVtZT4yNDY8L3ZvbHVtZT48bnVtYmVyPjEwPC9udW1iZXI+
PGtleXdvcmRzPjxrZXl3b3JkPlQtYm94IGdlbmVzPC9rZXl3b3JkPjxrZXl3b3JkPmZzcy90Yng2
PC9rZXl3b3JkPjxrZXl3b3JkPm1lc29nZW5pbjwva2V5d29yZD48a2V5d29yZD5udGwvQnJhY2h5
dXJ5PC9rZXl3b3JkPjxrZXl3b3JkPnNvbWl0b2dlbmVzaXM8L2tleXdvcmQ+PGtleXdvcmQ+c3Bh
ZGV0YWlsPC9rZXl3b3JkPjwva2V5d29yZHM+PGRhdGVzPjx5ZWFyPjIwMTc8L3llYXI+PHB1Yi1k
YXRlcz48ZGF0ZT5PY3Q8L2RhdGU+PC9wdWItZGF0ZXM+PC9kYXRlcz48aXNibj4xMDk3LTAxNzcg
KEVsZWN0cm9uaWMpJiN4RDsxMDU4LTgzODggKExpbmtpbmcpPC9pc2JuPjxhY2Nlc3Npb24tbnVt
PjI4NjkxMjU3PC9hY2Nlc3Npb24tbnVtPjx1cmxzPjxyZWxhdGVkLXVybHM+PHVybD5odHRwczov
L3d3dy5uY2JpLm5sbS5uaWguZ292L3B1Ym1lZC8yODY5MTI1NzwvdXJsPjwvcmVsYXRlZC11cmxz
PjwvdXJscz48Y3VzdG9tMj5QTUM1NzQ0NTk0PC9jdXN0b20yPjxlbGVjdHJvbmljLXJlc291cmNl
LW51bT4xMC4xMDAyL2R2ZHkuMjQ1NDc8L2VsZWN0cm9uaWMtcmVzb3VyY2UtbnVtPjwvcmVjb3Jk
PjwvQ2l0ZT48Q2l0ZT48QXV0aG9yPkdvZXJpbmc8L0F1dGhvcj48WWVhcj4yMDAzPC9ZZWFyPjxS
ZWNOdW0+MTAzNzk8L1JlY051bT48cmVjb3JkPjxyZWMtbnVtYmVyPjEwMzc5PC9yZWMtbnVtYmVy
Pjxmb3JlaWduLWtleXM+PGtleSBhcHA9IkVOIiBkYi1pZD0iMjJwNWZwc3g4OXN0OXBlOTl2NXhz
MngxZDJkZXg1cnd0NTkwIiB0aW1lc3RhbXA9IjE1MzQzNDk0NzAiPjEwMzc5PC9rZXk+PC9mb3Jl
aWduLWtleXM+PHJlZi10eXBlIG5hbWU9IkpvdXJuYWwgQXJ0aWNsZSI+MTc8L3JlZi10eXBlPjxj
b250cmlidXRvcnM+PGF1dGhvcnM+PGF1dGhvcj5Hb2VyaW5nLCBMLiBNLjwvYXV0aG9yPjxhdXRo
b3I+SG9zaGlqaW1hLCBLLjwvYXV0aG9yPjxhdXRob3I+SHVnLCBCLjwvYXV0aG9yPjxhdXRob3I+
QmlzZ3JvdmUsIEIuPC9hdXRob3I+PGF1dGhvcj5LaXNwZXJ0LCBBLjwvYXV0aG9yPjxhdXRob3I+
R3J1bndhbGQsIEQuIEouPC9hdXRob3I+PC9hdXRob3JzPjwvY29udHJpYnV0b3JzPjxhdXRoLWFk
ZHJlc3M+RGVwYXJ0bWVudCBvZiBIdW1hbiBHZW5ldGljcywgVW5pdmVyc2l0eSBvZiBVdGFoIFNj
aG9vbCBvZiBNZWRpY2luZSwgU2FsdCBMYWtlIENpdHksIFVUIDg0MTEyLCBVU0EuPC9hdXRoLWFk
ZHJlc3M+PHRpdGxlcz48dGl0bGU+QW4gaW50ZXJhY3RpbmcgbmV0d29yayBvZiBULWJveCBnZW5l
cyBkaXJlY3RzIGdlbmUgZXhwcmVzc2lvbiBhbmQgZmF0ZSBpbiB0aGUgemVicmFmaXNoIG1lc29k
ZXJtPC90aXRsZT48c2Vjb25kYXJ5LXRpdGxlPlByb2MgTmF0bCBBY2FkIFNjaSBVIFMgQTwvc2Vj
b25kYXJ5LXRpdGxlPjwvdGl0bGVzPjxwZXJpb2RpY2FsPjxmdWxsLXRpdGxlPlByb2MgTmF0bCBB
Y2FkIFNjaSBVIFMgQTwvZnVsbC10aXRsZT48L3BlcmlvZGljYWw+PHBhZ2VzPjk0MTAtNTwvcGFn
ZXM+PHZvbHVtZT4xMDA8L3ZvbHVtZT48bnVtYmVyPjE2PC9udW1iZXI+PGtleXdvcmRzPjxrZXl3
b3JkPkFuaW1hbHM8L2tleXdvcmQ+PGtleXdvcmQ+QmFzZSBTZXF1ZW5jZTwva2V5d29yZD48a2V5
d29yZD5GZXRhbCBQcm90ZWluczwva2V5d29yZD48a2V5d29yZD4qR2VuZSBFeHByZXNzaW9uIFJl
Z3VsYXRpb24sIERldmVsb3BtZW50YWw8L2tleXdvcmQ+PGtleXdvcmQ+R2Vub3R5cGU8L2tleXdv
cmQ+PGtleXdvcmQ+SHVtYW5zPC9rZXl3b3JkPjxrZXl3b3JkPk1lc29kZXJtLyptZXRhYm9saXNt
PC9rZXl3b3JkPjxrZXl3b3JkPk1vZGVscywgQmlvbG9naWNhbDwva2V5d29yZD48a2V5d29yZD5N
b2RlbHMsIEdlbmV0aWM8L2tleXdvcmQ+PGtleXdvcmQ+TW9sZWN1bGFyIFNlcXVlbmNlIERhdGE8
L2tleXdvcmQ+PGtleXdvcmQ+TXlvRCBQcm90ZWluL21ldGFib2xpc208L2tleXdvcmQ+PGtleXdv
cmQ+UGxhc21pZHMvbWV0YWJvbGlzbTwva2V5d29yZD48a2V5d29yZD5ULUJveCBEb21haW4gUHJv
dGVpbnMvKmdlbmV0aWNzL21ldGFib2xpc20vKnBoeXNpb2xvZ3k8L2tleXdvcmQ+PGtleXdvcmQ+
VHJhbnNjcmlwdGlvbmFsIEFjdGl2YXRpb248L2tleXdvcmQ+PGtleXdvcmQ+WmVicmFmaXNoPC9r
ZXl3b3JkPjxrZXl3b3JkPlplYnJhZmlzaCBQcm90ZWlucy9tZXRhYm9saXNtPC9rZXl3b3JkPjwv
a2V5d29yZHM+PGRhdGVzPjx5ZWFyPjIwMDM8L3llYXI+PHB1Yi1kYXRlcz48ZGF0ZT5BdWcgNTwv
ZGF0ZT48L3B1Yi1kYXRlcz48L2RhdGVzPjxpc2JuPjAwMjctODQyNCAoUHJpbnQpJiN4RDswMDI3
LTg0MjQgKExpbmtpbmcpPC9pc2JuPjxhY2Nlc3Npb24tbnVtPjEyODgzMDA4PC9hY2Nlc3Npb24t
bnVtPjx1cmxzPjxyZWxhdGVkLXVybHM+PHVybD5odHRwczovL3d3dy5uY2JpLm5sbS5uaWguZ292
L3B1Ym1lZC8xMjg4MzAwODwvdXJsPjwvcmVsYXRlZC11cmxzPjwvdXJscz48Y3VzdG9tMj5QTUMx
NzA5MzI8L2N1c3RvbTI+PGVsZWN0cm9uaWMtcmVzb3VyY2UtbnVtPjEwLjEwNzMvcG5hcy4xNjMz
NTQ4MTAwPC9lbGVjdHJvbmljLXJlc291cmNlLW51bT48L3JlY29yZD48L0NpdGU+PENpdGU+PEF1
dGhvcj5MZWU8L0F1dGhvcj48WWVhcj4yMDA5PC9ZZWFyPjxSZWNOdW0+MTAzODE8L1JlY051bT48
cmVjb3JkPjxyZWMtbnVtYmVyPjEwMzgxPC9yZWMtbnVtYmVyPjxmb3JlaWduLWtleXM+PGtleSBh
cHA9IkVOIiBkYi1pZD0iMjJwNWZwc3g4OXN0OXBlOTl2NXhzMngxZDJkZXg1cnd0NTkwIiB0aW1l
c3RhbXA9IjE1MzQzNTExODUiPjEwMzgxPC9rZXk+PC9mb3JlaWduLWtleXM+PHJlZi10eXBlIG5h
bWU9IkpvdXJuYWwgQXJ0aWNsZSI+MTc8L3JlZi10eXBlPjxjb250cmlidXRvcnM+PGF1dGhvcnM+
PGF1dGhvcj5MZWUsIEguIEMuPC9hdXRob3I+PGF1dGhvcj5Uc2VuZywgVy4gQS48L2F1dGhvcj48
YXV0aG9yPkxvLCBGLiBZLjwvYXV0aG9yPjxhdXRob3I+TGl1LCBULiBNLjwvYXV0aG9yPjxhdXRo
b3I+VHNhaSwgSC4gSi48L2F1dGhvcj48L2F1dGhvcnM+PC9jb250cmlidXRvcnM+PGF1dGgtYWRk
cmVzcz5JbnN0aXR1dGUgb2YgTW9sZWN1bGFyIGFuZCBDZWxsdWxhciBCaW9sb2d5LCBOYXRpb25h
bCBUYWl3YW4gVW5pdmVyc2l0eSwgUm9vbSAzMDcsIEZpc2hlcmllcyBTY2llbmNlIEJ1aWxkaW5n
LCBOby4gMSwgU2VjdGlvbiA0LCBSb29zZXZlbHQgUm9hZCwgVGFpcGVpLCBUYWl3YW4uPC9hdXRo
LWFkZHJlc3M+PHRpdGxlcz48dGl0bGU+Rm94RDUgbWVkaWF0ZXMgYW50ZXJpb3ItcG9zdGVyaW9y
IHBvbGFyaXR5IHRocm91Z2ggdXBzdHJlYW0gbW9kdWxhdG9yIEZnZiBzaWduYWxpbmcgZHVyaW5n
IHplYnJhZmlzaCBzb21pdG9nZW5lc2lzPC90aXRsZT48c2Vjb25kYXJ5LXRpdGxlPkRldiBCaW9s
PC9zZWNvbmRhcnktdGl0bGU+PC90aXRsZXM+PHBlcmlvZGljYWw+PGZ1bGwtdGl0bGU+RGV2IEJp
b2w8L2Z1bGwtdGl0bGU+PC9wZXJpb2RpY2FsPjxwYWdlcz4yMzItNDU8L3BhZ2VzPjx2b2x1bWU+
MzM2PC92b2x1bWU+PG51bWJlcj4yPC9udW1iZXI+PGtleXdvcmRzPjxrZXl3b3JkPkFuaW1hbHM8
L2tleXdvcmQ+PGtleXdvcmQ+QmFzZSBTZXF1ZW5jZTwva2V5d29yZD48a2V5d29yZD4qQm9keSBQ
YXR0ZXJuaW5nPC9rZXl3b3JkPjxrZXl3b3JkPkROQSBQcmltZXJzPC9rZXl3b3JkPjxrZXl3b3Jk
PkZpYnJvYmxhc3QgR3Jvd3RoIEZhY3RvcnMvKm1ldGFib2xpc208L2tleXdvcmQ+PGtleXdvcmQ+
Rm9ya2hlYWQgVHJhbnNjcmlwdGlvbiBGYWN0b3JzL2dlbmV0aWNzLypwaHlzaW9sb2d5PC9rZXl3
b3JkPjxrZXl3b3JkPkdlbmUgS25vY2tkb3duIFRlY2huaXF1ZXM8L2tleXdvcmQ+PGtleXdvcmQ+
SW1tdW5vaGlzdG9jaGVtaXN0cnk8L2tleXdvcmQ+PGtleXdvcmQ+UG9seW1lcmFzZSBDaGFpbiBS
ZWFjdGlvbjwva2V5d29yZD48a2V5d29yZD5STkEsIE1lc3Nlbmdlci9nZW5ldGljczwva2V5d29y
ZD48a2V5d29yZD4qU2lnbmFsIFRyYW5zZHVjdGlvbjwva2V5d29yZD48a2V5d29yZD5Tb21pdGVz
LyptZXRhYm9saXNtPC9rZXl3b3JkPjxrZXl3b3JkPlplYnJhZmlzaC8qZW1icnlvbG9neTwva2V5
d29yZD48a2V5d29yZD5aZWJyYWZpc2ggUHJvdGVpbnMvZ2VuZXRpY3MvKnBoeXNpb2xvZ3k8L2tl
eXdvcmQ+PC9rZXl3b3Jkcz48ZGF0ZXM+PHllYXI+MjAwOTwveWVhcj48cHViLWRhdGVzPjxkYXRl
PkRlYyAxNTwvZGF0ZT48L3B1Yi1kYXRlcz48L2RhdGVzPjxpc2JuPjEwOTUtNTY0WCAoRWxlY3Ry
b25pYykmI3hEOzAwMTItMTYwNiAoTGlua2luZyk8L2lzYm4+PGFjY2Vzc2lvbi1udW0+MTk4MTg3
NDY8L2FjY2Vzc2lvbi1udW0+PHVybHM+PHJlbGF0ZWQtdXJscz48dXJsPmh0dHBzOi8vd3d3Lm5j
YmkubmxtLm5paC5nb3YvcHVibWVkLzE5ODE4NzQ2PC91cmw+PC9yZWxhdGVkLXVybHM+PC91cmxz
PjxlbGVjdHJvbmljLXJlc291cmNlLW51bT4xMC4xMDE2L2oueWRiaW8uMjAwOS4xMC4wMDE8L2Vs
ZWN0cm9uaWMtcmVzb3VyY2UtbnVtPjwvcmVjb3JkPjwvQ2l0ZT48Q2l0ZT48QXV0aG9yPkZpb3I8
L0F1dGhvcj48WWVhcj4yMDEyPC9ZZWFyPjxSZWNOdW0+MTAzODI8L1JlY051bT48cmVjb3JkPjxy
ZWMtbnVtYmVyPjEwMzgyPC9yZWMtbnVtYmVyPjxmb3JlaWduLWtleXM+PGtleSBhcHA9IkVOIiBk
Yi1pZD0iMjJwNWZwc3g4OXN0OXBlOTl2NXhzMngxZDJkZXg1cnd0NTkwIiB0aW1lc3RhbXA9IjE1
MzQzNTEzMjYiPjEwMzgyPC9rZXk+PC9mb3JlaWduLWtleXM+PHJlZi10eXBlIG5hbWU9IkpvdXJu
YWwgQXJ0aWNsZSI+MTc8L3JlZi10eXBlPjxjb250cmlidXRvcnM+PGF1dGhvcnM+PGF1dGhvcj5G
aW9yLCBSLjwvYXV0aG9yPjxhdXRob3I+TWF4d2VsbCwgQS4gQS48L2F1dGhvcj48YXV0aG9yPk1h
LCBULiBQLjwvYXV0aG9yPjxhdXRob3I+VmV6emFybywgQS48L2F1dGhvcj48YXV0aG9yPk1vZW5z
LCBDLiBCLjwvYXV0aG9yPjxhdXRob3I+QW1hY2hlciwgUy4gTC48L2F1dGhvcj48YXV0aG9yPkxl
d2lzLCBKLjwvYXV0aG9yPjxhdXRob3I+U2F1ZGUsIEwuPC9hdXRob3I+PC9hdXRob3JzPjwvY29u
dHJpYnV0b3JzPjxhdXRoLWFkZHJlc3M+SW5zdGl0dXRvIGRlIE1lZGljaW5hIE1vbGVjdWxhciBl
IEluc3RpdHV0byBkZSBIaXN0b2xvZ2lhIGUgQmlvbG9naWEgZG8gRGVzZW52b2x2aW1lbnRvLCBG
YWN1bGRhZGUgZGUgTWVkaWNpbmEgZGEgVW5pdmVyc2lkYWRlIGRlIExpc2JvYSwgMTY0OS0wMjgg
TGlzYm9hLCBQb3J0dWdhbC4gcml0YWZpb3JAZm0udWwucHQ8L2F1dGgtYWRkcmVzcz48dGl0bGVz
Pjx0aXRsZT5UaGUgZGlmZmVyZW50aWF0aW9uIGFuZCBtb3ZlbWVudCBvZiBwcmVzb21pdGljIG1l
c29kZXJtIHByb2dlbml0b3IgY2VsbHMgYXJlIGNvbnRyb2xsZWQgYnkgTWVzb2dlbmluIDE8L3Rp
dGxlPjxzZWNvbmRhcnktdGl0bGU+RGV2ZWxvcG1lbnQ8L3NlY29uZGFyeS10aXRsZT48L3RpdGxl
cz48cGVyaW9kaWNhbD48ZnVsbC10aXRsZT5EZXZlbG9wbWVudDwvZnVsbC10aXRsZT48L3Blcmlv
ZGljYWw+PHBhZ2VzPjQ2NTYtNjU8L3BhZ2VzPjx2b2x1bWU+MTM5PC92b2x1bWU+PG51bWJlcj4y
NDwvbnVtYmVyPjxrZXl3b3Jkcz48a2V5d29yZD5BbmltYWxzPC9rZXl3b3JkPjxrZXl3b3JkPkFu
aW1hbHMsIEdlbmV0aWNhbGx5IE1vZGlmaWVkPC9rZXl3b3JkPjxrZXl3b3JkPkJhc2ljIEhlbGl4
LUxvb3AtSGVsaXggVHJhbnNjcmlwdGlvbiBGYWN0b3JzL2dlbmV0aWNzL21ldGFib2xpc20vKnBo
eXNpb2xvZ3k8L2tleXdvcmQ+PGtleXdvcmQ+Q2VsbCBEaWZmZXJlbnRpYXRpb24vKmdlbmV0aWNz
PC9rZXl3b3JkPjxrZXl3b3JkPkNlbGwgTW92ZW1lbnQvKmdlbmV0aWNzPC9rZXl3b3JkPjxrZXl3
b3JkPkNlbGwgVHJhY2tpbmc8L2tleXdvcmQ+PGtleXdvcmQ+RW1icnlvbmljIERldmVsb3BtZW50
L2dlbmV0aWNzPC9rZXl3b3JkPjxrZXl3b3JkPkVtYnJ5b25pYyBTdGVtIENlbGxzL21ldGFib2xp
c20vKnBoeXNpb2xvZ3k8L2tleXdvcmQ+PGtleXdvcmQ+TWVzb2Rlcm0vY3l0b2xvZ3kvKmVtYnJ5
b2xvZ3kvbWV0YWJvbGlzbTwva2V5d29yZD48a2V5d29yZD5Tb21pdGVzL2VtYnJ5b2xvZ3kvbWV0
YWJvbGlzbTwva2V5d29yZD48a2V5d29yZD5ULUJveCBEb21haW4gUHJvdGVpbnMvZ2VuZXRpY3Mv
bWV0YWJvbGlzbS9waHlzaW9sb2d5PC9rZXl3b3JkPjxrZXl3b3JkPlRhaWwvZW1icnlvbG9neTwv
a2V5d29yZD48a2V5d29yZD5Ub3Jzby9lbWJyeW9sb2d5PC9rZXl3b3JkPjxrZXl3b3JkPlplYnJh
ZmlzaC9lbWJyeW9sb2d5L2dlbmV0aWNzL21ldGFib2xpc208L2tleXdvcmQ+PGtleXdvcmQ+WmVi
cmFmaXNoIFByb3RlaW5zL2dlbmV0aWNzL21ldGFib2xpc20vKnBoeXNpb2xvZ3k8L2tleXdvcmQ+
PC9rZXl3b3Jkcz48ZGF0ZXM+PHllYXI+MjAxMjwveWVhcj48cHViLWRhdGVzPjxkYXRlPkRlYzwv
ZGF0ZT48L3B1Yi1kYXRlcz48L2RhdGVzPjxpc2JuPjE0NzctOTEyOSAoRWxlY3Ryb25pYykmI3hE
OzA5NTAtMTk5MSAoTGlua2luZyk8L2lzYm4+PGFjY2Vzc2lvbi1udW0+MjMxNzI5MTc8L2FjY2Vz
c2lvbi1udW0+PHVybHM+PHJlbGF0ZWQtdXJscz48dXJsPmh0dHBzOi8vd3d3Lm5jYmkubmxtLm5p
aC5nb3YvcHVibWVkLzIzMTcyOTE3PC91cmw+PC9yZWxhdGVkLXVybHM+PC91cmxzPjxjdXN0b20y
PlBNQzM1MDk3Mjc8L2N1c3RvbTI+PGVsZWN0cm9uaWMtcmVzb3VyY2UtbnVtPjEwLjEyNDIvZGV2
LjA3ODkyMzwvZWxlY3Ryb25pYy1yZXNvdXJjZS1udW0+PC9yZWNvcmQ+PC9DaXRlPjxDaXRlPjxB
dXRob3I+R3JpZmZpbjwvQXV0aG9yPjxZZWFyPjIwMDI8L1llYXI+PFJlY051bT4xMDM4MzwvUmVj
TnVtPjxyZWNvcmQ+PHJlYy1udW1iZXI+MTAzODM8L3JlYy1udW1iZXI+PGZvcmVpZ24ta2V5cz48
a2V5IGFwcD0iRU4iIGRiLWlkPSIyMnA1ZnBzeDg5c3Q5cGU5OXY1eHMyeDFkMmRleDVyd3Q1OTAi
IHRpbWVzdGFtcD0iMTUzNDM1MjYwMCI+MTAzODM8L2tleT48L2ZvcmVpZ24ta2V5cz48cmVmLXR5
cGUgbmFtZT0iSm91cm5hbCBBcnRpY2xlIj4xNzwvcmVmLXR5cGU+PGNvbnRyaWJ1dG9ycz48YXV0
aG9ycz48YXV0aG9yPkdyaWZmaW4sIEsuIEouPC9hdXRob3I+PGF1dGhvcj5LaW1lbG1hbiwgRC48
L2F1dGhvcj48L2F1dGhvcnM+PC9jb250cmlidXRvcnM+PGF1dGgtYWRkcmVzcz5EZXBhcnRtZW50
IG9mIEJpb2NoZW1pc3RyeSwgQm94IDM1NzM1MCwgVW5pdmVyc2l0eSBvZiBXYXNoaW5ndG9uLCBT
ZWF0dGxlIFdBIDk4MTk1LTczNTAsIFVTQS48L2F1dGgtYWRkcmVzcz48dGl0bGVzPjx0aXRsZT5P
bmUtRXllZCBQaW5oZWFkIGFuZCBTcGFkZXRhaWwgYXJlIGVzc2VudGlhbCBmb3IgaGVhcnQgYW5k
IHNvbWl0ZSBmb3JtYXRpb248L3RpdGxlPjxzZWNvbmRhcnktdGl0bGU+TmF0IENlbGwgQmlvbDwv
c2Vjb25kYXJ5LXRpdGxlPjwvdGl0bGVzPjxwZXJpb2RpY2FsPjxmdWxsLXRpdGxlPk5hdCBDZWxs
IEJpb2w8L2Z1bGwtdGl0bGU+PC9wZXJpb2RpY2FsPjxwYWdlcz44MjEtNTwvcGFnZXM+PHZvbHVt
ZT40PC92b2x1bWU+PG51bWJlcj4xMDwvbnVtYmVyPjxrZXl3b3Jkcz48a2V5d29yZD5BbmltYWxz
PC9rZXl3b3JkPjxrZXl3b3JkPkJvZHkgUGF0dGVybmluZy8qZ2VuZXRpY3M8L2tleXdvcmQ+PGtl
eXdvcmQ+Q2VsbCBBZGhlc2lvbi9nZW5ldGljczwva2V5d29yZD48a2V5d29yZD5FbWJyeW8sIE5v
bm1hbW1hbGlhbi9jeXRvbG9neS8qZW1icnlvbG9neS9tZXRhYm9saXNtPC9rZXl3b3JkPjxrZXl3
b3JkPipFc2NoZXJpY2hpYSBjb2xpIFByb3RlaW5zPC9rZXl3b3JkPjxrZXl3b3JkPkZlbWFsZTwv
a2V5d29yZD48a2V5d29yZD5HZW5lIEV4cHJlc3Npb24gUmVndWxhdGlvbiwgRGV2ZWxvcG1lbnRh
bC8qZ2VuZXRpY3M8L2tleXdvcmQ+PGtleXdvcmQ+SGVhcnQvKmVtYnJ5b2xvZ3k8L2tleXdvcmQ+
PGtleXdvcmQ+SGlnaCBNb2JpbGl0eSBHcm91cCBQcm90ZWlucy9nZW5ldGljcy9tZXRhYm9saXNt
PC9rZXl3b3JkPjxrZXl3b3JkPkhvbWVvZG9tYWluIFByb3RlaW5zL2dlbmV0aWNzLyptZXRhYm9s
aXNtPC9rZXl3b3JkPjxrZXl3b3JkPk1hbGU8L2tleXdvcmQ+PGtleXdvcmQ+TXV0YXRpb24vZ2Vu
ZXRpY3M8L2tleXdvcmQ+PGtleXdvcmQ+T2xpZ29udWNsZW90aWRlcywgQW50aXNlbnNlPC9rZXl3
b3JkPjxrZXl3b3JkPlBvcmlucy9nZW5ldGljcy9tZXRhYm9saXNtPC9rZXl3b3JkPjxrZXl3b3Jk
PlNPWCBUcmFuc2NyaXB0aW9uIEZhY3RvcnM8L2tleXdvcmQ+PGtleXdvcmQ+U29taXRlcy9jeXRv
bG9neS8qbWV0YWJvbGlzbTwva2V5d29yZD48a2V5d29yZD5ULUJveCBEb21haW4gUHJvdGVpbnMv
Z2VuZXRpY3MvKm1ldGFib2xpc208L2tleXdvcmQ+PGtleXdvcmQ+VHJhbnNjcmlwdGlvbiBGYWN0
b3JzL2dlbmV0aWNzLyptZXRhYm9saXNtPC9rZXl3b3JkPjxrZXl3b3JkPlplYnJhZmlzaC8qZW1i
cnlvbG9neS9tZXRhYm9saXNtPC9rZXl3b3JkPjxrZXl3b3JkPlplYnJhZmlzaCBQcm90ZWlucy9n
ZW5ldGljcy8qbWV0YWJvbGlzbTwva2V5d29yZD48L2tleXdvcmRzPjxkYXRlcz48eWVhcj4yMDAy
PC95ZWFyPjxwdWItZGF0ZXM+PGRhdGU+T2N0PC9kYXRlPjwvcHViLWRhdGVzPjwvZGF0ZXM+PGlz
Ym4+MTQ2NS03MzkyIChQcmludCkmI3hEOzE0NjUtNzM5MiAoTGlua2luZyk8L2lzYm4+PGFjY2Vz
c2lvbi1udW0+MTIzNjAyOTQ8L2FjY2Vzc2lvbi1udW0+PHVybHM+PHJlbGF0ZWQtdXJscz48dXJs
Pmh0dHBzOi8vd3d3Lm5jYmkubmxtLm5paC5nb3YvcHVibWVkLzEyMzYwMjk0PC91cmw+PC9yZWxh
dGVkLXVybHM+PC91cmxzPjxlbGVjdHJvbmljLXJlc291cmNlLW51bT4xMC4xMDM4L25jYjg2Mjwv
ZWxlY3Ryb25pYy1yZXNvdXJjZS1udW0+PC9yZWNvcmQ+PC9DaXRlPjwvRW5kTm90ZT4A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4414F1" w:rsidRPr="00E6172C">
        <w:rPr>
          <w:lang w:val="en-GB"/>
        </w:rPr>
      </w:r>
      <w:r w:rsidR="004414F1" w:rsidRPr="00E6172C">
        <w:rPr>
          <w:lang w:val="en-GB"/>
        </w:rPr>
        <w:fldChar w:fldCharType="separate"/>
      </w:r>
      <w:r w:rsidR="004414F1" w:rsidRPr="00E6172C">
        <w:rPr>
          <w:noProof/>
          <w:lang w:val="en-GB"/>
        </w:rPr>
        <w:t>(Fior et al., 2012; Goering et al., 2003; Griffin and Kimelman, 2002; Lee et al., 2009; Morrow et al., 2017; Yamamoto et al., 1998)</w:t>
      </w:r>
      <w:r w:rsidR="004414F1" w:rsidRPr="00E6172C">
        <w:rPr>
          <w:lang w:val="en-GB"/>
        </w:rPr>
        <w:fldChar w:fldCharType="end"/>
      </w:r>
      <w:r w:rsidR="004414F1" w:rsidRPr="00E6172C">
        <w:rPr>
          <w:lang w:val="en-GB"/>
        </w:rPr>
        <w:t xml:space="preserve">, the data support previous proposals </w:t>
      </w:r>
      <w:r w:rsidR="004414F1" w:rsidRPr="00E6172C">
        <w:rPr>
          <w:lang w:val="en-GB"/>
        </w:rPr>
        <w:fldChar w:fldCharType="begin">
          <w:fldData xml:space="preserve">PEVuZE5vdGU+PENpdGU+PEF1dGhvcj5HcmlmZmluPC9BdXRob3I+PFllYXI+MjAwMjwvWWVhcj48
UmVjTnVtPjEwMzgzPC9SZWNOdW0+PERpc3BsYXlUZXh0PihBbWFjaGVyIGFuZCBLaW1tZWwsIDE5
OTg7IEdyaWZmaW4gYW5kIEtpbWVsbWFuLCAyMDAyKTwvRGlzcGxheVRleHQ+PHJlY29yZD48cmVj
LW51bWJlcj4xMDM4MzwvcmVjLW51bWJlcj48Zm9yZWlnbi1rZXlzPjxrZXkgYXBwPSJFTiIgZGIt
aWQ9IjIycDVmcHN4ODlzdDlwZTk5djV4czJ4MWQyZGV4NXJ3dDU5MCIgdGltZXN0YW1wPSIxNTM0
MzUyNjAwIj4xMDM4Mzwva2V5PjwvZm9yZWlnbi1rZXlzPjxyZWYtdHlwZSBuYW1lPSJKb3VybmFs
IEFydGljbGUiPjE3PC9yZWYtdHlwZT48Y29udHJpYnV0b3JzPjxhdXRob3JzPjxhdXRob3I+R3Jp
ZmZpbiwgSy4gSi48L2F1dGhvcj48YXV0aG9yPktpbWVsbWFuLCBELjwvYXV0aG9yPjwvYXV0aG9y
cz48L2NvbnRyaWJ1dG9ycz48YXV0aC1hZGRyZXNzPkRlcGFydG1lbnQgb2YgQmlvY2hlbWlzdHJ5
LCBCb3ggMzU3MzUwLCBVbml2ZXJzaXR5IG9mIFdhc2hpbmd0b24sIFNlYXR0bGUgV0EgOTgxOTUt
NzM1MCwgVVNBLjwvYXV0aC1hZGRyZXNzPjx0aXRsZXM+PHRpdGxlPk9uZS1FeWVkIFBpbmhlYWQg
YW5kIFNwYWRldGFpbCBhcmUgZXNzZW50aWFsIGZvciBoZWFydCBhbmQgc29taXRlIGZvcm1hdGlv
bjwvdGl0bGU+PHNlY29uZGFyeS10aXRsZT5OYXQgQ2VsbCBCaW9sPC9zZWNvbmRhcnktdGl0bGU+
PC90aXRsZXM+PHBlcmlvZGljYWw+PGZ1bGwtdGl0bGU+TmF0IENlbGwgQmlvbDwvZnVsbC10aXRs
ZT48L3BlcmlvZGljYWw+PHBhZ2VzPjgyMS01PC9wYWdlcz48dm9sdW1lPjQ8L3ZvbHVtZT48bnVt
YmVyPjEwPC9udW1iZXI+PGtleXdvcmRzPjxrZXl3b3JkPkFuaW1hbHM8L2tleXdvcmQ+PGtleXdv
cmQ+Qm9keSBQYXR0ZXJuaW5nLypnZW5ldGljczwva2V5d29yZD48a2V5d29yZD5DZWxsIEFkaGVz
aW9uL2dlbmV0aWNzPC9rZXl3b3JkPjxrZXl3b3JkPkVtYnJ5bywgTm9ubWFtbWFsaWFuL2N5dG9s
b2d5LyplbWJyeW9sb2d5L21ldGFib2xpc208L2tleXdvcmQ+PGtleXdvcmQ+KkVzY2hlcmljaGlh
IGNvbGkgUHJvdGVpbnM8L2tleXdvcmQ+PGtleXdvcmQ+RmVtYWxlPC9rZXl3b3JkPjxrZXl3b3Jk
PkdlbmUgRXhwcmVzc2lvbiBSZWd1bGF0aW9uLCBEZXZlbG9wbWVudGFsLypnZW5ldGljczwva2V5
d29yZD48a2V5d29yZD5IZWFydC8qZW1icnlvbG9neTwva2V5d29yZD48a2V5d29yZD5IaWdoIE1v
YmlsaXR5IEdyb3VwIFByb3RlaW5zL2dlbmV0aWNzL21ldGFib2xpc208L2tleXdvcmQ+PGtleXdv
cmQ+SG9tZW9kb21haW4gUHJvdGVpbnMvZ2VuZXRpY3MvKm1ldGFib2xpc208L2tleXdvcmQ+PGtl
eXdvcmQ+TWFsZTwva2V5d29yZD48a2V5d29yZD5NdXRhdGlvbi9nZW5ldGljczwva2V5d29yZD48
a2V5d29yZD5PbGlnb251Y2xlb3RpZGVzLCBBbnRpc2Vuc2U8L2tleXdvcmQ+PGtleXdvcmQ+UG9y
aW5zL2dlbmV0aWNzL21ldGFib2xpc208L2tleXdvcmQ+PGtleXdvcmQ+U09YIFRyYW5zY3JpcHRp
b24gRmFjdG9yczwva2V5d29yZD48a2V5d29yZD5Tb21pdGVzL2N5dG9sb2d5LyptZXRhYm9saXNt
PC9rZXl3b3JkPjxrZXl3b3JkPlQtQm94IERvbWFpbiBQcm90ZWlucy9nZW5ldGljcy8qbWV0YWJv
bGlzbTwva2V5d29yZD48a2V5d29yZD5UcmFuc2NyaXB0aW9uIEZhY3RvcnMvZ2VuZXRpY3MvKm1l
dGFib2xpc208L2tleXdvcmQ+PGtleXdvcmQ+WmVicmFmaXNoLyplbWJyeW9sb2d5L21ldGFib2xp
c208L2tleXdvcmQ+PGtleXdvcmQ+WmVicmFmaXNoIFByb3RlaW5zL2dlbmV0aWNzLyptZXRhYm9s
aXNtPC9rZXl3b3JkPjwva2V5d29yZHM+PGRhdGVzPjx5ZWFyPjIwMDI8L3llYXI+PHB1Yi1kYXRl
cz48ZGF0ZT5PY3Q8L2RhdGU+PC9wdWItZGF0ZXM+PC9kYXRlcz48aXNibj4xNDY1LTczOTIgKFBy
aW50KSYjeEQ7MTQ2NS03MzkyIChMaW5raW5nKTwvaXNibj48YWNjZXNzaW9uLW51bT4xMjM2MDI5
NDwvYWNjZXNzaW9uLW51bT48dXJscz48cmVsYXRlZC11cmxzPjx1cmw+aHR0cHM6Ly93d3cubmNi
aS5ubG0ubmloLmdvdi9wdWJtZWQvMTIzNjAyOTQ8L3VybD48L3JlbGF0ZWQtdXJscz48L3VybHM+
PGVsZWN0cm9uaWMtcmVzb3VyY2UtbnVtPjEwLjEwMzgvbmNiODYyPC9lbGVjdHJvbmljLXJlc291
cmNlLW51bT48L3JlY29yZD48L0NpdGU+PENpdGU+PEF1dGhvcj5BbWFjaGVyPC9BdXRob3I+PFll
YXI+MTk5ODwvWWVhcj48UmVjTnVtPjUzMTM8L1JlY051bT48SURUZXh0Pjk4MTcxNDU1PC9JRFRl
eHQ+PHJlY29yZD48cmVjLW51bWJlcj41MzEzPC9yZWMtbnVtYmVyPjxmb3JlaWduLWtleXM+PGtl
eSBhcHA9IkVOIiBkYi1pZD0iMjJwNWZwc3g4OXN0OXBlOTl2NXhzMngxZDJkZXg1cnd0NTkwIiB0
aW1lc3RhbXA9IjAiPjUzMTM8L2tleT48L2ZvcmVpZ24ta2V5cz48cmVmLXR5cGUgbmFtZT0iSm91
cm5hbCBBcnRpY2xlIj4xNzwvcmVmLXR5cGU+PGNvbnRyaWJ1dG9ycz48YXV0aG9ycz48YXV0aG9y
PkFtYWNoZXIsIFMuIEwuPC9hdXRob3I+PGF1dGhvcj5LaW1tZWwsIEMuIEIuPC9hdXRob3I+PC9h
dXRob3JzPjwvY29udHJpYnV0b3JzPjx0aXRsZXM+PHRpdGxlPlByb21vdGluZyBub3RvY2hvcmQg
ZmF0ZSBhbmQgcmVwcmVzc2luZyBtdXNjbGUgZGV2ZWxvcG1lbnQgaW4gemVicmFmaXNoIGF4aWFs
IG1lc29kZXJtPC90aXRsZT48c2Vjb25kYXJ5LXRpdGxlPkRldmVsb3BtZW50PC9zZWNvbmRhcnkt
dGl0bGU+PC90aXRsZXM+PHBlcmlvZGljYWw+PGZ1bGwtdGl0bGU+RGV2ZWxvcG1lbnQ8L2Z1bGwt
dGl0bGU+PC9wZXJpb2RpY2FsPjxwYWdlcz4xMzk3LTQwNjwvcGFnZXM+PHZvbHVtZT4xMjU8L3Zv
bHVtZT48bnVtYmVyPjg8L251bWJlcj48a2V5d29yZHM+PGtleXdvcmQ+QW5pbWFsPC9rZXl3b3Jk
PjxrZXl3b3JkPkJvZHkgUGF0dGVybmluZy8qZ2VuZXRpY3M8L2tleXdvcmQ+PGtleXdvcmQ+RW1i
cnlvLCBOb25tYW1tYWxpYW4vKnBoeXNpb2xvZ3k8L2tleXdvcmQ+PGtleXdvcmQ+RW1icnlvbmlj
IEluZHVjdGlvbi9nZW5ldGljczwva2V5d29yZD48a2V5d29yZD5GZXRhbCBUaXNzdWUgVHJhbnNw
bGFudGF0aW9uL3BoeXNpb2xvZ3k8L2tleXdvcmQ+PGtleXdvcmQ+R2FzdHJ1bGEvKnBoeXNpb2xv
Z3k8L2tleXdvcmQ+PGtleXdvcmQ+TWVzb2Rlcm0vKnBoeXNpb2xvZ3k8L2tleXdvcmQ+PGtleXdv
cmQ+TW9kZWxzLCBHZW5ldGljPC9rZXl3b3JkPjxrZXl3b3JkPk11c2NsZSwgU2tlbGV0YWwvKmVt
YnJ5b2xvZ3k8L2tleXdvcmQ+PGtleXdvcmQ+TXV0YXRpb248L2tleXdvcmQ+PGtleXdvcmQ+TmVy
dm91cyBTeXN0ZW0vKmVtYnJ5b2xvZ3k8L2tleXdvcmQ+PGtleXdvcmQ+Tm90b2Nob3JkLypwaHlz
aW9sb2d5PC9rZXl3b3JkPjxrZXl3b3JkPlBvbHltZXJhc2UgQ2hhaW4gUmVhY3Rpb248L2tleXdv
cmQ+PGtleXdvcmQ+U3VwcG9ydCwgTm9uLVUuUy4gR292JmFwb3M7dDwva2V5d29yZD48a2V5d29y
ZD5TdXBwb3J0LCBVLlMuIEdvdiZhcG9zO3QsIFAuSC5TLjwva2V5d29yZD48a2V5d29yZD5aZWJy
YWZpc2gvKmVtYnJ5b2xvZ3kvKmdlbmV0aWNzPC9rZXl3b3JkPjwva2V5d29yZHM+PGRhdGVzPjx5
ZWFyPjE5OTg8L3llYXI+PC9kYXRlcz48bGFiZWw+OTgxNzE0NTU8L2xhYmVsPjx1cmxzPjxyZWxh
dGVkLXVybHM+PHVybD5odHRwOi8vd3d3Lm5jYmkubmxtLm5paC5nb3YvY2dpLWJpbi9FbnRyZXov
cmVmZXJlcj9odHRwOi8vd3d3LmJpb2xvZ2lzdHMuY29tL0RldmVsb3BtZW50LzEyNS8wOC9kZXY0
OTYyLmh0bWw8L3VybD48L3JlbGF0ZWQtdXJscz48L3VybHM+PC9yZWNvcmQ+PC9DaXRlPjwvRW5k
Tm90ZT5=
</w:fldData>
        </w:fldChar>
      </w:r>
      <w:r w:rsidR="00AD49EB" w:rsidRPr="00E6172C">
        <w:rPr>
          <w:lang w:val="en-GB"/>
        </w:rPr>
        <w:instrText xml:space="preserve"> ADDIN EN.CITE </w:instrText>
      </w:r>
      <w:r w:rsidR="00AD49EB" w:rsidRPr="00E6172C">
        <w:rPr>
          <w:lang w:val="en-GB"/>
        </w:rPr>
        <w:fldChar w:fldCharType="begin">
          <w:fldData xml:space="preserve">PEVuZE5vdGU+PENpdGU+PEF1dGhvcj5HcmlmZmluPC9BdXRob3I+PFllYXI+MjAwMjwvWWVhcj48
UmVjTnVtPjEwMzgzPC9SZWNOdW0+PERpc3BsYXlUZXh0PihBbWFjaGVyIGFuZCBLaW1tZWwsIDE5
OTg7IEdyaWZmaW4gYW5kIEtpbWVsbWFuLCAyMDAyKTwvRGlzcGxheVRleHQ+PHJlY29yZD48cmVj
LW51bWJlcj4xMDM4MzwvcmVjLW51bWJlcj48Zm9yZWlnbi1rZXlzPjxrZXkgYXBwPSJFTiIgZGIt
aWQ9IjIycDVmcHN4ODlzdDlwZTk5djV4czJ4MWQyZGV4NXJ3dDU5MCIgdGltZXN0YW1wPSIxNTM0
MzUyNjAwIj4xMDM4Mzwva2V5PjwvZm9yZWlnbi1rZXlzPjxyZWYtdHlwZSBuYW1lPSJKb3VybmFs
IEFydGljbGUiPjE3PC9yZWYtdHlwZT48Y29udHJpYnV0b3JzPjxhdXRob3JzPjxhdXRob3I+R3Jp
ZmZpbiwgSy4gSi48L2F1dGhvcj48YXV0aG9yPktpbWVsbWFuLCBELjwvYXV0aG9yPjwvYXV0aG9y
cz48L2NvbnRyaWJ1dG9ycz48YXV0aC1hZGRyZXNzPkRlcGFydG1lbnQgb2YgQmlvY2hlbWlzdHJ5
LCBCb3ggMzU3MzUwLCBVbml2ZXJzaXR5IG9mIFdhc2hpbmd0b24sIFNlYXR0bGUgV0EgOTgxOTUt
NzM1MCwgVVNBLjwvYXV0aC1hZGRyZXNzPjx0aXRsZXM+PHRpdGxlPk9uZS1FeWVkIFBpbmhlYWQg
YW5kIFNwYWRldGFpbCBhcmUgZXNzZW50aWFsIGZvciBoZWFydCBhbmQgc29taXRlIGZvcm1hdGlv
bjwvdGl0bGU+PHNlY29uZGFyeS10aXRsZT5OYXQgQ2VsbCBCaW9sPC9zZWNvbmRhcnktdGl0bGU+
PC90aXRsZXM+PHBlcmlvZGljYWw+PGZ1bGwtdGl0bGU+TmF0IENlbGwgQmlvbDwvZnVsbC10aXRs
ZT48L3BlcmlvZGljYWw+PHBhZ2VzPjgyMS01PC9wYWdlcz48dm9sdW1lPjQ8L3ZvbHVtZT48bnVt
YmVyPjEwPC9udW1iZXI+PGtleXdvcmRzPjxrZXl3b3JkPkFuaW1hbHM8L2tleXdvcmQ+PGtleXdv
cmQ+Qm9keSBQYXR0ZXJuaW5nLypnZW5ldGljczwva2V5d29yZD48a2V5d29yZD5DZWxsIEFkaGVz
aW9uL2dlbmV0aWNzPC9rZXl3b3JkPjxrZXl3b3JkPkVtYnJ5bywgTm9ubWFtbWFsaWFuL2N5dG9s
b2d5LyplbWJyeW9sb2d5L21ldGFib2xpc208L2tleXdvcmQ+PGtleXdvcmQ+KkVzY2hlcmljaGlh
IGNvbGkgUHJvdGVpbnM8L2tleXdvcmQ+PGtleXdvcmQ+RmVtYWxlPC9rZXl3b3JkPjxrZXl3b3Jk
PkdlbmUgRXhwcmVzc2lvbiBSZWd1bGF0aW9uLCBEZXZlbG9wbWVudGFsLypnZW5ldGljczwva2V5
d29yZD48a2V5d29yZD5IZWFydC8qZW1icnlvbG9neTwva2V5d29yZD48a2V5d29yZD5IaWdoIE1v
YmlsaXR5IEdyb3VwIFByb3RlaW5zL2dlbmV0aWNzL21ldGFib2xpc208L2tleXdvcmQ+PGtleXdv
cmQ+SG9tZW9kb21haW4gUHJvdGVpbnMvZ2VuZXRpY3MvKm1ldGFib2xpc208L2tleXdvcmQ+PGtl
eXdvcmQ+TWFsZTwva2V5d29yZD48a2V5d29yZD5NdXRhdGlvbi9nZW5ldGljczwva2V5d29yZD48
a2V5d29yZD5PbGlnb251Y2xlb3RpZGVzLCBBbnRpc2Vuc2U8L2tleXdvcmQ+PGtleXdvcmQ+UG9y
aW5zL2dlbmV0aWNzL21ldGFib2xpc208L2tleXdvcmQ+PGtleXdvcmQ+U09YIFRyYW5zY3JpcHRp
b24gRmFjdG9yczwva2V5d29yZD48a2V5d29yZD5Tb21pdGVzL2N5dG9sb2d5LyptZXRhYm9saXNt
PC9rZXl3b3JkPjxrZXl3b3JkPlQtQm94IERvbWFpbiBQcm90ZWlucy9nZW5ldGljcy8qbWV0YWJv
bGlzbTwva2V5d29yZD48a2V5d29yZD5UcmFuc2NyaXB0aW9uIEZhY3RvcnMvZ2VuZXRpY3MvKm1l
dGFib2xpc208L2tleXdvcmQ+PGtleXdvcmQ+WmVicmFmaXNoLyplbWJyeW9sb2d5L21ldGFib2xp
c208L2tleXdvcmQ+PGtleXdvcmQ+WmVicmFmaXNoIFByb3RlaW5zL2dlbmV0aWNzLyptZXRhYm9s
aXNtPC9rZXl3b3JkPjwva2V5d29yZHM+PGRhdGVzPjx5ZWFyPjIwMDI8L3llYXI+PHB1Yi1kYXRl
cz48ZGF0ZT5PY3Q8L2RhdGU+PC9wdWItZGF0ZXM+PC9kYXRlcz48aXNibj4xNDY1LTczOTIgKFBy
aW50KSYjeEQ7MTQ2NS03MzkyIChMaW5raW5nKTwvaXNibj48YWNjZXNzaW9uLW51bT4xMjM2MDI5
NDwvYWNjZXNzaW9uLW51bT48dXJscz48cmVsYXRlZC11cmxzPjx1cmw+aHR0cHM6Ly93d3cubmNi
aS5ubG0ubmloLmdvdi9wdWJtZWQvMTIzNjAyOTQ8L3VybD48L3JlbGF0ZWQtdXJscz48L3VybHM+
PGVsZWN0cm9uaWMtcmVzb3VyY2UtbnVtPjEwLjEwMzgvbmNiODYyPC9lbGVjdHJvbmljLXJlc291
cmNlLW51bT48L3JlY29yZD48L0NpdGU+PENpdGU+PEF1dGhvcj5BbWFjaGVyPC9BdXRob3I+PFll
YXI+MTk5ODwvWWVhcj48UmVjTnVtPjUzMTM8L1JlY051bT48SURUZXh0Pjk4MTcxNDU1PC9JRFRl
eHQ+PHJlY29yZD48cmVjLW51bWJlcj41MzEzPC9yZWMtbnVtYmVyPjxmb3JlaWduLWtleXM+PGtl
eSBhcHA9IkVOIiBkYi1pZD0iMjJwNWZwc3g4OXN0OXBlOTl2NXhzMngxZDJkZXg1cnd0NTkwIiB0
aW1lc3RhbXA9IjAiPjUzMTM8L2tleT48L2ZvcmVpZ24ta2V5cz48cmVmLXR5cGUgbmFtZT0iSm91
cm5hbCBBcnRpY2xlIj4xNzwvcmVmLXR5cGU+PGNvbnRyaWJ1dG9ycz48YXV0aG9ycz48YXV0aG9y
PkFtYWNoZXIsIFMuIEwuPC9hdXRob3I+PGF1dGhvcj5LaW1tZWwsIEMuIEIuPC9hdXRob3I+PC9h
dXRob3JzPjwvY29udHJpYnV0b3JzPjx0aXRsZXM+PHRpdGxlPlByb21vdGluZyBub3RvY2hvcmQg
ZmF0ZSBhbmQgcmVwcmVzc2luZyBtdXNjbGUgZGV2ZWxvcG1lbnQgaW4gemVicmFmaXNoIGF4aWFs
IG1lc29kZXJtPC90aXRsZT48c2Vjb25kYXJ5LXRpdGxlPkRldmVsb3BtZW50PC9zZWNvbmRhcnkt
dGl0bGU+PC90aXRsZXM+PHBlcmlvZGljYWw+PGZ1bGwtdGl0bGU+RGV2ZWxvcG1lbnQ8L2Z1bGwt
dGl0bGU+PC9wZXJpb2RpY2FsPjxwYWdlcz4xMzk3LTQwNjwvcGFnZXM+PHZvbHVtZT4xMjU8L3Zv
bHVtZT48bnVtYmVyPjg8L251bWJlcj48a2V5d29yZHM+PGtleXdvcmQ+QW5pbWFsPC9rZXl3b3Jk
PjxrZXl3b3JkPkJvZHkgUGF0dGVybmluZy8qZ2VuZXRpY3M8L2tleXdvcmQ+PGtleXdvcmQ+RW1i
cnlvLCBOb25tYW1tYWxpYW4vKnBoeXNpb2xvZ3k8L2tleXdvcmQ+PGtleXdvcmQ+RW1icnlvbmlj
IEluZHVjdGlvbi9nZW5ldGljczwva2V5d29yZD48a2V5d29yZD5GZXRhbCBUaXNzdWUgVHJhbnNw
bGFudGF0aW9uL3BoeXNpb2xvZ3k8L2tleXdvcmQ+PGtleXdvcmQ+R2FzdHJ1bGEvKnBoeXNpb2xv
Z3k8L2tleXdvcmQ+PGtleXdvcmQ+TWVzb2Rlcm0vKnBoeXNpb2xvZ3k8L2tleXdvcmQ+PGtleXdv
cmQ+TW9kZWxzLCBHZW5ldGljPC9rZXl3b3JkPjxrZXl3b3JkPk11c2NsZSwgU2tlbGV0YWwvKmVt
YnJ5b2xvZ3k8L2tleXdvcmQ+PGtleXdvcmQ+TXV0YXRpb248L2tleXdvcmQ+PGtleXdvcmQ+TmVy
dm91cyBTeXN0ZW0vKmVtYnJ5b2xvZ3k8L2tleXdvcmQ+PGtleXdvcmQ+Tm90b2Nob3JkLypwaHlz
aW9sb2d5PC9rZXl3b3JkPjxrZXl3b3JkPlBvbHltZXJhc2UgQ2hhaW4gUmVhY3Rpb248L2tleXdv
cmQ+PGtleXdvcmQ+U3VwcG9ydCwgTm9uLVUuUy4gR292JmFwb3M7dDwva2V5d29yZD48a2V5d29y
ZD5TdXBwb3J0LCBVLlMuIEdvdiZhcG9zO3QsIFAuSC5TLjwva2V5d29yZD48a2V5d29yZD5aZWJy
YWZpc2gvKmVtYnJ5b2xvZ3kvKmdlbmV0aWNzPC9rZXl3b3JkPjwva2V5d29yZHM+PGRhdGVzPjx5
ZWFyPjE5OTg8L3llYXI+PC9kYXRlcz48bGFiZWw+OTgxNzE0NTU8L2xhYmVsPjx1cmxzPjxyZWxh
dGVkLXVybHM+PHVybD5odHRwOi8vd3d3Lm5jYmkubmxtLm5paC5nb3YvY2dpLWJpbi9FbnRyZXov
cmVmZXJlcj9odHRwOi8vd3d3LmJpb2xvZ2lzdHMuY29tL0RldmVsb3BtZW50LzEyNS8wOC9kZXY0
OTYyLmh0bWw8L3VybD48L3JlbGF0ZWQtdXJscz48L3VybHM+PC9yZWNvcmQ+PC9DaXRlPjwvRW5k
Tm90ZT5=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4414F1" w:rsidRPr="00E6172C">
        <w:rPr>
          <w:lang w:val="en-GB"/>
        </w:rPr>
      </w:r>
      <w:r w:rsidR="004414F1" w:rsidRPr="00E6172C">
        <w:rPr>
          <w:lang w:val="en-GB"/>
        </w:rPr>
        <w:fldChar w:fldCharType="separate"/>
      </w:r>
      <w:r w:rsidR="004414F1" w:rsidRPr="00E6172C">
        <w:rPr>
          <w:noProof/>
          <w:lang w:val="en-GB"/>
        </w:rPr>
        <w:t>(Amacher and Kimmel, 1998; Griffin and Kimelman, 2002)</w:t>
      </w:r>
      <w:r w:rsidR="004414F1" w:rsidRPr="00E6172C">
        <w:rPr>
          <w:lang w:val="en-GB"/>
        </w:rPr>
        <w:fldChar w:fldCharType="end"/>
      </w:r>
      <w:r w:rsidR="004414F1" w:rsidRPr="00E6172C">
        <w:rPr>
          <w:lang w:val="en-GB"/>
        </w:rPr>
        <w:t xml:space="preserve"> of a role for Tbx16 in promotion of the earliest step in PSM formation, </w:t>
      </w:r>
      <w:r w:rsidR="004414F1" w:rsidRPr="00E6172C">
        <w:rPr>
          <w:i/>
          <w:iCs/>
          <w:lang w:val="en-GB"/>
        </w:rPr>
        <w:t>en route</w:t>
      </w:r>
      <w:r w:rsidR="004414F1" w:rsidRPr="00E6172C">
        <w:rPr>
          <w:lang w:val="en-GB"/>
        </w:rPr>
        <w:t xml:space="preserve"> to myogenesis.  </w:t>
      </w:r>
      <w:r w:rsidR="00E37304" w:rsidRPr="00E6172C">
        <w:rPr>
          <w:lang w:val="en-GB"/>
        </w:rPr>
        <w:t xml:space="preserve">These early actions of Tbx16 and </w:t>
      </w:r>
      <w:proofErr w:type="spellStart"/>
      <w:r w:rsidR="00E37304" w:rsidRPr="00E6172C">
        <w:rPr>
          <w:lang w:val="en-GB"/>
        </w:rPr>
        <w:t>Tbxta</w:t>
      </w:r>
      <w:proofErr w:type="spellEnd"/>
      <w:r w:rsidR="00E37304" w:rsidRPr="00E6172C">
        <w:rPr>
          <w:lang w:val="en-GB"/>
        </w:rPr>
        <w:t xml:space="preserve"> </w:t>
      </w:r>
      <w:r w:rsidR="00535FF5" w:rsidRPr="00E6172C">
        <w:rPr>
          <w:lang w:val="en-GB"/>
        </w:rPr>
        <w:t xml:space="preserve">proteins have previously </w:t>
      </w:r>
      <w:r w:rsidR="00E37304" w:rsidRPr="00E6172C">
        <w:rPr>
          <w:lang w:val="en-GB"/>
        </w:rPr>
        <w:t>mask</w:t>
      </w:r>
      <w:r w:rsidR="00535FF5" w:rsidRPr="00E6172C">
        <w:rPr>
          <w:lang w:val="en-GB"/>
        </w:rPr>
        <w:t>ed</w:t>
      </w:r>
      <w:r w:rsidR="00E37304" w:rsidRPr="00E6172C">
        <w:rPr>
          <w:lang w:val="en-GB"/>
        </w:rPr>
        <w:t xml:space="preserve"> their </w:t>
      </w:r>
      <w:r w:rsidR="004414F1" w:rsidRPr="00E6172C">
        <w:rPr>
          <w:lang w:val="en-GB"/>
        </w:rPr>
        <w:t xml:space="preserve">direct </w:t>
      </w:r>
      <w:r w:rsidR="00E37304" w:rsidRPr="00E6172C">
        <w:rPr>
          <w:lang w:val="en-GB"/>
        </w:rPr>
        <w:t>myogenic actions in mutants.</w:t>
      </w:r>
    </w:p>
    <w:p w14:paraId="4E283F05" w14:textId="17623275" w:rsidR="00462DFA" w:rsidRPr="00E6172C" w:rsidRDefault="00D95732" w:rsidP="00462DFA">
      <w:pPr>
        <w:spacing w:after="120" w:line="360" w:lineRule="auto"/>
        <w:jc w:val="both"/>
        <w:rPr>
          <w:i/>
          <w:lang w:val="en-GB"/>
        </w:rPr>
      </w:pPr>
      <w:r w:rsidRPr="00E6172C">
        <w:rPr>
          <w:lang w:val="en-GB"/>
        </w:rPr>
        <w:lastRenderedPageBreak/>
        <w:t xml:space="preserve">To identify likely </w:t>
      </w:r>
      <w:r w:rsidR="00535FF5" w:rsidRPr="00E6172C">
        <w:rPr>
          <w:lang w:val="en-GB"/>
        </w:rPr>
        <w:t xml:space="preserve">MRF </w:t>
      </w:r>
      <w:r w:rsidRPr="00E6172C">
        <w:rPr>
          <w:lang w:val="en-GB"/>
        </w:rPr>
        <w:t>enhancers at 80% epiboly</w:t>
      </w:r>
      <w:r w:rsidR="00535FF5" w:rsidRPr="00E6172C">
        <w:rPr>
          <w:lang w:val="en-GB"/>
        </w:rPr>
        <w:t>,</w:t>
      </w:r>
      <w:r w:rsidRPr="00E6172C">
        <w:rPr>
          <w:lang w:val="en-GB"/>
        </w:rPr>
        <w:t xml:space="preserve"> we have largely restricted our focus to robust Tbx16 and </w:t>
      </w:r>
      <w:proofErr w:type="spellStart"/>
      <w:r w:rsidRPr="00E6172C">
        <w:rPr>
          <w:lang w:val="en-GB"/>
        </w:rPr>
        <w:t>Tbxta</w:t>
      </w:r>
      <w:proofErr w:type="spellEnd"/>
      <w:r w:rsidRPr="00E6172C">
        <w:rPr>
          <w:lang w:val="en-GB"/>
        </w:rPr>
        <w:t xml:space="preserve"> </w:t>
      </w:r>
      <w:proofErr w:type="spellStart"/>
      <w:r w:rsidRPr="00E6172C">
        <w:rPr>
          <w:lang w:val="en-GB"/>
        </w:rPr>
        <w:t>ChIP-seq</w:t>
      </w:r>
      <w:proofErr w:type="spellEnd"/>
      <w:r w:rsidRPr="00E6172C">
        <w:rPr>
          <w:lang w:val="en-GB"/>
        </w:rPr>
        <w:t xml:space="preserve"> peaks that are co-incident with established histone marks indicative of active enhancers, H3K4me1 and H3K27ac.  This</w:t>
      </w:r>
      <w:r w:rsidR="00E37304" w:rsidRPr="00E6172C">
        <w:rPr>
          <w:lang w:val="en-GB"/>
        </w:rPr>
        <w:t xml:space="preserve"> approach</w:t>
      </w:r>
      <w:r w:rsidRPr="00E6172C">
        <w:rPr>
          <w:lang w:val="en-GB"/>
        </w:rPr>
        <w:t xml:space="preserve"> is driven by the accepted knowledge that most transcription factor binding events are unlikely to be functionally important, and the availability of stage-matched </w:t>
      </w:r>
      <w:proofErr w:type="spellStart"/>
      <w:r w:rsidRPr="00E6172C">
        <w:rPr>
          <w:lang w:val="en-GB"/>
        </w:rPr>
        <w:t>ChIP-seq</w:t>
      </w:r>
      <w:proofErr w:type="spellEnd"/>
      <w:r w:rsidRPr="00E6172C">
        <w:rPr>
          <w:lang w:val="en-GB"/>
        </w:rPr>
        <w:t xml:space="preserve"> data for these established histone marks </w:t>
      </w:r>
      <w:r w:rsidRPr="00E6172C">
        <w:rPr>
          <w:lang w:val="en-GB"/>
        </w:rPr>
        <w:fldChar w:fldCharType="begin">
          <w:fldData xml:space="preserve">PEVuZE5vdGU+PENpdGU+PEF1dGhvcj5Cb2dkYW5vdmljPC9BdXRob3I+PFllYXI+MjAxMjwvWWVh
cj48UmVjTnVtPjEwNDQ5PC9SZWNOdW0+PERpc3BsYXlUZXh0PihCb2dkYW5vdmljIGV0IGFsLiwg
MjAxMik8L0Rpc3BsYXlUZXh0PjxyZWNvcmQ+PHJlYy1udW1iZXI+MTA0NDk8L3JlYy1udW1iZXI+
PGZvcmVpZ24ta2V5cz48a2V5IGFwcD0iRU4iIGRiLWlkPSIyMnA1ZnBzeDg5c3Q5cGU5OXY1eHMy
eDFkMmRleDVyd3Q1OTAiIHRpbWVzdGFtcD0iMTU0Nzc0NDc0MCI+MTA0NDk8L2tleT48L2ZvcmVp
Z24ta2V5cz48cmVmLXR5cGUgbmFtZT0iSm91cm5hbCBBcnRpY2xlIj4xNzwvcmVmLXR5cGU+PGNv
bnRyaWJ1dG9ycz48YXV0aG9ycz48YXV0aG9yPkJvZ2Rhbm92aWMsIE8uPC9hdXRob3I+PGF1dGhv
cj5GZXJuYW5kZXotTWluYW4sIEEuPC9hdXRob3I+PGF1dGhvcj5UZW5hLCBKLiBKLjwvYXV0aG9y
PjxhdXRob3I+ZGUgbGEgQ2FsbGUtTXVzdGllbmVzLCBFLjwvYXV0aG9yPjxhdXRob3I+SGlkYWxn
bywgQy48L2F1dGhvcj48YXV0aG9yPnZhbiBLcnV5c2JlcmdlbiwgSS48L2F1dGhvcj48YXV0aG9y
PnZhbiBIZWVyaW5nZW4sIFMuIEouPC9hdXRob3I+PGF1dGhvcj5WZWVuc3RyYSwgRy4gSi48L2F1
dGhvcj48YXV0aG9yPkdvbWV6LVNrYXJtZXRhLCBKLiBMLjwvYXV0aG9yPjwvYXV0aG9ycz48L2Nv
bnRyaWJ1dG9ycz48YXV0aC1hZGRyZXNzPkNlbnRybyBBbmRhbHV6IGRlIEJpb2xvZ2lhIGRlbCBE
ZXNhcnJvbGxvLCBDU0lDLVVQTy1KQSwgNDEwMTMgU2V2aWxsYSwgU3BhaW4uPC9hdXRoLWFkZHJl
c3M+PHRpdGxlcz48dGl0bGU+RHluYW1pY3Mgb2YgZW5oYW5jZXIgY2hyb21hdGluIHNpZ25hdHVy
ZXMgbWFyayB0aGUgdHJhbnNpdGlvbiBmcm9tIHBsdXJpcG90ZW5jeSB0byBjZWxsIHNwZWNpZmlj
YXRpb24gZHVyaW5nIGVtYnJ5b2dlbmVzaXM8L3RpdGxlPjxzZWNvbmRhcnktdGl0bGU+R2Vub21l
IFJlczwvc2Vjb25kYXJ5LXRpdGxlPjwvdGl0bGVzPjxwZXJpb2RpY2FsPjxmdWxsLXRpdGxlPkdl
bm9tZSBSZXM8L2Z1bGwtdGl0bGU+PGFiYnItMT5HZW5vbWUgcmVzZWFyY2g8L2FiYnItMT48L3Bl
cmlvZGljYWw+PHBhZ2VzPjIwNDMtNTM8L3BhZ2VzPjx2b2x1bWU+MjI8L3ZvbHVtZT48bnVtYmVy
PjEwPC9udW1iZXI+PGtleXdvcmRzPjxrZXl3b3JkPkFjZXR5bGF0aW9uPC9rZXl3b3JkPjxrZXl3
b3JkPkFuaW1hbHM8L2tleXdvcmQ+PGtleXdvcmQ+QmluZGluZyBTaXRlczwva2V5d29yZD48a2V5
d29yZD5DaHJvbWF0aW4vKmdlbmV0aWNzPC9rZXl3b3JkPjxrZXl3b3JkPkVtYnJ5b25pYyBEZXZl
bG9wbWVudC8qZ2VuZXRpY3M8L2tleXdvcmQ+PGtleXdvcmQ+RW1icnlvbmljIFN0ZW0gQ2VsbHMv
Y3l0b2xvZ3kvKm1ldGFib2xpc208L2tleXdvcmQ+PGtleXdvcmQ+KkVuaGFuY2VyIEVsZW1lbnRz
LCBHZW5ldGljPC9rZXl3b3JkPjxrZXl3b3JkPkdhc3RydWxhdGlvbi9waHlzaW9sb2d5PC9rZXl3
b3JkPjxrZXl3b3JkPipHZW5lIEV4cHJlc3Npb24gUmVndWxhdGlvbiwgRGV2ZWxvcG1lbnRhbDwv
a2V5d29yZD48a2V5d29yZD5HZW5vbWU8L2tleXdvcmQ+PGtleXdvcmQ+SGlzdG9uZXMvbWV0YWJv
bGlzbTwva2V5d29yZD48a2V5d29yZD5Qcm90ZWluIEJpbmRpbmc8L2tleXdvcmQ+PGtleXdvcmQ+
UmVndWxhdG9yeSBTZXF1ZW5jZXMsIE51Y2xlaWMgQWNpZDwva2V5d29yZD48a2V5d29yZD5UcmFu
c2NyaXB0aW9uIEZhY3RvcnM8L2tleXdvcmQ+PGtleXdvcmQ+WmVicmFmaXNoL2VtYnJ5b2xvZ3kv
Z2VuZXRpY3M8L2tleXdvcmQ+PC9rZXl3b3Jkcz48ZGF0ZXM+PHllYXI+MjAxMjwveWVhcj48cHVi
LWRhdGVzPjxkYXRlPk9jdDwvZGF0ZT48L3B1Yi1kYXRlcz48L2RhdGVzPjxpc2JuPjE1NDktNTQ2
OSAoRWxlY3Ryb25pYykmI3hEOzEwODgtOTA1MSAoTGlua2luZyk8L2lzYm4+PGFjY2Vzc2lvbi1u
dW0+MjI1OTM1NTU8L2FjY2Vzc2lvbi1udW0+PHVybHM+PHJlbGF0ZWQtdXJscz48dXJsPmh0dHBz
Oi8vd3d3Lm5jYmkubmxtLm5paC5nb3YvcHVibWVkLzIyNTkzNTU1PC91cmw+PC9yZWxhdGVkLXVy
bHM+PC91cmxzPjxjdXN0b20yPlBNQzM0NjAxOTg8L2N1c3RvbTI+PGVsZWN0cm9uaWMtcmVzb3Vy
Y2UtbnVtPjEwLjExMDEvZ3IuMTM0ODMzLjExMTwvZWxlY3Ryb25pYy1yZXNvdXJjZS1udW0+PC9y
ZWNvcmQ+PC9DaXRlPjwvRW5kTm90ZT4A
</w:fldData>
        </w:fldChar>
      </w:r>
      <w:r w:rsidR="00AD49EB" w:rsidRPr="00E6172C">
        <w:rPr>
          <w:lang w:val="en-GB"/>
        </w:rPr>
        <w:instrText xml:space="preserve"> ADDIN EN.CITE </w:instrText>
      </w:r>
      <w:r w:rsidR="00AD49EB" w:rsidRPr="00E6172C">
        <w:rPr>
          <w:lang w:val="en-GB"/>
        </w:rPr>
        <w:fldChar w:fldCharType="begin">
          <w:fldData xml:space="preserve">PEVuZE5vdGU+PENpdGU+PEF1dGhvcj5Cb2dkYW5vdmljPC9BdXRob3I+PFllYXI+MjAxMjwvWWVh
cj48UmVjTnVtPjEwNDQ5PC9SZWNOdW0+PERpc3BsYXlUZXh0PihCb2dkYW5vdmljIGV0IGFsLiwg
MjAxMik8L0Rpc3BsYXlUZXh0PjxyZWNvcmQ+PHJlYy1udW1iZXI+MTA0NDk8L3JlYy1udW1iZXI+
PGZvcmVpZ24ta2V5cz48a2V5IGFwcD0iRU4iIGRiLWlkPSIyMnA1ZnBzeDg5c3Q5cGU5OXY1eHMy
eDFkMmRleDVyd3Q1OTAiIHRpbWVzdGFtcD0iMTU0Nzc0NDc0MCI+MTA0NDk8L2tleT48L2ZvcmVp
Z24ta2V5cz48cmVmLXR5cGUgbmFtZT0iSm91cm5hbCBBcnRpY2xlIj4xNzwvcmVmLXR5cGU+PGNv
bnRyaWJ1dG9ycz48YXV0aG9ycz48YXV0aG9yPkJvZ2Rhbm92aWMsIE8uPC9hdXRob3I+PGF1dGhv
cj5GZXJuYW5kZXotTWluYW4sIEEuPC9hdXRob3I+PGF1dGhvcj5UZW5hLCBKLiBKLjwvYXV0aG9y
PjxhdXRob3I+ZGUgbGEgQ2FsbGUtTXVzdGllbmVzLCBFLjwvYXV0aG9yPjxhdXRob3I+SGlkYWxn
bywgQy48L2F1dGhvcj48YXV0aG9yPnZhbiBLcnV5c2JlcmdlbiwgSS48L2F1dGhvcj48YXV0aG9y
PnZhbiBIZWVyaW5nZW4sIFMuIEouPC9hdXRob3I+PGF1dGhvcj5WZWVuc3RyYSwgRy4gSi48L2F1
dGhvcj48YXV0aG9yPkdvbWV6LVNrYXJtZXRhLCBKLiBMLjwvYXV0aG9yPjwvYXV0aG9ycz48L2Nv
bnRyaWJ1dG9ycz48YXV0aC1hZGRyZXNzPkNlbnRybyBBbmRhbHV6IGRlIEJpb2xvZ2lhIGRlbCBE
ZXNhcnJvbGxvLCBDU0lDLVVQTy1KQSwgNDEwMTMgU2V2aWxsYSwgU3BhaW4uPC9hdXRoLWFkZHJl
c3M+PHRpdGxlcz48dGl0bGU+RHluYW1pY3Mgb2YgZW5oYW5jZXIgY2hyb21hdGluIHNpZ25hdHVy
ZXMgbWFyayB0aGUgdHJhbnNpdGlvbiBmcm9tIHBsdXJpcG90ZW5jeSB0byBjZWxsIHNwZWNpZmlj
YXRpb24gZHVyaW5nIGVtYnJ5b2dlbmVzaXM8L3RpdGxlPjxzZWNvbmRhcnktdGl0bGU+R2Vub21l
IFJlczwvc2Vjb25kYXJ5LXRpdGxlPjwvdGl0bGVzPjxwZXJpb2RpY2FsPjxmdWxsLXRpdGxlPkdl
bm9tZSBSZXM8L2Z1bGwtdGl0bGU+PGFiYnItMT5HZW5vbWUgcmVzZWFyY2g8L2FiYnItMT48L3Bl
cmlvZGljYWw+PHBhZ2VzPjIwNDMtNTM8L3BhZ2VzPjx2b2x1bWU+MjI8L3ZvbHVtZT48bnVtYmVy
PjEwPC9udW1iZXI+PGtleXdvcmRzPjxrZXl3b3JkPkFjZXR5bGF0aW9uPC9rZXl3b3JkPjxrZXl3
b3JkPkFuaW1hbHM8L2tleXdvcmQ+PGtleXdvcmQ+QmluZGluZyBTaXRlczwva2V5d29yZD48a2V5
d29yZD5DaHJvbWF0aW4vKmdlbmV0aWNzPC9rZXl3b3JkPjxrZXl3b3JkPkVtYnJ5b25pYyBEZXZl
bG9wbWVudC8qZ2VuZXRpY3M8L2tleXdvcmQ+PGtleXdvcmQ+RW1icnlvbmljIFN0ZW0gQ2VsbHMv
Y3l0b2xvZ3kvKm1ldGFib2xpc208L2tleXdvcmQ+PGtleXdvcmQ+KkVuaGFuY2VyIEVsZW1lbnRz
LCBHZW5ldGljPC9rZXl3b3JkPjxrZXl3b3JkPkdhc3RydWxhdGlvbi9waHlzaW9sb2d5PC9rZXl3
b3JkPjxrZXl3b3JkPipHZW5lIEV4cHJlc3Npb24gUmVndWxhdGlvbiwgRGV2ZWxvcG1lbnRhbDwv
a2V5d29yZD48a2V5d29yZD5HZW5vbWU8L2tleXdvcmQ+PGtleXdvcmQ+SGlzdG9uZXMvbWV0YWJv
bGlzbTwva2V5d29yZD48a2V5d29yZD5Qcm90ZWluIEJpbmRpbmc8L2tleXdvcmQ+PGtleXdvcmQ+
UmVndWxhdG9yeSBTZXF1ZW5jZXMsIE51Y2xlaWMgQWNpZDwva2V5d29yZD48a2V5d29yZD5UcmFu
c2NyaXB0aW9uIEZhY3RvcnM8L2tleXdvcmQ+PGtleXdvcmQ+WmVicmFmaXNoL2VtYnJ5b2xvZ3kv
Z2VuZXRpY3M8L2tleXdvcmQ+PC9rZXl3b3Jkcz48ZGF0ZXM+PHllYXI+MjAxMjwveWVhcj48cHVi
LWRhdGVzPjxkYXRlPk9jdDwvZGF0ZT48L3B1Yi1kYXRlcz48L2RhdGVzPjxpc2JuPjE1NDktNTQ2
OSAoRWxlY3Ryb25pYykmI3hEOzEwODgtOTA1MSAoTGlua2luZyk8L2lzYm4+PGFjY2Vzc2lvbi1u
dW0+MjI1OTM1NTU8L2FjY2Vzc2lvbi1udW0+PHVybHM+PHJlbGF0ZWQtdXJscz48dXJsPmh0dHBz
Oi8vd3d3Lm5jYmkubmxtLm5paC5nb3YvcHVibWVkLzIyNTkzNTU1PC91cmw+PC9yZWxhdGVkLXVy
bHM+PC91cmxzPjxjdXN0b20yPlBNQzM0NjAxOTg8L2N1c3RvbTI+PGVsZWN0cm9uaWMtcmVzb3Vy
Y2UtbnVtPjEwLjExMDEvZ3IuMTM0ODMzLjExMTwvZWxlY3Ryb25pYy1yZXNvdXJjZS1udW0+PC9y
ZWNvcmQ+PC9DaXRlPjwvRW5kTm90ZT4A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Pr="00E6172C">
        <w:rPr>
          <w:lang w:val="en-GB"/>
        </w:rPr>
      </w:r>
      <w:r w:rsidRPr="00E6172C">
        <w:rPr>
          <w:lang w:val="en-GB"/>
        </w:rPr>
        <w:fldChar w:fldCharType="separate"/>
      </w:r>
      <w:r w:rsidRPr="00E6172C">
        <w:rPr>
          <w:noProof/>
          <w:lang w:val="en-GB"/>
        </w:rPr>
        <w:t>(Bogdanovic et al., 2012)</w:t>
      </w:r>
      <w:r w:rsidRPr="00E6172C">
        <w:rPr>
          <w:lang w:val="en-GB"/>
        </w:rPr>
        <w:fldChar w:fldCharType="end"/>
      </w:r>
      <w:r w:rsidRPr="00E6172C">
        <w:rPr>
          <w:lang w:val="en-GB"/>
        </w:rPr>
        <w:t xml:space="preserve">.  However, there is an increasing realization that comprehensive identification of enhancers will require a more complete analysis of further histone acetylation events, as evidenced by the recent discovery of functional enhancers marked by H3K122ac, H3K64ac and/or H4K16ac, many of which lack H3K27ac </w:t>
      </w:r>
      <w:r w:rsidRPr="00E6172C">
        <w:rPr>
          <w:lang w:val="en-GB"/>
        </w:rPr>
        <w:fldChar w:fldCharType="begin">
          <w:fldData xml:space="preserve">PEVuZE5vdGU+PENpdGU+PEF1dGhvcj5QcmFkZWVwYTwvQXV0aG9yPjxZZWFyPjIwMTY8L1llYXI+
PFJlY051bT4xMjM8L1JlY051bT48RGlzcGxheVRleHQ+KFByYWRlZXBhLCAyMDE3OyBQcmFkZWVw
YSBldCBhbC4sIDIwMTYpPC9EaXNwbGF5VGV4dD48cmVjb3JkPjxyZWMtbnVtYmVyPjEyMzwvcmVj
LW51bWJlcj48Zm9yZWlnbi1rZXlzPjxrZXkgYXBwPSJFTiIgZGItaWQ9InByZTVmMmYwand0Mnc4
ZXRwd3VwdzBkZXY5NWR0eDllcndmcyIgdGltZXN0YW1wPSIxNTQ5Nzk2NDU0Ij4xMjM8L2tleT48
L2ZvcmVpZ24ta2V5cz48cmVmLXR5cGUgbmFtZT0iSm91cm5hbCBBcnRpY2xlIj4xNzwvcmVmLXR5
cGU+PGNvbnRyaWJ1dG9ycz48YXV0aG9ycz48YXV0aG9yPlByYWRlZXBhLCBNLiBNLjwvYXV0aG9y
PjxhdXRob3I+R3JpbWVzLCBHLiBSLjwvYXV0aG9yPjxhdXRob3I+S3VtYXIsIFkuPC9hdXRob3I+
PGF1dGhvcj5PbGxleSwgRy48L2F1dGhvcj48YXV0aG9yPlRheWxvciwgRy4gQy48L2F1dGhvcj48
YXV0aG9yPlNjaG5laWRlciwgUi48L2F1dGhvcj48YXV0aG9yPkJpY2ttb3JlLCBXLiBBLjwvYXV0
aG9yPjwvYXV0aG9ycz48L2NvbnRyaWJ1dG9ycz48YXV0aC1hZGRyZXNzPk1SQyBIdW1hbiBHZW5l
dGljcyBVbml0LCBNUkMgSW5zdGl0dXRlIG9mIEdlbmV0aWNzIGFuZCBNb2xlY3VsYXIgTWVkaWNp
bmUgYXQgdGhlIFVuaXZlcnNpdHkgb2YgRWRpbmJ1cmdoLCBFZGluYnVyZ2gsIFVLLiYjeEQ7U2No
b29sIG9mIEJpb2xvZ2ljYWwgU2NpZW5jZXMsIFVuaXZlcnNpdHkgb2YgRXNzZXgsIENvbGNoZXN0
ZXIsIFVLLiYjeEQ7SW5zdGl0dXQgZGUgR2VuZXRpcXVlIGV0IGRlIEJpb2xvZ2llIE1vbGVjdWxh
aXJlIGV0IENlbGx1bGFpcmUgKElHQk1DKSwgQ05SUyBVTVIgNzEwNCwgSU5TRVJNIFU5NjQsIFVu
aXZlcnNpdGUgZGUgU3RyYXNib3VyZywgSWxsa2lyY2gsIEZyYW5jZS4mI3hEO0hlbG1ob2x0eiBa
ZW50cnVtIE11bmNoZW4sIEluc3RpdHV0ZSBvZiBGdW5jdGlvbmFsIEVwaWdlbmV0aWNzLCBOZXVo
ZXJiZXJnLCBHZXJtYW55LjwvYXV0aC1hZGRyZXNzPjx0aXRsZXM+PHRpdGxlPkhpc3RvbmUgSDMg
Z2xvYnVsYXIgZG9tYWluIGFjZXR5bGF0aW9uIGlkZW50aWZpZXMgYSBuZXcgY2xhc3Mgb2YgZW5o
YW5jZXJzPC90aXRsZT48c2Vjb25kYXJ5LXRpdGxlPk5hdCBHZW5ldDwvc2Vjb25kYXJ5LXRpdGxl
PjwvdGl0bGVzPjxwZXJpb2RpY2FsPjxmdWxsLXRpdGxlPk5hdCBHZW5ldDwvZnVsbC10aXRsZT48
YWJici0xPk5hdHVyZSBnZW5ldGljczwvYWJici0xPjwvcGVyaW9kaWNhbD48cGFnZXM+NjgxLTY8
L3BhZ2VzPjx2b2x1bWU+NDg8L3ZvbHVtZT48bnVtYmVyPjY8L251bWJlcj48ZWRpdGlvbj4yMDE2
LzA0LzE5PC9lZGl0aW9uPjxrZXl3b3Jkcz48a2V5d29yZD5BY2V0eWxhdGlvbjwva2V5d29yZD48
a2V5d29yZD5DaHJvbWF0aW4gSW1tdW5vcHJlY2lwaXRhdGlvbjwva2V5d29yZD48a2V5d29yZD5F
bWJyeW9uaWMgU3RlbSBDZWxscy9jeXRvbG9neTwva2V5d29yZD48a2V5d29yZD4qRW5oYW5jZXIg
RWxlbWVudHMsIEdlbmV0aWM8L2tleXdvcmQ+PGtleXdvcmQ+R2VuZSBFeHByZXNzaW9uIFJlZ3Vs
YXRpb248L2tleXdvcmQ+PGtleXdvcmQ+SGlzdG9uZXMvY2hlbWlzdHJ5LyptZXRhYm9saXNtPC9r
ZXl3b3JkPjxrZXl3b3JkPkh1bWFuczwva2V5d29yZD48a2V5d29yZD5LNTYyIENlbGxzPC9rZXl3
b3JkPjxrZXl3b3JkPkx5c2luZS9tZXRhYm9saXNtPC9rZXl3b3JkPjwva2V5d29yZHM+PGRhdGVz
Pjx5ZWFyPjIwMTY8L3llYXI+PHB1Yi1kYXRlcz48ZGF0ZT5KdW48L2RhdGU+PC9wdWItZGF0ZXM+
PC9kYXRlcz48aXNibj4xNTQ2LTE3MTggKEVsZWN0cm9uaWMpJiN4RDsxMDYxLTQwMzYgKExpbmtp
bmcpPC9pc2JuPjxhY2Nlc3Npb24tbnVtPjI3MDg5MTc4PC9hY2Nlc3Npb24tbnVtPjx1cmxzPjxy
ZWxhdGVkLXVybHM+PHVybD5odHRwczovL3d3dy5uY2JpLm5sbS5uaWguZ292L3B1Ym1lZC8yNzA4
OTE3ODwvdXJsPjwvcmVsYXRlZC11cmxzPjwvdXJscz48Y3VzdG9tMj5QTUM0ODg2ODMzPC9jdXN0
b20yPjxlbGVjdHJvbmljLXJlc291cmNlLW51bT4xMC4xMDM4L25nLjM1NTA8L2VsZWN0cm9uaWMt
cmVzb3VyY2UtbnVtPjwvcmVjb3JkPjwvQ2l0ZT48Q2l0ZT48QXV0aG9yPlByYWRlZXBhPC9BdXRo
b3I+PFllYXI+MjAxNzwvWWVhcj48UmVjTnVtPjEyNDwvUmVjTnVtPjxyZWNvcmQ+PHJlYy1udW1i
ZXI+MTI0PC9yZWMtbnVtYmVyPjxmb3JlaWduLWtleXM+PGtleSBhcHA9IkVOIiBkYi1pZD0icHJl
NWYyZjBqd3QydzhldHB3dXB3MGRldjk1ZHR4OWVyd2ZzIiB0aW1lc3RhbXA9IjE1NDk3OTY2Njki
PjEyNDwva2V5PjwvZm9yZWlnbi1rZXlzPjxyZWYtdHlwZSBuYW1lPSJKb3VybmFsIEFydGljbGUi
PjE3PC9yZWYtdHlwZT48Y29udHJpYnV0b3JzPjxhdXRob3JzPjxhdXRob3I+UHJhZGVlcGEsIE0u
IE0uPC9hdXRob3I+PC9hdXRob3JzPjwvY29udHJpYnV0b3JzPjxhdXRoLWFkZHJlc3M+YSBTY2hv
b2wgb2YgYmlvbG9naWNhbCBzY2llbmNlcyAsIFVuaXZlcnNpdHkgb2YgRXNzZXggLCBDb2xjaGVz
dGVyICwgVUsuPC9hdXRoLWFkZHJlc3M+PHRpdGxlcz48dGl0bGU+Q2F1c2FsIHJvbGUgb2YgaGlz
dG9uZSBhY2V0eWxhdGlvbnMgaW4gZW5oYW5jZXIgZnVuY3Rpb248L3RpdGxlPjxzZWNvbmRhcnkt
dGl0bGU+VHJhbnNjcmlwdGlvbjwvc2Vjb25kYXJ5LXRpdGxlPjwvdGl0bGVzPjxwZXJpb2RpY2Fs
PjxmdWxsLXRpdGxlPlRyYW5zY3JpcHRpb248L2Z1bGwtdGl0bGU+PC9wZXJpb2RpY2FsPjxwYWdl
cz40MC00NzwvcGFnZXM+PHZvbHVtZT44PC92b2x1bWU+PG51bWJlcj4xPC9udW1iZXI+PGVkaXRp
b24+MjAxNi8xMC8zMDwvZWRpdGlvbj48a2V5d29yZHM+PGtleXdvcmQ+QWNldHlsYXRpb248L2tl
eXdvcmQ+PGtleXdvcmQ+RE5BL2NoZW1pc3RyeS8qbWV0YWJvbGlzbTwva2V5d29yZD48a2V5d29y
ZD5ETkEgTWV0aHlsYXRpb248L2tleXdvcmQ+PGtleXdvcmQ+KkVuaGFuY2VyIEVsZW1lbnRzLCBH
ZW5ldGljPC9rZXl3b3JkPjxrZXl3b3JkPkhpc3RvbmVzL2NoZW1pc3RyeS8qbWV0YWJvbGlzbTwv
a2V5d29yZD48a2V5d29yZD5MeXNpbmUvY2hlbWlzdHJ5PC9rZXl3b3JkPjxrZXl3b3JkPlRyYW5z
Y3JpcHRpb24gRmFjdG9ycy9tZXRhYm9saXNtPC9rZXl3b3JkPjxrZXl3b3JkPipIMyBnbG9idWxh
ciBkb21haW48L2tleXdvcmQ+PGtleXdvcmQ+KmNocm9tYXRpbjwva2V5d29yZD48a2V5d29yZD4q
ZW5oYW5jZXJzPC9rZXl3b3JkPjxrZXl3b3JkPipnZW5lIGV4cHJlc3Npb248L2tleXdvcmQ+PGtl
eXdvcmQ+Kmhpc3RvbmUgYWNldHlsYXRpb248L2tleXdvcmQ+PC9rZXl3b3Jkcz48ZGF0ZXM+PHll
YXI+MjAxNzwveWVhcj48cHViLWRhdGVzPjxkYXRlPkphbjwvZGF0ZT48L3B1Yi1kYXRlcz48L2Rh
dGVzPjxpc2JuPjIxNTQtMTI3MiAoRWxlY3Ryb25pYykmI3hEOzIxNTQtMTI3MiAoTGlua2luZyk8
L2lzYm4+PGFjY2Vzc2lvbi1udW0+Mjc3OTI0NTU8L2FjY2Vzc2lvbi1udW0+PHVybHM+PHJlbGF0
ZWQtdXJscz48dXJsPmh0dHBzOi8vd3d3Lm5jYmkubmxtLm5paC5nb3YvcHVibWVkLzI3NzkyNDU1
PC91cmw+PC9yZWxhdGVkLXVybHM+PC91cmxzPjxjdXN0b20yPlBNQzUyNzk3NDg8L2N1c3RvbTI+
PGVsZWN0cm9uaWMtcmVzb3VyY2UtbnVtPjEwLjEwODAvMjE1NDEyNjQuMjAxNi4xMjUzNTI5PC9l
bGVjdHJvbmljLXJlc291cmNlLW51bT48L3JlY29yZD48L0NpdGU+PC9FbmROb3RlPn==
</w:fldData>
        </w:fldChar>
      </w:r>
      <w:r w:rsidRPr="00E6172C">
        <w:rPr>
          <w:lang w:val="en-GB"/>
        </w:rPr>
        <w:instrText xml:space="preserve"> ADDIN EN.CITE </w:instrText>
      </w:r>
      <w:r w:rsidRPr="00E6172C">
        <w:rPr>
          <w:lang w:val="en-GB"/>
        </w:rPr>
        <w:fldChar w:fldCharType="begin">
          <w:fldData xml:space="preserve">PEVuZE5vdGU+PENpdGU+PEF1dGhvcj5QcmFkZWVwYTwvQXV0aG9yPjxZZWFyPjIwMTY8L1llYXI+
PFJlY051bT4xMjM8L1JlY051bT48RGlzcGxheVRleHQ+KFByYWRlZXBhLCAyMDE3OyBQcmFkZWVw
YSBldCBhbC4sIDIwMTYpPC9EaXNwbGF5VGV4dD48cmVjb3JkPjxyZWMtbnVtYmVyPjEyMzwvcmVj
LW51bWJlcj48Zm9yZWlnbi1rZXlzPjxrZXkgYXBwPSJFTiIgZGItaWQ9InByZTVmMmYwand0Mnc4
ZXRwd3VwdzBkZXY5NWR0eDllcndmcyIgdGltZXN0YW1wPSIxNTQ5Nzk2NDU0Ij4xMjM8L2tleT48
L2ZvcmVpZ24ta2V5cz48cmVmLXR5cGUgbmFtZT0iSm91cm5hbCBBcnRpY2xlIj4xNzwvcmVmLXR5
cGU+PGNvbnRyaWJ1dG9ycz48YXV0aG9ycz48YXV0aG9yPlByYWRlZXBhLCBNLiBNLjwvYXV0aG9y
PjxhdXRob3I+R3JpbWVzLCBHLiBSLjwvYXV0aG9yPjxhdXRob3I+S3VtYXIsIFkuPC9hdXRob3I+
PGF1dGhvcj5PbGxleSwgRy48L2F1dGhvcj48YXV0aG9yPlRheWxvciwgRy4gQy48L2F1dGhvcj48
YXV0aG9yPlNjaG5laWRlciwgUi48L2F1dGhvcj48YXV0aG9yPkJpY2ttb3JlLCBXLiBBLjwvYXV0
aG9yPjwvYXV0aG9ycz48L2NvbnRyaWJ1dG9ycz48YXV0aC1hZGRyZXNzPk1SQyBIdW1hbiBHZW5l
dGljcyBVbml0LCBNUkMgSW5zdGl0dXRlIG9mIEdlbmV0aWNzIGFuZCBNb2xlY3VsYXIgTWVkaWNp
bmUgYXQgdGhlIFVuaXZlcnNpdHkgb2YgRWRpbmJ1cmdoLCBFZGluYnVyZ2gsIFVLLiYjeEQ7U2No
b29sIG9mIEJpb2xvZ2ljYWwgU2NpZW5jZXMsIFVuaXZlcnNpdHkgb2YgRXNzZXgsIENvbGNoZXN0
ZXIsIFVLLiYjeEQ7SW5zdGl0dXQgZGUgR2VuZXRpcXVlIGV0IGRlIEJpb2xvZ2llIE1vbGVjdWxh
aXJlIGV0IENlbGx1bGFpcmUgKElHQk1DKSwgQ05SUyBVTVIgNzEwNCwgSU5TRVJNIFU5NjQsIFVu
aXZlcnNpdGUgZGUgU3RyYXNib3VyZywgSWxsa2lyY2gsIEZyYW5jZS4mI3hEO0hlbG1ob2x0eiBa
ZW50cnVtIE11bmNoZW4sIEluc3RpdHV0ZSBvZiBGdW5jdGlvbmFsIEVwaWdlbmV0aWNzLCBOZXVo
ZXJiZXJnLCBHZXJtYW55LjwvYXV0aC1hZGRyZXNzPjx0aXRsZXM+PHRpdGxlPkhpc3RvbmUgSDMg
Z2xvYnVsYXIgZG9tYWluIGFjZXR5bGF0aW9uIGlkZW50aWZpZXMgYSBuZXcgY2xhc3Mgb2YgZW5o
YW5jZXJzPC90aXRsZT48c2Vjb25kYXJ5LXRpdGxlPk5hdCBHZW5ldDwvc2Vjb25kYXJ5LXRpdGxl
PjwvdGl0bGVzPjxwZXJpb2RpY2FsPjxmdWxsLXRpdGxlPk5hdCBHZW5ldDwvZnVsbC10aXRsZT48
YWJici0xPk5hdHVyZSBnZW5ldGljczwvYWJici0xPjwvcGVyaW9kaWNhbD48cGFnZXM+NjgxLTY8
L3BhZ2VzPjx2b2x1bWU+NDg8L3ZvbHVtZT48bnVtYmVyPjY8L251bWJlcj48ZWRpdGlvbj4yMDE2
LzA0LzE5PC9lZGl0aW9uPjxrZXl3b3Jkcz48a2V5d29yZD5BY2V0eWxhdGlvbjwva2V5d29yZD48
a2V5d29yZD5DaHJvbWF0aW4gSW1tdW5vcHJlY2lwaXRhdGlvbjwva2V5d29yZD48a2V5d29yZD5F
bWJyeW9uaWMgU3RlbSBDZWxscy9jeXRvbG9neTwva2V5d29yZD48a2V5d29yZD4qRW5oYW5jZXIg
RWxlbWVudHMsIEdlbmV0aWM8L2tleXdvcmQ+PGtleXdvcmQ+R2VuZSBFeHByZXNzaW9uIFJlZ3Vs
YXRpb248L2tleXdvcmQ+PGtleXdvcmQ+SGlzdG9uZXMvY2hlbWlzdHJ5LyptZXRhYm9saXNtPC9r
ZXl3b3JkPjxrZXl3b3JkPkh1bWFuczwva2V5d29yZD48a2V5d29yZD5LNTYyIENlbGxzPC9rZXl3
b3JkPjxrZXl3b3JkPkx5c2luZS9tZXRhYm9saXNtPC9rZXl3b3JkPjwva2V5d29yZHM+PGRhdGVz
Pjx5ZWFyPjIwMTY8L3llYXI+PHB1Yi1kYXRlcz48ZGF0ZT5KdW48L2RhdGU+PC9wdWItZGF0ZXM+
PC9kYXRlcz48aXNibj4xNTQ2LTE3MTggKEVsZWN0cm9uaWMpJiN4RDsxMDYxLTQwMzYgKExpbmtp
bmcpPC9pc2JuPjxhY2Nlc3Npb24tbnVtPjI3MDg5MTc4PC9hY2Nlc3Npb24tbnVtPjx1cmxzPjxy
ZWxhdGVkLXVybHM+PHVybD5odHRwczovL3d3dy5uY2JpLm5sbS5uaWguZ292L3B1Ym1lZC8yNzA4
OTE3ODwvdXJsPjwvcmVsYXRlZC11cmxzPjwvdXJscz48Y3VzdG9tMj5QTUM0ODg2ODMzPC9jdXN0
b20yPjxlbGVjdHJvbmljLXJlc291cmNlLW51bT4xMC4xMDM4L25nLjM1NTA8L2VsZWN0cm9uaWMt
cmVzb3VyY2UtbnVtPjwvcmVjb3JkPjwvQ2l0ZT48Q2l0ZT48QXV0aG9yPlByYWRlZXBhPC9BdXRo
b3I+PFllYXI+MjAxNzwvWWVhcj48UmVjTnVtPjEyNDwvUmVjTnVtPjxyZWNvcmQ+PHJlYy1udW1i
ZXI+MTI0PC9yZWMtbnVtYmVyPjxmb3JlaWduLWtleXM+PGtleSBhcHA9IkVOIiBkYi1pZD0icHJl
NWYyZjBqd3QydzhldHB3dXB3MGRldjk1ZHR4OWVyd2ZzIiB0aW1lc3RhbXA9IjE1NDk3OTY2Njki
PjEyNDwva2V5PjwvZm9yZWlnbi1rZXlzPjxyZWYtdHlwZSBuYW1lPSJKb3VybmFsIEFydGljbGUi
PjE3PC9yZWYtdHlwZT48Y29udHJpYnV0b3JzPjxhdXRob3JzPjxhdXRob3I+UHJhZGVlcGEsIE0u
IE0uPC9hdXRob3I+PC9hdXRob3JzPjwvY29udHJpYnV0b3JzPjxhdXRoLWFkZHJlc3M+YSBTY2hv
b2wgb2YgYmlvbG9naWNhbCBzY2llbmNlcyAsIFVuaXZlcnNpdHkgb2YgRXNzZXggLCBDb2xjaGVz
dGVyICwgVUsuPC9hdXRoLWFkZHJlc3M+PHRpdGxlcz48dGl0bGU+Q2F1c2FsIHJvbGUgb2YgaGlz
dG9uZSBhY2V0eWxhdGlvbnMgaW4gZW5oYW5jZXIgZnVuY3Rpb248L3RpdGxlPjxzZWNvbmRhcnkt
dGl0bGU+VHJhbnNjcmlwdGlvbjwvc2Vjb25kYXJ5LXRpdGxlPjwvdGl0bGVzPjxwZXJpb2RpY2Fs
PjxmdWxsLXRpdGxlPlRyYW5zY3JpcHRpb248L2Z1bGwtdGl0bGU+PC9wZXJpb2RpY2FsPjxwYWdl
cz40MC00NzwvcGFnZXM+PHZvbHVtZT44PC92b2x1bWU+PG51bWJlcj4xPC9udW1iZXI+PGVkaXRp
b24+MjAxNi8xMC8zMDwvZWRpdGlvbj48a2V5d29yZHM+PGtleXdvcmQ+QWNldHlsYXRpb248L2tl
eXdvcmQ+PGtleXdvcmQ+RE5BL2NoZW1pc3RyeS8qbWV0YWJvbGlzbTwva2V5d29yZD48a2V5d29y
ZD5ETkEgTWV0aHlsYXRpb248L2tleXdvcmQ+PGtleXdvcmQ+KkVuaGFuY2VyIEVsZW1lbnRzLCBH
ZW5ldGljPC9rZXl3b3JkPjxrZXl3b3JkPkhpc3RvbmVzL2NoZW1pc3RyeS8qbWV0YWJvbGlzbTwv
a2V5d29yZD48a2V5d29yZD5MeXNpbmUvY2hlbWlzdHJ5PC9rZXl3b3JkPjxrZXl3b3JkPlRyYW5z
Y3JpcHRpb24gRmFjdG9ycy9tZXRhYm9saXNtPC9rZXl3b3JkPjxrZXl3b3JkPipIMyBnbG9idWxh
ciBkb21haW48L2tleXdvcmQ+PGtleXdvcmQ+KmNocm9tYXRpbjwva2V5d29yZD48a2V5d29yZD4q
ZW5oYW5jZXJzPC9rZXl3b3JkPjxrZXl3b3JkPipnZW5lIGV4cHJlc3Npb248L2tleXdvcmQ+PGtl
eXdvcmQ+Kmhpc3RvbmUgYWNldHlsYXRpb248L2tleXdvcmQ+PC9rZXl3b3Jkcz48ZGF0ZXM+PHll
YXI+MjAxNzwveWVhcj48cHViLWRhdGVzPjxkYXRlPkphbjwvZGF0ZT48L3B1Yi1kYXRlcz48L2Rh
dGVzPjxpc2JuPjIxNTQtMTI3MiAoRWxlY3Ryb25pYykmI3hEOzIxNTQtMTI3MiAoTGlua2luZyk8
L2lzYm4+PGFjY2Vzc2lvbi1udW0+Mjc3OTI0NTU8L2FjY2Vzc2lvbi1udW0+PHVybHM+PHJlbGF0
ZWQtdXJscz48dXJsPmh0dHBzOi8vd3d3Lm5jYmkubmxtLm5paC5nb3YvcHVibWVkLzI3NzkyNDU1
PC91cmw+PC9yZWxhdGVkLXVybHM+PC91cmxzPjxjdXN0b20yPlBNQzUyNzk3NDg8L2N1c3RvbTI+
PGVsZWN0cm9uaWMtcmVzb3VyY2UtbnVtPjEwLjEwODAvMjE1NDEyNjQuMjAxNi4xMjUzNTI5PC9l
bGVjdHJvbmljLXJlc291cmNlLW51bT48L3JlY29yZD48L0NpdGU+PC9FbmROb3RlPn==
</w:fldData>
        </w:fldChar>
      </w:r>
      <w:r w:rsidRPr="00E6172C">
        <w:rPr>
          <w:lang w:val="en-GB"/>
        </w:rPr>
        <w:instrText xml:space="preserve"> ADDIN EN.CITE.DATA </w:instrText>
      </w:r>
      <w:r w:rsidRPr="00E6172C">
        <w:rPr>
          <w:lang w:val="en-GB"/>
        </w:rPr>
      </w:r>
      <w:r w:rsidRPr="00E6172C">
        <w:rPr>
          <w:lang w:val="en-GB"/>
        </w:rPr>
        <w:fldChar w:fldCharType="end"/>
      </w:r>
      <w:r w:rsidRPr="00E6172C">
        <w:rPr>
          <w:lang w:val="en-GB"/>
        </w:rPr>
      </w:r>
      <w:r w:rsidRPr="00E6172C">
        <w:rPr>
          <w:lang w:val="en-GB"/>
        </w:rPr>
        <w:fldChar w:fldCharType="separate"/>
      </w:r>
      <w:r w:rsidRPr="00E6172C">
        <w:rPr>
          <w:noProof/>
          <w:lang w:val="en-GB"/>
        </w:rPr>
        <w:t>(Pradeepa, 2017; Pradeepa et al., 2016)</w:t>
      </w:r>
      <w:r w:rsidRPr="00E6172C">
        <w:rPr>
          <w:lang w:val="en-GB"/>
        </w:rPr>
        <w:fldChar w:fldCharType="end"/>
      </w:r>
      <w:r w:rsidRPr="00E6172C">
        <w:rPr>
          <w:lang w:val="en-GB"/>
        </w:rPr>
        <w:t xml:space="preserve">.  It is therefore possible that additional Tbx16 and </w:t>
      </w:r>
      <w:proofErr w:type="spellStart"/>
      <w:r w:rsidRPr="00E6172C">
        <w:rPr>
          <w:lang w:val="en-GB"/>
        </w:rPr>
        <w:t>Tbxta</w:t>
      </w:r>
      <w:proofErr w:type="spellEnd"/>
      <w:r w:rsidRPr="00E6172C">
        <w:rPr>
          <w:lang w:val="en-GB"/>
        </w:rPr>
        <w:t xml:space="preserve"> </w:t>
      </w:r>
      <w:proofErr w:type="spellStart"/>
      <w:r w:rsidRPr="00E6172C">
        <w:rPr>
          <w:lang w:val="en-GB"/>
        </w:rPr>
        <w:t>ChIP-seq</w:t>
      </w:r>
      <w:proofErr w:type="spellEnd"/>
      <w:r w:rsidRPr="00E6172C">
        <w:rPr>
          <w:lang w:val="en-GB"/>
        </w:rPr>
        <w:t xml:space="preserve"> peaks beyond 5DE, 5PE1 and DDE3 may mark functionally important enhancers regulating </w:t>
      </w:r>
      <w:r w:rsidRPr="00E6172C">
        <w:rPr>
          <w:i/>
          <w:lang w:val="en-GB"/>
        </w:rPr>
        <w:t xml:space="preserve">myf5 </w:t>
      </w:r>
      <w:r w:rsidRPr="00E6172C">
        <w:rPr>
          <w:lang w:val="en-GB"/>
        </w:rPr>
        <w:t xml:space="preserve">and </w:t>
      </w:r>
      <w:proofErr w:type="spellStart"/>
      <w:r w:rsidRPr="00E6172C">
        <w:rPr>
          <w:i/>
          <w:lang w:val="en-GB"/>
        </w:rPr>
        <w:t>myod</w:t>
      </w:r>
      <w:proofErr w:type="spellEnd"/>
      <w:r w:rsidRPr="00E6172C">
        <w:rPr>
          <w:lang w:val="en-GB"/>
        </w:rPr>
        <w:t xml:space="preserve">.  Of particular note is DDE1, -31kb upstream of </w:t>
      </w:r>
      <w:proofErr w:type="spellStart"/>
      <w:r w:rsidRPr="00E6172C">
        <w:rPr>
          <w:i/>
          <w:lang w:val="en-GB"/>
        </w:rPr>
        <w:t>myod</w:t>
      </w:r>
      <w:proofErr w:type="spellEnd"/>
      <w:r w:rsidRPr="00E6172C">
        <w:rPr>
          <w:lang w:val="en-GB"/>
        </w:rPr>
        <w:t xml:space="preserve">, which is colocalized with a significant H3K4me1 mark, though not H3K27ac.  Given </w:t>
      </w:r>
      <w:r w:rsidR="00E37304" w:rsidRPr="00E6172C">
        <w:rPr>
          <w:lang w:val="en-GB"/>
        </w:rPr>
        <w:t xml:space="preserve">that </w:t>
      </w:r>
      <w:proofErr w:type="spellStart"/>
      <w:r w:rsidRPr="00E6172C">
        <w:rPr>
          <w:i/>
          <w:lang w:val="en-GB"/>
        </w:rPr>
        <w:t>myod</w:t>
      </w:r>
      <w:proofErr w:type="spellEnd"/>
      <w:r w:rsidRPr="00E6172C">
        <w:rPr>
          <w:i/>
          <w:lang w:val="en-GB"/>
        </w:rPr>
        <w:t xml:space="preserve"> </w:t>
      </w:r>
      <w:r w:rsidRPr="00E6172C">
        <w:rPr>
          <w:lang w:val="en-GB"/>
        </w:rPr>
        <w:t>expression is restricted to a minor cell population at 80% epiboly</w:t>
      </w:r>
      <w:r w:rsidR="00535FF5" w:rsidRPr="00E6172C">
        <w:rPr>
          <w:lang w:val="en-GB"/>
        </w:rPr>
        <w:t>,</w:t>
      </w:r>
      <w:r w:rsidRPr="00E6172C">
        <w:rPr>
          <w:lang w:val="en-GB"/>
        </w:rPr>
        <w:t xml:space="preserve"> we further note that the probability of detecting significant histone marks specific to this population is low due to averaging of signal across whole embryos.  It is therefore possible that the </w:t>
      </w:r>
      <w:proofErr w:type="spellStart"/>
      <w:r w:rsidRPr="00E6172C">
        <w:rPr>
          <w:lang w:val="en-GB"/>
        </w:rPr>
        <w:t>ChIP-seq</w:t>
      </w:r>
      <w:proofErr w:type="spellEnd"/>
      <w:r w:rsidRPr="00E6172C">
        <w:rPr>
          <w:lang w:val="en-GB"/>
        </w:rPr>
        <w:t xml:space="preserve"> peak common to Tbx16 and </w:t>
      </w:r>
      <w:proofErr w:type="spellStart"/>
      <w:r w:rsidRPr="00E6172C">
        <w:rPr>
          <w:lang w:val="en-GB"/>
        </w:rPr>
        <w:t>Tbxta</w:t>
      </w:r>
      <w:proofErr w:type="spellEnd"/>
      <w:r w:rsidRPr="00E6172C">
        <w:rPr>
          <w:lang w:val="en-GB"/>
        </w:rPr>
        <w:t xml:space="preserve"> at the DDE1 -31kb upstream of </w:t>
      </w:r>
      <w:proofErr w:type="spellStart"/>
      <w:r w:rsidRPr="00E6172C">
        <w:rPr>
          <w:i/>
          <w:lang w:val="en-GB"/>
        </w:rPr>
        <w:t>myod</w:t>
      </w:r>
      <w:proofErr w:type="spellEnd"/>
      <w:r w:rsidRPr="00E6172C">
        <w:rPr>
          <w:i/>
          <w:lang w:val="en-GB"/>
        </w:rPr>
        <w:t xml:space="preserve"> </w:t>
      </w:r>
      <w:r w:rsidRPr="00E6172C">
        <w:rPr>
          <w:lang w:val="en-GB"/>
        </w:rPr>
        <w:t>is functionally important.</w:t>
      </w:r>
      <w:r w:rsidR="00535FF5" w:rsidRPr="00E6172C">
        <w:rPr>
          <w:lang w:val="en-GB"/>
        </w:rPr>
        <w:t xml:space="preserve"> </w:t>
      </w:r>
      <w:r w:rsidRPr="00E6172C">
        <w:rPr>
          <w:lang w:val="en-GB"/>
        </w:rPr>
        <w:t xml:space="preserve"> Given that Tbx16 is essential for </w:t>
      </w:r>
      <w:proofErr w:type="spellStart"/>
      <w:r w:rsidRPr="00E6172C">
        <w:rPr>
          <w:i/>
          <w:lang w:val="en-GB"/>
        </w:rPr>
        <w:t>myod</w:t>
      </w:r>
      <w:proofErr w:type="spellEnd"/>
      <w:r w:rsidRPr="00E6172C">
        <w:rPr>
          <w:i/>
          <w:lang w:val="en-GB"/>
        </w:rPr>
        <w:t xml:space="preserve"> </w:t>
      </w:r>
      <w:r w:rsidRPr="00E6172C">
        <w:rPr>
          <w:lang w:val="en-GB"/>
        </w:rPr>
        <w:t>expression in pre</w:t>
      </w:r>
      <w:r w:rsidR="00535FF5" w:rsidRPr="00E6172C">
        <w:rPr>
          <w:lang w:val="en-GB"/>
        </w:rPr>
        <w:t>-</w:t>
      </w:r>
      <w:r w:rsidRPr="00E6172C">
        <w:rPr>
          <w:lang w:val="en-GB"/>
        </w:rPr>
        <w:t xml:space="preserve">adaxial cells and can upregulate </w:t>
      </w:r>
      <w:proofErr w:type="spellStart"/>
      <w:r w:rsidRPr="00E6172C">
        <w:rPr>
          <w:i/>
          <w:lang w:val="en-GB"/>
        </w:rPr>
        <w:t>myod</w:t>
      </w:r>
      <w:proofErr w:type="spellEnd"/>
      <w:r w:rsidRPr="00E6172C">
        <w:rPr>
          <w:i/>
          <w:lang w:val="en-GB"/>
        </w:rPr>
        <w:t xml:space="preserve"> </w:t>
      </w:r>
      <w:r w:rsidRPr="00E6172C">
        <w:rPr>
          <w:lang w:val="en-GB"/>
        </w:rPr>
        <w:t xml:space="preserve">in the absence of protein synthesis, this </w:t>
      </w:r>
      <w:proofErr w:type="spellStart"/>
      <w:r w:rsidRPr="00E6172C">
        <w:rPr>
          <w:lang w:val="en-GB"/>
        </w:rPr>
        <w:t>ChIP-seq</w:t>
      </w:r>
      <w:proofErr w:type="spellEnd"/>
      <w:r w:rsidRPr="00E6172C">
        <w:rPr>
          <w:lang w:val="en-GB"/>
        </w:rPr>
        <w:t xml:space="preserve"> peak may represent a key region </w:t>
      </w:r>
      <w:r w:rsidR="00535FF5" w:rsidRPr="00E6172C">
        <w:rPr>
          <w:lang w:val="en-GB"/>
        </w:rPr>
        <w:t>mediat</w:t>
      </w:r>
      <w:r w:rsidRPr="00E6172C">
        <w:rPr>
          <w:lang w:val="en-GB"/>
        </w:rPr>
        <w:t xml:space="preserve">ing this direct transcriptional </w:t>
      </w:r>
      <w:r w:rsidR="00E6172C" w:rsidRPr="00E6172C">
        <w:rPr>
          <w:lang w:val="en-GB"/>
        </w:rPr>
        <w:t>activation.</w:t>
      </w:r>
      <w:r w:rsidR="00E6172C" w:rsidRPr="00E6172C">
        <w:rPr>
          <w:rFonts w:cs="Arial"/>
          <w:lang w:val="en-GB"/>
        </w:rPr>
        <w:t xml:space="preserve"> </w:t>
      </w:r>
      <w:r w:rsidR="00153BFD">
        <w:rPr>
          <w:rFonts w:cs="Arial"/>
          <w:lang w:val="en-GB"/>
        </w:rPr>
        <w:t xml:space="preserve"> </w:t>
      </w:r>
      <w:r w:rsidR="00E6172C" w:rsidRPr="00E6172C">
        <w:rPr>
          <w:rFonts w:cs="Arial"/>
          <w:lang w:val="en-GB"/>
        </w:rPr>
        <w:t>Our</w:t>
      </w:r>
      <w:r w:rsidR="002748D1" w:rsidRPr="00E6172C">
        <w:rPr>
          <w:rFonts w:cs="Arial"/>
          <w:lang w:val="en-GB"/>
        </w:rPr>
        <w:t xml:space="preserve"> data argue that once posterior </w:t>
      </w:r>
      <w:r w:rsidR="00B90BEE" w:rsidRPr="00E6172C">
        <w:rPr>
          <w:lang w:val="en-GB"/>
        </w:rPr>
        <w:t xml:space="preserve">(i.e. trunk) </w:t>
      </w:r>
      <w:r w:rsidR="002748D1" w:rsidRPr="00E6172C">
        <w:rPr>
          <w:rFonts w:cs="Arial"/>
          <w:lang w:val="en-GB"/>
        </w:rPr>
        <w:t>mesoderm forms, Tbx protein</w:t>
      </w:r>
      <w:r w:rsidR="006013FF" w:rsidRPr="00E6172C">
        <w:rPr>
          <w:rFonts w:cs="Arial"/>
          <w:lang w:val="en-GB"/>
        </w:rPr>
        <w:t>s are</w:t>
      </w:r>
      <w:r w:rsidR="002748D1" w:rsidRPr="00E6172C">
        <w:rPr>
          <w:rFonts w:cs="Arial"/>
          <w:lang w:val="en-GB"/>
        </w:rPr>
        <w:t xml:space="preserve"> still required for MRF expression and</w:t>
      </w:r>
      <w:r w:rsidR="00854877" w:rsidRPr="00E6172C">
        <w:rPr>
          <w:rFonts w:cs="Arial"/>
          <w:lang w:val="en-GB"/>
        </w:rPr>
        <w:t xml:space="preserve"> normal myogenesis.  </w:t>
      </w:r>
      <w:proofErr w:type="spellStart"/>
      <w:r w:rsidR="00E76985" w:rsidRPr="00E6172C">
        <w:rPr>
          <w:rFonts w:cs="Arial"/>
          <w:lang w:val="en-GB"/>
        </w:rPr>
        <w:t>Hh</w:t>
      </w:r>
      <w:proofErr w:type="spellEnd"/>
      <w:r w:rsidR="00E76985" w:rsidRPr="00E6172C">
        <w:rPr>
          <w:rFonts w:cs="Arial"/>
          <w:lang w:val="en-GB"/>
        </w:rPr>
        <w:t xml:space="preserve"> signalling from notochord acts to maintain </w:t>
      </w:r>
      <w:r w:rsidR="002748D1" w:rsidRPr="00E6172C">
        <w:rPr>
          <w:rFonts w:cs="Arial"/>
          <w:lang w:val="en-GB"/>
        </w:rPr>
        <w:t xml:space="preserve">adaxial </w:t>
      </w:r>
      <w:r w:rsidR="00E76985" w:rsidRPr="00E6172C">
        <w:rPr>
          <w:rFonts w:cs="Arial"/>
          <w:lang w:val="en-GB"/>
        </w:rPr>
        <w:t xml:space="preserve">MRF expression in wild type and, if Tbx-driven initiation fails, </w:t>
      </w:r>
      <w:proofErr w:type="spellStart"/>
      <w:r w:rsidR="00E76985" w:rsidRPr="00E6172C">
        <w:rPr>
          <w:rFonts w:cs="Arial"/>
          <w:lang w:val="en-GB"/>
        </w:rPr>
        <w:t>Hh</w:t>
      </w:r>
      <w:proofErr w:type="spellEnd"/>
      <w:r w:rsidR="00E76985" w:rsidRPr="00E6172C">
        <w:rPr>
          <w:rFonts w:cs="Arial"/>
          <w:lang w:val="en-GB"/>
        </w:rPr>
        <w:t xml:space="preserve"> can initiate </w:t>
      </w:r>
      <w:proofErr w:type="spellStart"/>
      <w:r w:rsidR="00E76985" w:rsidRPr="00E6172C">
        <w:rPr>
          <w:rFonts w:cs="Arial"/>
          <w:i/>
          <w:lang w:val="en-GB"/>
        </w:rPr>
        <w:t>myod</w:t>
      </w:r>
      <w:proofErr w:type="spellEnd"/>
      <w:r w:rsidR="00E76985" w:rsidRPr="00E6172C">
        <w:rPr>
          <w:rFonts w:cs="Arial"/>
          <w:lang w:val="en-GB"/>
        </w:rPr>
        <w:t xml:space="preserve"> and up-regulate </w:t>
      </w:r>
      <w:r w:rsidR="00E76985" w:rsidRPr="00E6172C">
        <w:rPr>
          <w:rFonts w:cs="Arial"/>
          <w:i/>
          <w:lang w:val="en-GB"/>
        </w:rPr>
        <w:t>myf5</w:t>
      </w:r>
      <w:r w:rsidR="00E76985" w:rsidRPr="00E6172C">
        <w:rPr>
          <w:rFonts w:cs="Arial"/>
          <w:lang w:val="en-GB"/>
        </w:rPr>
        <w:t xml:space="preserve"> </w:t>
      </w:r>
      <w:r w:rsidR="002748D1" w:rsidRPr="00E6172C">
        <w:rPr>
          <w:rFonts w:cs="Arial"/>
          <w:lang w:val="en-GB"/>
        </w:rPr>
        <w:t xml:space="preserve">expression, </w:t>
      </w:r>
      <w:r w:rsidR="00E76985" w:rsidRPr="00E6172C">
        <w:rPr>
          <w:rFonts w:cs="Arial"/>
          <w:lang w:val="en-GB"/>
        </w:rPr>
        <w:t>thereby driving slow myogenesis</w:t>
      </w:r>
      <w:r w:rsidR="00535FF5" w:rsidRPr="00E6172C">
        <w:rPr>
          <w:rFonts w:cs="Arial"/>
          <w:lang w:val="en-GB"/>
        </w:rPr>
        <w:t xml:space="preserve"> </w:t>
      </w:r>
      <w:r w:rsidR="00535FF5" w:rsidRPr="00E6172C">
        <w:rPr>
          <w:rFonts w:cs="Arial"/>
          <w:lang w:val="en-GB"/>
        </w:rPr>
        <w:fldChar w:fldCharType="begin">
          <w:fldData xml:space="preserve">PEVuZE5vdGU+PENpdGU+PEF1dGhvcj5CbGFnZGVuPC9BdXRob3I+PFllYXI+MTk5NzwvWWVhcj48
UmVjTnVtPjI5NjQ8L1JlY051bT48RGlzcGxheVRleHQ+KEJsYWdkZW4gZXQgYWwuLCAxOTk3OyBD
b3V0ZWxsZSBldCBhbC4sIDIwMDE7IER1IGV0IGFsLiwgMTk5Nyk8L0Rpc3BsYXlUZXh0PjxyZWNv
cmQ+PHJlYy1udW1iZXI+Mjk2NDwvcmVjLW51bWJlcj48Zm9yZWlnbi1rZXlzPjxrZXkgYXBwPSJF
TiIgZGItaWQ9IjIycDVmcHN4ODlzdDlwZTk5djV4czJ4MWQyZGV4NXJ3dDU5MCIgdGltZXN0YW1w
PSIwIj4yOTY0PC9rZXk+PC9mb3JlaWduLWtleXM+PHJlZi10eXBlIG5hbWU9IkpvdXJuYWwgQXJ0
aWNsZSI+MTc8L3JlZi10eXBlPjxjb250cmlidXRvcnM+PGF1dGhvcnM+PGF1dGhvcj5CbGFnZGVu
LCBDLiBTLjwvYXV0aG9yPjxhdXRob3I+Q3VycmllLCBQLiBELjwvYXV0aG9yPjxhdXRob3I+SW5n
aGFtLCBQLiBXLjwvYXV0aG9yPjxhdXRob3I+SHVnaGVzLCBTLiBNLjwvYXV0aG9yPjwvYXV0aG9y
cz48L2NvbnRyaWJ1dG9ycz48YXV0aC1hZGRyZXNzPkRldmVsb3BtZW50YWwgQmlvbG9neSBSZXNl
YXJjaCBDZW50cmUsIFRoZSBSYW5kYWxsIEluc3RpdHV0ZSwgS2luZyZhcG9zO3MgQ29sbGVnZSBM
b25kb24sIFVLLjwvYXV0aC1hZGRyZXNzPjx0aXRsZXM+PHRpdGxlPk5vdG9jaG9yZCBpbmR1Y3Rp
b24gb2YgemVicmFmaXNoIHNsb3cgbXVzY2xlIG1lZGlhdGVkIGJ5IFNvbmljIEhlZGdlaG9nPC90
aXRsZT48c2Vjb25kYXJ5LXRpdGxlPkdlbmVzIERldjwvc2Vjb25kYXJ5LXRpdGxlPjwvdGl0bGVz
PjxwZXJpb2RpY2FsPjxmdWxsLXRpdGxlPkdlbmVzIERldjwvZnVsbC10aXRsZT48L3BlcmlvZGlj
YWw+PHBhZ2VzPjIxNjMtMjE3NTwvcGFnZXM+PHZvbHVtZT4xMTwvdm9sdW1lPjxudW1iZXI+MTc8
L251bWJlcj48ZWRpdGlvbj4xOTk3LzA5LzI2PC9lZGl0aW9uPjxrZXl3b3Jkcz48a2V5d29yZD5B
bmltYWxzPC9rZXl3b3JkPjxrZXl3b3JkPkJpb2xvZ2ljYWwgRXZvbHV0aW9uPC9rZXl3b3JkPjxr
ZXl3b3JkPkVtYnJ5b25pYyBJbmR1Y3Rpb24vZ2VuZXRpY3MvKnBoeXNpb2xvZ3k8L2tleXdvcmQ+
PGtleXdvcmQ+SGVkZ2Vob2cgUHJvdGVpbnM8L2tleXdvcmQ+PGtleXdvcmQ+SW1tdW5vaGlzdG9j
aGVtaXN0cnk8L2tleXdvcmQ+PGtleXdvcmQ+TWVzb2Rlcm0vY3l0b2xvZ3k8L2tleXdvcmQ+PGtl
eXdvcmQ+TXVzY2xlIEZpYmVycywgRmFzdC1Ud2l0Y2gvY3l0b2xvZ3kvbWV0YWJvbGlzbTwva2V5
d29yZD48a2V5d29yZD5NdXNjbGUgRmliZXJzLCBTbG93LVR3aXRjaC8qY3l0b2xvZ3kvbWV0YWJv
bGlzbTwva2V5d29yZD48a2V5d29yZD5NdXRhdGlvbjwva2V5d29yZD48a2V5d29yZD5NeW9zaW4g
SGVhdnkgQ2hhaW5zL21ldGFib2xpc208L2tleXdvcmQ+PGtleXdvcmQ+Tm90b2Nob3JkLyplbWJy
eW9sb2d5PC9rZXl3b3JkPjxrZXl3b3JkPlByb3RlaW5zL2dlbmV0aWNzLypwaHlzaW9sb2d5PC9r
ZXl3b3JkPjxrZXl3b3JkPlRpbWUgRmFjdG9yczwva2V5d29yZD48a2V5d29yZD4qVHJhbnMtQWN0
aXZhdG9yczwva2V5d29yZD48a2V5d29yZD5aZWJyYWZpc2gvKmVtYnJ5b2xvZ3kvZ2VuZXRpY3Mv
bWV0YWJvbGlzbTwva2V5d29yZD48L2tleXdvcmRzPjxkYXRlcz48eWVhcj4xOTk3PC95ZWFyPjxw
dWItZGF0ZXM+PGRhdGU+U2VwIDE8L2RhdGU+PC9wdWItZGF0ZXM+PC9kYXRlcz48aXNibj4wODkw
LTkzNjkgKFByaW50KSYjeEQ7MDg5MC05MzY5IChMaW5raW5nKTwvaXNibj48YWNjZXNzaW9uLW51
bT45MzAzNTMzPC9hY2Nlc3Npb24tbnVtPjx1cmxzPjxyZWxhdGVkLXVybHM+PHVybD5odHRwczov
L3d3dy5uY2JpLm5sbS5uaWguZ292L3B1Ym1lZC85MzAzNTMzPC91cmw+PC9yZWxhdGVkLXVybHM+
PC91cmxzPjxjdXN0b20yPlBNQzI3NTM5NzwvY3VzdG9tMj48L3JlY29yZD48L0NpdGU+PENpdGU+
PEF1dGhvcj5Db3V0ZWxsZTwvQXV0aG9yPjxZZWFyPjIwMDE8L1llYXI+PFJlY051bT42MzE4PC9S
ZWNOdW0+PHJlY29yZD48cmVjLW51bWJlcj42MzE4PC9yZWMtbnVtYmVyPjxmb3JlaWduLWtleXM+
PGtleSBhcHA9IkVOIiBkYi1pZD0iMjJwNWZwc3g4OXN0OXBlOTl2NXhzMngxZDJkZXg1cnd0NTkw
IiB0aW1lc3RhbXA9IjAiPjYzMTg8L2tleT48L2ZvcmVpZ24ta2V5cz48cmVmLXR5cGUgbmFtZT0i
Sm91cm5hbCBBcnRpY2xlIj4xNzwvcmVmLXR5cGU+PGNvbnRyaWJ1dG9ycz48YXV0aG9ycz48YXV0
aG9yPkNvdXRlbGxlLCBPLjwvYXV0aG9yPjxhdXRob3I+QmxhZ2RlbiwgQy4gUy48L2F1dGhvcj48
YXV0aG9yPkhhbXBzb24sIFIuPC9hdXRob3I+PGF1dGhvcj5IYWxhaSwgQy48L2F1dGhvcj48YXV0
aG9yPlJpZ2J5LCBQLiBXLjwvYXV0aG9yPjxhdXRob3I+SHVnaGVzLCBTLiBNLjwvYXV0aG9yPjwv
YXV0aG9ycz48L2NvbnRyaWJ1dG9ycz48YXV0aC1hZGRyZXNzPkRpdmlzaW9uIG9mIEV1a2FyeW90
aWMgTW9sZWN1bGFyIEdlbmV0aWNzLCBNUkMgTmF0aW9uYWwgSW5zdGl0dXRlIGZvciBNZWRpY2Fs
IFJlc2VhcmNoLCBMb25kb24sIFVuaXRlZCBLaW5nZG9tLjwvYXV0aC1hZGRyZXNzPjx0aXRsZXM+
PHRpdGxlPkhlZGdlaG9nIHNpZ25hbGxpbmcgaXMgcmVxdWlyZWQgZm9yIG1haW50ZW5hbmNlIG9m
IG15ZjUgYW5kIG15b0QgZXhwcmVzc2lvbiBhbmQgdGltZWx5IHRlcm1pbmFsIGRpZmZlcmVudGlh
dGlvbiBpbiB6ZWJyYWZpc2ggYWRheGlhbCBteW9nZW5lc2lzPC90aXRsZT48c2Vjb25kYXJ5LXRp
dGxlPkRldiBCaW9sPC9zZWNvbmRhcnktdGl0bGU+PC90aXRsZXM+PHBlcmlvZGljYWw+PGZ1bGwt
dGl0bGU+RGV2IEJpb2w8L2Z1bGwtdGl0bGU+PC9wZXJpb2RpY2FsPjxwYWdlcz4xMzYtNTAuPC9w
YWdlcz48dm9sdW1lPjIzNjwvdm9sdW1lPjxudW1iZXI+MTwvbnVtYmVyPjxrZXl3b3Jkcz48a2V5
d29yZD5BbWlubyBBY2lkIFNlcXVlbmNlPC9rZXl3b3JkPjxrZXl3b3JkPkFuaW1hbDwva2V5d29y
ZD48a2V5d29yZD5DZWxsIERpZmZlcmVudGlhdGlvbjwva2V5d29yZD48a2V5d29yZD5DZWxsIExp
bmVhZ2U8L2tleXdvcmQ+PGtleXdvcmQ+Q2VsbCBTdXJ2aXZhbDwva2V5d29yZD48a2V5d29yZD5D
bG9uaW5nLCBNb2xlY3VsYXI8L2tleXdvcmQ+PGtleXdvcmQ+SW1tdW5vaGlzdG9jaGVtaXN0cnk8
L2tleXdvcmQ+PGtleXdvcmQ+SW4gU2l0dSBIeWJyaWRpemF0aW9uPC9rZXl3b3JkPjxrZXl3b3Jk
PkluIFNpdHUgTmljay1FbmQgTGFiZWxpbmc8L2tleXdvcmQ+PGtleXdvcmQ+TW9sZWN1bGFyIFNl
cXVlbmNlIERhdGE8L2tleXdvcmQ+PGtleXdvcmQ+TXVzY2xlIFByb3RlaW5zLypiaW9zeW50aGVz
aXM8L2tleXdvcmQ+PGtleXdvcmQ+TXVzY2xlcy9lbWJyeW9sb2d5PC9rZXl3b3JkPjxrZXl3b3Jk
Pk11dGF0aW9uPC9rZXl3b3JkPjxrZXl3b3JkPk15b0QgUHJvdGVpbi8qYmlvc3ludGhlc2lzPC9r
ZXl3b3JkPjxrZXl3b3JkPk5vdG9jaG9yZC9tZXRhYm9saXNtPC9rZXl3b3JkPjxrZXl3b3JkPlBo
ZW5vdHlwZTwva2V5d29yZD48a2V5d29yZD5Qcm90ZWlucy8qbWV0YWJvbGlzbTwva2V5d29yZD48
a2V5d29yZD5TZXF1ZW5jZSBIb21vbG9neSwgQW1pbm8gQWNpZDwva2V5d29yZD48a2V5d29yZD4q
U2lnbmFsIFRyYW5zZHVjdGlvbjwva2V5d29yZD48a2V5d29yZD5TdXBwb3J0LCBOb24tVS5TLiBH
b3YmYXBvczt0PC9rZXl3b3JkPjxrZXl3b3JkPlRpbWUgRmFjdG9yczwva2V5d29yZD48a2V5d29y
ZD5VcC1SZWd1bGF0aW9uIChQaHlzaW9sb2d5KTwva2V5d29yZD48a2V5d29yZD5aZWJyYWZpc2g8
L2tleXdvcmQ+PC9rZXl3b3Jkcz48ZGF0ZXM+PHllYXI+MjAwMTwveWVhcj48L2RhdGVzPjxhY2Nl
c3Npb24tbnVtPjExNDU2NDUwPC9hY2Nlc3Npb24tbnVtPjx1cmxzPjxyZWxhdGVkLXVybHM+PHVy
bD5odHRwOi8vd3d3Lm5jYmkubmxtLm5paC5nb3YvaHRiaW4tcG9zdC9FbnRyZXovcXVlcnk/ZGI9
bSZhbXA7Zm9ybT02JmFtcDtkb3B0PXImYW1wO3VpZD0xMTQ1NjQ1MDwvdXJsPjwvcmVsYXRlZC11
cmxzPjwvdXJscz48L3JlY29yZD48L0NpdGU+PENpdGU+PEF1dGhvcj5EdTwvQXV0aG9yPjxZZWFy
PjE5OTc8L1llYXI+PFJlY051bT40MzcyPC9SZWNOdW0+PHJlY29yZD48cmVjLW51bWJlcj40Mzcy
PC9yZWMtbnVtYmVyPjxmb3JlaWduLWtleXM+PGtleSBhcHA9IkVOIiBkYi1pZD0iMjJwNWZwc3g4
OXN0OXBlOTl2NXhzMngxZDJkZXg1cnd0NTkwIiB0aW1lc3RhbXA9IjAiPjQzNzI8L2tleT48L2Zv
cmVpZ24ta2V5cz48cmVmLXR5cGUgbmFtZT0iSm91cm5hbCBBcnRpY2xlIj4xNzwvcmVmLXR5cGU+
PGNvbnRyaWJ1dG9ycz48YXV0aG9ycz48YXV0aG9yPkR1LCBTLkouPC9hdXRob3I+PGF1dGhvcj5E
ZXZvdG8sIFMuSC48L2F1dGhvcj48YXV0aG9yPldlc3RlcmZpZWxkLCBNLjwvYXV0aG9yPjxhdXRo
b3I+TW9vbiwgUi5ULjwvYXV0aG9yPjwvYXV0aG9ycz48L2NvbnRyaWJ1dG9ycz48dGl0bGVzPjx0
aXRsZT48c3R5bGUgZmFjZT0ibm9ybWFsIiBmb250PSJkZWZhdWx0IiBzaXplPSIxMDAlIj5Qb3Np
dGl2ZSBhbmQgbmVnYXRpdmUgcmVndWxhdGlvbiBvZiBtdXNjbGUgY2VsbCBpZGVudGl0eSBieSBt
ZW1iZXJzIG9mIHRoZSA8L3N0eWxlPjxzdHlsZSBmYWNlPSJpdGFsaWMiIGZvbnQ9ImRlZmF1bHQi
IHNpemU9IjEwMCUiPmhlZGdlaG9nPC9zdHlsZT48c3R5bGUgZmFjZT0ibm9ybWFsIiBmb250PSJk
ZWZhdWx0IiBzaXplPSIxMDAlIj4gYW5kIDwvc3R5bGU+PHN0eWxlIGZhY2U9Iml0YWxpYyIgZm9u
dD0iZGVmYXVsdCIgc2l6ZT0iMTAwJSI+VEdGPC9zdHlsZT48c3R5bGUgZmFjZT0iaXRhbGljIiBm
b250PSJkZWZhdWx0IiBzaXplPSIxMDAlIj4tYjwvc3R5bGU+PHN0eWxlIGZhY2U9Im5vcm1hbCIg
Zm9udD0iZGVmYXVsdCIgc2l6ZT0iMTAwJSI+IGdlbmUgZmFtaWxpZXM8L3N0eWxlPjwvdGl0bGU+
PHNlY29uZGFyeS10aXRsZT5Kb3VybmFsIG9mIENlbGwgQmlvbG9neTwvc2Vjb25kYXJ5LXRpdGxl
PjwvdGl0bGVzPjxwYWdlcz4xNDUtMTU2PC9wYWdlcz48dm9sdW1lPjEzOTwvdm9sdW1lPjxudW1i
ZXI+MTwvbnVtYmVyPjxkYXRlcz48eWVhcj4xOTk3PC95ZWFyPjwvZGF0ZXM+PHVybHM+PC91cmxz
PjwvcmVjb3JkPjwvQ2l0ZT48L0VuZE5vdGU+
</w:fldData>
        </w:fldChar>
      </w:r>
      <w:r w:rsidR="00AD49EB" w:rsidRPr="00E6172C">
        <w:rPr>
          <w:rFonts w:cs="Arial"/>
          <w:lang w:val="en-GB"/>
        </w:rPr>
        <w:instrText xml:space="preserve"> ADDIN EN.CITE </w:instrText>
      </w:r>
      <w:r w:rsidR="00AD49EB" w:rsidRPr="00E6172C">
        <w:rPr>
          <w:rFonts w:cs="Arial"/>
          <w:lang w:val="en-GB"/>
        </w:rPr>
        <w:fldChar w:fldCharType="begin">
          <w:fldData xml:space="preserve">PEVuZE5vdGU+PENpdGU+PEF1dGhvcj5CbGFnZGVuPC9BdXRob3I+PFllYXI+MTk5NzwvWWVhcj48
UmVjTnVtPjI5NjQ8L1JlY051bT48RGlzcGxheVRleHQ+KEJsYWdkZW4gZXQgYWwuLCAxOTk3OyBD
b3V0ZWxsZSBldCBhbC4sIDIwMDE7IER1IGV0IGFsLiwgMTk5Nyk8L0Rpc3BsYXlUZXh0PjxyZWNv
cmQ+PHJlYy1udW1iZXI+Mjk2NDwvcmVjLW51bWJlcj48Zm9yZWlnbi1rZXlzPjxrZXkgYXBwPSJF
TiIgZGItaWQ9IjIycDVmcHN4ODlzdDlwZTk5djV4czJ4MWQyZGV4NXJ3dDU5MCIgdGltZXN0YW1w
PSIwIj4yOTY0PC9rZXk+PC9mb3JlaWduLWtleXM+PHJlZi10eXBlIG5hbWU9IkpvdXJuYWwgQXJ0
aWNsZSI+MTc8L3JlZi10eXBlPjxjb250cmlidXRvcnM+PGF1dGhvcnM+PGF1dGhvcj5CbGFnZGVu
LCBDLiBTLjwvYXV0aG9yPjxhdXRob3I+Q3VycmllLCBQLiBELjwvYXV0aG9yPjxhdXRob3I+SW5n
aGFtLCBQLiBXLjwvYXV0aG9yPjxhdXRob3I+SHVnaGVzLCBTLiBNLjwvYXV0aG9yPjwvYXV0aG9y
cz48L2NvbnRyaWJ1dG9ycz48YXV0aC1hZGRyZXNzPkRldmVsb3BtZW50YWwgQmlvbG9neSBSZXNl
YXJjaCBDZW50cmUsIFRoZSBSYW5kYWxsIEluc3RpdHV0ZSwgS2luZyZhcG9zO3MgQ29sbGVnZSBM
b25kb24sIFVLLjwvYXV0aC1hZGRyZXNzPjx0aXRsZXM+PHRpdGxlPk5vdG9jaG9yZCBpbmR1Y3Rp
b24gb2YgemVicmFmaXNoIHNsb3cgbXVzY2xlIG1lZGlhdGVkIGJ5IFNvbmljIEhlZGdlaG9nPC90
aXRsZT48c2Vjb25kYXJ5LXRpdGxlPkdlbmVzIERldjwvc2Vjb25kYXJ5LXRpdGxlPjwvdGl0bGVz
PjxwZXJpb2RpY2FsPjxmdWxsLXRpdGxlPkdlbmVzIERldjwvZnVsbC10aXRsZT48L3BlcmlvZGlj
YWw+PHBhZ2VzPjIxNjMtMjE3NTwvcGFnZXM+PHZvbHVtZT4xMTwvdm9sdW1lPjxudW1iZXI+MTc8
L251bWJlcj48ZWRpdGlvbj4xOTk3LzA5LzI2PC9lZGl0aW9uPjxrZXl3b3Jkcz48a2V5d29yZD5B
bmltYWxzPC9rZXl3b3JkPjxrZXl3b3JkPkJpb2xvZ2ljYWwgRXZvbHV0aW9uPC9rZXl3b3JkPjxr
ZXl3b3JkPkVtYnJ5b25pYyBJbmR1Y3Rpb24vZ2VuZXRpY3MvKnBoeXNpb2xvZ3k8L2tleXdvcmQ+
PGtleXdvcmQ+SGVkZ2Vob2cgUHJvdGVpbnM8L2tleXdvcmQ+PGtleXdvcmQ+SW1tdW5vaGlzdG9j
aGVtaXN0cnk8L2tleXdvcmQ+PGtleXdvcmQ+TWVzb2Rlcm0vY3l0b2xvZ3k8L2tleXdvcmQ+PGtl
eXdvcmQ+TXVzY2xlIEZpYmVycywgRmFzdC1Ud2l0Y2gvY3l0b2xvZ3kvbWV0YWJvbGlzbTwva2V5
d29yZD48a2V5d29yZD5NdXNjbGUgRmliZXJzLCBTbG93LVR3aXRjaC8qY3l0b2xvZ3kvbWV0YWJv
bGlzbTwva2V5d29yZD48a2V5d29yZD5NdXRhdGlvbjwva2V5d29yZD48a2V5d29yZD5NeW9zaW4g
SGVhdnkgQ2hhaW5zL21ldGFib2xpc208L2tleXdvcmQ+PGtleXdvcmQ+Tm90b2Nob3JkLyplbWJy
eW9sb2d5PC9rZXl3b3JkPjxrZXl3b3JkPlByb3RlaW5zL2dlbmV0aWNzLypwaHlzaW9sb2d5PC9r
ZXl3b3JkPjxrZXl3b3JkPlRpbWUgRmFjdG9yczwva2V5d29yZD48a2V5d29yZD4qVHJhbnMtQWN0
aXZhdG9yczwva2V5d29yZD48a2V5d29yZD5aZWJyYWZpc2gvKmVtYnJ5b2xvZ3kvZ2VuZXRpY3Mv
bWV0YWJvbGlzbTwva2V5d29yZD48L2tleXdvcmRzPjxkYXRlcz48eWVhcj4xOTk3PC95ZWFyPjxw
dWItZGF0ZXM+PGRhdGU+U2VwIDE8L2RhdGU+PC9wdWItZGF0ZXM+PC9kYXRlcz48aXNibj4wODkw
LTkzNjkgKFByaW50KSYjeEQ7MDg5MC05MzY5IChMaW5raW5nKTwvaXNibj48YWNjZXNzaW9uLW51
bT45MzAzNTMzPC9hY2Nlc3Npb24tbnVtPjx1cmxzPjxyZWxhdGVkLXVybHM+PHVybD5odHRwczov
L3d3dy5uY2JpLm5sbS5uaWguZ292L3B1Ym1lZC85MzAzNTMzPC91cmw+PC9yZWxhdGVkLXVybHM+
PC91cmxzPjxjdXN0b20yPlBNQzI3NTM5NzwvY3VzdG9tMj48L3JlY29yZD48L0NpdGU+PENpdGU+
PEF1dGhvcj5Db3V0ZWxsZTwvQXV0aG9yPjxZZWFyPjIwMDE8L1llYXI+PFJlY051bT42MzE4PC9S
ZWNOdW0+PHJlY29yZD48cmVjLW51bWJlcj42MzE4PC9yZWMtbnVtYmVyPjxmb3JlaWduLWtleXM+
PGtleSBhcHA9IkVOIiBkYi1pZD0iMjJwNWZwc3g4OXN0OXBlOTl2NXhzMngxZDJkZXg1cnd0NTkw
IiB0aW1lc3RhbXA9IjAiPjYzMTg8L2tleT48L2ZvcmVpZ24ta2V5cz48cmVmLXR5cGUgbmFtZT0i
Sm91cm5hbCBBcnRpY2xlIj4xNzwvcmVmLXR5cGU+PGNvbnRyaWJ1dG9ycz48YXV0aG9ycz48YXV0
aG9yPkNvdXRlbGxlLCBPLjwvYXV0aG9yPjxhdXRob3I+QmxhZ2RlbiwgQy4gUy48L2F1dGhvcj48
YXV0aG9yPkhhbXBzb24sIFIuPC9hdXRob3I+PGF1dGhvcj5IYWxhaSwgQy48L2F1dGhvcj48YXV0
aG9yPlJpZ2J5LCBQLiBXLjwvYXV0aG9yPjxhdXRob3I+SHVnaGVzLCBTLiBNLjwvYXV0aG9yPjwv
YXV0aG9ycz48L2NvbnRyaWJ1dG9ycz48YXV0aC1hZGRyZXNzPkRpdmlzaW9uIG9mIEV1a2FyeW90
aWMgTW9sZWN1bGFyIEdlbmV0aWNzLCBNUkMgTmF0aW9uYWwgSW5zdGl0dXRlIGZvciBNZWRpY2Fs
IFJlc2VhcmNoLCBMb25kb24sIFVuaXRlZCBLaW5nZG9tLjwvYXV0aC1hZGRyZXNzPjx0aXRsZXM+
PHRpdGxlPkhlZGdlaG9nIHNpZ25hbGxpbmcgaXMgcmVxdWlyZWQgZm9yIG1haW50ZW5hbmNlIG9m
IG15ZjUgYW5kIG15b0QgZXhwcmVzc2lvbiBhbmQgdGltZWx5IHRlcm1pbmFsIGRpZmZlcmVudGlh
dGlvbiBpbiB6ZWJyYWZpc2ggYWRheGlhbCBteW9nZW5lc2lzPC90aXRsZT48c2Vjb25kYXJ5LXRp
dGxlPkRldiBCaW9sPC9zZWNvbmRhcnktdGl0bGU+PC90aXRsZXM+PHBlcmlvZGljYWw+PGZ1bGwt
dGl0bGU+RGV2IEJpb2w8L2Z1bGwtdGl0bGU+PC9wZXJpb2RpY2FsPjxwYWdlcz4xMzYtNTAuPC9w
YWdlcz48dm9sdW1lPjIzNjwvdm9sdW1lPjxudW1iZXI+MTwvbnVtYmVyPjxrZXl3b3Jkcz48a2V5
d29yZD5BbWlubyBBY2lkIFNlcXVlbmNlPC9rZXl3b3JkPjxrZXl3b3JkPkFuaW1hbDwva2V5d29y
ZD48a2V5d29yZD5DZWxsIERpZmZlcmVudGlhdGlvbjwva2V5d29yZD48a2V5d29yZD5DZWxsIExp
bmVhZ2U8L2tleXdvcmQ+PGtleXdvcmQ+Q2VsbCBTdXJ2aXZhbDwva2V5d29yZD48a2V5d29yZD5D
bG9uaW5nLCBNb2xlY3VsYXI8L2tleXdvcmQ+PGtleXdvcmQ+SW1tdW5vaGlzdG9jaGVtaXN0cnk8
L2tleXdvcmQ+PGtleXdvcmQ+SW4gU2l0dSBIeWJyaWRpemF0aW9uPC9rZXl3b3JkPjxrZXl3b3Jk
PkluIFNpdHUgTmljay1FbmQgTGFiZWxpbmc8L2tleXdvcmQ+PGtleXdvcmQ+TW9sZWN1bGFyIFNl
cXVlbmNlIERhdGE8L2tleXdvcmQ+PGtleXdvcmQ+TXVzY2xlIFByb3RlaW5zLypiaW9zeW50aGVz
aXM8L2tleXdvcmQ+PGtleXdvcmQ+TXVzY2xlcy9lbWJyeW9sb2d5PC9rZXl3b3JkPjxrZXl3b3Jk
Pk11dGF0aW9uPC9rZXl3b3JkPjxrZXl3b3JkPk15b0QgUHJvdGVpbi8qYmlvc3ludGhlc2lzPC9r
ZXl3b3JkPjxrZXl3b3JkPk5vdG9jaG9yZC9tZXRhYm9saXNtPC9rZXl3b3JkPjxrZXl3b3JkPlBo
ZW5vdHlwZTwva2V5d29yZD48a2V5d29yZD5Qcm90ZWlucy8qbWV0YWJvbGlzbTwva2V5d29yZD48
a2V5d29yZD5TZXF1ZW5jZSBIb21vbG9neSwgQW1pbm8gQWNpZDwva2V5d29yZD48a2V5d29yZD4q
U2lnbmFsIFRyYW5zZHVjdGlvbjwva2V5d29yZD48a2V5d29yZD5TdXBwb3J0LCBOb24tVS5TLiBH
b3YmYXBvczt0PC9rZXl3b3JkPjxrZXl3b3JkPlRpbWUgRmFjdG9yczwva2V5d29yZD48a2V5d29y
ZD5VcC1SZWd1bGF0aW9uIChQaHlzaW9sb2d5KTwva2V5d29yZD48a2V5d29yZD5aZWJyYWZpc2g8
L2tleXdvcmQ+PC9rZXl3b3Jkcz48ZGF0ZXM+PHllYXI+MjAwMTwveWVhcj48L2RhdGVzPjxhY2Nl
c3Npb24tbnVtPjExNDU2NDUwPC9hY2Nlc3Npb24tbnVtPjx1cmxzPjxyZWxhdGVkLXVybHM+PHVy
bD5odHRwOi8vd3d3Lm5jYmkubmxtLm5paC5nb3YvaHRiaW4tcG9zdC9FbnRyZXovcXVlcnk/ZGI9
bSZhbXA7Zm9ybT02JmFtcDtkb3B0PXImYW1wO3VpZD0xMTQ1NjQ1MDwvdXJsPjwvcmVsYXRlZC11
cmxzPjwvdXJscz48L3JlY29yZD48L0NpdGU+PENpdGU+PEF1dGhvcj5EdTwvQXV0aG9yPjxZZWFy
PjE5OTc8L1llYXI+PFJlY051bT40MzcyPC9SZWNOdW0+PHJlY29yZD48cmVjLW51bWJlcj40Mzcy
PC9yZWMtbnVtYmVyPjxmb3JlaWduLWtleXM+PGtleSBhcHA9IkVOIiBkYi1pZD0iMjJwNWZwc3g4
OXN0OXBlOTl2NXhzMngxZDJkZXg1cnd0NTkwIiB0aW1lc3RhbXA9IjAiPjQzNzI8L2tleT48L2Zv
cmVpZ24ta2V5cz48cmVmLXR5cGUgbmFtZT0iSm91cm5hbCBBcnRpY2xlIj4xNzwvcmVmLXR5cGU+
PGNvbnRyaWJ1dG9ycz48YXV0aG9ycz48YXV0aG9yPkR1LCBTLkouPC9hdXRob3I+PGF1dGhvcj5E
ZXZvdG8sIFMuSC48L2F1dGhvcj48YXV0aG9yPldlc3RlcmZpZWxkLCBNLjwvYXV0aG9yPjxhdXRo
b3I+TW9vbiwgUi5ULjwvYXV0aG9yPjwvYXV0aG9ycz48L2NvbnRyaWJ1dG9ycz48dGl0bGVzPjx0
aXRsZT48c3R5bGUgZmFjZT0ibm9ybWFsIiBmb250PSJkZWZhdWx0IiBzaXplPSIxMDAlIj5Qb3Np
dGl2ZSBhbmQgbmVnYXRpdmUgcmVndWxhdGlvbiBvZiBtdXNjbGUgY2VsbCBpZGVudGl0eSBieSBt
ZW1iZXJzIG9mIHRoZSA8L3N0eWxlPjxzdHlsZSBmYWNlPSJpdGFsaWMiIGZvbnQ9ImRlZmF1bHQi
IHNpemU9IjEwMCUiPmhlZGdlaG9nPC9zdHlsZT48c3R5bGUgZmFjZT0ibm9ybWFsIiBmb250PSJk
ZWZhdWx0IiBzaXplPSIxMDAlIj4gYW5kIDwvc3R5bGU+PHN0eWxlIGZhY2U9Iml0YWxpYyIgZm9u
dD0iZGVmYXVsdCIgc2l6ZT0iMTAwJSI+VEdGPC9zdHlsZT48c3R5bGUgZmFjZT0iaXRhbGljIiBm
b250PSJkZWZhdWx0IiBzaXplPSIxMDAlIj4tYjwvc3R5bGU+PHN0eWxlIGZhY2U9Im5vcm1hbCIg
Zm9udD0iZGVmYXVsdCIgc2l6ZT0iMTAwJSI+IGdlbmUgZmFtaWxpZXM8L3N0eWxlPjwvdGl0bGU+
PHNlY29uZGFyeS10aXRsZT5Kb3VybmFsIG9mIENlbGwgQmlvbG9neTwvc2Vjb25kYXJ5LXRpdGxl
PjwvdGl0bGVzPjxwYWdlcz4xNDUtMTU2PC9wYWdlcz48dm9sdW1lPjEzOTwvdm9sdW1lPjxudW1i
ZXI+MTwvbnVtYmVyPjxkYXRlcz48eWVhcj4xOTk3PC95ZWFyPjwvZGF0ZXM+PHVybHM+PC91cmxz
PjwvcmVjb3JkPjwvQ2l0ZT48L0VuZE5vdGU+
</w:fldData>
        </w:fldChar>
      </w:r>
      <w:r w:rsidR="00AD49EB" w:rsidRPr="00E6172C">
        <w:rPr>
          <w:rFonts w:cs="Arial"/>
          <w:lang w:val="en-GB"/>
        </w:rPr>
        <w:instrText xml:space="preserve"> ADDIN EN.CITE.DATA </w:instrText>
      </w:r>
      <w:r w:rsidR="00AD49EB" w:rsidRPr="00E6172C">
        <w:rPr>
          <w:rFonts w:cs="Arial"/>
          <w:lang w:val="en-GB"/>
        </w:rPr>
      </w:r>
      <w:r w:rsidR="00AD49EB" w:rsidRPr="00E6172C">
        <w:rPr>
          <w:rFonts w:cs="Arial"/>
          <w:lang w:val="en-GB"/>
        </w:rPr>
        <w:fldChar w:fldCharType="end"/>
      </w:r>
      <w:r w:rsidR="00535FF5" w:rsidRPr="00E6172C">
        <w:rPr>
          <w:rFonts w:cs="Arial"/>
          <w:lang w:val="en-GB"/>
        </w:rPr>
      </w:r>
      <w:r w:rsidR="00535FF5" w:rsidRPr="00E6172C">
        <w:rPr>
          <w:rFonts w:cs="Arial"/>
          <w:lang w:val="en-GB"/>
        </w:rPr>
        <w:fldChar w:fldCharType="separate"/>
      </w:r>
      <w:r w:rsidR="008E239E" w:rsidRPr="00E6172C">
        <w:rPr>
          <w:rFonts w:cs="Arial"/>
          <w:noProof/>
          <w:lang w:val="en-GB"/>
        </w:rPr>
        <w:t>(Blagden et al., 1997; Coutelle et al., 2001; Du et al., 1997)</w:t>
      </w:r>
      <w:r w:rsidR="00535FF5" w:rsidRPr="00E6172C">
        <w:rPr>
          <w:rFonts w:cs="Arial"/>
          <w:lang w:val="en-GB"/>
        </w:rPr>
        <w:fldChar w:fldCharType="end"/>
      </w:r>
      <w:r w:rsidR="00E76985" w:rsidRPr="00E6172C">
        <w:rPr>
          <w:rFonts w:cs="Arial"/>
          <w:lang w:val="en-GB"/>
        </w:rPr>
        <w:t xml:space="preserve">.  </w:t>
      </w:r>
      <w:r w:rsidR="00D63169" w:rsidRPr="00E6172C">
        <w:rPr>
          <w:rFonts w:cs="Arial"/>
          <w:lang w:val="en-GB"/>
        </w:rPr>
        <w:t xml:space="preserve">When </w:t>
      </w:r>
      <w:proofErr w:type="spellStart"/>
      <w:r w:rsidR="00D63169" w:rsidRPr="00E6172C">
        <w:rPr>
          <w:rFonts w:cs="Arial"/>
          <w:lang w:val="en-GB"/>
        </w:rPr>
        <w:t>Hh</w:t>
      </w:r>
      <w:proofErr w:type="spellEnd"/>
      <w:r w:rsidR="00D63169" w:rsidRPr="00E6172C">
        <w:rPr>
          <w:rFonts w:cs="Arial"/>
          <w:lang w:val="en-GB"/>
        </w:rPr>
        <w:t xml:space="preserve"> signalling is prevented, t</w:t>
      </w:r>
      <w:r w:rsidR="00E76985" w:rsidRPr="00E6172C">
        <w:rPr>
          <w:rFonts w:cs="Arial"/>
          <w:lang w:val="en-GB"/>
        </w:rPr>
        <w:t>he small amount of trunk PSM that form</w:t>
      </w:r>
      <w:r w:rsidR="00D63169" w:rsidRPr="00E6172C">
        <w:rPr>
          <w:rFonts w:cs="Arial"/>
          <w:lang w:val="en-GB"/>
        </w:rPr>
        <w:t>s</w:t>
      </w:r>
      <w:r w:rsidR="00E76985" w:rsidRPr="00E6172C">
        <w:rPr>
          <w:rFonts w:cs="Arial"/>
          <w:lang w:val="en-GB"/>
        </w:rPr>
        <w:t xml:space="preserve"> in </w:t>
      </w:r>
      <w:r w:rsidR="00E76985" w:rsidRPr="00E6172C">
        <w:rPr>
          <w:rFonts w:cs="Arial"/>
          <w:i/>
          <w:lang w:val="en-GB"/>
        </w:rPr>
        <w:t>tbx16</w:t>
      </w:r>
      <w:r w:rsidR="00E76985" w:rsidRPr="00E6172C">
        <w:rPr>
          <w:rFonts w:cs="Arial"/>
          <w:lang w:val="en-GB"/>
        </w:rPr>
        <w:t xml:space="preserve"> mutants activates low level </w:t>
      </w:r>
      <w:r w:rsidR="008E239E" w:rsidRPr="00E6172C">
        <w:rPr>
          <w:rFonts w:cs="Arial"/>
          <w:i/>
          <w:lang w:val="en-GB"/>
        </w:rPr>
        <w:t>myf5</w:t>
      </w:r>
      <w:r w:rsidR="008E239E" w:rsidRPr="00E6172C">
        <w:rPr>
          <w:rFonts w:cs="Arial"/>
          <w:lang w:val="en-GB"/>
        </w:rPr>
        <w:t xml:space="preserve"> </w:t>
      </w:r>
      <w:r w:rsidR="00E76985" w:rsidRPr="00E6172C">
        <w:rPr>
          <w:rFonts w:cs="Arial"/>
          <w:lang w:val="en-GB"/>
        </w:rPr>
        <w:t xml:space="preserve">but not </w:t>
      </w:r>
      <w:proofErr w:type="spellStart"/>
      <w:r w:rsidR="00E76985" w:rsidRPr="00E6172C">
        <w:rPr>
          <w:rFonts w:cs="Arial"/>
          <w:i/>
          <w:lang w:val="en-GB"/>
        </w:rPr>
        <w:t>myod</w:t>
      </w:r>
      <w:proofErr w:type="spellEnd"/>
      <w:r w:rsidR="00E76985" w:rsidRPr="00E6172C">
        <w:rPr>
          <w:rFonts w:cs="Arial"/>
          <w:lang w:val="en-GB"/>
        </w:rPr>
        <w:t xml:space="preserve"> mRNA expression, showing that Tbx16 is essential for initial pre-adaxial </w:t>
      </w:r>
      <w:proofErr w:type="spellStart"/>
      <w:r w:rsidR="00E76985" w:rsidRPr="00E6172C">
        <w:rPr>
          <w:rFonts w:cs="Arial"/>
          <w:i/>
          <w:lang w:val="en-GB"/>
        </w:rPr>
        <w:t>myod</w:t>
      </w:r>
      <w:proofErr w:type="spellEnd"/>
      <w:r w:rsidR="00E76985" w:rsidRPr="00E6172C">
        <w:rPr>
          <w:rFonts w:cs="Arial"/>
          <w:i/>
          <w:lang w:val="en-GB"/>
        </w:rPr>
        <w:t xml:space="preserve"> </w:t>
      </w:r>
      <w:r w:rsidR="00E76985" w:rsidRPr="00E6172C">
        <w:rPr>
          <w:rFonts w:cs="Arial"/>
          <w:lang w:val="en-GB"/>
        </w:rPr>
        <w:t xml:space="preserve">transcription. </w:t>
      </w:r>
      <w:r w:rsidR="00153BFD">
        <w:rPr>
          <w:rFonts w:cs="Arial"/>
          <w:lang w:val="en-GB"/>
        </w:rPr>
        <w:t xml:space="preserve"> </w:t>
      </w:r>
      <w:proofErr w:type="spellStart"/>
      <w:r w:rsidR="00CC51F2" w:rsidRPr="00E6172C">
        <w:rPr>
          <w:rFonts w:cs="Arial"/>
          <w:i/>
          <w:lang w:val="en-GB"/>
        </w:rPr>
        <w:t>Tbxta</w:t>
      </w:r>
      <w:proofErr w:type="spellEnd"/>
      <w:r w:rsidR="00CC51F2" w:rsidRPr="00E6172C">
        <w:rPr>
          <w:rFonts w:cs="Arial"/>
          <w:lang w:val="en-GB"/>
        </w:rPr>
        <w:t xml:space="preserve"> mutants also fail to initiate pre-adaxial </w:t>
      </w:r>
      <w:proofErr w:type="spellStart"/>
      <w:r w:rsidR="00CC51F2" w:rsidRPr="00E6172C">
        <w:rPr>
          <w:rFonts w:cs="Arial"/>
          <w:i/>
          <w:lang w:val="en-GB"/>
        </w:rPr>
        <w:t>myod</w:t>
      </w:r>
      <w:proofErr w:type="spellEnd"/>
      <w:r w:rsidR="00CC51F2" w:rsidRPr="00E6172C">
        <w:rPr>
          <w:rFonts w:cs="Arial"/>
          <w:lang w:val="en-GB"/>
        </w:rPr>
        <w:t xml:space="preserve"> expression. </w:t>
      </w:r>
      <w:r w:rsidR="002748D1" w:rsidRPr="00E6172C">
        <w:rPr>
          <w:rFonts w:cs="Arial"/>
          <w:lang w:val="en-GB"/>
        </w:rPr>
        <w:t xml:space="preserve"> Conversely, o</w:t>
      </w:r>
      <w:r w:rsidR="00630B2F" w:rsidRPr="00E6172C">
        <w:rPr>
          <w:rFonts w:cs="Arial"/>
          <w:lang w:val="en-GB"/>
        </w:rPr>
        <w:t xml:space="preserve">verexpression of Tbx16 </w:t>
      </w:r>
      <w:r w:rsidR="00085255" w:rsidRPr="00E6172C">
        <w:rPr>
          <w:rFonts w:cs="Arial"/>
          <w:lang w:val="en-GB"/>
        </w:rPr>
        <w:t xml:space="preserve">directly </w:t>
      </w:r>
      <w:r w:rsidR="00630B2F" w:rsidRPr="00E6172C">
        <w:rPr>
          <w:rFonts w:cs="Arial"/>
          <w:lang w:val="en-GB"/>
        </w:rPr>
        <w:t xml:space="preserve">induces ectopic </w:t>
      </w:r>
      <w:r w:rsidR="00630B2F" w:rsidRPr="00E6172C">
        <w:rPr>
          <w:rFonts w:cs="Arial"/>
          <w:bCs/>
          <w:i/>
          <w:lang w:val="en-GB"/>
        </w:rPr>
        <w:t>myf5</w:t>
      </w:r>
      <w:r w:rsidR="00630B2F" w:rsidRPr="00E6172C">
        <w:rPr>
          <w:rFonts w:cs="Arial"/>
          <w:lang w:val="en-GB"/>
        </w:rPr>
        <w:t xml:space="preserve"> mRNA</w:t>
      </w:r>
      <w:r w:rsidR="002748D1" w:rsidRPr="00E6172C">
        <w:rPr>
          <w:rFonts w:cs="Arial"/>
          <w:lang w:val="en-GB"/>
        </w:rPr>
        <w:t>, but</w:t>
      </w:r>
      <w:r w:rsidR="00630B2F" w:rsidRPr="00E6172C">
        <w:rPr>
          <w:rFonts w:cs="Arial"/>
          <w:lang w:val="en-GB"/>
        </w:rPr>
        <w:t xml:space="preserve"> </w:t>
      </w:r>
      <w:r w:rsidR="00085255" w:rsidRPr="00E6172C">
        <w:rPr>
          <w:rFonts w:cs="Arial"/>
          <w:lang w:val="en-GB"/>
        </w:rPr>
        <w:t>only in mesoderm and preferential</w:t>
      </w:r>
      <w:r w:rsidR="00630B2F" w:rsidRPr="00E6172C">
        <w:rPr>
          <w:rFonts w:cs="Arial"/>
          <w:lang w:val="en-GB"/>
        </w:rPr>
        <w:t xml:space="preserve">ly in </w:t>
      </w:r>
      <w:r w:rsidR="008B3D49" w:rsidRPr="00E6172C">
        <w:rPr>
          <w:rFonts w:cs="Arial"/>
          <w:lang w:val="en-GB"/>
        </w:rPr>
        <w:t xml:space="preserve">dorsal </w:t>
      </w:r>
      <w:r w:rsidR="00630B2F" w:rsidRPr="00E6172C">
        <w:rPr>
          <w:rFonts w:cs="Arial"/>
          <w:lang w:val="en-GB"/>
        </w:rPr>
        <w:t>mesoderm</w:t>
      </w:r>
      <w:r w:rsidR="00085255" w:rsidRPr="00E6172C">
        <w:rPr>
          <w:rFonts w:cs="Arial"/>
          <w:lang w:val="en-GB"/>
        </w:rPr>
        <w:t xml:space="preserve"> at somite levels.</w:t>
      </w:r>
      <w:r w:rsidR="00535FF5" w:rsidRPr="00E6172C">
        <w:rPr>
          <w:rFonts w:cs="Arial"/>
          <w:lang w:val="en-GB"/>
        </w:rPr>
        <w:t xml:space="preserve"> </w:t>
      </w:r>
      <w:r w:rsidR="00085255" w:rsidRPr="00E6172C">
        <w:rPr>
          <w:rFonts w:cs="Arial"/>
          <w:lang w:val="en-GB"/>
        </w:rPr>
        <w:t xml:space="preserve"> In contrast, </w:t>
      </w:r>
      <w:r w:rsidR="009D40D9" w:rsidRPr="00E6172C">
        <w:rPr>
          <w:rFonts w:cs="Arial"/>
          <w:lang w:val="en-GB"/>
        </w:rPr>
        <w:t xml:space="preserve">Tbx16-induced </w:t>
      </w:r>
      <w:r w:rsidR="00085255" w:rsidRPr="00E6172C">
        <w:rPr>
          <w:rFonts w:cs="Arial"/>
          <w:lang w:val="en-GB"/>
        </w:rPr>
        <w:t xml:space="preserve">ectopic </w:t>
      </w:r>
      <w:proofErr w:type="spellStart"/>
      <w:r w:rsidR="00085255" w:rsidRPr="00E6172C">
        <w:rPr>
          <w:rFonts w:cs="Arial"/>
          <w:bCs/>
          <w:i/>
          <w:lang w:val="en-GB"/>
        </w:rPr>
        <w:t>myod</w:t>
      </w:r>
      <w:proofErr w:type="spellEnd"/>
      <w:r w:rsidR="00085255" w:rsidRPr="00E6172C">
        <w:rPr>
          <w:rFonts w:cs="Arial"/>
          <w:lang w:val="en-GB"/>
        </w:rPr>
        <w:t xml:space="preserve"> expression is restricted to a narrower mesodermal region flanking the </w:t>
      </w:r>
      <w:r w:rsidR="002748D1" w:rsidRPr="00E6172C">
        <w:rPr>
          <w:rFonts w:cs="Arial"/>
          <w:lang w:val="en-GB"/>
        </w:rPr>
        <w:t>pre-</w:t>
      </w:r>
      <w:r w:rsidR="00085255" w:rsidRPr="00E6172C">
        <w:rPr>
          <w:rFonts w:cs="Arial"/>
          <w:lang w:val="en-GB"/>
        </w:rPr>
        <w:t xml:space="preserve">adaxial cells, likely due to the restricted expression of </w:t>
      </w:r>
      <w:r w:rsidR="00085255" w:rsidRPr="00E6172C">
        <w:rPr>
          <w:rFonts w:cs="Arial"/>
          <w:bCs/>
          <w:i/>
          <w:lang w:val="en-GB"/>
        </w:rPr>
        <w:t>smarcd3</w:t>
      </w:r>
      <w:r w:rsidR="00085255" w:rsidRPr="00E6172C">
        <w:rPr>
          <w:rFonts w:cs="Arial"/>
          <w:lang w:val="en-GB"/>
        </w:rPr>
        <w:t xml:space="preserve"> in this region </w:t>
      </w:r>
      <w:r w:rsidR="00085255" w:rsidRPr="00E6172C">
        <w:rPr>
          <w:rFonts w:cs="Arial"/>
          <w:lang w:val="en-GB"/>
        </w:rPr>
        <w:fldChar w:fldCharType="begin"/>
      </w:r>
      <w:r w:rsidR="00AD49EB" w:rsidRPr="00E6172C">
        <w:rPr>
          <w:rFonts w:cs="Arial"/>
          <w:lang w:val="en-GB"/>
        </w:rPr>
        <w:instrText xml:space="preserve"> ADDIN EN.CITE &lt;EndNote&gt;&lt;Cite&gt;&lt;Author&gt;Ochi&lt;/Author&gt;&lt;Year&gt;2008&lt;/Year&gt;&lt;RecNum&gt;8690&lt;/RecNum&gt;&lt;DisplayText&gt;(Ochi et al., 2008)&lt;/DisplayText&gt;&lt;record&gt;&lt;rec-number&gt;8690&lt;/rec-number&gt;&lt;foreign-keys&gt;&lt;key app="EN" db-id="22p5fpsx89st9pe99v5xs2x1d2dex5rwt590" timestamp="0"&gt;8690&lt;/key&gt;&lt;/foreign-keys&gt;&lt;ref-type name="Journal Article"&gt;17&lt;/ref-type&gt;&lt;contributors&gt;&lt;authors&gt;&lt;author&gt;Ochi, H.&lt;/author&gt;&lt;author&gt;Hans, S.&lt;/author&gt;&lt;author&gt;Westerfield, M.&lt;/author&gt;&lt;/authors&gt;&lt;/contributors&gt;&lt;auth-address&gt;Institute of Neuroscience, University of Oregon, Eugene, Oregon 97403-1254, USA.&lt;/auth-address&gt;&lt;titles&gt;&lt;title&gt;Smarcd3 regulates the timing of zebrafish myogenesis onset&lt;/title&gt;&lt;secondary-title&gt;J Biol Chem&lt;/secondary-title&gt;&lt;/titles&gt;&lt;periodical&gt;&lt;full-title&gt;J Biol Chem&lt;/full-title&gt;&lt;/periodical&gt;&lt;pages&gt;3529-36&lt;/pages&gt;&lt;volume&gt;283&lt;/volume&gt;&lt;number&gt;6&lt;/number&gt;&lt;edition&gt;2007/12/07&lt;/edition&gt;&lt;keywords&gt;&lt;keyword&gt;Animals&lt;/keyword&gt;&lt;keyword&gt;Blastula/metabolism&lt;/keyword&gt;&lt;keyword&gt;Chromatin/metabolism&lt;/keyword&gt;&lt;keyword&gt;*Gene Expression Regulation, Developmental&lt;/keyword&gt;&lt;keyword&gt;Mesoderm/metabolism&lt;/keyword&gt;&lt;keyword&gt;Models, Biological&lt;/keyword&gt;&lt;keyword&gt;*Muscle Development&lt;/keyword&gt;&lt;keyword&gt;Muscles/*embryology/metabolism&lt;/keyword&gt;&lt;keyword&gt;Mutation&lt;/keyword&gt;&lt;keyword&gt;Plasmids/metabolism&lt;/keyword&gt;&lt;keyword&gt;Protein Binding&lt;/keyword&gt;&lt;keyword&gt;Time Factors&lt;/keyword&gt;&lt;keyword&gt;Transcription Factors/genetics/*metabolism/*physiology&lt;/keyword&gt;&lt;keyword&gt;Veratrum Alkaloids/pharmacology&lt;/keyword&gt;&lt;keyword&gt;Zebrafish&lt;/keyword&gt;&lt;/keywords&gt;&lt;dates&gt;&lt;year&gt;2008&lt;/year&gt;&lt;pub-dates&gt;&lt;date&gt;Feb 8&lt;/date&gt;&lt;/pub-dates&gt;&lt;/dates&gt;&lt;isbn&gt;0021-9258 (Print)&lt;/isbn&gt;&lt;accession-num&gt;18056260&lt;/accession-num&gt;&lt;urls&gt;&lt;related-urls&gt;&lt;url&gt;http://www.ncbi.nlm.nih.gov/entrez/query.fcgi?cmd=Retrieve&amp;amp;db=PubMed&amp;amp;dopt=Citation&amp;amp;list_uids=18056260&lt;/url&gt;&lt;/related-urls&gt;&lt;/urls&gt;&lt;electronic-resource-num&gt;M708594200 [pii]&amp;#xD;10.1074/jbc.M708594200&lt;/electronic-resource-num&gt;&lt;language&gt;eng&lt;/language&gt;&lt;/record&gt;&lt;/Cite&gt;&lt;/EndNote&gt;</w:instrText>
      </w:r>
      <w:r w:rsidR="00085255" w:rsidRPr="00E6172C">
        <w:rPr>
          <w:rFonts w:cs="Arial"/>
          <w:lang w:val="en-GB"/>
        </w:rPr>
        <w:fldChar w:fldCharType="separate"/>
      </w:r>
      <w:r w:rsidR="00085255" w:rsidRPr="00E6172C">
        <w:rPr>
          <w:rFonts w:cs="Arial"/>
          <w:noProof/>
          <w:lang w:val="en-GB"/>
        </w:rPr>
        <w:t>(Ochi et al., 2008)</w:t>
      </w:r>
      <w:r w:rsidR="00085255" w:rsidRPr="00E6172C">
        <w:rPr>
          <w:rFonts w:cs="Arial"/>
          <w:lang w:val="en-GB"/>
        </w:rPr>
        <w:fldChar w:fldCharType="end"/>
      </w:r>
      <w:r w:rsidR="00085255" w:rsidRPr="00E6172C">
        <w:rPr>
          <w:rFonts w:cs="Arial"/>
          <w:lang w:val="en-GB"/>
        </w:rPr>
        <w:t xml:space="preserve">.  Nevertheless, </w:t>
      </w:r>
      <w:proofErr w:type="spellStart"/>
      <w:r w:rsidR="00085255" w:rsidRPr="00E6172C">
        <w:rPr>
          <w:rFonts w:cs="Arial"/>
          <w:bCs/>
          <w:i/>
          <w:lang w:val="en-GB"/>
        </w:rPr>
        <w:t>myod</w:t>
      </w:r>
      <w:proofErr w:type="spellEnd"/>
      <w:r w:rsidR="00085255" w:rsidRPr="00E6172C">
        <w:rPr>
          <w:rFonts w:cs="Arial"/>
          <w:lang w:val="en-GB"/>
        </w:rPr>
        <w:t xml:space="preserve"> is induced by Tbx16</w:t>
      </w:r>
      <w:r w:rsidR="002748D1" w:rsidRPr="00E6172C">
        <w:rPr>
          <w:rFonts w:cs="Arial"/>
          <w:lang w:val="en-GB"/>
        </w:rPr>
        <w:t xml:space="preserve"> in the absence of</w:t>
      </w:r>
      <w:r w:rsidR="00085255" w:rsidRPr="00E6172C">
        <w:rPr>
          <w:rFonts w:cs="Arial"/>
          <w:lang w:val="en-GB"/>
        </w:rPr>
        <w:t xml:space="preserve"> Myf5</w:t>
      </w:r>
      <w:r w:rsidR="002748D1" w:rsidRPr="00E6172C">
        <w:rPr>
          <w:rFonts w:cs="Arial"/>
          <w:lang w:val="en-GB"/>
        </w:rPr>
        <w:t xml:space="preserve">, </w:t>
      </w:r>
      <w:r w:rsidR="00535FF5" w:rsidRPr="00E6172C">
        <w:rPr>
          <w:rFonts w:cs="Arial"/>
          <w:lang w:val="en-GB"/>
        </w:rPr>
        <w:t xml:space="preserve">probably </w:t>
      </w:r>
      <w:r w:rsidR="002748D1" w:rsidRPr="00E6172C">
        <w:rPr>
          <w:rFonts w:cs="Arial"/>
          <w:lang w:val="en-GB"/>
        </w:rPr>
        <w:t xml:space="preserve">through direct binding to regulatory elements in the </w:t>
      </w:r>
      <w:proofErr w:type="spellStart"/>
      <w:r w:rsidR="002748D1" w:rsidRPr="00E6172C">
        <w:rPr>
          <w:rFonts w:cs="Arial"/>
          <w:bCs/>
          <w:i/>
          <w:lang w:val="en-GB"/>
        </w:rPr>
        <w:t>myod</w:t>
      </w:r>
      <w:proofErr w:type="spellEnd"/>
      <w:r w:rsidR="002748D1" w:rsidRPr="00E6172C">
        <w:rPr>
          <w:rFonts w:cs="Arial"/>
          <w:lang w:val="en-GB"/>
        </w:rPr>
        <w:t xml:space="preserve"> locus</w:t>
      </w:r>
      <w:r w:rsidR="00085255" w:rsidRPr="00E6172C">
        <w:rPr>
          <w:rFonts w:cs="Arial"/>
          <w:lang w:val="en-GB"/>
        </w:rPr>
        <w:t xml:space="preserve">.  It </w:t>
      </w:r>
      <w:r w:rsidR="002F2F9C" w:rsidRPr="00E6172C">
        <w:rPr>
          <w:rFonts w:cs="Arial"/>
          <w:lang w:val="en-GB"/>
        </w:rPr>
        <w:t xml:space="preserve">is </w:t>
      </w:r>
      <w:r w:rsidR="00085255" w:rsidRPr="00E6172C">
        <w:rPr>
          <w:rFonts w:cs="Arial"/>
          <w:lang w:val="en-GB"/>
        </w:rPr>
        <w:t xml:space="preserve">thus likely </w:t>
      </w:r>
      <w:r w:rsidR="00085255" w:rsidRPr="00E6172C">
        <w:rPr>
          <w:rFonts w:cs="Arial"/>
          <w:lang w:val="en-GB"/>
        </w:rPr>
        <w:lastRenderedPageBreak/>
        <w:t xml:space="preserve">that changes in chromatin structure in the </w:t>
      </w:r>
      <w:r w:rsidR="00085255" w:rsidRPr="00E6172C">
        <w:rPr>
          <w:rFonts w:cs="Arial"/>
          <w:bCs/>
          <w:i/>
          <w:lang w:val="en-GB"/>
        </w:rPr>
        <w:t>myf5</w:t>
      </w:r>
      <w:r w:rsidR="00085255" w:rsidRPr="00E6172C">
        <w:rPr>
          <w:rFonts w:cs="Arial"/>
          <w:lang w:val="en-GB"/>
        </w:rPr>
        <w:t xml:space="preserve"> and </w:t>
      </w:r>
      <w:proofErr w:type="spellStart"/>
      <w:r w:rsidR="00085255" w:rsidRPr="00E6172C">
        <w:rPr>
          <w:rFonts w:cs="Arial"/>
          <w:bCs/>
          <w:i/>
          <w:lang w:val="en-GB"/>
        </w:rPr>
        <w:t>myod</w:t>
      </w:r>
      <w:proofErr w:type="spellEnd"/>
      <w:r w:rsidR="00085255" w:rsidRPr="00E6172C">
        <w:rPr>
          <w:rFonts w:cs="Arial"/>
          <w:lang w:val="en-GB"/>
        </w:rPr>
        <w:t xml:space="preserve"> loci that accompany posterior mesoderm forma</w:t>
      </w:r>
      <w:r w:rsidR="009D40D9" w:rsidRPr="00E6172C">
        <w:rPr>
          <w:rFonts w:cs="Arial"/>
          <w:lang w:val="en-GB"/>
        </w:rPr>
        <w:t>ti</w:t>
      </w:r>
      <w:r w:rsidR="00085255" w:rsidRPr="00E6172C">
        <w:rPr>
          <w:rFonts w:cs="Arial"/>
          <w:lang w:val="en-GB"/>
        </w:rPr>
        <w:t>on</w:t>
      </w:r>
      <w:r w:rsidR="009D40D9" w:rsidRPr="00E6172C">
        <w:rPr>
          <w:rFonts w:cs="Arial"/>
          <w:lang w:val="en-GB"/>
        </w:rPr>
        <w:t xml:space="preserve"> </w:t>
      </w:r>
      <w:r w:rsidR="00C026FD" w:rsidRPr="00E6172C">
        <w:rPr>
          <w:rFonts w:cs="Arial"/>
          <w:lang w:val="en-GB"/>
        </w:rPr>
        <w:t>facilitate</w:t>
      </w:r>
      <w:r w:rsidR="009D40D9" w:rsidRPr="00E6172C">
        <w:rPr>
          <w:rFonts w:cs="Arial"/>
          <w:lang w:val="en-GB"/>
        </w:rPr>
        <w:t xml:space="preserve"> Tbx16 access to its binding sites in these MRF genes.</w:t>
      </w:r>
    </w:p>
    <w:p w14:paraId="211461CD" w14:textId="37AC750F" w:rsidR="008B3D49" w:rsidRPr="00E6172C" w:rsidRDefault="00B90BEE" w:rsidP="00B90BEE">
      <w:pPr>
        <w:spacing w:after="120" w:line="360" w:lineRule="auto"/>
        <w:jc w:val="both"/>
        <w:rPr>
          <w:lang w:val="en-GB"/>
        </w:rPr>
      </w:pPr>
      <w:r w:rsidRPr="00E6172C">
        <w:rPr>
          <w:lang w:val="en-GB"/>
        </w:rPr>
        <w:t xml:space="preserve">In considering the role of Tbx genes in myogenesis it is essential to distinguish adaxial and paraxial myogenesis, which give rise to different kinds of muscle with distinct timing </w:t>
      </w:r>
      <w:r w:rsidRPr="00E6172C">
        <w:rPr>
          <w:b/>
          <w:lang w:val="en-GB"/>
        </w:rPr>
        <w:fldChar w:fldCharType="begin">
          <w:fldData xml:space="preserve">PEVuZE5vdGU+PENpdGU+PEF1dGhvcj5EZXZvdG88L0F1dGhvcj48WWVhcj4xOTk2PC9ZZWFyPjxS
ZWNOdW0+MjM4MzwvUmVjTnVtPjxEaXNwbGF5VGV4dD4oQmxhZ2RlbiBldCBhbC4sIDE5OTc7IERl
dm90byBldCBhbC4sIDE5OTYpPC9EaXNwbGF5VGV4dD48cmVjb3JkPjxyZWMtbnVtYmVyPjIzODM8
L3JlYy1udW1iZXI+PGZvcmVpZ24ta2V5cz48a2V5IGFwcD0iRU4iIGRiLWlkPSIyMnA1ZnBzeDg5
c3Q5cGU5OXY1eHMyeDFkMmRleDVyd3Q1OTAiIHRpbWVzdGFtcD0iMCI+MjM4Mzwva2V5PjwvZm9y
ZWlnbi1rZXlzPjxyZWYtdHlwZSBuYW1lPSJKb3VybmFsIEFydGljbGUiPjE3PC9yZWYtdHlwZT48
Y29udHJpYnV0b3JzPjxhdXRob3JzPjxhdXRob3I+RGV2b3RvLCBTLkguPC9hdXRob3I+PGF1dGhv
cj5NZWxhbmNvbiwgRS48L2F1dGhvcj48YXV0aG9yPkVpc2VuLCBKLlMuPC9hdXRob3I+PGF1dGhv
cj5XZXN0ZXJmaWVsZCwgTS48L2F1dGhvcj48L2F1dGhvcnM+PC9jb250cmlidXRvcnM+PHRpdGxl
cz48dGl0bGU+SWRlbnRpZmljYXRpb24gb2Ygc2VwYXJhdGUgc2xvdyBhbmQgZmFzdCBtdXNjbGUg
cHJlY3Vyc29yIGNlbGxzIGluIHZpdm8sIHByaW9yIHRvIHNvbWl0ZSBmb3JtYXRpb248L3RpdGxl
PjxzZWNvbmRhcnktdGl0bGU+RGV2ZWxvcG1lbnQ8L3NlY29uZGFyeS10aXRsZT48L3RpdGxlcz48
cGVyaW9kaWNhbD48ZnVsbC10aXRsZT5EZXZlbG9wbWVudDwvZnVsbC10aXRsZT48L3BlcmlvZGlj
YWw+PHBhZ2VzPjMzNzEtMzM4MDwvcGFnZXM+PHZvbHVtZT4xMjI8L3ZvbHVtZT48ZGF0ZXM+PHll
YXI+MTk5NjwveWVhcj48L2RhdGVzPjx1cmxzPjwvdXJscz48L3JlY29yZD48L0NpdGU+PENpdGU+
PEF1dGhvcj5CbGFnZGVuPC9BdXRob3I+PFllYXI+MTk5NzwvWWVhcj48UmVjTnVtPjI5NjQ8L1Jl
Y051bT48cmVjb3JkPjxyZWMtbnVtYmVyPjI5NjQ8L3JlYy1udW1iZXI+PGZvcmVpZ24ta2V5cz48
a2V5IGFwcD0iRU4iIGRiLWlkPSIyMnA1ZnBzeDg5c3Q5cGU5OXY1eHMyeDFkMmRleDVyd3Q1OTAi
IHRpbWVzdGFtcD0iMCI+Mjk2NDwva2V5PjwvZm9yZWlnbi1rZXlzPjxyZWYtdHlwZSBuYW1lPSJK
b3VybmFsIEFydGljbGUiPjE3PC9yZWYtdHlwZT48Y29udHJpYnV0b3JzPjxhdXRob3JzPjxhdXRo
b3I+QmxhZ2RlbiwgQy4gUy48L2F1dGhvcj48YXV0aG9yPkN1cnJpZSwgUC4gRC48L2F1dGhvcj48
YXV0aG9yPkluZ2hhbSwgUC4gVy48L2F1dGhvcj48YXV0aG9yPkh1Z2hlcywgUy4gTS48L2F1dGhv
cj48L2F1dGhvcnM+PC9jb250cmlidXRvcnM+PGF1dGgtYWRkcmVzcz5EZXZlbG9wbWVudGFsIEJp
b2xvZ3kgUmVzZWFyY2ggQ2VudHJlLCBUaGUgUmFuZGFsbCBJbnN0aXR1dGUsIEtpbmcmYXBvcztz
IENvbGxlZ2UgTG9uZG9uLCBVSy48L2F1dGgtYWRkcmVzcz48dGl0bGVzPjx0aXRsZT5Ob3RvY2hv
cmQgaW5kdWN0aW9uIG9mIHplYnJhZmlzaCBzbG93IG11c2NsZSBtZWRpYXRlZCBieSBTb25pYyBI
ZWRnZWhvZzwvdGl0bGU+PHNlY29uZGFyeS10aXRsZT5HZW5lcyBEZXY8L3NlY29uZGFyeS10aXRs
ZT48L3RpdGxlcz48cGVyaW9kaWNhbD48ZnVsbC10aXRsZT5HZW5lcyBEZXY8L2Z1bGwtdGl0bGU+
PC9wZXJpb2RpY2FsPjxwYWdlcz4yMTYzLTIxNzU8L3BhZ2VzPjx2b2x1bWU+MTE8L3ZvbHVtZT48
bnVtYmVyPjE3PC9udW1iZXI+PGVkaXRpb24+MTk5Ny8wOS8yNjwvZWRpdGlvbj48a2V5d29yZHM+
PGtleXdvcmQ+QW5pbWFsczwva2V5d29yZD48a2V5d29yZD5CaW9sb2dpY2FsIEV2b2x1dGlvbjwv
a2V5d29yZD48a2V5d29yZD5FbWJyeW9uaWMgSW5kdWN0aW9uL2dlbmV0aWNzLypwaHlzaW9sb2d5
PC9rZXl3b3JkPjxrZXl3b3JkPkhlZGdlaG9nIFByb3RlaW5zPC9rZXl3b3JkPjxrZXl3b3JkPklt
bXVub2hpc3RvY2hlbWlzdHJ5PC9rZXl3b3JkPjxrZXl3b3JkPk1lc29kZXJtL2N5dG9sb2d5PC9r
ZXl3b3JkPjxrZXl3b3JkPk11c2NsZSBGaWJlcnMsIEZhc3QtVHdpdGNoL2N5dG9sb2d5L21ldGFi
b2xpc208L2tleXdvcmQ+PGtleXdvcmQ+TXVzY2xlIEZpYmVycywgU2xvdy1Ud2l0Y2gvKmN5dG9s
b2d5L21ldGFib2xpc208L2tleXdvcmQ+PGtleXdvcmQ+TXV0YXRpb248L2tleXdvcmQ+PGtleXdv
cmQ+TXlvc2luIEhlYXZ5IENoYWlucy9tZXRhYm9saXNtPC9rZXl3b3JkPjxrZXl3b3JkPk5vdG9j
aG9yZC8qZW1icnlvbG9neTwva2V5d29yZD48a2V5d29yZD5Qcm90ZWlucy9nZW5ldGljcy8qcGh5
c2lvbG9neTwva2V5d29yZD48a2V5d29yZD5UaW1lIEZhY3RvcnM8L2tleXdvcmQ+PGtleXdvcmQ+
KlRyYW5zLUFjdGl2YXRvcnM8L2tleXdvcmQ+PGtleXdvcmQ+WmVicmFmaXNoLyplbWJyeW9sb2d5
L2dlbmV0aWNzL21ldGFib2xpc208L2tleXdvcmQ+PC9rZXl3b3Jkcz48ZGF0ZXM+PHllYXI+MTk5
NzwveWVhcj48cHViLWRhdGVzPjxkYXRlPlNlcCAxPC9kYXRlPjwvcHViLWRhdGVzPjwvZGF0ZXM+
PGlzYm4+MDg5MC05MzY5IChQcmludCkmI3hEOzA4OTAtOTM2OSAoTGlua2luZyk8L2lzYm4+PGFj
Y2Vzc2lvbi1udW0+OTMwMzUzMzwvYWNjZXNzaW9uLW51bT48dXJscz48cmVsYXRlZC11cmxzPjx1
cmw+aHR0cHM6Ly93d3cubmNiaS5ubG0ubmloLmdvdi9wdWJtZWQvOTMwMzUzMzwvdXJsPjwvcmVs
YXRlZC11cmxzPjwvdXJscz48Y3VzdG9tMj5QTUMyNzUzOTc8L2N1c3RvbTI+PC9yZWNvcmQ+PC9D
aXRlPjwvRW5kTm90ZT4A
</w:fldData>
        </w:fldChar>
      </w:r>
      <w:r w:rsidR="00AD49EB" w:rsidRPr="00E6172C">
        <w:rPr>
          <w:b/>
          <w:lang w:val="en-GB"/>
        </w:rPr>
        <w:instrText xml:space="preserve"> ADDIN EN.CITE </w:instrText>
      </w:r>
      <w:r w:rsidR="00AD49EB" w:rsidRPr="00E6172C">
        <w:rPr>
          <w:b/>
          <w:lang w:val="en-GB"/>
        </w:rPr>
        <w:fldChar w:fldCharType="begin">
          <w:fldData xml:space="preserve">PEVuZE5vdGU+PENpdGU+PEF1dGhvcj5EZXZvdG88L0F1dGhvcj48WWVhcj4xOTk2PC9ZZWFyPjxS
ZWNOdW0+MjM4MzwvUmVjTnVtPjxEaXNwbGF5VGV4dD4oQmxhZ2RlbiBldCBhbC4sIDE5OTc7IERl
dm90byBldCBhbC4sIDE5OTYpPC9EaXNwbGF5VGV4dD48cmVjb3JkPjxyZWMtbnVtYmVyPjIzODM8
L3JlYy1udW1iZXI+PGZvcmVpZ24ta2V5cz48a2V5IGFwcD0iRU4iIGRiLWlkPSIyMnA1ZnBzeDg5
c3Q5cGU5OXY1eHMyeDFkMmRleDVyd3Q1OTAiIHRpbWVzdGFtcD0iMCI+MjM4Mzwva2V5PjwvZm9y
ZWlnbi1rZXlzPjxyZWYtdHlwZSBuYW1lPSJKb3VybmFsIEFydGljbGUiPjE3PC9yZWYtdHlwZT48
Y29udHJpYnV0b3JzPjxhdXRob3JzPjxhdXRob3I+RGV2b3RvLCBTLkguPC9hdXRob3I+PGF1dGhv
cj5NZWxhbmNvbiwgRS48L2F1dGhvcj48YXV0aG9yPkVpc2VuLCBKLlMuPC9hdXRob3I+PGF1dGhv
cj5XZXN0ZXJmaWVsZCwgTS48L2F1dGhvcj48L2F1dGhvcnM+PC9jb250cmlidXRvcnM+PHRpdGxl
cz48dGl0bGU+SWRlbnRpZmljYXRpb24gb2Ygc2VwYXJhdGUgc2xvdyBhbmQgZmFzdCBtdXNjbGUg
cHJlY3Vyc29yIGNlbGxzIGluIHZpdm8sIHByaW9yIHRvIHNvbWl0ZSBmb3JtYXRpb248L3RpdGxl
PjxzZWNvbmRhcnktdGl0bGU+RGV2ZWxvcG1lbnQ8L3NlY29uZGFyeS10aXRsZT48L3RpdGxlcz48
cGVyaW9kaWNhbD48ZnVsbC10aXRsZT5EZXZlbG9wbWVudDwvZnVsbC10aXRsZT48L3BlcmlvZGlj
YWw+PHBhZ2VzPjMzNzEtMzM4MDwvcGFnZXM+PHZvbHVtZT4xMjI8L3ZvbHVtZT48ZGF0ZXM+PHll
YXI+MTk5NjwveWVhcj48L2RhdGVzPjx1cmxzPjwvdXJscz48L3JlY29yZD48L0NpdGU+PENpdGU+
PEF1dGhvcj5CbGFnZGVuPC9BdXRob3I+PFllYXI+MTk5NzwvWWVhcj48UmVjTnVtPjI5NjQ8L1Jl
Y051bT48cmVjb3JkPjxyZWMtbnVtYmVyPjI5NjQ8L3JlYy1udW1iZXI+PGZvcmVpZ24ta2V5cz48
a2V5IGFwcD0iRU4iIGRiLWlkPSIyMnA1ZnBzeDg5c3Q5cGU5OXY1eHMyeDFkMmRleDVyd3Q1OTAi
IHRpbWVzdGFtcD0iMCI+Mjk2NDwva2V5PjwvZm9yZWlnbi1rZXlzPjxyZWYtdHlwZSBuYW1lPSJK
b3VybmFsIEFydGljbGUiPjE3PC9yZWYtdHlwZT48Y29udHJpYnV0b3JzPjxhdXRob3JzPjxhdXRo
b3I+QmxhZ2RlbiwgQy4gUy48L2F1dGhvcj48YXV0aG9yPkN1cnJpZSwgUC4gRC48L2F1dGhvcj48
YXV0aG9yPkluZ2hhbSwgUC4gVy48L2F1dGhvcj48YXV0aG9yPkh1Z2hlcywgUy4gTS48L2F1dGhv
cj48L2F1dGhvcnM+PC9jb250cmlidXRvcnM+PGF1dGgtYWRkcmVzcz5EZXZlbG9wbWVudGFsIEJp
b2xvZ3kgUmVzZWFyY2ggQ2VudHJlLCBUaGUgUmFuZGFsbCBJbnN0aXR1dGUsIEtpbmcmYXBvcztz
IENvbGxlZ2UgTG9uZG9uLCBVSy48L2F1dGgtYWRkcmVzcz48dGl0bGVzPjx0aXRsZT5Ob3RvY2hv
cmQgaW5kdWN0aW9uIG9mIHplYnJhZmlzaCBzbG93IG11c2NsZSBtZWRpYXRlZCBieSBTb25pYyBI
ZWRnZWhvZzwvdGl0bGU+PHNlY29uZGFyeS10aXRsZT5HZW5lcyBEZXY8L3NlY29uZGFyeS10aXRs
ZT48L3RpdGxlcz48cGVyaW9kaWNhbD48ZnVsbC10aXRsZT5HZW5lcyBEZXY8L2Z1bGwtdGl0bGU+
PC9wZXJpb2RpY2FsPjxwYWdlcz4yMTYzLTIxNzU8L3BhZ2VzPjx2b2x1bWU+MTE8L3ZvbHVtZT48
bnVtYmVyPjE3PC9udW1iZXI+PGVkaXRpb24+MTk5Ny8wOS8yNjwvZWRpdGlvbj48a2V5d29yZHM+
PGtleXdvcmQ+QW5pbWFsczwva2V5d29yZD48a2V5d29yZD5CaW9sb2dpY2FsIEV2b2x1dGlvbjwv
a2V5d29yZD48a2V5d29yZD5FbWJyeW9uaWMgSW5kdWN0aW9uL2dlbmV0aWNzLypwaHlzaW9sb2d5
PC9rZXl3b3JkPjxrZXl3b3JkPkhlZGdlaG9nIFByb3RlaW5zPC9rZXl3b3JkPjxrZXl3b3JkPklt
bXVub2hpc3RvY2hlbWlzdHJ5PC9rZXl3b3JkPjxrZXl3b3JkPk1lc29kZXJtL2N5dG9sb2d5PC9r
ZXl3b3JkPjxrZXl3b3JkPk11c2NsZSBGaWJlcnMsIEZhc3QtVHdpdGNoL2N5dG9sb2d5L21ldGFi
b2xpc208L2tleXdvcmQ+PGtleXdvcmQ+TXVzY2xlIEZpYmVycywgU2xvdy1Ud2l0Y2gvKmN5dG9s
b2d5L21ldGFib2xpc208L2tleXdvcmQ+PGtleXdvcmQ+TXV0YXRpb248L2tleXdvcmQ+PGtleXdv
cmQ+TXlvc2luIEhlYXZ5IENoYWlucy9tZXRhYm9saXNtPC9rZXl3b3JkPjxrZXl3b3JkPk5vdG9j
aG9yZC8qZW1icnlvbG9neTwva2V5d29yZD48a2V5d29yZD5Qcm90ZWlucy9nZW5ldGljcy8qcGh5
c2lvbG9neTwva2V5d29yZD48a2V5d29yZD5UaW1lIEZhY3RvcnM8L2tleXdvcmQ+PGtleXdvcmQ+
KlRyYW5zLUFjdGl2YXRvcnM8L2tleXdvcmQ+PGtleXdvcmQ+WmVicmFmaXNoLyplbWJyeW9sb2d5
L2dlbmV0aWNzL21ldGFib2xpc208L2tleXdvcmQ+PC9rZXl3b3Jkcz48ZGF0ZXM+PHllYXI+MTk5
NzwveWVhcj48cHViLWRhdGVzPjxkYXRlPlNlcCAxPC9kYXRlPjwvcHViLWRhdGVzPjwvZGF0ZXM+
PGlzYm4+MDg5MC05MzY5IChQcmludCkmI3hEOzA4OTAtOTM2OSAoTGlua2luZyk8L2lzYm4+PGFj
Y2Vzc2lvbi1udW0+OTMwMzUzMzwvYWNjZXNzaW9uLW51bT48dXJscz48cmVsYXRlZC11cmxzPjx1
cmw+aHR0cHM6Ly93d3cubmNiaS5ubG0ubmloLmdvdi9wdWJtZWQvOTMwMzUzMzwvdXJsPjwvcmVs
YXRlZC11cmxzPjwvdXJscz48Y3VzdG9tMj5QTUMyNzUzOTc8L2N1c3RvbTI+PC9yZWNvcmQ+PC9D
aXRlPjwvRW5kTm90ZT4A
</w:fldData>
        </w:fldChar>
      </w:r>
      <w:r w:rsidR="00AD49EB" w:rsidRPr="00E6172C">
        <w:rPr>
          <w:b/>
          <w:lang w:val="en-GB"/>
        </w:rPr>
        <w:instrText xml:space="preserve"> ADDIN EN.CITE.DATA </w:instrText>
      </w:r>
      <w:r w:rsidR="00AD49EB" w:rsidRPr="00E6172C">
        <w:rPr>
          <w:b/>
          <w:lang w:val="en-GB"/>
        </w:rPr>
      </w:r>
      <w:r w:rsidR="00AD49EB" w:rsidRPr="00E6172C">
        <w:rPr>
          <w:b/>
          <w:lang w:val="en-GB"/>
        </w:rPr>
        <w:fldChar w:fldCharType="end"/>
      </w:r>
      <w:r w:rsidRPr="00E6172C">
        <w:rPr>
          <w:b/>
          <w:lang w:val="en-GB"/>
        </w:rPr>
      </w:r>
      <w:r w:rsidRPr="00E6172C">
        <w:rPr>
          <w:b/>
          <w:lang w:val="en-GB"/>
        </w:rPr>
        <w:fldChar w:fldCharType="separate"/>
      </w:r>
      <w:r w:rsidRPr="00E6172C">
        <w:rPr>
          <w:noProof/>
          <w:lang w:val="en-GB"/>
        </w:rPr>
        <w:t>(Blagden et al., 1997; Devoto et al., 1996)</w:t>
      </w:r>
      <w:r w:rsidRPr="00E6172C">
        <w:rPr>
          <w:b/>
          <w:lang w:val="en-GB"/>
        </w:rPr>
        <w:fldChar w:fldCharType="end"/>
      </w:r>
      <w:r w:rsidRPr="00E6172C">
        <w:rPr>
          <w:lang w:val="en-GB"/>
        </w:rPr>
        <w:t xml:space="preserve">. </w:t>
      </w:r>
      <w:r w:rsidR="008B3D49" w:rsidRPr="00E6172C">
        <w:rPr>
          <w:lang w:val="en-GB"/>
        </w:rPr>
        <w:t xml:space="preserve"> </w:t>
      </w:r>
      <w:r w:rsidRPr="00E6172C">
        <w:rPr>
          <w:lang w:val="en-GB"/>
        </w:rPr>
        <w:t xml:space="preserve">Paraxial PSM cells form fast muscle after somitogenesis.  As posterior mesoderm involutes during gastrulation, </w:t>
      </w:r>
      <w:r w:rsidRPr="00E6172C">
        <w:rPr>
          <w:i/>
          <w:lang w:val="en-GB"/>
        </w:rPr>
        <w:t>myf5</w:t>
      </w:r>
      <w:r w:rsidRPr="00E6172C">
        <w:rPr>
          <w:lang w:val="en-GB"/>
        </w:rPr>
        <w:t xml:space="preserve"> expression is initiated throughout the PSM.  Tbx16, but not </w:t>
      </w:r>
      <w:proofErr w:type="spellStart"/>
      <w:r w:rsidRPr="00E6172C">
        <w:rPr>
          <w:lang w:val="en-GB"/>
        </w:rPr>
        <w:t>Tbxta</w:t>
      </w:r>
      <w:proofErr w:type="spellEnd"/>
      <w:r w:rsidRPr="00E6172C">
        <w:rPr>
          <w:lang w:val="en-GB"/>
        </w:rPr>
        <w:t xml:space="preserve">, is required for almost all this low level </w:t>
      </w:r>
      <w:r w:rsidRPr="00E6172C">
        <w:rPr>
          <w:i/>
          <w:lang w:val="en-GB"/>
        </w:rPr>
        <w:t>myf5</w:t>
      </w:r>
      <w:r w:rsidRPr="00E6172C">
        <w:rPr>
          <w:lang w:val="en-GB"/>
        </w:rPr>
        <w:t xml:space="preserve"> expression. </w:t>
      </w:r>
      <w:r w:rsidR="00153BFD">
        <w:rPr>
          <w:lang w:val="en-GB"/>
        </w:rPr>
        <w:t xml:space="preserve"> </w:t>
      </w:r>
      <w:r w:rsidRPr="00E6172C">
        <w:rPr>
          <w:lang w:val="en-GB"/>
        </w:rPr>
        <w:t xml:space="preserve">In wild type, </w:t>
      </w:r>
      <w:r w:rsidRPr="00E6172C">
        <w:rPr>
          <w:i/>
          <w:lang w:val="en-GB"/>
        </w:rPr>
        <w:t>myf5</w:t>
      </w:r>
      <w:r w:rsidRPr="00E6172C">
        <w:rPr>
          <w:lang w:val="en-GB"/>
        </w:rPr>
        <w:t xml:space="preserve"> mRNA then declines as paraxial PSM matures before being up-regulated once more as somite borders form </w:t>
      </w:r>
      <w:r w:rsidRPr="00E6172C">
        <w:rPr>
          <w:b/>
          <w:lang w:val="en-GB"/>
        </w:rPr>
        <w:fldChar w:fldCharType="begin">
          <w:fldData xml:space="preserve">PEVuZE5vdGU+PENpdGU+PEF1dGhvcj5Db3V0ZWxsZTwvQXV0aG9yPjxZZWFyPjIwMDE8L1llYXI+
PFJlY051bT42MzE4PC9SZWNOdW0+PERpc3BsYXlUZXh0PihDb3V0ZWxsZSBldCBhbC4sIDIwMDEp
PC9EaXNwbGF5VGV4dD48cmVjb3JkPjxyZWMtbnVtYmVyPjYzMTg8L3JlYy1udW1iZXI+PGZvcmVp
Z24ta2V5cz48a2V5IGFwcD0iRU4iIGRiLWlkPSIyMnA1ZnBzeDg5c3Q5cGU5OXY1eHMyeDFkMmRl
eDVyd3Q1OTAiIHRpbWVzdGFtcD0iMCI+NjMxODwva2V5PjwvZm9yZWlnbi1rZXlzPjxyZWYtdHlw
ZSBuYW1lPSJKb3VybmFsIEFydGljbGUiPjE3PC9yZWYtdHlwZT48Y29udHJpYnV0b3JzPjxhdXRo
b3JzPjxhdXRob3I+Q291dGVsbGUsIE8uPC9hdXRob3I+PGF1dGhvcj5CbGFnZGVuLCBDLiBTLjwv
YXV0aG9yPjxhdXRob3I+SGFtcHNvbiwgUi48L2F1dGhvcj48YXV0aG9yPkhhbGFpLCBDLjwvYXV0
aG9yPjxhdXRob3I+UmlnYnksIFAuIFcuPC9hdXRob3I+PGF1dGhvcj5IdWdoZXMsIFMuIE0uPC9h
dXRob3I+PC9hdXRob3JzPjwvY29udHJpYnV0b3JzPjxhdXRoLWFkZHJlc3M+RGl2aXNpb24gb2Yg
RXVrYXJ5b3RpYyBNb2xlY3VsYXIgR2VuZXRpY3MsIE1SQyBOYXRpb25hbCBJbnN0aXR1dGUgZm9y
IE1lZGljYWwgUmVzZWFyY2gsIExvbmRvbiwgVW5pdGVkIEtpbmdkb20uPC9hdXRoLWFkZHJlc3M+
PHRpdGxlcz48dGl0bGU+SGVkZ2Vob2cgc2lnbmFsbGluZyBpcyByZXF1aXJlZCBmb3IgbWFpbnRl
bmFuY2Ugb2YgbXlmNSBhbmQgbXlvRCBleHByZXNzaW9uIGFuZCB0aW1lbHkgdGVybWluYWwgZGlm
ZmVyZW50aWF0aW9uIGluIHplYnJhZmlzaCBhZGF4aWFsIG15b2dlbmVzaXM8L3RpdGxlPjxzZWNv
bmRhcnktdGl0bGU+RGV2IEJpb2w8L3NlY29uZGFyeS10aXRsZT48L3RpdGxlcz48cGVyaW9kaWNh
bD48ZnVsbC10aXRsZT5EZXYgQmlvbDwvZnVsbC10aXRsZT48L3BlcmlvZGljYWw+PHBhZ2VzPjEz
Ni01MC48L3BhZ2VzPjx2b2x1bWU+MjM2PC92b2x1bWU+PG51bWJlcj4xPC9udW1iZXI+PGtleXdv
cmRzPjxrZXl3b3JkPkFtaW5vIEFjaWQgU2VxdWVuY2U8L2tleXdvcmQ+PGtleXdvcmQ+QW5pbWFs
PC9rZXl3b3JkPjxrZXl3b3JkPkNlbGwgRGlmZmVyZW50aWF0aW9uPC9rZXl3b3JkPjxrZXl3b3Jk
PkNlbGwgTGluZWFnZTwva2V5d29yZD48a2V5d29yZD5DZWxsIFN1cnZpdmFsPC9rZXl3b3JkPjxr
ZXl3b3JkPkNsb25pbmcsIE1vbGVjdWxhcjwva2V5d29yZD48a2V5d29yZD5JbW11bm9oaXN0b2No
ZW1pc3RyeTwva2V5d29yZD48a2V5d29yZD5JbiBTaXR1IEh5YnJpZGl6YXRpb248L2tleXdvcmQ+
PGtleXdvcmQ+SW4gU2l0dSBOaWNrLUVuZCBMYWJlbGluZzwva2V5d29yZD48a2V5d29yZD5Nb2xl
Y3VsYXIgU2VxdWVuY2UgRGF0YTwva2V5d29yZD48a2V5d29yZD5NdXNjbGUgUHJvdGVpbnMvKmJp
b3N5bnRoZXNpczwva2V5d29yZD48a2V5d29yZD5NdXNjbGVzL2VtYnJ5b2xvZ3k8L2tleXdvcmQ+
PGtleXdvcmQ+TXV0YXRpb248L2tleXdvcmQ+PGtleXdvcmQ+TXlvRCBQcm90ZWluLypiaW9zeW50
aGVzaXM8L2tleXdvcmQ+PGtleXdvcmQ+Tm90b2Nob3JkL21ldGFib2xpc208L2tleXdvcmQ+PGtl
eXdvcmQ+UGhlbm90eXBlPC9rZXl3b3JkPjxrZXl3b3JkPlByb3RlaW5zLyptZXRhYm9saXNtPC9r
ZXl3b3JkPjxrZXl3b3JkPlNlcXVlbmNlIEhvbW9sb2d5LCBBbWlubyBBY2lkPC9rZXl3b3JkPjxr
ZXl3b3JkPipTaWduYWwgVHJhbnNkdWN0aW9uPC9rZXl3b3JkPjxrZXl3b3JkPlN1cHBvcnQsIE5v
bi1VLlMuIEdvdiZhcG9zO3Q8L2tleXdvcmQ+PGtleXdvcmQ+VGltZSBGYWN0b3JzPC9rZXl3b3Jk
PjxrZXl3b3JkPlVwLVJlZ3VsYXRpb24gKFBoeXNpb2xvZ3kpPC9rZXl3b3JkPjxrZXl3b3JkPlpl
YnJhZmlzaDwva2V5d29yZD48L2tleXdvcmRzPjxkYXRlcz48eWVhcj4yMDAxPC95ZWFyPjwvZGF0
ZXM+PGFjY2Vzc2lvbi1udW0+MTE0NTY0NTA8L2FjY2Vzc2lvbi1udW0+PHVybHM+PHJlbGF0ZWQt
dXJscz48dXJsPmh0dHA6Ly93d3cubmNiaS5ubG0ubmloLmdvdi9odGJpbi1wb3N0L0VudHJlei9x
dWVyeT9kYj1tJmFtcDtmb3JtPTYmYW1wO2RvcHQ9ciZhbXA7dWlkPTExNDU2NDUwPC91cmw+PC9y
ZWxhdGVkLXVybHM+PC91cmxzPjwvcmVjb3JkPjwvQ2l0ZT48L0VuZE5vdGU+
</w:fldData>
        </w:fldChar>
      </w:r>
      <w:r w:rsidR="00AD49EB" w:rsidRPr="00E6172C">
        <w:rPr>
          <w:b/>
          <w:lang w:val="en-GB"/>
        </w:rPr>
        <w:instrText xml:space="preserve"> ADDIN EN.CITE </w:instrText>
      </w:r>
      <w:r w:rsidR="00AD49EB" w:rsidRPr="00E6172C">
        <w:rPr>
          <w:b/>
          <w:lang w:val="en-GB"/>
        </w:rPr>
        <w:fldChar w:fldCharType="begin">
          <w:fldData xml:space="preserve">PEVuZE5vdGU+PENpdGU+PEF1dGhvcj5Db3V0ZWxsZTwvQXV0aG9yPjxZZWFyPjIwMDE8L1llYXI+
PFJlY051bT42MzE4PC9SZWNOdW0+PERpc3BsYXlUZXh0PihDb3V0ZWxsZSBldCBhbC4sIDIwMDEp
PC9EaXNwbGF5VGV4dD48cmVjb3JkPjxyZWMtbnVtYmVyPjYzMTg8L3JlYy1udW1iZXI+PGZvcmVp
Z24ta2V5cz48a2V5IGFwcD0iRU4iIGRiLWlkPSIyMnA1ZnBzeDg5c3Q5cGU5OXY1eHMyeDFkMmRl
eDVyd3Q1OTAiIHRpbWVzdGFtcD0iMCI+NjMxODwva2V5PjwvZm9yZWlnbi1rZXlzPjxyZWYtdHlw
ZSBuYW1lPSJKb3VybmFsIEFydGljbGUiPjE3PC9yZWYtdHlwZT48Y29udHJpYnV0b3JzPjxhdXRo
b3JzPjxhdXRob3I+Q291dGVsbGUsIE8uPC9hdXRob3I+PGF1dGhvcj5CbGFnZGVuLCBDLiBTLjwv
YXV0aG9yPjxhdXRob3I+SGFtcHNvbiwgUi48L2F1dGhvcj48YXV0aG9yPkhhbGFpLCBDLjwvYXV0
aG9yPjxhdXRob3I+UmlnYnksIFAuIFcuPC9hdXRob3I+PGF1dGhvcj5IdWdoZXMsIFMuIE0uPC9h
dXRob3I+PC9hdXRob3JzPjwvY29udHJpYnV0b3JzPjxhdXRoLWFkZHJlc3M+RGl2aXNpb24gb2Yg
RXVrYXJ5b3RpYyBNb2xlY3VsYXIgR2VuZXRpY3MsIE1SQyBOYXRpb25hbCBJbnN0aXR1dGUgZm9y
IE1lZGljYWwgUmVzZWFyY2gsIExvbmRvbiwgVW5pdGVkIEtpbmdkb20uPC9hdXRoLWFkZHJlc3M+
PHRpdGxlcz48dGl0bGU+SGVkZ2Vob2cgc2lnbmFsbGluZyBpcyByZXF1aXJlZCBmb3IgbWFpbnRl
bmFuY2Ugb2YgbXlmNSBhbmQgbXlvRCBleHByZXNzaW9uIGFuZCB0aW1lbHkgdGVybWluYWwgZGlm
ZmVyZW50aWF0aW9uIGluIHplYnJhZmlzaCBhZGF4aWFsIG15b2dlbmVzaXM8L3RpdGxlPjxzZWNv
bmRhcnktdGl0bGU+RGV2IEJpb2w8L3NlY29uZGFyeS10aXRsZT48L3RpdGxlcz48cGVyaW9kaWNh
bD48ZnVsbC10aXRsZT5EZXYgQmlvbDwvZnVsbC10aXRsZT48L3BlcmlvZGljYWw+PHBhZ2VzPjEz
Ni01MC48L3BhZ2VzPjx2b2x1bWU+MjM2PC92b2x1bWU+PG51bWJlcj4xPC9udW1iZXI+PGtleXdv
cmRzPjxrZXl3b3JkPkFtaW5vIEFjaWQgU2VxdWVuY2U8L2tleXdvcmQ+PGtleXdvcmQ+QW5pbWFs
PC9rZXl3b3JkPjxrZXl3b3JkPkNlbGwgRGlmZmVyZW50aWF0aW9uPC9rZXl3b3JkPjxrZXl3b3Jk
PkNlbGwgTGluZWFnZTwva2V5d29yZD48a2V5d29yZD5DZWxsIFN1cnZpdmFsPC9rZXl3b3JkPjxr
ZXl3b3JkPkNsb25pbmcsIE1vbGVjdWxhcjwva2V5d29yZD48a2V5d29yZD5JbW11bm9oaXN0b2No
ZW1pc3RyeTwva2V5d29yZD48a2V5d29yZD5JbiBTaXR1IEh5YnJpZGl6YXRpb248L2tleXdvcmQ+
PGtleXdvcmQ+SW4gU2l0dSBOaWNrLUVuZCBMYWJlbGluZzwva2V5d29yZD48a2V5d29yZD5Nb2xl
Y3VsYXIgU2VxdWVuY2UgRGF0YTwva2V5d29yZD48a2V5d29yZD5NdXNjbGUgUHJvdGVpbnMvKmJp
b3N5bnRoZXNpczwva2V5d29yZD48a2V5d29yZD5NdXNjbGVzL2VtYnJ5b2xvZ3k8L2tleXdvcmQ+
PGtleXdvcmQ+TXV0YXRpb248L2tleXdvcmQ+PGtleXdvcmQ+TXlvRCBQcm90ZWluLypiaW9zeW50
aGVzaXM8L2tleXdvcmQ+PGtleXdvcmQ+Tm90b2Nob3JkL21ldGFib2xpc208L2tleXdvcmQ+PGtl
eXdvcmQ+UGhlbm90eXBlPC9rZXl3b3JkPjxrZXl3b3JkPlByb3RlaW5zLyptZXRhYm9saXNtPC9r
ZXl3b3JkPjxrZXl3b3JkPlNlcXVlbmNlIEhvbW9sb2d5LCBBbWlubyBBY2lkPC9rZXl3b3JkPjxr
ZXl3b3JkPipTaWduYWwgVHJhbnNkdWN0aW9uPC9rZXl3b3JkPjxrZXl3b3JkPlN1cHBvcnQsIE5v
bi1VLlMuIEdvdiZhcG9zO3Q8L2tleXdvcmQ+PGtleXdvcmQ+VGltZSBGYWN0b3JzPC9rZXl3b3Jk
PjxrZXl3b3JkPlVwLVJlZ3VsYXRpb24gKFBoeXNpb2xvZ3kpPC9rZXl3b3JkPjxrZXl3b3JkPlpl
YnJhZmlzaDwva2V5d29yZD48L2tleXdvcmRzPjxkYXRlcz48eWVhcj4yMDAxPC95ZWFyPjwvZGF0
ZXM+PGFjY2Vzc2lvbi1udW0+MTE0NTY0NTA8L2FjY2Vzc2lvbi1udW0+PHVybHM+PHJlbGF0ZWQt
dXJscz48dXJsPmh0dHA6Ly93d3cubmNiaS5ubG0ubmloLmdvdi9odGJpbi1wb3N0L0VudHJlei9x
dWVyeT9kYj1tJmFtcDtmb3JtPTYmYW1wO2RvcHQ9ciZhbXA7dWlkPTExNDU2NDUwPC91cmw+PC9y
ZWxhdGVkLXVybHM+PC91cmxzPjwvcmVjb3JkPjwvQ2l0ZT48L0VuZE5vdGU+
</w:fldData>
        </w:fldChar>
      </w:r>
      <w:r w:rsidR="00AD49EB" w:rsidRPr="00E6172C">
        <w:rPr>
          <w:b/>
          <w:lang w:val="en-GB"/>
        </w:rPr>
        <w:instrText xml:space="preserve"> ADDIN EN.CITE.DATA </w:instrText>
      </w:r>
      <w:r w:rsidR="00AD49EB" w:rsidRPr="00E6172C">
        <w:rPr>
          <w:b/>
          <w:lang w:val="en-GB"/>
        </w:rPr>
      </w:r>
      <w:r w:rsidR="00AD49EB" w:rsidRPr="00E6172C">
        <w:rPr>
          <w:b/>
          <w:lang w:val="en-GB"/>
        </w:rPr>
        <w:fldChar w:fldCharType="end"/>
      </w:r>
      <w:r w:rsidRPr="00E6172C">
        <w:rPr>
          <w:b/>
          <w:lang w:val="en-GB"/>
        </w:rPr>
      </w:r>
      <w:r w:rsidRPr="00E6172C">
        <w:rPr>
          <w:b/>
          <w:lang w:val="en-GB"/>
        </w:rPr>
        <w:fldChar w:fldCharType="separate"/>
      </w:r>
      <w:r w:rsidRPr="00E6172C">
        <w:rPr>
          <w:noProof/>
          <w:lang w:val="en-GB"/>
        </w:rPr>
        <w:t>(Coutelle et al., 2001)</w:t>
      </w:r>
      <w:r w:rsidRPr="00E6172C">
        <w:rPr>
          <w:b/>
          <w:lang w:val="en-GB"/>
        </w:rPr>
        <w:fldChar w:fldCharType="end"/>
      </w:r>
      <w:r w:rsidRPr="00E6172C">
        <w:rPr>
          <w:lang w:val="en-GB"/>
        </w:rPr>
        <w:t>.</w:t>
      </w:r>
      <w:r w:rsidR="008B3D49" w:rsidRPr="00E6172C">
        <w:rPr>
          <w:lang w:val="en-GB"/>
        </w:rPr>
        <w:t xml:space="preserve"> </w:t>
      </w:r>
      <w:r w:rsidRPr="00E6172C">
        <w:rPr>
          <w:lang w:val="en-GB"/>
        </w:rPr>
        <w:t xml:space="preserve"> In contrast, pre-adaxial cells require both </w:t>
      </w:r>
      <w:proofErr w:type="spellStart"/>
      <w:r w:rsidRPr="00E6172C">
        <w:rPr>
          <w:lang w:val="en-GB"/>
        </w:rPr>
        <w:t>Tbxta</w:t>
      </w:r>
      <w:proofErr w:type="spellEnd"/>
      <w:r w:rsidRPr="00E6172C">
        <w:rPr>
          <w:lang w:val="en-GB"/>
        </w:rPr>
        <w:t xml:space="preserve"> and Tbx16 function for up-regulation of </w:t>
      </w:r>
      <w:r w:rsidRPr="00E6172C">
        <w:rPr>
          <w:i/>
          <w:lang w:val="en-GB"/>
        </w:rPr>
        <w:t>myf5</w:t>
      </w:r>
      <w:r w:rsidRPr="00E6172C">
        <w:rPr>
          <w:lang w:val="en-GB"/>
        </w:rPr>
        <w:t xml:space="preserve"> and initiation of </w:t>
      </w:r>
      <w:proofErr w:type="spellStart"/>
      <w:r w:rsidRPr="00E6172C">
        <w:rPr>
          <w:i/>
          <w:lang w:val="en-GB"/>
        </w:rPr>
        <w:t>myod</w:t>
      </w:r>
      <w:proofErr w:type="spellEnd"/>
      <w:r w:rsidRPr="00E6172C">
        <w:rPr>
          <w:lang w:val="en-GB"/>
        </w:rPr>
        <w:t xml:space="preserve"> expression, and then commence terminal differentiation within the PSM to generate slow muscle. </w:t>
      </w:r>
      <w:r w:rsidR="00153BFD">
        <w:rPr>
          <w:lang w:val="en-GB"/>
        </w:rPr>
        <w:t xml:space="preserve"> </w:t>
      </w:r>
      <w:r w:rsidRPr="00E6172C">
        <w:rPr>
          <w:lang w:val="en-GB"/>
        </w:rPr>
        <w:t>Thus, distinct Tbx proteins are required for normal adaxial and paraxial myogenesis.</w:t>
      </w:r>
    </w:p>
    <w:p w14:paraId="1F3E235D" w14:textId="169FBEFE" w:rsidR="008E239E" w:rsidRPr="00E6172C" w:rsidRDefault="00C61AFF" w:rsidP="008E7584">
      <w:pPr>
        <w:spacing w:after="120" w:line="360" w:lineRule="auto"/>
        <w:jc w:val="both"/>
        <w:rPr>
          <w:lang w:val="en-GB"/>
        </w:rPr>
      </w:pPr>
      <w:r w:rsidRPr="00E6172C">
        <w:rPr>
          <w:lang w:val="en-GB"/>
        </w:rPr>
        <w:t xml:space="preserve">Our data show that Tbx16 is a key direct regulator of MRFs required for myogenesis.  </w:t>
      </w:r>
      <w:r w:rsidR="00482D3B" w:rsidRPr="00E6172C">
        <w:rPr>
          <w:lang w:val="en-GB"/>
        </w:rPr>
        <w:t xml:space="preserve">The expression of low levels of </w:t>
      </w:r>
      <w:r w:rsidR="00482D3B" w:rsidRPr="00E6172C">
        <w:rPr>
          <w:i/>
          <w:iCs/>
          <w:lang w:val="en-GB"/>
        </w:rPr>
        <w:t>myf5</w:t>
      </w:r>
      <w:r w:rsidR="00482D3B" w:rsidRPr="00E6172C">
        <w:rPr>
          <w:lang w:val="en-GB"/>
        </w:rPr>
        <w:t xml:space="preserve"> mRNA and formation of</w:t>
      </w:r>
      <w:r w:rsidRPr="00E6172C">
        <w:rPr>
          <w:lang w:val="en-GB"/>
        </w:rPr>
        <w:t xml:space="preserve"> small amounts of both fast and slow muscle in the trunk and </w:t>
      </w:r>
      <w:r w:rsidR="00482D3B" w:rsidRPr="00E6172C">
        <w:rPr>
          <w:lang w:val="en-GB"/>
        </w:rPr>
        <w:t>more</w:t>
      </w:r>
      <w:r w:rsidRPr="00E6172C">
        <w:rPr>
          <w:lang w:val="en-GB"/>
        </w:rPr>
        <w:t xml:space="preserve"> in the tail in </w:t>
      </w:r>
      <w:r w:rsidRPr="00E6172C">
        <w:rPr>
          <w:i/>
          <w:lang w:val="en-GB"/>
        </w:rPr>
        <w:t>tbx16</w:t>
      </w:r>
      <w:r w:rsidRPr="00E6172C">
        <w:rPr>
          <w:lang w:val="en-GB"/>
        </w:rPr>
        <w:t xml:space="preserve"> mutants</w:t>
      </w:r>
      <w:r w:rsidR="00482D3B" w:rsidRPr="00E6172C">
        <w:rPr>
          <w:lang w:val="en-GB"/>
        </w:rPr>
        <w:t xml:space="preserve"> are likely </w:t>
      </w:r>
      <w:r w:rsidR="00662B8C" w:rsidRPr="00E6172C">
        <w:rPr>
          <w:lang w:val="en-GB"/>
        </w:rPr>
        <w:t>driven by Tbx16l</w:t>
      </w:r>
      <w:r w:rsidRPr="00E6172C">
        <w:rPr>
          <w:lang w:val="en-GB"/>
        </w:rPr>
        <w:t xml:space="preserve"> (</w:t>
      </w:r>
      <w:r w:rsidR="00482D3B" w:rsidRPr="00E6172C">
        <w:rPr>
          <w:lang w:val="en-GB"/>
        </w:rPr>
        <w:t xml:space="preserve">formerly known as </w:t>
      </w:r>
      <w:r w:rsidR="00662B8C" w:rsidRPr="00E6172C">
        <w:rPr>
          <w:iCs/>
          <w:lang w:val="en-GB"/>
        </w:rPr>
        <w:t>T</w:t>
      </w:r>
      <w:r w:rsidR="00482D3B" w:rsidRPr="00E6172C">
        <w:rPr>
          <w:iCs/>
          <w:lang w:val="en-GB"/>
        </w:rPr>
        <w:t>bx6</w:t>
      </w:r>
      <w:r w:rsidR="00482D3B" w:rsidRPr="00E6172C">
        <w:rPr>
          <w:lang w:val="en-GB"/>
        </w:rPr>
        <w:t xml:space="preserve"> and then </w:t>
      </w:r>
      <w:r w:rsidR="00662B8C" w:rsidRPr="00E6172C">
        <w:rPr>
          <w:iCs/>
          <w:lang w:val="en-GB"/>
        </w:rPr>
        <w:t>T</w:t>
      </w:r>
      <w:r w:rsidR="00482D3B" w:rsidRPr="00E6172C">
        <w:rPr>
          <w:iCs/>
          <w:lang w:val="en-GB"/>
        </w:rPr>
        <w:t>bx6l</w:t>
      </w:r>
      <w:r w:rsidR="00482D3B" w:rsidRPr="00E6172C">
        <w:rPr>
          <w:lang w:val="en-GB"/>
        </w:rPr>
        <w:t xml:space="preserve">) </w:t>
      </w:r>
      <w:r w:rsidRPr="00E6172C">
        <w:rPr>
          <w:lang w:val="en-GB"/>
        </w:rPr>
        <w:fldChar w:fldCharType="begin"/>
      </w:r>
      <w:r w:rsidR="00AD49EB" w:rsidRPr="00E6172C">
        <w:rPr>
          <w:lang w:val="en-GB"/>
        </w:rPr>
        <w:instrText xml:space="preserve"> ADDIN EN.CITE &lt;EndNote&gt;&lt;Cite&gt;&lt;Author&gt;Morrow&lt;/Author&gt;&lt;Year&gt;2017&lt;/Year&gt;&lt;RecNum&gt;10316&lt;/RecNum&gt;&lt;DisplayText&gt;(Morrow et al., 2017)&lt;/DisplayText&gt;&lt;record&gt;&lt;rec-number&gt;10316&lt;/rec-number&gt;&lt;foreign-keys&gt;&lt;key app="EN" db-id="22p5fpsx89st9pe99v5xs2x1d2dex5rwt590" timestamp="1526482438"&gt;10316&lt;/key&gt;&lt;/foreign-keys&gt;&lt;ref-type name="Journal Article"&gt;17&lt;/ref-type&gt;&lt;contributors&gt;&lt;authors&gt;&lt;author&gt;Morrow, Z. T.&lt;/author&gt;&lt;author&gt;Maxwell, A. M.&lt;/author&gt;&lt;author&gt;Hoshijima, K.&lt;/author&gt;&lt;author&gt;Talbot, J. C.&lt;/author&gt;&lt;author&gt;Grunwald, D. J.&lt;/author&gt;&lt;author&gt;Amacher, S. L.&lt;/author&gt;&lt;/authors&gt;&lt;/contributors&gt;&lt;auth-address&gt;Department of Molecular Genetics, The Ohio State University, Columbus, Ohio.&amp;#xD;Department of Human Genetics, University of Utah School of Medicine, Salt Lake City, Utah.&amp;#xD;Department of Biological Chemistry and Pharmacology, The Ohio State University School of Medicine, Columbus, Ohio.&amp;#xD;Center for Muscle Health and Neuromuscular Disorders, The Ohio State University and Nationwide Children&amp;apos;s Hospital, Columbus, Ohio.&amp;#xD;Center for RNA Biology, The Ohio State University, Columbus, Ohio.&lt;/auth-address&gt;&lt;titles&gt;&lt;title&gt;tbx6l and tbx16 are redundantly required for posterior paraxial mesoderm formation during zebrafish embryogenesis&lt;/title&gt;&lt;secondary-title&gt;Dev Dyn&lt;/secondary-title&gt;&lt;/titles&gt;&lt;periodical&gt;&lt;full-title&gt;Dev Dyn&lt;/full-title&gt;&lt;/periodical&gt;&lt;pages&gt;759-769&lt;/pages&gt;&lt;volume&gt;246&lt;/volume&gt;&lt;number&gt;10&lt;/number&gt;&lt;keywords&gt;&lt;keyword&gt;T-box genes&lt;/keyword&gt;&lt;keyword&gt;fss/tbx6&lt;/keyword&gt;&lt;keyword&gt;mesogenin&lt;/keyword&gt;&lt;keyword&gt;ntl/Brachyury&lt;/keyword&gt;&lt;keyword&gt;somitogenesis&lt;/keyword&gt;&lt;keyword&gt;spadetail&lt;/keyword&gt;&lt;/keywords&gt;&lt;dates&gt;&lt;year&gt;2017&lt;/year&gt;&lt;pub-dates&gt;&lt;date&gt;Oct&lt;/date&gt;&lt;/pub-dates&gt;&lt;/dates&gt;&lt;isbn&gt;1097-0177 (Electronic)&amp;#xD;1058-8388 (Linking)&lt;/isbn&gt;&lt;accession-num&gt;28691257&lt;/accession-num&gt;&lt;urls&gt;&lt;related-urls&gt;&lt;url&gt;https://www.ncbi.nlm.nih.gov/pubmed/28691257&lt;/url&gt;&lt;/related-urls&gt;&lt;/urls&gt;&lt;custom2&gt;PMC5744594&lt;/custom2&gt;&lt;electronic-resource-num&gt;10.1002/dvdy.24547&lt;/electronic-resource-num&gt;&lt;/record&gt;&lt;/Cite&gt;&lt;/EndNote&gt;</w:instrText>
      </w:r>
      <w:r w:rsidRPr="00E6172C">
        <w:rPr>
          <w:lang w:val="en-GB"/>
        </w:rPr>
        <w:fldChar w:fldCharType="separate"/>
      </w:r>
      <w:r w:rsidRPr="00E6172C">
        <w:rPr>
          <w:noProof/>
          <w:lang w:val="en-GB"/>
        </w:rPr>
        <w:t>(Morrow et al., 2017)</w:t>
      </w:r>
      <w:r w:rsidRPr="00E6172C">
        <w:rPr>
          <w:lang w:val="en-GB"/>
        </w:rPr>
        <w:fldChar w:fldCharType="end"/>
      </w:r>
      <w:r w:rsidRPr="00E6172C">
        <w:rPr>
          <w:lang w:val="en-GB"/>
        </w:rPr>
        <w:t xml:space="preserve">.  Morrow et al (2017) show that tail somite formation is prevented and tail </w:t>
      </w:r>
      <w:proofErr w:type="spellStart"/>
      <w:r w:rsidRPr="00E6172C">
        <w:rPr>
          <w:i/>
          <w:lang w:val="en-GB"/>
        </w:rPr>
        <w:t>myod</w:t>
      </w:r>
      <w:proofErr w:type="spellEnd"/>
      <w:r w:rsidRPr="00E6172C">
        <w:rPr>
          <w:lang w:val="en-GB"/>
        </w:rPr>
        <w:t xml:space="preserve"> mRNA diminished in the </w:t>
      </w:r>
      <w:r w:rsidRPr="00E6172C">
        <w:rPr>
          <w:i/>
          <w:lang w:val="en-GB"/>
        </w:rPr>
        <w:t>tbx16;tbx16l</w:t>
      </w:r>
      <w:r w:rsidRPr="00E6172C">
        <w:rPr>
          <w:lang w:val="en-GB"/>
        </w:rPr>
        <w:t xml:space="preserve"> double mutant, but that </w:t>
      </w:r>
      <w:proofErr w:type="spellStart"/>
      <w:r w:rsidRPr="00E6172C">
        <w:rPr>
          <w:i/>
          <w:lang w:val="en-GB"/>
        </w:rPr>
        <w:t>myod</w:t>
      </w:r>
      <w:proofErr w:type="spellEnd"/>
      <w:r w:rsidRPr="00E6172C">
        <w:rPr>
          <w:lang w:val="en-GB"/>
        </w:rPr>
        <w:t xml:space="preserve"> mRNA expression continues at a reduced level throughout the axis at 24 hpf.  </w:t>
      </w:r>
      <w:r w:rsidR="008E239E" w:rsidRPr="00E6172C">
        <w:rPr>
          <w:lang w:val="en-GB"/>
        </w:rPr>
        <w:t xml:space="preserve">Our data </w:t>
      </w:r>
      <w:r w:rsidR="00665504">
        <w:rPr>
          <w:lang w:val="en-GB"/>
        </w:rPr>
        <w:t>predict</w:t>
      </w:r>
      <w:r w:rsidR="00665504" w:rsidRPr="00E6172C">
        <w:rPr>
          <w:lang w:val="en-GB"/>
        </w:rPr>
        <w:t xml:space="preserve"> </w:t>
      </w:r>
      <w:r w:rsidRPr="00E6172C">
        <w:rPr>
          <w:lang w:val="en-GB"/>
        </w:rPr>
        <w:t xml:space="preserve">that the residual </w:t>
      </w:r>
      <w:proofErr w:type="spellStart"/>
      <w:r w:rsidRPr="00E6172C">
        <w:rPr>
          <w:i/>
          <w:lang w:val="en-GB"/>
        </w:rPr>
        <w:t>myod</w:t>
      </w:r>
      <w:proofErr w:type="spellEnd"/>
      <w:r w:rsidRPr="00E6172C">
        <w:rPr>
          <w:lang w:val="en-GB"/>
        </w:rPr>
        <w:t xml:space="preserve"> mRNA is in adaxially-derived slow muscle induced by </w:t>
      </w:r>
      <w:proofErr w:type="spellStart"/>
      <w:r w:rsidRPr="00E6172C">
        <w:rPr>
          <w:lang w:val="en-GB"/>
        </w:rPr>
        <w:t>Hh</w:t>
      </w:r>
      <w:proofErr w:type="spellEnd"/>
      <w:r w:rsidRPr="00E6172C">
        <w:rPr>
          <w:lang w:val="en-GB"/>
        </w:rPr>
        <w:t xml:space="preserve"> </w:t>
      </w:r>
      <w:r w:rsidR="00422969" w:rsidRPr="00E6172C">
        <w:rPr>
          <w:lang w:val="en-GB"/>
        </w:rPr>
        <w:t>signalling</w:t>
      </w:r>
      <w:r w:rsidRPr="00E6172C">
        <w:rPr>
          <w:lang w:val="en-GB"/>
        </w:rPr>
        <w:t>.</w:t>
      </w:r>
    </w:p>
    <w:p w14:paraId="4E082E48" w14:textId="3CE602D3" w:rsidR="008E239E" w:rsidRPr="00E6172C" w:rsidRDefault="00662B8C" w:rsidP="00462DFA">
      <w:pPr>
        <w:spacing w:after="120" w:line="360" w:lineRule="auto"/>
        <w:jc w:val="both"/>
        <w:rPr>
          <w:rFonts w:cs="Arial"/>
          <w:lang w:val="en-GB"/>
        </w:rPr>
      </w:pPr>
      <w:r w:rsidRPr="00E6172C">
        <w:rPr>
          <w:rFonts w:cs="Arial"/>
          <w:lang w:val="en-GB"/>
        </w:rPr>
        <w:t>Other Tbx proteins may directly regulate myogenic initiation in other body regions and species, a</w:t>
      </w:r>
      <w:r w:rsidR="008E239E" w:rsidRPr="00E6172C">
        <w:rPr>
          <w:rFonts w:cs="Arial"/>
          <w:lang w:val="en-GB"/>
        </w:rPr>
        <w:t xml:space="preserve">s many </w:t>
      </w:r>
      <w:r w:rsidR="00D70FDA" w:rsidRPr="00E6172C">
        <w:rPr>
          <w:rFonts w:cs="Arial"/>
          <w:lang w:val="en-GB"/>
        </w:rPr>
        <w:t>Tbx proteins bind similar DNA motifs</w:t>
      </w:r>
      <w:r w:rsidR="00BE30CB" w:rsidRPr="00E6172C">
        <w:rPr>
          <w:rFonts w:cs="Arial"/>
          <w:lang w:val="en-GB"/>
        </w:rPr>
        <w:t xml:space="preserve"> </w:t>
      </w:r>
      <w:r w:rsidR="005363BC" w:rsidRPr="00E6172C">
        <w:rPr>
          <w:rFonts w:cs="Arial"/>
          <w:lang w:val="en-GB"/>
        </w:rPr>
        <w:fldChar w:fldCharType="begin"/>
      </w:r>
      <w:r w:rsidR="00AD49EB" w:rsidRPr="00E6172C">
        <w:rPr>
          <w:rFonts w:cs="Arial"/>
          <w:lang w:val="en-GB"/>
        </w:rPr>
        <w:instrText xml:space="preserve"> ADDIN EN.CITE &lt;EndNote&gt;&lt;Cite&gt;&lt;Author&gt;Papaioannou&lt;/Author&gt;&lt;Year&gt;2014&lt;/Year&gt;&lt;RecNum&gt;10394&lt;/RecNum&gt;&lt;DisplayText&gt;(Papaioannou, 2014)&lt;/DisplayText&gt;&lt;record&gt;&lt;rec-number&gt;10394&lt;/rec-number&gt;&lt;foreign-keys&gt;&lt;key app="EN" db-id="22p5fpsx89st9pe99v5xs2x1d2dex5rwt590" timestamp="1539512706"&gt;10394&lt;/key&gt;&lt;/foreign-keys&gt;&lt;ref-type name="Journal Article"&gt;17&lt;/ref-type&gt;&lt;contributors&gt;&lt;authors&gt;&lt;author&gt;Papaioannou, V. E.&lt;/author&gt;&lt;/authors&gt;&lt;/contributors&gt;&lt;auth-address&gt;Department of Genetics and Development, Columbia University Medical Center, New York, NY 10032, USA vep1@columbia.edu.&lt;/auth-address&gt;&lt;titles&gt;&lt;title&gt;The T-box gene family: emerging roles in development, stem cells and cancer&lt;/title&gt;&lt;secondary-title&gt;Development&lt;/secondary-title&gt;&lt;/titles&gt;&lt;periodical&gt;&lt;full-title&gt;Development&lt;/full-title&gt;&lt;/periodical&gt;&lt;pages&gt;3819-33&lt;/pages&gt;&lt;volume&gt;141&lt;/volume&gt;&lt;number&gt;20&lt;/number&gt;&lt;keywords&gt;&lt;keyword&gt;Animals&lt;/keyword&gt;&lt;keyword&gt;Cell Differentiation&lt;/keyword&gt;&lt;keyword&gt;DNA/chemistry&lt;/keyword&gt;&lt;keyword&gt;*Gene Expression Regulation, Developmental&lt;/keyword&gt;&lt;keyword&gt;Heart/embryology&lt;/keyword&gt;&lt;keyword&gt;Humans&lt;/keyword&gt;&lt;keyword&gt;Mice&lt;/keyword&gt;&lt;keyword&gt;Multigene Family&lt;/keyword&gt;&lt;keyword&gt;Mutation&lt;/keyword&gt;&lt;keyword&gt;Myocardium/metabolism&lt;/keyword&gt;&lt;keyword&gt;Neoplasms/*metabolism&lt;/keyword&gt;&lt;keyword&gt;Phylogeny&lt;/keyword&gt;&lt;keyword&gt;Protein Binding&lt;/keyword&gt;&lt;keyword&gt;Protein Structure, Tertiary&lt;/keyword&gt;&lt;keyword&gt;Stem Cells/*cytology&lt;/keyword&gt;&lt;keyword&gt;T-Box Domain Proteins/*physiology&lt;/keyword&gt;&lt;keyword&gt;Transcription Factors/*physiology&lt;/keyword&gt;&lt;keyword&gt;T-box genes&lt;/keyword&gt;&lt;keyword&gt;Tbx&lt;/keyword&gt;&lt;keyword&gt;Transcription factors&lt;/keyword&gt;&lt;/keywords&gt;&lt;dates&gt;&lt;year&gt;2014&lt;/year&gt;&lt;pub-dates&gt;&lt;date&gt;Oct&lt;/date&gt;&lt;/pub-dates&gt;&lt;/dates&gt;&lt;isbn&gt;1477-9129 (Electronic)&amp;#xD;0950-1991 (Linking)&lt;/isbn&gt;&lt;accession-num&gt;25294936&lt;/accession-num&gt;&lt;urls&gt;&lt;related-urls&gt;&lt;url&gt;https://www.ncbi.nlm.nih.gov/pubmed/25294936&lt;/url&gt;&lt;/related-urls&gt;&lt;/urls&gt;&lt;custom2&gt;PMC4197708&lt;/custom2&gt;&lt;electronic-resource-num&gt;10.1242/dev.104471&lt;/electronic-resource-num&gt;&lt;/record&gt;&lt;/Cite&gt;&lt;/EndNote&gt;</w:instrText>
      </w:r>
      <w:r w:rsidR="005363BC" w:rsidRPr="00E6172C">
        <w:rPr>
          <w:rFonts w:cs="Arial"/>
          <w:lang w:val="en-GB"/>
        </w:rPr>
        <w:fldChar w:fldCharType="separate"/>
      </w:r>
      <w:r w:rsidR="005363BC" w:rsidRPr="00E6172C">
        <w:rPr>
          <w:rFonts w:cs="Arial"/>
          <w:noProof/>
          <w:lang w:val="en-GB"/>
        </w:rPr>
        <w:t>(Papaioannou, 2014)</w:t>
      </w:r>
      <w:r w:rsidR="005363BC" w:rsidRPr="00E6172C">
        <w:rPr>
          <w:rFonts w:cs="Arial"/>
          <w:lang w:val="en-GB"/>
        </w:rPr>
        <w:fldChar w:fldCharType="end"/>
      </w:r>
      <w:r w:rsidR="00D70FDA" w:rsidRPr="00E6172C">
        <w:rPr>
          <w:rFonts w:cs="Arial"/>
          <w:lang w:val="en-GB"/>
        </w:rPr>
        <w:t xml:space="preserve">.  </w:t>
      </w:r>
      <w:r w:rsidRPr="00E6172C">
        <w:rPr>
          <w:rFonts w:cs="Arial"/>
          <w:lang w:val="en-GB"/>
        </w:rPr>
        <w:t xml:space="preserve">For example, </w:t>
      </w:r>
      <w:r w:rsidR="008E239E" w:rsidRPr="00E6172C">
        <w:rPr>
          <w:rFonts w:cs="Arial"/>
          <w:lang w:val="en-GB"/>
        </w:rPr>
        <w:t>Tbx1</w:t>
      </w:r>
      <w:r w:rsidR="00343593" w:rsidRPr="00E6172C">
        <w:rPr>
          <w:rFonts w:cs="Arial"/>
          <w:lang w:val="en-GB"/>
        </w:rPr>
        <w:t xml:space="preserve">, Tbx5a and Tbx20 are required in anterior mesoderm for patterning of cranial and cardiac muscles </w:t>
      </w:r>
      <w:r w:rsidR="00343593" w:rsidRPr="00E6172C">
        <w:rPr>
          <w:rFonts w:cs="Arial"/>
          <w:b/>
          <w:lang w:val="en-GB"/>
        </w:rPr>
        <w:fldChar w:fldCharType="begin">
          <w:fldData xml:space="preserve">PEVuZE5vdGU+PENpdGU+PEF1dGhvcj5LbmlnaHQ8L0F1dGhvcj48WWVhcj4yMDA4PC9ZZWFyPjxS
ZWNOdW0+OTIwMDwvUmVjTnVtPjxEaXNwbGF5VGV4dD4oS25pZ2h0IGV0IGFsLiwgMjAwODsgTHUg
ZXQgYWwuLCAyMDE3OyBWYWxhc2VrIGV0IGFsLiwgMjAxMSk8L0Rpc3BsYXlUZXh0PjxyZWNvcmQ+
PHJlYy1udW1iZXI+OTIwMDwvcmVjLW51bWJlcj48Zm9yZWlnbi1rZXlzPjxrZXkgYXBwPSJFTiIg
ZGItaWQ9IjIycDVmcHN4ODlzdDlwZTk5djV4czJ4MWQyZGV4NXJ3dDU5MCIgdGltZXN0YW1wPSIw
Ij45MjAwPC9rZXk+PC9mb3JlaWduLWtleXM+PHJlZi10eXBlIG5hbWU9IkpvdXJuYWwgQXJ0aWNs
ZSI+MTc8L3JlZi10eXBlPjxjb250cmlidXRvcnM+PGF1dGhvcnM+PGF1dGhvcj5LbmlnaHQsIFIu
IEQuPC9hdXRob3I+PGF1dGhvcj5NZWJ1cywgSy48L2F1dGhvcj48YXV0aG9yPlJvZWhsLCBILiBI
LjwvYXV0aG9yPjwvYXV0aG9ycz48L2NvbnRyaWJ1dG9ycz48YXV0aC1hZGRyZXNzPk1SQyBDZW50
cmUgZm9yIERldmVsb3BtZW50YWwgTmV1cm9iaW9sb2d5LCBLaW5ncyBDb2xsZWdlIExvbmRvbiwg
TG9uZG9uLCBVSy4gcm9iZXJ0LmtuaWdodEBrY2wuYWMudWs8L2F1dGgtYWRkcmVzcz48dGl0bGVz
Pjx0aXRsZT5NYW5kaWJ1bGFyIGFyY2ggbXVzY2xlIGlkZW50aXR5IGlzIHJlZ3VsYXRlZCBieSBh
IGNvbnNlcnZlZCBtb2xlY3VsYXIgcHJvY2VzcyBkdXJpbmcgdmVydGVicmF0ZSBkZXZlbG9wbWVu
dDwvdGl0bGU+PHNlY29uZGFyeS10aXRsZT5KIEV4cCBab29sIEIgTW9sIERldiBFdm9sPC9zZWNv
bmRhcnktdGl0bGU+PC90aXRsZXM+PHBlcmlvZGljYWw+PGZ1bGwtdGl0bGU+SiBFeHAgWm9vbCBC
IE1vbCBEZXYgRXZvbDwvZnVsbC10aXRsZT48L3BlcmlvZGljYWw+PHBhZ2VzPjM1NS02OTwvcGFn
ZXM+PHZvbHVtZT4zMTA8L3ZvbHVtZT48bnVtYmVyPjQ8L251bWJlcj48ZWRpdGlvbj4yMDA4LzAz
LzE1PC9lZGl0aW9uPjxrZXl3b3Jkcz48a2V5d29yZD5BbmltYWxzPC9rZXl3b3JkPjxrZXl3b3Jk
PkJvZHkgUGF0dGVybmluZy8qcGh5c2lvbG9neTwva2V5d29yZD48a2V5d29yZD5GaWJyb2JsYXN0
IEdyb3d0aCBGYWN0b3JzL21ldGFib2xpc208L2tleXdvcmQ+PGtleXdvcmQ+SG9tZW9kb21haW4g
UHJvdGVpbnMvbWV0YWJvbGlzbTwva2V5d29yZD48a2V5d29yZD5JbW11bm9oaXN0b2NoZW1pc3Ry
eTwva2V5d29yZD48a2V5d29yZD5JbiBTaXR1IEh5YnJpZGl6YXRpb248L2tleXdvcmQ+PGtleXdv
cmQ+TWFuZGlibGUvKmVtYnJ5b2xvZ3k8L2tleXdvcmQ+PGtleXdvcmQ+TXVzY2xlLCBTa2VsZXRh
bC8qZW1icnlvbG9neTwva2V5d29yZD48a2V5d29yZD5NdXRhdGlvbi9nZW5ldGljczwva2V5d29y
ZD48a2V5d29yZD5OZXJ2ZSBUaXNzdWUgUHJvdGVpbnMvbWV0YWJvbGlzbTwva2V5d29yZD48a2V5
d29yZD5TaWduYWwgVHJhbnNkdWN0aW9uL3BoeXNpb2xvZ3k8L2tleXdvcmQ+PGtleXdvcmQ+U3Bl
Y2llcyBTcGVjaWZpY2l0eTwva2V5d29yZD48a2V5d29yZD5aZWJyYWZpc2gvKmVtYnJ5b2xvZ3kv
Z2VuZXRpY3M8L2tleXdvcmQ+PC9rZXl3b3Jkcz48ZGF0ZXM+PHllYXI+MjAwODwveWVhcj48cHVi
LWRhdGVzPjxkYXRlPkp1biAxNTwvZGF0ZT48L3B1Yi1kYXRlcz48L2RhdGVzPjxpc2JuPjE1NTIt
NTAxNSAoRWxlY3Ryb25pYykmI3hEOzE1NTItNTAwNyAoTGlua2luZyk8L2lzYm4+PGFjY2Vzc2lv
bi1udW0+MTgzMzg3ODk8L2FjY2Vzc2lvbi1udW0+PHVybHM+PHJlbGF0ZWQtdXJscz48dXJsPmh0
dHA6Ly93d3cubmNiaS5ubG0ubmloLmdvdi9lbnRyZXovcXVlcnkuZmNnaT9jbWQ9UmV0cmlldmUm
YW1wO2RiPVB1Yk1lZCZhbXA7ZG9wdD1DaXRhdGlvbiZhbXA7bGlzdF91aWRzPTE4MzM4Nzg5PC91
cmw+PC9yZWxhdGVkLXVybHM+PC91cmxzPjxlbGVjdHJvbmljLXJlc291cmNlLW51bT4xMC4xMDAy
L2plei5iLjIxMjE1PC9lbGVjdHJvbmljLXJlc291cmNlLW51bT48bGFuZ3VhZ2U+ZW5nPC9sYW5n
dWFnZT48L3JlY29yZD48L0NpdGU+PENpdGU+PEF1dGhvcj5WYWxhc2VrPC9BdXRob3I+PFllYXI+
MjAxMTwvWWVhcj48UmVjTnVtPjk3NDE8L1JlY051bT48cmVjb3JkPjxyZWMtbnVtYmVyPjk3NDE8
L3JlYy1udW1iZXI+PGZvcmVpZ24ta2V5cz48a2V5IGFwcD0iRU4iIGRiLWlkPSIyMnA1ZnBzeDg5
c3Q5cGU5OXY1eHMyeDFkMmRleDVyd3Q1OTAiIHRpbWVzdGFtcD0iMTQzOTU2Njc5NyI+OTc0MTwv
a2V5PjwvZm9yZWlnbi1rZXlzPjxyZWYtdHlwZSBuYW1lPSJKb3VybmFsIEFydGljbGUiPjE3PC9y
ZWYtdHlwZT48Y29udHJpYnV0b3JzPjxhdXRob3JzPjxhdXRob3I+VmFsYXNlaywgUC48L2F1dGhv
cj48YXV0aG9yPlRoZWlzLCBTLjwvYXV0aG9yPjxhdXRob3I+RGVMYXVyaWVyLCBBLjwvYXV0aG9y
PjxhdXRob3I+SGluaXRzLCBZLjwvYXV0aG9yPjxhdXRob3I+THVrZSwgRy4gTi48L2F1dGhvcj48
YXV0aG9yPk90dG8sIEEuIE0uPC9hdXRob3I+PGF1dGhvcj5NaW5jaGluLCBKLjwvYXV0aG9yPjxh
dXRob3I+SGUsIEwuPC9hdXRob3I+PGF1dGhvcj5DaHJpc3QsIEIuPC9hdXRob3I+PGF1dGhvcj5C
cm9va3MsIEcuPC9hdXRob3I+PGF1dGhvcj5TYW5nLCBILjwvYXV0aG9yPjxhdXRob3I+RXZhbnMs
IEQuIEouPC9hdXRob3I+PGF1dGhvcj5Mb2dhbiwgTS48L2F1dGhvcj48YXV0aG9yPkh1YW5nLCBS
LjwvYXV0aG9yPjxhdXRob3I+UGF0ZWwsIEsuPC9hdXRob3I+PC9hdXRob3JzPjwvY29udHJpYnV0
b3JzPjxhdXRoLWFkZHJlc3M+U2Nob29sIG9mIEJpb2xvZ2ljYWwgU2NpZW5jZXMsIEluc3RpdHV0
ZSBmb3IgQ2FyZGlvdmFzY3VsYXIgYW5kIE1ldGFib2xpYyBSZXNlYXJjaCwgVW5pdmVyc2l0eSBv
ZiBSZWFkaW5nLCBVSy4gdmFsYXNla3BldHJAaG90bWFpbC5jb208L2F1dGgtYWRkcmVzcz48dGl0
bGVzPjx0aXRsZT5DZWxsdWxhciBhbmQgbW9sZWN1bGFyIGludmVzdGlnYXRpb25zIGludG8gdGhl
IGRldmVsb3BtZW50IG9mIHRoZSBwZWN0b3JhbCBnaXJkbGU8L3RpdGxlPjxzZWNvbmRhcnktdGl0
bGU+RGV2IEJpb2w8L3NlY29uZGFyeS10aXRsZT48L3RpdGxlcz48cGVyaW9kaWNhbD48ZnVsbC10
aXRsZT5EZXYgQmlvbDwvZnVsbC10aXRsZT48L3BlcmlvZGljYWw+PHBhZ2VzPjEwOC0xNjwvcGFn
ZXM+PHZvbHVtZT4zNTc8L3ZvbHVtZT48bnVtYmVyPjE8L251bWJlcj48a2V5d29yZHM+PGtleXdv
cmQ+QW5pbWFsczwva2V5d29yZD48a2V5d29yZD4qQm9keSBQYXR0ZXJuaW5nPC9rZXl3b3JkPjxr
ZXl3b3JkPkNoaWNrIEVtYnJ5bzwva2V5d29yZD48a2V5d29yZD5FbWJyeW8sIE1hbW1hbGlhbi9j
eXRvbG9neS9tZXRhYm9saXNtPC9rZXl3b3JkPjxrZXl3b3JkPkZvcmVsaW1iL2N5dG9sb2d5Lypl
bWJyeW9sb2d5PC9rZXl3b3JkPjxrZXl3b3JkPk1pY2U8L2tleXdvcmQ+PGtleXdvcmQ+TXVzY2xl
LCBTa2VsZXRhbC9hbmF0b215ICZhbXA7IGhpc3RvbG9neS9jeXRvbG9neS8qZW1icnlvbG9neTwv
a2V5d29yZD48a2V5d29yZD5Tb21pdGVzL2N5dG9sb2d5PC9rZXl3b3JkPjxrZXl3b3JkPlQtQm94
IERvbWFpbiBQcm90ZWlucy9nZW5ldGljcy9tZXRhYm9saXNtPC9rZXl3b3JkPjxrZXl3b3JkPlpl
YnJhZmlzaC9lbWJyeW9sb2d5L2dlbmV0aWNzPC9rZXl3b3JkPjwva2V5d29yZHM+PGRhdGVzPjx5
ZWFyPjIwMTE8L3llYXI+PHB1Yi1kYXRlcz48ZGF0ZT5TZXAgMTwvZGF0ZT48L3B1Yi1kYXRlcz48
L2RhdGVzPjxpc2JuPjEwOTUtNTY0WCAoRWxlY3Ryb25pYykmI3hEOzAwMTItMTYwNiAoTGlua2lu
Zyk8L2lzYm4+PGFjY2Vzc2lvbi1udW0+MjE3NDE5NjM8L2FjY2Vzc2lvbi1udW0+PHVybHM+PHJl
bGF0ZWQtdXJscz48dXJsPmh0dHA6Ly93d3cubmNiaS5ubG0ubmloLmdvdi9wdWJtZWQvMjE3NDE5
NjM8L3VybD48L3JlbGF0ZWQtdXJscz48L3VybHM+PGVsZWN0cm9uaWMtcmVzb3VyY2UtbnVtPjEw
LjEwMTYvai55ZGJpby4yMDExLjA2LjAzMTwvZWxlY3Ryb25pYy1yZXNvdXJjZS1udW0+PC9yZWNv
cmQ+PC9DaXRlPjxDaXRlPjxBdXRob3I+THU8L0F1dGhvcj48WWVhcj4yMDE3PC9ZZWFyPjxSZWNO
dW0+MTAzODk8L1JlY051bT48cmVjb3JkPjxyZWMtbnVtYmVyPjEwMzg5PC9yZWMtbnVtYmVyPjxm
b3JlaWduLWtleXM+PGtleSBhcHA9IkVOIiBkYi1pZD0iMjJwNWZwc3g4OXN0OXBlOTl2NXhzMngx
ZDJkZXg1cnd0NTkwIiB0aW1lc3RhbXA9IjE1Mzk0NDU1MTciPjEwMzg5PC9rZXk+PC9mb3JlaWdu
LWtleXM+PHJlZi10eXBlIG5hbWU9IkpvdXJuYWwgQXJ0aWNsZSI+MTc8L3JlZi10eXBlPjxjb250
cmlidXRvcnM+PGF1dGhvcnM+PGF1dGhvcj5MdSwgRi48L2F1dGhvcj48YXV0aG9yPkxhbmdlbmJh
Y2hlciwgQS48L2F1dGhvcj48YXV0aG9yPkNoZW4sIEouIE4uPC9hdXRob3I+PC9hdXRob3JzPjwv
Y29udHJpYnV0b3JzPjxhdXRoLWFkZHJlc3M+RGVwYXJ0bWVudCBvZiBNb2xlY3VsYXIsIENlbGwg
YW5kIERldmVsb3BtZW50YWwgQmlvbG9neSwgVW5pdmVyc2l0eSBvZiBDYWxpZm9ybmlhLCBMb3Mg
QW5nZWxlcywgVW5pdGVkIFN0YXRlcy4mI3hEO0RlcGFydG1lbnQgb2YgTW9sZWN1bGFyLCBDZWxs
IGFuZCBEZXZlbG9wbWVudGFsIEJpb2xvZ3ksIFVuaXZlcnNpdHkgb2YgQ2FsaWZvcm5pYSwgTG9z
IEFuZ2VsZXMsIFVuaXRlZCBTdGF0ZXMuIEVsZWN0cm9uaWMgYWRkcmVzczogY2hlbmpuQG1jZGIu
dWNsYS5lZHUuPC9hdXRoLWFkZHJlc3M+PHRpdGxlcz48dGl0bGU+VGJ4MjAgZHJpdmVzIGNhcmRp
YWMgcHJvZ2VuaXRvciBmb3JtYXRpb24gYW5kIGNhcmRpb215b2N5dGUgcHJvbGlmZXJhdGlvbiBp
biB6ZWJyYWZpc2g8L3RpdGxlPjxzZWNvbmRhcnktdGl0bGU+RGV2IEJpb2w8L3NlY29uZGFyeS10
aXRsZT48L3RpdGxlcz48cGVyaW9kaWNhbD48ZnVsbC10aXRsZT5EZXYgQmlvbDwvZnVsbC10aXRs
ZT48L3BlcmlvZGljYWw+PHBhZ2VzPjEzOS0xNDg8L3BhZ2VzPjx2b2x1bWU+NDIxPC92b2x1bWU+
PG51bWJlcj4yPC9udW1iZXI+PGtleXdvcmRzPjxrZXl3b3JkPkFuaW1hbHM8L2tleXdvcmQ+PGtl
eXdvcmQ+QXBvcHRvc2lzL2dlbmV0aWNzPC9rZXl3b3JkPjxrZXl3b3JkPkJhc2UgU2VxdWVuY2U8
L2tleXdvcmQ+PGtleXdvcmQ+Q2VsbCBDb3VudDwva2V5d29yZD48a2V5d29yZD5DZWxsIFByb2xp
ZmVyYXRpb248L2tleXdvcmQ+PGtleXdvcmQ+Q2xvbmluZywgTW9sZWN1bGFyPC9rZXl3b3JkPjxr
ZXl3b3JkPkNvZG9uLCBOb25zZW5zZS9nZW5ldGljczwva2V5d29yZD48a2V5d29yZD5ETkEvbWV0
YWJvbGlzbTwva2V5d29yZD48a2V5d29yZD5FbWJyeW8sIE5vbm1hbW1hbGlhbi9jeXRvbG9neS9t
ZXRhYm9saXNtPC9rZXl3b3JkPjxrZXl3b3JkPkdlbmUgRXhwcmVzc2lvbiBSZWd1bGF0aW9uLCBE
ZXZlbG9wbWVudGFsPC9rZXl3b3JkPjxrZXl3b3JkPk11dGF0aW9uL2dlbmV0aWNzPC9rZXl3b3Jk
PjxrZXl3b3JkPk15b2NhcmRpdW0vY3l0b2xvZ3k8L2tleXdvcmQ+PGtleXdvcmQ+TXlvY3l0ZXMs
IENhcmRpYWMvKmN5dG9sb2d5L21ldGFib2xpc208L2tleXdvcmQ+PGtleXdvcmQ+Kk9yZ2Fub2dl
bmVzaXMvZ2VuZXRpY3M8L2tleXdvcmQ+PGtleXdvcmQ+UHJvdGVpbiBCaW5kaW5nL2dlbmV0aWNz
PC9rZXl3b3JkPjxrZXl3b3JkPlByb3RlaW4gRG9tYWluczwva2V5d29yZD48a2V5d29yZD5TdGVt
IENlbGxzLypjeXRvbG9neS9tZXRhYm9saXNtPC9rZXl3b3JkPjxrZXl3b3JkPlQtQm94IERvbWFp
biBQcm90ZWlucy9jaGVtaXN0cnkvZ2VuZXRpY3MvKm1ldGFib2xpc208L2tleXdvcmQ+PGtleXdv
cmQ+VHJhbnNjcmlwdGlvbmFsIEFjdGl2YXRpb24vZ2VuZXRpY3M8L2tleXdvcmQ+PGtleXdvcmQ+
WmVicmFmaXNoLyplbWJyeW9sb2d5L2dlbmV0aWNzPC9rZXl3b3JkPjxrZXl3b3JkPlplYnJhZmlz
aCBQcm90ZWlucy9jaGVtaXN0cnkvZ2VuZXRpY3MvKm1ldGFib2xpc208L2tleXdvcmQ+PGtleXdv
cmQ+KkNhcmRpYWMgcHJvZ2VuaXRvcjwva2V5d29yZD48a2V5d29yZD4qQ2FyZGlvZ2VuZXNpczwv
a2V5d29yZD48a2V5d29yZD4qQ2FyZGlvbXlvY3l0ZSBwcm9saWZlcmF0aW9uPC9rZXl3b3JkPjxr
ZXl3b3JkPipIZWFydCBkZXZlbG9wbWVudDwva2V5d29yZD48a2V5d29yZD4qVGJ4MjA8L2tleXdv
cmQ+PGtleXdvcmQ+KlplYnJhZmlzaDwva2V5d29yZD48L2tleXdvcmRzPjxkYXRlcz48eWVhcj4y
MDE3PC95ZWFyPjxwdWItZGF0ZXM+PGRhdGU+SmFuIDE1PC9kYXRlPjwvcHViLWRhdGVzPjwvZGF0
ZXM+PGlzYm4+MTA5NS01NjRYIChFbGVjdHJvbmljKSYjeEQ7MDAxMi0xNjA2IChMaW5raW5nKTwv
aXNibj48YWNjZXNzaW9uLW51bT4yNzk0MDE1NjwvYWNjZXNzaW9uLW51bT48dXJscz48cmVsYXRl
ZC11cmxzPjx1cmw+aHR0cHM6Ly93d3cubmNiaS5ubG0ubmloLmdvdi9wdWJtZWQvMjc5NDAxNTY8
L3VybD48L3JlbGF0ZWQtdXJscz48L3VybHM+PGN1c3RvbTI+UE1DNTIyNjg1OTwvY3VzdG9tMj48
ZWxlY3Ryb25pYy1yZXNvdXJjZS1udW0+MTAuMTAxNi9qLnlkYmlvLjIwMTYuMTIuMDA5PC9lbGVj
dHJvbmljLXJlc291cmNlLW51bT48L3JlY29yZD48L0NpdGU+PC9FbmROb3RlPn==
</w:fldData>
        </w:fldChar>
      </w:r>
      <w:r w:rsidR="00AD49EB" w:rsidRPr="00E6172C">
        <w:rPr>
          <w:rFonts w:cs="Arial"/>
          <w:b/>
          <w:lang w:val="en-GB"/>
        </w:rPr>
        <w:instrText xml:space="preserve"> ADDIN EN.CITE </w:instrText>
      </w:r>
      <w:r w:rsidR="00AD49EB" w:rsidRPr="00E6172C">
        <w:rPr>
          <w:rFonts w:cs="Arial"/>
          <w:b/>
          <w:lang w:val="en-GB"/>
        </w:rPr>
        <w:fldChar w:fldCharType="begin">
          <w:fldData xml:space="preserve">PEVuZE5vdGU+PENpdGU+PEF1dGhvcj5LbmlnaHQ8L0F1dGhvcj48WWVhcj4yMDA4PC9ZZWFyPjxS
ZWNOdW0+OTIwMDwvUmVjTnVtPjxEaXNwbGF5VGV4dD4oS25pZ2h0IGV0IGFsLiwgMjAwODsgTHUg
ZXQgYWwuLCAyMDE3OyBWYWxhc2VrIGV0IGFsLiwgMjAxMSk8L0Rpc3BsYXlUZXh0PjxyZWNvcmQ+
PHJlYy1udW1iZXI+OTIwMDwvcmVjLW51bWJlcj48Zm9yZWlnbi1rZXlzPjxrZXkgYXBwPSJFTiIg
ZGItaWQ9IjIycDVmcHN4ODlzdDlwZTk5djV4czJ4MWQyZGV4NXJ3dDU5MCIgdGltZXN0YW1wPSIw
Ij45MjAwPC9rZXk+PC9mb3JlaWduLWtleXM+PHJlZi10eXBlIG5hbWU9IkpvdXJuYWwgQXJ0aWNs
ZSI+MTc8L3JlZi10eXBlPjxjb250cmlidXRvcnM+PGF1dGhvcnM+PGF1dGhvcj5LbmlnaHQsIFIu
IEQuPC9hdXRob3I+PGF1dGhvcj5NZWJ1cywgSy48L2F1dGhvcj48YXV0aG9yPlJvZWhsLCBILiBI
LjwvYXV0aG9yPjwvYXV0aG9ycz48L2NvbnRyaWJ1dG9ycz48YXV0aC1hZGRyZXNzPk1SQyBDZW50
cmUgZm9yIERldmVsb3BtZW50YWwgTmV1cm9iaW9sb2d5LCBLaW5ncyBDb2xsZWdlIExvbmRvbiwg
TG9uZG9uLCBVSy4gcm9iZXJ0LmtuaWdodEBrY2wuYWMudWs8L2F1dGgtYWRkcmVzcz48dGl0bGVz
Pjx0aXRsZT5NYW5kaWJ1bGFyIGFyY2ggbXVzY2xlIGlkZW50aXR5IGlzIHJlZ3VsYXRlZCBieSBh
IGNvbnNlcnZlZCBtb2xlY3VsYXIgcHJvY2VzcyBkdXJpbmcgdmVydGVicmF0ZSBkZXZlbG9wbWVu
dDwvdGl0bGU+PHNlY29uZGFyeS10aXRsZT5KIEV4cCBab29sIEIgTW9sIERldiBFdm9sPC9zZWNv
bmRhcnktdGl0bGU+PC90aXRsZXM+PHBlcmlvZGljYWw+PGZ1bGwtdGl0bGU+SiBFeHAgWm9vbCBC
IE1vbCBEZXYgRXZvbDwvZnVsbC10aXRsZT48L3BlcmlvZGljYWw+PHBhZ2VzPjM1NS02OTwvcGFn
ZXM+PHZvbHVtZT4zMTA8L3ZvbHVtZT48bnVtYmVyPjQ8L251bWJlcj48ZWRpdGlvbj4yMDA4LzAz
LzE1PC9lZGl0aW9uPjxrZXl3b3Jkcz48a2V5d29yZD5BbmltYWxzPC9rZXl3b3JkPjxrZXl3b3Jk
PkJvZHkgUGF0dGVybmluZy8qcGh5c2lvbG9neTwva2V5d29yZD48a2V5d29yZD5GaWJyb2JsYXN0
IEdyb3d0aCBGYWN0b3JzL21ldGFib2xpc208L2tleXdvcmQ+PGtleXdvcmQ+SG9tZW9kb21haW4g
UHJvdGVpbnMvbWV0YWJvbGlzbTwva2V5d29yZD48a2V5d29yZD5JbW11bm9oaXN0b2NoZW1pc3Ry
eTwva2V5d29yZD48a2V5d29yZD5JbiBTaXR1IEh5YnJpZGl6YXRpb248L2tleXdvcmQ+PGtleXdv
cmQ+TWFuZGlibGUvKmVtYnJ5b2xvZ3k8L2tleXdvcmQ+PGtleXdvcmQ+TXVzY2xlLCBTa2VsZXRh
bC8qZW1icnlvbG9neTwva2V5d29yZD48a2V5d29yZD5NdXRhdGlvbi9nZW5ldGljczwva2V5d29y
ZD48a2V5d29yZD5OZXJ2ZSBUaXNzdWUgUHJvdGVpbnMvbWV0YWJvbGlzbTwva2V5d29yZD48a2V5
d29yZD5TaWduYWwgVHJhbnNkdWN0aW9uL3BoeXNpb2xvZ3k8L2tleXdvcmQ+PGtleXdvcmQ+U3Bl
Y2llcyBTcGVjaWZpY2l0eTwva2V5d29yZD48a2V5d29yZD5aZWJyYWZpc2gvKmVtYnJ5b2xvZ3kv
Z2VuZXRpY3M8L2tleXdvcmQ+PC9rZXl3b3Jkcz48ZGF0ZXM+PHllYXI+MjAwODwveWVhcj48cHVi
LWRhdGVzPjxkYXRlPkp1biAxNTwvZGF0ZT48L3B1Yi1kYXRlcz48L2RhdGVzPjxpc2JuPjE1NTIt
NTAxNSAoRWxlY3Ryb25pYykmI3hEOzE1NTItNTAwNyAoTGlua2luZyk8L2lzYm4+PGFjY2Vzc2lv
bi1udW0+MTgzMzg3ODk8L2FjY2Vzc2lvbi1udW0+PHVybHM+PHJlbGF0ZWQtdXJscz48dXJsPmh0
dHA6Ly93d3cubmNiaS5ubG0ubmloLmdvdi9lbnRyZXovcXVlcnkuZmNnaT9jbWQ9UmV0cmlldmUm
YW1wO2RiPVB1Yk1lZCZhbXA7ZG9wdD1DaXRhdGlvbiZhbXA7bGlzdF91aWRzPTE4MzM4Nzg5PC91
cmw+PC9yZWxhdGVkLXVybHM+PC91cmxzPjxlbGVjdHJvbmljLXJlc291cmNlLW51bT4xMC4xMDAy
L2plei5iLjIxMjE1PC9lbGVjdHJvbmljLXJlc291cmNlLW51bT48bGFuZ3VhZ2U+ZW5nPC9sYW5n
dWFnZT48L3JlY29yZD48L0NpdGU+PENpdGU+PEF1dGhvcj5WYWxhc2VrPC9BdXRob3I+PFllYXI+
MjAxMTwvWWVhcj48UmVjTnVtPjk3NDE8L1JlY051bT48cmVjb3JkPjxyZWMtbnVtYmVyPjk3NDE8
L3JlYy1udW1iZXI+PGZvcmVpZ24ta2V5cz48a2V5IGFwcD0iRU4iIGRiLWlkPSIyMnA1ZnBzeDg5
c3Q5cGU5OXY1eHMyeDFkMmRleDVyd3Q1OTAiIHRpbWVzdGFtcD0iMTQzOTU2Njc5NyI+OTc0MTwv
a2V5PjwvZm9yZWlnbi1rZXlzPjxyZWYtdHlwZSBuYW1lPSJKb3VybmFsIEFydGljbGUiPjE3PC9y
ZWYtdHlwZT48Y29udHJpYnV0b3JzPjxhdXRob3JzPjxhdXRob3I+VmFsYXNlaywgUC48L2F1dGhv
cj48YXV0aG9yPlRoZWlzLCBTLjwvYXV0aG9yPjxhdXRob3I+RGVMYXVyaWVyLCBBLjwvYXV0aG9y
PjxhdXRob3I+SGluaXRzLCBZLjwvYXV0aG9yPjxhdXRob3I+THVrZSwgRy4gTi48L2F1dGhvcj48
YXV0aG9yPk90dG8sIEEuIE0uPC9hdXRob3I+PGF1dGhvcj5NaW5jaGluLCBKLjwvYXV0aG9yPjxh
dXRob3I+SGUsIEwuPC9hdXRob3I+PGF1dGhvcj5DaHJpc3QsIEIuPC9hdXRob3I+PGF1dGhvcj5C
cm9va3MsIEcuPC9hdXRob3I+PGF1dGhvcj5TYW5nLCBILjwvYXV0aG9yPjxhdXRob3I+RXZhbnMs
IEQuIEouPC9hdXRob3I+PGF1dGhvcj5Mb2dhbiwgTS48L2F1dGhvcj48YXV0aG9yPkh1YW5nLCBS
LjwvYXV0aG9yPjxhdXRob3I+UGF0ZWwsIEsuPC9hdXRob3I+PC9hdXRob3JzPjwvY29udHJpYnV0
b3JzPjxhdXRoLWFkZHJlc3M+U2Nob29sIG9mIEJpb2xvZ2ljYWwgU2NpZW5jZXMsIEluc3RpdHV0
ZSBmb3IgQ2FyZGlvdmFzY3VsYXIgYW5kIE1ldGFib2xpYyBSZXNlYXJjaCwgVW5pdmVyc2l0eSBv
ZiBSZWFkaW5nLCBVSy4gdmFsYXNla3BldHJAaG90bWFpbC5jb208L2F1dGgtYWRkcmVzcz48dGl0
bGVzPjx0aXRsZT5DZWxsdWxhciBhbmQgbW9sZWN1bGFyIGludmVzdGlnYXRpb25zIGludG8gdGhl
IGRldmVsb3BtZW50IG9mIHRoZSBwZWN0b3JhbCBnaXJkbGU8L3RpdGxlPjxzZWNvbmRhcnktdGl0
bGU+RGV2IEJpb2w8L3NlY29uZGFyeS10aXRsZT48L3RpdGxlcz48cGVyaW9kaWNhbD48ZnVsbC10
aXRsZT5EZXYgQmlvbDwvZnVsbC10aXRsZT48L3BlcmlvZGljYWw+PHBhZ2VzPjEwOC0xNjwvcGFn
ZXM+PHZvbHVtZT4zNTc8L3ZvbHVtZT48bnVtYmVyPjE8L251bWJlcj48a2V5d29yZHM+PGtleXdv
cmQ+QW5pbWFsczwva2V5d29yZD48a2V5d29yZD4qQm9keSBQYXR0ZXJuaW5nPC9rZXl3b3JkPjxr
ZXl3b3JkPkNoaWNrIEVtYnJ5bzwva2V5d29yZD48a2V5d29yZD5FbWJyeW8sIE1hbW1hbGlhbi9j
eXRvbG9neS9tZXRhYm9saXNtPC9rZXl3b3JkPjxrZXl3b3JkPkZvcmVsaW1iL2N5dG9sb2d5Lypl
bWJyeW9sb2d5PC9rZXl3b3JkPjxrZXl3b3JkPk1pY2U8L2tleXdvcmQ+PGtleXdvcmQ+TXVzY2xl
LCBTa2VsZXRhbC9hbmF0b215ICZhbXA7IGhpc3RvbG9neS9jeXRvbG9neS8qZW1icnlvbG9neTwv
a2V5d29yZD48a2V5d29yZD5Tb21pdGVzL2N5dG9sb2d5PC9rZXl3b3JkPjxrZXl3b3JkPlQtQm94
IERvbWFpbiBQcm90ZWlucy9nZW5ldGljcy9tZXRhYm9saXNtPC9rZXl3b3JkPjxrZXl3b3JkPlpl
YnJhZmlzaC9lbWJyeW9sb2d5L2dlbmV0aWNzPC9rZXl3b3JkPjwva2V5d29yZHM+PGRhdGVzPjx5
ZWFyPjIwMTE8L3llYXI+PHB1Yi1kYXRlcz48ZGF0ZT5TZXAgMTwvZGF0ZT48L3B1Yi1kYXRlcz48
L2RhdGVzPjxpc2JuPjEwOTUtNTY0WCAoRWxlY3Ryb25pYykmI3hEOzAwMTItMTYwNiAoTGlua2lu
Zyk8L2lzYm4+PGFjY2Vzc2lvbi1udW0+MjE3NDE5NjM8L2FjY2Vzc2lvbi1udW0+PHVybHM+PHJl
bGF0ZWQtdXJscz48dXJsPmh0dHA6Ly93d3cubmNiaS5ubG0ubmloLmdvdi9wdWJtZWQvMjE3NDE5
NjM8L3VybD48L3JlbGF0ZWQtdXJscz48L3VybHM+PGVsZWN0cm9uaWMtcmVzb3VyY2UtbnVtPjEw
LjEwMTYvai55ZGJpby4yMDExLjA2LjAzMTwvZWxlY3Ryb25pYy1yZXNvdXJjZS1udW0+PC9yZWNv
cmQ+PC9DaXRlPjxDaXRlPjxBdXRob3I+THU8L0F1dGhvcj48WWVhcj4yMDE3PC9ZZWFyPjxSZWNO
dW0+MTAzODk8L1JlY051bT48cmVjb3JkPjxyZWMtbnVtYmVyPjEwMzg5PC9yZWMtbnVtYmVyPjxm
b3JlaWduLWtleXM+PGtleSBhcHA9IkVOIiBkYi1pZD0iMjJwNWZwc3g4OXN0OXBlOTl2NXhzMngx
ZDJkZXg1cnd0NTkwIiB0aW1lc3RhbXA9IjE1Mzk0NDU1MTciPjEwMzg5PC9rZXk+PC9mb3JlaWdu
LWtleXM+PHJlZi10eXBlIG5hbWU9IkpvdXJuYWwgQXJ0aWNsZSI+MTc8L3JlZi10eXBlPjxjb250
cmlidXRvcnM+PGF1dGhvcnM+PGF1dGhvcj5MdSwgRi48L2F1dGhvcj48YXV0aG9yPkxhbmdlbmJh
Y2hlciwgQS48L2F1dGhvcj48YXV0aG9yPkNoZW4sIEouIE4uPC9hdXRob3I+PC9hdXRob3JzPjwv
Y29udHJpYnV0b3JzPjxhdXRoLWFkZHJlc3M+RGVwYXJ0bWVudCBvZiBNb2xlY3VsYXIsIENlbGwg
YW5kIERldmVsb3BtZW50YWwgQmlvbG9neSwgVW5pdmVyc2l0eSBvZiBDYWxpZm9ybmlhLCBMb3Mg
QW5nZWxlcywgVW5pdGVkIFN0YXRlcy4mI3hEO0RlcGFydG1lbnQgb2YgTW9sZWN1bGFyLCBDZWxs
IGFuZCBEZXZlbG9wbWVudGFsIEJpb2xvZ3ksIFVuaXZlcnNpdHkgb2YgQ2FsaWZvcm5pYSwgTG9z
IEFuZ2VsZXMsIFVuaXRlZCBTdGF0ZXMuIEVsZWN0cm9uaWMgYWRkcmVzczogY2hlbmpuQG1jZGIu
dWNsYS5lZHUuPC9hdXRoLWFkZHJlc3M+PHRpdGxlcz48dGl0bGU+VGJ4MjAgZHJpdmVzIGNhcmRp
YWMgcHJvZ2VuaXRvciBmb3JtYXRpb24gYW5kIGNhcmRpb215b2N5dGUgcHJvbGlmZXJhdGlvbiBp
biB6ZWJyYWZpc2g8L3RpdGxlPjxzZWNvbmRhcnktdGl0bGU+RGV2IEJpb2w8L3NlY29uZGFyeS10
aXRsZT48L3RpdGxlcz48cGVyaW9kaWNhbD48ZnVsbC10aXRsZT5EZXYgQmlvbDwvZnVsbC10aXRs
ZT48L3BlcmlvZGljYWw+PHBhZ2VzPjEzOS0xNDg8L3BhZ2VzPjx2b2x1bWU+NDIxPC92b2x1bWU+
PG51bWJlcj4yPC9udW1iZXI+PGtleXdvcmRzPjxrZXl3b3JkPkFuaW1hbHM8L2tleXdvcmQ+PGtl
eXdvcmQ+QXBvcHRvc2lzL2dlbmV0aWNzPC9rZXl3b3JkPjxrZXl3b3JkPkJhc2UgU2VxdWVuY2U8
L2tleXdvcmQ+PGtleXdvcmQ+Q2VsbCBDb3VudDwva2V5d29yZD48a2V5d29yZD5DZWxsIFByb2xp
ZmVyYXRpb248L2tleXdvcmQ+PGtleXdvcmQ+Q2xvbmluZywgTW9sZWN1bGFyPC9rZXl3b3JkPjxr
ZXl3b3JkPkNvZG9uLCBOb25zZW5zZS9nZW5ldGljczwva2V5d29yZD48a2V5d29yZD5ETkEvbWV0
YWJvbGlzbTwva2V5d29yZD48a2V5d29yZD5FbWJyeW8sIE5vbm1hbW1hbGlhbi9jeXRvbG9neS9t
ZXRhYm9saXNtPC9rZXl3b3JkPjxrZXl3b3JkPkdlbmUgRXhwcmVzc2lvbiBSZWd1bGF0aW9uLCBE
ZXZlbG9wbWVudGFsPC9rZXl3b3JkPjxrZXl3b3JkPk11dGF0aW9uL2dlbmV0aWNzPC9rZXl3b3Jk
PjxrZXl3b3JkPk15b2NhcmRpdW0vY3l0b2xvZ3k8L2tleXdvcmQ+PGtleXdvcmQ+TXlvY3l0ZXMs
IENhcmRpYWMvKmN5dG9sb2d5L21ldGFib2xpc208L2tleXdvcmQ+PGtleXdvcmQ+Kk9yZ2Fub2dl
bmVzaXMvZ2VuZXRpY3M8L2tleXdvcmQ+PGtleXdvcmQ+UHJvdGVpbiBCaW5kaW5nL2dlbmV0aWNz
PC9rZXl3b3JkPjxrZXl3b3JkPlByb3RlaW4gRG9tYWluczwva2V5d29yZD48a2V5d29yZD5TdGVt
IENlbGxzLypjeXRvbG9neS9tZXRhYm9saXNtPC9rZXl3b3JkPjxrZXl3b3JkPlQtQm94IERvbWFp
biBQcm90ZWlucy9jaGVtaXN0cnkvZ2VuZXRpY3MvKm1ldGFib2xpc208L2tleXdvcmQ+PGtleXdv
cmQ+VHJhbnNjcmlwdGlvbmFsIEFjdGl2YXRpb24vZ2VuZXRpY3M8L2tleXdvcmQ+PGtleXdvcmQ+
WmVicmFmaXNoLyplbWJyeW9sb2d5L2dlbmV0aWNzPC9rZXl3b3JkPjxrZXl3b3JkPlplYnJhZmlz
aCBQcm90ZWlucy9jaGVtaXN0cnkvZ2VuZXRpY3MvKm1ldGFib2xpc208L2tleXdvcmQ+PGtleXdv
cmQ+KkNhcmRpYWMgcHJvZ2VuaXRvcjwva2V5d29yZD48a2V5d29yZD4qQ2FyZGlvZ2VuZXNpczwv
a2V5d29yZD48a2V5d29yZD4qQ2FyZGlvbXlvY3l0ZSBwcm9saWZlcmF0aW9uPC9rZXl3b3JkPjxr
ZXl3b3JkPipIZWFydCBkZXZlbG9wbWVudDwva2V5d29yZD48a2V5d29yZD4qVGJ4MjA8L2tleXdv
cmQ+PGtleXdvcmQ+KlplYnJhZmlzaDwva2V5d29yZD48L2tleXdvcmRzPjxkYXRlcz48eWVhcj4y
MDE3PC95ZWFyPjxwdWItZGF0ZXM+PGRhdGU+SmFuIDE1PC9kYXRlPjwvcHViLWRhdGVzPjwvZGF0
ZXM+PGlzYm4+MTA5NS01NjRYIChFbGVjdHJvbmljKSYjeEQ7MDAxMi0xNjA2IChMaW5raW5nKTwv
aXNibj48YWNjZXNzaW9uLW51bT4yNzk0MDE1NjwvYWNjZXNzaW9uLW51bT48dXJscz48cmVsYXRl
ZC11cmxzPjx1cmw+aHR0cHM6Ly93d3cubmNiaS5ubG0ubmloLmdvdi9wdWJtZWQvMjc5NDAxNTY8
L3VybD48L3JlbGF0ZWQtdXJscz48L3VybHM+PGN1c3RvbTI+UE1DNTIyNjg1OTwvY3VzdG9tMj48
ZWxlY3Ryb25pYy1yZXNvdXJjZS1udW0+MTAuMTAxNi9qLnlkYmlvLjIwMTYuMTIuMDA5PC9lbGVj
dHJvbmljLXJlc291cmNlLW51bT48L3JlY29yZD48L0NpdGU+PC9FbmROb3RlPn==
</w:fldData>
        </w:fldChar>
      </w:r>
      <w:r w:rsidR="00AD49EB" w:rsidRPr="00E6172C">
        <w:rPr>
          <w:rFonts w:cs="Arial"/>
          <w:b/>
          <w:lang w:val="en-GB"/>
        </w:rPr>
        <w:instrText xml:space="preserve"> ADDIN EN.CITE.DATA </w:instrText>
      </w:r>
      <w:r w:rsidR="00AD49EB" w:rsidRPr="00E6172C">
        <w:rPr>
          <w:rFonts w:cs="Arial"/>
          <w:b/>
          <w:lang w:val="en-GB"/>
        </w:rPr>
      </w:r>
      <w:r w:rsidR="00AD49EB" w:rsidRPr="00E6172C">
        <w:rPr>
          <w:rFonts w:cs="Arial"/>
          <w:b/>
          <w:lang w:val="en-GB"/>
        </w:rPr>
        <w:fldChar w:fldCharType="end"/>
      </w:r>
      <w:r w:rsidR="00343593" w:rsidRPr="00E6172C">
        <w:rPr>
          <w:rFonts w:cs="Arial"/>
          <w:b/>
          <w:lang w:val="en-GB"/>
        </w:rPr>
      </w:r>
      <w:r w:rsidR="00343593" w:rsidRPr="00E6172C">
        <w:rPr>
          <w:rFonts w:cs="Arial"/>
          <w:b/>
          <w:lang w:val="en-GB"/>
        </w:rPr>
        <w:fldChar w:fldCharType="separate"/>
      </w:r>
      <w:r w:rsidR="00343593" w:rsidRPr="00E6172C">
        <w:rPr>
          <w:rFonts w:cs="Arial"/>
          <w:noProof/>
          <w:lang w:val="en-GB"/>
        </w:rPr>
        <w:t>(Knight et al., 2008; Lu et al., 2017; Valasek et al., 2011)</w:t>
      </w:r>
      <w:r w:rsidR="00343593" w:rsidRPr="00E6172C">
        <w:rPr>
          <w:rFonts w:cs="Arial"/>
          <w:b/>
          <w:lang w:val="en-GB"/>
        </w:rPr>
        <w:fldChar w:fldCharType="end"/>
      </w:r>
      <w:r w:rsidR="00343593" w:rsidRPr="00E6172C">
        <w:rPr>
          <w:rFonts w:cs="Arial"/>
          <w:lang w:val="en-GB"/>
        </w:rPr>
        <w:t xml:space="preserve">.  </w:t>
      </w:r>
      <w:r w:rsidR="0055111C">
        <w:rPr>
          <w:rFonts w:cs="Arial"/>
          <w:lang w:val="en-GB"/>
        </w:rPr>
        <w:t>We did not investigate whether Tbx16/</w:t>
      </w:r>
      <w:proofErr w:type="spellStart"/>
      <w:r w:rsidR="0055111C">
        <w:rPr>
          <w:rFonts w:cs="Arial"/>
          <w:lang w:val="en-GB"/>
        </w:rPr>
        <w:t>Tbxt</w:t>
      </w:r>
      <w:proofErr w:type="spellEnd"/>
      <w:r w:rsidR="0055111C">
        <w:rPr>
          <w:rFonts w:cs="Arial"/>
          <w:lang w:val="en-GB"/>
        </w:rPr>
        <w:t xml:space="preserve"> proteins are required for cranial myogenesis, but the persistence of </w:t>
      </w:r>
      <w:proofErr w:type="spellStart"/>
      <w:r w:rsidR="0055111C" w:rsidRPr="001C0667">
        <w:rPr>
          <w:rFonts w:cs="Arial"/>
          <w:i/>
          <w:iCs/>
          <w:lang w:val="en-GB"/>
        </w:rPr>
        <w:t>aplnrb</w:t>
      </w:r>
      <w:proofErr w:type="spellEnd"/>
      <w:r w:rsidR="0055111C">
        <w:rPr>
          <w:rFonts w:cs="Arial"/>
          <w:lang w:val="en-GB"/>
        </w:rPr>
        <w:t xml:space="preserve"> mRNA and lack of </w:t>
      </w:r>
      <w:r w:rsidR="0055111C" w:rsidRPr="001C0667">
        <w:rPr>
          <w:rFonts w:cs="Arial"/>
          <w:i/>
          <w:iCs/>
          <w:lang w:val="en-GB"/>
        </w:rPr>
        <w:t>tbx16</w:t>
      </w:r>
      <w:r w:rsidR="0055111C">
        <w:rPr>
          <w:rFonts w:cs="Arial"/>
          <w:lang w:val="en-GB"/>
        </w:rPr>
        <w:t xml:space="preserve"> and </w:t>
      </w:r>
      <w:proofErr w:type="spellStart"/>
      <w:r w:rsidR="0055111C" w:rsidRPr="001C0667">
        <w:rPr>
          <w:rFonts w:cs="Arial"/>
          <w:i/>
          <w:iCs/>
          <w:lang w:val="en-GB"/>
        </w:rPr>
        <w:t>tbxta</w:t>
      </w:r>
      <w:proofErr w:type="spellEnd"/>
      <w:r w:rsidR="0055111C">
        <w:rPr>
          <w:rFonts w:cs="Arial"/>
          <w:lang w:val="en-GB"/>
        </w:rPr>
        <w:t xml:space="preserve"> mRNAs in cranial mesoderm after our manipulations suggest not. </w:t>
      </w:r>
      <w:r w:rsidR="000F67E8">
        <w:rPr>
          <w:lang w:val="en-GB"/>
        </w:rPr>
        <w:t xml:space="preserve"> Our data in zebrafish are entirely congruent with recent murine evidence that </w:t>
      </w:r>
      <w:r w:rsidR="000F67E8" w:rsidRPr="004B7CDB">
        <w:rPr>
          <w:i/>
          <w:iCs/>
          <w:lang w:val="en-GB"/>
        </w:rPr>
        <w:t>Tbx6</w:t>
      </w:r>
      <w:r w:rsidR="000F67E8">
        <w:rPr>
          <w:i/>
          <w:iCs/>
          <w:lang w:val="en-GB"/>
        </w:rPr>
        <w:t>/</w:t>
      </w:r>
      <w:proofErr w:type="spellStart"/>
      <w:r w:rsidR="000F67E8">
        <w:rPr>
          <w:i/>
          <w:iCs/>
          <w:lang w:val="en-GB"/>
        </w:rPr>
        <w:t>Tbxt</w:t>
      </w:r>
      <w:proofErr w:type="spellEnd"/>
      <w:r w:rsidR="000F67E8">
        <w:rPr>
          <w:lang w:val="en-GB"/>
        </w:rPr>
        <w:t xml:space="preserve"> family genes are required for trunk/tail, but not cranial myogenesis </w:t>
      </w:r>
      <w:r w:rsidR="000F67E8">
        <w:rPr>
          <w:lang w:val="en-GB"/>
        </w:rPr>
        <w:fldChar w:fldCharType="begin">
          <w:fldData xml:space="preserve">PEVuZE5vdGU+PENpdGU+PEF1dGhvcj5OYW5ka2lzaG9yZTwvQXV0aG9yPjxZZWFyPjIwMTg8L1ll
YXI+PFJlY051bT4xMDU0NDwvUmVjTnVtPjxEaXNwbGF5VGV4dD4oTmFuZGtpc2hvcmUgZXQgYWwu
LCAyMDE4KTwvRGlzcGxheVRleHQ+PHJlY29yZD48cmVjLW51bWJlcj4xMDU0NDwvcmVjLW51bWJl
cj48Zm9yZWlnbi1rZXlzPjxrZXkgYXBwPSJFTiIgZGItaWQ9IjIycDVmcHN4ODlzdDlwZTk5djV4
czJ4MWQyZGV4NXJ3dDU5MCIgdGltZXN0YW1wPSIxNTc5MDMyMzYxIj4xMDU0NDwva2V5PjwvZm9y
ZWlnbi1rZXlzPjxyZWYtdHlwZSBuYW1lPSJKb3VybmFsIEFydGljbGUiPjE3PC9yZWYtdHlwZT48
Y29udHJpYnV0b3JzPjxhdXRob3JzPjxhdXRob3I+TmFuZGtpc2hvcmUsIE4uPC9hdXRob3I+PGF1
dGhvcj5WeWFzLCBCLjwvYXV0aG9yPjxhdXRob3I+SmF2YWxpLCBBLjwvYXV0aG9yPjxhdXRob3I+
R2hvc2gsIFMuPC9hdXRob3I+PGF1dGhvcj5TYW1iYXNpdmFuLCBSLjwvYXV0aG9yPjwvYXV0aG9y
cz48L2NvbnRyaWJ1dG9ycz48YXV0aC1hZGRyZXNzPkluc3RpdHV0ZSBmb3IgU3RlbSBDZWxsIEJp
b2xvZ3kgYW5kIFJlZ2VuZXJhdGl2ZSBNZWRpY2luZSwgR0tWSyBDYW1wdXMsIEJlbGxhcnkgUm9h
ZCwgQmVuZ2FsdXJ1IDU2MDA2NSwgSW5kaWEuJiN4RDtTQVNUUkEgVW5pdmVyc2l0eSwgVGhpcnVt
YWxhaXNhbXVkcmFtLCBUaGFuamF2dXIgNjEzNDAxLCBJbmRpYS4mI3hEO01hbmlwYWwgQWNhZGVt
eSBvZiBIaWdoZXIgRWR1Y2F0aW9uLCBNYW5pcGFsIDU3NjEwNCwgSW5kaWEuJiN4RDtOYXRpb25h
bCBDZW50cmUgZm9yIEJpb2xvZ2ljYWwgU2NpZW5jZXMsIFRJRlIsIEdLVksgQ2FtcHVzLCBCZWxs
YXJ5IFJvYWQsIEJlbmdhbHVydSA1NjAwNjUsIEluZGlhLiYjeEQ7SW5zdGl0dXRlIGZvciBTdGVt
IENlbGwgQmlvbG9neSBhbmQgUmVnZW5lcmF0aXZlIE1lZGljaW5lLCBHS1ZLIENhbXB1cywgQmVs
bGFyeSBSb2FkLCBCZW5nYWx1cnUgNTYwMDY1LCBJbmRpYSByYW1rdW1hcnNAaW5zdGVtLnJlcy5p
bi48L2F1dGgtYWRkcmVzcz48dGl0bGVzPjx0aXRsZT5EaXZlcmdlbnQgZWFybHkgbWVzb2Rlcm0g
c3BlY2lmaWNhdGlvbiB1bmRlcmxpZXMgZGlzdGluY3QgaGVhZCBhbmQgdHJ1bmsgbXVzY2xlIHBy
b2dyYW1tZXMgaW4gdmVydGVicmF0ZXM8L3RpdGxlPjxzZWNvbmRhcnktdGl0bGU+RGV2ZWxvcG1l
bnQ8L3NlY29uZGFyeS10aXRsZT48L3RpdGxlcz48cGVyaW9kaWNhbD48ZnVsbC10aXRsZT5EZXZl
bG9wbWVudDwvZnVsbC10aXRsZT48L3BlcmlvZGljYWw+PHBhZ2VzPmRldjE2MDk0NTwvcGFnZXM+
PHZvbHVtZT4xNDU8L3ZvbHVtZT48bnVtYmVyPjE4PC9udW1iZXI+PGVkaXRpb24+MjAxOC8wOS8y
MjwvZWRpdGlvbj48a2V5d29yZHM+PGtleXdvcmQ+QW5pbWFsczwva2V5d29yZD48a2V5d29yZD5D
ZWxsIERpZmZlcmVudGlhdGlvbi9nZW5ldGljczwva2V5d29yZD48a2V5d29yZD5DZWxscywgQ3Vs
dHVyZWQ8L2tleXdvcmQ+PGtleXdvcmQ+SGVhZC8qZW1icnlvbG9neTwva2V5d29yZD48a2V5d29y
ZD5NZXNvZGVybS8qZW1icnlvbG9neTwva2V5d29yZD48a2V5d29yZD5NaWNlPC9rZXl3b3JkPjxr
ZXl3b3JkPk1pY2UsIEluYnJlZCBDNTdCTDwva2V5d29yZD48a2V5d29yZD5NaWNlLCBJbmJyZWQg
REJBPC9rZXl3b3JkPjxrZXl3b3JkPk11c2NsZSwgU2tlbGV0YWwvKmN5dG9sb2d5LyplbWJyeW9s
b2d5PC9rZXl3b3JkPjxrZXl3b3JkPk5vZGFsIFByb3RlaW4vbWV0YWJvbGlzbTwva2V5d29yZD48
a2V5d29yZD5QbHVyaXBvdGVudCBTdGVtIENlbGxzLypjeXRvbG9neTwva2V5d29yZD48a2V5d29y
ZD5UcmFuc2NyaXB0aW9uIEZhY3RvcnMvZ2VuZXRpY3M8L2tleXdvcmQ+PGtleXdvcmQ+V250IFBy
b3RlaW5zL2FudGFnb25pc3RzICZhbXA7IGluaGliaXRvcnMvbWV0YWJvbGlzbTwva2V5d29yZD48
a2V5d29yZD5iZXRhIENhdGVuaW4vbWV0YWJvbGlzbTwva2V5d29yZD48a2V5d29yZD4qQ2FyZGlv
cGhhcnluZ2VhbCBtZXNvZGVybTwva2V5d29yZD48a2V5d29yZD4qQ3JhbmlhbCBtZXNvZGVybTwv
a2V5d29yZD48a2V5d29yZD4qSGVhZCBtdXNjbGVzPC9rZXl3b3JkPjxrZXl3b3JkPipTa2VsZXRh
bCBtdXNjbGUgZGlmZmVyZW50aWF0aW9uPC9rZXl3b3JkPjxrZXl3b3JkPipUYng2PC9rZXl3b3Jk
PjxrZXl3b3JkPipXbnQgaW5oaWJpdGlvbjwva2V5d29yZD48L2tleXdvcmRzPjxkYXRlcz48eWVh
cj4yMDE4PC95ZWFyPjxwdWItZGF0ZXM+PGRhdGU+U2VwIDIwPC9kYXRlPjwvcHViLWRhdGVzPjwv
ZGF0ZXM+PGlzYm4+MTQ3Ny05MTI5IChFbGVjdHJvbmljKSYjeEQ7MDk1MC0xOTkxIChMaW5raW5n
KTwvaXNibj48YWNjZXNzaW9uLW51bT4zMDIzNzMxNzwvYWNjZXNzaW9uLW51bT48dXJscz48cmVs
YXRlZC11cmxzPjx1cmw+aHR0cHM6Ly93d3cubmNiaS5ubG0ubmloLmdvdi9wdWJtZWQvMzAyMzcz
MTc8L3VybD48L3JlbGF0ZWQtdXJscz48L3VybHM+PGVsZWN0cm9uaWMtcmVzb3VyY2UtbnVtPjEw
LjEyNDIvZGV2LjE2MDk0NTwvZWxlY3Ryb25pYy1yZXNvdXJjZS1udW0+PC9yZWNvcmQ+PC9DaXRl
PjwvRW5kTm90ZT5=
</w:fldData>
        </w:fldChar>
      </w:r>
      <w:r w:rsidR="000F67E8">
        <w:rPr>
          <w:lang w:val="en-GB"/>
        </w:rPr>
        <w:instrText xml:space="preserve"> ADDIN EN.CITE </w:instrText>
      </w:r>
      <w:r w:rsidR="000F67E8">
        <w:rPr>
          <w:lang w:val="en-GB"/>
        </w:rPr>
        <w:fldChar w:fldCharType="begin">
          <w:fldData xml:space="preserve">PEVuZE5vdGU+PENpdGU+PEF1dGhvcj5OYW5ka2lzaG9yZTwvQXV0aG9yPjxZZWFyPjIwMTg8L1ll
YXI+PFJlY051bT4xMDU0NDwvUmVjTnVtPjxEaXNwbGF5VGV4dD4oTmFuZGtpc2hvcmUgZXQgYWwu
LCAyMDE4KTwvRGlzcGxheVRleHQ+PHJlY29yZD48cmVjLW51bWJlcj4xMDU0NDwvcmVjLW51bWJl
cj48Zm9yZWlnbi1rZXlzPjxrZXkgYXBwPSJFTiIgZGItaWQ9IjIycDVmcHN4ODlzdDlwZTk5djV4
czJ4MWQyZGV4NXJ3dDU5MCIgdGltZXN0YW1wPSIxNTc5MDMyMzYxIj4xMDU0NDwva2V5PjwvZm9y
ZWlnbi1rZXlzPjxyZWYtdHlwZSBuYW1lPSJKb3VybmFsIEFydGljbGUiPjE3PC9yZWYtdHlwZT48
Y29udHJpYnV0b3JzPjxhdXRob3JzPjxhdXRob3I+TmFuZGtpc2hvcmUsIE4uPC9hdXRob3I+PGF1
dGhvcj5WeWFzLCBCLjwvYXV0aG9yPjxhdXRob3I+SmF2YWxpLCBBLjwvYXV0aG9yPjxhdXRob3I+
R2hvc2gsIFMuPC9hdXRob3I+PGF1dGhvcj5TYW1iYXNpdmFuLCBSLjwvYXV0aG9yPjwvYXV0aG9y
cz48L2NvbnRyaWJ1dG9ycz48YXV0aC1hZGRyZXNzPkluc3RpdHV0ZSBmb3IgU3RlbSBDZWxsIEJp
b2xvZ3kgYW5kIFJlZ2VuZXJhdGl2ZSBNZWRpY2luZSwgR0tWSyBDYW1wdXMsIEJlbGxhcnkgUm9h
ZCwgQmVuZ2FsdXJ1IDU2MDA2NSwgSW5kaWEuJiN4RDtTQVNUUkEgVW5pdmVyc2l0eSwgVGhpcnVt
YWxhaXNhbXVkcmFtLCBUaGFuamF2dXIgNjEzNDAxLCBJbmRpYS4mI3hEO01hbmlwYWwgQWNhZGVt
eSBvZiBIaWdoZXIgRWR1Y2F0aW9uLCBNYW5pcGFsIDU3NjEwNCwgSW5kaWEuJiN4RDtOYXRpb25h
bCBDZW50cmUgZm9yIEJpb2xvZ2ljYWwgU2NpZW5jZXMsIFRJRlIsIEdLVksgQ2FtcHVzLCBCZWxs
YXJ5IFJvYWQsIEJlbmdhbHVydSA1NjAwNjUsIEluZGlhLiYjeEQ7SW5zdGl0dXRlIGZvciBTdGVt
IENlbGwgQmlvbG9neSBhbmQgUmVnZW5lcmF0aXZlIE1lZGljaW5lLCBHS1ZLIENhbXB1cywgQmVs
bGFyeSBSb2FkLCBCZW5nYWx1cnUgNTYwMDY1LCBJbmRpYSByYW1rdW1hcnNAaW5zdGVtLnJlcy5p
bi48L2F1dGgtYWRkcmVzcz48dGl0bGVzPjx0aXRsZT5EaXZlcmdlbnQgZWFybHkgbWVzb2Rlcm0g
c3BlY2lmaWNhdGlvbiB1bmRlcmxpZXMgZGlzdGluY3QgaGVhZCBhbmQgdHJ1bmsgbXVzY2xlIHBy
b2dyYW1tZXMgaW4gdmVydGVicmF0ZXM8L3RpdGxlPjxzZWNvbmRhcnktdGl0bGU+RGV2ZWxvcG1l
bnQ8L3NlY29uZGFyeS10aXRsZT48L3RpdGxlcz48cGVyaW9kaWNhbD48ZnVsbC10aXRsZT5EZXZl
bG9wbWVudDwvZnVsbC10aXRsZT48L3BlcmlvZGljYWw+PHBhZ2VzPmRldjE2MDk0NTwvcGFnZXM+
PHZvbHVtZT4xNDU8L3ZvbHVtZT48bnVtYmVyPjE4PC9udW1iZXI+PGVkaXRpb24+MjAxOC8wOS8y
MjwvZWRpdGlvbj48a2V5d29yZHM+PGtleXdvcmQ+QW5pbWFsczwva2V5d29yZD48a2V5d29yZD5D
ZWxsIERpZmZlcmVudGlhdGlvbi9nZW5ldGljczwva2V5d29yZD48a2V5d29yZD5DZWxscywgQ3Vs
dHVyZWQ8L2tleXdvcmQ+PGtleXdvcmQ+SGVhZC8qZW1icnlvbG9neTwva2V5d29yZD48a2V5d29y
ZD5NZXNvZGVybS8qZW1icnlvbG9neTwva2V5d29yZD48a2V5d29yZD5NaWNlPC9rZXl3b3JkPjxr
ZXl3b3JkPk1pY2UsIEluYnJlZCBDNTdCTDwva2V5d29yZD48a2V5d29yZD5NaWNlLCBJbmJyZWQg
REJBPC9rZXl3b3JkPjxrZXl3b3JkPk11c2NsZSwgU2tlbGV0YWwvKmN5dG9sb2d5LyplbWJyeW9s
b2d5PC9rZXl3b3JkPjxrZXl3b3JkPk5vZGFsIFByb3RlaW4vbWV0YWJvbGlzbTwva2V5d29yZD48
a2V5d29yZD5QbHVyaXBvdGVudCBTdGVtIENlbGxzLypjeXRvbG9neTwva2V5d29yZD48a2V5d29y
ZD5UcmFuc2NyaXB0aW9uIEZhY3RvcnMvZ2VuZXRpY3M8L2tleXdvcmQ+PGtleXdvcmQ+V250IFBy
b3RlaW5zL2FudGFnb25pc3RzICZhbXA7IGluaGliaXRvcnMvbWV0YWJvbGlzbTwva2V5d29yZD48
a2V5d29yZD5iZXRhIENhdGVuaW4vbWV0YWJvbGlzbTwva2V5d29yZD48a2V5d29yZD4qQ2FyZGlv
cGhhcnluZ2VhbCBtZXNvZGVybTwva2V5d29yZD48a2V5d29yZD4qQ3JhbmlhbCBtZXNvZGVybTwv
a2V5d29yZD48a2V5d29yZD4qSGVhZCBtdXNjbGVzPC9rZXl3b3JkPjxrZXl3b3JkPipTa2VsZXRh
bCBtdXNjbGUgZGlmZmVyZW50aWF0aW9uPC9rZXl3b3JkPjxrZXl3b3JkPipUYng2PC9rZXl3b3Jk
PjxrZXl3b3JkPipXbnQgaW5oaWJpdGlvbjwva2V5d29yZD48L2tleXdvcmRzPjxkYXRlcz48eWVh
cj4yMDE4PC95ZWFyPjxwdWItZGF0ZXM+PGRhdGU+U2VwIDIwPC9kYXRlPjwvcHViLWRhdGVzPjwv
ZGF0ZXM+PGlzYm4+MTQ3Ny05MTI5IChFbGVjdHJvbmljKSYjeEQ7MDk1MC0xOTkxIChMaW5raW5n
KTwvaXNibj48YWNjZXNzaW9uLW51bT4zMDIzNzMxNzwvYWNjZXNzaW9uLW51bT48dXJscz48cmVs
YXRlZC11cmxzPjx1cmw+aHR0cHM6Ly93d3cubmNiaS5ubG0ubmloLmdvdi9wdWJtZWQvMzAyMzcz
MTc8L3VybD48L3JlbGF0ZWQtdXJscz48L3VybHM+PGVsZWN0cm9uaWMtcmVzb3VyY2UtbnVtPjEw
LjEyNDIvZGV2LjE2MDk0NTwvZWxlY3Ryb25pYy1yZXNvdXJjZS1udW0+PC9yZWNvcmQ+PC9DaXRl
PjwvRW5kTm90ZT5=
</w:fldData>
        </w:fldChar>
      </w:r>
      <w:r w:rsidR="000F67E8">
        <w:rPr>
          <w:lang w:val="en-GB"/>
        </w:rPr>
        <w:instrText xml:space="preserve"> ADDIN EN.CITE.DATA </w:instrText>
      </w:r>
      <w:r w:rsidR="000F67E8">
        <w:rPr>
          <w:lang w:val="en-GB"/>
        </w:rPr>
      </w:r>
      <w:r w:rsidR="000F67E8">
        <w:rPr>
          <w:lang w:val="en-GB"/>
        </w:rPr>
        <w:fldChar w:fldCharType="end"/>
      </w:r>
      <w:r w:rsidR="000F67E8">
        <w:rPr>
          <w:lang w:val="en-GB"/>
        </w:rPr>
      </w:r>
      <w:r w:rsidR="000F67E8">
        <w:rPr>
          <w:lang w:val="en-GB"/>
        </w:rPr>
        <w:fldChar w:fldCharType="separate"/>
      </w:r>
      <w:r w:rsidR="000F67E8">
        <w:rPr>
          <w:noProof/>
          <w:lang w:val="en-GB"/>
        </w:rPr>
        <w:t>(Nandkishore et al., 2018)</w:t>
      </w:r>
      <w:r w:rsidR="000F67E8">
        <w:rPr>
          <w:lang w:val="en-GB"/>
        </w:rPr>
        <w:fldChar w:fldCharType="end"/>
      </w:r>
      <w:r w:rsidR="000F67E8">
        <w:rPr>
          <w:lang w:val="en-GB"/>
        </w:rPr>
        <w:t>.</w:t>
      </w:r>
      <w:r w:rsidR="000F67E8" w:rsidRPr="00E6172C">
        <w:rPr>
          <w:lang w:val="en-GB"/>
        </w:rPr>
        <w:t xml:space="preserve"> </w:t>
      </w:r>
      <w:r w:rsidR="000F67E8">
        <w:rPr>
          <w:lang w:val="en-GB"/>
        </w:rPr>
        <w:t xml:space="preserve"> </w:t>
      </w:r>
      <w:r w:rsidR="00343593" w:rsidRPr="00E6172C">
        <w:rPr>
          <w:rFonts w:cs="Arial"/>
          <w:i/>
          <w:lang w:val="en-GB"/>
        </w:rPr>
        <w:t>Tbx4/5a</w:t>
      </w:r>
      <w:r w:rsidR="00343593" w:rsidRPr="00E6172C">
        <w:rPr>
          <w:rFonts w:cs="Arial"/>
          <w:lang w:val="en-GB"/>
        </w:rPr>
        <w:t xml:space="preserve"> gene function is required for limb muscle patterning, at least partially non-cell autonomously </w:t>
      </w:r>
      <w:r w:rsidR="00343593" w:rsidRPr="00E6172C">
        <w:rPr>
          <w:rFonts w:cs="Arial"/>
          <w:b/>
          <w:lang w:val="en-GB"/>
        </w:rPr>
        <w:fldChar w:fldCharType="begin">
          <w:fldData xml:space="preserve">PEVuZE5vdGU+PENpdGU+PEF1dGhvcj5IYXNzb248L0F1dGhvcj48WWVhcj4yMDEwPC9ZZWFyPjxS
ZWNOdW0+OTg4MjwvUmVjTnVtPjxEaXNwbGF5VGV4dD4oRG9uIGV0IGFsLiwgMjAxNjsgSGFzc29u
IGV0IGFsLiwgMjAxMDsgVmFsYXNlayBldCBhbC4sIDIwMTEpPC9EaXNwbGF5VGV4dD48cmVjb3Jk
PjxyZWMtbnVtYmVyPjk4ODI8L3JlYy1udW1iZXI+PGZvcmVpZ24ta2V5cz48a2V5IGFwcD0iRU4i
IGRiLWlkPSIyMnA1ZnBzeDg5c3Q5cGU5OXY1eHMyeDFkMmRleDVyd3Q1OTAiIHRpbWVzdGFtcD0i
MTQ0NDkxODkwOSI+OTg4Mjwva2V5PjwvZm9yZWlnbi1rZXlzPjxyZWYtdHlwZSBuYW1lPSJKb3Vy
bmFsIEFydGljbGUiPjE3PC9yZWYtdHlwZT48Y29udHJpYnV0b3JzPjxhdXRob3JzPjxhdXRob3I+
SGFzc29uLCBQLjwvYXV0aG9yPjxhdXRob3I+RGVMYXVyaWVyLCBBLjwvYXV0aG9yPjxhdXRob3I+
QmVubmV0dCwgTS48L2F1dGhvcj48YXV0aG9yPkdyaWdvcmlldmEsIEUuPC9hdXRob3I+PGF1dGhv
cj5OYWljaGUsIEwuIEEuPC9hdXRob3I+PGF1dGhvcj5QYXBhaW9hbm5vdSwgVi4gRS48L2F1dGhv
cj48YXV0aG9yPk1vaHVuLCBULiBKLjwvYXV0aG9yPjxhdXRob3I+TG9nYW4sIE0uIFAuPC9hdXRo
b3I+PC9hdXRob3JzPjwvY29udHJpYnV0b3JzPjxhdXRoLWFkZHJlc3M+RGl2aXNpb24gb2YgRGV2
ZWxvcG1lbnRhbCBCaW9sb2d5LCBNUkMtTmF0aW9uYWwgSW5zdGl0dXRlIGZvciBNZWRpY2FsIFJl
c2VhcmNoLCBNaWxsIEhpbGwsIExvbmRvbiBOVzcgMUFBLCBVbml0ZWQgS2luZ2RvbS48L2F1dGgt
YWRkcmVzcz48dGl0bGVzPjx0aXRsZT5UYng0IGFuZCB0Yng1IGFjdGluZyBpbiBjb25uZWN0aXZl
IHRpc3N1ZSBhcmUgcmVxdWlyZWQgZm9yIGxpbWIgbXVzY2xlIGFuZCB0ZW5kb24gcGF0dGVybmlu
ZzwvdGl0bGU+PHNlY29uZGFyeS10aXRsZT5EZXYgQ2VsbDwvc2Vjb25kYXJ5LXRpdGxlPjwvdGl0
bGVzPjxwZXJpb2RpY2FsPjxmdWxsLXRpdGxlPkRldiBDZWxsPC9mdWxsLXRpdGxlPjwvcGVyaW9k
aWNhbD48cGFnZXM+MTQ4LTU2PC9wYWdlcz48dm9sdW1lPjE4PC92b2x1bWU+PG51bWJlcj4xPC9u
dW1iZXI+PGtleXdvcmRzPjxrZXl3b3JkPkFuaW1hbHM8L2tleXdvcmQ+PGtleXdvcmQ+Qm9keSBQ
YXR0ZXJuaW5nL3BoeXNpb2xvZ3k8L2tleXdvcmQ+PGtleXdvcmQ+Q2FkaGVyaW5zL21ldGFib2xp
c208L2tleXdvcmQ+PGtleXdvcmQ+Q29ubmVjdGl2ZSBUaXNzdWUvKmVtYnJ5b2xvZ3kvbWV0YWJv
bGlzbTwva2V5d29yZD48a2V5d29yZD5FeHRyZW1pdGllcy8qZW1icnlvbG9neTwva2V5d29yZD48
a2V5d29yZD5Gb3JlbGltYi9lbWJyeW9sb2d5PC9rZXl3b3JkPjxrZXl3b3JkPkdlbmUgRXhwcmVz
c2lvbiBSZWd1bGF0aW9uLCBEZXZlbG9wbWVudGFsL3BoeXNpb2xvZ3k8L2tleXdvcmQ+PGtleXdv
cmQ+SGluZGxpbWIvZW1icnlvbG9neTwva2V5d29yZD48a2V5d29yZD5MaW1iIEJ1ZHMvZW1icnlv
bG9neTwva2V5d29yZD48a2V5d29yZD5NaWNlPC9rZXl3b3JkPjxrZXl3b3JkPk1pY2UsIFRyYW5z
Z2VuaWM8L2tleXdvcmQ+PGtleXdvcmQ+TXVzY2xlLCBTa2VsZXRhbC8qZW1icnlvbG9neTwva2V5
d29yZD48a2V5d29yZD5ULUJveCBEb21haW4gUHJvdGVpbnMvZ2VuZXRpY3MvKm1ldGFib2xpc208
L2tleXdvcmQ+PGtleXdvcmQ+VGVuZG9ucy8qZW1icnlvbG9neTwva2V5d29yZD48a2V5d29yZD5i
ZXRhIENhdGVuaW4vbWV0YWJvbGlzbTwva2V5d29yZD48L2tleXdvcmRzPjxkYXRlcz48eWVhcj4y
MDEwPC95ZWFyPjxwdWItZGF0ZXM+PGRhdGU+SmFuIDE5PC9kYXRlPjwvcHViLWRhdGVzPjwvZGF0
ZXM+PGlzYm4+MTg3OC0xNTUxIChFbGVjdHJvbmljKSYjeEQ7MTUzNC01ODA3IChMaW5raW5nKTwv
aXNibj48YWNjZXNzaW9uLW51bT4yMDE1MjE4NTwvYWNjZXNzaW9uLW51bT48dXJscz48cmVsYXRl
ZC11cmxzPjx1cmw+aHR0cDovL3d3dy5uY2JpLm5sbS5uaWguZ292L3B1Ym1lZC8yMDE1MjE4NTwv
dXJsPjwvcmVsYXRlZC11cmxzPjwvdXJscz48Y3VzdG9tMj5QTUMzMDM0NjQzPC9jdXN0b20yPjxl
bGVjdHJvbmljLXJlc291cmNlLW51bT4xMC4xMDE2L2ouZGV2Y2VsLjIwMDkuMTEuMDEzPC9lbGVj
dHJvbmljLXJlc291cmNlLW51bT48L3JlY29yZD48L0NpdGU+PENpdGU+PEF1dGhvcj5WYWxhc2Vr
PC9BdXRob3I+PFllYXI+MjAxMTwvWWVhcj48UmVjTnVtPjk3NDE8L1JlY051bT48cmVjb3JkPjxy
ZWMtbnVtYmVyPjk3NDE8L3JlYy1udW1iZXI+PGZvcmVpZ24ta2V5cz48a2V5IGFwcD0iRU4iIGRi
LWlkPSIyMnA1ZnBzeDg5c3Q5cGU5OXY1eHMyeDFkMmRleDVyd3Q1OTAiIHRpbWVzdGFtcD0iMTQz
OTU2Njc5NyI+OTc0MTwva2V5PjwvZm9yZWlnbi1rZXlzPjxyZWYtdHlwZSBuYW1lPSJKb3VybmFs
IEFydGljbGUiPjE3PC9yZWYtdHlwZT48Y29udHJpYnV0b3JzPjxhdXRob3JzPjxhdXRob3I+VmFs
YXNlaywgUC48L2F1dGhvcj48YXV0aG9yPlRoZWlzLCBTLjwvYXV0aG9yPjxhdXRob3I+RGVMYXVy
aWVyLCBBLjwvYXV0aG9yPjxhdXRob3I+SGluaXRzLCBZLjwvYXV0aG9yPjxhdXRob3I+THVrZSwg
Ry4gTi48L2F1dGhvcj48YXV0aG9yPk90dG8sIEEuIE0uPC9hdXRob3I+PGF1dGhvcj5NaW5jaGlu
LCBKLjwvYXV0aG9yPjxhdXRob3I+SGUsIEwuPC9hdXRob3I+PGF1dGhvcj5DaHJpc3QsIEIuPC9h
dXRob3I+PGF1dGhvcj5Ccm9va3MsIEcuPC9hdXRob3I+PGF1dGhvcj5TYW5nLCBILjwvYXV0aG9y
PjxhdXRob3I+RXZhbnMsIEQuIEouPC9hdXRob3I+PGF1dGhvcj5Mb2dhbiwgTS48L2F1dGhvcj48
YXV0aG9yPkh1YW5nLCBSLjwvYXV0aG9yPjxhdXRob3I+UGF0ZWwsIEsuPC9hdXRob3I+PC9hdXRo
b3JzPjwvY29udHJpYnV0b3JzPjxhdXRoLWFkZHJlc3M+U2Nob29sIG9mIEJpb2xvZ2ljYWwgU2Np
ZW5jZXMsIEluc3RpdHV0ZSBmb3IgQ2FyZGlvdmFzY3VsYXIgYW5kIE1ldGFib2xpYyBSZXNlYXJj
aCwgVW5pdmVyc2l0eSBvZiBSZWFkaW5nLCBVSy4gdmFsYXNla3BldHJAaG90bWFpbC5jb208L2F1
dGgtYWRkcmVzcz48dGl0bGVzPjx0aXRsZT5DZWxsdWxhciBhbmQgbW9sZWN1bGFyIGludmVzdGln
YXRpb25zIGludG8gdGhlIGRldmVsb3BtZW50IG9mIHRoZSBwZWN0b3JhbCBnaXJkbGU8L3RpdGxl
PjxzZWNvbmRhcnktdGl0bGU+RGV2IEJpb2w8L3NlY29uZGFyeS10aXRsZT48L3RpdGxlcz48cGVy
aW9kaWNhbD48ZnVsbC10aXRsZT5EZXYgQmlvbDwvZnVsbC10aXRsZT48L3BlcmlvZGljYWw+PHBh
Z2VzPjEwOC0xNjwvcGFnZXM+PHZvbHVtZT4zNTc8L3ZvbHVtZT48bnVtYmVyPjE8L251bWJlcj48
a2V5d29yZHM+PGtleXdvcmQ+QW5pbWFsczwva2V5d29yZD48a2V5d29yZD4qQm9keSBQYXR0ZXJu
aW5nPC9rZXl3b3JkPjxrZXl3b3JkPkNoaWNrIEVtYnJ5bzwva2V5d29yZD48a2V5d29yZD5FbWJy
eW8sIE1hbW1hbGlhbi9jeXRvbG9neS9tZXRhYm9saXNtPC9rZXl3b3JkPjxrZXl3b3JkPkZvcmVs
aW1iL2N5dG9sb2d5LyplbWJyeW9sb2d5PC9rZXl3b3JkPjxrZXl3b3JkPk1pY2U8L2tleXdvcmQ+
PGtleXdvcmQ+TXVzY2xlLCBTa2VsZXRhbC9hbmF0b215ICZhbXA7IGhpc3RvbG9neS9jeXRvbG9n
eS8qZW1icnlvbG9neTwva2V5d29yZD48a2V5d29yZD5Tb21pdGVzL2N5dG9sb2d5PC9rZXl3b3Jk
PjxrZXl3b3JkPlQtQm94IERvbWFpbiBQcm90ZWlucy9nZW5ldGljcy9tZXRhYm9saXNtPC9rZXl3
b3JkPjxrZXl3b3JkPlplYnJhZmlzaC9lbWJyeW9sb2d5L2dlbmV0aWNzPC9rZXl3b3JkPjwva2V5
d29yZHM+PGRhdGVzPjx5ZWFyPjIwMTE8L3llYXI+PHB1Yi1kYXRlcz48ZGF0ZT5TZXAgMTwvZGF0
ZT48L3B1Yi1kYXRlcz48L2RhdGVzPjxpc2JuPjEwOTUtNTY0WCAoRWxlY3Ryb25pYykmI3hEOzAw
MTItMTYwNiAoTGlua2luZyk8L2lzYm4+PGFjY2Vzc2lvbi1udW0+MjE3NDE5NjM8L2FjY2Vzc2lv
bi1udW0+PHVybHM+PHJlbGF0ZWQtdXJscz48dXJsPmh0dHA6Ly93d3cubmNiaS5ubG0ubmloLmdv
di9wdWJtZWQvMjE3NDE5NjM8L3VybD48L3JlbGF0ZWQtdXJscz48L3VybHM+PGVsZWN0cm9uaWMt
cmVzb3VyY2UtbnVtPjEwLjEwMTYvai55ZGJpby4yMDExLjA2LjAzMTwvZWxlY3Ryb25pYy1yZXNv
dXJjZS1udW0+PC9yZWNvcmQ+PC9DaXRlPjxDaXRlPjxBdXRob3I+RG9uPC9BdXRob3I+PFllYXI+
MjAxNjwvWWVhcj48UmVjTnVtPjk5MTg8L1JlY051bT48cmVjb3JkPjxyZWMtbnVtYmVyPjk5MTg8
L3JlYy1udW1iZXI+PGZvcmVpZ24ta2V5cz48a2V5IGFwcD0iRU4iIGRiLWlkPSIyMnA1ZnBzeDg5
c3Q5cGU5OXY1eHMyeDFkMmRleDVyd3Q1OTAiIHRpbWVzdGFtcD0iMTQ2NDM1Njc0OSI+OTkxODwv
a2V5PjwvZm9yZWlnbi1rZXlzPjxyZWYtdHlwZSBuYW1lPSJKb3VybmFsIEFydGljbGUiPjE3PC9y
ZWYtdHlwZT48Y29udHJpYnV0b3JzPjxhdXRob3JzPjxhdXRob3I+RG9uLCBFLiBLLjwvYXV0aG9y
PjxhdXRob3I+ZGUgSm9uZy1DdXJ0YWluLCBULiBBLjwvYXV0aG9yPjxhdXRob3I+RG9nZ2V0dCwg
Sy48L2F1dGhvcj48YXV0aG9yPkhhbGwsIFQuIEUuPC9hdXRob3I+PGF1dGhvcj5IZW5nLCBCLjwv
YXV0aG9yPjxhdXRob3I+QmFkcm9jaywgQS4gUC48L2F1dGhvcj48YXV0aG9yPldpbm5pY2ssIEMu
PC9hdXRob3I+PGF1dGhvcj5OaWNob2xzb24sIEcuIEEuPC9hdXRob3I+PGF1dGhvcj5HdWlsbGVt
aW4sIEcuIEouPC9hdXRob3I+PGF1dGhvcj5DdXJyaWUsIFAuIEQuPC9hdXRob3I+PGF1dGhvcj5I
ZXNzZWxzb24sIEQuPC9hdXRob3I+PGF1dGhvcj5IZWF0aCwgSi4gSy48L2F1dGhvcj48YXV0aG9y
PkNvbGUsIE4uIEouPC9hdXRob3I+PC9hdXRob3JzPjwvY29udHJpYnV0b3JzPjxhdXRoLWFkZHJl
c3M+RGVwYXJ0bWVudCBvZiBCaW9tZWRpY2FsIFNjaWVuY2VzLCBGYWN1bHR5IG9mIE1lZGljaW5l
IGFuZCBIZWFsdGggU2NpZW5jZXMsIE1hY3F1YXJpZSBVbml2ZXJzaXR5LCBTeWRuZXksIE5ldyBT
b3V0aCBXYWxlcyAyMTA5LCBBdXN0cmFsaWEgRGVwYXJ0bWVudCBvZiBBbmF0b215ICZhbXA7IEhp
c3RvbG9neSwgU2Nob29sIG9mIE1lZGljYWwgU2NpZW5jZXMgYW5kIEJvc2NoIEluc3RpdHV0ZSwg
VW5pdmVyc2l0eSBvZiBTeWRuZXksIFN5ZG5leSwgTmV3IFNvdXRoIFdhbGVzIDIwMDYsIEF1c3Ry
YWxpYS4mI3hEO1dhbHRlciBhbmQgRWxpemEgSGFsbCBJbnN0aXR1dGUgb2YgTWVkaWNhbCBSZXNl
YXJjaCwgUGFya3ZpbGxlLCBWaWN0b3JpYSAzMDUyLCBBdXN0cmFsaWEuJiN4RDtJbnN0aXR1dGUg
Zm9yIE1vbGVjdWxhciBCaW9zY2llbmNlLCBVbml2ZXJzaXR5IG9mIFF1ZWVuc2xhbmQsIFN0IEx1
Y2lhLCBCcmlzYmFuZSwgUXVlZW5zbGFuZCA0MDcyLCBBdXN0cmFsaWEuJiN4RDtEZXBhcnRtZW50
IG9mIEJpb21lZGljYWwgU2NpZW5jZXMsIEZhY3VsdHkgb2YgTWVkaWNpbmUgYW5kIEhlYWx0aCBT
Y2llbmNlcywgTWFjcXVhcmllIFVuaXZlcnNpdHksIFN5ZG5leSwgTmV3IFNvdXRoIFdhbGVzIDIx
MDksIEF1c3RyYWxpYS4mI3hEO0F1c3RyYWxpYW4gUmVnZW5lcmF0aXZlIE1lZGljaW5lIEluc3Rp
dHV0ZSwgTW9uYXNoIFVuaXZlcnNpdHksIENsYXl0b24sIFZpY3RvcmlhIDM4MDAsIEF1c3RyYWxp
YS4mI3hEO0dhcnZhbiBJbnN0aXR1dGUgb2YgTWVkaWNhbCBSZXNlYXJjaCwgRGlhYmV0ZXMgYW5k
IE1ldGFib2xpc20gRGl2aXNpb24sIFN5ZG5leSwgTmV3IFNvdXRoIFdhbGVzIDIwMTAsIEF1c3Ry
YWxpYSBTdC4gVmluY2VudCZhcG9zO3MgQ2xpbmljYWwgU2Nob29sLCBVTlNXIEF1c3RyYWxpYSwg
U3lkbmV5LCBOZXcgU291dGggV2FsZXMgMjA1MiwgQXVzdHJhbGlhLiYjeEQ7RGVwYXJ0bWVudCBv
ZiBCaW9tZWRpY2FsIFNjaWVuY2VzLCBGYWN1bHR5IG9mIE1lZGljaW5lIGFuZCBIZWFsdGggU2Np
ZW5jZXMsIE1hY3F1YXJpZSBVbml2ZXJzaXR5LCBTeWRuZXksIE5ldyBTb3V0aCBXYWxlcyAyMTA5
LCBBdXN0cmFsaWEgRGVwYXJ0bWVudCBvZiBBbmF0b215ICZhbXA7IEhpc3RvbG9neSwgU2Nob29s
IG9mIE1lZGljYWwgU2NpZW5jZXMgYW5kIEJvc2NoIEluc3RpdHV0ZSwgVW5pdmVyc2l0eSBvZiBT
eWRuZXksIFN5ZG5leSwgTmV3IFNvdXRoIFdhbGVzIDIwMDYsIEF1c3RyYWxpYSBuaWNob2xhcy5j
b2xlQG1xLmVkdS5hdS48L2F1dGgtYWRkcmVzcz48dGl0bGVzPjx0aXRsZT5HZW5ldGljIGJhc2lz
IG9mIGhpbmRsaW1iIGxvc3MgaW4gYSBuYXR1cmFsbHkgb2NjdXJyaW5nIHZlcnRlYnJhdGUgbW9k
ZWw8L3RpdGxlPjxzZWNvbmRhcnktdGl0bGU+QmlvbCBPcGVuPC9zZWNvbmRhcnktdGl0bGU+PC90
aXRsZXM+PHBlcmlvZGljYWw+PGZ1bGwtdGl0bGU+QmlvbCBPcGVuPC9mdWxsLXRpdGxlPjxhYmJy
LTE+QmlvbG9neSBvcGVuPC9hYmJyLTE+PC9wZXJpb2RpY2FsPjxwYWdlcz4zNTktNjY8L3BhZ2Vz
Pjx2b2x1bWU+NTwvdm9sdW1lPjxudW1iZXI+MzwvbnVtYmVyPjxrZXl3b3Jkcz48a2V5d29yZD5E
ZXZlbG9wbWVudDwva2V5d29yZD48a2V5d29yZD5IaW5kbGltYjwva2V5d29yZD48a2V5d29yZD5Q
ZWx2aWMgZmluPC9rZXl3b3JkPjxrZXl3b3JkPlRBTEVOczwva2V5d29yZD48a2V5d29yZD5UYng0
PC9rZXl3b3JkPjwva2V5d29yZHM+PGRhdGVzPjx5ZWFyPjIwMTY8L3llYXI+PC9kYXRlcz48aXNi
bj4yMDQ2LTYzOTAgKEVsZWN0cm9uaWMpJiN4RDsyMDQ2LTYzOTAgKExpbmtpbmcpPC9pc2JuPjxh
Y2Nlc3Npb24tbnVtPjI2ODkyMjM3PC9hY2Nlc3Npb24tbnVtPjx1cmxzPjxyZWxhdGVkLXVybHM+
PHVybD5odHRwOi8vd3d3Lm5jYmkubmxtLm5paC5nb3YvcHVibWVkLzI2ODkyMjM3PC91cmw+PC9y
ZWxhdGVkLXVybHM+PC91cmxzPjxjdXN0b20yPlBNQzQ4MTA3NDY8L2N1c3RvbTI+PGVsZWN0cm9u
aWMtcmVzb3VyY2UtbnVtPjEwLjEyNDIvYmlvLjAxNjI5NTwvZWxlY3Ryb25pYy1yZXNvdXJjZS1u
dW0+PC9yZWNvcmQ+PC9DaXRlPjwvRW5kTm90ZT5=
</w:fldData>
        </w:fldChar>
      </w:r>
      <w:r w:rsidR="00AD49EB" w:rsidRPr="00E6172C">
        <w:rPr>
          <w:rFonts w:cs="Arial"/>
          <w:b/>
          <w:lang w:val="en-GB"/>
        </w:rPr>
        <w:instrText xml:space="preserve"> ADDIN EN.CITE </w:instrText>
      </w:r>
      <w:r w:rsidR="00AD49EB" w:rsidRPr="00E6172C">
        <w:rPr>
          <w:rFonts w:cs="Arial"/>
          <w:b/>
          <w:lang w:val="en-GB"/>
        </w:rPr>
        <w:fldChar w:fldCharType="begin">
          <w:fldData xml:space="preserve">PEVuZE5vdGU+PENpdGU+PEF1dGhvcj5IYXNzb248L0F1dGhvcj48WWVhcj4yMDEwPC9ZZWFyPjxS
ZWNOdW0+OTg4MjwvUmVjTnVtPjxEaXNwbGF5VGV4dD4oRG9uIGV0IGFsLiwgMjAxNjsgSGFzc29u
IGV0IGFsLiwgMjAxMDsgVmFsYXNlayBldCBhbC4sIDIwMTEpPC9EaXNwbGF5VGV4dD48cmVjb3Jk
PjxyZWMtbnVtYmVyPjk4ODI8L3JlYy1udW1iZXI+PGZvcmVpZ24ta2V5cz48a2V5IGFwcD0iRU4i
IGRiLWlkPSIyMnA1ZnBzeDg5c3Q5cGU5OXY1eHMyeDFkMmRleDVyd3Q1OTAiIHRpbWVzdGFtcD0i
MTQ0NDkxODkwOSI+OTg4Mjwva2V5PjwvZm9yZWlnbi1rZXlzPjxyZWYtdHlwZSBuYW1lPSJKb3Vy
bmFsIEFydGljbGUiPjE3PC9yZWYtdHlwZT48Y29udHJpYnV0b3JzPjxhdXRob3JzPjxhdXRob3I+
SGFzc29uLCBQLjwvYXV0aG9yPjxhdXRob3I+RGVMYXVyaWVyLCBBLjwvYXV0aG9yPjxhdXRob3I+
QmVubmV0dCwgTS48L2F1dGhvcj48YXV0aG9yPkdyaWdvcmlldmEsIEUuPC9hdXRob3I+PGF1dGhv
cj5OYWljaGUsIEwuIEEuPC9hdXRob3I+PGF1dGhvcj5QYXBhaW9hbm5vdSwgVi4gRS48L2F1dGhv
cj48YXV0aG9yPk1vaHVuLCBULiBKLjwvYXV0aG9yPjxhdXRob3I+TG9nYW4sIE0uIFAuPC9hdXRo
b3I+PC9hdXRob3JzPjwvY29udHJpYnV0b3JzPjxhdXRoLWFkZHJlc3M+RGl2aXNpb24gb2YgRGV2
ZWxvcG1lbnRhbCBCaW9sb2d5LCBNUkMtTmF0aW9uYWwgSW5zdGl0dXRlIGZvciBNZWRpY2FsIFJl
c2VhcmNoLCBNaWxsIEhpbGwsIExvbmRvbiBOVzcgMUFBLCBVbml0ZWQgS2luZ2RvbS48L2F1dGgt
YWRkcmVzcz48dGl0bGVzPjx0aXRsZT5UYng0IGFuZCB0Yng1IGFjdGluZyBpbiBjb25uZWN0aXZl
IHRpc3N1ZSBhcmUgcmVxdWlyZWQgZm9yIGxpbWIgbXVzY2xlIGFuZCB0ZW5kb24gcGF0dGVybmlu
ZzwvdGl0bGU+PHNlY29uZGFyeS10aXRsZT5EZXYgQ2VsbDwvc2Vjb25kYXJ5LXRpdGxlPjwvdGl0
bGVzPjxwZXJpb2RpY2FsPjxmdWxsLXRpdGxlPkRldiBDZWxsPC9mdWxsLXRpdGxlPjwvcGVyaW9k
aWNhbD48cGFnZXM+MTQ4LTU2PC9wYWdlcz48dm9sdW1lPjE4PC92b2x1bWU+PG51bWJlcj4xPC9u
dW1iZXI+PGtleXdvcmRzPjxrZXl3b3JkPkFuaW1hbHM8L2tleXdvcmQ+PGtleXdvcmQ+Qm9keSBQ
YXR0ZXJuaW5nL3BoeXNpb2xvZ3k8L2tleXdvcmQ+PGtleXdvcmQ+Q2FkaGVyaW5zL21ldGFib2xp
c208L2tleXdvcmQ+PGtleXdvcmQ+Q29ubmVjdGl2ZSBUaXNzdWUvKmVtYnJ5b2xvZ3kvbWV0YWJv
bGlzbTwva2V5d29yZD48a2V5d29yZD5FeHRyZW1pdGllcy8qZW1icnlvbG9neTwva2V5d29yZD48
a2V5d29yZD5Gb3JlbGltYi9lbWJyeW9sb2d5PC9rZXl3b3JkPjxrZXl3b3JkPkdlbmUgRXhwcmVz
c2lvbiBSZWd1bGF0aW9uLCBEZXZlbG9wbWVudGFsL3BoeXNpb2xvZ3k8L2tleXdvcmQ+PGtleXdv
cmQ+SGluZGxpbWIvZW1icnlvbG9neTwva2V5d29yZD48a2V5d29yZD5MaW1iIEJ1ZHMvZW1icnlv
bG9neTwva2V5d29yZD48a2V5d29yZD5NaWNlPC9rZXl3b3JkPjxrZXl3b3JkPk1pY2UsIFRyYW5z
Z2VuaWM8L2tleXdvcmQ+PGtleXdvcmQ+TXVzY2xlLCBTa2VsZXRhbC8qZW1icnlvbG9neTwva2V5
d29yZD48a2V5d29yZD5ULUJveCBEb21haW4gUHJvdGVpbnMvZ2VuZXRpY3MvKm1ldGFib2xpc208
L2tleXdvcmQ+PGtleXdvcmQ+VGVuZG9ucy8qZW1icnlvbG9neTwva2V5d29yZD48a2V5d29yZD5i
ZXRhIENhdGVuaW4vbWV0YWJvbGlzbTwva2V5d29yZD48L2tleXdvcmRzPjxkYXRlcz48eWVhcj4y
MDEwPC95ZWFyPjxwdWItZGF0ZXM+PGRhdGU+SmFuIDE5PC9kYXRlPjwvcHViLWRhdGVzPjwvZGF0
ZXM+PGlzYm4+MTg3OC0xNTUxIChFbGVjdHJvbmljKSYjeEQ7MTUzNC01ODA3IChMaW5raW5nKTwv
aXNibj48YWNjZXNzaW9uLW51bT4yMDE1MjE4NTwvYWNjZXNzaW9uLW51bT48dXJscz48cmVsYXRl
ZC11cmxzPjx1cmw+aHR0cDovL3d3dy5uY2JpLm5sbS5uaWguZ292L3B1Ym1lZC8yMDE1MjE4NTwv
dXJsPjwvcmVsYXRlZC11cmxzPjwvdXJscz48Y3VzdG9tMj5QTUMzMDM0NjQzPC9jdXN0b20yPjxl
bGVjdHJvbmljLXJlc291cmNlLW51bT4xMC4xMDE2L2ouZGV2Y2VsLjIwMDkuMTEuMDEzPC9lbGVj
dHJvbmljLXJlc291cmNlLW51bT48L3JlY29yZD48L0NpdGU+PENpdGU+PEF1dGhvcj5WYWxhc2Vr
PC9BdXRob3I+PFllYXI+MjAxMTwvWWVhcj48UmVjTnVtPjk3NDE8L1JlY051bT48cmVjb3JkPjxy
ZWMtbnVtYmVyPjk3NDE8L3JlYy1udW1iZXI+PGZvcmVpZ24ta2V5cz48a2V5IGFwcD0iRU4iIGRi
LWlkPSIyMnA1ZnBzeDg5c3Q5cGU5OXY1eHMyeDFkMmRleDVyd3Q1OTAiIHRpbWVzdGFtcD0iMTQz
OTU2Njc5NyI+OTc0MTwva2V5PjwvZm9yZWlnbi1rZXlzPjxyZWYtdHlwZSBuYW1lPSJKb3VybmFs
IEFydGljbGUiPjE3PC9yZWYtdHlwZT48Y29udHJpYnV0b3JzPjxhdXRob3JzPjxhdXRob3I+VmFs
YXNlaywgUC48L2F1dGhvcj48YXV0aG9yPlRoZWlzLCBTLjwvYXV0aG9yPjxhdXRob3I+RGVMYXVy
aWVyLCBBLjwvYXV0aG9yPjxhdXRob3I+SGluaXRzLCBZLjwvYXV0aG9yPjxhdXRob3I+THVrZSwg
Ry4gTi48L2F1dGhvcj48YXV0aG9yPk90dG8sIEEuIE0uPC9hdXRob3I+PGF1dGhvcj5NaW5jaGlu
LCBKLjwvYXV0aG9yPjxhdXRob3I+SGUsIEwuPC9hdXRob3I+PGF1dGhvcj5DaHJpc3QsIEIuPC9h
dXRob3I+PGF1dGhvcj5Ccm9va3MsIEcuPC9hdXRob3I+PGF1dGhvcj5TYW5nLCBILjwvYXV0aG9y
PjxhdXRob3I+RXZhbnMsIEQuIEouPC9hdXRob3I+PGF1dGhvcj5Mb2dhbiwgTS48L2F1dGhvcj48
YXV0aG9yPkh1YW5nLCBSLjwvYXV0aG9yPjxhdXRob3I+UGF0ZWwsIEsuPC9hdXRob3I+PC9hdXRo
b3JzPjwvY29udHJpYnV0b3JzPjxhdXRoLWFkZHJlc3M+U2Nob29sIG9mIEJpb2xvZ2ljYWwgU2Np
ZW5jZXMsIEluc3RpdHV0ZSBmb3IgQ2FyZGlvdmFzY3VsYXIgYW5kIE1ldGFib2xpYyBSZXNlYXJj
aCwgVW5pdmVyc2l0eSBvZiBSZWFkaW5nLCBVSy4gdmFsYXNla3BldHJAaG90bWFpbC5jb208L2F1
dGgtYWRkcmVzcz48dGl0bGVzPjx0aXRsZT5DZWxsdWxhciBhbmQgbW9sZWN1bGFyIGludmVzdGln
YXRpb25zIGludG8gdGhlIGRldmVsb3BtZW50IG9mIHRoZSBwZWN0b3JhbCBnaXJkbGU8L3RpdGxl
PjxzZWNvbmRhcnktdGl0bGU+RGV2IEJpb2w8L3NlY29uZGFyeS10aXRsZT48L3RpdGxlcz48cGVy
aW9kaWNhbD48ZnVsbC10aXRsZT5EZXYgQmlvbDwvZnVsbC10aXRsZT48L3BlcmlvZGljYWw+PHBh
Z2VzPjEwOC0xNjwvcGFnZXM+PHZvbHVtZT4zNTc8L3ZvbHVtZT48bnVtYmVyPjE8L251bWJlcj48
a2V5d29yZHM+PGtleXdvcmQ+QW5pbWFsczwva2V5d29yZD48a2V5d29yZD4qQm9keSBQYXR0ZXJu
aW5nPC9rZXl3b3JkPjxrZXl3b3JkPkNoaWNrIEVtYnJ5bzwva2V5d29yZD48a2V5d29yZD5FbWJy
eW8sIE1hbW1hbGlhbi9jeXRvbG9neS9tZXRhYm9saXNtPC9rZXl3b3JkPjxrZXl3b3JkPkZvcmVs
aW1iL2N5dG9sb2d5LyplbWJyeW9sb2d5PC9rZXl3b3JkPjxrZXl3b3JkPk1pY2U8L2tleXdvcmQ+
PGtleXdvcmQ+TXVzY2xlLCBTa2VsZXRhbC9hbmF0b215ICZhbXA7IGhpc3RvbG9neS9jeXRvbG9n
eS8qZW1icnlvbG9neTwva2V5d29yZD48a2V5d29yZD5Tb21pdGVzL2N5dG9sb2d5PC9rZXl3b3Jk
PjxrZXl3b3JkPlQtQm94IERvbWFpbiBQcm90ZWlucy9nZW5ldGljcy9tZXRhYm9saXNtPC9rZXl3
b3JkPjxrZXl3b3JkPlplYnJhZmlzaC9lbWJyeW9sb2d5L2dlbmV0aWNzPC9rZXl3b3JkPjwva2V5
d29yZHM+PGRhdGVzPjx5ZWFyPjIwMTE8L3llYXI+PHB1Yi1kYXRlcz48ZGF0ZT5TZXAgMTwvZGF0
ZT48L3B1Yi1kYXRlcz48L2RhdGVzPjxpc2JuPjEwOTUtNTY0WCAoRWxlY3Ryb25pYykmI3hEOzAw
MTItMTYwNiAoTGlua2luZyk8L2lzYm4+PGFjY2Vzc2lvbi1udW0+MjE3NDE5NjM8L2FjY2Vzc2lv
bi1udW0+PHVybHM+PHJlbGF0ZWQtdXJscz48dXJsPmh0dHA6Ly93d3cubmNiaS5ubG0ubmloLmdv
di9wdWJtZWQvMjE3NDE5NjM8L3VybD48L3JlbGF0ZWQtdXJscz48L3VybHM+PGVsZWN0cm9uaWMt
cmVzb3VyY2UtbnVtPjEwLjEwMTYvai55ZGJpby4yMDExLjA2LjAzMTwvZWxlY3Ryb25pYy1yZXNv
dXJjZS1udW0+PC9yZWNvcmQ+PC9DaXRlPjxDaXRlPjxBdXRob3I+RG9uPC9BdXRob3I+PFllYXI+
MjAxNjwvWWVhcj48UmVjTnVtPjk5MTg8L1JlY051bT48cmVjb3JkPjxyZWMtbnVtYmVyPjk5MTg8
L3JlYy1udW1iZXI+PGZvcmVpZ24ta2V5cz48a2V5IGFwcD0iRU4iIGRiLWlkPSIyMnA1ZnBzeDg5
c3Q5cGU5OXY1eHMyeDFkMmRleDVyd3Q1OTAiIHRpbWVzdGFtcD0iMTQ2NDM1Njc0OSI+OTkxODwv
a2V5PjwvZm9yZWlnbi1rZXlzPjxyZWYtdHlwZSBuYW1lPSJKb3VybmFsIEFydGljbGUiPjE3PC9y
ZWYtdHlwZT48Y29udHJpYnV0b3JzPjxhdXRob3JzPjxhdXRob3I+RG9uLCBFLiBLLjwvYXV0aG9y
PjxhdXRob3I+ZGUgSm9uZy1DdXJ0YWluLCBULiBBLjwvYXV0aG9yPjxhdXRob3I+RG9nZ2V0dCwg
Sy48L2F1dGhvcj48YXV0aG9yPkhhbGwsIFQuIEUuPC9hdXRob3I+PGF1dGhvcj5IZW5nLCBCLjwv
YXV0aG9yPjxhdXRob3I+QmFkcm9jaywgQS4gUC48L2F1dGhvcj48YXV0aG9yPldpbm5pY2ssIEMu
PC9hdXRob3I+PGF1dGhvcj5OaWNob2xzb24sIEcuIEEuPC9hdXRob3I+PGF1dGhvcj5HdWlsbGVt
aW4sIEcuIEouPC9hdXRob3I+PGF1dGhvcj5DdXJyaWUsIFAuIEQuPC9hdXRob3I+PGF1dGhvcj5I
ZXNzZWxzb24sIEQuPC9hdXRob3I+PGF1dGhvcj5IZWF0aCwgSi4gSy48L2F1dGhvcj48YXV0aG9y
PkNvbGUsIE4uIEouPC9hdXRob3I+PC9hdXRob3JzPjwvY29udHJpYnV0b3JzPjxhdXRoLWFkZHJl
c3M+RGVwYXJ0bWVudCBvZiBCaW9tZWRpY2FsIFNjaWVuY2VzLCBGYWN1bHR5IG9mIE1lZGljaW5l
IGFuZCBIZWFsdGggU2NpZW5jZXMsIE1hY3F1YXJpZSBVbml2ZXJzaXR5LCBTeWRuZXksIE5ldyBT
b3V0aCBXYWxlcyAyMTA5LCBBdXN0cmFsaWEgRGVwYXJ0bWVudCBvZiBBbmF0b215ICZhbXA7IEhp
c3RvbG9neSwgU2Nob29sIG9mIE1lZGljYWwgU2NpZW5jZXMgYW5kIEJvc2NoIEluc3RpdHV0ZSwg
VW5pdmVyc2l0eSBvZiBTeWRuZXksIFN5ZG5leSwgTmV3IFNvdXRoIFdhbGVzIDIwMDYsIEF1c3Ry
YWxpYS4mI3hEO1dhbHRlciBhbmQgRWxpemEgSGFsbCBJbnN0aXR1dGUgb2YgTWVkaWNhbCBSZXNl
YXJjaCwgUGFya3ZpbGxlLCBWaWN0b3JpYSAzMDUyLCBBdXN0cmFsaWEuJiN4RDtJbnN0aXR1dGUg
Zm9yIE1vbGVjdWxhciBCaW9zY2llbmNlLCBVbml2ZXJzaXR5IG9mIFF1ZWVuc2xhbmQsIFN0IEx1
Y2lhLCBCcmlzYmFuZSwgUXVlZW5zbGFuZCA0MDcyLCBBdXN0cmFsaWEuJiN4RDtEZXBhcnRtZW50
IG9mIEJpb21lZGljYWwgU2NpZW5jZXMsIEZhY3VsdHkgb2YgTWVkaWNpbmUgYW5kIEhlYWx0aCBT
Y2llbmNlcywgTWFjcXVhcmllIFVuaXZlcnNpdHksIFN5ZG5leSwgTmV3IFNvdXRoIFdhbGVzIDIx
MDksIEF1c3RyYWxpYS4mI3hEO0F1c3RyYWxpYW4gUmVnZW5lcmF0aXZlIE1lZGljaW5lIEluc3Rp
dHV0ZSwgTW9uYXNoIFVuaXZlcnNpdHksIENsYXl0b24sIFZpY3RvcmlhIDM4MDAsIEF1c3RyYWxp
YS4mI3hEO0dhcnZhbiBJbnN0aXR1dGUgb2YgTWVkaWNhbCBSZXNlYXJjaCwgRGlhYmV0ZXMgYW5k
IE1ldGFib2xpc20gRGl2aXNpb24sIFN5ZG5leSwgTmV3IFNvdXRoIFdhbGVzIDIwMTAsIEF1c3Ry
YWxpYSBTdC4gVmluY2VudCZhcG9zO3MgQ2xpbmljYWwgU2Nob29sLCBVTlNXIEF1c3RyYWxpYSwg
U3lkbmV5LCBOZXcgU291dGggV2FsZXMgMjA1MiwgQXVzdHJhbGlhLiYjeEQ7RGVwYXJ0bWVudCBv
ZiBCaW9tZWRpY2FsIFNjaWVuY2VzLCBGYWN1bHR5IG9mIE1lZGljaW5lIGFuZCBIZWFsdGggU2Np
ZW5jZXMsIE1hY3F1YXJpZSBVbml2ZXJzaXR5LCBTeWRuZXksIE5ldyBTb3V0aCBXYWxlcyAyMTA5
LCBBdXN0cmFsaWEgRGVwYXJ0bWVudCBvZiBBbmF0b215ICZhbXA7IEhpc3RvbG9neSwgU2Nob29s
IG9mIE1lZGljYWwgU2NpZW5jZXMgYW5kIEJvc2NoIEluc3RpdHV0ZSwgVW5pdmVyc2l0eSBvZiBT
eWRuZXksIFN5ZG5leSwgTmV3IFNvdXRoIFdhbGVzIDIwMDYsIEF1c3RyYWxpYSBuaWNob2xhcy5j
b2xlQG1xLmVkdS5hdS48L2F1dGgtYWRkcmVzcz48dGl0bGVzPjx0aXRsZT5HZW5ldGljIGJhc2lz
IG9mIGhpbmRsaW1iIGxvc3MgaW4gYSBuYXR1cmFsbHkgb2NjdXJyaW5nIHZlcnRlYnJhdGUgbW9k
ZWw8L3RpdGxlPjxzZWNvbmRhcnktdGl0bGU+QmlvbCBPcGVuPC9zZWNvbmRhcnktdGl0bGU+PC90
aXRsZXM+PHBlcmlvZGljYWw+PGZ1bGwtdGl0bGU+QmlvbCBPcGVuPC9mdWxsLXRpdGxlPjxhYmJy
LTE+QmlvbG9neSBvcGVuPC9hYmJyLTE+PC9wZXJpb2RpY2FsPjxwYWdlcz4zNTktNjY8L3BhZ2Vz
Pjx2b2x1bWU+NTwvdm9sdW1lPjxudW1iZXI+MzwvbnVtYmVyPjxrZXl3b3Jkcz48a2V5d29yZD5E
ZXZlbG9wbWVudDwva2V5d29yZD48a2V5d29yZD5IaW5kbGltYjwva2V5d29yZD48a2V5d29yZD5Q
ZWx2aWMgZmluPC9rZXl3b3JkPjxrZXl3b3JkPlRBTEVOczwva2V5d29yZD48a2V5d29yZD5UYng0
PC9rZXl3b3JkPjwva2V5d29yZHM+PGRhdGVzPjx5ZWFyPjIwMTY8L3llYXI+PC9kYXRlcz48aXNi
bj4yMDQ2LTYzOTAgKEVsZWN0cm9uaWMpJiN4RDsyMDQ2LTYzOTAgKExpbmtpbmcpPC9pc2JuPjxh
Y2Nlc3Npb24tbnVtPjI2ODkyMjM3PC9hY2Nlc3Npb24tbnVtPjx1cmxzPjxyZWxhdGVkLXVybHM+
PHVybD5odHRwOi8vd3d3Lm5jYmkubmxtLm5paC5nb3YvcHVibWVkLzI2ODkyMjM3PC91cmw+PC9y
ZWxhdGVkLXVybHM+PC91cmxzPjxjdXN0b20yPlBNQzQ4MTA3NDY8L2N1c3RvbTI+PGVsZWN0cm9u
aWMtcmVzb3VyY2UtbnVtPjEwLjEyNDIvYmlvLjAxNjI5NTwvZWxlY3Ryb25pYy1yZXNvdXJjZS1u
dW0+PC9yZWNvcmQ+PC9DaXRlPjwvRW5kTm90ZT5=
</w:fldData>
        </w:fldChar>
      </w:r>
      <w:r w:rsidR="00AD49EB" w:rsidRPr="00E6172C">
        <w:rPr>
          <w:rFonts w:cs="Arial"/>
          <w:b/>
          <w:lang w:val="en-GB"/>
        </w:rPr>
        <w:instrText xml:space="preserve"> ADDIN EN.CITE.DATA </w:instrText>
      </w:r>
      <w:r w:rsidR="00AD49EB" w:rsidRPr="00E6172C">
        <w:rPr>
          <w:rFonts w:cs="Arial"/>
          <w:b/>
          <w:lang w:val="en-GB"/>
        </w:rPr>
      </w:r>
      <w:r w:rsidR="00AD49EB" w:rsidRPr="00E6172C">
        <w:rPr>
          <w:rFonts w:cs="Arial"/>
          <w:b/>
          <w:lang w:val="en-GB"/>
        </w:rPr>
        <w:fldChar w:fldCharType="end"/>
      </w:r>
      <w:r w:rsidR="00343593" w:rsidRPr="00E6172C">
        <w:rPr>
          <w:rFonts w:cs="Arial"/>
          <w:b/>
          <w:lang w:val="en-GB"/>
        </w:rPr>
      </w:r>
      <w:r w:rsidR="00343593" w:rsidRPr="00E6172C">
        <w:rPr>
          <w:rFonts w:cs="Arial"/>
          <w:b/>
          <w:lang w:val="en-GB"/>
        </w:rPr>
        <w:fldChar w:fldCharType="separate"/>
      </w:r>
      <w:r w:rsidR="00343593" w:rsidRPr="00E6172C">
        <w:rPr>
          <w:rFonts w:cs="Arial"/>
          <w:noProof/>
          <w:lang w:val="en-GB"/>
        </w:rPr>
        <w:t>(Don et al., 2016; Hasson et al., 2010; Valasek et al., 2011)</w:t>
      </w:r>
      <w:r w:rsidR="00343593" w:rsidRPr="00E6172C">
        <w:rPr>
          <w:rFonts w:cs="Arial"/>
          <w:b/>
          <w:lang w:val="en-GB"/>
        </w:rPr>
        <w:fldChar w:fldCharType="end"/>
      </w:r>
      <w:r w:rsidR="00343593" w:rsidRPr="00E6172C">
        <w:rPr>
          <w:rFonts w:cs="Arial"/>
          <w:lang w:val="en-GB"/>
        </w:rPr>
        <w:t xml:space="preserve">.  </w:t>
      </w:r>
      <w:r w:rsidR="00343593" w:rsidRPr="00E6172C">
        <w:rPr>
          <w:lang w:val="en-GB"/>
        </w:rPr>
        <w:t xml:space="preserve">Tbx6 suppresses myogenesis in anterior PSM indirectly through </w:t>
      </w:r>
      <w:proofErr w:type="spellStart"/>
      <w:r w:rsidR="00343593" w:rsidRPr="00E6172C">
        <w:rPr>
          <w:lang w:val="en-GB"/>
        </w:rPr>
        <w:t>Mesp</w:t>
      </w:r>
      <w:proofErr w:type="spellEnd"/>
      <w:r w:rsidR="00343593" w:rsidRPr="00E6172C">
        <w:rPr>
          <w:lang w:val="en-GB"/>
        </w:rPr>
        <w:t xml:space="preserve">-b </w:t>
      </w:r>
      <w:r w:rsidR="00343593" w:rsidRPr="00E6172C">
        <w:rPr>
          <w:b/>
          <w:lang w:val="en-GB"/>
        </w:rPr>
        <w:fldChar w:fldCharType="begin">
          <w:fldData xml:space="preserve">PEVuZE5vdGU+PENpdGU+PEF1dGhvcj5XaW5kbmVyPC9BdXRob3I+PFllYXI+MjAxNTwvWWVhcj48
UmVjTnVtPjk3NDQ8L1JlY051bT48RGlzcGxheVRleHQ+KFdpbmRuZXIgZXQgYWwuLCAyMDE1KTwv
RGlzcGxheVRleHQ+PHJlY29yZD48cmVjLW51bWJlcj45NzQ0PC9yZWMtbnVtYmVyPjxmb3JlaWdu
LWtleXM+PGtleSBhcHA9IkVOIiBkYi1pZD0iMjJwNWZwc3g4OXN0OXBlOTl2NXhzMngxZDJkZXg1
cnd0NTkwIiB0aW1lc3RhbXA9IjE0Mzk3MzcxNzkiPjk3NDQ8L2tleT48L2ZvcmVpZ24ta2V5cz48
cmVmLXR5cGUgbmFtZT0iSm91cm5hbCBBcnRpY2xlIj4xNzwvcmVmLXR5cGU+PGNvbnRyaWJ1dG9y
cz48YXV0aG9ycz48YXV0aG9yPldpbmRuZXIsIFMuIEUuPC9hdXRob3I+PGF1dGhvcj5Eb3Jpcywg
Ui4gQS48L2F1dGhvcj48YXV0aG9yPkZlcmd1c29uLCBDLiBNLjwvYXV0aG9yPjxhdXRob3I+TmVs
c29uLCBBLiBDLjwvYXV0aG9yPjxhdXRob3I+VmFsZW50aW4sIEcuPC9hdXRob3I+PGF1dGhvcj5U
YW4sIEguPC9hdXRob3I+PGF1dGhvcj5PYXRlcywgQS4gQy48L2F1dGhvcj48YXV0aG9yPldhcmRs
ZSwgRi4gQy48L2F1dGhvcj48YXV0aG9yPkRldm90bywgUy4gSC48L2F1dGhvcj48L2F1dGhvcnM+
PC9jb250cmlidXRvcnM+PGF1dGgtYWRkcmVzcz5EZXBhcnRtZW50IG9mIEJpb2xvZ3ksIFdlc2xl
eWFuIFVuaXZlcnNpdHksIE1pZGRsZXRvd24sIENUIDA2NDU5LCBVU0EuJiN4RDtSYW5kYWxsIERp
dmlzaW9uIG9mIENlbGwgYW5kIE1vbGVjdWxhciBCaW9waHlzaWNzLCBOZXcgSHVudCZhcG9zO3Mg
SG91c2UsIEtpbmcmYXBvcztzIENvbGxlZ2UgTG9uZG9uLCBHdXkmYXBvcztzIENhbXB1cywgTG9u
ZG9uLCBTRTEgMVVMLCBVSy4mI3hEO01SQyBOYXRpb25hbCBJbnN0aXR1dGUgZm9yIE1lZGljYWwg
UmVzZWFyY2gsIFRoZSBSaWRnZXdheSwgTWlsbCBIaWxsLCBMb25kb24sIE5XNyAxQUEsIFVLLiYj
eEQ7RGVwYXJ0bWVudCBvZiBCaW9sb2d5LCBXZXNsZXlhbiBVbml2ZXJzaXR5LCBNaWRkbGV0b3du
LCBDVCAwNjQ1OSwgVVNBIHNkZXZvdG9Ad2VzbGV5YW4uZWR1LjwvYXV0aC1hZGRyZXNzPjx0aXRs
ZXM+PHRpdGxlPlRieDYsIE1lc3AtYiBhbmQgUmlwcGx5MSByZWd1bGF0ZSB0aGUgb25zZXQgb2Yg
c2tlbGV0YWwgbXlvZ2VuZXNpcyBpbiB6ZWJyYWZpc2g8L3RpdGxlPjxzZWNvbmRhcnktdGl0bGU+
RGV2ZWxvcG1lbnQ8L3NlY29uZGFyeS10aXRsZT48L3RpdGxlcz48cGVyaW9kaWNhbD48ZnVsbC10
aXRsZT5EZXZlbG9wbWVudDwvZnVsbC10aXRsZT48L3BlcmlvZGljYWw+PHBhZ2VzPjExNTktNjg8
L3BhZ2VzPjx2b2x1bWU+MTQyPC92b2x1bWU+PG51bWJlcj42PC9udW1iZXI+PGtleXdvcmRzPjxr
ZXl3b3JkPkFuaW1hbHM8L2tleXdvcmQ+PGtleXdvcmQ+QW5pbWFscywgR2VuZXRpY2FsbHkgTW9k
aWZpZWQ8L2tleXdvcmQ+PGtleXdvcmQ+QW50aWJvZGllcywgTW9ub2Nsb25hbDwva2V5d29yZD48
a2V5d29yZD5CYXNlIFNlcXVlbmNlPC9rZXl3b3JkPjxrZXl3b3JkPkJhc2ljIEhlbGl4LUxvb3At
SGVsaXggVHJhbnNjcmlwdGlvbiBGYWN0b3JzLyptZXRhYm9saXNtPC9rZXl3b3JkPjxrZXl3b3Jk
PkNocm9tYXRpbiBJbW11bm9wcmVjaXBpdGF0aW9uPC9rZXl3b3JkPjxrZXl3b3JkPkdlbmUgRXhw
cmVzc2lvbiBSZWd1bGF0aW9uLCBEZXZlbG9wbWVudGFsL2dlbmV0aWNzLypwaHlzaW9sb2d5PC9r
ZXl3b3JkPjxrZXl3b3JkPkdlbmUgS25vY2tkb3duIFRlY2huaXF1ZXM8L2tleXdvcmQ+PGtleXdv
cmQ+R2VuZSBSZWd1bGF0b3J5IE5ldHdvcmtzL2dlbmV0aWNzL3BoeXNpb2xvZ3k8L2tleXdvcmQ+
PGtleXdvcmQ+SW1tdW5vaGlzdG9jaGVtaXN0cnk8L2tleXdvcmQ+PGtleXdvcmQ+SW4gU2l0dSBI
eWJyaWRpemF0aW9uPC9rZXl3b3JkPjxrZXl3b3JkPk1vbGVjdWxhciBTZXF1ZW5jZSBEYXRhPC9r
ZXl3b3JkPjxrZXl3b3JkPk1vcnBob2xpbm9zL2dlbmV0aWNzPC9rZXl3b3JkPjxrZXl3b3JkPk11
c2NsZSBEZXZlbG9wbWVudC8qcGh5c2lvbG9neTwva2V5d29yZD48a2V5d29yZD5NdXNjbGUsIFNr
ZWxldGFsLyplbWJyeW9sb2d5PC9rZXl3b3JkPjxrZXl3b3JkPk51Y2xlYXIgUHJvdGVpbnMvKm1l
dGFib2xpc208L2tleXdvcmQ+PGtleXdvcmQ+UmV2ZXJzZSBUcmFuc2NyaXB0YXNlIFBvbHltZXJh
c2UgQ2hhaW4gUmVhY3Rpb248L2tleXdvcmQ+PGtleXdvcmQ+U2VxdWVuY2UgQW5hbHlzaXMsIERO
QTwva2V5d29yZD48a2V5d29yZD5Tb21pdGVzL2VtYnJ5b2xvZ3k8L2tleXdvcmQ+PGtleXdvcmQ+
VC1Cb3ggRG9tYWluIFByb3RlaW5zL2ltbXVub2xvZ3kvKm1ldGFib2xpc208L2tleXdvcmQ+PGtl
eXdvcmQ+WmVicmFmaXNoLyplbWJyeW9sb2d5PC9rZXl3b3JkPjxrZXl3b3JkPlplYnJhZmlzaCBQ
cm90ZWlucy9pbW11bm9sb2d5LyptZXRhYm9saXNtPC9rZXl3b3JkPjxrZXl3b3JkPkRlcm1vbXlv
dG9tZTwva2V5d29yZD48a2V5d29yZD5EZXRlcm1pbmF0aW9uIGZyb250PC9rZXl3b3JkPjxrZXl3
b3JkPkdlbmUgcmVndWxhdG9yeSBuZXR3b3JrPC9rZXl3b3JkPjxrZXl3b3JkPkhlYXQgc2hvY2s8
L2tleXdvcmQ+PGtleXdvcmQ+TWF0dXJhdGlvbjwva2V5d29yZD48a2V5d29yZD5NeW90b21lPC9r
ZXl3b3JkPjxrZXl3b3JkPlByb3RlaW4gZGVncmFkYXRpb248L2tleXdvcmQ+PGtleXdvcmQ+U2Vn
bWVudGF0aW9uPC9rZXl3b3JkPjxrZXl3b3JkPldhdmVmcm9udDwva2V5d29yZD48a2V5d29yZD5a
ZWJyYWZpc2g8L2tleXdvcmQ+PC9rZXl3b3Jkcz48ZGF0ZXM+PHllYXI+MjAxNTwveWVhcj48cHVi
LWRhdGVzPjxkYXRlPk1hciAxNTwvZGF0ZT48L3B1Yi1kYXRlcz48L2RhdGVzPjxpc2JuPjE0Nzct
OTEyOSAoRWxlY3Ryb25pYykmI3hEOzA5NTAtMTk5MSAoTGlua2luZyk8L2lzYm4+PGFjY2Vzc2lv
bi1udW0+MjU3MjUwNjc8L2FjY2Vzc2lvbi1udW0+PHVybHM+PHJlbGF0ZWQtdXJscz48dXJsPmh0
dHA6Ly93d3cubmNiaS5ubG0ubmloLmdvdi9wdWJtZWQvMjU3MjUwNjc8L3VybD48L3JlbGF0ZWQt
dXJscz48L3VybHM+PGN1c3RvbTI+UE1DNDM2MDE4MDwvY3VzdG9tMj48ZWxlY3Ryb25pYy1yZXNv
dXJjZS1udW0+MTAuMTI0Mi9kZXYuMTEzNDMxPC9lbGVjdHJvbmljLXJlc291cmNlLW51bT48L3Jl
Y29yZD48L0NpdGU+PC9FbmROb3RlPgB=
</w:fldData>
        </w:fldChar>
      </w:r>
      <w:r w:rsidR="00AD49EB" w:rsidRPr="00E6172C">
        <w:rPr>
          <w:b/>
          <w:lang w:val="en-GB"/>
        </w:rPr>
        <w:instrText xml:space="preserve"> ADDIN EN.CITE </w:instrText>
      </w:r>
      <w:r w:rsidR="00AD49EB" w:rsidRPr="00E6172C">
        <w:rPr>
          <w:b/>
          <w:lang w:val="en-GB"/>
        </w:rPr>
        <w:fldChar w:fldCharType="begin">
          <w:fldData xml:space="preserve">PEVuZE5vdGU+PENpdGU+PEF1dGhvcj5XaW5kbmVyPC9BdXRob3I+PFllYXI+MjAxNTwvWWVhcj48
UmVjTnVtPjk3NDQ8L1JlY051bT48RGlzcGxheVRleHQ+KFdpbmRuZXIgZXQgYWwuLCAyMDE1KTwv
RGlzcGxheVRleHQ+PHJlY29yZD48cmVjLW51bWJlcj45NzQ0PC9yZWMtbnVtYmVyPjxmb3JlaWdu
LWtleXM+PGtleSBhcHA9IkVOIiBkYi1pZD0iMjJwNWZwc3g4OXN0OXBlOTl2NXhzMngxZDJkZXg1
cnd0NTkwIiB0aW1lc3RhbXA9IjE0Mzk3MzcxNzkiPjk3NDQ8L2tleT48L2ZvcmVpZ24ta2V5cz48
cmVmLXR5cGUgbmFtZT0iSm91cm5hbCBBcnRpY2xlIj4xNzwvcmVmLXR5cGU+PGNvbnRyaWJ1dG9y
cz48YXV0aG9ycz48YXV0aG9yPldpbmRuZXIsIFMuIEUuPC9hdXRob3I+PGF1dGhvcj5Eb3Jpcywg
Ui4gQS48L2F1dGhvcj48YXV0aG9yPkZlcmd1c29uLCBDLiBNLjwvYXV0aG9yPjxhdXRob3I+TmVs
c29uLCBBLiBDLjwvYXV0aG9yPjxhdXRob3I+VmFsZW50aW4sIEcuPC9hdXRob3I+PGF1dGhvcj5U
YW4sIEguPC9hdXRob3I+PGF1dGhvcj5PYXRlcywgQS4gQy48L2F1dGhvcj48YXV0aG9yPldhcmRs
ZSwgRi4gQy48L2F1dGhvcj48YXV0aG9yPkRldm90bywgUy4gSC48L2F1dGhvcj48L2F1dGhvcnM+
PC9jb250cmlidXRvcnM+PGF1dGgtYWRkcmVzcz5EZXBhcnRtZW50IG9mIEJpb2xvZ3ksIFdlc2xl
eWFuIFVuaXZlcnNpdHksIE1pZGRsZXRvd24sIENUIDA2NDU5LCBVU0EuJiN4RDtSYW5kYWxsIERp
dmlzaW9uIG9mIENlbGwgYW5kIE1vbGVjdWxhciBCaW9waHlzaWNzLCBOZXcgSHVudCZhcG9zO3Mg
SG91c2UsIEtpbmcmYXBvcztzIENvbGxlZ2UgTG9uZG9uLCBHdXkmYXBvcztzIENhbXB1cywgTG9u
ZG9uLCBTRTEgMVVMLCBVSy4mI3hEO01SQyBOYXRpb25hbCBJbnN0aXR1dGUgZm9yIE1lZGljYWwg
UmVzZWFyY2gsIFRoZSBSaWRnZXdheSwgTWlsbCBIaWxsLCBMb25kb24sIE5XNyAxQUEsIFVLLiYj
eEQ7RGVwYXJ0bWVudCBvZiBCaW9sb2d5LCBXZXNsZXlhbiBVbml2ZXJzaXR5LCBNaWRkbGV0b3du
LCBDVCAwNjQ1OSwgVVNBIHNkZXZvdG9Ad2VzbGV5YW4uZWR1LjwvYXV0aC1hZGRyZXNzPjx0aXRs
ZXM+PHRpdGxlPlRieDYsIE1lc3AtYiBhbmQgUmlwcGx5MSByZWd1bGF0ZSB0aGUgb25zZXQgb2Yg
c2tlbGV0YWwgbXlvZ2VuZXNpcyBpbiB6ZWJyYWZpc2g8L3RpdGxlPjxzZWNvbmRhcnktdGl0bGU+
RGV2ZWxvcG1lbnQ8L3NlY29uZGFyeS10aXRsZT48L3RpdGxlcz48cGVyaW9kaWNhbD48ZnVsbC10
aXRsZT5EZXZlbG9wbWVudDwvZnVsbC10aXRsZT48L3BlcmlvZGljYWw+PHBhZ2VzPjExNTktNjg8
L3BhZ2VzPjx2b2x1bWU+MTQyPC92b2x1bWU+PG51bWJlcj42PC9udW1iZXI+PGtleXdvcmRzPjxr
ZXl3b3JkPkFuaW1hbHM8L2tleXdvcmQ+PGtleXdvcmQ+QW5pbWFscywgR2VuZXRpY2FsbHkgTW9k
aWZpZWQ8L2tleXdvcmQ+PGtleXdvcmQ+QW50aWJvZGllcywgTW9ub2Nsb25hbDwva2V5d29yZD48
a2V5d29yZD5CYXNlIFNlcXVlbmNlPC9rZXl3b3JkPjxrZXl3b3JkPkJhc2ljIEhlbGl4LUxvb3At
SGVsaXggVHJhbnNjcmlwdGlvbiBGYWN0b3JzLyptZXRhYm9saXNtPC9rZXl3b3JkPjxrZXl3b3Jk
PkNocm9tYXRpbiBJbW11bm9wcmVjaXBpdGF0aW9uPC9rZXl3b3JkPjxrZXl3b3JkPkdlbmUgRXhw
cmVzc2lvbiBSZWd1bGF0aW9uLCBEZXZlbG9wbWVudGFsL2dlbmV0aWNzLypwaHlzaW9sb2d5PC9r
ZXl3b3JkPjxrZXl3b3JkPkdlbmUgS25vY2tkb3duIFRlY2huaXF1ZXM8L2tleXdvcmQ+PGtleXdv
cmQ+R2VuZSBSZWd1bGF0b3J5IE5ldHdvcmtzL2dlbmV0aWNzL3BoeXNpb2xvZ3k8L2tleXdvcmQ+
PGtleXdvcmQ+SW1tdW5vaGlzdG9jaGVtaXN0cnk8L2tleXdvcmQ+PGtleXdvcmQ+SW4gU2l0dSBI
eWJyaWRpemF0aW9uPC9rZXl3b3JkPjxrZXl3b3JkPk1vbGVjdWxhciBTZXF1ZW5jZSBEYXRhPC9r
ZXl3b3JkPjxrZXl3b3JkPk1vcnBob2xpbm9zL2dlbmV0aWNzPC9rZXl3b3JkPjxrZXl3b3JkPk11
c2NsZSBEZXZlbG9wbWVudC8qcGh5c2lvbG9neTwva2V5d29yZD48a2V5d29yZD5NdXNjbGUsIFNr
ZWxldGFsLyplbWJyeW9sb2d5PC9rZXl3b3JkPjxrZXl3b3JkPk51Y2xlYXIgUHJvdGVpbnMvKm1l
dGFib2xpc208L2tleXdvcmQ+PGtleXdvcmQ+UmV2ZXJzZSBUcmFuc2NyaXB0YXNlIFBvbHltZXJh
c2UgQ2hhaW4gUmVhY3Rpb248L2tleXdvcmQ+PGtleXdvcmQ+U2VxdWVuY2UgQW5hbHlzaXMsIERO
QTwva2V5d29yZD48a2V5d29yZD5Tb21pdGVzL2VtYnJ5b2xvZ3k8L2tleXdvcmQ+PGtleXdvcmQ+
VC1Cb3ggRG9tYWluIFByb3RlaW5zL2ltbXVub2xvZ3kvKm1ldGFib2xpc208L2tleXdvcmQ+PGtl
eXdvcmQ+WmVicmFmaXNoLyplbWJyeW9sb2d5PC9rZXl3b3JkPjxrZXl3b3JkPlplYnJhZmlzaCBQ
cm90ZWlucy9pbW11bm9sb2d5LyptZXRhYm9saXNtPC9rZXl3b3JkPjxrZXl3b3JkPkRlcm1vbXlv
dG9tZTwva2V5d29yZD48a2V5d29yZD5EZXRlcm1pbmF0aW9uIGZyb250PC9rZXl3b3JkPjxrZXl3
b3JkPkdlbmUgcmVndWxhdG9yeSBuZXR3b3JrPC9rZXl3b3JkPjxrZXl3b3JkPkhlYXQgc2hvY2s8
L2tleXdvcmQ+PGtleXdvcmQ+TWF0dXJhdGlvbjwva2V5d29yZD48a2V5d29yZD5NeW90b21lPC9r
ZXl3b3JkPjxrZXl3b3JkPlByb3RlaW4gZGVncmFkYXRpb248L2tleXdvcmQ+PGtleXdvcmQ+U2Vn
bWVudGF0aW9uPC9rZXl3b3JkPjxrZXl3b3JkPldhdmVmcm9udDwva2V5d29yZD48a2V5d29yZD5a
ZWJyYWZpc2g8L2tleXdvcmQ+PC9rZXl3b3Jkcz48ZGF0ZXM+PHllYXI+MjAxNTwveWVhcj48cHVi
LWRhdGVzPjxkYXRlPk1hciAxNTwvZGF0ZT48L3B1Yi1kYXRlcz48L2RhdGVzPjxpc2JuPjE0Nzct
OTEyOSAoRWxlY3Ryb25pYykmI3hEOzA5NTAtMTk5MSAoTGlua2luZyk8L2lzYm4+PGFjY2Vzc2lv
bi1udW0+MjU3MjUwNjc8L2FjY2Vzc2lvbi1udW0+PHVybHM+PHJlbGF0ZWQtdXJscz48dXJsPmh0
dHA6Ly93d3cubmNiaS5ubG0ubmloLmdvdi9wdWJtZWQvMjU3MjUwNjc8L3VybD48L3JlbGF0ZWQt
dXJscz48L3VybHM+PGN1c3RvbTI+UE1DNDM2MDE4MDwvY3VzdG9tMj48ZWxlY3Ryb25pYy1yZXNv
dXJjZS1udW0+MTAuMTI0Mi9kZXYuMTEzNDMxPC9lbGVjdHJvbmljLXJlc291cmNlLW51bT48L3Jl
Y29yZD48L0NpdGU+PC9FbmROb3RlPgB=
</w:fldData>
        </w:fldChar>
      </w:r>
      <w:r w:rsidR="00AD49EB" w:rsidRPr="00E6172C">
        <w:rPr>
          <w:b/>
          <w:lang w:val="en-GB"/>
        </w:rPr>
        <w:instrText xml:space="preserve"> ADDIN EN.CITE.DATA </w:instrText>
      </w:r>
      <w:r w:rsidR="00AD49EB" w:rsidRPr="00E6172C">
        <w:rPr>
          <w:b/>
          <w:lang w:val="en-GB"/>
        </w:rPr>
      </w:r>
      <w:r w:rsidR="00AD49EB" w:rsidRPr="00E6172C">
        <w:rPr>
          <w:b/>
          <w:lang w:val="en-GB"/>
        </w:rPr>
        <w:fldChar w:fldCharType="end"/>
      </w:r>
      <w:r w:rsidR="00343593" w:rsidRPr="00E6172C">
        <w:rPr>
          <w:b/>
          <w:lang w:val="en-GB"/>
        </w:rPr>
      </w:r>
      <w:r w:rsidR="00343593" w:rsidRPr="00E6172C">
        <w:rPr>
          <w:b/>
          <w:lang w:val="en-GB"/>
        </w:rPr>
        <w:fldChar w:fldCharType="separate"/>
      </w:r>
      <w:r w:rsidR="00343593" w:rsidRPr="00E6172C">
        <w:rPr>
          <w:noProof/>
          <w:lang w:val="en-GB"/>
        </w:rPr>
        <w:t>(Windner et al., 2015)</w:t>
      </w:r>
      <w:r w:rsidR="00343593" w:rsidRPr="00E6172C">
        <w:rPr>
          <w:b/>
          <w:lang w:val="en-GB"/>
        </w:rPr>
        <w:fldChar w:fldCharType="end"/>
      </w:r>
      <w:r w:rsidR="00343593" w:rsidRPr="00E6172C">
        <w:rPr>
          <w:lang w:val="en-GB"/>
        </w:rPr>
        <w:t>, but direct actions of Tbx6 could also regulate myogenesis.</w:t>
      </w:r>
      <w:r w:rsidR="00080685" w:rsidRPr="00E6172C">
        <w:rPr>
          <w:lang w:val="en-GB"/>
        </w:rPr>
        <w:t xml:space="preserve">  </w:t>
      </w:r>
      <w:r w:rsidR="00080685" w:rsidRPr="00E6172C">
        <w:rPr>
          <w:lang w:val="en-GB"/>
        </w:rPr>
        <w:lastRenderedPageBreak/>
        <w:t>The increasing complexity of Tbx gene diversity during vertebrate evolution may have permitted muscle diversification.</w:t>
      </w:r>
    </w:p>
    <w:p w14:paraId="174BC711" w14:textId="77777777" w:rsidR="008E239E" w:rsidRPr="00E6172C" w:rsidRDefault="008E239E" w:rsidP="00462DFA">
      <w:pPr>
        <w:spacing w:after="120" w:line="360" w:lineRule="auto"/>
        <w:jc w:val="both"/>
        <w:rPr>
          <w:rFonts w:cs="Arial"/>
          <w:lang w:val="en-GB"/>
        </w:rPr>
      </w:pPr>
    </w:p>
    <w:p w14:paraId="3D2671F5" w14:textId="38F06B5B" w:rsidR="00A373BF" w:rsidRPr="00E6172C" w:rsidRDefault="00A373BF" w:rsidP="00462DFA">
      <w:pPr>
        <w:spacing w:after="120" w:line="360" w:lineRule="auto"/>
        <w:jc w:val="both"/>
        <w:rPr>
          <w:b/>
          <w:i/>
          <w:lang w:val="en-GB"/>
        </w:rPr>
      </w:pPr>
      <w:r w:rsidRPr="00E6172C">
        <w:rPr>
          <w:b/>
          <w:i/>
          <w:lang w:val="en-GB"/>
        </w:rPr>
        <w:t>Fgf and myogenesis</w:t>
      </w:r>
    </w:p>
    <w:p w14:paraId="5007E69F" w14:textId="096EC6D5" w:rsidR="00D45082" w:rsidRPr="00E6172C" w:rsidRDefault="00A373BF" w:rsidP="00462DFA">
      <w:pPr>
        <w:spacing w:after="120" w:line="360" w:lineRule="auto"/>
        <w:jc w:val="both"/>
        <w:rPr>
          <w:noProof/>
          <w:lang w:val="en-GB"/>
        </w:rPr>
      </w:pPr>
      <w:r w:rsidRPr="00E6172C">
        <w:rPr>
          <w:lang w:val="en-GB"/>
        </w:rPr>
        <w:t xml:space="preserve">Tbx16 is required for Fgf signalling to induce </w:t>
      </w:r>
      <w:r w:rsidRPr="00E6172C">
        <w:rPr>
          <w:i/>
          <w:lang w:val="en-GB"/>
        </w:rPr>
        <w:t>myf5</w:t>
      </w:r>
      <w:r w:rsidR="0005434E" w:rsidRPr="00E6172C">
        <w:rPr>
          <w:i/>
          <w:lang w:val="en-GB"/>
        </w:rPr>
        <w:t xml:space="preserve"> </w:t>
      </w:r>
      <w:r w:rsidR="0005434E" w:rsidRPr="00E6172C">
        <w:rPr>
          <w:lang w:val="en-GB"/>
        </w:rPr>
        <w:t>(Fig</w:t>
      </w:r>
      <w:r w:rsidR="000F67E8">
        <w:rPr>
          <w:lang w:val="en-GB"/>
        </w:rPr>
        <w:t>s</w:t>
      </w:r>
      <w:r w:rsidR="000F67E8" w:rsidRPr="00E6172C">
        <w:rPr>
          <w:lang w:val="en-GB"/>
        </w:rPr>
        <w:t xml:space="preserve"> </w:t>
      </w:r>
      <w:r w:rsidR="008C02CE" w:rsidRPr="00E6172C">
        <w:rPr>
          <w:lang w:val="en-GB"/>
        </w:rPr>
        <w:t>5A</w:t>
      </w:r>
      <w:r w:rsidR="000F67E8">
        <w:rPr>
          <w:lang w:val="en-GB"/>
        </w:rPr>
        <w:t>, S7</w:t>
      </w:r>
      <w:r w:rsidR="00612523" w:rsidRPr="00E6172C">
        <w:rPr>
          <w:lang w:val="en-GB"/>
        </w:rPr>
        <w:t>)</w:t>
      </w:r>
      <w:r w:rsidRPr="00E6172C">
        <w:rPr>
          <w:lang w:val="en-GB"/>
        </w:rPr>
        <w:t xml:space="preserve">.  </w:t>
      </w:r>
      <w:r w:rsidR="00B96BCA" w:rsidRPr="00E6172C">
        <w:rPr>
          <w:lang w:val="en-GB"/>
        </w:rPr>
        <w:t>In its absence</w:t>
      </w:r>
      <w:r w:rsidR="009F120F" w:rsidRPr="00E6172C">
        <w:rPr>
          <w:lang w:val="en-GB"/>
        </w:rPr>
        <w:t>, Fgf drives all posterior mesoderm to a notochord-like fate (Fig. 8</w:t>
      </w:r>
      <w:r w:rsidR="002730E0" w:rsidRPr="00E6172C">
        <w:rPr>
          <w:lang w:val="en-GB"/>
        </w:rPr>
        <w:t>D,E</w:t>
      </w:r>
      <w:r w:rsidR="009F120F" w:rsidRPr="00E6172C">
        <w:rPr>
          <w:lang w:val="en-GB"/>
        </w:rPr>
        <w:t xml:space="preserve">), probably via activation of </w:t>
      </w:r>
      <w:proofErr w:type="spellStart"/>
      <w:r w:rsidR="009F120F" w:rsidRPr="00E6172C">
        <w:rPr>
          <w:lang w:val="en-GB"/>
        </w:rPr>
        <w:t>Tbxta</w:t>
      </w:r>
      <w:proofErr w:type="spellEnd"/>
      <w:r w:rsidR="009F120F" w:rsidRPr="00E6172C">
        <w:rPr>
          <w:lang w:val="en-GB"/>
        </w:rPr>
        <w:t xml:space="preserve">.  </w:t>
      </w:r>
      <w:r w:rsidRPr="00E6172C">
        <w:rPr>
          <w:lang w:val="en-GB"/>
        </w:rPr>
        <w:t>It has long been known that Fgf signal</w:t>
      </w:r>
      <w:r w:rsidR="00024196" w:rsidRPr="00E6172C">
        <w:rPr>
          <w:lang w:val="en-GB"/>
        </w:rPr>
        <w:t>l</w:t>
      </w:r>
      <w:r w:rsidRPr="00E6172C">
        <w:rPr>
          <w:lang w:val="en-GB"/>
        </w:rPr>
        <w:t xml:space="preserve">ing is required for expression of </w:t>
      </w:r>
      <w:r w:rsidRPr="00E6172C">
        <w:rPr>
          <w:i/>
          <w:lang w:val="en-GB"/>
        </w:rPr>
        <w:t>myf5</w:t>
      </w:r>
      <w:r w:rsidRPr="00E6172C">
        <w:rPr>
          <w:lang w:val="en-GB"/>
        </w:rPr>
        <w:t xml:space="preserve"> in the </w:t>
      </w:r>
      <w:r w:rsidR="00192A16" w:rsidRPr="00E6172C">
        <w:rPr>
          <w:lang w:val="en-GB"/>
        </w:rPr>
        <w:t>paraxi</w:t>
      </w:r>
      <w:r w:rsidRPr="00E6172C">
        <w:rPr>
          <w:lang w:val="en-GB"/>
        </w:rPr>
        <w:t xml:space="preserve">al </w:t>
      </w:r>
      <w:r w:rsidR="00192A16" w:rsidRPr="00E6172C">
        <w:rPr>
          <w:lang w:val="en-GB"/>
        </w:rPr>
        <w:t>PSM</w:t>
      </w:r>
      <w:r w:rsidRPr="00E6172C">
        <w:rPr>
          <w:lang w:val="en-GB"/>
        </w:rPr>
        <w:t xml:space="preserve"> of the tailbud </w:t>
      </w:r>
      <w:r w:rsidR="00C91BAC" w:rsidRPr="00E6172C">
        <w:rPr>
          <w:lang w:val="en-GB"/>
        </w:rPr>
        <w:fldChar w:fldCharType="begin">
          <w:fldData xml:space="preserve">PEVuZE5vdGU+PENpdGU+PEF1dGhvcj5Hcm92ZXM8L0F1dGhvcj48WWVhcj4yMDA1PC9ZZWFyPjxS
ZWNOdW0+ODE1MTwvUmVjTnVtPjxEaXNwbGF5VGV4dD4oR3JvdmVzIGV0IGFsLiwgMjAwNSk8L0Rp
c3BsYXlUZXh0PjxyZWNvcmQ+PHJlYy1udW1iZXI+ODE1MTwvcmVjLW51bWJlcj48Zm9yZWlnbi1r
ZXlzPjxrZXkgYXBwPSJFTiIgZGItaWQ9IjIycDVmcHN4ODlzdDlwZTk5djV4czJ4MWQyZGV4NXJ3
dDU5MCIgdGltZXN0YW1wPSIwIj44MTUxPC9rZXk+PC9mb3JlaWduLWtleXM+PHJlZi10eXBlIG5h
bWU9IkpvdXJuYWwgQXJ0aWNsZSI+MTc8L3JlZi10eXBlPjxjb250cmlidXRvcnM+PGF1dGhvcnM+
PGF1dGhvcj5Hcm92ZXMsIEouIEEuPC9hdXRob3I+PGF1dGhvcj5IYW1tb25kLCBDLiBMLjwvYXV0
aG9yPjxhdXRob3I+SHVnaGVzLCBTLiBNLjwvYXV0aG9yPjwvYXV0aG9ycz48L2NvbnRyaWJ1dG9y
cz48YXV0aC1hZGRyZXNzPk1SQyBDZW50cmUgZm9yIERldmVsb3BtZW50YWwgTmV1cm9iaW9sb2d5
IGFuZCBSYW5kYWxsIERpdmlzaW9uIGZvciBDZWxsIGFuZCBNb2xlY3VsYXIgQmlvcGh5c2ljcywg
TmV3IEh1bnQmYXBvcztzIEhvdXNlLCBLaW5nJmFwb3M7cyBDb2xsZWdlIExvbmRvbiwgTG9uZG9u
IFNFMSAxVUwsIFVLLjwvYXV0aC1hZGRyZXNzPjx0aXRsZXM+PHRpdGxlPkZnZjggZHJpdmVzIG15
b2dlbmljIHByb2dyZXNzaW9uIG9mIGEgbm92ZWwgbGF0ZXJhbCBmYXN0IG11c2NsZSBmaWJyZSBw
b3B1bGF0aW9uIGluIHplYnJhZmlzaDwvdGl0bGU+PHNlY29uZGFyeS10aXRsZT5EZXZlbG9wbWVu
dDwvc2Vjb25kYXJ5LXRpdGxlPjwvdGl0bGVzPjxwZXJpb2RpY2FsPjxmdWxsLXRpdGxlPkRldmVs
b3BtZW50PC9mdWxsLXRpdGxlPjwvcGVyaW9kaWNhbD48cGFnZXM+NDIxMS0yMjwvcGFnZXM+PHZv
bHVtZT4xMzI8L3ZvbHVtZT48bnVtYmVyPjE5PC9udW1iZXI+PGVkaXRpb24+MjAwNS8wOC8yNzwv
ZWRpdGlvbj48a2V5d29yZHM+PGtleXdvcmQ+QW5pbWFsczwva2V5d29yZD48a2V5d29yZD5Cb2R5
IFBhdHRlcm5pbmcvcGh5c2lvbG9neTwva2V5d29yZD48a2V5d29yZD5DZWxsIERpZmZlcmVudGlh
dGlvbjwva2V5d29yZD48a2V5d29yZD5FbWJyeW8sIE5vbm1hbW1hbGlhbi9tZXRhYm9saXNtPC9r
ZXl3b3JkPjxrZXl3b3JkPkZpYnJvYmxhc3QgR3Jvd3RoIEZhY3RvciA4LypwaHlzaW9sb2d5PC9r
ZXl3b3JkPjxrZXl3b3JkPkhlZGdlaG9nIFByb3RlaW5zPC9rZXl3b3JkPjxrZXl3b3JkPk11c2Ns
ZSBGaWJlcnMsIEZhc3QtVHdpdGNoL2N5dG9sb2d5LypwaHlzaW9sb2d5PC9rZXl3b3JkPjxrZXl3
b3JkPk15b0QgUHJvdGVpbi9iaW9zeW50aGVzaXM8L2tleXdvcmQ+PGtleXdvcmQ+TXlvYmxhc3Rz
L21ldGFib2xpc20vKnBoeXNpb2xvZ3k8L2tleXdvcmQ+PGtleXdvcmQ+TXlvZ2VuaWMgUmVndWxh
dG9yeSBGYWN0b3IgNS9iaW9zeW50aGVzaXM8L2tleXdvcmQ+PGtleXdvcmQ+TXlvZ2VuaW4vbWV0
YWJvbGlzbTwva2V5d29yZD48a2V5d29yZD5QQVgzIFRyYW5zY3JpcHRpb24gRmFjdG9yPC9rZXl3
b3JkPjxrZXl3b3JkPlBhaXJlZCBCb3ggVHJhbnNjcmlwdGlvbiBGYWN0b3JzL2Jpb3N5bnRoZXNp
czwva2V5d29yZD48a2V5d29yZD5TaWduYWwgVHJhbnNkdWN0aW9uPC9rZXl3b3JkPjxrZXl3b3Jk
PlNvbWl0ZXMvKnBoeXNpb2xvZ3k8L2tleXdvcmQ+PGtleXdvcmQ+VHJhbnMtQWN0aXZhdG9ycy9w
aHlzaW9sb2d5PC9rZXl3b3JkPjxrZXl3b3JkPlplYnJhZmlzaC9lbWJyeW9sb2d5LypwaHlzaW9s
b2d5PC9rZXl3b3JkPjxrZXl3b3JkPlplYnJhZmlzaCBQcm90ZWlucy9iaW9zeW50aGVzaXM8L2tl
eXdvcmQ+PC9rZXl3b3Jkcz48ZGF0ZXM+PHllYXI+MjAwNTwveWVhcj48cHViLWRhdGVzPjxkYXRl
Pk9jdDwvZGF0ZT48L3B1Yi1kYXRlcz48L2RhdGVzPjxpc2JuPjA5NTAtMTk5MSAoUHJpbnQpJiN4
RDswOTUwLTE5OTEgKExpbmtpbmcpPC9pc2JuPjxhY2Nlc3Npb24tbnVtPjE2MTIwNjQyPC9hY2Nl
c3Npb24tbnVtPjx1cmxzPjxyZWxhdGVkLXVybHM+PHVybD5odHRwOi8vd3d3Lm5jYmkubmxtLm5p
aC5nb3YvZW50cmV6L3F1ZXJ5LmZjZ2k/Y21kPVJldHJpZXZlJmFtcDtkYj1QdWJNZWQmYW1wO2Rv
cHQ9Q2l0YXRpb24mYW1wO2xpc3RfdWlkcz0xNjEyMDY0MiA8L3VybD48L3JlbGF0ZWQtdXJscz48
L3VybHM+PGVsZWN0cm9uaWMtcmVzb3VyY2UtbnVtPjEwLjEyNDIvZGV2LjAxOTU4PC9lbGVjdHJv
bmljLXJlc291cmNlLW51bT48L3JlY29yZD48L0NpdGU+PC9FbmROb3RlPn==
</w:fldData>
        </w:fldChar>
      </w:r>
      <w:r w:rsidR="00AD49EB" w:rsidRPr="00E6172C">
        <w:rPr>
          <w:lang w:val="en-GB"/>
        </w:rPr>
        <w:instrText xml:space="preserve"> ADDIN EN.CITE </w:instrText>
      </w:r>
      <w:r w:rsidR="00AD49EB" w:rsidRPr="00E6172C">
        <w:rPr>
          <w:lang w:val="en-GB"/>
        </w:rPr>
        <w:fldChar w:fldCharType="begin">
          <w:fldData xml:space="preserve">PEVuZE5vdGU+PENpdGU+PEF1dGhvcj5Hcm92ZXM8L0F1dGhvcj48WWVhcj4yMDA1PC9ZZWFyPjxS
ZWNOdW0+ODE1MTwvUmVjTnVtPjxEaXNwbGF5VGV4dD4oR3JvdmVzIGV0IGFsLiwgMjAwNSk8L0Rp
c3BsYXlUZXh0PjxyZWNvcmQ+PHJlYy1udW1iZXI+ODE1MTwvcmVjLW51bWJlcj48Zm9yZWlnbi1r
ZXlzPjxrZXkgYXBwPSJFTiIgZGItaWQ9IjIycDVmcHN4ODlzdDlwZTk5djV4czJ4MWQyZGV4NXJ3
dDU5MCIgdGltZXN0YW1wPSIwIj44MTUxPC9rZXk+PC9mb3JlaWduLWtleXM+PHJlZi10eXBlIG5h
bWU9IkpvdXJuYWwgQXJ0aWNsZSI+MTc8L3JlZi10eXBlPjxjb250cmlidXRvcnM+PGF1dGhvcnM+
PGF1dGhvcj5Hcm92ZXMsIEouIEEuPC9hdXRob3I+PGF1dGhvcj5IYW1tb25kLCBDLiBMLjwvYXV0
aG9yPjxhdXRob3I+SHVnaGVzLCBTLiBNLjwvYXV0aG9yPjwvYXV0aG9ycz48L2NvbnRyaWJ1dG9y
cz48YXV0aC1hZGRyZXNzPk1SQyBDZW50cmUgZm9yIERldmVsb3BtZW50YWwgTmV1cm9iaW9sb2d5
IGFuZCBSYW5kYWxsIERpdmlzaW9uIGZvciBDZWxsIGFuZCBNb2xlY3VsYXIgQmlvcGh5c2ljcywg
TmV3IEh1bnQmYXBvcztzIEhvdXNlLCBLaW5nJmFwb3M7cyBDb2xsZWdlIExvbmRvbiwgTG9uZG9u
IFNFMSAxVUwsIFVLLjwvYXV0aC1hZGRyZXNzPjx0aXRsZXM+PHRpdGxlPkZnZjggZHJpdmVzIG15
b2dlbmljIHByb2dyZXNzaW9uIG9mIGEgbm92ZWwgbGF0ZXJhbCBmYXN0IG11c2NsZSBmaWJyZSBw
b3B1bGF0aW9uIGluIHplYnJhZmlzaDwvdGl0bGU+PHNlY29uZGFyeS10aXRsZT5EZXZlbG9wbWVu
dDwvc2Vjb25kYXJ5LXRpdGxlPjwvdGl0bGVzPjxwZXJpb2RpY2FsPjxmdWxsLXRpdGxlPkRldmVs
b3BtZW50PC9mdWxsLXRpdGxlPjwvcGVyaW9kaWNhbD48cGFnZXM+NDIxMS0yMjwvcGFnZXM+PHZv
bHVtZT4xMzI8L3ZvbHVtZT48bnVtYmVyPjE5PC9udW1iZXI+PGVkaXRpb24+MjAwNS8wOC8yNzwv
ZWRpdGlvbj48a2V5d29yZHM+PGtleXdvcmQ+QW5pbWFsczwva2V5d29yZD48a2V5d29yZD5Cb2R5
IFBhdHRlcm5pbmcvcGh5c2lvbG9neTwva2V5d29yZD48a2V5d29yZD5DZWxsIERpZmZlcmVudGlh
dGlvbjwva2V5d29yZD48a2V5d29yZD5FbWJyeW8sIE5vbm1hbW1hbGlhbi9tZXRhYm9saXNtPC9r
ZXl3b3JkPjxrZXl3b3JkPkZpYnJvYmxhc3QgR3Jvd3RoIEZhY3RvciA4LypwaHlzaW9sb2d5PC9r
ZXl3b3JkPjxrZXl3b3JkPkhlZGdlaG9nIFByb3RlaW5zPC9rZXl3b3JkPjxrZXl3b3JkPk11c2Ns
ZSBGaWJlcnMsIEZhc3QtVHdpdGNoL2N5dG9sb2d5LypwaHlzaW9sb2d5PC9rZXl3b3JkPjxrZXl3
b3JkPk15b0QgUHJvdGVpbi9iaW9zeW50aGVzaXM8L2tleXdvcmQ+PGtleXdvcmQ+TXlvYmxhc3Rz
L21ldGFib2xpc20vKnBoeXNpb2xvZ3k8L2tleXdvcmQ+PGtleXdvcmQ+TXlvZ2VuaWMgUmVndWxh
dG9yeSBGYWN0b3IgNS9iaW9zeW50aGVzaXM8L2tleXdvcmQ+PGtleXdvcmQ+TXlvZ2VuaW4vbWV0
YWJvbGlzbTwva2V5d29yZD48a2V5d29yZD5QQVgzIFRyYW5zY3JpcHRpb24gRmFjdG9yPC9rZXl3
b3JkPjxrZXl3b3JkPlBhaXJlZCBCb3ggVHJhbnNjcmlwdGlvbiBGYWN0b3JzL2Jpb3N5bnRoZXNp
czwva2V5d29yZD48a2V5d29yZD5TaWduYWwgVHJhbnNkdWN0aW9uPC9rZXl3b3JkPjxrZXl3b3Jk
PlNvbWl0ZXMvKnBoeXNpb2xvZ3k8L2tleXdvcmQ+PGtleXdvcmQ+VHJhbnMtQWN0aXZhdG9ycy9w
aHlzaW9sb2d5PC9rZXl3b3JkPjxrZXl3b3JkPlplYnJhZmlzaC9lbWJyeW9sb2d5LypwaHlzaW9s
b2d5PC9rZXl3b3JkPjxrZXl3b3JkPlplYnJhZmlzaCBQcm90ZWlucy9iaW9zeW50aGVzaXM8L2tl
eXdvcmQ+PC9rZXl3b3Jkcz48ZGF0ZXM+PHllYXI+MjAwNTwveWVhcj48cHViLWRhdGVzPjxkYXRl
Pk9jdDwvZGF0ZT48L3B1Yi1kYXRlcz48L2RhdGVzPjxpc2JuPjA5NTAtMTk5MSAoUHJpbnQpJiN4
RDswOTUwLTE5OTEgKExpbmtpbmcpPC9pc2JuPjxhY2Nlc3Npb24tbnVtPjE2MTIwNjQyPC9hY2Nl
c3Npb24tbnVtPjx1cmxzPjxyZWxhdGVkLXVybHM+PHVybD5odHRwOi8vd3d3Lm5jYmkubmxtLm5p
aC5nb3YvZW50cmV6L3F1ZXJ5LmZjZ2k/Y21kPVJldHJpZXZlJmFtcDtkYj1QdWJNZWQmYW1wO2Rv
cHQ9Q2l0YXRpb24mYW1wO2xpc3RfdWlkcz0xNjEyMDY0MiA8L3VybD48L3JlbGF0ZWQtdXJscz48
L3VybHM+PGVsZWN0cm9uaWMtcmVzb3VyY2UtbnVtPjEwLjEyNDIvZGV2LjAxOTU4PC9lbGVjdHJv
bmljLXJlc291cmNlLW51bT48L3JlY29yZD48L0NpdGU+PC9FbmROb3RlPn==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C91BAC" w:rsidRPr="00E6172C">
        <w:rPr>
          <w:lang w:val="en-GB"/>
        </w:rPr>
      </w:r>
      <w:r w:rsidR="00C91BAC" w:rsidRPr="00E6172C">
        <w:rPr>
          <w:lang w:val="en-GB"/>
        </w:rPr>
        <w:fldChar w:fldCharType="separate"/>
      </w:r>
      <w:r w:rsidR="00624571" w:rsidRPr="00E6172C">
        <w:rPr>
          <w:noProof/>
          <w:lang w:val="en-GB"/>
        </w:rPr>
        <w:t>(Groves et al., 2005)</w:t>
      </w:r>
      <w:r w:rsidR="00C91BAC" w:rsidRPr="00E6172C">
        <w:rPr>
          <w:lang w:val="en-GB"/>
        </w:rPr>
        <w:fldChar w:fldCharType="end"/>
      </w:r>
      <w:r w:rsidRPr="00E6172C">
        <w:rPr>
          <w:lang w:val="en-GB"/>
        </w:rPr>
        <w:t xml:space="preserve">. </w:t>
      </w:r>
      <w:r w:rsidR="009F120F" w:rsidRPr="00E6172C">
        <w:rPr>
          <w:lang w:val="en-GB"/>
        </w:rPr>
        <w:t xml:space="preserve"> </w:t>
      </w:r>
      <w:r w:rsidRPr="00E6172C">
        <w:rPr>
          <w:lang w:val="en-GB"/>
        </w:rPr>
        <w:t xml:space="preserve">Here we show Fgf is also required </w:t>
      </w:r>
      <w:r w:rsidR="002B5B37" w:rsidRPr="00E6172C">
        <w:rPr>
          <w:lang w:val="en-GB"/>
        </w:rPr>
        <w:t xml:space="preserve">for the earliest </w:t>
      </w:r>
      <w:r w:rsidR="002B5B37" w:rsidRPr="00E6172C">
        <w:rPr>
          <w:i/>
          <w:lang w:val="en-GB"/>
        </w:rPr>
        <w:t>myf5</w:t>
      </w:r>
      <w:r w:rsidR="002B5B37" w:rsidRPr="00E6172C">
        <w:rPr>
          <w:lang w:val="en-GB"/>
        </w:rPr>
        <w:t xml:space="preserve"> expression in invaginating trunk mesoderm and </w:t>
      </w:r>
      <w:r w:rsidRPr="00E6172C">
        <w:rPr>
          <w:lang w:val="en-GB"/>
        </w:rPr>
        <w:t xml:space="preserve">for the initiation of </w:t>
      </w:r>
      <w:r w:rsidRPr="00E6172C">
        <w:rPr>
          <w:i/>
          <w:lang w:val="en-GB"/>
        </w:rPr>
        <w:t>myf5</w:t>
      </w:r>
      <w:r w:rsidRPr="00E6172C">
        <w:rPr>
          <w:lang w:val="en-GB"/>
        </w:rPr>
        <w:t xml:space="preserve"> and </w:t>
      </w:r>
      <w:proofErr w:type="spellStart"/>
      <w:r w:rsidRPr="00E6172C">
        <w:rPr>
          <w:i/>
          <w:lang w:val="en-GB"/>
        </w:rPr>
        <w:t>myod</w:t>
      </w:r>
      <w:proofErr w:type="spellEnd"/>
      <w:r w:rsidRPr="00E6172C">
        <w:rPr>
          <w:lang w:val="en-GB"/>
        </w:rPr>
        <w:t xml:space="preserve"> expression in pre-adaxial cells destined to form the slow muscle of anterior somites.</w:t>
      </w:r>
      <w:r w:rsidR="008C02CE" w:rsidRPr="00E6172C">
        <w:rPr>
          <w:lang w:val="en-GB"/>
        </w:rPr>
        <w:t xml:space="preserve"> </w:t>
      </w:r>
      <w:r w:rsidRPr="00E6172C">
        <w:rPr>
          <w:lang w:val="en-GB"/>
        </w:rPr>
        <w:t xml:space="preserve"> Our data </w:t>
      </w:r>
      <w:r w:rsidR="009E6EC7" w:rsidRPr="00E6172C">
        <w:rPr>
          <w:lang w:val="en-GB"/>
        </w:rPr>
        <w:t xml:space="preserve">also </w:t>
      </w:r>
      <w:r w:rsidRPr="00E6172C">
        <w:rPr>
          <w:lang w:val="en-GB"/>
        </w:rPr>
        <w:t xml:space="preserve">extend the evidence that this MRF expression is </w:t>
      </w:r>
      <w:r w:rsidR="001C5B42" w:rsidRPr="00E6172C">
        <w:rPr>
          <w:lang w:val="en-GB"/>
        </w:rPr>
        <w:t>s</w:t>
      </w:r>
      <w:r w:rsidRPr="00E6172C">
        <w:rPr>
          <w:lang w:val="en-GB"/>
        </w:rPr>
        <w:t>ub</w:t>
      </w:r>
      <w:r w:rsidR="001C5B42" w:rsidRPr="00E6172C">
        <w:rPr>
          <w:lang w:val="en-GB"/>
        </w:rPr>
        <w:t>s</w:t>
      </w:r>
      <w:r w:rsidRPr="00E6172C">
        <w:rPr>
          <w:lang w:val="en-GB"/>
        </w:rPr>
        <w:t>equently maintained, as the</w:t>
      </w:r>
      <w:r w:rsidR="001C5B42" w:rsidRPr="00E6172C">
        <w:rPr>
          <w:lang w:val="en-GB"/>
        </w:rPr>
        <w:t xml:space="preserve"> shield</w:t>
      </w:r>
      <w:r w:rsidR="0029309F" w:rsidRPr="00E6172C">
        <w:rPr>
          <w:lang w:val="en-GB"/>
        </w:rPr>
        <w:t>/tailbud</w:t>
      </w:r>
      <w:r w:rsidR="001C5B42" w:rsidRPr="00E6172C">
        <w:rPr>
          <w:lang w:val="en-GB"/>
        </w:rPr>
        <w:t>-derived sources of Fgf</w:t>
      </w:r>
      <w:r w:rsidRPr="00E6172C">
        <w:rPr>
          <w:lang w:val="en-GB"/>
        </w:rPr>
        <w:t xml:space="preserve"> </w:t>
      </w:r>
      <w:r w:rsidR="001C5B42" w:rsidRPr="00E6172C">
        <w:rPr>
          <w:lang w:val="en-GB"/>
        </w:rPr>
        <w:t xml:space="preserve">recede from the </w:t>
      </w:r>
      <w:r w:rsidRPr="00E6172C">
        <w:rPr>
          <w:lang w:val="en-GB"/>
        </w:rPr>
        <w:t>adaxial cells</w:t>
      </w:r>
      <w:r w:rsidR="001C5B42" w:rsidRPr="00E6172C">
        <w:rPr>
          <w:lang w:val="en-GB"/>
        </w:rPr>
        <w:t>,</w:t>
      </w:r>
      <w:r w:rsidRPr="00E6172C">
        <w:rPr>
          <w:lang w:val="en-GB"/>
        </w:rPr>
        <w:t xml:space="preserve"> by </w:t>
      </w:r>
      <w:proofErr w:type="spellStart"/>
      <w:r w:rsidRPr="00E6172C">
        <w:rPr>
          <w:lang w:val="en-GB"/>
        </w:rPr>
        <w:t>Hh</w:t>
      </w:r>
      <w:proofErr w:type="spellEnd"/>
      <w:r w:rsidRPr="00E6172C">
        <w:rPr>
          <w:lang w:val="en-GB"/>
        </w:rPr>
        <w:t xml:space="preserve"> </w:t>
      </w:r>
      <w:r w:rsidR="00422969" w:rsidRPr="00E6172C">
        <w:rPr>
          <w:lang w:val="en-GB"/>
        </w:rPr>
        <w:t>signalling</w:t>
      </w:r>
      <w:r w:rsidRPr="00E6172C">
        <w:rPr>
          <w:lang w:val="en-GB"/>
        </w:rPr>
        <w:t xml:space="preserve"> from the </w:t>
      </w:r>
      <w:r w:rsidR="001C5B42" w:rsidRPr="00E6172C">
        <w:rPr>
          <w:lang w:val="en-GB"/>
        </w:rPr>
        <w:t>matur</w:t>
      </w:r>
      <w:r w:rsidRPr="00E6172C">
        <w:rPr>
          <w:lang w:val="en-GB"/>
        </w:rPr>
        <w:t>ing notochord</w:t>
      </w:r>
      <w:r w:rsidR="001C5B42" w:rsidRPr="00E6172C">
        <w:rPr>
          <w:lang w:val="en-GB"/>
        </w:rPr>
        <w:t xml:space="preserve"> </w:t>
      </w:r>
      <w:r w:rsidR="0029309F" w:rsidRPr="00E6172C">
        <w:rPr>
          <w:lang w:val="en-GB"/>
        </w:rPr>
        <w:fldChar w:fldCharType="begin">
          <w:fldData xml:space="preserve">PEVuZE5vdGU+PENpdGU+PEF1dGhvcj5Db3V0ZWxsZTwvQXV0aG9yPjxZZWFyPjIwMDE8L1llYXI+
PFJlY051bT42MzE4PC9SZWNOdW0+PERpc3BsYXlUZXh0PihDb3V0ZWxsZSBldCBhbC4sIDIwMDE7
IE9zYm9ybiBldCBhbC4sIDIwMTEpPC9EaXNwbGF5VGV4dD48cmVjb3JkPjxyZWMtbnVtYmVyPjYz
MTg8L3JlYy1udW1iZXI+PGZvcmVpZ24ta2V5cz48a2V5IGFwcD0iRU4iIGRiLWlkPSIyMnA1ZnBz
eDg5c3Q5cGU5OXY1eHMyeDFkMmRleDVyd3Q1OTAiIHRpbWVzdGFtcD0iMCI+NjMxODwva2V5Pjwv
Zm9yZWlnbi1rZXlzPjxyZWYtdHlwZSBuYW1lPSJKb3VybmFsIEFydGljbGUiPjE3PC9yZWYtdHlw
ZT48Y29udHJpYnV0b3JzPjxhdXRob3JzPjxhdXRob3I+Q291dGVsbGUsIE8uPC9hdXRob3I+PGF1
dGhvcj5CbGFnZGVuLCBDLiBTLjwvYXV0aG9yPjxhdXRob3I+SGFtcHNvbiwgUi48L2F1dGhvcj48
YXV0aG9yPkhhbGFpLCBDLjwvYXV0aG9yPjxhdXRob3I+UmlnYnksIFAuIFcuPC9hdXRob3I+PGF1
dGhvcj5IdWdoZXMsIFMuIE0uPC9hdXRob3I+PC9hdXRob3JzPjwvY29udHJpYnV0b3JzPjxhdXRo
LWFkZHJlc3M+RGl2aXNpb24gb2YgRXVrYXJ5b3RpYyBNb2xlY3VsYXIgR2VuZXRpY3MsIE1SQyBO
YXRpb25hbCBJbnN0aXR1dGUgZm9yIE1lZGljYWwgUmVzZWFyY2gsIExvbmRvbiwgVW5pdGVkIEtp
bmdkb20uPC9hdXRoLWFkZHJlc3M+PHRpdGxlcz48dGl0bGU+SGVkZ2Vob2cgc2lnbmFsbGluZyBp
cyByZXF1aXJlZCBmb3IgbWFpbnRlbmFuY2Ugb2YgbXlmNSBhbmQgbXlvRCBleHByZXNzaW9uIGFu
ZCB0aW1lbHkgdGVybWluYWwgZGlmZmVyZW50aWF0aW9uIGluIHplYnJhZmlzaCBhZGF4aWFsIG15
b2dlbmVzaXM8L3RpdGxlPjxzZWNvbmRhcnktdGl0bGU+RGV2IEJpb2w8L3NlY29uZGFyeS10aXRs
ZT48L3RpdGxlcz48cGVyaW9kaWNhbD48ZnVsbC10aXRsZT5EZXYgQmlvbDwvZnVsbC10aXRsZT48
L3BlcmlvZGljYWw+PHBhZ2VzPjEzNi01MC48L3BhZ2VzPjx2b2x1bWU+MjM2PC92b2x1bWU+PG51
bWJlcj4xPC9udW1iZXI+PGtleXdvcmRzPjxrZXl3b3JkPkFtaW5vIEFjaWQgU2VxdWVuY2U8L2tl
eXdvcmQ+PGtleXdvcmQ+QW5pbWFsPC9rZXl3b3JkPjxrZXl3b3JkPkNlbGwgRGlmZmVyZW50aWF0
aW9uPC9rZXl3b3JkPjxrZXl3b3JkPkNlbGwgTGluZWFnZTwva2V5d29yZD48a2V5d29yZD5DZWxs
IFN1cnZpdmFsPC9rZXl3b3JkPjxrZXl3b3JkPkNsb25pbmcsIE1vbGVjdWxhcjwva2V5d29yZD48
a2V5d29yZD5JbW11bm9oaXN0b2NoZW1pc3RyeTwva2V5d29yZD48a2V5d29yZD5JbiBTaXR1IEh5
YnJpZGl6YXRpb248L2tleXdvcmQ+PGtleXdvcmQ+SW4gU2l0dSBOaWNrLUVuZCBMYWJlbGluZzwv
a2V5d29yZD48a2V5d29yZD5Nb2xlY3VsYXIgU2VxdWVuY2UgRGF0YTwva2V5d29yZD48a2V5d29y
ZD5NdXNjbGUgUHJvdGVpbnMvKmJpb3N5bnRoZXNpczwva2V5d29yZD48a2V5d29yZD5NdXNjbGVz
L2VtYnJ5b2xvZ3k8L2tleXdvcmQ+PGtleXdvcmQ+TXV0YXRpb248L2tleXdvcmQ+PGtleXdvcmQ+
TXlvRCBQcm90ZWluLypiaW9zeW50aGVzaXM8L2tleXdvcmQ+PGtleXdvcmQ+Tm90b2Nob3JkL21l
dGFib2xpc208L2tleXdvcmQ+PGtleXdvcmQ+UGhlbm90eXBlPC9rZXl3b3JkPjxrZXl3b3JkPlBy
b3RlaW5zLyptZXRhYm9saXNtPC9rZXl3b3JkPjxrZXl3b3JkPlNlcXVlbmNlIEhvbW9sb2d5LCBB
bWlubyBBY2lkPC9rZXl3b3JkPjxrZXl3b3JkPipTaWduYWwgVHJhbnNkdWN0aW9uPC9rZXl3b3Jk
PjxrZXl3b3JkPlN1cHBvcnQsIE5vbi1VLlMuIEdvdiZhcG9zO3Q8L2tleXdvcmQ+PGtleXdvcmQ+
VGltZSBGYWN0b3JzPC9rZXl3b3JkPjxrZXl3b3JkPlVwLVJlZ3VsYXRpb24gKFBoeXNpb2xvZ3kp
PC9rZXl3b3JkPjxrZXl3b3JkPlplYnJhZmlzaDwva2V5d29yZD48L2tleXdvcmRzPjxkYXRlcz48
eWVhcj4yMDAxPC95ZWFyPjwvZGF0ZXM+PGFjY2Vzc2lvbi1udW0+MTE0NTY0NTA8L2FjY2Vzc2lv
bi1udW0+PHVybHM+PHJlbGF0ZWQtdXJscz48dXJsPmh0dHA6Ly93d3cubmNiaS5ubG0ubmloLmdv
di9odGJpbi1wb3N0L0VudHJlei9xdWVyeT9kYj1tJmFtcDtmb3JtPTYmYW1wO2RvcHQ9ciZhbXA7
dWlkPTExNDU2NDUwPC91cmw+PC9yZWxhdGVkLXVybHM+PC91cmxzPjwvcmVjb3JkPjwvQ2l0ZT48
Q2l0ZT48QXV0aG9yPk9zYm9ybjwvQXV0aG9yPjxZZWFyPjIwMTE8L1llYXI+PFJlY051bT45MjM2
PC9SZWNOdW0+PHJlY29yZD48cmVjLW51bWJlcj45MjM2PC9yZWMtbnVtYmVyPjxmb3JlaWduLWtl
eXM+PGtleSBhcHA9IkVOIiBkYi1pZD0iMjJwNWZwc3g4OXN0OXBlOTl2NXhzMngxZDJkZXg1cnd0
NTkwIiB0aW1lc3RhbXA9IjAiPjkyMzY8L2tleT48L2ZvcmVpZ24ta2V5cz48cmVmLXR5cGUgbmFt
ZT0iSm91cm5hbCBBcnRpY2xlIj4xNzwvcmVmLXR5cGU+PGNvbnRyaWJ1dG9ycz48YXV0aG9ycz48
YXV0aG9yPk9zYm9ybiwgRC4gUC48L2F1dGhvcj48YXV0aG9yPkxpLCBLLjwvYXV0aG9yPjxhdXRo
b3I+SGluaXRzLCBZLjwvYXV0aG9yPjxhdXRob3I+SHVnaGVzLCBTLiBNLjwvYXV0aG9yPjwvYXV0
aG9ycz48L2NvbnRyaWJ1dG9ycz48YXV0aC1hZGRyZXNzPktpbmcmYXBvcztzIENvbGxlZ2UgTG9u
ZG9uLCBSYW5kYWxsIERpdmlzaW9uIGZvciBDZWxsIGFuZCBNb2xlY3VsYXIgQmlvcGh5c2ljcywg
TG9uZG9uLCBVSy48L2F1dGgtYWRkcmVzcz48dGl0bGVzPjx0aXRsZT5DZGtuMWMgZHJpdmVzIG11
c2NsZSBkaWZmZXJlbnRpYXRpb24gdGhyb3VnaCBhIHBvc2l0aXZlIGZlZWRiYWNrIGxvb3Agd2l0
aCBNeW9kPC90aXRsZT48c2Vjb25kYXJ5LXRpdGxlPkRldiBCaW9sPC9zZWNvbmRhcnktdGl0bGU+
PC90aXRsZXM+PHBlcmlvZGljYWw+PGZ1bGwtdGl0bGU+RGV2IEJpb2w8L2Z1bGwtdGl0bGU+PC9w
ZXJpb2RpY2FsPjxwYWdlcz40NjQtNzU8L3BhZ2VzPjx2b2x1bWU+MzUwPC92b2x1bWU+PG51bWJl
cj4yPC9udW1iZXI+PGVkaXRpb24+MjAxMC8xMi8xNTwvZWRpdGlvbj48a2V5d29yZHM+PGtleXdv
cmQ+QW5pbWFsczwva2V5d29yZD48a2V5d29yZD5DZWxsIERpZmZlcmVudGlhdGlvbjwva2V5d29y
ZD48a2V5d29yZD5DeWNsaW4tRGVwZW5kZW50IEtpbmFzZSBJbmhpYml0b3IgcDU3LypwaHlzaW9s
b2d5PC9rZXl3b3JkPjxrZXl3b3JkPkZlZWRiYWNrLCBQaHlzaW9sb2dpY2FsPC9rZXl3b3JkPjxr
ZXl3b3JkPkhlZGdlaG9nIFByb3RlaW5zL3BoeXNpb2xvZ3k8L2tleXdvcmQ+PGtleXdvcmQ+Kk11
c2NsZSBEZXZlbG9wbWVudDwva2V5d29yZD48a2V5d29yZD5NeW9EIFByb3RlaW4vKnBoeXNpb2xv
Z3k8L2tleXdvcmQ+PGtleXdvcmQ+TXlvZ2VuaWMgUmVndWxhdG9yeSBGYWN0b3IgNS9waHlzaW9s
b2d5PC9rZXl3b3JkPjxrZXl3b3JkPk15b2dlbmluL2dlbmV0aWNzPC9rZXl3b3JkPjxrZXl3b3Jk
PlNpZ25hbCBUcmFuc2R1Y3Rpb248L2tleXdvcmQ+PGtleXdvcmQ+WmVicmFmaXNoPC9rZXl3b3Jk
Pjwva2V5d29yZHM+PGRhdGVzPjx5ZWFyPjIwMTE8L3llYXI+PHB1Yi1kYXRlcz48ZGF0ZT5GZWIg
MTU8L2RhdGU+PC9wdWItZGF0ZXM+PC9kYXRlcz48aXNibj4xMDk1LTU2NFggKEVsZWN0cm9uaWMp
JiN4RDswMDEyLTE2MDYgKExpbmtpbmcpPC9pc2JuPjxhY2Nlc3Npb24tbnVtPjIxMTQ3MDg4PC9h
Y2Nlc3Npb24tbnVtPjx1cmxzPjxyZWxhdGVkLXVybHM+PHVybD48c3R5bGUgZmFjZT0idW5kZXJs
aW5lIiBmb250PSJkZWZhdWx0IiBzaXplPSIxMDAlIj5odHRwOi8vd3d3Lm5jYmkubmxtLm5paC5n
b3YvZW50cmV6L3F1ZXJ5LmZjZ2k/Y21kPVJldHJpZXZlJmFtcDtkYj1QdWJNZWQmYW1wO2RvcHQ9
Q2l0YXRpb24mYW1wO2xpc3RfdWlkcz0yMTE0NzA4ODwvc3R5bGU+PC91cmw+PC9yZWxhdGVkLXVy
bHM+PC91cmxzPjxjdXN0b20yPlBNQzMwNDQ0NjQ8L2N1c3RvbTI+PGVsZWN0cm9uaWMtcmVzb3Vy
Y2UtbnVtPjxzdHlsZSBmYWNlPSJ1bmRlcmxpbmUiIGZvbnQ9ImRlZmF1bHQiIHNpemU9IjEwMCUi
PlMwMDEyLTE2MDYoMTApMDEyNTEtMCBbcGlpXTwvc3R5bGU+PHN0eWxlIGZhY2U9Im5vcm1hbCIg
Zm9udD0iZGVmYXVsdCIgc2l6ZT0iMTAwJSI+JiN4RDs8L3N0eWxlPjxzdHlsZSBmYWNlPSJ1bmRl
cmxpbmUiIGZvbnQ9ImRlZmF1bHQiIHNpemU9IjEwMCUiPjEwLjEwMTYvai55ZGJpby4yMDEwLjEy
LjAxMDwvc3R5bGU+PC9lbGVjdHJvbmljLXJlc291cmNlLW51bT48bGFuZ3VhZ2U+ZW5nPC9sYW5n
dWFnZT48L3JlY29yZD48L0NpdGU+PC9FbmROb3RlPgB=
</w:fldData>
        </w:fldChar>
      </w:r>
      <w:r w:rsidR="00AD49EB" w:rsidRPr="00E6172C">
        <w:rPr>
          <w:lang w:val="en-GB"/>
        </w:rPr>
        <w:instrText xml:space="preserve"> ADDIN EN.CITE </w:instrText>
      </w:r>
      <w:r w:rsidR="00AD49EB" w:rsidRPr="00E6172C">
        <w:rPr>
          <w:lang w:val="en-GB"/>
        </w:rPr>
        <w:fldChar w:fldCharType="begin">
          <w:fldData xml:space="preserve">PEVuZE5vdGU+PENpdGU+PEF1dGhvcj5Db3V0ZWxsZTwvQXV0aG9yPjxZZWFyPjIwMDE8L1llYXI+
PFJlY051bT42MzE4PC9SZWNOdW0+PERpc3BsYXlUZXh0PihDb3V0ZWxsZSBldCBhbC4sIDIwMDE7
IE9zYm9ybiBldCBhbC4sIDIwMTEpPC9EaXNwbGF5VGV4dD48cmVjb3JkPjxyZWMtbnVtYmVyPjYz
MTg8L3JlYy1udW1iZXI+PGZvcmVpZ24ta2V5cz48a2V5IGFwcD0iRU4iIGRiLWlkPSIyMnA1ZnBz
eDg5c3Q5cGU5OXY1eHMyeDFkMmRleDVyd3Q1OTAiIHRpbWVzdGFtcD0iMCI+NjMxODwva2V5Pjwv
Zm9yZWlnbi1rZXlzPjxyZWYtdHlwZSBuYW1lPSJKb3VybmFsIEFydGljbGUiPjE3PC9yZWYtdHlw
ZT48Y29udHJpYnV0b3JzPjxhdXRob3JzPjxhdXRob3I+Q291dGVsbGUsIE8uPC9hdXRob3I+PGF1
dGhvcj5CbGFnZGVuLCBDLiBTLjwvYXV0aG9yPjxhdXRob3I+SGFtcHNvbiwgUi48L2F1dGhvcj48
YXV0aG9yPkhhbGFpLCBDLjwvYXV0aG9yPjxhdXRob3I+UmlnYnksIFAuIFcuPC9hdXRob3I+PGF1
dGhvcj5IdWdoZXMsIFMuIE0uPC9hdXRob3I+PC9hdXRob3JzPjwvY29udHJpYnV0b3JzPjxhdXRo
LWFkZHJlc3M+RGl2aXNpb24gb2YgRXVrYXJ5b3RpYyBNb2xlY3VsYXIgR2VuZXRpY3MsIE1SQyBO
YXRpb25hbCBJbnN0aXR1dGUgZm9yIE1lZGljYWwgUmVzZWFyY2gsIExvbmRvbiwgVW5pdGVkIEtp
bmdkb20uPC9hdXRoLWFkZHJlc3M+PHRpdGxlcz48dGl0bGU+SGVkZ2Vob2cgc2lnbmFsbGluZyBp
cyByZXF1aXJlZCBmb3IgbWFpbnRlbmFuY2Ugb2YgbXlmNSBhbmQgbXlvRCBleHByZXNzaW9uIGFu
ZCB0aW1lbHkgdGVybWluYWwgZGlmZmVyZW50aWF0aW9uIGluIHplYnJhZmlzaCBhZGF4aWFsIG15
b2dlbmVzaXM8L3RpdGxlPjxzZWNvbmRhcnktdGl0bGU+RGV2IEJpb2w8L3NlY29uZGFyeS10aXRs
ZT48L3RpdGxlcz48cGVyaW9kaWNhbD48ZnVsbC10aXRsZT5EZXYgQmlvbDwvZnVsbC10aXRsZT48
L3BlcmlvZGljYWw+PHBhZ2VzPjEzNi01MC48L3BhZ2VzPjx2b2x1bWU+MjM2PC92b2x1bWU+PG51
bWJlcj4xPC9udW1iZXI+PGtleXdvcmRzPjxrZXl3b3JkPkFtaW5vIEFjaWQgU2VxdWVuY2U8L2tl
eXdvcmQ+PGtleXdvcmQ+QW5pbWFsPC9rZXl3b3JkPjxrZXl3b3JkPkNlbGwgRGlmZmVyZW50aWF0
aW9uPC9rZXl3b3JkPjxrZXl3b3JkPkNlbGwgTGluZWFnZTwva2V5d29yZD48a2V5d29yZD5DZWxs
IFN1cnZpdmFsPC9rZXl3b3JkPjxrZXl3b3JkPkNsb25pbmcsIE1vbGVjdWxhcjwva2V5d29yZD48
a2V5d29yZD5JbW11bm9oaXN0b2NoZW1pc3RyeTwva2V5d29yZD48a2V5d29yZD5JbiBTaXR1IEh5
YnJpZGl6YXRpb248L2tleXdvcmQ+PGtleXdvcmQ+SW4gU2l0dSBOaWNrLUVuZCBMYWJlbGluZzwv
a2V5d29yZD48a2V5d29yZD5Nb2xlY3VsYXIgU2VxdWVuY2UgRGF0YTwva2V5d29yZD48a2V5d29y
ZD5NdXNjbGUgUHJvdGVpbnMvKmJpb3N5bnRoZXNpczwva2V5d29yZD48a2V5d29yZD5NdXNjbGVz
L2VtYnJ5b2xvZ3k8L2tleXdvcmQ+PGtleXdvcmQ+TXV0YXRpb248L2tleXdvcmQ+PGtleXdvcmQ+
TXlvRCBQcm90ZWluLypiaW9zeW50aGVzaXM8L2tleXdvcmQ+PGtleXdvcmQ+Tm90b2Nob3JkL21l
dGFib2xpc208L2tleXdvcmQ+PGtleXdvcmQ+UGhlbm90eXBlPC9rZXl3b3JkPjxrZXl3b3JkPlBy
b3RlaW5zLyptZXRhYm9saXNtPC9rZXl3b3JkPjxrZXl3b3JkPlNlcXVlbmNlIEhvbW9sb2d5LCBB
bWlubyBBY2lkPC9rZXl3b3JkPjxrZXl3b3JkPipTaWduYWwgVHJhbnNkdWN0aW9uPC9rZXl3b3Jk
PjxrZXl3b3JkPlN1cHBvcnQsIE5vbi1VLlMuIEdvdiZhcG9zO3Q8L2tleXdvcmQ+PGtleXdvcmQ+
VGltZSBGYWN0b3JzPC9rZXl3b3JkPjxrZXl3b3JkPlVwLVJlZ3VsYXRpb24gKFBoeXNpb2xvZ3kp
PC9rZXl3b3JkPjxrZXl3b3JkPlplYnJhZmlzaDwva2V5d29yZD48L2tleXdvcmRzPjxkYXRlcz48
eWVhcj4yMDAxPC95ZWFyPjwvZGF0ZXM+PGFjY2Vzc2lvbi1udW0+MTE0NTY0NTA8L2FjY2Vzc2lv
bi1udW0+PHVybHM+PHJlbGF0ZWQtdXJscz48dXJsPmh0dHA6Ly93d3cubmNiaS5ubG0ubmloLmdv
di9odGJpbi1wb3N0L0VudHJlei9xdWVyeT9kYj1tJmFtcDtmb3JtPTYmYW1wO2RvcHQ9ciZhbXA7
dWlkPTExNDU2NDUwPC91cmw+PC9yZWxhdGVkLXVybHM+PC91cmxzPjwvcmVjb3JkPjwvQ2l0ZT48
Q2l0ZT48QXV0aG9yPk9zYm9ybjwvQXV0aG9yPjxZZWFyPjIwMTE8L1llYXI+PFJlY051bT45MjM2
PC9SZWNOdW0+PHJlY29yZD48cmVjLW51bWJlcj45MjM2PC9yZWMtbnVtYmVyPjxmb3JlaWduLWtl
eXM+PGtleSBhcHA9IkVOIiBkYi1pZD0iMjJwNWZwc3g4OXN0OXBlOTl2NXhzMngxZDJkZXg1cnd0
NTkwIiB0aW1lc3RhbXA9IjAiPjkyMzY8L2tleT48L2ZvcmVpZ24ta2V5cz48cmVmLXR5cGUgbmFt
ZT0iSm91cm5hbCBBcnRpY2xlIj4xNzwvcmVmLXR5cGU+PGNvbnRyaWJ1dG9ycz48YXV0aG9ycz48
YXV0aG9yPk9zYm9ybiwgRC4gUC48L2F1dGhvcj48YXV0aG9yPkxpLCBLLjwvYXV0aG9yPjxhdXRo
b3I+SGluaXRzLCBZLjwvYXV0aG9yPjxhdXRob3I+SHVnaGVzLCBTLiBNLjwvYXV0aG9yPjwvYXV0
aG9ycz48L2NvbnRyaWJ1dG9ycz48YXV0aC1hZGRyZXNzPktpbmcmYXBvcztzIENvbGxlZ2UgTG9u
ZG9uLCBSYW5kYWxsIERpdmlzaW9uIGZvciBDZWxsIGFuZCBNb2xlY3VsYXIgQmlvcGh5c2ljcywg
TG9uZG9uLCBVSy48L2F1dGgtYWRkcmVzcz48dGl0bGVzPjx0aXRsZT5DZGtuMWMgZHJpdmVzIG11
c2NsZSBkaWZmZXJlbnRpYXRpb24gdGhyb3VnaCBhIHBvc2l0aXZlIGZlZWRiYWNrIGxvb3Agd2l0
aCBNeW9kPC90aXRsZT48c2Vjb25kYXJ5LXRpdGxlPkRldiBCaW9sPC9zZWNvbmRhcnktdGl0bGU+
PC90aXRsZXM+PHBlcmlvZGljYWw+PGZ1bGwtdGl0bGU+RGV2IEJpb2w8L2Z1bGwtdGl0bGU+PC9w
ZXJpb2RpY2FsPjxwYWdlcz40NjQtNzU8L3BhZ2VzPjx2b2x1bWU+MzUwPC92b2x1bWU+PG51bWJl
cj4yPC9udW1iZXI+PGVkaXRpb24+MjAxMC8xMi8xNTwvZWRpdGlvbj48a2V5d29yZHM+PGtleXdv
cmQ+QW5pbWFsczwva2V5d29yZD48a2V5d29yZD5DZWxsIERpZmZlcmVudGlhdGlvbjwva2V5d29y
ZD48a2V5d29yZD5DeWNsaW4tRGVwZW5kZW50IEtpbmFzZSBJbmhpYml0b3IgcDU3LypwaHlzaW9s
b2d5PC9rZXl3b3JkPjxrZXl3b3JkPkZlZWRiYWNrLCBQaHlzaW9sb2dpY2FsPC9rZXl3b3JkPjxr
ZXl3b3JkPkhlZGdlaG9nIFByb3RlaW5zL3BoeXNpb2xvZ3k8L2tleXdvcmQ+PGtleXdvcmQ+Kk11
c2NsZSBEZXZlbG9wbWVudDwva2V5d29yZD48a2V5d29yZD5NeW9EIFByb3RlaW4vKnBoeXNpb2xv
Z3k8L2tleXdvcmQ+PGtleXdvcmQ+TXlvZ2VuaWMgUmVndWxhdG9yeSBGYWN0b3IgNS9waHlzaW9s
b2d5PC9rZXl3b3JkPjxrZXl3b3JkPk15b2dlbmluL2dlbmV0aWNzPC9rZXl3b3JkPjxrZXl3b3Jk
PlNpZ25hbCBUcmFuc2R1Y3Rpb248L2tleXdvcmQ+PGtleXdvcmQ+WmVicmFmaXNoPC9rZXl3b3Jk
Pjwva2V5d29yZHM+PGRhdGVzPjx5ZWFyPjIwMTE8L3llYXI+PHB1Yi1kYXRlcz48ZGF0ZT5GZWIg
MTU8L2RhdGU+PC9wdWItZGF0ZXM+PC9kYXRlcz48aXNibj4xMDk1LTU2NFggKEVsZWN0cm9uaWMp
JiN4RDswMDEyLTE2MDYgKExpbmtpbmcpPC9pc2JuPjxhY2Nlc3Npb24tbnVtPjIxMTQ3MDg4PC9h
Y2Nlc3Npb24tbnVtPjx1cmxzPjxyZWxhdGVkLXVybHM+PHVybD48c3R5bGUgZmFjZT0idW5kZXJs
aW5lIiBmb250PSJkZWZhdWx0IiBzaXplPSIxMDAlIj5odHRwOi8vd3d3Lm5jYmkubmxtLm5paC5n
b3YvZW50cmV6L3F1ZXJ5LmZjZ2k/Y21kPVJldHJpZXZlJmFtcDtkYj1QdWJNZWQmYW1wO2RvcHQ9
Q2l0YXRpb24mYW1wO2xpc3RfdWlkcz0yMTE0NzA4ODwvc3R5bGU+PC91cmw+PC9yZWxhdGVkLXVy
bHM+PC91cmxzPjxjdXN0b20yPlBNQzMwNDQ0NjQ8L2N1c3RvbTI+PGVsZWN0cm9uaWMtcmVzb3Vy
Y2UtbnVtPjxzdHlsZSBmYWNlPSJ1bmRlcmxpbmUiIGZvbnQ9ImRlZmF1bHQiIHNpemU9IjEwMCUi
PlMwMDEyLTE2MDYoMTApMDEyNTEtMCBbcGlpXTwvc3R5bGU+PHN0eWxlIGZhY2U9Im5vcm1hbCIg
Zm9udD0iZGVmYXVsdCIgc2l6ZT0iMTAwJSI+JiN4RDs8L3N0eWxlPjxzdHlsZSBmYWNlPSJ1bmRl
cmxpbmUiIGZvbnQ9ImRlZmF1bHQiIHNpemU9IjEwMCUiPjEwLjEwMTYvai55ZGJpby4yMDEwLjEy
LjAxMDwvc3R5bGU+PC9lbGVjdHJvbmljLXJlc291cmNlLW51bT48bGFuZ3VhZ2U+ZW5nPC9sYW5n
dWFnZT48L3JlY29yZD48L0NpdGU+PC9FbmROb3RlPgB=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29309F" w:rsidRPr="00E6172C">
        <w:rPr>
          <w:lang w:val="en-GB"/>
        </w:rPr>
      </w:r>
      <w:r w:rsidR="0029309F" w:rsidRPr="00E6172C">
        <w:rPr>
          <w:lang w:val="en-GB"/>
        </w:rPr>
        <w:fldChar w:fldCharType="separate"/>
      </w:r>
      <w:r w:rsidR="0029309F" w:rsidRPr="00E6172C">
        <w:rPr>
          <w:noProof/>
          <w:lang w:val="en-GB"/>
        </w:rPr>
        <w:t>(Coutelle et al., 2001; Osborn et al., 2011)</w:t>
      </w:r>
      <w:r w:rsidR="0029309F" w:rsidRPr="00E6172C">
        <w:rPr>
          <w:lang w:val="en-GB"/>
        </w:rPr>
        <w:fldChar w:fldCharType="end"/>
      </w:r>
      <w:r w:rsidR="000F67E8">
        <w:rPr>
          <w:lang w:val="en-GB"/>
        </w:rPr>
        <w:t>(Fig. S7)</w:t>
      </w:r>
      <w:r w:rsidRPr="00E6172C">
        <w:rPr>
          <w:lang w:val="en-GB"/>
        </w:rPr>
        <w:t xml:space="preserve">.  </w:t>
      </w:r>
      <w:r w:rsidR="001C5B42" w:rsidRPr="00E6172C">
        <w:rPr>
          <w:lang w:val="en-GB"/>
        </w:rPr>
        <w:t>The</w:t>
      </w:r>
      <w:r w:rsidRPr="00E6172C">
        <w:rPr>
          <w:lang w:val="en-GB"/>
        </w:rPr>
        <w:t xml:space="preserve"> finding that th</w:t>
      </w:r>
      <w:r w:rsidR="002B5B37" w:rsidRPr="00E6172C">
        <w:rPr>
          <w:lang w:val="en-GB"/>
        </w:rPr>
        <w:t>e latter</w:t>
      </w:r>
      <w:r w:rsidRPr="00E6172C">
        <w:rPr>
          <w:lang w:val="en-GB"/>
        </w:rPr>
        <w:t xml:space="preserve"> </w:t>
      </w:r>
      <w:r w:rsidR="00487944" w:rsidRPr="00E6172C">
        <w:rPr>
          <w:lang w:val="en-GB"/>
        </w:rPr>
        <w:t xml:space="preserve">Fgf </w:t>
      </w:r>
      <w:r w:rsidRPr="00E6172C">
        <w:rPr>
          <w:lang w:val="en-GB"/>
        </w:rPr>
        <w:t xml:space="preserve">action is restricted to </w:t>
      </w:r>
      <w:r w:rsidR="00A56836" w:rsidRPr="00E6172C">
        <w:rPr>
          <w:lang w:val="en-GB"/>
        </w:rPr>
        <w:t>trunk</w:t>
      </w:r>
      <w:r w:rsidR="001C5B42" w:rsidRPr="00E6172C">
        <w:rPr>
          <w:lang w:val="en-GB"/>
        </w:rPr>
        <w:t xml:space="preserve"> </w:t>
      </w:r>
      <w:r w:rsidR="002B5B37" w:rsidRPr="00E6172C">
        <w:rPr>
          <w:lang w:val="en-GB"/>
        </w:rPr>
        <w:t xml:space="preserve">(as opposed to tail) </w:t>
      </w:r>
      <w:r w:rsidR="001C5B42" w:rsidRPr="00E6172C">
        <w:rPr>
          <w:lang w:val="en-GB"/>
        </w:rPr>
        <w:t xml:space="preserve">somites is consistent with a) the dwindling level of Fgf mRNAs in the </w:t>
      </w:r>
      <w:proofErr w:type="spellStart"/>
      <w:r w:rsidR="001C5B42" w:rsidRPr="00E6172C">
        <w:rPr>
          <w:lang w:val="en-GB"/>
        </w:rPr>
        <w:t>chordoneural</w:t>
      </w:r>
      <w:proofErr w:type="spellEnd"/>
      <w:r w:rsidR="001C5B42" w:rsidRPr="00E6172C">
        <w:rPr>
          <w:lang w:val="en-GB"/>
        </w:rPr>
        <w:t xml:space="preserve"> hinge as tailbud outgrowth slows </w:t>
      </w:r>
      <w:r w:rsidR="0029309F" w:rsidRPr="00E6172C">
        <w:rPr>
          <w:lang w:val="en-GB"/>
        </w:rPr>
        <w:t>be</w:t>
      </w:r>
      <w:r w:rsidR="00B21759" w:rsidRPr="00E6172C">
        <w:rPr>
          <w:lang w:val="en-GB"/>
        </w:rPr>
        <w:t>com</w:t>
      </w:r>
      <w:r w:rsidR="0029309F" w:rsidRPr="00E6172C">
        <w:rPr>
          <w:lang w:val="en-GB"/>
        </w:rPr>
        <w:t xml:space="preserve">ing insufficient to promote MRF expression </w:t>
      </w:r>
      <w:r w:rsidR="001C5B42" w:rsidRPr="00E6172C">
        <w:rPr>
          <w:lang w:val="en-GB"/>
        </w:rPr>
        <w:t xml:space="preserve">and b) </w:t>
      </w:r>
      <w:r w:rsidR="00487944" w:rsidRPr="00E6172C">
        <w:rPr>
          <w:lang w:val="en-GB"/>
        </w:rPr>
        <w:t xml:space="preserve">the unresolved issue of </w:t>
      </w:r>
      <w:proofErr w:type="spellStart"/>
      <w:r w:rsidR="00487944" w:rsidRPr="00E6172C">
        <w:rPr>
          <w:lang w:val="en-GB"/>
        </w:rPr>
        <w:t>Hh</w:t>
      </w:r>
      <w:proofErr w:type="spellEnd"/>
      <w:r w:rsidR="00487944" w:rsidRPr="00E6172C">
        <w:rPr>
          <w:lang w:val="en-GB"/>
        </w:rPr>
        <w:t xml:space="preserve">-independent initiation of MRF expression in the </w:t>
      </w:r>
      <w:proofErr w:type="spellStart"/>
      <w:r w:rsidR="00487944" w:rsidRPr="00E6172C">
        <w:rPr>
          <w:lang w:val="en-GB"/>
        </w:rPr>
        <w:t>anteriormost</w:t>
      </w:r>
      <w:proofErr w:type="spellEnd"/>
      <w:r w:rsidR="00487944" w:rsidRPr="00E6172C">
        <w:rPr>
          <w:lang w:val="en-GB"/>
        </w:rPr>
        <w:t xml:space="preserve"> somites of murine </w:t>
      </w:r>
      <w:r w:rsidR="00487944" w:rsidRPr="00E6172C">
        <w:rPr>
          <w:i/>
          <w:lang w:val="en-GB"/>
        </w:rPr>
        <w:t>smoothened</w:t>
      </w:r>
      <w:r w:rsidR="00487944" w:rsidRPr="00E6172C">
        <w:rPr>
          <w:lang w:val="en-GB"/>
        </w:rPr>
        <w:t xml:space="preserve"> mutants </w:t>
      </w:r>
      <w:r w:rsidR="0029309F" w:rsidRPr="00E6172C">
        <w:rPr>
          <w:lang w:val="en-GB"/>
        </w:rPr>
        <w:fldChar w:fldCharType="begin">
          <w:fldData xml:space="preserve">PEVuZE5vdGU+PENpdGU+PEF1dGhvcj5aaGFuZzwvQXV0aG9yPjxZZWFyPjIwMDE8L1llYXI+PFJl
Y051bT42MzU0PC9SZWNOdW0+PERpc3BsYXlUZXh0PihaaGFuZyBldCBhbC4sIDIwMDEpPC9EaXNw
bGF5VGV4dD48cmVjb3JkPjxyZWMtbnVtYmVyPjYzNTQ8L3JlYy1udW1iZXI+PGZvcmVpZ24ta2V5
cz48a2V5IGFwcD0iRU4iIGRiLWlkPSIyMnA1ZnBzeDg5c3Q5cGU5OXY1eHMyeDFkMmRleDVyd3Q1
OTAiIHRpbWVzdGFtcD0iMCI+NjM1NDwva2V5PjwvZm9yZWlnbi1rZXlzPjxyZWYtdHlwZSBuYW1l
PSJKb3VybmFsIEFydGljbGUiPjE3PC9yZWYtdHlwZT48Y29udHJpYnV0b3JzPjxhdXRob3JzPjxh
dXRob3I+WmhhbmcsIFguIE0uPC9hdXRob3I+PGF1dGhvcj5SYW1hbGhvLVNhbnRvcywgTS48L2F1
dGhvcj48YXV0aG9yPk1jTWFob24sIEEuIFAuPC9hdXRob3I+PC9hdXRob3JzPjwvY29udHJpYnV0
b3JzPjxhdXRoLWFkZHJlc3M+RGVwYXJ0bWVudCBvZiBNb2xlY3VsYXIgYW5kIENlbGx1bGFyIEJp
b2xvZ3ksIFRoZSBCaW9sYWJzLCBIYXJ2YXJkIFVuaXZlcnNpdHksIDE2IERpdmluaXR5IEF2ZW51
ZSwgQ2FtYnJpZGdlLCBNQSAwMjEzOCwgVVNBLjwvYXV0aC1hZGRyZXNzPjx0aXRsZXM+PHRpdGxl
PlNtb290aGVuZWQgbXV0YW50cyByZXZlYWwgcmVkdW5kYW50IHJvbGVzIGZvciBTaGggYW5kIElo
aCBzaWduYWxpbmcgaW5jbHVkaW5nIHJlZ3VsYXRpb24gb2YgTC9SIGFzeW1tZXRyeSBieSB0aGUg
bW91c2Ugbm9kZTwvdGl0bGU+PHNlY29uZGFyeS10aXRsZT5DZWxsPC9zZWNvbmRhcnktdGl0bGU+
PC90aXRsZXM+PHBlcmlvZGljYWw+PGZ1bGwtdGl0bGU+Q2VsbDwvZnVsbC10aXRsZT48L3Blcmlv
ZGljYWw+PHBhZ2VzPjc4MS05Mi48L3BhZ2VzPjx2b2x1bWU+MTA1PC92b2x1bWU+PG51bWJlcj42
PC9udW1iZXI+PGtleXdvcmRzPjxrZXl3b3JkPkFuaW1hbDwva2V5d29yZD48a2V5d29yZD5Cb2R5
IFBhdHRlcm5pbmc8L2tleXdvcmQ+PGtleXdvcmQ+RW1icnlvLyplbWJyeW9sb2d5L21ldGFib2xp
c208L2tleXdvcmQ+PGtleXdvcmQ+RW1icnlvbmljIEluZHVjdGlvbjwva2V5d29yZD48a2V5d29y
ZD5FcGlzdGFzaXMsIEdlbmV0aWM8L2tleXdvcmQ+PGtleXdvcmQ+R2VuZSBFeHByZXNzaW9uIFJl
Z3VsYXRpb24sIERldmVsb3BtZW50YWw8L2tleXdvcmQ+PGtleXdvcmQ+R3Jvd3RoIFN1YnN0YW5j
ZXMvZ2VuZXRpY3M8L2tleXdvcmQ+PGtleXdvcmQ+SGVhcnQvZW1icnlvbG9neS9waHlzaW9sb2d5
PC9rZXl3b3JkPjxrZXl3b3JkPkhvbWVvZG9tYWluIFByb3RlaW5zL2dlbmV0aWNzPC9rZXl3b3Jk
PjxrZXl3b3JkPkluIFNpdHUgSHlicmlkaXphdGlvbjwva2V5d29yZD48a2V5d29yZD5NZW1icmFu
ZSBQcm90ZWlucy9nZW5ldGljczwva2V5d29yZD48a2V5d29yZD5NaWNlPC9rZXl3b3JkPjxrZXl3
b3JkPk1vZGVscywgQmlvbG9naWNhbDwva2V5d29yZD48a2V5d29yZD5NdXNjbGUgUHJvdGVpbnMv
Z2VuZXRpY3M8L2tleXdvcmQ+PGtleXdvcmQ+TXV0YXRpb24vKmdlbmV0aWNzPC9rZXl3b3JkPjxr
ZXl3b3JkPk5lcnZlIFRpc3N1ZSBQcm90ZWlucy9nZW5ldGljczwva2V5d29yZD48a2V5d29yZD5Q
cm90ZWlucy9nZW5ldGljcy8qbWV0YWJvbGlzbTwva2V5d29yZD48a2V5d29yZD5STkEsIE1lc3Nl
bmdlci9nZW5ldGljcy9tZXRhYm9saXNtPC9rZXl3b3JkPjxrZXl3b3JkPlJlY2VwdG9ycywgQ2Vs
bCBTdXJmYWNlL2dlbmV0aWNzLyptZXRhYm9saXNtPC9rZXl3b3JkPjxrZXl3b3JkPlNpZ25hbCBU
cmFuc2R1Y3Rpb248L2tleXdvcmQ+PGtleXdvcmQ+U29taXRlcy9tZXRhYm9saXNtPC9rZXl3b3Jk
PjxrZXl3b3JkPlN1cHBvcnQsIE5vbi1VLlMuIEdvdiZhcG9zO3Q8L2tleXdvcmQ+PGtleXdvcmQ+
U3VwcG9ydCwgVS5TLiBHb3YmYXBvczt0LCBQLkguUy48L2tleXdvcmQ+PGtleXdvcmQ+VHJhbnNj
cmlwdGlvbiBGYWN0b3JzL2dlbmV0aWNzPC9rZXl3b3JkPjwva2V5d29yZHM+PGRhdGVzPjx5ZWFy
PjIwMDE8L3llYXI+PC9kYXRlcz48YWNjZXNzaW9uLW51bT4xMTQ0MDcyMDwvYWNjZXNzaW9uLW51
bT48dXJscz48cmVsYXRlZC11cmxzPjx1cmw+aHR0cDovL3d3dy5uY2JpLm5sbS5uaWguZ292L2h0
YmluLXBvc3QvRW50cmV6L3F1ZXJ5P2RiPW0mYW1wO2Zvcm09NiZhbXA7ZG9wdD1yJmFtcDt1aWQ9
MTE0NDA3MjA8L3VybD48L3JlbGF0ZWQtdXJscz48L3VybHM+PC9yZWNvcmQ+PC9DaXRlPjwvRW5k
Tm90ZT5=
</w:fldData>
        </w:fldChar>
      </w:r>
      <w:r w:rsidR="00AD49EB" w:rsidRPr="00E6172C">
        <w:rPr>
          <w:lang w:val="en-GB"/>
        </w:rPr>
        <w:instrText xml:space="preserve"> ADDIN EN.CITE </w:instrText>
      </w:r>
      <w:r w:rsidR="00AD49EB" w:rsidRPr="00E6172C">
        <w:rPr>
          <w:lang w:val="en-GB"/>
        </w:rPr>
        <w:fldChar w:fldCharType="begin">
          <w:fldData xml:space="preserve">PEVuZE5vdGU+PENpdGU+PEF1dGhvcj5aaGFuZzwvQXV0aG9yPjxZZWFyPjIwMDE8L1llYXI+PFJl
Y051bT42MzU0PC9SZWNOdW0+PERpc3BsYXlUZXh0PihaaGFuZyBldCBhbC4sIDIwMDEpPC9EaXNw
bGF5VGV4dD48cmVjb3JkPjxyZWMtbnVtYmVyPjYzNTQ8L3JlYy1udW1iZXI+PGZvcmVpZ24ta2V5
cz48a2V5IGFwcD0iRU4iIGRiLWlkPSIyMnA1ZnBzeDg5c3Q5cGU5OXY1eHMyeDFkMmRleDVyd3Q1
OTAiIHRpbWVzdGFtcD0iMCI+NjM1NDwva2V5PjwvZm9yZWlnbi1rZXlzPjxyZWYtdHlwZSBuYW1l
PSJKb3VybmFsIEFydGljbGUiPjE3PC9yZWYtdHlwZT48Y29udHJpYnV0b3JzPjxhdXRob3JzPjxh
dXRob3I+WmhhbmcsIFguIE0uPC9hdXRob3I+PGF1dGhvcj5SYW1hbGhvLVNhbnRvcywgTS48L2F1
dGhvcj48YXV0aG9yPk1jTWFob24sIEEuIFAuPC9hdXRob3I+PC9hdXRob3JzPjwvY29udHJpYnV0
b3JzPjxhdXRoLWFkZHJlc3M+RGVwYXJ0bWVudCBvZiBNb2xlY3VsYXIgYW5kIENlbGx1bGFyIEJp
b2xvZ3ksIFRoZSBCaW9sYWJzLCBIYXJ2YXJkIFVuaXZlcnNpdHksIDE2IERpdmluaXR5IEF2ZW51
ZSwgQ2FtYnJpZGdlLCBNQSAwMjEzOCwgVVNBLjwvYXV0aC1hZGRyZXNzPjx0aXRsZXM+PHRpdGxl
PlNtb290aGVuZWQgbXV0YW50cyByZXZlYWwgcmVkdW5kYW50IHJvbGVzIGZvciBTaGggYW5kIElo
aCBzaWduYWxpbmcgaW5jbHVkaW5nIHJlZ3VsYXRpb24gb2YgTC9SIGFzeW1tZXRyeSBieSB0aGUg
bW91c2Ugbm9kZTwvdGl0bGU+PHNlY29uZGFyeS10aXRsZT5DZWxsPC9zZWNvbmRhcnktdGl0bGU+
PC90aXRsZXM+PHBlcmlvZGljYWw+PGZ1bGwtdGl0bGU+Q2VsbDwvZnVsbC10aXRsZT48L3Blcmlv
ZGljYWw+PHBhZ2VzPjc4MS05Mi48L3BhZ2VzPjx2b2x1bWU+MTA1PC92b2x1bWU+PG51bWJlcj42
PC9udW1iZXI+PGtleXdvcmRzPjxrZXl3b3JkPkFuaW1hbDwva2V5d29yZD48a2V5d29yZD5Cb2R5
IFBhdHRlcm5pbmc8L2tleXdvcmQ+PGtleXdvcmQ+RW1icnlvLyplbWJyeW9sb2d5L21ldGFib2xp
c208L2tleXdvcmQ+PGtleXdvcmQ+RW1icnlvbmljIEluZHVjdGlvbjwva2V5d29yZD48a2V5d29y
ZD5FcGlzdGFzaXMsIEdlbmV0aWM8L2tleXdvcmQ+PGtleXdvcmQ+R2VuZSBFeHByZXNzaW9uIFJl
Z3VsYXRpb24sIERldmVsb3BtZW50YWw8L2tleXdvcmQ+PGtleXdvcmQ+R3Jvd3RoIFN1YnN0YW5j
ZXMvZ2VuZXRpY3M8L2tleXdvcmQ+PGtleXdvcmQ+SGVhcnQvZW1icnlvbG9neS9waHlzaW9sb2d5
PC9rZXl3b3JkPjxrZXl3b3JkPkhvbWVvZG9tYWluIFByb3RlaW5zL2dlbmV0aWNzPC9rZXl3b3Jk
PjxrZXl3b3JkPkluIFNpdHUgSHlicmlkaXphdGlvbjwva2V5d29yZD48a2V5d29yZD5NZW1icmFu
ZSBQcm90ZWlucy9nZW5ldGljczwva2V5d29yZD48a2V5d29yZD5NaWNlPC9rZXl3b3JkPjxrZXl3
b3JkPk1vZGVscywgQmlvbG9naWNhbDwva2V5d29yZD48a2V5d29yZD5NdXNjbGUgUHJvdGVpbnMv
Z2VuZXRpY3M8L2tleXdvcmQ+PGtleXdvcmQ+TXV0YXRpb24vKmdlbmV0aWNzPC9rZXl3b3JkPjxr
ZXl3b3JkPk5lcnZlIFRpc3N1ZSBQcm90ZWlucy9nZW5ldGljczwva2V5d29yZD48a2V5d29yZD5Q
cm90ZWlucy9nZW5ldGljcy8qbWV0YWJvbGlzbTwva2V5d29yZD48a2V5d29yZD5STkEsIE1lc3Nl
bmdlci9nZW5ldGljcy9tZXRhYm9saXNtPC9rZXl3b3JkPjxrZXl3b3JkPlJlY2VwdG9ycywgQ2Vs
bCBTdXJmYWNlL2dlbmV0aWNzLyptZXRhYm9saXNtPC9rZXl3b3JkPjxrZXl3b3JkPlNpZ25hbCBU
cmFuc2R1Y3Rpb248L2tleXdvcmQ+PGtleXdvcmQ+U29taXRlcy9tZXRhYm9saXNtPC9rZXl3b3Jk
PjxrZXl3b3JkPlN1cHBvcnQsIE5vbi1VLlMuIEdvdiZhcG9zO3Q8L2tleXdvcmQ+PGtleXdvcmQ+
U3VwcG9ydCwgVS5TLiBHb3YmYXBvczt0LCBQLkguUy48L2tleXdvcmQ+PGtleXdvcmQ+VHJhbnNj
cmlwdGlvbiBGYWN0b3JzL2dlbmV0aWNzPC9rZXl3b3JkPjwva2V5d29yZHM+PGRhdGVzPjx5ZWFy
PjIwMDE8L3llYXI+PC9kYXRlcz48YWNjZXNzaW9uLW51bT4xMTQ0MDcyMDwvYWNjZXNzaW9uLW51
bT48dXJscz48cmVsYXRlZC11cmxzPjx1cmw+aHR0cDovL3d3dy5uY2JpLm5sbS5uaWguZ292L2h0
YmluLXBvc3QvRW50cmV6L3F1ZXJ5P2RiPW0mYW1wO2Zvcm09NiZhbXA7ZG9wdD1yJmFtcDt1aWQ9
MTE0NDA3MjA8L3VybD48L3JlbGF0ZWQtdXJscz48L3VybHM+PC9yZWNvcmQ+PC9DaXRlPjwvRW5k
Tm90ZT5=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29309F" w:rsidRPr="00E6172C">
        <w:rPr>
          <w:lang w:val="en-GB"/>
        </w:rPr>
      </w:r>
      <w:r w:rsidR="0029309F" w:rsidRPr="00E6172C">
        <w:rPr>
          <w:lang w:val="en-GB"/>
        </w:rPr>
        <w:fldChar w:fldCharType="separate"/>
      </w:r>
      <w:r w:rsidR="0029309F" w:rsidRPr="00E6172C">
        <w:rPr>
          <w:noProof/>
          <w:lang w:val="en-GB"/>
        </w:rPr>
        <w:t>(Zhang et al., 2001)</w:t>
      </w:r>
      <w:r w:rsidR="0029309F" w:rsidRPr="00E6172C">
        <w:rPr>
          <w:lang w:val="en-GB"/>
        </w:rPr>
        <w:fldChar w:fldCharType="end"/>
      </w:r>
      <w:r w:rsidR="00487944" w:rsidRPr="00E6172C">
        <w:rPr>
          <w:lang w:val="en-GB"/>
        </w:rPr>
        <w:t xml:space="preserve">.  We suggest this </w:t>
      </w:r>
      <w:r w:rsidR="00A56836" w:rsidRPr="00E6172C">
        <w:rPr>
          <w:lang w:val="en-GB"/>
        </w:rPr>
        <w:t xml:space="preserve">MRF </w:t>
      </w:r>
      <w:r w:rsidR="00487944" w:rsidRPr="00E6172C">
        <w:rPr>
          <w:lang w:val="en-GB"/>
        </w:rPr>
        <w:t>expression is Fgf-triggered in mouse, as in zebrafish.</w:t>
      </w:r>
    </w:p>
    <w:p w14:paraId="7759BBBE" w14:textId="1B7416B9" w:rsidR="00246315" w:rsidRPr="00E6172C" w:rsidRDefault="00246315" w:rsidP="00462DFA">
      <w:pPr>
        <w:spacing w:after="120" w:line="360" w:lineRule="auto"/>
        <w:jc w:val="both"/>
        <w:rPr>
          <w:lang w:val="en-GB"/>
        </w:rPr>
      </w:pPr>
      <w:proofErr w:type="spellStart"/>
      <w:r w:rsidRPr="00E6172C">
        <w:rPr>
          <w:lang w:val="en-GB"/>
        </w:rPr>
        <w:t>Tbxta</w:t>
      </w:r>
      <w:proofErr w:type="spellEnd"/>
      <w:r w:rsidRPr="00E6172C">
        <w:rPr>
          <w:lang w:val="en-GB"/>
        </w:rPr>
        <w:t xml:space="preserve"> is also required for normal Fgf signa</w:t>
      </w:r>
      <w:r w:rsidR="009C1C45" w:rsidRPr="00E6172C">
        <w:rPr>
          <w:lang w:val="en-GB"/>
        </w:rPr>
        <w:t>l</w:t>
      </w:r>
      <w:r w:rsidRPr="00E6172C">
        <w:rPr>
          <w:lang w:val="en-GB"/>
        </w:rPr>
        <w:t xml:space="preserve">ling from the midline to promote pre-adaxial myogenesis. </w:t>
      </w:r>
      <w:r w:rsidR="008C02CE" w:rsidRPr="00E6172C">
        <w:rPr>
          <w:lang w:val="en-GB"/>
        </w:rPr>
        <w:t xml:space="preserve"> </w:t>
      </w:r>
      <w:r w:rsidR="009E6EC7" w:rsidRPr="00E6172C">
        <w:rPr>
          <w:lang w:val="en-GB"/>
        </w:rPr>
        <w:t>One likely reason is</w:t>
      </w:r>
      <w:r w:rsidR="005D218F" w:rsidRPr="00E6172C">
        <w:rPr>
          <w:lang w:val="en-GB"/>
        </w:rPr>
        <w:t xml:space="preserve"> the loss of </w:t>
      </w:r>
      <w:r w:rsidR="00192A16" w:rsidRPr="00E6172C">
        <w:rPr>
          <w:i/>
          <w:lang w:val="en-GB"/>
        </w:rPr>
        <w:t>fgf4, fgf6a</w:t>
      </w:r>
      <w:r w:rsidR="002667CD" w:rsidRPr="00E6172C">
        <w:rPr>
          <w:lang w:val="en-GB"/>
        </w:rPr>
        <w:t>,</w:t>
      </w:r>
      <w:r w:rsidR="00192A16" w:rsidRPr="00E6172C">
        <w:rPr>
          <w:lang w:val="en-GB"/>
        </w:rPr>
        <w:t xml:space="preserve"> </w:t>
      </w:r>
      <w:r w:rsidR="00192A16" w:rsidRPr="00E6172C">
        <w:rPr>
          <w:i/>
          <w:lang w:val="en-GB"/>
        </w:rPr>
        <w:t>fgf8a</w:t>
      </w:r>
      <w:r w:rsidR="008C02CE" w:rsidRPr="00E6172C">
        <w:rPr>
          <w:i/>
          <w:lang w:val="en-GB"/>
        </w:rPr>
        <w:t>, fgf8b</w:t>
      </w:r>
      <w:r w:rsidR="002667CD" w:rsidRPr="00E6172C">
        <w:rPr>
          <w:lang w:val="en-GB"/>
        </w:rPr>
        <w:t xml:space="preserve"> and possibly </w:t>
      </w:r>
      <w:r w:rsidR="002667CD" w:rsidRPr="00E6172C">
        <w:rPr>
          <w:i/>
          <w:lang w:val="en-GB"/>
        </w:rPr>
        <w:t>fgf3</w:t>
      </w:r>
      <w:r w:rsidR="002667CD" w:rsidRPr="00E6172C">
        <w:rPr>
          <w:lang w:val="en-GB"/>
        </w:rPr>
        <w:t xml:space="preserve"> </w:t>
      </w:r>
      <w:r w:rsidR="005D218F" w:rsidRPr="00E6172C">
        <w:rPr>
          <w:lang w:val="en-GB"/>
        </w:rPr>
        <w:t xml:space="preserve">expression in the dorsal midline </w:t>
      </w:r>
      <w:proofErr w:type="spellStart"/>
      <w:r w:rsidR="00B21759" w:rsidRPr="00E6172C">
        <w:rPr>
          <w:lang w:val="en-GB"/>
        </w:rPr>
        <w:t>chordoneural</w:t>
      </w:r>
      <w:proofErr w:type="spellEnd"/>
      <w:r w:rsidR="00B21759" w:rsidRPr="00E6172C">
        <w:rPr>
          <w:lang w:val="en-GB"/>
        </w:rPr>
        <w:t xml:space="preserve"> hinge </w:t>
      </w:r>
      <w:r w:rsidR="005D218F" w:rsidRPr="00E6172C">
        <w:rPr>
          <w:lang w:val="en-GB"/>
        </w:rPr>
        <w:t>region</w:t>
      </w:r>
      <w:r w:rsidR="00A56836" w:rsidRPr="00E6172C">
        <w:rPr>
          <w:lang w:val="en-GB"/>
        </w:rPr>
        <w:t xml:space="preserve"> in </w:t>
      </w:r>
      <w:proofErr w:type="spellStart"/>
      <w:r w:rsidR="00A56836" w:rsidRPr="00E6172C">
        <w:rPr>
          <w:i/>
          <w:lang w:val="en-GB"/>
        </w:rPr>
        <w:t>tbxta</w:t>
      </w:r>
      <w:proofErr w:type="spellEnd"/>
      <w:r w:rsidR="00A56836" w:rsidRPr="00E6172C">
        <w:rPr>
          <w:lang w:val="en-GB"/>
        </w:rPr>
        <w:t xml:space="preserve"> mutants</w:t>
      </w:r>
      <w:r w:rsidR="002B5B37" w:rsidRPr="00E6172C">
        <w:rPr>
          <w:lang w:val="en-GB"/>
        </w:rPr>
        <w:t xml:space="preserve"> </w:t>
      </w:r>
      <w:r w:rsidR="0005434E" w:rsidRPr="00E6172C">
        <w:rPr>
          <w:lang w:val="en-GB"/>
        </w:rPr>
        <w:t>(Fig. 3B)</w:t>
      </w:r>
      <w:r w:rsidR="002B5B37" w:rsidRPr="00E6172C">
        <w:rPr>
          <w:lang w:val="en-GB"/>
        </w:rPr>
        <w:fldChar w:fldCharType="begin">
          <w:fldData xml:space="preserve">PEVuZE5vdGU+PENpdGU+PEF1dGhvcj5EcmFwZXI8L0F1dGhvcj48WWVhcj4yMDAzPC9ZZWFyPjxS
ZWNOdW0+NjcyNTwvUmVjTnVtPjxEaXNwbGF5VGV4dD4oRHJhcGVyIGV0IGFsLiwgMjAwMyk8L0Rp
c3BsYXlUZXh0PjxyZWNvcmQ+PHJlYy1udW1iZXI+NjcyNTwvcmVjLW51bWJlcj48Zm9yZWlnbi1r
ZXlzPjxrZXkgYXBwPSJFTiIgZGItaWQ9IjIycDVmcHN4ODlzdDlwZTk5djV4czJ4MWQyZGV4NXJ3
dDU5MCIgdGltZXN0YW1wPSIwIj42NzI1PC9rZXk+PC9mb3JlaWduLWtleXM+PHJlZi10eXBlIG5h
bWU9IkpvdXJuYWwgQXJ0aWNsZSI+MTc8L3JlZi10eXBlPjxjb250cmlidXRvcnM+PGF1dGhvcnM+
PGF1dGhvcj5EcmFwZXIsIEIuIFcuPC9hdXRob3I+PGF1dGhvcj5TdG9jaywgRC4gVy48L2F1dGhv
cj48YXV0aG9yPktpbW1lbCwgQy4gQi48L2F1dGhvcj48L2F1dGhvcnM+PC9jb250cmlidXRvcnM+
PGF1dGgtYWRkcmVzcz5JbnN0aXR1dGUgb2YgTmV1cm9zY2llbmNlLCBVbml2ZXJzaXR5IG9mIE9y
ZWdvbiwgRXVnZW5lLCBPUiA5NzQwMywgVVNBLiBkcmFwZXJAZnJlZC5maGNyYy5vcmc8L2F1dGgt
YWRkcmVzcz48dGl0bGVzPjx0aXRsZT5aZWJyYWZpc2ggZmdmMjQgZnVuY3Rpb25zIHdpdGggZmdm
OCB0byBwcm9tb3RlIHBvc3RlcmlvciBtZXNvZGVybWFsIGRldmVsb3BtZW50PC90aXRsZT48c2Vj
b25kYXJ5LXRpdGxlPkRldmVsb3BtZW50PC9zZWNvbmRhcnktdGl0bGU+PC90aXRsZXM+PHBlcmlv
ZGljYWw+PGZ1bGwtdGl0bGU+RGV2ZWxvcG1lbnQ8L2Z1bGwtdGl0bGU+PC9wZXJpb2RpY2FsPjxw
YWdlcz40NjM5LTU0PC9wYWdlcz48dm9sdW1lPjEzMDwvdm9sdW1lPjxudW1iZXI+MTk8L251bWJl
cj48a2V5d29yZHM+PGtleXdvcmQ+QW1pbm8gQWNpZCBTZXF1ZW5jZTwva2V5d29yZD48a2V5d29y
ZD5BbmltYWxzPC9rZXl3b3JkPjxrZXl3b3JkPkVuaGFuY2VyIEVsZW1lbnRzIChHZW5ldGljcyk8
L2tleXdvcmQ+PGtleXdvcmQ+Rmlicm9ibGFzdCBHcm93dGggRmFjdG9ycy9jaGVtaXN0cnkvZ2Vu
ZXRpY3MvKm1ldGFib2xpc208L2tleXdvcmQ+PGtleXdvcmQ+R2FzdHJ1bGEvY3l0b2xvZ3kvcGh5
c2lvbG9neTwva2V5d29yZD48a2V5d29yZD5HZW5lIEV4cHJlc3Npb24gUmVndWxhdGlvbiwgRGV2
ZWxvcG1lbnRhbDwva2V5d29yZD48a2V5d29yZD5IdW1hbjwva2V5d29yZD48a2V5d29yZD5MaWdh
bmRzPC9rZXl3b3JkPjxrZXl3b3JkPk1lc29kZXJtLypwaHlzaW9sb2d5PC9rZXl3b3JkPjxrZXl3
b3JkPk1pY2U8L2tleXdvcmQ+PGtleXdvcmQ+TW9sZWN1bGFyIFNlcXVlbmNlIERhdGE8L2tleXdv
cmQ+PGtleXdvcmQ+T2xpZ29udWNsZW90aWRlcywgQW50aXNlbnNlL21ldGFib2xpc208L2tleXdv
cmQ+PGtleXdvcmQ+UGh5bG9nZW55PC9rZXl3b3JkPjxrZXl3b3JkPlNlcXVlbmNlIEFsaWdubWVu
dDwva2V5d29yZD48a2V5d29yZD5TaWduYWwgVHJhbnNkdWN0aW9uLypwaHlzaW9sb2d5PC9rZXl3
b3JkPjxrZXl3b3JkPlN1cHBvcnQsIE5vbi1VLlMuIEdvdiZhcG9zO3Q8L2tleXdvcmQ+PGtleXdv
cmQ+U3VwcG9ydCwgVS5TLiBHb3YmYXBvczt0LCBOb24tUC5ILlMuPC9rZXl3b3JkPjxrZXl3b3Jk
PlN1cHBvcnQsIFUuUy4gR292JmFwb3M7dCwgUC5ILlMuPC9rZXl3b3JkPjxrZXl3b3JkPlQtQm94
IERvbWFpbiBQcm90ZWlucy9tZXRhYm9saXNtPC9rZXl3b3JkPjxrZXl3b3JkPlplYnJhZmlzaC9h
bmF0b215ICZhbXA7IGhpc3RvbG9neS8qZW1icnlvbG9neS9waHlzaW9sb2d5PC9rZXl3b3JkPjxr
ZXl3b3JkPlplYnJhZmlzaCBQcm90ZWlucy9jaGVtaXN0cnkvY2xhc3NpZmljYXRpb24vZ2VuZXRp
Y3MvKm1ldGFib2xpc208L2tleXdvcmQ+PC9rZXl3b3Jkcz48ZGF0ZXM+PHllYXI+MjAwMzwveWVh
cj48cHViLWRhdGVzPjxkYXRlPk9jdDwvZGF0ZT48L3B1Yi1kYXRlcz48L2RhdGVzPjxhY2Nlc3Np
b24tbnVtPjEyOTI1NTkwPC9hY2Nlc3Npb24tbnVtPjx1cmxzPjxyZWxhdGVkLXVybHM+PHVybD5o
dHRwOi8vd3d3Lm5jYmkubmxtLm5paC5nb3YvZW50cmV6L3F1ZXJ5LmZjZ2k/Y21kPVJldHJpZXZl
JmFtcDtkYj1QdWJNZWQmYW1wO2RvcHQ9Q2l0YXRpb24mYW1wO2xpc3RfdWlkcz0xMjkyNTU5MDwv
dXJsPjwvcmVsYXRlZC11cmxzPjwvdXJscz48L3JlY29yZD48L0NpdGU+PC9FbmROb3RlPgB=
</w:fldData>
        </w:fldChar>
      </w:r>
      <w:r w:rsidR="00AD49EB" w:rsidRPr="00E6172C">
        <w:rPr>
          <w:lang w:val="en-GB"/>
        </w:rPr>
        <w:instrText xml:space="preserve"> ADDIN EN.CITE </w:instrText>
      </w:r>
      <w:r w:rsidR="00AD49EB" w:rsidRPr="00E6172C">
        <w:rPr>
          <w:lang w:val="en-GB"/>
        </w:rPr>
        <w:fldChar w:fldCharType="begin">
          <w:fldData xml:space="preserve">PEVuZE5vdGU+PENpdGU+PEF1dGhvcj5EcmFwZXI8L0F1dGhvcj48WWVhcj4yMDAzPC9ZZWFyPjxS
ZWNOdW0+NjcyNTwvUmVjTnVtPjxEaXNwbGF5VGV4dD4oRHJhcGVyIGV0IGFsLiwgMjAwMyk8L0Rp
c3BsYXlUZXh0PjxyZWNvcmQ+PHJlYy1udW1iZXI+NjcyNTwvcmVjLW51bWJlcj48Zm9yZWlnbi1r
ZXlzPjxrZXkgYXBwPSJFTiIgZGItaWQ9IjIycDVmcHN4ODlzdDlwZTk5djV4czJ4MWQyZGV4NXJ3
dDU5MCIgdGltZXN0YW1wPSIwIj42NzI1PC9rZXk+PC9mb3JlaWduLWtleXM+PHJlZi10eXBlIG5h
bWU9IkpvdXJuYWwgQXJ0aWNsZSI+MTc8L3JlZi10eXBlPjxjb250cmlidXRvcnM+PGF1dGhvcnM+
PGF1dGhvcj5EcmFwZXIsIEIuIFcuPC9hdXRob3I+PGF1dGhvcj5TdG9jaywgRC4gVy48L2F1dGhv
cj48YXV0aG9yPktpbW1lbCwgQy4gQi48L2F1dGhvcj48L2F1dGhvcnM+PC9jb250cmlidXRvcnM+
PGF1dGgtYWRkcmVzcz5JbnN0aXR1dGUgb2YgTmV1cm9zY2llbmNlLCBVbml2ZXJzaXR5IG9mIE9y
ZWdvbiwgRXVnZW5lLCBPUiA5NzQwMywgVVNBLiBkcmFwZXJAZnJlZC5maGNyYy5vcmc8L2F1dGgt
YWRkcmVzcz48dGl0bGVzPjx0aXRsZT5aZWJyYWZpc2ggZmdmMjQgZnVuY3Rpb25zIHdpdGggZmdm
OCB0byBwcm9tb3RlIHBvc3RlcmlvciBtZXNvZGVybWFsIGRldmVsb3BtZW50PC90aXRsZT48c2Vj
b25kYXJ5LXRpdGxlPkRldmVsb3BtZW50PC9zZWNvbmRhcnktdGl0bGU+PC90aXRsZXM+PHBlcmlv
ZGljYWw+PGZ1bGwtdGl0bGU+RGV2ZWxvcG1lbnQ8L2Z1bGwtdGl0bGU+PC9wZXJpb2RpY2FsPjxw
YWdlcz40NjM5LTU0PC9wYWdlcz48dm9sdW1lPjEzMDwvdm9sdW1lPjxudW1iZXI+MTk8L251bWJl
cj48a2V5d29yZHM+PGtleXdvcmQ+QW1pbm8gQWNpZCBTZXF1ZW5jZTwva2V5d29yZD48a2V5d29y
ZD5BbmltYWxzPC9rZXl3b3JkPjxrZXl3b3JkPkVuaGFuY2VyIEVsZW1lbnRzIChHZW5ldGljcyk8
L2tleXdvcmQ+PGtleXdvcmQ+Rmlicm9ibGFzdCBHcm93dGggRmFjdG9ycy9jaGVtaXN0cnkvZ2Vu
ZXRpY3MvKm1ldGFib2xpc208L2tleXdvcmQ+PGtleXdvcmQ+R2FzdHJ1bGEvY3l0b2xvZ3kvcGh5
c2lvbG9neTwva2V5d29yZD48a2V5d29yZD5HZW5lIEV4cHJlc3Npb24gUmVndWxhdGlvbiwgRGV2
ZWxvcG1lbnRhbDwva2V5d29yZD48a2V5d29yZD5IdW1hbjwva2V5d29yZD48a2V5d29yZD5MaWdh
bmRzPC9rZXl3b3JkPjxrZXl3b3JkPk1lc29kZXJtLypwaHlzaW9sb2d5PC9rZXl3b3JkPjxrZXl3
b3JkPk1pY2U8L2tleXdvcmQ+PGtleXdvcmQ+TW9sZWN1bGFyIFNlcXVlbmNlIERhdGE8L2tleXdv
cmQ+PGtleXdvcmQ+T2xpZ29udWNsZW90aWRlcywgQW50aXNlbnNlL21ldGFib2xpc208L2tleXdv
cmQ+PGtleXdvcmQ+UGh5bG9nZW55PC9rZXl3b3JkPjxrZXl3b3JkPlNlcXVlbmNlIEFsaWdubWVu
dDwva2V5d29yZD48a2V5d29yZD5TaWduYWwgVHJhbnNkdWN0aW9uLypwaHlzaW9sb2d5PC9rZXl3
b3JkPjxrZXl3b3JkPlN1cHBvcnQsIE5vbi1VLlMuIEdvdiZhcG9zO3Q8L2tleXdvcmQ+PGtleXdv
cmQ+U3VwcG9ydCwgVS5TLiBHb3YmYXBvczt0LCBOb24tUC5ILlMuPC9rZXl3b3JkPjxrZXl3b3Jk
PlN1cHBvcnQsIFUuUy4gR292JmFwb3M7dCwgUC5ILlMuPC9rZXl3b3JkPjxrZXl3b3JkPlQtQm94
IERvbWFpbiBQcm90ZWlucy9tZXRhYm9saXNtPC9rZXl3b3JkPjxrZXl3b3JkPlplYnJhZmlzaC9h
bmF0b215ICZhbXA7IGhpc3RvbG9neS8qZW1icnlvbG9neS9waHlzaW9sb2d5PC9rZXl3b3JkPjxr
ZXl3b3JkPlplYnJhZmlzaCBQcm90ZWlucy9jaGVtaXN0cnkvY2xhc3NpZmljYXRpb24vZ2VuZXRp
Y3MvKm1ldGFib2xpc208L2tleXdvcmQ+PC9rZXl3b3Jkcz48ZGF0ZXM+PHllYXI+MjAwMzwveWVh
cj48cHViLWRhdGVzPjxkYXRlPk9jdDwvZGF0ZT48L3B1Yi1kYXRlcz48L2RhdGVzPjxhY2Nlc3Np
b24tbnVtPjEyOTI1NTkwPC9hY2Nlc3Npb24tbnVtPjx1cmxzPjxyZWxhdGVkLXVybHM+PHVybD5o
dHRwOi8vd3d3Lm5jYmkubmxtLm5paC5nb3YvZW50cmV6L3F1ZXJ5LmZjZ2k/Y21kPVJldHJpZXZl
JmFtcDtkYj1QdWJNZWQmYW1wO2RvcHQ9Q2l0YXRpb24mYW1wO2xpc3RfdWlkcz0xMjkyNTU5MDwv
dXJsPjwvcmVsYXRlZC11cmxzPjwvdXJscz48L3JlY29yZD48L0NpdGU+PC9FbmROb3RlPgB=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2B5B37" w:rsidRPr="00E6172C">
        <w:rPr>
          <w:lang w:val="en-GB"/>
        </w:rPr>
      </w:r>
      <w:r w:rsidR="002B5B37" w:rsidRPr="00E6172C">
        <w:rPr>
          <w:lang w:val="en-GB"/>
        </w:rPr>
        <w:fldChar w:fldCharType="separate"/>
      </w:r>
      <w:r w:rsidR="002B5B37" w:rsidRPr="00E6172C">
        <w:rPr>
          <w:noProof/>
          <w:lang w:val="en-GB"/>
        </w:rPr>
        <w:t>(Draper et al., 2003)</w:t>
      </w:r>
      <w:r w:rsidR="002B5B37" w:rsidRPr="00E6172C">
        <w:rPr>
          <w:lang w:val="en-GB"/>
        </w:rPr>
        <w:fldChar w:fldCharType="end"/>
      </w:r>
      <w:r w:rsidR="005D218F" w:rsidRPr="00E6172C">
        <w:rPr>
          <w:lang w:val="en-GB"/>
        </w:rPr>
        <w:t>.</w:t>
      </w:r>
      <w:r w:rsidR="008C02CE" w:rsidRPr="00E6172C">
        <w:rPr>
          <w:lang w:val="en-GB"/>
        </w:rPr>
        <w:t xml:space="preserve"> </w:t>
      </w:r>
      <w:r w:rsidR="005D218F" w:rsidRPr="00E6172C">
        <w:rPr>
          <w:lang w:val="en-GB"/>
        </w:rPr>
        <w:t xml:space="preserve"> </w:t>
      </w:r>
      <w:r w:rsidR="001649C7" w:rsidRPr="00E6172C">
        <w:rPr>
          <w:lang w:val="en-GB"/>
        </w:rPr>
        <w:t>W</w:t>
      </w:r>
      <w:r w:rsidR="005D218F" w:rsidRPr="00E6172C">
        <w:rPr>
          <w:lang w:val="en-GB"/>
        </w:rPr>
        <w:t>hen Fgf</w:t>
      </w:r>
      <w:r w:rsidR="008C02CE" w:rsidRPr="00E6172C">
        <w:rPr>
          <w:lang w:val="en-GB"/>
        </w:rPr>
        <w:t>4 or Fgf6a</w:t>
      </w:r>
      <w:r w:rsidR="005D218F" w:rsidRPr="00E6172C">
        <w:rPr>
          <w:lang w:val="en-GB"/>
        </w:rPr>
        <w:t xml:space="preserve"> is artificially over-expressed in </w:t>
      </w:r>
      <w:proofErr w:type="spellStart"/>
      <w:r w:rsidR="005D218F" w:rsidRPr="00E6172C">
        <w:rPr>
          <w:i/>
          <w:lang w:val="en-GB"/>
        </w:rPr>
        <w:t>tbxta</w:t>
      </w:r>
      <w:proofErr w:type="spellEnd"/>
      <w:r w:rsidR="005D218F" w:rsidRPr="00E6172C">
        <w:rPr>
          <w:lang w:val="en-GB"/>
        </w:rPr>
        <w:t xml:space="preserve"> mutants</w:t>
      </w:r>
      <w:r w:rsidR="001649C7" w:rsidRPr="00E6172C">
        <w:rPr>
          <w:lang w:val="en-GB"/>
        </w:rPr>
        <w:t>,</w:t>
      </w:r>
      <w:r w:rsidR="005D218F" w:rsidRPr="00E6172C">
        <w:rPr>
          <w:lang w:val="en-GB"/>
        </w:rPr>
        <w:t xml:space="preserve"> </w:t>
      </w:r>
      <w:r w:rsidR="005D218F" w:rsidRPr="00E6172C">
        <w:rPr>
          <w:i/>
          <w:lang w:val="en-GB"/>
        </w:rPr>
        <w:t>myf5</w:t>
      </w:r>
      <w:r w:rsidR="005D218F" w:rsidRPr="00E6172C">
        <w:rPr>
          <w:lang w:val="en-GB"/>
        </w:rPr>
        <w:t xml:space="preserve"> is readily induced</w:t>
      </w:r>
      <w:r w:rsidR="001649C7" w:rsidRPr="00E6172C">
        <w:rPr>
          <w:lang w:val="en-GB"/>
        </w:rPr>
        <w:t>.  This suggests that</w:t>
      </w:r>
      <w:r w:rsidR="005D218F" w:rsidRPr="00E6172C">
        <w:rPr>
          <w:lang w:val="en-GB"/>
        </w:rPr>
        <w:t xml:space="preserve"> </w:t>
      </w:r>
      <w:proofErr w:type="spellStart"/>
      <w:r w:rsidR="005D218F" w:rsidRPr="00E6172C">
        <w:rPr>
          <w:lang w:val="en-GB"/>
        </w:rPr>
        <w:t>Tbxta</w:t>
      </w:r>
      <w:proofErr w:type="spellEnd"/>
      <w:r w:rsidR="005D218F" w:rsidRPr="00E6172C">
        <w:rPr>
          <w:lang w:val="en-GB"/>
        </w:rPr>
        <w:t xml:space="preserve"> protein is not required cell autonomously to drive </w:t>
      </w:r>
      <w:r w:rsidR="005D218F" w:rsidRPr="00E6172C">
        <w:rPr>
          <w:i/>
          <w:lang w:val="en-GB"/>
        </w:rPr>
        <w:t>myf5</w:t>
      </w:r>
      <w:r w:rsidR="005D218F" w:rsidRPr="00E6172C">
        <w:rPr>
          <w:lang w:val="en-GB"/>
        </w:rPr>
        <w:t xml:space="preserve"> expression, even though our data reveal that </w:t>
      </w:r>
      <w:proofErr w:type="spellStart"/>
      <w:r w:rsidR="001649C7" w:rsidRPr="00E6172C">
        <w:rPr>
          <w:lang w:val="en-GB"/>
        </w:rPr>
        <w:t>Tbxta</w:t>
      </w:r>
      <w:proofErr w:type="spellEnd"/>
      <w:r w:rsidR="005D218F" w:rsidRPr="00E6172C">
        <w:rPr>
          <w:lang w:val="en-GB"/>
        </w:rPr>
        <w:t xml:space="preserve"> binds in vivo to similar regions of the </w:t>
      </w:r>
      <w:r w:rsidR="005D218F" w:rsidRPr="00E6172C">
        <w:rPr>
          <w:i/>
          <w:lang w:val="en-GB"/>
        </w:rPr>
        <w:t>myf5</w:t>
      </w:r>
      <w:r w:rsidR="005D218F" w:rsidRPr="00E6172C">
        <w:rPr>
          <w:lang w:val="en-GB"/>
        </w:rPr>
        <w:t xml:space="preserve"> locus </w:t>
      </w:r>
      <w:r w:rsidR="001649C7" w:rsidRPr="00E6172C">
        <w:rPr>
          <w:lang w:val="en-GB"/>
        </w:rPr>
        <w:t>to those</w:t>
      </w:r>
      <w:r w:rsidR="005D218F" w:rsidRPr="00E6172C">
        <w:rPr>
          <w:lang w:val="en-GB"/>
        </w:rPr>
        <w:t xml:space="preserve"> bound by Tbx16. </w:t>
      </w:r>
      <w:r w:rsidR="009E6EC7" w:rsidRPr="00E6172C">
        <w:rPr>
          <w:lang w:val="en-GB"/>
        </w:rPr>
        <w:t xml:space="preserve"> In marked contrast, </w:t>
      </w:r>
      <w:proofErr w:type="spellStart"/>
      <w:r w:rsidR="009E6EC7" w:rsidRPr="00E6172C">
        <w:rPr>
          <w:lang w:val="en-GB"/>
        </w:rPr>
        <w:t>Tbxta</w:t>
      </w:r>
      <w:proofErr w:type="spellEnd"/>
      <w:r w:rsidR="009E6EC7" w:rsidRPr="00E6172C">
        <w:rPr>
          <w:lang w:val="en-GB"/>
        </w:rPr>
        <w:t xml:space="preserve"> is essential for over-expressed Fgf to induce </w:t>
      </w:r>
      <w:proofErr w:type="spellStart"/>
      <w:r w:rsidR="009E6EC7" w:rsidRPr="00E6172C">
        <w:rPr>
          <w:i/>
          <w:lang w:val="en-GB"/>
        </w:rPr>
        <w:t>myod</w:t>
      </w:r>
      <w:proofErr w:type="spellEnd"/>
      <w:r w:rsidR="009E6EC7" w:rsidRPr="00E6172C">
        <w:rPr>
          <w:lang w:val="en-GB"/>
        </w:rPr>
        <w:t xml:space="preserve">.  </w:t>
      </w:r>
      <w:r w:rsidR="00613F76" w:rsidRPr="00E6172C">
        <w:rPr>
          <w:lang w:val="en-GB"/>
        </w:rPr>
        <w:t xml:space="preserve">Interestingly, </w:t>
      </w:r>
      <w:proofErr w:type="spellStart"/>
      <w:r w:rsidR="00613F76" w:rsidRPr="00E6172C">
        <w:rPr>
          <w:lang w:val="en-GB"/>
        </w:rPr>
        <w:t>ChIP</w:t>
      </w:r>
      <w:proofErr w:type="spellEnd"/>
      <w:r w:rsidR="00613F76" w:rsidRPr="00E6172C">
        <w:rPr>
          <w:lang w:val="en-GB"/>
        </w:rPr>
        <w:t xml:space="preserve"> shows </w:t>
      </w:r>
      <w:proofErr w:type="spellStart"/>
      <w:r w:rsidR="00613F76" w:rsidRPr="00E6172C">
        <w:rPr>
          <w:lang w:val="en-GB"/>
        </w:rPr>
        <w:t>Tbxta</w:t>
      </w:r>
      <w:proofErr w:type="spellEnd"/>
      <w:r w:rsidR="00613F76" w:rsidRPr="00E6172C">
        <w:rPr>
          <w:lang w:val="en-GB"/>
        </w:rPr>
        <w:t xml:space="preserve"> binding sites upstream of </w:t>
      </w:r>
      <w:proofErr w:type="spellStart"/>
      <w:r w:rsidR="00613F76" w:rsidRPr="00E6172C">
        <w:rPr>
          <w:i/>
          <w:lang w:val="en-GB"/>
        </w:rPr>
        <w:t>myod</w:t>
      </w:r>
      <w:proofErr w:type="spellEnd"/>
      <w:r w:rsidR="00613F76" w:rsidRPr="00E6172C">
        <w:rPr>
          <w:lang w:val="en-GB"/>
        </w:rPr>
        <w:t xml:space="preserve"> that are preferentially bound by Tbtxa, suggesting that </w:t>
      </w:r>
      <w:proofErr w:type="spellStart"/>
      <w:r w:rsidR="00613F76" w:rsidRPr="00E6172C">
        <w:rPr>
          <w:lang w:val="en-GB"/>
        </w:rPr>
        <w:t>Tbxta</w:t>
      </w:r>
      <w:proofErr w:type="spellEnd"/>
      <w:r w:rsidR="00613F76" w:rsidRPr="00E6172C">
        <w:rPr>
          <w:lang w:val="en-GB"/>
        </w:rPr>
        <w:t xml:space="preserve"> binding to one or more of these sites directly activate</w:t>
      </w:r>
      <w:r w:rsidR="001649C7" w:rsidRPr="00E6172C">
        <w:rPr>
          <w:lang w:val="en-GB"/>
        </w:rPr>
        <w:t>s</w:t>
      </w:r>
      <w:r w:rsidR="00613F76" w:rsidRPr="00E6172C">
        <w:rPr>
          <w:lang w:val="en-GB"/>
        </w:rPr>
        <w:t xml:space="preserve"> </w:t>
      </w:r>
      <w:proofErr w:type="spellStart"/>
      <w:r w:rsidR="00613F76" w:rsidRPr="00E6172C">
        <w:rPr>
          <w:i/>
          <w:lang w:val="en-GB"/>
        </w:rPr>
        <w:t>myod</w:t>
      </w:r>
      <w:proofErr w:type="spellEnd"/>
      <w:r w:rsidR="00A71973" w:rsidRPr="00E6172C">
        <w:rPr>
          <w:lang w:val="en-GB"/>
        </w:rPr>
        <w:t xml:space="preserve"> in response to Fgf</w:t>
      </w:r>
      <w:r w:rsidR="00613F76" w:rsidRPr="00E6172C">
        <w:rPr>
          <w:lang w:val="en-GB"/>
        </w:rPr>
        <w:t xml:space="preserve">.  We note, however, that </w:t>
      </w:r>
      <w:proofErr w:type="spellStart"/>
      <w:r w:rsidR="00613F76" w:rsidRPr="00E6172C">
        <w:rPr>
          <w:lang w:val="en-GB"/>
        </w:rPr>
        <w:t>Tbxta</w:t>
      </w:r>
      <w:proofErr w:type="spellEnd"/>
      <w:r w:rsidR="00613F76" w:rsidRPr="00E6172C">
        <w:rPr>
          <w:lang w:val="en-GB"/>
        </w:rPr>
        <w:t xml:space="preserve"> protein is immunodetectable in notochord and germ ring cells but </w:t>
      </w:r>
      <w:r w:rsidR="001D29D4" w:rsidRPr="00E6172C">
        <w:rPr>
          <w:lang w:val="en-GB"/>
        </w:rPr>
        <w:t>barely</w:t>
      </w:r>
      <w:r w:rsidR="00613F76" w:rsidRPr="00E6172C">
        <w:rPr>
          <w:lang w:val="en-GB"/>
        </w:rPr>
        <w:t xml:space="preserve"> in </w:t>
      </w:r>
      <w:proofErr w:type="spellStart"/>
      <w:r w:rsidR="00613F76" w:rsidRPr="00E6172C">
        <w:rPr>
          <w:i/>
          <w:lang w:val="en-GB"/>
        </w:rPr>
        <w:t>myod</w:t>
      </w:r>
      <w:proofErr w:type="spellEnd"/>
      <w:r w:rsidR="00613F76" w:rsidRPr="00E6172C">
        <w:rPr>
          <w:lang w:val="en-GB"/>
        </w:rPr>
        <w:t xml:space="preserve">-expressing </w:t>
      </w:r>
      <w:r w:rsidR="001D29D4" w:rsidRPr="00E6172C">
        <w:rPr>
          <w:lang w:val="en-GB"/>
        </w:rPr>
        <w:t>pre-</w:t>
      </w:r>
      <w:r w:rsidR="00613F76" w:rsidRPr="00E6172C">
        <w:rPr>
          <w:lang w:val="en-GB"/>
        </w:rPr>
        <w:t xml:space="preserve">adaxial cells </w:t>
      </w:r>
      <w:r w:rsidR="005C0FF2" w:rsidRPr="00E6172C">
        <w:rPr>
          <w:lang w:val="en-GB"/>
        </w:rPr>
        <w:fldChar w:fldCharType="begin">
          <w:fldData xml:space="preserve">PEVuZE5vdGU+PENpdGU+PEF1dGhvcj5IYW1tZXJzY2htaWR0PC9BdXRob3I+PFllYXI+MTk5Mzwv
WWVhcj48UmVjTnVtPjEzMDY8L1JlY051bT48RGlzcGxheVRleHQ+KEhhbW1lcnNjaG1pZHQgYW5k
IE7DvHNzbGVpbi1Wb2xoYXJkLCAxOTkzOyBPZGVudGhhbCBldCBhbC4sIDE5OTY7IFNjaHVsdGUt
TWVya2VyIGV0IGFsLiwgMTk5NGEpPC9EaXNwbGF5VGV4dD48cmVjb3JkPjxyZWMtbnVtYmVyPjEz
MDY8L3JlYy1udW1iZXI+PGZvcmVpZ24ta2V5cz48a2V5IGFwcD0iRU4iIGRiLWlkPSIyMnA1ZnBz
eDg5c3Q5cGU5OXY1eHMyeDFkMmRleDVyd3Q1OTAiIHRpbWVzdGFtcD0iMCI+MTMwNjwva2V5Pjwv
Zm9yZWlnbi1rZXlzPjxyZWYtdHlwZSBuYW1lPSJKb3VybmFsIEFydGljbGUiPjE3PC9yZWYtdHlw
ZT48Y29udHJpYnV0b3JzPjxhdXRob3JzPjxhdXRob3I+SGFtbWVyc2NobWlkdCwgTS48L2F1dGhv
cj48YXV0aG9yPk7DvHNzbGVpbi1Wb2xoYXJkLCBDLjwvYXV0aG9yPjwvYXV0aG9ycz48L2NvbnRy
aWJ1dG9ycz48dGl0bGVzPjx0aXRsZT5UaGUgZXhwcmVzc2lvbiBvZiBhIHplYnJhZmlzaCBnZW5l
IGhvbW9sb2dvdXMgdG8gRHJvc29waGlsYSBzbmFpbCBzdWdnZXN0cyBhIGNvbnNlcnZlZCBmdW5j
dGlvbiBpbiBpbnZlcnRlYnJhdGUgYW5kIHZlcnRlYnJhdGUgZ2FzdHJ1bGF0aW9uPC90aXRsZT48
c2Vjb25kYXJ5LXRpdGxlPkRldmVsb3BtZW50PC9zZWNvbmRhcnktdGl0bGU+PC90aXRsZXM+PHBl
cmlvZGljYWw+PGZ1bGwtdGl0bGU+RGV2ZWxvcG1lbnQ8L2Z1bGwtdGl0bGU+PC9wZXJpb2RpY2Fs
PjxwYWdlcz4xMTA3LTExMTg8L3BhZ2VzPjx2b2x1bWU+MTE5PC92b2x1bWU+PGRhdGVzPjx5ZWFy
PjE5OTM8L3llYXI+PC9kYXRlcz48dXJscz48L3VybHM+PC9yZWNvcmQ+PC9DaXRlPjxDaXRlPjxB
dXRob3I+U2NodWx0ZS1NZXJrZXI8L0F1dGhvcj48WWVhcj4xOTk0PC9ZZWFyPjxSZWNOdW0+MjI2
MzwvUmVjTnVtPjxyZWNvcmQ+PHJlYy1udW1iZXI+MjI2MzwvcmVjLW51bWJlcj48Zm9yZWlnbi1r
ZXlzPjxrZXkgYXBwPSJFTiIgZGItaWQ9IjIycDVmcHN4ODlzdDlwZTk5djV4czJ4MWQyZGV4NXJ3
dDU5MCIgdGltZXN0YW1wPSIwIj4yMjYzPC9rZXk+PC9mb3JlaWduLWtleXM+PHJlZi10eXBlIG5h
bWU9IkpvdXJuYWwgQXJ0aWNsZSI+MTc8L3JlZi10eXBlPjxjb250cmlidXRvcnM+PGF1dGhvcnM+
PGF1dGhvcj5TY2h1bHRlLU1lcmtlciwgUy48L2F1dGhvcj48YXV0aG9yPkhhbW1lcnNjaG1pZHQs
IE0uPC9hdXRob3I+PGF1dGhvcj5CZXVjaGxlLCBELjwvYXV0aG9yPjxhdXRob3I+Q2hvLCBLLlcu
PC9hdXRob3I+PGF1dGhvcj5EZSBSb2JlcnRpcywgRS5NLjwvYXV0aG9yPjxhdXRob3I+TsO8c3Ns
ZWluLVZvbGhhcmQsIEMuPC9hdXRob3I+PC9hdXRob3JzPjwvY29udHJpYnV0b3JzPjx0aXRsZXM+
PHRpdGxlPjxzdHlsZSBmYWNlPSJub3JtYWwiIGZvbnQ9ImRlZmF1bHQiIHNpemU9IjEwMCUiPkV4
cHJlc3Npb24gb2YgemVicmFmaXNoIDwvc3R5bGU+PHN0eWxlIGZhY2U9Iml0YWxpYyIgZm9udD0i
ZGVmYXVsdCIgc2l6ZT0iMTAwJSI+Z29vc2Vjb2lkPC9zdHlsZT48c3R5bGUgZmFjZT0ibm9ybWFs
IiBmb250PSJkZWZhdWx0IiBzaXplPSIxMDAlIj4gYW5kIDwvc3R5bGU+PHN0eWxlIGZhY2U9Iml0
YWxpYyIgZm9udD0iZGVmYXVsdCIgc2l6ZT0iMTAwJSI+bm8gdGFpbDwvc3R5bGU+PHN0eWxlIGZh
Y2U9Im5vcm1hbCIgZm9udD0iZGVmYXVsdCIgc2l6ZT0iMTAwJSI+IGdlbmUgcHJvZHVjdHMgaW4g
d2lsZC10eXBlIGFuZCBtdXRhbnQgPC9zdHlsZT48c3R5bGUgZmFjZT0iaXRhbGljIiBmb250PSJk
ZWZhdWx0IiBzaXplPSIxMDAlIj5ubyB0YWlsPC9zdHlsZT48c3R5bGUgZmFjZT0ibm9ybWFsIiBm
b250PSJkZWZhdWx0IiBzaXplPSIxMDAlIj4gZW1icnlvczwvc3R5bGU+PC90aXRsZT48c2Vjb25k
YXJ5LXRpdGxlPkRldmVsb3BtZW50PC9zZWNvbmRhcnktdGl0bGU+PC90aXRsZXM+PHBlcmlvZGlj
YWw+PGZ1bGwtdGl0bGU+RGV2ZWxvcG1lbnQ8L2Z1bGwtdGl0bGU+PC9wZXJpb2RpY2FsPjxwYWdl
cz44NDMtODUyPC9wYWdlcz48dm9sdW1lPjEyMDwvdm9sdW1lPjxkYXRlcz48eWVhcj4xOTk0PC95
ZWFyPjwvZGF0ZXM+PHVybHM+PC91cmxzPjwvcmVjb3JkPjwvQ2l0ZT48Q2l0ZT48QXV0aG9yPk9k
ZW50aGFsPC9BdXRob3I+PFllYXI+MTk5NjwvWWVhcj48UmVjTnVtPjI0NTU8L1JlY051bT48cmVj
b3JkPjxyZWMtbnVtYmVyPjI0NTU8L3JlYy1udW1iZXI+PGZvcmVpZ24ta2V5cz48a2V5IGFwcD0i
RU4iIGRiLWlkPSIyMnA1ZnBzeDg5c3Q5cGU5OXY1eHMyeDFkMmRleDVyd3Q1OTAiIHRpbWVzdGFt
cD0iMCI+MjQ1NTwva2V5PjwvZm9yZWlnbi1rZXlzPjxyZWYtdHlwZSBuYW1lPSJKb3VybmFsIEFy
dGljbGUiPjE3PC9yZWYtdHlwZT48Y29udHJpYnV0b3JzPjxhdXRob3JzPjxhdXRob3I+T2RlbnRo
YWwsIEouPC9hdXRob3I+PGF1dGhvcj5IYWZmdGVyLCBQLjwvYXV0aG9yPjxhdXRob3I+Vm9nZWxz
YW5nLCBFLjwvYXV0aG9yPjxhdXRob3I+QnJhbmQsIE0uPC9hdXRob3I+PGF1dGhvcj5WYW4gRWVk
ZW4sIEYuIEouIE0uPC9hdXRob3I+PGF1dGhvcj5GdXJ1dGFuaS1TZWlraSwgTS48L2F1dGhvcj48
YXV0aG9yPkdyYW5hdG8sIE0uPC9hdXRob3I+PGF1dGhvcj5IYW1tZXJzY2htaWR0LCBNLjwvYXV0
aG9yPjxhdXRob3I+SGVpc2VuYmVyZywgQy4gUC48L2F1dGhvcj48YXV0aG9yPkppYW5nLCBZLiBK
LjwvYXV0aG9yPjxhdXRob3I+S2FuZSwgRC4gQS48L2F1dGhvcj48YXV0aG9yPktlbHNoLCBSLiBO
LjwvYXV0aG9yPjxhdXRob3I+TXVsbGlucywgTS4gQy48L2F1dGhvcj48YXV0aG9yPldhcmdhLCBS
LiBNLjwvYXV0aG9yPjxhdXRob3I+QWxsZW5kZSwgTS4gTC48L2F1dGhvcj48YXV0aG9yPldlaW5i
ZXJnLCBFLiBTLjwvYXV0aG9yPjxhdXRob3I+TnVzc2xlaW4tVm9saGFyZCwgQy48L2F1dGhvcj48
L2F1dGhvcnM+PC9jb250cmlidXRvcnM+PHRpdGxlcz48dGl0bGU+TXV0YXRpb25zIGFmZmVjdGlu
ZyB0aGUgZm9ybWF0aW9uIG9mIHRoZSBub3RvY2hvcmQgaW4gdGhlIHplYnJhZmlzaCwgRGFuaW8g
cmVyaW88L3RpdGxlPjxzZWNvbmRhcnktdGl0bGU+RGV2ZWxvcG1lbnQ8L3NlY29uZGFyeS10aXRs
ZT48L3RpdGxlcz48cGVyaW9kaWNhbD48ZnVsbC10aXRsZT5EZXZlbG9wbWVudDwvZnVsbC10aXRs
ZT48L3BlcmlvZGljYWw+PHBhZ2VzPjEwMy0xMTU8L3BhZ2VzPjx2b2x1bWU+MTIzPC92b2x1bWU+
PGRhdGVzPjx5ZWFyPjE5OTY8L3llYXI+PC9kYXRlcz48dXJscz48L3VybHM+PC9yZWNvcmQ+PC9D
aXRlPjwvRW5kTm90ZT5=
</w:fldData>
        </w:fldChar>
      </w:r>
      <w:r w:rsidR="00AD49EB" w:rsidRPr="00E6172C">
        <w:rPr>
          <w:lang w:val="en-GB"/>
        </w:rPr>
        <w:instrText xml:space="preserve"> ADDIN EN.CITE </w:instrText>
      </w:r>
      <w:r w:rsidR="00AD49EB" w:rsidRPr="00E6172C">
        <w:rPr>
          <w:lang w:val="en-GB"/>
        </w:rPr>
        <w:fldChar w:fldCharType="begin">
          <w:fldData xml:space="preserve">PEVuZE5vdGU+PENpdGU+PEF1dGhvcj5IYW1tZXJzY2htaWR0PC9BdXRob3I+PFllYXI+MTk5Mzwv
WWVhcj48UmVjTnVtPjEzMDY8L1JlY051bT48RGlzcGxheVRleHQ+KEhhbW1lcnNjaG1pZHQgYW5k
IE7DvHNzbGVpbi1Wb2xoYXJkLCAxOTkzOyBPZGVudGhhbCBldCBhbC4sIDE5OTY7IFNjaHVsdGUt
TWVya2VyIGV0IGFsLiwgMTk5NGEpPC9EaXNwbGF5VGV4dD48cmVjb3JkPjxyZWMtbnVtYmVyPjEz
MDY8L3JlYy1udW1iZXI+PGZvcmVpZ24ta2V5cz48a2V5IGFwcD0iRU4iIGRiLWlkPSIyMnA1ZnBz
eDg5c3Q5cGU5OXY1eHMyeDFkMmRleDVyd3Q1OTAiIHRpbWVzdGFtcD0iMCI+MTMwNjwva2V5Pjwv
Zm9yZWlnbi1rZXlzPjxyZWYtdHlwZSBuYW1lPSJKb3VybmFsIEFydGljbGUiPjE3PC9yZWYtdHlw
ZT48Y29udHJpYnV0b3JzPjxhdXRob3JzPjxhdXRob3I+SGFtbWVyc2NobWlkdCwgTS48L2F1dGhv
cj48YXV0aG9yPk7DvHNzbGVpbi1Wb2xoYXJkLCBDLjwvYXV0aG9yPjwvYXV0aG9ycz48L2NvbnRy
aWJ1dG9ycz48dGl0bGVzPjx0aXRsZT5UaGUgZXhwcmVzc2lvbiBvZiBhIHplYnJhZmlzaCBnZW5l
IGhvbW9sb2dvdXMgdG8gRHJvc29waGlsYSBzbmFpbCBzdWdnZXN0cyBhIGNvbnNlcnZlZCBmdW5j
dGlvbiBpbiBpbnZlcnRlYnJhdGUgYW5kIHZlcnRlYnJhdGUgZ2FzdHJ1bGF0aW9uPC90aXRsZT48
c2Vjb25kYXJ5LXRpdGxlPkRldmVsb3BtZW50PC9zZWNvbmRhcnktdGl0bGU+PC90aXRsZXM+PHBl
cmlvZGljYWw+PGZ1bGwtdGl0bGU+RGV2ZWxvcG1lbnQ8L2Z1bGwtdGl0bGU+PC9wZXJpb2RpY2Fs
PjxwYWdlcz4xMTA3LTExMTg8L3BhZ2VzPjx2b2x1bWU+MTE5PC92b2x1bWU+PGRhdGVzPjx5ZWFy
PjE5OTM8L3llYXI+PC9kYXRlcz48dXJscz48L3VybHM+PC9yZWNvcmQ+PC9DaXRlPjxDaXRlPjxB
dXRob3I+U2NodWx0ZS1NZXJrZXI8L0F1dGhvcj48WWVhcj4xOTk0PC9ZZWFyPjxSZWNOdW0+MjI2
MzwvUmVjTnVtPjxyZWNvcmQ+PHJlYy1udW1iZXI+MjI2MzwvcmVjLW51bWJlcj48Zm9yZWlnbi1r
ZXlzPjxrZXkgYXBwPSJFTiIgZGItaWQ9IjIycDVmcHN4ODlzdDlwZTk5djV4czJ4MWQyZGV4NXJ3
dDU5MCIgdGltZXN0YW1wPSIwIj4yMjYzPC9rZXk+PC9mb3JlaWduLWtleXM+PHJlZi10eXBlIG5h
bWU9IkpvdXJuYWwgQXJ0aWNsZSI+MTc8L3JlZi10eXBlPjxjb250cmlidXRvcnM+PGF1dGhvcnM+
PGF1dGhvcj5TY2h1bHRlLU1lcmtlciwgUy48L2F1dGhvcj48YXV0aG9yPkhhbW1lcnNjaG1pZHQs
IE0uPC9hdXRob3I+PGF1dGhvcj5CZXVjaGxlLCBELjwvYXV0aG9yPjxhdXRob3I+Q2hvLCBLLlcu
PC9hdXRob3I+PGF1dGhvcj5EZSBSb2JlcnRpcywgRS5NLjwvYXV0aG9yPjxhdXRob3I+TsO8c3Ns
ZWluLVZvbGhhcmQsIEMuPC9hdXRob3I+PC9hdXRob3JzPjwvY29udHJpYnV0b3JzPjx0aXRsZXM+
PHRpdGxlPjxzdHlsZSBmYWNlPSJub3JtYWwiIGZvbnQ9ImRlZmF1bHQiIHNpemU9IjEwMCUiPkV4
cHJlc3Npb24gb2YgemVicmFmaXNoIDwvc3R5bGU+PHN0eWxlIGZhY2U9Iml0YWxpYyIgZm9udD0i
ZGVmYXVsdCIgc2l6ZT0iMTAwJSI+Z29vc2Vjb2lkPC9zdHlsZT48c3R5bGUgZmFjZT0ibm9ybWFs
IiBmb250PSJkZWZhdWx0IiBzaXplPSIxMDAlIj4gYW5kIDwvc3R5bGU+PHN0eWxlIGZhY2U9Iml0
YWxpYyIgZm9udD0iZGVmYXVsdCIgc2l6ZT0iMTAwJSI+bm8gdGFpbDwvc3R5bGU+PHN0eWxlIGZh
Y2U9Im5vcm1hbCIgZm9udD0iZGVmYXVsdCIgc2l6ZT0iMTAwJSI+IGdlbmUgcHJvZHVjdHMgaW4g
d2lsZC10eXBlIGFuZCBtdXRhbnQgPC9zdHlsZT48c3R5bGUgZmFjZT0iaXRhbGljIiBmb250PSJk
ZWZhdWx0IiBzaXplPSIxMDAlIj5ubyB0YWlsPC9zdHlsZT48c3R5bGUgZmFjZT0ibm9ybWFsIiBm
b250PSJkZWZhdWx0IiBzaXplPSIxMDAlIj4gZW1icnlvczwvc3R5bGU+PC90aXRsZT48c2Vjb25k
YXJ5LXRpdGxlPkRldmVsb3BtZW50PC9zZWNvbmRhcnktdGl0bGU+PC90aXRsZXM+PHBlcmlvZGlj
YWw+PGZ1bGwtdGl0bGU+RGV2ZWxvcG1lbnQ8L2Z1bGwtdGl0bGU+PC9wZXJpb2RpY2FsPjxwYWdl
cz44NDMtODUyPC9wYWdlcz48dm9sdW1lPjEyMDwvdm9sdW1lPjxkYXRlcz48eWVhcj4xOTk0PC95
ZWFyPjwvZGF0ZXM+PHVybHM+PC91cmxzPjwvcmVjb3JkPjwvQ2l0ZT48Q2l0ZT48QXV0aG9yPk9k
ZW50aGFsPC9BdXRob3I+PFllYXI+MTk5NjwvWWVhcj48UmVjTnVtPjI0NTU8L1JlY051bT48cmVj
b3JkPjxyZWMtbnVtYmVyPjI0NTU8L3JlYy1udW1iZXI+PGZvcmVpZ24ta2V5cz48a2V5IGFwcD0i
RU4iIGRiLWlkPSIyMnA1ZnBzeDg5c3Q5cGU5OXY1eHMyeDFkMmRleDVyd3Q1OTAiIHRpbWVzdGFt
cD0iMCI+MjQ1NTwva2V5PjwvZm9yZWlnbi1rZXlzPjxyZWYtdHlwZSBuYW1lPSJKb3VybmFsIEFy
dGljbGUiPjE3PC9yZWYtdHlwZT48Y29udHJpYnV0b3JzPjxhdXRob3JzPjxhdXRob3I+T2RlbnRo
YWwsIEouPC9hdXRob3I+PGF1dGhvcj5IYWZmdGVyLCBQLjwvYXV0aG9yPjxhdXRob3I+Vm9nZWxz
YW5nLCBFLjwvYXV0aG9yPjxhdXRob3I+QnJhbmQsIE0uPC9hdXRob3I+PGF1dGhvcj5WYW4gRWVk
ZW4sIEYuIEouIE0uPC9hdXRob3I+PGF1dGhvcj5GdXJ1dGFuaS1TZWlraSwgTS48L2F1dGhvcj48
YXV0aG9yPkdyYW5hdG8sIE0uPC9hdXRob3I+PGF1dGhvcj5IYW1tZXJzY2htaWR0LCBNLjwvYXV0
aG9yPjxhdXRob3I+SGVpc2VuYmVyZywgQy4gUC48L2F1dGhvcj48YXV0aG9yPkppYW5nLCBZLiBK
LjwvYXV0aG9yPjxhdXRob3I+S2FuZSwgRC4gQS48L2F1dGhvcj48YXV0aG9yPktlbHNoLCBSLiBO
LjwvYXV0aG9yPjxhdXRob3I+TXVsbGlucywgTS4gQy48L2F1dGhvcj48YXV0aG9yPldhcmdhLCBS
LiBNLjwvYXV0aG9yPjxhdXRob3I+QWxsZW5kZSwgTS4gTC48L2F1dGhvcj48YXV0aG9yPldlaW5i
ZXJnLCBFLiBTLjwvYXV0aG9yPjxhdXRob3I+TnVzc2xlaW4tVm9saGFyZCwgQy48L2F1dGhvcj48
L2F1dGhvcnM+PC9jb250cmlidXRvcnM+PHRpdGxlcz48dGl0bGU+TXV0YXRpb25zIGFmZmVjdGlu
ZyB0aGUgZm9ybWF0aW9uIG9mIHRoZSBub3RvY2hvcmQgaW4gdGhlIHplYnJhZmlzaCwgRGFuaW8g
cmVyaW88L3RpdGxlPjxzZWNvbmRhcnktdGl0bGU+RGV2ZWxvcG1lbnQ8L3NlY29uZGFyeS10aXRs
ZT48L3RpdGxlcz48cGVyaW9kaWNhbD48ZnVsbC10aXRsZT5EZXZlbG9wbWVudDwvZnVsbC10aXRs
ZT48L3BlcmlvZGljYWw+PHBhZ2VzPjEwMy0xMTU8L3BhZ2VzPjx2b2x1bWU+MTIzPC92b2x1bWU+
PGRhdGVzPjx5ZWFyPjE5OTY8L3llYXI+PC9kYXRlcz48dXJscz48L3VybHM+PC9yZWNvcmQ+PC9D
aXRlPjwvRW5kTm90ZT5=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5C0FF2" w:rsidRPr="00E6172C">
        <w:rPr>
          <w:lang w:val="en-GB"/>
        </w:rPr>
      </w:r>
      <w:r w:rsidR="005C0FF2" w:rsidRPr="00E6172C">
        <w:rPr>
          <w:lang w:val="en-GB"/>
        </w:rPr>
        <w:fldChar w:fldCharType="separate"/>
      </w:r>
      <w:r w:rsidR="00604AE3" w:rsidRPr="00E6172C">
        <w:rPr>
          <w:noProof/>
          <w:lang w:val="en-GB"/>
        </w:rPr>
        <w:t>(Hammerschmidt and Nüsslein-Volhard, 1993; Odenthal et al., 1996; Schulte-Merker et al., 1994a)</w:t>
      </w:r>
      <w:r w:rsidR="005C0FF2" w:rsidRPr="00E6172C">
        <w:rPr>
          <w:lang w:val="en-GB"/>
        </w:rPr>
        <w:fldChar w:fldCharType="end"/>
      </w:r>
      <w:r w:rsidR="00613F76" w:rsidRPr="00E6172C">
        <w:rPr>
          <w:lang w:val="en-GB"/>
        </w:rPr>
        <w:t xml:space="preserve">.  </w:t>
      </w:r>
      <w:r w:rsidR="001649C7" w:rsidRPr="00E6172C">
        <w:rPr>
          <w:lang w:val="en-GB"/>
        </w:rPr>
        <w:t>Nevertheless, as</w:t>
      </w:r>
      <w:r w:rsidR="00613F76" w:rsidRPr="00E6172C">
        <w:rPr>
          <w:lang w:val="en-GB"/>
        </w:rPr>
        <w:t xml:space="preserve"> </w:t>
      </w:r>
      <w:r w:rsidR="000A5305" w:rsidRPr="00E6172C">
        <w:rPr>
          <w:lang w:val="en-GB"/>
        </w:rPr>
        <w:t>pre-</w:t>
      </w:r>
      <w:r w:rsidR="00613F76" w:rsidRPr="00E6172C">
        <w:rPr>
          <w:lang w:val="en-GB"/>
        </w:rPr>
        <w:t xml:space="preserve">adaxial cells have recently </w:t>
      </w:r>
      <w:r w:rsidR="001649C7" w:rsidRPr="00E6172C">
        <w:rPr>
          <w:lang w:val="en-GB"/>
        </w:rPr>
        <w:t>express</w:t>
      </w:r>
      <w:r w:rsidR="00613F76" w:rsidRPr="00E6172C">
        <w:rPr>
          <w:lang w:val="en-GB"/>
        </w:rPr>
        <w:t xml:space="preserve">ed </w:t>
      </w:r>
      <w:proofErr w:type="spellStart"/>
      <w:r w:rsidR="00613F76" w:rsidRPr="00E6172C">
        <w:rPr>
          <w:lang w:val="en-GB"/>
        </w:rPr>
        <w:lastRenderedPageBreak/>
        <w:t>Tbxta</w:t>
      </w:r>
      <w:proofErr w:type="spellEnd"/>
      <w:r w:rsidR="00613F76" w:rsidRPr="00E6172C">
        <w:rPr>
          <w:lang w:val="en-GB"/>
        </w:rPr>
        <w:t xml:space="preserve"> during their inv</w:t>
      </w:r>
      <w:r w:rsidR="00A13178" w:rsidRPr="00E6172C">
        <w:rPr>
          <w:lang w:val="en-GB"/>
        </w:rPr>
        <w:t>olu</w:t>
      </w:r>
      <w:r w:rsidR="00613F76" w:rsidRPr="00E6172C">
        <w:rPr>
          <w:lang w:val="en-GB"/>
        </w:rPr>
        <w:t>tion</w:t>
      </w:r>
      <w:r w:rsidR="001649C7" w:rsidRPr="00E6172C">
        <w:rPr>
          <w:lang w:val="en-GB"/>
        </w:rPr>
        <w:t>, it is</w:t>
      </w:r>
      <w:r w:rsidR="00F4060A" w:rsidRPr="00E6172C">
        <w:rPr>
          <w:lang w:val="en-GB"/>
        </w:rPr>
        <w:t xml:space="preserve"> possib</w:t>
      </w:r>
      <w:r w:rsidR="001649C7" w:rsidRPr="00E6172C">
        <w:rPr>
          <w:lang w:val="en-GB"/>
        </w:rPr>
        <w:t>le</w:t>
      </w:r>
      <w:r w:rsidR="00F4060A" w:rsidRPr="00E6172C">
        <w:rPr>
          <w:lang w:val="en-GB"/>
        </w:rPr>
        <w:t xml:space="preserve"> that</w:t>
      </w:r>
      <w:r w:rsidR="00613F76" w:rsidRPr="00E6172C">
        <w:rPr>
          <w:lang w:val="en-GB"/>
        </w:rPr>
        <w:t xml:space="preserve"> </w:t>
      </w:r>
      <w:r w:rsidR="00F7266E">
        <w:rPr>
          <w:lang w:val="en-GB"/>
        </w:rPr>
        <w:t xml:space="preserve">either </w:t>
      </w:r>
      <w:proofErr w:type="spellStart"/>
      <w:r w:rsidR="00F7266E">
        <w:rPr>
          <w:lang w:val="en-GB"/>
        </w:rPr>
        <w:t>Tbxta</w:t>
      </w:r>
      <w:proofErr w:type="spellEnd"/>
      <w:r w:rsidR="00F7266E">
        <w:rPr>
          <w:lang w:val="en-GB"/>
        </w:rPr>
        <w:t xml:space="preserve"> primes the </w:t>
      </w:r>
      <w:proofErr w:type="spellStart"/>
      <w:r w:rsidR="00F7266E" w:rsidRPr="001C0667">
        <w:rPr>
          <w:i/>
          <w:iCs/>
          <w:lang w:val="en-GB"/>
        </w:rPr>
        <w:t>myod</w:t>
      </w:r>
      <w:proofErr w:type="spellEnd"/>
      <w:r w:rsidR="00F7266E">
        <w:rPr>
          <w:lang w:val="en-GB"/>
        </w:rPr>
        <w:t xml:space="preserve"> locus for later activation or that </w:t>
      </w:r>
      <w:r w:rsidR="00613F76" w:rsidRPr="00E6172C">
        <w:rPr>
          <w:lang w:val="en-GB"/>
        </w:rPr>
        <w:t xml:space="preserve">functionally significant protein could remain bound at the </w:t>
      </w:r>
      <w:proofErr w:type="spellStart"/>
      <w:r w:rsidR="00613F76" w:rsidRPr="00E6172C">
        <w:rPr>
          <w:i/>
          <w:lang w:val="en-GB"/>
        </w:rPr>
        <w:t>myod</w:t>
      </w:r>
      <w:proofErr w:type="spellEnd"/>
      <w:r w:rsidR="00613F76" w:rsidRPr="00E6172C">
        <w:rPr>
          <w:lang w:val="en-GB"/>
        </w:rPr>
        <w:t xml:space="preserve"> locus</w:t>
      </w:r>
      <w:r w:rsidR="00FD4A0E" w:rsidRPr="00E6172C">
        <w:rPr>
          <w:lang w:val="en-GB"/>
        </w:rPr>
        <w:t xml:space="preserve">.  </w:t>
      </w:r>
      <w:r w:rsidR="00AE42C0" w:rsidRPr="00E6172C">
        <w:rPr>
          <w:lang w:val="en-GB"/>
        </w:rPr>
        <w:t xml:space="preserve">Transient persistence of </w:t>
      </w:r>
      <w:proofErr w:type="spellStart"/>
      <w:r w:rsidR="00AE42C0" w:rsidRPr="00E6172C">
        <w:rPr>
          <w:lang w:val="en-GB"/>
        </w:rPr>
        <w:t>Tbxta</w:t>
      </w:r>
      <w:proofErr w:type="spellEnd"/>
      <w:r w:rsidR="00AE42C0" w:rsidRPr="00E6172C">
        <w:rPr>
          <w:lang w:val="en-GB"/>
        </w:rPr>
        <w:t xml:space="preserve"> </w:t>
      </w:r>
      <w:r w:rsidR="00A13178" w:rsidRPr="00E6172C">
        <w:rPr>
          <w:lang w:val="en-GB"/>
        </w:rPr>
        <w:t>is consistent with</w:t>
      </w:r>
      <w:r w:rsidR="00AE42C0" w:rsidRPr="00E6172C">
        <w:rPr>
          <w:lang w:val="en-GB"/>
        </w:rPr>
        <w:t xml:space="preserve"> the downregulation of </w:t>
      </w:r>
      <w:proofErr w:type="spellStart"/>
      <w:r w:rsidR="00AE42C0" w:rsidRPr="00E6172C">
        <w:rPr>
          <w:i/>
          <w:lang w:val="en-GB"/>
        </w:rPr>
        <w:t>myod</w:t>
      </w:r>
      <w:proofErr w:type="spellEnd"/>
      <w:r w:rsidR="00AE42C0" w:rsidRPr="00E6172C">
        <w:rPr>
          <w:lang w:val="en-GB"/>
        </w:rPr>
        <w:t xml:space="preserve"> mRNA in more anterior adaxial cells in the absence of </w:t>
      </w:r>
      <w:proofErr w:type="spellStart"/>
      <w:r w:rsidR="00AE42C0" w:rsidRPr="00E6172C">
        <w:rPr>
          <w:lang w:val="en-GB"/>
        </w:rPr>
        <w:t>Hh</w:t>
      </w:r>
      <w:proofErr w:type="spellEnd"/>
      <w:r w:rsidR="00AE42C0" w:rsidRPr="00E6172C">
        <w:rPr>
          <w:lang w:val="en-GB"/>
        </w:rPr>
        <w:t xml:space="preserve"> signals.  </w:t>
      </w:r>
      <w:r w:rsidR="00FD4A0E" w:rsidRPr="00E6172C">
        <w:rPr>
          <w:lang w:val="en-GB"/>
        </w:rPr>
        <w:t>An</w:t>
      </w:r>
      <w:r w:rsidR="00613F76" w:rsidRPr="00E6172C">
        <w:rPr>
          <w:lang w:val="en-GB"/>
        </w:rPr>
        <w:t xml:space="preserve"> alternative hypothesis of indirect regulation </w:t>
      </w:r>
      <w:r w:rsidR="00F4060A" w:rsidRPr="00E6172C">
        <w:rPr>
          <w:lang w:val="en-GB"/>
        </w:rPr>
        <w:t xml:space="preserve">of </w:t>
      </w:r>
      <w:proofErr w:type="spellStart"/>
      <w:r w:rsidR="00F4060A" w:rsidRPr="00E6172C">
        <w:rPr>
          <w:i/>
          <w:lang w:val="en-GB"/>
        </w:rPr>
        <w:t>myod</w:t>
      </w:r>
      <w:proofErr w:type="spellEnd"/>
      <w:r w:rsidR="00F4060A" w:rsidRPr="00E6172C">
        <w:rPr>
          <w:lang w:val="en-GB"/>
        </w:rPr>
        <w:t xml:space="preserve"> by Fgf </w:t>
      </w:r>
      <w:r w:rsidR="00A13178" w:rsidRPr="00E6172C">
        <w:rPr>
          <w:lang w:val="en-GB"/>
        </w:rPr>
        <w:t>through another transcription factor</w:t>
      </w:r>
      <w:r w:rsidR="009F120F" w:rsidRPr="00E6172C">
        <w:rPr>
          <w:lang w:val="en-GB"/>
        </w:rPr>
        <w:t>, such as Tbx16,</w:t>
      </w:r>
      <w:r w:rsidR="00A13178" w:rsidRPr="00E6172C">
        <w:rPr>
          <w:lang w:val="en-GB"/>
        </w:rPr>
        <w:t xml:space="preserve"> </w:t>
      </w:r>
      <w:r w:rsidR="00F4060A" w:rsidRPr="00E6172C">
        <w:rPr>
          <w:lang w:val="en-GB"/>
        </w:rPr>
        <w:t xml:space="preserve">is also </w:t>
      </w:r>
      <w:r w:rsidR="00FD4A0E" w:rsidRPr="00E6172C">
        <w:rPr>
          <w:lang w:val="en-GB"/>
        </w:rPr>
        <w:t>ten</w:t>
      </w:r>
      <w:r w:rsidR="00F4060A" w:rsidRPr="00E6172C">
        <w:rPr>
          <w:lang w:val="en-GB"/>
        </w:rPr>
        <w:t>able</w:t>
      </w:r>
      <w:r w:rsidR="00047C9D" w:rsidRPr="00E6172C">
        <w:rPr>
          <w:lang w:val="en-GB"/>
        </w:rPr>
        <w:t xml:space="preserve">, and is supported by the reduced upregulation of </w:t>
      </w:r>
      <w:r w:rsidR="00047C9D" w:rsidRPr="00E6172C">
        <w:rPr>
          <w:i/>
          <w:iCs/>
          <w:lang w:val="en-GB"/>
        </w:rPr>
        <w:t>tbx16</w:t>
      </w:r>
      <w:r w:rsidR="00047C9D" w:rsidRPr="00E6172C">
        <w:rPr>
          <w:lang w:val="en-GB"/>
        </w:rPr>
        <w:t xml:space="preserve"> observed in </w:t>
      </w:r>
      <w:proofErr w:type="spellStart"/>
      <w:r w:rsidR="00047C9D" w:rsidRPr="00E6172C">
        <w:rPr>
          <w:i/>
          <w:iCs/>
          <w:lang w:val="en-GB"/>
        </w:rPr>
        <w:t>tbxta</w:t>
      </w:r>
      <w:proofErr w:type="spellEnd"/>
      <w:r w:rsidR="00047C9D" w:rsidRPr="00E6172C">
        <w:rPr>
          <w:lang w:val="en-GB"/>
        </w:rPr>
        <w:t xml:space="preserve"> mutants injected with Fgf4 (Fig. 7D)</w:t>
      </w:r>
      <w:r w:rsidR="00F4060A" w:rsidRPr="00E6172C">
        <w:rPr>
          <w:lang w:val="en-GB"/>
        </w:rPr>
        <w:t xml:space="preserve">. </w:t>
      </w:r>
      <w:r w:rsidR="008C02CE" w:rsidRPr="00E6172C">
        <w:rPr>
          <w:lang w:val="en-GB"/>
        </w:rPr>
        <w:t xml:space="preserve"> </w:t>
      </w:r>
      <w:r w:rsidR="00EF468E" w:rsidRPr="00E6172C">
        <w:rPr>
          <w:lang w:val="en-GB"/>
        </w:rPr>
        <w:t>We</w:t>
      </w:r>
      <w:r w:rsidR="00F4060A" w:rsidRPr="00E6172C">
        <w:rPr>
          <w:lang w:val="en-GB"/>
        </w:rPr>
        <w:t xml:space="preserve"> show that</w:t>
      </w:r>
      <w:r w:rsidR="00DD210C" w:rsidRPr="00E6172C">
        <w:rPr>
          <w:lang w:val="en-GB"/>
        </w:rPr>
        <w:t xml:space="preserve"> </w:t>
      </w:r>
      <w:r w:rsidR="00F4060A" w:rsidRPr="00E6172C">
        <w:rPr>
          <w:lang w:val="en-GB"/>
        </w:rPr>
        <w:t xml:space="preserve">Myf5 </w:t>
      </w:r>
      <w:r w:rsidR="00795F6C" w:rsidRPr="00E6172C">
        <w:rPr>
          <w:lang w:val="en-GB"/>
        </w:rPr>
        <w:t xml:space="preserve">is not an </w:t>
      </w:r>
      <w:r w:rsidR="00DD210C" w:rsidRPr="00E6172C">
        <w:rPr>
          <w:lang w:val="en-GB"/>
        </w:rPr>
        <w:t xml:space="preserve">indirect mediator of Fgf </w:t>
      </w:r>
      <w:r w:rsidR="00795F6C" w:rsidRPr="00E6172C">
        <w:rPr>
          <w:lang w:val="en-GB"/>
        </w:rPr>
        <w:t>signa</w:t>
      </w:r>
      <w:r w:rsidR="008E7584" w:rsidRPr="00E6172C">
        <w:rPr>
          <w:lang w:val="en-GB"/>
        </w:rPr>
        <w:t>l</w:t>
      </w:r>
      <w:r w:rsidR="00795F6C" w:rsidRPr="00E6172C">
        <w:rPr>
          <w:lang w:val="en-GB"/>
        </w:rPr>
        <w:t xml:space="preserve">ling on </w:t>
      </w:r>
      <w:proofErr w:type="spellStart"/>
      <w:r w:rsidR="00795F6C" w:rsidRPr="00E6172C">
        <w:rPr>
          <w:i/>
          <w:lang w:val="en-GB"/>
        </w:rPr>
        <w:t>myod</w:t>
      </w:r>
      <w:proofErr w:type="spellEnd"/>
      <w:r w:rsidR="00DD210C" w:rsidRPr="00E6172C">
        <w:rPr>
          <w:lang w:val="en-GB"/>
        </w:rPr>
        <w:t xml:space="preserve">, despite </w:t>
      </w:r>
      <w:r w:rsidR="00795F6C" w:rsidRPr="00E6172C">
        <w:rPr>
          <w:lang w:val="en-GB"/>
        </w:rPr>
        <w:t xml:space="preserve">its </w:t>
      </w:r>
      <w:r w:rsidR="00DD210C" w:rsidRPr="00E6172C">
        <w:rPr>
          <w:lang w:val="en-GB"/>
        </w:rPr>
        <w:t>Fgf sensitivity</w:t>
      </w:r>
      <w:r w:rsidR="00F4060A" w:rsidRPr="00E6172C">
        <w:rPr>
          <w:lang w:val="en-GB"/>
        </w:rPr>
        <w:t>.</w:t>
      </w:r>
    </w:p>
    <w:p w14:paraId="73C55834" w14:textId="2E2F3AE1" w:rsidR="00736E4D" w:rsidRPr="00E6172C" w:rsidRDefault="00795F6C" w:rsidP="004D226D">
      <w:pPr>
        <w:spacing w:after="120" w:line="360" w:lineRule="auto"/>
        <w:jc w:val="both"/>
        <w:rPr>
          <w:lang w:val="en-GB"/>
        </w:rPr>
      </w:pPr>
      <w:r w:rsidRPr="00E6172C">
        <w:rPr>
          <w:lang w:val="en-GB"/>
        </w:rPr>
        <w:t xml:space="preserve">Our data argue strongly that Fgf </w:t>
      </w:r>
      <w:r w:rsidR="00E6172C" w:rsidRPr="00E6172C">
        <w:rPr>
          <w:lang w:val="en-GB"/>
        </w:rPr>
        <w:t>signalling</w:t>
      </w:r>
      <w:r w:rsidRPr="00E6172C">
        <w:rPr>
          <w:lang w:val="en-GB"/>
        </w:rPr>
        <w:t xml:space="preserve"> not only promotes </w:t>
      </w:r>
      <w:r w:rsidRPr="00E6172C">
        <w:rPr>
          <w:i/>
          <w:lang w:val="en-GB"/>
        </w:rPr>
        <w:t>tbx16</w:t>
      </w:r>
      <w:r w:rsidRPr="00E6172C">
        <w:rPr>
          <w:lang w:val="en-GB"/>
        </w:rPr>
        <w:t xml:space="preserve"> expression, but also </w:t>
      </w:r>
      <w:r w:rsidR="00222CB2" w:rsidRPr="00E6172C">
        <w:rPr>
          <w:lang w:val="en-GB"/>
        </w:rPr>
        <w:t>enhanc</w:t>
      </w:r>
      <w:r w:rsidRPr="00E6172C">
        <w:rPr>
          <w:lang w:val="en-GB"/>
        </w:rPr>
        <w:t>es the activity of the Tbx16 protein</w:t>
      </w:r>
      <w:r w:rsidR="0004666A">
        <w:rPr>
          <w:lang w:val="en-GB"/>
        </w:rPr>
        <w:t>, constituting a feed-forward mechanism</w:t>
      </w:r>
      <w:r w:rsidRPr="00E6172C">
        <w:rPr>
          <w:lang w:val="en-GB"/>
        </w:rPr>
        <w:t xml:space="preserve">.  </w:t>
      </w:r>
      <w:r w:rsidR="00EF468E" w:rsidRPr="00E6172C">
        <w:rPr>
          <w:lang w:val="en-GB"/>
        </w:rPr>
        <w:t xml:space="preserve">The MRF inducing activity of </w:t>
      </w:r>
      <w:r w:rsidRPr="00E6172C">
        <w:rPr>
          <w:lang w:val="en-GB"/>
        </w:rPr>
        <w:t xml:space="preserve">Tbx16 is </w:t>
      </w:r>
      <w:r w:rsidR="00EF468E" w:rsidRPr="00E6172C">
        <w:rPr>
          <w:lang w:val="en-GB"/>
        </w:rPr>
        <w:t xml:space="preserve">suppressed by inhibition of Fgf </w:t>
      </w:r>
      <w:r w:rsidR="00E6172C" w:rsidRPr="00E6172C">
        <w:rPr>
          <w:lang w:val="en-GB"/>
        </w:rPr>
        <w:t>signalling</w:t>
      </w:r>
      <w:r w:rsidR="00EF468E" w:rsidRPr="00E6172C">
        <w:rPr>
          <w:lang w:val="en-GB"/>
        </w:rPr>
        <w:t xml:space="preserve"> (Fig. 5C,D). </w:t>
      </w:r>
      <w:r w:rsidRPr="00E6172C">
        <w:rPr>
          <w:lang w:val="en-GB"/>
        </w:rPr>
        <w:t xml:space="preserve"> </w:t>
      </w:r>
      <w:r w:rsidR="00EF468E" w:rsidRPr="00E6172C">
        <w:rPr>
          <w:lang w:val="en-GB"/>
        </w:rPr>
        <w:t xml:space="preserve">Bearing in mind the existence of Tbx16l and </w:t>
      </w:r>
      <w:proofErr w:type="spellStart"/>
      <w:r w:rsidR="00EF468E" w:rsidRPr="00E6172C">
        <w:rPr>
          <w:lang w:val="en-GB"/>
        </w:rPr>
        <w:t>Tbxta</w:t>
      </w:r>
      <w:proofErr w:type="spellEnd"/>
      <w:r w:rsidR="00EF468E" w:rsidRPr="00E6172C">
        <w:rPr>
          <w:lang w:val="en-GB"/>
        </w:rPr>
        <w:t xml:space="preserve">, this result is consistent with the finding that </w:t>
      </w:r>
      <w:proofErr w:type="spellStart"/>
      <w:r w:rsidR="00EF468E" w:rsidRPr="00E6172C">
        <w:rPr>
          <w:i/>
          <w:lang w:val="en-GB"/>
        </w:rPr>
        <w:t>tbxta</w:t>
      </w:r>
      <w:proofErr w:type="spellEnd"/>
      <w:r w:rsidR="00EF468E" w:rsidRPr="00E6172C">
        <w:rPr>
          <w:lang w:val="en-GB"/>
        </w:rPr>
        <w:t xml:space="preserve"> or </w:t>
      </w:r>
      <w:r w:rsidR="00EF468E" w:rsidRPr="00E6172C">
        <w:rPr>
          <w:i/>
          <w:lang w:val="en-GB"/>
        </w:rPr>
        <w:t>tbx16</w:t>
      </w:r>
      <w:r w:rsidR="00EF468E" w:rsidRPr="00E6172C">
        <w:rPr>
          <w:lang w:val="en-GB"/>
        </w:rPr>
        <w:t xml:space="preserve"> mutation sensitizes embryos to Fgf inhibition </w:t>
      </w:r>
      <w:r w:rsidR="00EF468E" w:rsidRPr="00E6172C">
        <w:rPr>
          <w:lang w:val="en-GB"/>
        </w:rPr>
        <w:fldChar w:fldCharType="begin"/>
      </w:r>
      <w:r w:rsidR="00AD49EB" w:rsidRPr="00E6172C">
        <w:rPr>
          <w:lang w:val="en-GB"/>
        </w:rPr>
        <w:instrText xml:space="preserve"> ADDIN EN.CITE &lt;EndNote&gt;&lt;Cite&gt;&lt;Author&gt;Griffin&lt;/Author&gt;&lt;Year&gt;2003&lt;/Year&gt;&lt;RecNum&gt;6720&lt;/RecNum&gt;&lt;DisplayText&gt;(Griffin and Kimelman, 2003)&lt;/DisplayText&gt;&lt;record&gt;&lt;rec-number&gt;6720&lt;/rec-number&gt;&lt;foreign-keys&gt;&lt;key app="EN" db-id="22p5fpsx89st9pe99v5xs2x1d2dex5rwt590" timestamp="0"&gt;6720&lt;/key&gt;&lt;/foreign-keys&gt;&lt;ref-type name="Journal Article"&gt;17&lt;/ref-type&gt;&lt;contributors&gt;&lt;authors&gt;&lt;author&gt;Griffin, K. J.&lt;/author&gt;&lt;author&gt;Kimelman, D.&lt;/author&gt;&lt;/authors&gt;&lt;/contributors&gt;&lt;auth-address&gt;Department of Biochemistry &amp;amp; Center for Developmental Biology, Box 357350, University of Washington, Seattle, WA 98195-7350, USA. kjpg@ucla.edu&lt;/auth-address&gt;&lt;titles&gt;&lt;title&gt;Interplay between FGF, one-eyed pinhead, and T-box transcription factors during zebrafish posterior development&lt;/title&gt;&lt;secondary-title&gt;Dev Biol&lt;/secondary-title&gt;&lt;/titles&gt;&lt;periodical&gt;&lt;full-title&gt;Dev Biol&lt;/full-title&gt;&lt;/periodical&gt;&lt;pages&gt;456-66&lt;/pages&gt;&lt;volume&gt;264&lt;/volume&gt;&lt;number&gt;2&lt;/number&gt;&lt;keywords&gt;&lt;keyword&gt;Animals&lt;/keyword&gt;&lt;keyword&gt;Fibroblast Growth Factors/physiology&lt;/keyword&gt;&lt;keyword&gt;Homeodomain Proteins/*physiology&lt;/keyword&gt;&lt;keyword&gt;Mesoderm/physiology&lt;/keyword&gt;&lt;keyword&gt;Pyrroles/pharmacology&lt;/keyword&gt;&lt;keyword&gt;Receptors, Fibroblast Growth Factor/*physiology&lt;/keyword&gt;&lt;keyword&gt;Signal Transduction&lt;/keyword&gt;&lt;keyword&gt;Support, U.S. Gov&amp;apos;t, Non-P.H.S.&lt;/keyword&gt;&lt;keyword&gt;Support, U.S. Gov&amp;apos;t, P.H.S.&lt;/keyword&gt;&lt;keyword&gt;T-Box Domain Proteins/*physiology&lt;/keyword&gt;&lt;keyword&gt;Transcription Factors/*physiology&lt;/keyword&gt;&lt;keyword&gt;Zebrafish/*embryology&lt;/keyword&gt;&lt;keyword&gt;Zebrafish Proteins/*physiology&lt;/keyword&gt;&lt;/keywords&gt;&lt;dates&gt;&lt;year&gt;2003&lt;/year&gt;&lt;pub-dates&gt;&lt;date&gt;Dec 15&lt;/date&gt;&lt;/pub-dates&gt;&lt;/dates&gt;&lt;accession-num&gt;14651930&lt;/accession-num&gt;&lt;urls&gt;&lt;related-urls&gt;&lt;url&gt;http://www.ncbi.nlm.nih.gov/entrez/query.fcgi?cmd=Retrieve&amp;amp;db=PubMed&amp;amp;dopt=Citation&amp;amp;list_uids=14651930&lt;/url&gt;&lt;/related-urls&gt;&lt;/urls&gt;&lt;/record&gt;&lt;/Cite&gt;&lt;/EndNote&gt;</w:instrText>
      </w:r>
      <w:r w:rsidR="00EF468E" w:rsidRPr="00E6172C">
        <w:rPr>
          <w:lang w:val="en-GB"/>
        </w:rPr>
        <w:fldChar w:fldCharType="separate"/>
      </w:r>
      <w:r w:rsidR="00EF468E" w:rsidRPr="00E6172C">
        <w:rPr>
          <w:noProof/>
          <w:lang w:val="en-GB"/>
        </w:rPr>
        <w:t>(Griffin and Kimelman, 2003)</w:t>
      </w:r>
      <w:r w:rsidR="00EF468E" w:rsidRPr="00E6172C">
        <w:rPr>
          <w:lang w:val="en-GB"/>
        </w:rPr>
        <w:fldChar w:fldCharType="end"/>
      </w:r>
      <w:r w:rsidR="00EF468E" w:rsidRPr="00E6172C">
        <w:rPr>
          <w:lang w:val="en-GB"/>
        </w:rPr>
        <w:t xml:space="preserve">. </w:t>
      </w:r>
      <w:r w:rsidR="004D226D" w:rsidRPr="00E6172C">
        <w:rPr>
          <w:lang w:val="en-GB"/>
        </w:rPr>
        <w:t xml:space="preserve"> As</w:t>
      </w:r>
      <w:r w:rsidR="00736E4D" w:rsidRPr="00E6172C">
        <w:rPr>
          <w:lang w:val="en-GB"/>
        </w:rPr>
        <w:t xml:space="preserve"> Tbx16 overexpression can expand PSM fates and re</w:t>
      </w:r>
      <w:r w:rsidR="004D226D" w:rsidRPr="00E6172C">
        <w:rPr>
          <w:lang w:val="en-GB"/>
        </w:rPr>
        <w:t>verse</w:t>
      </w:r>
      <w:r w:rsidR="00736E4D" w:rsidRPr="00E6172C">
        <w:rPr>
          <w:lang w:val="en-GB"/>
        </w:rPr>
        <w:t xml:space="preserve"> the effect of </w:t>
      </w:r>
      <w:r w:rsidR="004D226D" w:rsidRPr="00E6172C">
        <w:rPr>
          <w:lang w:val="en-GB"/>
        </w:rPr>
        <w:t xml:space="preserve">partial </w:t>
      </w:r>
      <w:r w:rsidR="00736E4D" w:rsidRPr="00E6172C">
        <w:rPr>
          <w:lang w:val="en-GB"/>
        </w:rPr>
        <w:t>Fgf inhibition</w:t>
      </w:r>
      <w:r w:rsidR="004D226D" w:rsidRPr="00E6172C">
        <w:rPr>
          <w:lang w:val="en-GB"/>
        </w:rPr>
        <w:t xml:space="preserve">, </w:t>
      </w:r>
      <w:r w:rsidR="00736E4D" w:rsidRPr="00E6172C">
        <w:rPr>
          <w:lang w:val="en-GB"/>
        </w:rPr>
        <w:t xml:space="preserve">a primary role of Fgf signalling is to </w:t>
      </w:r>
      <w:r w:rsidR="00D351C2" w:rsidRPr="00E6172C">
        <w:rPr>
          <w:lang w:val="en-GB"/>
        </w:rPr>
        <w:t>cooperate with</w:t>
      </w:r>
      <w:r w:rsidR="00736E4D" w:rsidRPr="00E6172C">
        <w:rPr>
          <w:lang w:val="en-GB"/>
        </w:rPr>
        <w:t xml:space="preserve"> Tbx16 </w:t>
      </w:r>
      <w:r w:rsidR="00D351C2" w:rsidRPr="00E6172C">
        <w:rPr>
          <w:lang w:val="en-GB"/>
        </w:rPr>
        <w:t>to</w:t>
      </w:r>
      <w:r w:rsidR="00736E4D" w:rsidRPr="00E6172C">
        <w:rPr>
          <w:lang w:val="en-GB"/>
        </w:rPr>
        <w:t xml:space="preserve"> </w:t>
      </w:r>
      <w:r w:rsidR="004D226D" w:rsidRPr="00E6172C">
        <w:rPr>
          <w:lang w:val="en-GB"/>
        </w:rPr>
        <w:t>drive</w:t>
      </w:r>
      <w:r w:rsidR="00736E4D" w:rsidRPr="00E6172C">
        <w:rPr>
          <w:lang w:val="en-GB"/>
        </w:rPr>
        <w:t xml:space="preserve"> expression of its target genes, including </w:t>
      </w:r>
      <w:r w:rsidR="00736E4D" w:rsidRPr="00E6172C">
        <w:rPr>
          <w:i/>
          <w:lang w:val="en-GB"/>
        </w:rPr>
        <w:t>myf5</w:t>
      </w:r>
      <w:r w:rsidR="00736E4D" w:rsidRPr="00E6172C">
        <w:rPr>
          <w:lang w:val="en-GB"/>
        </w:rPr>
        <w:t xml:space="preserve">.  </w:t>
      </w:r>
      <w:r w:rsidR="00D351C2" w:rsidRPr="00E6172C">
        <w:rPr>
          <w:lang w:val="en-GB"/>
        </w:rPr>
        <w:t>This understanding</w:t>
      </w:r>
      <w:r w:rsidR="00736E4D" w:rsidRPr="00E6172C">
        <w:rPr>
          <w:lang w:val="en-GB"/>
        </w:rPr>
        <w:t xml:space="preserve"> provide</w:t>
      </w:r>
      <w:r w:rsidR="00D351C2" w:rsidRPr="00E6172C">
        <w:rPr>
          <w:lang w:val="en-GB"/>
        </w:rPr>
        <w:t>s</w:t>
      </w:r>
      <w:r w:rsidR="00736E4D" w:rsidRPr="00E6172C">
        <w:rPr>
          <w:lang w:val="en-GB"/>
        </w:rPr>
        <w:t xml:space="preserve"> mechanistic insight into how the effects of Fgf on gastrulation movements and histogenesis are separated, as originally proposed </w:t>
      </w:r>
      <w:r w:rsidR="00736E4D" w:rsidRPr="00E6172C">
        <w:rPr>
          <w:lang w:val="en-GB"/>
        </w:rPr>
        <w:fldChar w:fldCharType="begin"/>
      </w:r>
      <w:r w:rsidR="00AD49EB" w:rsidRPr="00E6172C">
        <w:rPr>
          <w:lang w:val="en-GB"/>
        </w:rPr>
        <w:instrText xml:space="preserve"> ADDIN EN.CITE &lt;EndNote&gt;&lt;Cite&gt;&lt;Author&gt;Amaya&lt;/Author&gt;&lt;Year&gt;1993&lt;/Year&gt;&lt;RecNum&gt;9390&lt;/RecNum&gt;&lt;DisplayText&gt;(Amaya et al., 1993)&lt;/DisplayText&gt;&lt;record&gt;&lt;rec-number&gt;9390&lt;/rec-number&gt;&lt;foreign-keys&gt;&lt;key app="EN" db-id="22p5fpsx89st9pe99v5xs2x1d2dex5rwt590" timestamp="1391185034"&gt;9390&lt;/key&gt;&lt;/foreign-keys&gt;&lt;ref-type name="Journal Article"&gt;17&lt;/ref-type&gt;&lt;contributors&gt;&lt;authors&gt;&lt;author&gt;Amaya, E.&lt;/author&gt;&lt;author&gt;Stein, P. A.&lt;/author&gt;&lt;author&gt;Musci, T. J.&lt;/author&gt;&lt;author&gt;Kirschner, M. W.&lt;/author&gt;&lt;/authors&gt;&lt;/contributors&gt;&lt;auth-address&gt;Department of Biochemistry and Biophysics, University of California, San Francisco 94143.&lt;/auth-address&gt;&lt;titles&gt;&lt;title&gt;FGF signalling in the early specification of mesoderm in Xenopus&lt;/title&gt;&lt;secondary-title&gt;Development&lt;/secondary-title&gt;&lt;alt-title&gt;Development&lt;/alt-title&gt;&lt;/titles&gt;&lt;periodical&gt;&lt;full-title&gt;Development&lt;/full-title&gt;&lt;/periodical&gt;&lt;alt-periodical&gt;&lt;full-title&gt;Development&lt;/full-title&gt;&lt;/alt-periodical&gt;&lt;pages&gt;477-87&lt;/pages&gt;&lt;volume&gt;118&lt;/volume&gt;&lt;number&gt;2&lt;/number&gt;&lt;keywords&gt;&lt;keyword&gt;Animals&lt;/keyword&gt;&lt;keyword&gt;Collagen/genetics&lt;/keyword&gt;&lt;keyword&gt;Embryonic Induction/*physiology&lt;/keyword&gt;&lt;keyword&gt;Fibroblast Growth Factors/*physiology&lt;/keyword&gt;&lt;keyword&gt;Gastrula/physiology&lt;/keyword&gt;&lt;keyword&gt;Gene Expression/physiology&lt;/keyword&gt;&lt;keyword&gt;Immunoblotting&lt;/keyword&gt;&lt;keyword&gt;Immunohistochemistry&lt;/keyword&gt;&lt;keyword&gt;In Situ Hybridization&lt;/keyword&gt;&lt;keyword&gt;Mesoderm/*physiology&lt;/keyword&gt;&lt;keyword&gt;Morphogenesis/physiology&lt;/keyword&gt;&lt;keyword&gt;Muscles/embryology&lt;/keyword&gt;&lt;keyword&gt;Notochord/cytology&lt;/keyword&gt;&lt;keyword&gt;Receptors, Fibroblast Growth Factor/genetics/physiology&lt;/keyword&gt;&lt;keyword&gt;Signal Transduction/*physiology&lt;/keyword&gt;&lt;keyword&gt;Xenopus laevis/embryology&lt;/keyword&gt;&lt;/keywords&gt;&lt;dates&gt;&lt;year&gt;1993&lt;/year&gt;&lt;pub-dates&gt;&lt;date&gt;Jun&lt;/date&gt;&lt;/pub-dates&gt;&lt;/dates&gt;&lt;isbn&gt;0950-1991 (Print)&amp;#xD;0950-1991 (Linking)&lt;/isbn&gt;&lt;accession-num&gt;8223274&lt;/accession-num&gt;&lt;urls&gt;&lt;related-urls&gt;&lt;url&gt;http://www.ncbi.nlm.nih.gov/pubmed/8223274&lt;/url&gt;&lt;/related-urls&gt;&lt;/urls&gt;&lt;/record&gt;&lt;/Cite&gt;&lt;/EndNote&gt;</w:instrText>
      </w:r>
      <w:r w:rsidR="00736E4D" w:rsidRPr="00E6172C">
        <w:rPr>
          <w:lang w:val="en-GB"/>
        </w:rPr>
        <w:fldChar w:fldCharType="separate"/>
      </w:r>
      <w:r w:rsidR="00736E4D" w:rsidRPr="00E6172C">
        <w:rPr>
          <w:noProof/>
          <w:lang w:val="en-GB"/>
        </w:rPr>
        <w:t>(Amaya et al., 1993)</w:t>
      </w:r>
      <w:r w:rsidR="00736E4D" w:rsidRPr="00E6172C">
        <w:rPr>
          <w:lang w:val="en-GB"/>
        </w:rPr>
        <w:fldChar w:fldCharType="end"/>
      </w:r>
      <w:r w:rsidR="00736E4D" w:rsidRPr="00E6172C">
        <w:rPr>
          <w:lang w:val="en-GB"/>
        </w:rPr>
        <w:t xml:space="preserve">.  Interestingly, Tbx16 over-expression rescues </w:t>
      </w:r>
      <w:r w:rsidR="00736E4D" w:rsidRPr="00E6172C">
        <w:rPr>
          <w:i/>
          <w:lang w:val="en-GB"/>
        </w:rPr>
        <w:t>myf5</w:t>
      </w:r>
      <w:r w:rsidR="00736E4D" w:rsidRPr="00E6172C">
        <w:rPr>
          <w:lang w:val="en-GB"/>
        </w:rPr>
        <w:t xml:space="preserve"> mRNA preferentially on the dorsal side of the embryo, suggesting that BMP and/or other signals continue to suppress PSM fates </w:t>
      </w:r>
      <w:r w:rsidR="00D351C2" w:rsidRPr="00E6172C">
        <w:rPr>
          <w:lang w:val="en-GB"/>
        </w:rPr>
        <w:t>ventrally</w:t>
      </w:r>
      <w:r w:rsidR="00736E4D" w:rsidRPr="00E6172C">
        <w:rPr>
          <w:lang w:val="en-GB"/>
        </w:rPr>
        <w:t>, and thus that Tbx16 does not act by simply suppressing the inhibitory effect of such signals.</w:t>
      </w:r>
    </w:p>
    <w:p w14:paraId="0CFCBC7F" w14:textId="5513B6AD" w:rsidR="0069786F" w:rsidRPr="00E6172C" w:rsidRDefault="00D351C2" w:rsidP="00462DFA">
      <w:pPr>
        <w:spacing w:after="120" w:line="360" w:lineRule="auto"/>
        <w:jc w:val="both"/>
        <w:rPr>
          <w:lang w:val="en-GB"/>
        </w:rPr>
      </w:pPr>
      <w:r w:rsidRPr="00E6172C">
        <w:rPr>
          <w:lang w:val="en-GB"/>
        </w:rPr>
        <w:t xml:space="preserve">We find that in the absence of </w:t>
      </w:r>
      <w:proofErr w:type="spellStart"/>
      <w:r w:rsidRPr="00E6172C">
        <w:rPr>
          <w:lang w:val="en-GB"/>
        </w:rPr>
        <w:t>Tbx</w:t>
      </w:r>
      <w:r w:rsidR="00C43240" w:rsidRPr="00E6172C">
        <w:rPr>
          <w:lang w:val="en-GB"/>
        </w:rPr>
        <w:t>ta</w:t>
      </w:r>
      <w:proofErr w:type="spellEnd"/>
      <w:r w:rsidRPr="00E6172C">
        <w:rPr>
          <w:lang w:val="en-GB"/>
        </w:rPr>
        <w:t>, Fgf acts to induce Tbx</w:t>
      </w:r>
      <w:r w:rsidR="00C43240" w:rsidRPr="00E6172C">
        <w:rPr>
          <w:lang w:val="en-GB"/>
        </w:rPr>
        <w:t>16</w:t>
      </w:r>
      <w:r w:rsidRPr="00E6172C">
        <w:rPr>
          <w:lang w:val="en-GB"/>
        </w:rPr>
        <w:t xml:space="preserve"> </w:t>
      </w:r>
      <w:r w:rsidR="00047C9D" w:rsidRPr="00E6172C">
        <w:rPr>
          <w:lang w:val="en-GB"/>
        </w:rPr>
        <w:t>in ventral regions</w:t>
      </w:r>
      <w:r w:rsidRPr="00E6172C">
        <w:rPr>
          <w:lang w:val="en-GB"/>
        </w:rPr>
        <w:t xml:space="preserve"> (Fig. 7D).  The data are fully consistent with a positive feedback loop between </w:t>
      </w:r>
      <w:proofErr w:type="spellStart"/>
      <w:r w:rsidRPr="00E6172C">
        <w:rPr>
          <w:lang w:val="en-GB"/>
        </w:rPr>
        <w:t>Tbxta</w:t>
      </w:r>
      <w:proofErr w:type="spellEnd"/>
      <w:r w:rsidRPr="00E6172C">
        <w:rPr>
          <w:lang w:val="en-GB"/>
        </w:rPr>
        <w:t xml:space="preserve"> and Fgf signa</w:t>
      </w:r>
      <w:r w:rsidR="00047C9D" w:rsidRPr="00E6172C">
        <w:rPr>
          <w:lang w:val="en-GB"/>
        </w:rPr>
        <w:t>l</w:t>
      </w:r>
      <w:r w:rsidRPr="00E6172C">
        <w:rPr>
          <w:lang w:val="en-GB"/>
        </w:rPr>
        <w:t xml:space="preserve">ling to maintain tailbud character and notochord formation.  Additionally, our findings suggest that Tbx16 acts in competition with </w:t>
      </w:r>
      <w:proofErr w:type="spellStart"/>
      <w:r w:rsidRPr="00E6172C">
        <w:rPr>
          <w:lang w:val="en-GB"/>
        </w:rPr>
        <w:t>Tbxta</w:t>
      </w:r>
      <w:proofErr w:type="spellEnd"/>
      <w:r w:rsidRPr="00E6172C">
        <w:rPr>
          <w:lang w:val="en-GB"/>
        </w:rPr>
        <w:t xml:space="preserve"> to suppress tailbud/notochord fate</w:t>
      </w:r>
      <w:r w:rsidR="00176E17" w:rsidRPr="00E6172C">
        <w:rPr>
          <w:lang w:val="en-GB"/>
        </w:rPr>
        <w:t xml:space="preserve"> and Fgf expression</w:t>
      </w:r>
      <w:r w:rsidRPr="00E6172C">
        <w:rPr>
          <w:lang w:val="en-GB"/>
        </w:rPr>
        <w:t xml:space="preserve"> and </w:t>
      </w:r>
      <w:r w:rsidR="00176E17" w:rsidRPr="00E6172C">
        <w:rPr>
          <w:lang w:val="en-GB"/>
        </w:rPr>
        <w:t xml:space="preserve">to </w:t>
      </w:r>
      <w:r w:rsidRPr="00E6172C">
        <w:rPr>
          <w:lang w:val="en-GB"/>
        </w:rPr>
        <w:t xml:space="preserve">promote paraxial fates.  </w:t>
      </w:r>
      <w:r w:rsidR="00176E17" w:rsidRPr="00E6172C">
        <w:rPr>
          <w:lang w:val="en-GB"/>
        </w:rPr>
        <w:t xml:space="preserve">Ochi et al. (2008) have suggested </w:t>
      </w:r>
      <w:proofErr w:type="spellStart"/>
      <w:r w:rsidR="00176E17" w:rsidRPr="00E6172C">
        <w:rPr>
          <w:lang w:val="en-GB"/>
        </w:rPr>
        <w:t>Tbxta</w:t>
      </w:r>
      <w:proofErr w:type="spellEnd"/>
      <w:r w:rsidR="00176E17" w:rsidRPr="00E6172C">
        <w:rPr>
          <w:lang w:val="en-GB"/>
        </w:rPr>
        <w:t xml:space="preserve"> and Fgf work through </w:t>
      </w:r>
      <w:r w:rsidR="000E7578" w:rsidRPr="00E6172C">
        <w:rPr>
          <w:lang w:val="en-GB"/>
        </w:rPr>
        <w:t>S</w:t>
      </w:r>
      <w:r w:rsidR="00176E17" w:rsidRPr="00E6172C">
        <w:rPr>
          <w:lang w:val="en-GB"/>
        </w:rPr>
        <w:t xml:space="preserve">marcd3 (Baf60c) to permit pre-adaxial cell formation.  </w:t>
      </w:r>
      <w:r w:rsidRPr="00E6172C">
        <w:rPr>
          <w:lang w:val="en-GB"/>
        </w:rPr>
        <w:t xml:space="preserve">It is striking that the requirement for both </w:t>
      </w:r>
      <w:proofErr w:type="spellStart"/>
      <w:r w:rsidR="00176E17" w:rsidRPr="00E6172C">
        <w:rPr>
          <w:lang w:val="en-GB"/>
        </w:rPr>
        <w:t>Tbxta</w:t>
      </w:r>
      <w:proofErr w:type="spellEnd"/>
      <w:r w:rsidR="00176E17" w:rsidRPr="00E6172C">
        <w:rPr>
          <w:lang w:val="en-GB"/>
        </w:rPr>
        <w:t xml:space="preserve"> and</w:t>
      </w:r>
      <w:r w:rsidRPr="00E6172C">
        <w:rPr>
          <w:lang w:val="en-GB"/>
        </w:rPr>
        <w:t xml:space="preserve"> Tbx</w:t>
      </w:r>
      <w:r w:rsidR="00176E17" w:rsidRPr="00E6172C">
        <w:rPr>
          <w:lang w:val="en-GB"/>
        </w:rPr>
        <w:t>16</w:t>
      </w:r>
      <w:r w:rsidRPr="00E6172C">
        <w:rPr>
          <w:lang w:val="en-GB"/>
        </w:rPr>
        <w:t xml:space="preserve"> protein</w:t>
      </w:r>
      <w:r w:rsidR="00176E17" w:rsidRPr="00E6172C">
        <w:rPr>
          <w:lang w:val="en-GB"/>
        </w:rPr>
        <w:t>s</w:t>
      </w:r>
      <w:r w:rsidRPr="00E6172C">
        <w:rPr>
          <w:lang w:val="en-GB"/>
        </w:rPr>
        <w:t xml:space="preserve"> </w:t>
      </w:r>
      <w:r w:rsidR="00176E17" w:rsidRPr="00E6172C">
        <w:rPr>
          <w:lang w:val="en-GB"/>
        </w:rPr>
        <w:t>to generate adaxial cells located between the axial and paraxial regions triggers the first step of diversification of muscle to slow and fast contractile character.</w:t>
      </w:r>
    </w:p>
    <w:p w14:paraId="71C6127D" w14:textId="77777777" w:rsidR="00D45082" w:rsidRPr="00E6172C" w:rsidRDefault="00D45082" w:rsidP="00462DFA">
      <w:pPr>
        <w:widowControl w:val="0"/>
        <w:autoSpaceDE w:val="0"/>
        <w:autoSpaceDN w:val="0"/>
        <w:adjustRightInd w:val="0"/>
        <w:spacing w:after="120" w:line="360" w:lineRule="auto"/>
        <w:jc w:val="both"/>
        <w:rPr>
          <w:sz w:val="22"/>
          <w:lang w:val="en-GB"/>
        </w:rPr>
      </w:pPr>
    </w:p>
    <w:p w14:paraId="115DEB49" w14:textId="4E38416F" w:rsidR="00466F8B" w:rsidRPr="00E6172C" w:rsidRDefault="00D45082" w:rsidP="00462DFA">
      <w:pPr>
        <w:spacing w:after="120" w:line="360" w:lineRule="auto"/>
        <w:jc w:val="both"/>
        <w:rPr>
          <w:b/>
          <w:i/>
          <w:lang w:val="en-GB"/>
        </w:rPr>
      </w:pPr>
      <w:r w:rsidRPr="00E6172C">
        <w:rPr>
          <w:b/>
          <w:i/>
          <w:lang w:val="en-GB"/>
        </w:rPr>
        <w:t>Evolution of vertebrates</w:t>
      </w:r>
    </w:p>
    <w:p w14:paraId="1EC09602" w14:textId="3230580C" w:rsidR="002B7C62" w:rsidRPr="00E6172C" w:rsidRDefault="00064C5C" w:rsidP="00462DFA">
      <w:pPr>
        <w:spacing w:after="120" w:line="360" w:lineRule="auto"/>
        <w:jc w:val="both"/>
        <w:rPr>
          <w:lang w:val="en-GB"/>
        </w:rPr>
      </w:pPr>
      <w:r w:rsidRPr="00E6172C">
        <w:rPr>
          <w:lang w:val="en-GB"/>
        </w:rPr>
        <w:lastRenderedPageBreak/>
        <w:t xml:space="preserve">From an evolutionary perspective, </w:t>
      </w:r>
      <w:r w:rsidR="008D3B34" w:rsidRPr="00E6172C">
        <w:rPr>
          <w:lang w:val="en-GB"/>
        </w:rPr>
        <w:t xml:space="preserve">our </w:t>
      </w:r>
      <w:r w:rsidRPr="00E6172C">
        <w:rPr>
          <w:lang w:val="en-GB"/>
        </w:rPr>
        <w:t xml:space="preserve">findings yield a number of important insights.  </w:t>
      </w:r>
      <w:r w:rsidR="008D3B34" w:rsidRPr="00E6172C">
        <w:rPr>
          <w:lang w:val="en-GB"/>
        </w:rPr>
        <w:t xml:space="preserve">As efficient motility is a key feature of animals, and efficient sarcomeric muscle is found throughout triploblasts, it is likely that mesodermal striated muscle existed in the common ancestor of deuterostomes and protostomes.  </w:t>
      </w:r>
      <w:r w:rsidRPr="00E6172C">
        <w:rPr>
          <w:lang w:val="en-GB"/>
        </w:rPr>
        <w:t>It is widely thought that chordates evolved from an early deuterostome consisting of a segmented ‘branchial basket’, possibly attached to a propulsive segmented pre-anal trunk.</w:t>
      </w:r>
      <w:r w:rsidR="00817C8D">
        <w:rPr>
          <w:lang w:val="en-GB"/>
        </w:rPr>
        <w:t xml:space="preserve"> </w:t>
      </w:r>
      <w:r w:rsidR="000F67E8">
        <w:rPr>
          <w:lang w:val="en-GB"/>
        </w:rPr>
        <w:t xml:space="preserve"> </w:t>
      </w:r>
      <w:r w:rsidRPr="00E6172C">
        <w:rPr>
          <w:lang w:val="en-GB"/>
        </w:rPr>
        <w:t xml:space="preserve">There is consensus that </w:t>
      </w:r>
      <w:r w:rsidR="008D3B34" w:rsidRPr="00E6172C">
        <w:rPr>
          <w:lang w:val="en-GB"/>
        </w:rPr>
        <w:t xml:space="preserve">subsequent appearance of </w:t>
      </w:r>
      <w:r w:rsidRPr="00E6172C">
        <w:rPr>
          <w:lang w:val="en-GB"/>
        </w:rPr>
        <w:t xml:space="preserve">neural crest, notochord and a post-anal tail were </w:t>
      </w:r>
      <w:r w:rsidR="007D7E37" w:rsidRPr="00E6172C">
        <w:rPr>
          <w:lang w:val="en-GB"/>
        </w:rPr>
        <w:t xml:space="preserve">significant </w:t>
      </w:r>
      <w:r w:rsidRPr="00E6172C">
        <w:rPr>
          <w:lang w:val="en-GB"/>
        </w:rPr>
        <w:t xml:space="preserve">evolutionary steps for chordates </w:t>
      </w:r>
      <w:r w:rsidR="00C447F1" w:rsidRPr="00E6172C">
        <w:rPr>
          <w:lang w:val="en-GB"/>
        </w:rPr>
        <w:fldChar w:fldCharType="begin"/>
      </w:r>
      <w:r w:rsidR="00AD49EB" w:rsidRPr="00E6172C">
        <w:rPr>
          <w:lang w:val="en-GB"/>
        </w:rPr>
        <w:instrText xml:space="preserve"> ADDIN EN.CITE &lt;EndNote&gt;&lt;Cite&gt;&lt;Author&gt;Gee&lt;/Author&gt;&lt;Year&gt;2018&lt;/Year&gt;&lt;RecNum&gt;10431&lt;/RecNum&gt;&lt;DisplayText&gt;(Gee, 2018)&lt;/DisplayText&gt;&lt;record&gt;&lt;rec-number&gt;10431&lt;/rec-number&gt;&lt;foreign-keys&gt;&lt;key app="EN" db-id="22p5fpsx89st9pe99v5xs2x1d2dex5rwt590" timestamp="1543253865"&gt;10431&lt;/key&gt;&lt;/foreign-keys&gt;&lt;ref-type name="Book"&gt;6&lt;/ref-type&gt;&lt;contributors&gt;&lt;authors&gt;&lt;author&gt;Gee, H.&lt;/author&gt;&lt;/authors&gt;&lt;/contributors&gt;&lt;titles&gt;&lt;title&gt;Across the Bridge: Understanding the Origin of the Vertebrates&lt;/title&gt;&lt;/titles&gt;&lt;section&gt;288&lt;/section&gt;&lt;dates&gt;&lt;year&gt;2018&lt;/year&gt;&lt;/dates&gt;&lt;pub-location&gt;London&lt;/pub-location&gt;&lt;publisher&gt;The University of Chicago Press&lt;/publisher&gt;&lt;isbn&gt;9780226403052&lt;/isbn&gt;&lt;urls&gt;&lt;/urls&gt;&lt;/record&gt;&lt;/Cite&gt;&lt;/EndNote&gt;</w:instrText>
      </w:r>
      <w:r w:rsidR="00C447F1" w:rsidRPr="00E6172C">
        <w:rPr>
          <w:lang w:val="en-GB"/>
        </w:rPr>
        <w:fldChar w:fldCharType="separate"/>
      </w:r>
      <w:r w:rsidR="00C447F1" w:rsidRPr="00E6172C">
        <w:rPr>
          <w:noProof/>
          <w:lang w:val="en-GB"/>
        </w:rPr>
        <w:t>(Gee, 2018)</w:t>
      </w:r>
      <w:r w:rsidR="00C447F1" w:rsidRPr="00E6172C">
        <w:rPr>
          <w:lang w:val="en-GB"/>
        </w:rPr>
        <w:fldChar w:fldCharType="end"/>
      </w:r>
      <w:r w:rsidRPr="00E6172C">
        <w:rPr>
          <w:lang w:val="en-GB"/>
        </w:rPr>
        <w:t xml:space="preserve">.  Already in cephalochordates </w:t>
      </w:r>
      <w:r w:rsidR="001C193F" w:rsidRPr="00E6172C">
        <w:rPr>
          <w:lang w:val="en-GB"/>
        </w:rPr>
        <w:t xml:space="preserve">at least </w:t>
      </w:r>
      <w:r w:rsidRPr="00E6172C">
        <w:rPr>
          <w:lang w:val="en-GB"/>
        </w:rPr>
        <w:t xml:space="preserve">two kinds of striated muscle had evolved in anterior somites </w:t>
      </w:r>
      <w:r w:rsidR="00D274F7" w:rsidRPr="00E6172C">
        <w:rPr>
          <w:lang w:val="en-GB"/>
        </w:rPr>
        <w:fldChar w:fldCharType="begin">
          <w:fldData xml:space="preserve">PEVuZE5vdGU+PENpdGU+PEF1dGhvcj5MYWNhbGxpPC9BdXRob3I+PFllYXI+MjAwMjwvWWVhcj48
UmVjTnVtPjg3MTU8L1JlY051bT48RGlzcGxheVRleHQ+KERldm90byBldCBhbC4sIDIwMDY7IExh
Y2FsbGksIDIwMDIpPC9EaXNwbGF5VGV4dD48cmVjb3JkPjxyZWMtbnVtYmVyPjg3MTU8L3JlYy1u
dW1iZXI+PGZvcmVpZ24ta2V5cz48a2V5IGFwcD0iRU4iIGRiLWlkPSIyMnA1ZnBzeDg5c3Q5cGU5
OXY1eHMyeDFkMmRleDVyd3Q1OTAiIHRpbWVzdGFtcD0iMCI+ODcxNTwva2V5PjwvZm9yZWlnbi1r
ZXlzPjxyZWYtdHlwZSBuYW1lPSJKb3VybmFsIEFydGljbGUiPjE3PC9yZWYtdHlwZT48Y29udHJp
YnV0b3JzPjxhdXRob3JzPjxhdXRob3I+TGFjYWxsaSwgVC4gQy48L2F1dGhvcj48L2F1dGhvcnM+
PC9jb250cmlidXRvcnM+PGF1dGgtYWRkcmVzcz5CaW9sb2d5IERlcGFydG1lbnQsIFVuaXZlcnNp
dHkgb2YgU2Fza2F0Y2hld2FuLCBTYXNrYXRvb24sIFNhc2thdGNoZXdhbiwgQ2FuYWRhLCBTN04t
NUUyLiBsaWNhbGxpQHVzYXNrLmNhPC9hdXRoLWFkZHJlc3M+PHRpdGxlcz48dGl0bGU+VGhlIGRv
cnNhbCBjb21wYXJ0bWVudCBsb2NvbW90b3J5IGNvbnRyb2wgc3lzdGVtIGluIGFtcGhpb3h1cyBs
YXJ2YWU8L3RpdGxlPjxzZWNvbmRhcnktdGl0bGU+SiBNb3JwaG9sPC9zZWNvbmRhcnktdGl0bGU+
PC90aXRsZXM+PHBlcmlvZGljYWw+PGZ1bGwtdGl0bGU+SiBNb3JwaG9sPC9mdWxsLXRpdGxlPjwv
cGVyaW9kaWNhbD48cGFnZXM+MjI3LTM3PC9wYWdlcz48dm9sdW1lPjI1Mjwvdm9sdW1lPjxudW1i
ZXI+MzwvbnVtYmVyPjxlZGl0aW9uPjIwMDIvMDQvMTI8L2VkaXRpb24+PGtleXdvcmRzPjxrZXl3
b3JkPkFuaW1hbHM8L2tleXdvcmQ+PGtleXdvcmQ+QXhvbnMvdWx0cmFzdHJ1Y3R1cmU8L2tleXdv
cmQ+PGtleXdvcmQ+Q2hvcmRhdGEsIE5vbnZlcnRlYnJhdGUvcGh5c2lvbG9neS8qdWx0cmFzdHJ1
Y3R1cmU8L2tleXdvcmQ+PGtleXdvcmQ+Q29tcHV0ZXIgU2ltdWxhdGlvbjwva2V5d29yZD48a2V5
d29yZD5JbnRlcmNlbGx1bGFyIEp1bmN0aW9ucy8qdWx0cmFzdHJ1Y3R1cmU8L2tleXdvcmQ+PGtl
eXdvcmQ+SW50ZXJuZXVyb25zL3BoeXNpb2xvZ3kvKnVsdHJhc3RydWN0dXJlPC9rZXl3b3JkPjxr
ZXl3b3JkPkxhcnZhL3BoeXNpb2xvZ3kvdWx0cmFzdHJ1Y3R1cmU8L2tleXdvcmQ+PGtleXdvcmQ+
TG9jb21vdGlvbi8qcGh5c2lvbG9neTwva2V5d29yZD48a2V5d29yZD5Nb3RvciBOZXVyb25zL3Bo
eXNpb2xvZ3kvKnVsdHJhc3RydWN0dXJlPC9rZXl3b3JkPjxrZXl3b3JkPk11c2NsZXMvaW5uZXJ2
YXRpb24vdWx0cmFzdHJ1Y3R1cmU8L2tleXdvcmQ+PC9rZXl3b3Jkcz48ZGF0ZXM+PHllYXI+MjAw
MjwveWVhcj48cHViLWRhdGVzPjxkYXRlPkp1bjwvZGF0ZT48L3B1Yi1kYXRlcz48L2RhdGVzPjxp
c2JuPjAzNjItMjUyNSAoUHJpbnQpPC9pc2JuPjxhY2Nlc3Npb24tbnVtPjExOTQ4NjcxPC9hY2Nl
c3Npb24tbnVtPjx1cmxzPjxyZWxhdGVkLXVybHM+PHVybD5odHRwOi8vd3d3Lm5jYmkubmxtLm5p
aC5nb3YvZW50cmV6L3F1ZXJ5LmZjZ2k/Y21kPVJldHJpZXZlJmFtcDtkYj1QdWJNZWQmYW1wO2Rv
cHQ9Q2l0YXRpb24mYW1wO2xpc3RfdWlkcz0xMTk0ODY3MTwvdXJsPjwvcmVsYXRlZC11cmxzPjwv
dXJscz48ZWxlY3Ryb25pYy1yZXNvdXJjZS1udW0+MTAuMTAwMi9qbW9yLjExMDEgW3BpaV0mI3hE
OzEwLjEwMDIvam1vci4xMTAxPC9lbGVjdHJvbmljLXJlc291cmNlLW51bT48bGFuZ3VhZ2U+ZW5n
PC9sYW5ndWFnZT48L3JlY29yZD48L0NpdGU+PENpdGU+PEF1dGhvcj5EZXZvdG88L0F1dGhvcj48
WWVhcj4yMDA2PC9ZZWFyPjxSZWNOdW0+ODI5OTwvUmVjTnVtPjxyZWNvcmQ+PHJlYy1udW1iZXI+
ODI5OTwvcmVjLW51bWJlcj48Zm9yZWlnbi1rZXlzPjxrZXkgYXBwPSJFTiIgZGItaWQ9IjIycDVm
cHN4ODlzdDlwZTk5djV4czJ4MWQyZGV4NXJ3dDU5MCIgdGltZXN0YW1wPSIwIj44Mjk5PC9rZXk+
PC9mb3JlaWduLWtleXM+PHJlZi10eXBlIG5hbWU9IkpvdXJuYWwgQXJ0aWNsZSI+MTc8L3JlZi10
eXBlPjxjb250cmlidXRvcnM+PGF1dGhvcnM+PGF1dGhvcj5EZXZvdG8sIFMuIEguPC9hdXRob3I+
PGF1dGhvcj5TdG9pYmVyLCBXLjwvYXV0aG9yPjxhdXRob3I+SGFtbW9uZCwgQy4gTC48L2F1dGhv
cj48YXV0aG9yPlN0ZWluYmFjaGVyLCBQLjwvYXV0aG9yPjxhdXRob3I+SGFzbGV0dCwgSi4gUi48
L2F1dGhvcj48YXV0aG9yPkJhcnJlc2ksIE0uIEouPC9hdXRob3I+PGF1dGhvcj5QYXR0ZXJzb24s
IFMuIEUuPC9hdXRob3I+PGF1dGhvcj5BZGlhcnRlLCBFLiBHLjwvYXV0aG9yPjxhdXRob3I+SHVn
aGVzLCBTLiBNLjwvYXV0aG9yPjwvYXV0aG9ycz48L2NvbnRyaWJ1dG9ycz48YXV0aC1hZGRyZXNz
PkJpb2xvZ3kgRGVwYXJ0bWVudCwgV2VzbGV5YW4gVW5pdmVyc2l0eSwgTWlkZGxldG93biwgQ1Qg
MDY0NTcsIFVTQS4gc2Rldm90b0B3ZXNsZXlhbi5lZHU8L2F1dGgtYWRkcmVzcz48dGl0bGVzPjx0
aXRsZT5HZW5lcmFsaXR5IG9mIHZlcnRlYnJhdGUgZGV2ZWxvcG1lbnRhbCBwYXR0ZXJuczogZXZp
ZGVuY2UgZm9yIGEgZGVybW9teW90b21lIGluIGZpc2g8L3RpdGxlPjxzZWNvbmRhcnktdGl0bGU+
RXZvbCBEZXY8L3NlY29uZGFyeS10aXRsZT48L3RpdGxlcz48cGVyaW9kaWNhbD48ZnVsbC10aXRs
ZT5Fdm9sIERldjwvZnVsbC10aXRsZT48L3BlcmlvZGljYWw+PHBhZ2VzPjEwMS0xMDwvcGFnZXM+
PHZvbHVtZT44PC92b2x1bWU+PG51bWJlcj4xPC9udW1iZXI+PGVkaXRpb24+MjAwNi8wMS8xODwv
ZWRpdGlvbj48a2V5d29yZHM+PGtleXdvcmQ+QW5pbWFsczwva2V5d29yZD48a2V5d29yZD5HZW5l
IEV4cHJlc3Npb24gUmVndWxhdGlvbiwgRGV2ZWxvcG1lbnRhbDwva2V5d29yZD48a2V5d29yZD5Q
YWlyZWQgQm94IFRyYW5zY3JpcHRpb24gRmFjdG9ycy9nZW5ldGljcy9tZXRhYm9saXNtPC9rZXl3
b3JkPjxrZXl3b3JkPlBoeWxvZ2VueTwva2V5d29yZD48a2V5d29yZD5Tb21pdGVzLypjeXRvbG9n
eTwva2V5d29yZD48a2V5d29yZD5WZXJ0ZWJyYXRlcy8qZW1icnlvbG9neS9nZW5ldGljczwva2V5
d29yZD48L2tleXdvcmRzPjxkYXRlcz48eWVhcj4yMDA2PC95ZWFyPjxwdWItZGF0ZXM+PGRhdGU+
SmFuLUZlYjwvZGF0ZT48L3B1Yi1kYXRlcz48L2RhdGVzPjxpc2JuPjE1MjAtNTQxWCAoUHJpbnQp
JiN4RDsxNTIwLTU0MVggKExpbmtpbmcpPC9pc2JuPjxhY2Nlc3Npb24tbnVtPjE2NDA5Mzg3PC9h
Y2Nlc3Npb24tbnVtPjx1cmxzPjxyZWxhdGVkLXVybHM+PHVybD5odHRwOi8vd3d3Lm5jYmkubmxt
Lm5paC5nb3YvZW50cmV6L3F1ZXJ5LmZjZ2k/Y21kPVJldHJpZXZlJmFtcDtkYj1QdWJNZWQmYW1w
O2RvcHQ9Q2l0YXRpb24mYW1wO2xpc3RfdWlkcz0xNjQwOTM4NyA8L3VybD48L3JlbGF0ZWQtdXJs
cz48L3VybHM+PGN1c3RvbTI+UE1DMzM2MDk3MDwvY3VzdG9tMj48ZWxlY3Ryb25pYy1yZXNvdXJj
ZS1udW0+MTAuMTExMS9qLjE1MjUtMTQyWC4yMDA2LjA1MDc5Lng8L2VsZWN0cm9uaWMtcmVzb3Vy
Y2UtbnVtPjwvcmVjb3JkPjwvQ2l0ZT48L0VuZE5vdGU+AG==
</w:fldData>
        </w:fldChar>
      </w:r>
      <w:r w:rsidR="00DA136B">
        <w:rPr>
          <w:lang w:val="en-GB"/>
        </w:rPr>
        <w:instrText xml:space="preserve"> ADDIN EN.CITE </w:instrText>
      </w:r>
      <w:r w:rsidR="00DA136B">
        <w:rPr>
          <w:lang w:val="en-GB"/>
        </w:rPr>
        <w:fldChar w:fldCharType="begin">
          <w:fldData xml:space="preserve">PEVuZE5vdGU+PENpdGU+PEF1dGhvcj5MYWNhbGxpPC9BdXRob3I+PFllYXI+MjAwMjwvWWVhcj48
UmVjTnVtPjg3MTU8L1JlY051bT48RGlzcGxheVRleHQ+KERldm90byBldCBhbC4sIDIwMDY7IExh
Y2FsbGksIDIwMDIpPC9EaXNwbGF5VGV4dD48cmVjb3JkPjxyZWMtbnVtYmVyPjg3MTU8L3JlYy1u
dW1iZXI+PGZvcmVpZ24ta2V5cz48a2V5IGFwcD0iRU4iIGRiLWlkPSIyMnA1ZnBzeDg5c3Q5cGU5
OXY1eHMyeDFkMmRleDVyd3Q1OTAiIHRpbWVzdGFtcD0iMCI+ODcxNTwva2V5PjwvZm9yZWlnbi1r
ZXlzPjxyZWYtdHlwZSBuYW1lPSJKb3VybmFsIEFydGljbGUiPjE3PC9yZWYtdHlwZT48Y29udHJp
YnV0b3JzPjxhdXRob3JzPjxhdXRob3I+TGFjYWxsaSwgVC4gQy48L2F1dGhvcj48L2F1dGhvcnM+
PC9jb250cmlidXRvcnM+PGF1dGgtYWRkcmVzcz5CaW9sb2d5IERlcGFydG1lbnQsIFVuaXZlcnNp
dHkgb2YgU2Fza2F0Y2hld2FuLCBTYXNrYXRvb24sIFNhc2thdGNoZXdhbiwgQ2FuYWRhLCBTN04t
NUUyLiBsaWNhbGxpQHVzYXNrLmNhPC9hdXRoLWFkZHJlc3M+PHRpdGxlcz48dGl0bGU+VGhlIGRv
cnNhbCBjb21wYXJ0bWVudCBsb2NvbW90b3J5IGNvbnRyb2wgc3lzdGVtIGluIGFtcGhpb3h1cyBs
YXJ2YWU8L3RpdGxlPjxzZWNvbmRhcnktdGl0bGU+SiBNb3JwaG9sPC9zZWNvbmRhcnktdGl0bGU+
PC90aXRsZXM+PHBlcmlvZGljYWw+PGZ1bGwtdGl0bGU+SiBNb3JwaG9sPC9mdWxsLXRpdGxlPjwv
cGVyaW9kaWNhbD48cGFnZXM+MjI3LTM3PC9wYWdlcz48dm9sdW1lPjI1Mjwvdm9sdW1lPjxudW1i
ZXI+MzwvbnVtYmVyPjxlZGl0aW9uPjIwMDIvMDQvMTI8L2VkaXRpb24+PGtleXdvcmRzPjxrZXl3
b3JkPkFuaW1hbHM8L2tleXdvcmQ+PGtleXdvcmQ+QXhvbnMvdWx0cmFzdHJ1Y3R1cmU8L2tleXdv
cmQ+PGtleXdvcmQ+Q2hvcmRhdGEsIE5vbnZlcnRlYnJhdGUvcGh5c2lvbG9neS8qdWx0cmFzdHJ1
Y3R1cmU8L2tleXdvcmQ+PGtleXdvcmQ+Q29tcHV0ZXIgU2ltdWxhdGlvbjwva2V5d29yZD48a2V5
d29yZD5JbnRlcmNlbGx1bGFyIEp1bmN0aW9ucy8qdWx0cmFzdHJ1Y3R1cmU8L2tleXdvcmQ+PGtl
eXdvcmQ+SW50ZXJuZXVyb25zL3BoeXNpb2xvZ3kvKnVsdHJhc3RydWN0dXJlPC9rZXl3b3JkPjxr
ZXl3b3JkPkxhcnZhL3BoeXNpb2xvZ3kvdWx0cmFzdHJ1Y3R1cmU8L2tleXdvcmQ+PGtleXdvcmQ+
TG9jb21vdGlvbi8qcGh5c2lvbG9neTwva2V5d29yZD48a2V5d29yZD5Nb3RvciBOZXVyb25zL3Bo
eXNpb2xvZ3kvKnVsdHJhc3RydWN0dXJlPC9rZXl3b3JkPjxrZXl3b3JkPk11c2NsZXMvaW5uZXJ2
YXRpb24vdWx0cmFzdHJ1Y3R1cmU8L2tleXdvcmQ+PC9rZXl3b3Jkcz48ZGF0ZXM+PHllYXI+MjAw
MjwveWVhcj48cHViLWRhdGVzPjxkYXRlPkp1bjwvZGF0ZT48L3B1Yi1kYXRlcz48L2RhdGVzPjxp
c2JuPjAzNjItMjUyNSAoUHJpbnQpPC9pc2JuPjxhY2Nlc3Npb24tbnVtPjExOTQ4NjcxPC9hY2Nl
c3Npb24tbnVtPjx1cmxzPjxyZWxhdGVkLXVybHM+PHVybD5odHRwOi8vd3d3Lm5jYmkubmxtLm5p
aC5nb3YvZW50cmV6L3F1ZXJ5LmZjZ2k/Y21kPVJldHJpZXZlJmFtcDtkYj1QdWJNZWQmYW1wO2Rv
cHQ9Q2l0YXRpb24mYW1wO2xpc3RfdWlkcz0xMTk0ODY3MTwvdXJsPjwvcmVsYXRlZC11cmxzPjwv
dXJscz48ZWxlY3Ryb25pYy1yZXNvdXJjZS1udW0+MTAuMTAwMi9qbW9yLjExMDEgW3BpaV0mI3hE
OzEwLjEwMDIvam1vci4xMTAxPC9lbGVjdHJvbmljLXJlc291cmNlLW51bT48bGFuZ3VhZ2U+ZW5n
PC9sYW5ndWFnZT48L3JlY29yZD48L0NpdGU+PENpdGU+PEF1dGhvcj5EZXZvdG88L0F1dGhvcj48
WWVhcj4yMDA2PC9ZZWFyPjxSZWNOdW0+ODI5OTwvUmVjTnVtPjxyZWNvcmQ+PHJlYy1udW1iZXI+
ODI5OTwvcmVjLW51bWJlcj48Zm9yZWlnbi1rZXlzPjxrZXkgYXBwPSJFTiIgZGItaWQ9IjIycDVm
cHN4ODlzdDlwZTk5djV4czJ4MWQyZGV4NXJ3dDU5MCIgdGltZXN0YW1wPSIwIj44Mjk5PC9rZXk+
PC9mb3JlaWduLWtleXM+PHJlZi10eXBlIG5hbWU9IkpvdXJuYWwgQXJ0aWNsZSI+MTc8L3JlZi10
eXBlPjxjb250cmlidXRvcnM+PGF1dGhvcnM+PGF1dGhvcj5EZXZvdG8sIFMuIEguPC9hdXRob3I+
PGF1dGhvcj5TdG9pYmVyLCBXLjwvYXV0aG9yPjxhdXRob3I+SGFtbW9uZCwgQy4gTC48L2F1dGhv
cj48YXV0aG9yPlN0ZWluYmFjaGVyLCBQLjwvYXV0aG9yPjxhdXRob3I+SGFzbGV0dCwgSi4gUi48
L2F1dGhvcj48YXV0aG9yPkJhcnJlc2ksIE0uIEouPC9hdXRob3I+PGF1dGhvcj5QYXR0ZXJzb24s
IFMuIEUuPC9hdXRob3I+PGF1dGhvcj5BZGlhcnRlLCBFLiBHLjwvYXV0aG9yPjxhdXRob3I+SHVn
aGVzLCBTLiBNLjwvYXV0aG9yPjwvYXV0aG9ycz48L2NvbnRyaWJ1dG9ycz48YXV0aC1hZGRyZXNz
PkJpb2xvZ3kgRGVwYXJ0bWVudCwgV2VzbGV5YW4gVW5pdmVyc2l0eSwgTWlkZGxldG93biwgQ1Qg
MDY0NTcsIFVTQS4gc2Rldm90b0B3ZXNsZXlhbi5lZHU8L2F1dGgtYWRkcmVzcz48dGl0bGVzPjx0
aXRsZT5HZW5lcmFsaXR5IG9mIHZlcnRlYnJhdGUgZGV2ZWxvcG1lbnRhbCBwYXR0ZXJuczogZXZp
ZGVuY2UgZm9yIGEgZGVybW9teW90b21lIGluIGZpc2g8L3RpdGxlPjxzZWNvbmRhcnktdGl0bGU+
RXZvbCBEZXY8L3NlY29uZGFyeS10aXRsZT48L3RpdGxlcz48cGVyaW9kaWNhbD48ZnVsbC10aXRs
ZT5Fdm9sIERldjwvZnVsbC10aXRsZT48L3BlcmlvZGljYWw+PHBhZ2VzPjEwMS0xMDwvcGFnZXM+
PHZvbHVtZT44PC92b2x1bWU+PG51bWJlcj4xPC9udW1iZXI+PGVkaXRpb24+MjAwNi8wMS8xODwv
ZWRpdGlvbj48a2V5d29yZHM+PGtleXdvcmQ+QW5pbWFsczwva2V5d29yZD48a2V5d29yZD5HZW5l
IEV4cHJlc3Npb24gUmVndWxhdGlvbiwgRGV2ZWxvcG1lbnRhbDwva2V5d29yZD48a2V5d29yZD5Q
YWlyZWQgQm94IFRyYW5zY3JpcHRpb24gRmFjdG9ycy9nZW5ldGljcy9tZXRhYm9saXNtPC9rZXl3
b3JkPjxrZXl3b3JkPlBoeWxvZ2VueTwva2V5d29yZD48a2V5d29yZD5Tb21pdGVzLypjeXRvbG9n
eTwva2V5d29yZD48a2V5d29yZD5WZXJ0ZWJyYXRlcy8qZW1icnlvbG9neS9nZW5ldGljczwva2V5
d29yZD48L2tleXdvcmRzPjxkYXRlcz48eWVhcj4yMDA2PC95ZWFyPjxwdWItZGF0ZXM+PGRhdGU+
SmFuLUZlYjwvZGF0ZT48L3B1Yi1kYXRlcz48L2RhdGVzPjxpc2JuPjE1MjAtNTQxWCAoUHJpbnQp
JiN4RDsxNTIwLTU0MVggKExpbmtpbmcpPC9pc2JuPjxhY2Nlc3Npb24tbnVtPjE2NDA5Mzg3PC9h
Y2Nlc3Npb24tbnVtPjx1cmxzPjxyZWxhdGVkLXVybHM+PHVybD5odHRwOi8vd3d3Lm5jYmkubmxt
Lm5paC5nb3YvZW50cmV6L3F1ZXJ5LmZjZ2k/Y21kPVJldHJpZXZlJmFtcDtkYj1QdWJNZWQmYW1w
O2RvcHQ9Q2l0YXRpb24mYW1wO2xpc3RfdWlkcz0xNjQwOTM4NyA8L3VybD48L3JlbGF0ZWQtdXJs
cz48L3VybHM+PGN1c3RvbTI+UE1DMzM2MDk3MDwvY3VzdG9tMj48ZWxlY3Ryb25pYy1yZXNvdXJj
ZS1udW0+MTAuMTExMS9qLjE1MjUtMTQyWC4yMDA2LjA1MDc5Lng8L2VsZWN0cm9uaWMtcmVzb3Vy
Y2UtbnVtPjwvcmVjb3JkPjwvQ2l0ZT48L0VuZE5vdGU+AG==
</w:fldData>
        </w:fldChar>
      </w:r>
      <w:r w:rsidR="00DA136B">
        <w:rPr>
          <w:lang w:val="en-GB"/>
        </w:rPr>
        <w:instrText xml:space="preserve"> ADDIN EN.CITE.DATA </w:instrText>
      </w:r>
      <w:r w:rsidR="00DA136B">
        <w:rPr>
          <w:lang w:val="en-GB"/>
        </w:rPr>
      </w:r>
      <w:r w:rsidR="00DA136B">
        <w:rPr>
          <w:lang w:val="en-GB"/>
        </w:rPr>
        <w:fldChar w:fldCharType="end"/>
      </w:r>
      <w:r w:rsidR="00D274F7" w:rsidRPr="00E6172C">
        <w:rPr>
          <w:lang w:val="en-GB"/>
        </w:rPr>
      </w:r>
      <w:r w:rsidR="00D274F7" w:rsidRPr="00E6172C">
        <w:rPr>
          <w:lang w:val="en-GB"/>
        </w:rPr>
        <w:fldChar w:fldCharType="separate"/>
      </w:r>
      <w:r w:rsidR="00D274F7" w:rsidRPr="00E6172C">
        <w:rPr>
          <w:noProof/>
          <w:lang w:val="en-GB"/>
        </w:rPr>
        <w:t>(Devoto et al., 2006; Lacalli, 2002)</w:t>
      </w:r>
      <w:r w:rsidR="00D274F7" w:rsidRPr="00E6172C">
        <w:rPr>
          <w:lang w:val="en-GB"/>
        </w:rPr>
        <w:fldChar w:fldCharType="end"/>
      </w:r>
      <w:r w:rsidRPr="00E6172C">
        <w:rPr>
          <w:lang w:val="en-GB"/>
        </w:rPr>
        <w:t>.</w:t>
      </w:r>
      <w:r w:rsidR="001B6E7B" w:rsidRPr="00E6172C">
        <w:rPr>
          <w:lang w:val="en-GB"/>
        </w:rPr>
        <w:t xml:space="preserve"> </w:t>
      </w:r>
      <w:r w:rsidRPr="00E6172C">
        <w:rPr>
          <w:lang w:val="en-GB"/>
        </w:rPr>
        <w:t xml:space="preserve"> Our evidence that ini</w:t>
      </w:r>
      <w:r w:rsidR="001C5B42" w:rsidRPr="00E6172C">
        <w:rPr>
          <w:lang w:val="en-GB"/>
        </w:rPr>
        <w:t>tiation of both slow and fast myogenesis</w:t>
      </w:r>
      <w:r w:rsidRPr="00E6172C">
        <w:rPr>
          <w:lang w:val="en-GB"/>
        </w:rPr>
        <w:t xml:space="preserve"> in the most anterior trunk is driven by Fgf</w:t>
      </w:r>
      <w:r w:rsidR="002612F3" w:rsidRPr="00E6172C">
        <w:rPr>
          <w:lang w:val="en-GB"/>
        </w:rPr>
        <w:t>/Tbx</w:t>
      </w:r>
      <w:r w:rsidRPr="00E6172C">
        <w:rPr>
          <w:lang w:val="en-GB"/>
        </w:rPr>
        <w:t xml:space="preserve"> </w:t>
      </w:r>
      <w:r w:rsidR="00422969" w:rsidRPr="00E6172C">
        <w:rPr>
          <w:lang w:val="en-GB"/>
        </w:rPr>
        <w:t>signalling</w:t>
      </w:r>
      <w:r w:rsidR="001C193F" w:rsidRPr="00E6172C">
        <w:rPr>
          <w:lang w:val="en-GB"/>
        </w:rPr>
        <w:t xml:space="preserve"> indicates that a major function of this early mesodermal inducer was </w:t>
      </w:r>
      <w:r w:rsidR="00D274F7" w:rsidRPr="00E6172C">
        <w:rPr>
          <w:lang w:val="en-GB"/>
        </w:rPr>
        <w:t>induction of</w:t>
      </w:r>
      <w:r w:rsidR="001C193F" w:rsidRPr="00E6172C">
        <w:rPr>
          <w:lang w:val="en-GB"/>
        </w:rPr>
        <w:t xml:space="preserve"> </w:t>
      </w:r>
      <w:r w:rsidR="008D3B34" w:rsidRPr="00E6172C">
        <w:rPr>
          <w:lang w:val="en-GB"/>
        </w:rPr>
        <w:t xml:space="preserve">trunk </w:t>
      </w:r>
      <w:r w:rsidR="001C193F" w:rsidRPr="00E6172C">
        <w:rPr>
          <w:lang w:val="en-GB"/>
        </w:rPr>
        <w:t>striated myogenesis</w:t>
      </w:r>
      <w:r w:rsidR="00E23F94" w:rsidRPr="00E6172C">
        <w:rPr>
          <w:lang w:val="en-GB"/>
        </w:rPr>
        <w:t>, which may constitute an</w:t>
      </w:r>
      <w:r w:rsidR="003E67B0" w:rsidRPr="00E6172C">
        <w:rPr>
          <w:lang w:val="en-GB"/>
        </w:rPr>
        <w:t xml:space="preserve"> ancestral chordate character.  Once </w:t>
      </w:r>
      <w:proofErr w:type="spellStart"/>
      <w:r w:rsidR="003E67B0" w:rsidRPr="00E6172C">
        <w:rPr>
          <w:lang w:val="en-GB"/>
        </w:rPr>
        <w:t>Hh</w:t>
      </w:r>
      <w:proofErr w:type="spellEnd"/>
      <w:r w:rsidR="003E67B0" w:rsidRPr="00E6172C">
        <w:rPr>
          <w:lang w:val="en-GB"/>
        </w:rPr>
        <w:t xml:space="preserve"> is expressed in maturing midline tissues, it triggers terminal differentiation of muscle precursors into functional muscle through a positive feedback loop</w:t>
      </w:r>
      <w:r w:rsidR="00230990" w:rsidRPr="00E6172C">
        <w:rPr>
          <w:lang w:val="en-GB"/>
        </w:rPr>
        <w:t xml:space="preserve"> </w:t>
      </w:r>
      <w:r w:rsidR="003E67B0" w:rsidRPr="00E6172C">
        <w:rPr>
          <w:lang w:val="en-GB"/>
        </w:rPr>
        <w:fldChar w:fldCharType="begin">
          <w:fldData xml:space="preserve">PEVuZE5vdGU+PENpdGU+PEF1dGhvcj5Db3V0ZWxsZTwvQXV0aG9yPjxZZWFyPjIwMDE8L1llYXI+
PFJlY051bT42MzE4PC9SZWNOdW0+PERpc3BsYXlUZXh0PihDb3V0ZWxsZSBldCBhbC4sIDIwMDE7
IE9zYm9ybiBldCBhbC4sIDIwMTEpPC9EaXNwbGF5VGV4dD48cmVjb3JkPjxyZWMtbnVtYmVyPjYz
MTg8L3JlYy1udW1iZXI+PGZvcmVpZ24ta2V5cz48a2V5IGFwcD0iRU4iIGRiLWlkPSIyMnA1ZnBz
eDg5c3Q5cGU5OXY1eHMyeDFkMmRleDVyd3Q1OTAiIHRpbWVzdGFtcD0iMCI+NjMxODwva2V5Pjwv
Zm9yZWlnbi1rZXlzPjxyZWYtdHlwZSBuYW1lPSJKb3VybmFsIEFydGljbGUiPjE3PC9yZWYtdHlw
ZT48Y29udHJpYnV0b3JzPjxhdXRob3JzPjxhdXRob3I+Q291dGVsbGUsIE8uPC9hdXRob3I+PGF1
dGhvcj5CbGFnZGVuLCBDLiBTLjwvYXV0aG9yPjxhdXRob3I+SGFtcHNvbiwgUi48L2F1dGhvcj48
YXV0aG9yPkhhbGFpLCBDLjwvYXV0aG9yPjxhdXRob3I+UmlnYnksIFAuIFcuPC9hdXRob3I+PGF1
dGhvcj5IdWdoZXMsIFMuIE0uPC9hdXRob3I+PC9hdXRob3JzPjwvY29udHJpYnV0b3JzPjxhdXRo
LWFkZHJlc3M+RGl2aXNpb24gb2YgRXVrYXJ5b3RpYyBNb2xlY3VsYXIgR2VuZXRpY3MsIE1SQyBO
YXRpb25hbCBJbnN0aXR1dGUgZm9yIE1lZGljYWwgUmVzZWFyY2gsIExvbmRvbiwgVW5pdGVkIEtp
bmdkb20uPC9hdXRoLWFkZHJlc3M+PHRpdGxlcz48dGl0bGU+SGVkZ2Vob2cgc2lnbmFsbGluZyBp
cyByZXF1aXJlZCBmb3IgbWFpbnRlbmFuY2Ugb2YgbXlmNSBhbmQgbXlvRCBleHByZXNzaW9uIGFu
ZCB0aW1lbHkgdGVybWluYWwgZGlmZmVyZW50aWF0aW9uIGluIHplYnJhZmlzaCBhZGF4aWFsIG15
b2dlbmVzaXM8L3RpdGxlPjxzZWNvbmRhcnktdGl0bGU+RGV2IEJpb2w8L3NlY29uZGFyeS10aXRs
ZT48L3RpdGxlcz48cGVyaW9kaWNhbD48ZnVsbC10aXRsZT5EZXYgQmlvbDwvZnVsbC10aXRsZT48
L3BlcmlvZGljYWw+PHBhZ2VzPjEzNi01MC48L3BhZ2VzPjx2b2x1bWU+MjM2PC92b2x1bWU+PG51
bWJlcj4xPC9udW1iZXI+PGtleXdvcmRzPjxrZXl3b3JkPkFtaW5vIEFjaWQgU2VxdWVuY2U8L2tl
eXdvcmQ+PGtleXdvcmQ+QW5pbWFsPC9rZXl3b3JkPjxrZXl3b3JkPkNlbGwgRGlmZmVyZW50aWF0
aW9uPC9rZXl3b3JkPjxrZXl3b3JkPkNlbGwgTGluZWFnZTwva2V5d29yZD48a2V5d29yZD5DZWxs
IFN1cnZpdmFsPC9rZXl3b3JkPjxrZXl3b3JkPkNsb25pbmcsIE1vbGVjdWxhcjwva2V5d29yZD48
a2V5d29yZD5JbW11bm9oaXN0b2NoZW1pc3RyeTwva2V5d29yZD48a2V5d29yZD5JbiBTaXR1IEh5
YnJpZGl6YXRpb248L2tleXdvcmQ+PGtleXdvcmQ+SW4gU2l0dSBOaWNrLUVuZCBMYWJlbGluZzwv
a2V5d29yZD48a2V5d29yZD5Nb2xlY3VsYXIgU2VxdWVuY2UgRGF0YTwva2V5d29yZD48a2V5d29y
ZD5NdXNjbGUgUHJvdGVpbnMvKmJpb3N5bnRoZXNpczwva2V5d29yZD48a2V5d29yZD5NdXNjbGVz
L2VtYnJ5b2xvZ3k8L2tleXdvcmQ+PGtleXdvcmQ+TXV0YXRpb248L2tleXdvcmQ+PGtleXdvcmQ+
TXlvRCBQcm90ZWluLypiaW9zeW50aGVzaXM8L2tleXdvcmQ+PGtleXdvcmQ+Tm90b2Nob3JkL21l
dGFib2xpc208L2tleXdvcmQ+PGtleXdvcmQ+UGhlbm90eXBlPC9rZXl3b3JkPjxrZXl3b3JkPlBy
b3RlaW5zLyptZXRhYm9saXNtPC9rZXl3b3JkPjxrZXl3b3JkPlNlcXVlbmNlIEhvbW9sb2d5LCBB
bWlubyBBY2lkPC9rZXl3b3JkPjxrZXl3b3JkPipTaWduYWwgVHJhbnNkdWN0aW9uPC9rZXl3b3Jk
PjxrZXl3b3JkPlN1cHBvcnQsIE5vbi1VLlMuIEdvdiZhcG9zO3Q8L2tleXdvcmQ+PGtleXdvcmQ+
VGltZSBGYWN0b3JzPC9rZXl3b3JkPjxrZXl3b3JkPlVwLVJlZ3VsYXRpb24gKFBoeXNpb2xvZ3kp
PC9rZXl3b3JkPjxrZXl3b3JkPlplYnJhZmlzaDwva2V5d29yZD48L2tleXdvcmRzPjxkYXRlcz48
eWVhcj4yMDAxPC95ZWFyPjwvZGF0ZXM+PGFjY2Vzc2lvbi1udW0+MTE0NTY0NTA8L2FjY2Vzc2lv
bi1udW0+PHVybHM+PHJlbGF0ZWQtdXJscz48dXJsPmh0dHA6Ly93d3cubmNiaS5ubG0ubmloLmdv
di9odGJpbi1wb3N0L0VudHJlei9xdWVyeT9kYj1tJmFtcDtmb3JtPTYmYW1wO2RvcHQ9ciZhbXA7
dWlkPTExNDU2NDUwPC91cmw+PC9yZWxhdGVkLXVybHM+PC91cmxzPjwvcmVjb3JkPjwvQ2l0ZT48
Q2l0ZT48QXV0aG9yPk9zYm9ybjwvQXV0aG9yPjxZZWFyPjIwMTE8L1llYXI+PFJlY051bT45MjM2
PC9SZWNOdW0+PHJlY29yZD48cmVjLW51bWJlcj45MjM2PC9yZWMtbnVtYmVyPjxmb3JlaWduLWtl
eXM+PGtleSBhcHA9IkVOIiBkYi1pZD0iMjJwNWZwc3g4OXN0OXBlOTl2NXhzMngxZDJkZXg1cnd0
NTkwIiB0aW1lc3RhbXA9IjAiPjkyMzY8L2tleT48L2ZvcmVpZ24ta2V5cz48cmVmLXR5cGUgbmFt
ZT0iSm91cm5hbCBBcnRpY2xlIj4xNzwvcmVmLXR5cGU+PGNvbnRyaWJ1dG9ycz48YXV0aG9ycz48
YXV0aG9yPk9zYm9ybiwgRC4gUC48L2F1dGhvcj48YXV0aG9yPkxpLCBLLjwvYXV0aG9yPjxhdXRo
b3I+SGluaXRzLCBZLjwvYXV0aG9yPjxhdXRob3I+SHVnaGVzLCBTLiBNLjwvYXV0aG9yPjwvYXV0
aG9ycz48L2NvbnRyaWJ1dG9ycz48YXV0aC1hZGRyZXNzPktpbmcmYXBvcztzIENvbGxlZ2UgTG9u
ZG9uLCBSYW5kYWxsIERpdmlzaW9uIGZvciBDZWxsIGFuZCBNb2xlY3VsYXIgQmlvcGh5c2ljcywg
TG9uZG9uLCBVSy48L2F1dGgtYWRkcmVzcz48dGl0bGVzPjx0aXRsZT5DZGtuMWMgZHJpdmVzIG11
c2NsZSBkaWZmZXJlbnRpYXRpb24gdGhyb3VnaCBhIHBvc2l0aXZlIGZlZWRiYWNrIGxvb3Agd2l0
aCBNeW9kPC90aXRsZT48c2Vjb25kYXJ5LXRpdGxlPkRldiBCaW9sPC9zZWNvbmRhcnktdGl0bGU+
PC90aXRsZXM+PHBlcmlvZGljYWw+PGZ1bGwtdGl0bGU+RGV2IEJpb2w8L2Z1bGwtdGl0bGU+PC9w
ZXJpb2RpY2FsPjxwYWdlcz40NjQtNzU8L3BhZ2VzPjx2b2x1bWU+MzUwPC92b2x1bWU+PG51bWJl
cj4yPC9udW1iZXI+PGVkaXRpb24+MjAxMC8xMi8xNTwvZWRpdGlvbj48a2V5d29yZHM+PGtleXdv
cmQ+QW5pbWFsczwva2V5d29yZD48a2V5d29yZD5DZWxsIERpZmZlcmVudGlhdGlvbjwva2V5d29y
ZD48a2V5d29yZD5DeWNsaW4tRGVwZW5kZW50IEtpbmFzZSBJbmhpYml0b3IgcDU3LypwaHlzaW9s
b2d5PC9rZXl3b3JkPjxrZXl3b3JkPkZlZWRiYWNrLCBQaHlzaW9sb2dpY2FsPC9rZXl3b3JkPjxr
ZXl3b3JkPkhlZGdlaG9nIFByb3RlaW5zL3BoeXNpb2xvZ3k8L2tleXdvcmQ+PGtleXdvcmQ+Kk11
c2NsZSBEZXZlbG9wbWVudDwva2V5d29yZD48a2V5d29yZD5NeW9EIFByb3RlaW4vKnBoeXNpb2xv
Z3k8L2tleXdvcmQ+PGtleXdvcmQ+TXlvZ2VuaWMgUmVndWxhdG9yeSBGYWN0b3IgNS9waHlzaW9s
b2d5PC9rZXl3b3JkPjxrZXl3b3JkPk15b2dlbmluL2dlbmV0aWNzPC9rZXl3b3JkPjxrZXl3b3Jk
PlNpZ25hbCBUcmFuc2R1Y3Rpb248L2tleXdvcmQ+PGtleXdvcmQ+WmVicmFmaXNoPC9rZXl3b3Jk
Pjwva2V5d29yZHM+PGRhdGVzPjx5ZWFyPjIwMTE8L3llYXI+PHB1Yi1kYXRlcz48ZGF0ZT5GZWIg
MTU8L2RhdGU+PC9wdWItZGF0ZXM+PC9kYXRlcz48aXNibj4xMDk1LTU2NFggKEVsZWN0cm9uaWMp
JiN4RDswMDEyLTE2MDYgKExpbmtpbmcpPC9pc2JuPjxhY2Nlc3Npb24tbnVtPjIxMTQ3MDg4PC9h
Y2Nlc3Npb24tbnVtPjx1cmxzPjxyZWxhdGVkLXVybHM+PHVybD48c3R5bGUgZmFjZT0idW5kZXJs
aW5lIiBmb250PSJkZWZhdWx0IiBzaXplPSIxMDAlIj5odHRwOi8vd3d3Lm5jYmkubmxtLm5paC5n
b3YvZW50cmV6L3F1ZXJ5LmZjZ2k/Y21kPVJldHJpZXZlJmFtcDtkYj1QdWJNZWQmYW1wO2RvcHQ9
Q2l0YXRpb24mYW1wO2xpc3RfdWlkcz0yMTE0NzA4ODwvc3R5bGU+PC91cmw+PC9yZWxhdGVkLXVy
bHM+PC91cmxzPjxjdXN0b20yPlBNQzMwNDQ0NjQ8L2N1c3RvbTI+PGVsZWN0cm9uaWMtcmVzb3Vy
Y2UtbnVtPjxzdHlsZSBmYWNlPSJ1bmRlcmxpbmUiIGZvbnQ9ImRlZmF1bHQiIHNpemU9IjEwMCUi
PlMwMDEyLTE2MDYoMTApMDEyNTEtMCBbcGlpXTwvc3R5bGU+PHN0eWxlIGZhY2U9Im5vcm1hbCIg
Zm9udD0iZGVmYXVsdCIgc2l6ZT0iMTAwJSI+JiN4RDs8L3N0eWxlPjxzdHlsZSBmYWNlPSJ1bmRl
cmxpbmUiIGZvbnQ9ImRlZmF1bHQiIHNpemU9IjEwMCUiPjEwLjEwMTYvai55ZGJpby4yMDEwLjEy
LjAxMDwvc3R5bGU+PC9lbGVjdHJvbmljLXJlc291cmNlLW51bT48bGFuZ3VhZ2U+ZW5nPC9sYW5n
dWFnZT48L3JlY29yZD48L0NpdGU+PC9FbmROb3RlPgB=
</w:fldData>
        </w:fldChar>
      </w:r>
      <w:r w:rsidR="00AD49EB" w:rsidRPr="00E6172C">
        <w:rPr>
          <w:lang w:val="en-GB"/>
        </w:rPr>
        <w:instrText xml:space="preserve"> ADDIN EN.CITE </w:instrText>
      </w:r>
      <w:r w:rsidR="00AD49EB" w:rsidRPr="00E6172C">
        <w:rPr>
          <w:lang w:val="en-GB"/>
        </w:rPr>
        <w:fldChar w:fldCharType="begin">
          <w:fldData xml:space="preserve">PEVuZE5vdGU+PENpdGU+PEF1dGhvcj5Db3V0ZWxsZTwvQXV0aG9yPjxZZWFyPjIwMDE8L1llYXI+
PFJlY051bT42MzE4PC9SZWNOdW0+PERpc3BsYXlUZXh0PihDb3V0ZWxsZSBldCBhbC4sIDIwMDE7
IE9zYm9ybiBldCBhbC4sIDIwMTEpPC9EaXNwbGF5VGV4dD48cmVjb3JkPjxyZWMtbnVtYmVyPjYz
MTg8L3JlYy1udW1iZXI+PGZvcmVpZ24ta2V5cz48a2V5IGFwcD0iRU4iIGRiLWlkPSIyMnA1ZnBz
eDg5c3Q5cGU5OXY1eHMyeDFkMmRleDVyd3Q1OTAiIHRpbWVzdGFtcD0iMCI+NjMxODwva2V5Pjwv
Zm9yZWlnbi1rZXlzPjxyZWYtdHlwZSBuYW1lPSJKb3VybmFsIEFydGljbGUiPjE3PC9yZWYtdHlw
ZT48Y29udHJpYnV0b3JzPjxhdXRob3JzPjxhdXRob3I+Q291dGVsbGUsIE8uPC9hdXRob3I+PGF1
dGhvcj5CbGFnZGVuLCBDLiBTLjwvYXV0aG9yPjxhdXRob3I+SGFtcHNvbiwgUi48L2F1dGhvcj48
YXV0aG9yPkhhbGFpLCBDLjwvYXV0aG9yPjxhdXRob3I+UmlnYnksIFAuIFcuPC9hdXRob3I+PGF1
dGhvcj5IdWdoZXMsIFMuIE0uPC9hdXRob3I+PC9hdXRob3JzPjwvY29udHJpYnV0b3JzPjxhdXRo
LWFkZHJlc3M+RGl2aXNpb24gb2YgRXVrYXJ5b3RpYyBNb2xlY3VsYXIgR2VuZXRpY3MsIE1SQyBO
YXRpb25hbCBJbnN0aXR1dGUgZm9yIE1lZGljYWwgUmVzZWFyY2gsIExvbmRvbiwgVW5pdGVkIEtp
bmdkb20uPC9hdXRoLWFkZHJlc3M+PHRpdGxlcz48dGl0bGU+SGVkZ2Vob2cgc2lnbmFsbGluZyBp
cyByZXF1aXJlZCBmb3IgbWFpbnRlbmFuY2Ugb2YgbXlmNSBhbmQgbXlvRCBleHByZXNzaW9uIGFu
ZCB0aW1lbHkgdGVybWluYWwgZGlmZmVyZW50aWF0aW9uIGluIHplYnJhZmlzaCBhZGF4aWFsIG15
b2dlbmVzaXM8L3RpdGxlPjxzZWNvbmRhcnktdGl0bGU+RGV2IEJpb2w8L3NlY29uZGFyeS10aXRs
ZT48L3RpdGxlcz48cGVyaW9kaWNhbD48ZnVsbC10aXRsZT5EZXYgQmlvbDwvZnVsbC10aXRsZT48
L3BlcmlvZGljYWw+PHBhZ2VzPjEzNi01MC48L3BhZ2VzPjx2b2x1bWU+MjM2PC92b2x1bWU+PG51
bWJlcj4xPC9udW1iZXI+PGtleXdvcmRzPjxrZXl3b3JkPkFtaW5vIEFjaWQgU2VxdWVuY2U8L2tl
eXdvcmQ+PGtleXdvcmQ+QW5pbWFsPC9rZXl3b3JkPjxrZXl3b3JkPkNlbGwgRGlmZmVyZW50aWF0
aW9uPC9rZXl3b3JkPjxrZXl3b3JkPkNlbGwgTGluZWFnZTwva2V5d29yZD48a2V5d29yZD5DZWxs
IFN1cnZpdmFsPC9rZXl3b3JkPjxrZXl3b3JkPkNsb25pbmcsIE1vbGVjdWxhcjwva2V5d29yZD48
a2V5d29yZD5JbW11bm9oaXN0b2NoZW1pc3RyeTwva2V5d29yZD48a2V5d29yZD5JbiBTaXR1IEh5
YnJpZGl6YXRpb248L2tleXdvcmQ+PGtleXdvcmQ+SW4gU2l0dSBOaWNrLUVuZCBMYWJlbGluZzwv
a2V5d29yZD48a2V5d29yZD5Nb2xlY3VsYXIgU2VxdWVuY2UgRGF0YTwva2V5d29yZD48a2V5d29y
ZD5NdXNjbGUgUHJvdGVpbnMvKmJpb3N5bnRoZXNpczwva2V5d29yZD48a2V5d29yZD5NdXNjbGVz
L2VtYnJ5b2xvZ3k8L2tleXdvcmQ+PGtleXdvcmQ+TXV0YXRpb248L2tleXdvcmQ+PGtleXdvcmQ+
TXlvRCBQcm90ZWluLypiaW9zeW50aGVzaXM8L2tleXdvcmQ+PGtleXdvcmQ+Tm90b2Nob3JkL21l
dGFib2xpc208L2tleXdvcmQ+PGtleXdvcmQ+UGhlbm90eXBlPC9rZXl3b3JkPjxrZXl3b3JkPlBy
b3RlaW5zLyptZXRhYm9saXNtPC9rZXl3b3JkPjxrZXl3b3JkPlNlcXVlbmNlIEhvbW9sb2d5LCBB
bWlubyBBY2lkPC9rZXl3b3JkPjxrZXl3b3JkPipTaWduYWwgVHJhbnNkdWN0aW9uPC9rZXl3b3Jk
PjxrZXl3b3JkPlN1cHBvcnQsIE5vbi1VLlMuIEdvdiZhcG9zO3Q8L2tleXdvcmQ+PGtleXdvcmQ+
VGltZSBGYWN0b3JzPC9rZXl3b3JkPjxrZXl3b3JkPlVwLVJlZ3VsYXRpb24gKFBoeXNpb2xvZ3kp
PC9rZXl3b3JkPjxrZXl3b3JkPlplYnJhZmlzaDwva2V5d29yZD48L2tleXdvcmRzPjxkYXRlcz48
eWVhcj4yMDAxPC95ZWFyPjwvZGF0ZXM+PGFjY2Vzc2lvbi1udW0+MTE0NTY0NTA8L2FjY2Vzc2lv
bi1udW0+PHVybHM+PHJlbGF0ZWQtdXJscz48dXJsPmh0dHA6Ly93d3cubmNiaS5ubG0ubmloLmdv
di9odGJpbi1wb3N0L0VudHJlei9xdWVyeT9kYj1tJmFtcDtmb3JtPTYmYW1wO2RvcHQ9ciZhbXA7
dWlkPTExNDU2NDUwPC91cmw+PC9yZWxhdGVkLXVybHM+PC91cmxzPjwvcmVjb3JkPjwvQ2l0ZT48
Q2l0ZT48QXV0aG9yPk9zYm9ybjwvQXV0aG9yPjxZZWFyPjIwMTE8L1llYXI+PFJlY051bT45MjM2
PC9SZWNOdW0+PHJlY29yZD48cmVjLW51bWJlcj45MjM2PC9yZWMtbnVtYmVyPjxmb3JlaWduLWtl
eXM+PGtleSBhcHA9IkVOIiBkYi1pZD0iMjJwNWZwc3g4OXN0OXBlOTl2NXhzMngxZDJkZXg1cnd0
NTkwIiB0aW1lc3RhbXA9IjAiPjkyMzY8L2tleT48L2ZvcmVpZ24ta2V5cz48cmVmLXR5cGUgbmFt
ZT0iSm91cm5hbCBBcnRpY2xlIj4xNzwvcmVmLXR5cGU+PGNvbnRyaWJ1dG9ycz48YXV0aG9ycz48
YXV0aG9yPk9zYm9ybiwgRC4gUC48L2F1dGhvcj48YXV0aG9yPkxpLCBLLjwvYXV0aG9yPjxhdXRo
b3I+SGluaXRzLCBZLjwvYXV0aG9yPjxhdXRob3I+SHVnaGVzLCBTLiBNLjwvYXV0aG9yPjwvYXV0
aG9ycz48L2NvbnRyaWJ1dG9ycz48YXV0aC1hZGRyZXNzPktpbmcmYXBvcztzIENvbGxlZ2UgTG9u
ZG9uLCBSYW5kYWxsIERpdmlzaW9uIGZvciBDZWxsIGFuZCBNb2xlY3VsYXIgQmlvcGh5c2ljcywg
TG9uZG9uLCBVSy48L2F1dGgtYWRkcmVzcz48dGl0bGVzPjx0aXRsZT5DZGtuMWMgZHJpdmVzIG11
c2NsZSBkaWZmZXJlbnRpYXRpb24gdGhyb3VnaCBhIHBvc2l0aXZlIGZlZWRiYWNrIGxvb3Agd2l0
aCBNeW9kPC90aXRsZT48c2Vjb25kYXJ5LXRpdGxlPkRldiBCaW9sPC9zZWNvbmRhcnktdGl0bGU+
PC90aXRsZXM+PHBlcmlvZGljYWw+PGZ1bGwtdGl0bGU+RGV2IEJpb2w8L2Z1bGwtdGl0bGU+PC9w
ZXJpb2RpY2FsPjxwYWdlcz40NjQtNzU8L3BhZ2VzPjx2b2x1bWU+MzUwPC92b2x1bWU+PG51bWJl
cj4yPC9udW1iZXI+PGVkaXRpb24+MjAxMC8xMi8xNTwvZWRpdGlvbj48a2V5d29yZHM+PGtleXdv
cmQ+QW5pbWFsczwva2V5d29yZD48a2V5d29yZD5DZWxsIERpZmZlcmVudGlhdGlvbjwva2V5d29y
ZD48a2V5d29yZD5DeWNsaW4tRGVwZW5kZW50IEtpbmFzZSBJbmhpYml0b3IgcDU3LypwaHlzaW9s
b2d5PC9rZXl3b3JkPjxrZXl3b3JkPkZlZWRiYWNrLCBQaHlzaW9sb2dpY2FsPC9rZXl3b3JkPjxr
ZXl3b3JkPkhlZGdlaG9nIFByb3RlaW5zL3BoeXNpb2xvZ3k8L2tleXdvcmQ+PGtleXdvcmQ+Kk11
c2NsZSBEZXZlbG9wbWVudDwva2V5d29yZD48a2V5d29yZD5NeW9EIFByb3RlaW4vKnBoeXNpb2xv
Z3k8L2tleXdvcmQ+PGtleXdvcmQ+TXlvZ2VuaWMgUmVndWxhdG9yeSBGYWN0b3IgNS9waHlzaW9s
b2d5PC9rZXl3b3JkPjxrZXl3b3JkPk15b2dlbmluL2dlbmV0aWNzPC9rZXl3b3JkPjxrZXl3b3Jk
PlNpZ25hbCBUcmFuc2R1Y3Rpb248L2tleXdvcmQ+PGtleXdvcmQ+WmVicmFmaXNoPC9rZXl3b3Jk
Pjwva2V5d29yZHM+PGRhdGVzPjx5ZWFyPjIwMTE8L3llYXI+PHB1Yi1kYXRlcz48ZGF0ZT5GZWIg
MTU8L2RhdGU+PC9wdWItZGF0ZXM+PC9kYXRlcz48aXNibj4xMDk1LTU2NFggKEVsZWN0cm9uaWMp
JiN4RDswMDEyLTE2MDYgKExpbmtpbmcpPC9pc2JuPjxhY2Nlc3Npb24tbnVtPjIxMTQ3MDg4PC9h
Y2Nlc3Npb24tbnVtPjx1cmxzPjxyZWxhdGVkLXVybHM+PHVybD48c3R5bGUgZmFjZT0idW5kZXJs
aW5lIiBmb250PSJkZWZhdWx0IiBzaXplPSIxMDAlIj5odHRwOi8vd3d3Lm5jYmkubmxtLm5paC5n
b3YvZW50cmV6L3F1ZXJ5LmZjZ2k/Y21kPVJldHJpZXZlJmFtcDtkYj1QdWJNZWQmYW1wO2RvcHQ9
Q2l0YXRpb24mYW1wO2xpc3RfdWlkcz0yMTE0NzA4ODwvc3R5bGU+PC91cmw+PC9yZWxhdGVkLXVy
bHM+PC91cmxzPjxjdXN0b20yPlBNQzMwNDQ0NjQ8L2N1c3RvbTI+PGVsZWN0cm9uaWMtcmVzb3Vy
Y2UtbnVtPjxzdHlsZSBmYWNlPSJ1bmRlcmxpbmUiIGZvbnQ9ImRlZmF1bHQiIHNpemU9IjEwMCUi
PlMwMDEyLTE2MDYoMTApMDEyNTEtMCBbcGlpXTwvc3R5bGU+PHN0eWxlIGZhY2U9Im5vcm1hbCIg
Zm9udD0iZGVmYXVsdCIgc2l6ZT0iMTAwJSI+JiN4RDs8L3N0eWxlPjxzdHlsZSBmYWNlPSJ1bmRl
cmxpbmUiIGZvbnQ9ImRlZmF1bHQiIHNpemU9IjEwMCUiPjEwLjEwMTYvai55ZGJpby4yMDEwLjEy
LjAxMDwvc3R5bGU+PC9lbGVjdHJvbmljLXJlc291cmNlLW51bT48bGFuZ3VhZ2U+ZW5nPC9sYW5n
dWFnZT48L3JlY29yZD48L0NpdGU+PC9FbmROb3RlPgB=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3E67B0" w:rsidRPr="00E6172C">
        <w:rPr>
          <w:lang w:val="en-GB"/>
        </w:rPr>
      </w:r>
      <w:r w:rsidR="003E67B0" w:rsidRPr="00E6172C">
        <w:rPr>
          <w:lang w:val="en-GB"/>
        </w:rPr>
        <w:fldChar w:fldCharType="separate"/>
      </w:r>
      <w:r w:rsidR="003E67B0" w:rsidRPr="00E6172C">
        <w:rPr>
          <w:noProof/>
          <w:lang w:val="en-GB"/>
        </w:rPr>
        <w:t>(Coutelle et al., 2001; Osborn et al., 2011)</w:t>
      </w:r>
      <w:r w:rsidR="003E67B0" w:rsidRPr="00E6172C">
        <w:rPr>
          <w:lang w:val="en-GB"/>
        </w:rPr>
        <w:fldChar w:fldCharType="end"/>
      </w:r>
      <w:r w:rsidR="00C35200">
        <w:rPr>
          <w:lang w:val="en-GB"/>
        </w:rPr>
        <w:t>(Fig. S7)</w:t>
      </w:r>
      <w:r w:rsidR="003E67B0" w:rsidRPr="00E6172C">
        <w:rPr>
          <w:lang w:val="en-GB"/>
        </w:rPr>
        <w:t xml:space="preserve">.  </w:t>
      </w:r>
      <w:r w:rsidR="00AC4C1E" w:rsidRPr="00E6172C">
        <w:rPr>
          <w:lang w:val="en-GB"/>
        </w:rPr>
        <w:t xml:space="preserve">Parallel diversification of neural tube cells, also regulated by </w:t>
      </w:r>
      <w:proofErr w:type="spellStart"/>
      <w:r w:rsidR="00AC4C1E" w:rsidRPr="00E6172C">
        <w:rPr>
          <w:lang w:val="en-GB"/>
        </w:rPr>
        <w:t>Hh</w:t>
      </w:r>
      <w:proofErr w:type="spellEnd"/>
      <w:r w:rsidR="00AC4C1E" w:rsidRPr="00E6172C">
        <w:rPr>
          <w:lang w:val="en-GB"/>
        </w:rPr>
        <w:t xml:space="preserve"> </w:t>
      </w:r>
      <w:r w:rsidR="003E67B0" w:rsidRPr="00E6172C">
        <w:rPr>
          <w:lang w:val="en-GB"/>
        </w:rPr>
        <w:fldChar w:fldCharType="begin"/>
      </w:r>
      <w:r w:rsidR="00AD49EB" w:rsidRPr="00E6172C">
        <w:rPr>
          <w:lang w:val="en-GB"/>
        </w:rPr>
        <w:instrText xml:space="preserve"> ADDIN EN.CITE &lt;EndNote&gt;&lt;Cite&gt;&lt;Author&gt;Placzek&lt;/Author&gt;&lt;Year&gt;2018&lt;/Year&gt;&lt;RecNum&gt;10401&lt;/RecNum&gt;&lt;DisplayText&gt;(Placzek and Briscoe, 2018)&lt;/DisplayText&gt;&lt;record&gt;&lt;rec-number&gt;10401&lt;/rec-number&gt;&lt;foreign-keys&gt;&lt;key app="EN" db-id="22p5fpsx89st9pe99v5xs2x1d2dex5rwt590" timestamp="1540203228"&gt;10401&lt;/key&gt;&lt;/foreign-keys&gt;&lt;ref-type name="Journal Article"&gt;17&lt;/ref-type&gt;&lt;contributors&gt;&lt;authors&gt;&lt;author&gt;Placzek, M.&lt;/author&gt;&lt;author&gt;Briscoe, J.&lt;/author&gt;&lt;/authors&gt;&lt;/contributors&gt;&lt;auth-address&gt;Univ Sheffield, Western Bank, Bateson Ctr, Sheffield, S Yorkshire, England&amp;#xD;Univ Sheffield, Western Bank, Dept Biomed Sci, Sheffield, S Yorkshire, England&amp;#xD;Francis Crick Inst, 1 Midland Rd, London NW1 1AT, England&lt;/auth-address&gt;&lt;titles&gt;&lt;title&gt;Sonic hedgehog in vertebrate neural tube development&lt;/title&gt;&lt;secondary-title&gt;International Journal of Developmental Biology&lt;/secondary-title&gt;&lt;alt-title&gt;Int J Dev Biol&lt;/alt-title&gt;&lt;/titles&gt;&lt;alt-periodical&gt;&lt;full-title&gt;Int J Dev Biol&lt;/full-title&gt;&lt;abbr-1&gt;The International journal of developmental biology&lt;/abbr-1&gt;&lt;/alt-periodical&gt;&lt;pages&gt;225-234&lt;/pages&gt;&lt;volume&gt;62&lt;/volume&gt;&lt;number&gt;1-3&lt;/number&gt;&lt;keywords&gt;&lt;keyword&gt;spinal cord&lt;/keyword&gt;&lt;keyword&gt;morphogen&lt;/keyword&gt;&lt;keyword&gt;chick&lt;/keyword&gt;&lt;keyword&gt;transcriptional network&lt;/keyword&gt;&lt;keyword&gt;central nervous system&lt;/keyword&gt;&lt;keyword&gt;forebrain ventral midline&lt;/keyword&gt;&lt;keyword&gt;progenitor-cell identity&lt;/keyword&gt;&lt;keyword&gt;floor plate induction&lt;/keyword&gt;&lt;keyword&gt;spinal-cord&lt;/keyword&gt;&lt;keyword&gt;primary cilium&lt;/keyword&gt;&lt;keyword&gt;chick-embryo&lt;/keyword&gt;&lt;keyword&gt;polarizing activity&lt;/keyword&gt;&lt;keyword&gt;gene-expression&lt;/keyword&gt;&lt;keyword&gt;neuronal fate&lt;/keyword&gt;&lt;keyword&gt;directed differentiation&lt;/keyword&gt;&lt;/keywords&gt;&lt;dates&gt;&lt;year&gt;2018&lt;/year&gt;&lt;/dates&gt;&lt;isbn&gt;0214-6282&lt;/isbn&gt;&lt;accession-num&gt;WOS:000428732700024&lt;/accession-num&gt;&lt;urls&gt;&lt;related-urls&gt;&lt;url&gt;&amp;lt;Go to ISI&amp;gt;://WOS:000428732700024&lt;/url&gt;&lt;/related-urls&gt;&lt;/urls&gt;&lt;electronic-resource-num&gt;10.1387/ijdb.170293jb&lt;/electronic-resource-num&gt;&lt;language&gt;English&lt;/language&gt;&lt;/record&gt;&lt;/Cite&gt;&lt;/EndNote&gt;</w:instrText>
      </w:r>
      <w:r w:rsidR="003E67B0" w:rsidRPr="00E6172C">
        <w:rPr>
          <w:lang w:val="en-GB"/>
        </w:rPr>
        <w:fldChar w:fldCharType="separate"/>
      </w:r>
      <w:r w:rsidR="003E67B0" w:rsidRPr="00E6172C">
        <w:rPr>
          <w:noProof/>
          <w:lang w:val="en-GB"/>
        </w:rPr>
        <w:t>(Placzek and Briscoe, 2018)</w:t>
      </w:r>
      <w:r w:rsidR="003E67B0" w:rsidRPr="00E6172C">
        <w:rPr>
          <w:lang w:val="en-GB"/>
        </w:rPr>
        <w:fldChar w:fldCharType="end"/>
      </w:r>
      <w:r w:rsidR="00AC4C1E" w:rsidRPr="00E6172C">
        <w:rPr>
          <w:lang w:val="en-GB"/>
        </w:rPr>
        <w:t xml:space="preserve">, may have generated matching motoneural and muscle fibre populations that </w:t>
      </w:r>
      <w:r w:rsidR="00252660" w:rsidRPr="00E6172C">
        <w:rPr>
          <w:lang w:val="en-GB"/>
        </w:rPr>
        <w:t>enhanc</w:t>
      </w:r>
      <w:r w:rsidR="00AC4C1E" w:rsidRPr="00E6172C">
        <w:rPr>
          <w:lang w:val="en-GB"/>
        </w:rPr>
        <w:t xml:space="preserve">ed </w:t>
      </w:r>
      <w:r w:rsidR="00252660" w:rsidRPr="00E6172C">
        <w:rPr>
          <w:lang w:val="en-GB"/>
        </w:rPr>
        <w:t xml:space="preserve">organismal </w:t>
      </w:r>
      <w:r w:rsidR="00AC4C1E" w:rsidRPr="00E6172C">
        <w:rPr>
          <w:lang w:val="en-GB"/>
        </w:rPr>
        <w:t xml:space="preserve">motility. </w:t>
      </w:r>
      <w:r w:rsidR="006B315D">
        <w:rPr>
          <w:lang w:val="en-GB"/>
        </w:rPr>
        <w:t xml:space="preserve"> </w:t>
      </w:r>
      <w:r w:rsidR="00357F4D" w:rsidRPr="00E6172C">
        <w:rPr>
          <w:lang w:val="en-GB"/>
        </w:rPr>
        <w:t xml:space="preserve">With the evolution of a </w:t>
      </w:r>
      <w:proofErr w:type="spellStart"/>
      <w:r w:rsidR="00230990" w:rsidRPr="00E6172C">
        <w:rPr>
          <w:i/>
          <w:iCs/>
          <w:lang w:val="en-GB"/>
        </w:rPr>
        <w:t>tbxta</w:t>
      </w:r>
      <w:proofErr w:type="spellEnd"/>
      <w:r w:rsidR="00230990" w:rsidRPr="00E6172C">
        <w:rPr>
          <w:lang w:val="en-GB"/>
        </w:rPr>
        <w:t xml:space="preserve">-dependent </w:t>
      </w:r>
      <w:r w:rsidR="004C0258" w:rsidRPr="00E6172C">
        <w:rPr>
          <w:lang w:val="en-GB"/>
        </w:rPr>
        <w:t xml:space="preserve">tailbud destined to make the </w:t>
      </w:r>
      <w:r w:rsidR="00357F4D" w:rsidRPr="00E6172C">
        <w:rPr>
          <w:lang w:val="en-GB"/>
        </w:rPr>
        <w:t>post-anal tail</w:t>
      </w:r>
      <w:r w:rsidR="004C0258" w:rsidRPr="00E6172C">
        <w:rPr>
          <w:lang w:val="en-GB"/>
        </w:rPr>
        <w:t>,</w:t>
      </w:r>
      <w:r w:rsidR="001C193F" w:rsidRPr="00E6172C">
        <w:rPr>
          <w:lang w:val="en-GB"/>
        </w:rPr>
        <w:t xml:space="preserve"> </w:t>
      </w:r>
      <w:r w:rsidR="004C0258" w:rsidRPr="00E6172C">
        <w:rPr>
          <w:lang w:val="en-GB"/>
        </w:rPr>
        <w:t xml:space="preserve">our data suggest that weakening Fgf </w:t>
      </w:r>
      <w:r w:rsidR="00422969" w:rsidRPr="00E6172C">
        <w:rPr>
          <w:lang w:val="en-GB"/>
        </w:rPr>
        <w:t>signalling</w:t>
      </w:r>
      <w:r w:rsidR="004C0258" w:rsidRPr="00E6172C">
        <w:rPr>
          <w:lang w:val="en-GB"/>
        </w:rPr>
        <w:t xml:space="preserve"> continued to induce </w:t>
      </w:r>
      <w:r w:rsidR="004C0258" w:rsidRPr="00E6172C">
        <w:rPr>
          <w:i/>
          <w:iCs/>
          <w:lang w:val="en-GB"/>
        </w:rPr>
        <w:t>myf5</w:t>
      </w:r>
      <w:r w:rsidR="004C0258" w:rsidRPr="00E6172C">
        <w:rPr>
          <w:lang w:val="en-GB"/>
        </w:rPr>
        <w:t xml:space="preserve"> expression and paraxial mesoderm character</w:t>
      </w:r>
      <w:r w:rsidR="00230990" w:rsidRPr="00E6172C">
        <w:rPr>
          <w:lang w:val="en-GB"/>
        </w:rPr>
        <w:t xml:space="preserve"> through </w:t>
      </w:r>
      <w:proofErr w:type="gramStart"/>
      <w:r w:rsidR="00230990" w:rsidRPr="00E6172C">
        <w:rPr>
          <w:i/>
          <w:iCs/>
          <w:lang w:val="en-GB"/>
        </w:rPr>
        <w:t>tbx16</w:t>
      </w:r>
      <w:r w:rsidR="004C0258" w:rsidRPr="00E6172C">
        <w:rPr>
          <w:lang w:val="en-GB"/>
        </w:rPr>
        <w:t>, but</w:t>
      </w:r>
      <w:proofErr w:type="gramEnd"/>
      <w:r w:rsidR="004C0258" w:rsidRPr="00E6172C">
        <w:rPr>
          <w:lang w:val="en-GB"/>
        </w:rPr>
        <w:t xml:space="preserve"> was insufficient to induce adaxial myogenesis.  The presence of </w:t>
      </w:r>
      <w:proofErr w:type="spellStart"/>
      <w:r w:rsidR="004C0258" w:rsidRPr="00E6172C">
        <w:rPr>
          <w:lang w:val="en-GB"/>
        </w:rPr>
        <w:t>Hh</w:t>
      </w:r>
      <w:proofErr w:type="spellEnd"/>
      <w:r w:rsidR="001B6E7B" w:rsidRPr="00E6172C">
        <w:rPr>
          <w:lang w:val="en-GB"/>
        </w:rPr>
        <w:t xml:space="preserve"> and </w:t>
      </w:r>
      <w:proofErr w:type="spellStart"/>
      <w:r w:rsidR="001B6E7B" w:rsidRPr="00E6172C">
        <w:rPr>
          <w:lang w:val="en-GB"/>
        </w:rPr>
        <w:t>Tbxta</w:t>
      </w:r>
      <w:proofErr w:type="spellEnd"/>
      <w:r w:rsidR="00DB45AC" w:rsidRPr="00E6172C">
        <w:rPr>
          <w:lang w:val="en-GB"/>
        </w:rPr>
        <w:t xml:space="preserve"> plus Tbx16</w:t>
      </w:r>
      <w:r w:rsidR="004C0258" w:rsidRPr="00E6172C">
        <w:rPr>
          <w:lang w:val="en-GB"/>
        </w:rPr>
        <w:t xml:space="preserve">, however, ensure that adaxial </w:t>
      </w:r>
      <w:r w:rsidR="001B6E7B" w:rsidRPr="00E6172C">
        <w:rPr>
          <w:lang w:val="en-GB"/>
        </w:rPr>
        <w:t xml:space="preserve">slow </w:t>
      </w:r>
      <w:r w:rsidR="004C0258" w:rsidRPr="00E6172C">
        <w:rPr>
          <w:lang w:val="en-GB"/>
        </w:rPr>
        <w:t>muscle is initiated in the zebrafish tail.</w:t>
      </w:r>
    </w:p>
    <w:p w14:paraId="37AE07F0" w14:textId="6BAD83FC" w:rsidR="00B05B62" w:rsidRPr="00E6172C" w:rsidRDefault="000E0D23" w:rsidP="00462DFA">
      <w:pPr>
        <w:spacing w:after="120" w:line="360" w:lineRule="auto"/>
        <w:jc w:val="both"/>
        <w:rPr>
          <w:lang w:val="en-GB"/>
        </w:rPr>
      </w:pPr>
      <w:r w:rsidRPr="00E6172C">
        <w:rPr>
          <w:lang w:val="en-GB"/>
        </w:rPr>
        <w:t xml:space="preserve">In </w:t>
      </w:r>
      <w:r w:rsidR="00D97253" w:rsidRPr="00E6172C">
        <w:rPr>
          <w:lang w:val="en-GB"/>
        </w:rPr>
        <w:t xml:space="preserve">the anterior somites of amniotes, as in zebrafish, </w:t>
      </w:r>
      <w:proofErr w:type="spellStart"/>
      <w:r w:rsidR="00D97253" w:rsidRPr="00E6172C">
        <w:rPr>
          <w:lang w:val="en-GB"/>
        </w:rPr>
        <w:t>Hh</w:t>
      </w:r>
      <w:proofErr w:type="spellEnd"/>
      <w:r w:rsidR="00D97253" w:rsidRPr="00E6172C">
        <w:rPr>
          <w:lang w:val="en-GB"/>
        </w:rPr>
        <w:t xml:space="preserve"> </w:t>
      </w:r>
      <w:r w:rsidR="00422969" w:rsidRPr="00E6172C">
        <w:rPr>
          <w:lang w:val="en-GB"/>
        </w:rPr>
        <w:t>signalling</w:t>
      </w:r>
      <w:r w:rsidR="00D97253" w:rsidRPr="00E6172C">
        <w:rPr>
          <w:lang w:val="en-GB"/>
        </w:rPr>
        <w:t xml:space="preserve"> maintains, rather than initiates </w:t>
      </w:r>
      <w:r w:rsidR="00D97253" w:rsidRPr="00E6172C">
        <w:rPr>
          <w:i/>
          <w:iCs/>
          <w:lang w:val="en-GB"/>
        </w:rPr>
        <w:t>myf5</w:t>
      </w:r>
      <w:r w:rsidR="00D97253" w:rsidRPr="00E6172C">
        <w:rPr>
          <w:lang w:val="en-GB"/>
        </w:rPr>
        <w:t xml:space="preserve"> expression </w:t>
      </w:r>
      <w:r w:rsidR="00252660" w:rsidRPr="00E6172C">
        <w:rPr>
          <w:lang w:val="en-GB"/>
        </w:rPr>
        <w:fldChar w:fldCharType="begin">
          <w:fldData xml:space="preserve">PEVuZE5vdGU+PENpdGU+PEF1dGhvcj5aaGFuZzwvQXV0aG9yPjxZZWFyPjIwMDE8L1llYXI+PFJl
Y051bT42MzU0PC9SZWNOdW0+PERpc3BsYXlUZXh0PihaaGFuZyBldCBhbC4sIDIwMDEpPC9EaXNw
bGF5VGV4dD48cmVjb3JkPjxyZWMtbnVtYmVyPjYzNTQ8L3JlYy1udW1iZXI+PGZvcmVpZ24ta2V5
cz48a2V5IGFwcD0iRU4iIGRiLWlkPSIyMnA1ZnBzeDg5c3Q5cGU5OXY1eHMyeDFkMmRleDVyd3Q1
OTAiIHRpbWVzdGFtcD0iMCI+NjM1NDwva2V5PjwvZm9yZWlnbi1rZXlzPjxyZWYtdHlwZSBuYW1l
PSJKb3VybmFsIEFydGljbGUiPjE3PC9yZWYtdHlwZT48Y29udHJpYnV0b3JzPjxhdXRob3JzPjxh
dXRob3I+WmhhbmcsIFguIE0uPC9hdXRob3I+PGF1dGhvcj5SYW1hbGhvLVNhbnRvcywgTS48L2F1
dGhvcj48YXV0aG9yPk1jTWFob24sIEEuIFAuPC9hdXRob3I+PC9hdXRob3JzPjwvY29udHJpYnV0
b3JzPjxhdXRoLWFkZHJlc3M+RGVwYXJ0bWVudCBvZiBNb2xlY3VsYXIgYW5kIENlbGx1bGFyIEJp
b2xvZ3ksIFRoZSBCaW9sYWJzLCBIYXJ2YXJkIFVuaXZlcnNpdHksIDE2IERpdmluaXR5IEF2ZW51
ZSwgQ2FtYnJpZGdlLCBNQSAwMjEzOCwgVVNBLjwvYXV0aC1hZGRyZXNzPjx0aXRsZXM+PHRpdGxl
PlNtb290aGVuZWQgbXV0YW50cyByZXZlYWwgcmVkdW5kYW50IHJvbGVzIGZvciBTaGggYW5kIElo
aCBzaWduYWxpbmcgaW5jbHVkaW5nIHJlZ3VsYXRpb24gb2YgTC9SIGFzeW1tZXRyeSBieSB0aGUg
bW91c2Ugbm9kZTwvdGl0bGU+PHNlY29uZGFyeS10aXRsZT5DZWxsPC9zZWNvbmRhcnktdGl0bGU+
PC90aXRsZXM+PHBlcmlvZGljYWw+PGZ1bGwtdGl0bGU+Q2VsbDwvZnVsbC10aXRsZT48L3Blcmlv
ZGljYWw+PHBhZ2VzPjc4MS05Mi48L3BhZ2VzPjx2b2x1bWU+MTA1PC92b2x1bWU+PG51bWJlcj42
PC9udW1iZXI+PGtleXdvcmRzPjxrZXl3b3JkPkFuaW1hbDwva2V5d29yZD48a2V5d29yZD5Cb2R5
IFBhdHRlcm5pbmc8L2tleXdvcmQ+PGtleXdvcmQ+RW1icnlvLyplbWJyeW9sb2d5L21ldGFib2xp
c208L2tleXdvcmQ+PGtleXdvcmQ+RW1icnlvbmljIEluZHVjdGlvbjwva2V5d29yZD48a2V5d29y
ZD5FcGlzdGFzaXMsIEdlbmV0aWM8L2tleXdvcmQ+PGtleXdvcmQ+R2VuZSBFeHByZXNzaW9uIFJl
Z3VsYXRpb24sIERldmVsb3BtZW50YWw8L2tleXdvcmQ+PGtleXdvcmQ+R3Jvd3RoIFN1YnN0YW5j
ZXMvZ2VuZXRpY3M8L2tleXdvcmQ+PGtleXdvcmQ+SGVhcnQvZW1icnlvbG9neS9waHlzaW9sb2d5
PC9rZXl3b3JkPjxrZXl3b3JkPkhvbWVvZG9tYWluIFByb3RlaW5zL2dlbmV0aWNzPC9rZXl3b3Jk
PjxrZXl3b3JkPkluIFNpdHUgSHlicmlkaXphdGlvbjwva2V5d29yZD48a2V5d29yZD5NZW1icmFu
ZSBQcm90ZWlucy9nZW5ldGljczwva2V5d29yZD48a2V5d29yZD5NaWNlPC9rZXl3b3JkPjxrZXl3
b3JkPk1vZGVscywgQmlvbG9naWNhbDwva2V5d29yZD48a2V5d29yZD5NdXNjbGUgUHJvdGVpbnMv
Z2VuZXRpY3M8L2tleXdvcmQ+PGtleXdvcmQ+TXV0YXRpb24vKmdlbmV0aWNzPC9rZXl3b3JkPjxr
ZXl3b3JkPk5lcnZlIFRpc3N1ZSBQcm90ZWlucy9nZW5ldGljczwva2V5d29yZD48a2V5d29yZD5Q
cm90ZWlucy9nZW5ldGljcy8qbWV0YWJvbGlzbTwva2V5d29yZD48a2V5d29yZD5STkEsIE1lc3Nl
bmdlci9nZW5ldGljcy9tZXRhYm9saXNtPC9rZXl3b3JkPjxrZXl3b3JkPlJlY2VwdG9ycywgQ2Vs
bCBTdXJmYWNlL2dlbmV0aWNzLyptZXRhYm9saXNtPC9rZXl3b3JkPjxrZXl3b3JkPlNpZ25hbCBU
cmFuc2R1Y3Rpb248L2tleXdvcmQ+PGtleXdvcmQ+U29taXRlcy9tZXRhYm9saXNtPC9rZXl3b3Jk
PjxrZXl3b3JkPlN1cHBvcnQsIE5vbi1VLlMuIEdvdiZhcG9zO3Q8L2tleXdvcmQ+PGtleXdvcmQ+
U3VwcG9ydCwgVS5TLiBHb3YmYXBvczt0LCBQLkguUy48L2tleXdvcmQ+PGtleXdvcmQ+VHJhbnNj
cmlwdGlvbiBGYWN0b3JzL2dlbmV0aWNzPC9rZXl3b3JkPjwva2V5d29yZHM+PGRhdGVzPjx5ZWFy
PjIwMDE8L3llYXI+PC9kYXRlcz48YWNjZXNzaW9uLW51bT4xMTQ0MDcyMDwvYWNjZXNzaW9uLW51
bT48dXJscz48cmVsYXRlZC11cmxzPjx1cmw+aHR0cDovL3d3dy5uY2JpLm5sbS5uaWguZ292L2h0
YmluLXBvc3QvRW50cmV6L3F1ZXJ5P2RiPW0mYW1wO2Zvcm09NiZhbXA7ZG9wdD1yJmFtcDt1aWQ9
MTE0NDA3MjA8L3VybD48L3JlbGF0ZWQtdXJscz48L3VybHM+PC9yZWNvcmQ+PC9DaXRlPjwvRW5k
Tm90ZT5=
</w:fldData>
        </w:fldChar>
      </w:r>
      <w:r w:rsidR="00AD49EB" w:rsidRPr="00E6172C">
        <w:rPr>
          <w:lang w:val="en-GB"/>
        </w:rPr>
        <w:instrText xml:space="preserve"> ADDIN EN.CITE </w:instrText>
      </w:r>
      <w:r w:rsidR="00AD49EB" w:rsidRPr="00E6172C">
        <w:rPr>
          <w:lang w:val="en-GB"/>
        </w:rPr>
        <w:fldChar w:fldCharType="begin">
          <w:fldData xml:space="preserve">PEVuZE5vdGU+PENpdGU+PEF1dGhvcj5aaGFuZzwvQXV0aG9yPjxZZWFyPjIwMDE8L1llYXI+PFJl
Y051bT42MzU0PC9SZWNOdW0+PERpc3BsYXlUZXh0PihaaGFuZyBldCBhbC4sIDIwMDEpPC9EaXNw
bGF5VGV4dD48cmVjb3JkPjxyZWMtbnVtYmVyPjYzNTQ8L3JlYy1udW1iZXI+PGZvcmVpZ24ta2V5
cz48a2V5IGFwcD0iRU4iIGRiLWlkPSIyMnA1ZnBzeDg5c3Q5cGU5OXY1eHMyeDFkMmRleDVyd3Q1
OTAiIHRpbWVzdGFtcD0iMCI+NjM1NDwva2V5PjwvZm9yZWlnbi1rZXlzPjxyZWYtdHlwZSBuYW1l
PSJKb3VybmFsIEFydGljbGUiPjE3PC9yZWYtdHlwZT48Y29udHJpYnV0b3JzPjxhdXRob3JzPjxh
dXRob3I+WmhhbmcsIFguIE0uPC9hdXRob3I+PGF1dGhvcj5SYW1hbGhvLVNhbnRvcywgTS48L2F1
dGhvcj48YXV0aG9yPk1jTWFob24sIEEuIFAuPC9hdXRob3I+PC9hdXRob3JzPjwvY29udHJpYnV0
b3JzPjxhdXRoLWFkZHJlc3M+RGVwYXJ0bWVudCBvZiBNb2xlY3VsYXIgYW5kIENlbGx1bGFyIEJp
b2xvZ3ksIFRoZSBCaW9sYWJzLCBIYXJ2YXJkIFVuaXZlcnNpdHksIDE2IERpdmluaXR5IEF2ZW51
ZSwgQ2FtYnJpZGdlLCBNQSAwMjEzOCwgVVNBLjwvYXV0aC1hZGRyZXNzPjx0aXRsZXM+PHRpdGxl
PlNtb290aGVuZWQgbXV0YW50cyByZXZlYWwgcmVkdW5kYW50IHJvbGVzIGZvciBTaGggYW5kIElo
aCBzaWduYWxpbmcgaW5jbHVkaW5nIHJlZ3VsYXRpb24gb2YgTC9SIGFzeW1tZXRyeSBieSB0aGUg
bW91c2Ugbm9kZTwvdGl0bGU+PHNlY29uZGFyeS10aXRsZT5DZWxsPC9zZWNvbmRhcnktdGl0bGU+
PC90aXRsZXM+PHBlcmlvZGljYWw+PGZ1bGwtdGl0bGU+Q2VsbDwvZnVsbC10aXRsZT48L3Blcmlv
ZGljYWw+PHBhZ2VzPjc4MS05Mi48L3BhZ2VzPjx2b2x1bWU+MTA1PC92b2x1bWU+PG51bWJlcj42
PC9udW1iZXI+PGtleXdvcmRzPjxrZXl3b3JkPkFuaW1hbDwva2V5d29yZD48a2V5d29yZD5Cb2R5
IFBhdHRlcm5pbmc8L2tleXdvcmQ+PGtleXdvcmQ+RW1icnlvLyplbWJyeW9sb2d5L21ldGFib2xp
c208L2tleXdvcmQ+PGtleXdvcmQ+RW1icnlvbmljIEluZHVjdGlvbjwva2V5d29yZD48a2V5d29y
ZD5FcGlzdGFzaXMsIEdlbmV0aWM8L2tleXdvcmQ+PGtleXdvcmQ+R2VuZSBFeHByZXNzaW9uIFJl
Z3VsYXRpb24sIERldmVsb3BtZW50YWw8L2tleXdvcmQ+PGtleXdvcmQ+R3Jvd3RoIFN1YnN0YW5j
ZXMvZ2VuZXRpY3M8L2tleXdvcmQ+PGtleXdvcmQ+SGVhcnQvZW1icnlvbG9neS9waHlzaW9sb2d5
PC9rZXl3b3JkPjxrZXl3b3JkPkhvbWVvZG9tYWluIFByb3RlaW5zL2dlbmV0aWNzPC9rZXl3b3Jk
PjxrZXl3b3JkPkluIFNpdHUgSHlicmlkaXphdGlvbjwva2V5d29yZD48a2V5d29yZD5NZW1icmFu
ZSBQcm90ZWlucy9nZW5ldGljczwva2V5d29yZD48a2V5d29yZD5NaWNlPC9rZXl3b3JkPjxrZXl3
b3JkPk1vZGVscywgQmlvbG9naWNhbDwva2V5d29yZD48a2V5d29yZD5NdXNjbGUgUHJvdGVpbnMv
Z2VuZXRpY3M8L2tleXdvcmQ+PGtleXdvcmQ+TXV0YXRpb24vKmdlbmV0aWNzPC9rZXl3b3JkPjxr
ZXl3b3JkPk5lcnZlIFRpc3N1ZSBQcm90ZWlucy9nZW5ldGljczwva2V5d29yZD48a2V5d29yZD5Q
cm90ZWlucy9nZW5ldGljcy8qbWV0YWJvbGlzbTwva2V5d29yZD48a2V5d29yZD5STkEsIE1lc3Nl
bmdlci9nZW5ldGljcy9tZXRhYm9saXNtPC9rZXl3b3JkPjxrZXl3b3JkPlJlY2VwdG9ycywgQ2Vs
bCBTdXJmYWNlL2dlbmV0aWNzLyptZXRhYm9saXNtPC9rZXl3b3JkPjxrZXl3b3JkPlNpZ25hbCBU
cmFuc2R1Y3Rpb248L2tleXdvcmQ+PGtleXdvcmQ+U29taXRlcy9tZXRhYm9saXNtPC9rZXl3b3Jk
PjxrZXl3b3JkPlN1cHBvcnQsIE5vbi1VLlMuIEdvdiZhcG9zO3Q8L2tleXdvcmQ+PGtleXdvcmQ+
U3VwcG9ydCwgVS5TLiBHb3YmYXBvczt0LCBQLkguUy48L2tleXdvcmQ+PGtleXdvcmQ+VHJhbnNj
cmlwdGlvbiBGYWN0b3JzL2dlbmV0aWNzPC9rZXl3b3JkPjwva2V5d29yZHM+PGRhdGVzPjx5ZWFy
PjIwMDE8L3llYXI+PC9kYXRlcz48YWNjZXNzaW9uLW51bT4xMTQ0MDcyMDwvYWNjZXNzaW9uLW51
bT48dXJscz48cmVsYXRlZC11cmxzPjx1cmw+aHR0cDovL3d3dy5uY2JpLm5sbS5uaWguZ292L2h0
YmluLXBvc3QvRW50cmV6L3F1ZXJ5P2RiPW0mYW1wO2Zvcm09NiZhbXA7ZG9wdD1yJmFtcDt1aWQ9
MTE0NDA3MjA8L3VybD48L3JlbGF0ZWQtdXJscz48L3VybHM+PC9yZWNvcmQ+PC9DaXRlPjwvRW5k
Tm90ZT5=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252660" w:rsidRPr="00E6172C">
        <w:rPr>
          <w:lang w:val="en-GB"/>
        </w:rPr>
      </w:r>
      <w:r w:rsidR="00252660" w:rsidRPr="00E6172C">
        <w:rPr>
          <w:lang w:val="en-GB"/>
        </w:rPr>
        <w:fldChar w:fldCharType="separate"/>
      </w:r>
      <w:r w:rsidR="00252660" w:rsidRPr="00E6172C">
        <w:rPr>
          <w:noProof/>
          <w:lang w:val="en-GB"/>
        </w:rPr>
        <w:t>(Zhang et al., 2001)</w:t>
      </w:r>
      <w:r w:rsidR="00252660" w:rsidRPr="00E6172C">
        <w:rPr>
          <w:lang w:val="en-GB"/>
        </w:rPr>
        <w:fldChar w:fldCharType="end"/>
      </w:r>
      <w:r w:rsidR="00D97253" w:rsidRPr="00E6172C">
        <w:rPr>
          <w:lang w:val="en-GB"/>
        </w:rPr>
        <w:t xml:space="preserve">.  </w:t>
      </w:r>
      <w:r w:rsidR="00D05897" w:rsidRPr="00E6172C">
        <w:rPr>
          <w:lang w:val="en-GB"/>
        </w:rPr>
        <w:t>I</w:t>
      </w:r>
      <w:r w:rsidR="002B7C62" w:rsidRPr="00E6172C">
        <w:rPr>
          <w:lang w:val="en-GB"/>
        </w:rPr>
        <w:t xml:space="preserve">n </w:t>
      </w:r>
      <w:r w:rsidR="00DB45AC" w:rsidRPr="00E6172C">
        <w:rPr>
          <w:lang w:val="en-GB"/>
        </w:rPr>
        <w:t xml:space="preserve">more </w:t>
      </w:r>
      <w:r w:rsidR="00D05897" w:rsidRPr="00E6172C">
        <w:rPr>
          <w:lang w:val="en-GB"/>
        </w:rPr>
        <w:t xml:space="preserve">posterior somites of </w:t>
      </w:r>
      <w:r w:rsidR="002B7C62" w:rsidRPr="00E6172C">
        <w:rPr>
          <w:lang w:val="en-GB"/>
        </w:rPr>
        <w:t>zebrafish</w:t>
      </w:r>
      <w:r w:rsidR="00DB45AC" w:rsidRPr="00E6172C">
        <w:rPr>
          <w:lang w:val="en-GB"/>
        </w:rPr>
        <w:t>, Xenopus</w:t>
      </w:r>
      <w:r w:rsidR="002B7C62" w:rsidRPr="00E6172C">
        <w:rPr>
          <w:lang w:val="en-GB"/>
        </w:rPr>
        <w:t xml:space="preserve"> and amniote</w:t>
      </w:r>
      <w:r w:rsidR="00D97253" w:rsidRPr="00E6172C">
        <w:rPr>
          <w:lang w:val="en-GB"/>
        </w:rPr>
        <w:t xml:space="preserve">, </w:t>
      </w:r>
      <w:proofErr w:type="spellStart"/>
      <w:r w:rsidR="00D97253" w:rsidRPr="00E6172C">
        <w:rPr>
          <w:lang w:val="en-GB"/>
        </w:rPr>
        <w:t>Hh</w:t>
      </w:r>
      <w:proofErr w:type="spellEnd"/>
      <w:r w:rsidRPr="00E6172C">
        <w:rPr>
          <w:lang w:val="en-GB"/>
        </w:rPr>
        <w:t xml:space="preserve"> </w:t>
      </w:r>
      <w:r w:rsidR="00422969" w:rsidRPr="00E6172C">
        <w:rPr>
          <w:lang w:val="en-GB"/>
        </w:rPr>
        <w:t>signalling</w:t>
      </w:r>
      <w:r w:rsidR="00D97253" w:rsidRPr="00E6172C">
        <w:rPr>
          <w:lang w:val="en-GB"/>
        </w:rPr>
        <w:t xml:space="preserve"> drives </w:t>
      </w:r>
      <w:r w:rsidR="00D97253" w:rsidRPr="00E6172C">
        <w:rPr>
          <w:i/>
          <w:iCs/>
          <w:lang w:val="en-GB"/>
        </w:rPr>
        <w:t>myf5</w:t>
      </w:r>
      <w:r w:rsidR="00D97253" w:rsidRPr="00E6172C">
        <w:rPr>
          <w:lang w:val="en-GB"/>
        </w:rPr>
        <w:t xml:space="preserve"> initiation</w:t>
      </w:r>
      <w:r w:rsidR="006B48A2" w:rsidRPr="00E6172C">
        <w:rPr>
          <w:lang w:val="en-GB"/>
        </w:rPr>
        <w:t xml:space="preserve"> </w:t>
      </w:r>
      <w:r w:rsidR="006B48A2" w:rsidRPr="00E6172C">
        <w:rPr>
          <w:lang w:val="en-GB"/>
        </w:rPr>
        <w:fldChar w:fldCharType="begin">
          <w:fldData xml:space="preserve">PEVuZE5vdGU+PENpdGU+PEF1dGhvcj5Cb3J5Y2tpPC9BdXRob3I+PFllYXI+MTk5OTwvWWVhcj48
UmVjTnVtPjUzNDA8L1JlY051bT48RGlzcGxheVRleHQ+KEJvcnlja2kgZXQgYWwuLCAxOTk5OyBH
cmltYWxkaSBldCBhbC4sIDIwMDQpPC9EaXNwbGF5VGV4dD48cmVjb3JkPjxyZWMtbnVtYmVyPjUz
NDA8L3JlYy1udW1iZXI+PGZvcmVpZ24ta2V5cz48a2V5IGFwcD0iRU4iIGRiLWlkPSIyMnA1ZnBz
eDg5c3Q5cGU5OXY1eHMyeDFkMmRleDVyd3Q1OTAiIHRpbWVzdGFtcD0iMCI+NTM0MDwva2V5Pjwv
Zm9yZWlnbi1rZXlzPjxyZWYtdHlwZSBuYW1lPSJKb3VybmFsIEFydGljbGUiPjE3PC9yZWYtdHlw
ZT48Y29udHJpYnV0b3JzPjxhdXRob3JzPjxhdXRob3I+Qm9yeWNraSwgQS4gRy48L2F1dGhvcj48
YXV0aG9yPkJydW5rLCBCLjwvYXV0aG9yPjxhdXRob3I+VGFqYmFraHNoLCBTLjwvYXV0aG9yPjxh
dXRob3I+QnVja2luZ2hhbSwgTS48L2F1dGhvcj48YXV0aG9yPkNoaWFuZywgQy48L2F1dGhvcj48
YXV0aG9yPkVtZXJzb24sIEMuIFAuLCBKci48L2F1dGhvcj48L2F1dGhvcnM+PC9jb250cmlidXRv
cnM+PHRpdGxlcz48dGl0bGU+U29uaWMgaGVkZ2Vob2cgY29udHJvbHMgZXBheGlhbCBtdXNjbGUg
ZGV0ZXJtaW5hdGlvbiB0aHJvdWdoIE15ZjUgYWN0aXZhdGlvbjwvdGl0bGU+PHNlY29uZGFyeS10
aXRsZT5EZXZlbG9wbWVudDwvc2Vjb25kYXJ5LXRpdGxlPjwvdGl0bGVzPjxwZXJpb2RpY2FsPjxm
dWxsLXRpdGxlPkRldmVsb3BtZW50PC9mdWxsLXRpdGxlPjwvcGVyaW9kaWNhbD48cGFnZXM+NDA1
My02MzwvcGFnZXM+PHZvbHVtZT4xMjY8L3ZvbHVtZT48bnVtYmVyPjE4PC9udW1iZXI+PGRhdGVz
Pjx5ZWFyPjE5OTk8L3llYXI+PC9kYXRlcz48dXJscz48cmVsYXRlZC11cmxzPjx1cmw+PHN0eWxl
IGZhY2U9InVuZGVybGluZSIgZm9udD0iZGVmYXVsdCIgc2l6ZT0iMTAwJSI+aHR0cDovL3d3dy5u
Y2JpLm5sbS5uaWguZ292L2NnaS1iaW4vRW50cmV6L3JlZmVyZXI/aHR0cDovL3d3dy5iaW9sb2dp
c3RzLmNvbS9EZXZlbG9wbWVudC8xMjYvMTgvZGV2NDE5NC5odG1sPC9zdHlsZT48L3VybD48L3Jl
bGF0ZWQtdXJscz48L3VybHM+PC9yZWNvcmQ+PC9DaXRlPjxDaXRlPjxBdXRob3I+R3JpbWFsZGk8
L0F1dGhvcj48WWVhcj4yMDA0PC9ZZWFyPjxSZWNOdW0+NjUwODwvUmVjTnVtPjxyZWNvcmQ+PHJl
Yy1udW1iZXI+NjUwODwvcmVjLW51bWJlcj48Zm9yZWlnbi1rZXlzPjxrZXkgYXBwPSJFTiIgZGIt
aWQ9IjIycDVmcHN4ODlzdDlwZTk5djV4czJ4MWQyZGV4NXJ3dDU5MCIgdGltZXN0YW1wPSIwIj42
NTA4PC9rZXk+PC9mb3JlaWduLWtleXM+PHJlZi10eXBlIG5hbWU9IkpvdXJuYWwgQXJ0aWNsZSI+
MTc8L3JlZi10eXBlPjxjb250cmlidXRvcnM+PGF1dGhvcnM+PGF1dGhvcj5HcmltYWxkaSwgQS48
L2F1dGhvcj48YXV0aG9yPlRldHRhbWFudGksIEcuPC9hdXRob3I+PGF1dGhvcj5NYXJ0aW4sIEIu
IEwuPC9hdXRob3I+PGF1dGhvcj5HYWZmaWVsZCwgVy48L2F1dGhvcj48YXV0aG9yPlBvd25hbGws
IE0uIEUuPC9hdXRob3I+PGF1dGhvcj5IdWdoZXMsIFMuIE0uPC9hdXRob3I+PC9hdXRob3JzPjwv
Y29udHJpYnV0b3JzPjxhdXRoLWFkZHJlc3M+UmFuZGFsbCBDZW50cmUsIE5ldyBIdW50JmFwb3M7
cyBIb3VzZSwgR3V5JmFwb3M7cyBDYW1wdXMsIEtpbmcmYXBvcztzIENvbGxlZ2UgTG9uZG9uLCBM
b25kb24gU0UxIDFVTCwgVUsuPC9hdXRoLWFkZHJlc3M+PHRpdGxlcz48dGl0bGU+SGVkZ2Vob2cg
cmVndWxhdGlvbiBvZiBzdXBlcmZpY2lhbCBzbG93IG11c2NsZSBmaWJyZXMgaW4gWGVub3B1cyBh
bmQgdGhlIGV2b2x1dGlvbiBvZiB0ZXRyYXBvZCB0cnVuayBteW9nZW5lc2lzPC90aXRsZT48c2Vj
b25kYXJ5LXRpdGxlPkRldmVsb3BtZW50PC9zZWNvbmRhcnktdGl0bGU+PC90aXRsZXM+PHBlcmlv
ZGljYWw+PGZ1bGwtdGl0bGU+RGV2ZWxvcG1lbnQ8L2Z1bGwtdGl0bGU+PC9wZXJpb2RpY2FsPjxw
YWdlcz4zMjQ5LTMyNjI8L3BhZ2VzPjx2b2x1bWU+MTMxPC92b2x1bWU+PG51bWJlcj4xNDwvbnVt
YmVyPjxlZGl0aW9uPjIwMDQvMDYvMTg8L2VkaXRpb24+PGtleXdvcmRzPjxrZXl3b3JkPkFuaW1h
bHM8L2tleXdvcmQ+PGtleXdvcmQ+Q2VsbCBNb3ZlbWVudDwva2V5d29yZD48a2V5d29yZD4qRE5B
LUJpbmRpbmcgUHJvdGVpbnM8L2tleXdvcmQ+PGtleXdvcmQ+RGV2ZWxvcG1lbnRhbCBCaW9sb2d5
PC9rZXl3b3JkPjxrZXl3b3JkPkVtYnJ5bywgTm9ubWFtbWFsaWFuPC9rZXl3b3JkPjxrZXl3b3Jk
PkV2b2x1dGlvbiwgTW9sZWN1bGFyPC9rZXl3b3JkPjxrZXl3b3JkPkdlbmUgRXhwcmVzc2lvbiBS
ZWd1bGF0aW9uLCBEZXZlbG9wbWVudGFsPC9rZXl3b3JkPjxrZXl3b3JkPkhlZGdlaG9nIFByb3Rl
aW5zPC9rZXl3b3JkPjxrZXl3b3JkPkhvbWVvZG9tYWluIFByb3RlaW5zL21ldGFib2xpc208L2tl
eXdvcmQ+PGtleXdvcmQ+SW1tdW5vaGlzdG9jaGVtaXN0cnk8L2tleXdvcmQ+PGtleXdvcmQ+TGFj
IE9wZXJvbjwva2V5d29yZD48a2V5d29yZD5Nb2RlbHMsIEJpb2xvZ2ljYWw8L2tleXdvcmQ+PGtl
eXdvcmQ+Kk11c2NsZSBEZXZlbG9wbWVudDwva2V5d29yZD48a2V5d29yZD5NdXNjbGUgRmliZXJz
LCBGYXN0LVR3aXRjaC9tZXRhYm9saXNtPC9rZXl3b3JkPjxrZXl3b3JkPk11c2NsZSBGaWJlcnMs
IFNsb3ctVHdpdGNoLyptZXRhYm9saXNtPC9rZXl3b3JkPjxrZXl3b3JkPk11c2NsZSBQcm90ZWlu
cy9tZXRhYm9saXNtPC9rZXl3b3JkPjxrZXl3b3JkPk11c2NsZXMvZW1icnlvbG9neTwva2V5d29y
ZD48a2V5d29yZD5NeW9nZW5pYyBSZWd1bGF0b3J5IEZhY3RvciA1PC9rZXl3b3JkPjxrZXl3b3Jk
Pk5vdG9jaG9yZC9tZXRhYm9saXNtPC9rZXl3b3JkPjxrZXl3b3JkPlNpZ25hbCBUcmFuc2R1Y3Rp
b248L2tleXdvcmQ+PGtleXdvcmQ+U29taXRlcy9tZXRhYm9saXNtPC9rZXl3b3JkPjxrZXl3b3Jk
PlRyYW5zLUFjdGl2YXRvcnMvKm1ldGFib2xpc208L2tleXdvcmQ+PGtleXdvcmQ+VHJhbnNjcmlw
dGlvbiBGYWN0b3JzL21ldGFib2xpc208L2tleXdvcmQ+PGtleXdvcmQ+WGVub3B1cyBQcm90ZWlu
czwva2V5d29yZD48a2V5d29yZD5YZW5vcHVzIGxhZXZpczwva2V5d29yZD48L2tleXdvcmRzPjxk
YXRlcz48eWVhcj4yMDA0PC95ZWFyPjxwdWItZGF0ZXM+PGRhdGU+SnVsPC9kYXRlPjwvcHViLWRh
dGVzPjwvZGF0ZXM+PGlzYm4+MDk1MC0xOTkxIChQcmludCkmI3hEOzA5NTAtMTk5MSAoTGlua2lu
Zyk8L2lzYm4+PGFjY2Vzc2lvbi1udW0+MTUyMDEyMTg8L2FjY2Vzc2lvbi1udW0+PHVybHM+PHJl
bGF0ZWQtdXJscz48dXJsPmh0dHBzOi8vd3d3Lm5jYmkubmxtLm5paC5nb3YvcHVibWVkLzE1MjAx
MjE4PC91cmw+PC9yZWxhdGVkLXVybHM+PC91cmxzPjxlbGVjdHJvbmljLXJlc291cmNlLW51bT4x
MC4xMjQyL2Rldi4wMTE5NDwvZWxlY3Ryb25pYy1yZXNvdXJjZS1udW0+PC9yZWNvcmQ+PC9DaXRl
PjwvRW5kTm90ZT5=
</w:fldData>
        </w:fldChar>
      </w:r>
      <w:r w:rsidR="00AD49EB" w:rsidRPr="00E6172C">
        <w:rPr>
          <w:lang w:val="en-GB"/>
        </w:rPr>
        <w:instrText xml:space="preserve"> ADDIN EN.CITE </w:instrText>
      </w:r>
      <w:r w:rsidR="00AD49EB" w:rsidRPr="00E6172C">
        <w:rPr>
          <w:lang w:val="en-GB"/>
        </w:rPr>
        <w:fldChar w:fldCharType="begin">
          <w:fldData xml:space="preserve">PEVuZE5vdGU+PENpdGU+PEF1dGhvcj5Cb3J5Y2tpPC9BdXRob3I+PFllYXI+MTk5OTwvWWVhcj48
UmVjTnVtPjUzNDA8L1JlY051bT48RGlzcGxheVRleHQ+KEJvcnlja2kgZXQgYWwuLCAxOTk5OyBH
cmltYWxkaSBldCBhbC4sIDIwMDQpPC9EaXNwbGF5VGV4dD48cmVjb3JkPjxyZWMtbnVtYmVyPjUz
NDA8L3JlYy1udW1iZXI+PGZvcmVpZ24ta2V5cz48a2V5IGFwcD0iRU4iIGRiLWlkPSIyMnA1ZnBz
eDg5c3Q5cGU5OXY1eHMyeDFkMmRleDVyd3Q1OTAiIHRpbWVzdGFtcD0iMCI+NTM0MDwva2V5Pjwv
Zm9yZWlnbi1rZXlzPjxyZWYtdHlwZSBuYW1lPSJKb3VybmFsIEFydGljbGUiPjE3PC9yZWYtdHlw
ZT48Y29udHJpYnV0b3JzPjxhdXRob3JzPjxhdXRob3I+Qm9yeWNraSwgQS4gRy48L2F1dGhvcj48
YXV0aG9yPkJydW5rLCBCLjwvYXV0aG9yPjxhdXRob3I+VGFqYmFraHNoLCBTLjwvYXV0aG9yPjxh
dXRob3I+QnVja2luZ2hhbSwgTS48L2F1dGhvcj48YXV0aG9yPkNoaWFuZywgQy48L2F1dGhvcj48
YXV0aG9yPkVtZXJzb24sIEMuIFAuLCBKci48L2F1dGhvcj48L2F1dGhvcnM+PC9jb250cmlidXRv
cnM+PHRpdGxlcz48dGl0bGU+U29uaWMgaGVkZ2Vob2cgY29udHJvbHMgZXBheGlhbCBtdXNjbGUg
ZGV0ZXJtaW5hdGlvbiB0aHJvdWdoIE15ZjUgYWN0aXZhdGlvbjwvdGl0bGU+PHNlY29uZGFyeS10
aXRsZT5EZXZlbG9wbWVudDwvc2Vjb25kYXJ5LXRpdGxlPjwvdGl0bGVzPjxwZXJpb2RpY2FsPjxm
dWxsLXRpdGxlPkRldmVsb3BtZW50PC9mdWxsLXRpdGxlPjwvcGVyaW9kaWNhbD48cGFnZXM+NDA1
My02MzwvcGFnZXM+PHZvbHVtZT4xMjY8L3ZvbHVtZT48bnVtYmVyPjE4PC9udW1iZXI+PGRhdGVz
Pjx5ZWFyPjE5OTk8L3llYXI+PC9kYXRlcz48dXJscz48cmVsYXRlZC11cmxzPjx1cmw+PHN0eWxl
IGZhY2U9InVuZGVybGluZSIgZm9udD0iZGVmYXVsdCIgc2l6ZT0iMTAwJSI+aHR0cDovL3d3dy5u
Y2JpLm5sbS5uaWguZ292L2NnaS1iaW4vRW50cmV6L3JlZmVyZXI/aHR0cDovL3d3dy5iaW9sb2dp
c3RzLmNvbS9EZXZlbG9wbWVudC8xMjYvMTgvZGV2NDE5NC5odG1sPC9zdHlsZT48L3VybD48L3Jl
bGF0ZWQtdXJscz48L3VybHM+PC9yZWNvcmQ+PC9DaXRlPjxDaXRlPjxBdXRob3I+R3JpbWFsZGk8
L0F1dGhvcj48WWVhcj4yMDA0PC9ZZWFyPjxSZWNOdW0+NjUwODwvUmVjTnVtPjxyZWNvcmQ+PHJl
Yy1udW1iZXI+NjUwODwvcmVjLW51bWJlcj48Zm9yZWlnbi1rZXlzPjxrZXkgYXBwPSJFTiIgZGIt
aWQ9IjIycDVmcHN4ODlzdDlwZTk5djV4czJ4MWQyZGV4NXJ3dDU5MCIgdGltZXN0YW1wPSIwIj42
NTA4PC9rZXk+PC9mb3JlaWduLWtleXM+PHJlZi10eXBlIG5hbWU9IkpvdXJuYWwgQXJ0aWNsZSI+
MTc8L3JlZi10eXBlPjxjb250cmlidXRvcnM+PGF1dGhvcnM+PGF1dGhvcj5HcmltYWxkaSwgQS48
L2F1dGhvcj48YXV0aG9yPlRldHRhbWFudGksIEcuPC9hdXRob3I+PGF1dGhvcj5NYXJ0aW4sIEIu
IEwuPC9hdXRob3I+PGF1dGhvcj5HYWZmaWVsZCwgVy48L2F1dGhvcj48YXV0aG9yPlBvd25hbGws
IE0uIEUuPC9hdXRob3I+PGF1dGhvcj5IdWdoZXMsIFMuIE0uPC9hdXRob3I+PC9hdXRob3JzPjwv
Y29udHJpYnV0b3JzPjxhdXRoLWFkZHJlc3M+UmFuZGFsbCBDZW50cmUsIE5ldyBIdW50JmFwb3M7
cyBIb3VzZSwgR3V5JmFwb3M7cyBDYW1wdXMsIEtpbmcmYXBvcztzIENvbGxlZ2UgTG9uZG9uLCBM
b25kb24gU0UxIDFVTCwgVUsuPC9hdXRoLWFkZHJlc3M+PHRpdGxlcz48dGl0bGU+SGVkZ2Vob2cg
cmVndWxhdGlvbiBvZiBzdXBlcmZpY2lhbCBzbG93IG11c2NsZSBmaWJyZXMgaW4gWGVub3B1cyBh
bmQgdGhlIGV2b2x1dGlvbiBvZiB0ZXRyYXBvZCB0cnVuayBteW9nZW5lc2lzPC90aXRsZT48c2Vj
b25kYXJ5LXRpdGxlPkRldmVsb3BtZW50PC9zZWNvbmRhcnktdGl0bGU+PC90aXRsZXM+PHBlcmlv
ZGljYWw+PGZ1bGwtdGl0bGU+RGV2ZWxvcG1lbnQ8L2Z1bGwtdGl0bGU+PC9wZXJpb2RpY2FsPjxw
YWdlcz4zMjQ5LTMyNjI8L3BhZ2VzPjx2b2x1bWU+MTMxPC92b2x1bWU+PG51bWJlcj4xNDwvbnVt
YmVyPjxlZGl0aW9uPjIwMDQvMDYvMTg8L2VkaXRpb24+PGtleXdvcmRzPjxrZXl3b3JkPkFuaW1h
bHM8L2tleXdvcmQ+PGtleXdvcmQ+Q2VsbCBNb3ZlbWVudDwva2V5d29yZD48a2V5d29yZD4qRE5B
LUJpbmRpbmcgUHJvdGVpbnM8L2tleXdvcmQ+PGtleXdvcmQ+RGV2ZWxvcG1lbnRhbCBCaW9sb2d5
PC9rZXl3b3JkPjxrZXl3b3JkPkVtYnJ5bywgTm9ubWFtbWFsaWFuPC9rZXl3b3JkPjxrZXl3b3Jk
PkV2b2x1dGlvbiwgTW9sZWN1bGFyPC9rZXl3b3JkPjxrZXl3b3JkPkdlbmUgRXhwcmVzc2lvbiBS
ZWd1bGF0aW9uLCBEZXZlbG9wbWVudGFsPC9rZXl3b3JkPjxrZXl3b3JkPkhlZGdlaG9nIFByb3Rl
aW5zPC9rZXl3b3JkPjxrZXl3b3JkPkhvbWVvZG9tYWluIFByb3RlaW5zL21ldGFib2xpc208L2tl
eXdvcmQ+PGtleXdvcmQ+SW1tdW5vaGlzdG9jaGVtaXN0cnk8L2tleXdvcmQ+PGtleXdvcmQ+TGFj
IE9wZXJvbjwva2V5d29yZD48a2V5d29yZD5Nb2RlbHMsIEJpb2xvZ2ljYWw8L2tleXdvcmQ+PGtl
eXdvcmQ+Kk11c2NsZSBEZXZlbG9wbWVudDwva2V5d29yZD48a2V5d29yZD5NdXNjbGUgRmliZXJz
LCBGYXN0LVR3aXRjaC9tZXRhYm9saXNtPC9rZXl3b3JkPjxrZXl3b3JkPk11c2NsZSBGaWJlcnMs
IFNsb3ctVHdpdGNoLyptZXRhYm9saXNtPC9rZXl3b3JkPjxrZXl3b3JkPk11c2NsZSBQcm90ZWlu
cy9tZXRhYm9saXNtPC9rZXl3b3JkPjxrZXl3b3JkPk11c2NsZXMvZW1icnlvbG9neTwva2V5d29y
ZD48a2V5d29yZD5NeW9nZW5pYyBSZWd1bGF0b3J5IEZhY3RvciA1PC9rZXl3b3JkPjxrZXl3b3Jk
Pk5vdG9jaG9yZC9tZXRhYm9saXNtPC9rZXl3b3JkPjxrZXl3b3JkPlNpZ25hbCBUcmFuc2R1Y3Rp
b248L2tleXdvcmQ+PGtleXdvcmQ+U29taXRlcy9tZXRhYm9saXNtPC9rZXl3b3JkPjxrZXl3b3Jk
PlRyYW5zLUFjdGl2YXRvcnMvKm1ldGFib2xpc208L2tleXdvcmQ+PGtleXdvcmQ+VHJhbnNjcmlw
dGlvbiBGYWN0b3JzL21ldGFib2xpc208L2tleXdvcmQ+PGtleXdvcmQ+WGVub3B1cyBQcm90ZWlu
czwva2V5d29yZD48a2V5d29yZD5YZW5vcHVzIGxhZXZpczwva2V5d29yZD48L2tleXdvcmRzPjxk
YXRlcz48eWVhcj4yMDA0PC95ZWFyPjxwdWItZGF0ZXM+PGRhdGU+SnVsPC9kYXRlPjwvcHViLWRh
dGVzPjwvZGF0ZXM+PGlzYm4+MDk1MC0xOTkxIChQcmludCkmI3hEOzA5NTAtMTk5MSAoTGlua2lu
Zyk8L2lzYm4+PGFjY2Vzc2lvbi1udW0+MTUyMDEyMTg8L2FjY2Vzc2lvbi1udW0+PHVybHM+PHJl
bGF0ZWQtdXJscz48dXJsPmh0dHBzOi8vd3d3Lm5jYmkubmxtLm5paC5nb3YvcHVibWVkLzE1MjAx
MjE4PC91cmw+PC9yZWxhdGVkLXVybHM+PC91cmxzPjxlbGVjdHJvbmljLXJlc291cmNlLW51bT4x
MC4xMjQyL2Rldi4wMTE5NDwvZWxlY3Ryb25pYy1yZXNvdXJjZS1udW0+PC9yZWNvcmQ+PC9DaXRl
PjwvRW5kTm90ZT5=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6B48A2" w:rsidRPr="00E6172C">
        <w:rPr>
          <w:lang w:val="en-GB"/>
        </w:rPr>
      </w:r>
      <w:r w:rsidR="006B48A2" w:rsidRPr="00E6172C">
        <w:rPr>
          <w:lang w:val="en-GB"/>
        </w:rPr>
        <w:fldChar w:fldCharType="separate"/>
      </w:r>
      <w:r w:rsidR="003D1C31" w:rsidRPr="00E6172C">
        <w:rPr>
          <w:noProof/>
          <w:lang w:val="en-GB"/>
        </w:rPr>
        <w:t>(Borycki et al., 1999; Grimaldi et al., 2004)</w:t>
      </w:r>
      <w:r w:rsidR="006B48A2" w:rsidRPr="00E6172C">
        <w:rPr>
          <w:lang w:val="en-GB"/>
        </w:rPr>
        <w:fldChar w:fldCharType="end"/>
      </w:r>
      <w:r w:rsidR="002B7C62" w:rsidRPr="00E6172C">
        <w:rPr>
          <w:lang w:val="en-GB"/>
        </w:rPr>
        <w:t xml:space="preserve">. </w:t>
      </w:r>
      <w:r w:rsidR="00DB45AC" w:rsidRPr="00E6172C">
        <w:rPr>
          <w:lang w:val="en-GB"/>
        </w:rPr>
        <w:t xml:space="preserve"> </w:t>
      </w:r>
      <w:r w:rsidR="002B7C62" w:rsidRPr="00E6172C">
        <w:rPr>
          <w:lang w:val="en-GB"/>
        </w:rPr>
        <w:t xml:space="preserve">Compared to zebrafish, however, </w:t>
      </w:r>
      <w:r w:rsidR="003D1C31" w:rsidRPr="00E6172C">
        <w:rPr>
          <w:lang w:val="en-GB"/>
        </w:rPr>
        <w:t xml:space="preserve">murine </w:t>
      </w:r>
      <w:r w:rsidR="003D1C31" w:rsidRPr="00E6172C">
        <w:rPr>
          <w:i/>
          <w:lang w:val="en-GB"/>
        </w:rPr>
        <w:t>Myf5</w:t>
      </w:r>
      <w:r w:rsidR="003D1C31" w:rsidRPr="00E6172C">
        <w:rPr>
          <w:lang w:val="en-GB"/>
        </w:rPr>
        <w:t xml:space="preserve"> </w:t>
      </w:r>
      <w:r w:rsidR="002B7C62" w:rsidRPr="00E6172C">
        <w:rPr>
          <w:lang w:val="en-GB"/>
        </w:rPr>
        <w:t>induction is further delayed until</w:t>
      </w:r>
      <w:r w:rsidR="00D97253" w:rsidRPr="00E6172C">
        <w:rPr>
          <w:lang w:val="en-GB"/>
        </w:rPr>
        <w:t xml:space="preserve"> after somitogenesis, when Gli3 repressive signals in PSM </w:t>
      </w:r>
      <w:r w:rsidR="002B7C62" w:rsidRPr="00E6172C">
        <w:rPr>
          <w:lang w:val="en-GB"/>
        </w:rPr>
        <w:t>hav</w:t>
      </w:r>
      <w:r w:rsidR="00D97253" w:rsidRPr="00E6172C">
        <w:rPr>
          <w:lang w:val="en-GB"/>
        </w:rPr>
        <w:t>e diminished</w:t>
      </w:r>
      <w:r w:rsidRPr="00E6172C">
        <w:rPr>
          <w:lang w:val="en-GB"/>
        </w:rPr>
        <w:t xml:space="preserve"> </w:t>
      </w:r>
      <w:r w:rsidR="00D97253" w:rsidRPr="00E6172C">
        <w:rPr>
          <w:bCs/>
          <w:lang w:val="en-GB"/>
        </w:rPr>
        <w:fldChar w:fldCharType="begin">
          <w:fldData xml:space="preserve">PEVuZE5vdGU+PENpdGU+PEF1dGhvcj5NY0Rlcm1vdHQ8L0F1dGhvcj48WWVhcj4yMDA1PC9ZZWFy
PjxSZWNOdW0+OTExNDwvUmVjTnVtPjxEaXNwbGF5VGV4dD4oTWNEZXJtb3R0IGV0IGFsLiwgMjAw
NSk8L0Rpc3BsYXlUZXh0PjxyZWNvcmQ+PHJlYy1udW1iZXI+OTExNDwvcmVjLW51bWJlcj48Zm9y
ZWlnbi1rZXlzPjxrZXkgYXBwPSJFTiIgZGItaWQ9IjIycDVmcHN4ODlzdDlwZTk5djV4czJ4MWQy
ZGV4NXJ3dDU5MCIgdGltZXN0YW1wPSIwIj45MTE0PC9rZXk+PC9mb3JlaWduLWtleXM+PHJlZi10
eXBlIG5hbWU9IkpvdXJuYWwgQXJ0aWNsZSI+MTc8L3JlZi10eXBlPjxjb250cmlidXRvcnM+PGF1
dGhvcnM+PGF1dGhvcj5NY0Rlcm1vdHQsIEEuPC9hdXRob3I+PGF1dGhvcj5HdXN0YWZzc29uLCBN
LjwvYXV0aG9yPjxhdXRob3I+RWxzYW0sIFQuPC9hdXRob3I+PGF1dGhvcj5IdWksIEMuIEMuPC9h
dXRob3I+PGF1dGhvcj5FbWVyc29uLCBDLiBQLiwgSnIuPC9hdXRob3I+PGF1dGhvcj5Cb3J5Y2tp
LCBBLiBHLjwvYXV0aG9yPjwvYXV0aG9ycz48L2NvbnRyaWJ1dG9ycz48YXV0aC1hZGRyZXNzPkRl
cGFydG1lbnQgb2YgQmlvbWVkaWNhbCBTY2llbmNlLCBVbml2ZXJzaXR5IG9mIFNoZWZmaWVsZCwg
RmlydGggQ291cnQsIFdlc3Rlcm4gQmFuaywgU2hlZmZpZWxkIFMxMCAyVE4sIFVLLjwvYXV0aC1h
ZGRyZXNzPjx0aXRsZXM+PHRpdGxlPkdsaTIgYW5kIEdsaTMgaGF2ZSByZWR1bmRhbnQgYW5kIGNv
bnRleHQtZGVwZW5kZW50IGZ1bmN0aW9uIGluIHNrZWxldGFsIG11c2NsZSBmb3JtYXRpb248L3Rp
dGxlPjxzZWNvbmRhcnktdGl0bGU+RGV2ZWxvcG1lbnQ8L3NlY29uZGFyeS10aXRsZT48L3RpdGxl
cz48cGVyaW9kaWNhbD48ZnVsbC10aXRsZT5EZXZlbG9wbWVudDwvZnVsbC10aXRsZT48L3Blcmlv
ZGljYWw+PHBhZ2VzPjM0NS01NzwvcGFnZXM+PHZvbHVtZT4xMzI8L3ZvbHVtZT48bnVtYmVyPjI8
L251bWJlcj48ZWRpdGlvbj4yMDA0LzEyLzE4PC9lZGl0aW9uPjxrZXl3b3Jkcz48a2V5d29yZD5B
bmltYWxzPC9rZXl3b3JkPjxrZXl3b3JkPkJpbmRpbmcgU2l0ZXM8L2tleXdvcmQ+PGtleXdvcmQ+
RE5BLUJpbmRpbmcgUHJvdGVpbnMvbWV0YWJvbGlzbS8qcGh5c2lvbG9neTwva2V5d29yZD48a2V5
d29yZD5Eb3NlLVJlc3BvbnNlIFJlbGF0aW9uc2hpcCwgRHJ1Zzwva2V5d29yZD48a2V5d29yZD4q
R2VuZSBFeHByZXNzaW9uIFJlZ3VsYXRpb24sIERldmVsb3BtZW50YWw8L2tleXdvcmQ+PGtleXdv
cmQ+R2VuZXMsIFJlcG9ydGVyPC9rZXl3b3JkPjxrZXl3b3JkPkluIFNpdHUgSHlicmlkaXphdGlv
bjwva2V5d29yZD48a2V5d29yZD5LcnVwcGVsLUxpa2UgVHJhbnNjcmlwdGlvbiBGYWN0b3JzPC9r
ZXl3b3JkPjxrZXl3b3JkPk1pY2U8L2tleXdvcmQ+PGtleXdvcmQ+TWljZSwgVHJhbnNnZW5pYzwv
a2V5d29yZD48a2V5d29yZD5Nb2RlbHMsIEJpb2xvZ2ljYWw8L2tleXdvcmQ+PGtleXdvcmQ+TXVz
Y2xlIFByb3RlaW5zL21ldGFib2xpc208L2tleXdvcmQ+PGtleXdvcmQ+TXVzY2xlLCBTa2VsZXRh
bC8qZW1icnlvbG9neS8qbWV0YWJvbGlzbTwva2V5d29yZD48a2V5d29yZD5NdXRhdGlvbjwva2V5
d29yZD48a2V5d29yZD5NeW9nZW5pYyBSZWd1bGF0b3J5IEZhY3RvciA1PC9rZXl3b3JkPjxrZXl3
b3JkPk5lcnZlIFRpc3N1ZSBQcm90ZWlucy8qcGh5c2lvbG9neTwva2V5d29yZD48a2V5d29yZD5Q
aGVub3R5cGU8L2tleXdvcmQ+PGtleXdvcmQ+UHJvdGVpbiBTdHJ1Y3R1cmUsIFRlcnRpYXJ5PC9r
ZXl3b3JkPjxrZXl3b3JkPlNpZ25hbCBUcmFuc2R1Y3Rpb248L2tleXdvcmQ+PGtleXdvcmQ+U29t
aXRlcy9tZXRhYm9saXNtPC9rZXl3b3JkPjxrZXl3b3JkPlN0ZW0gQ2VsbHMvY3l0b2xvZ3kvbWV0
YWJvbGlzbTwva2V5d29yZD48a2V5d29yZD5UcmFucy1BY3RpdmF0b3JzL21ldGFib2xpc208L2tl
eXdvcmQ+PGtleXdvcmQ+VHJhbnNjcmlwdGlvbiBGYWN0b3JzL21ldGFib2xpc20vKnBoeXNpb2xv
Z3k8L2tleXdvcmQ+PGtleXdvcmQ+VHJhbnNjcmlwdGlvbiwgR2VuZXRpYzwva2V5d29yZD48a2V5
d29yZD5aaW5jIEZpbmdlcnM8L2tleXdvcmQ+PC9rZXl3b3Jkcz48ZGF0ZXM+PHllYXI+MjAwNTwv
eWVhcj48cHViLWRhdGVzPjxkYXRlPkphbjwvZGF0ZT48L3B1Yi1kYXRlcz48L2RhdGVzPjxpc2Ju
PjA5NTAtMTk5MSAoUHJpbnQpJiN4RDswOTUwLTE5OTEgKExpbmtpbmcpPC9pc2JuPjxhY2Nlc3Np
b24tbnVtPjE1NjA0MTAyPC9hY2Nlc3Npb24tbnVtPjx1cmxzPjxyZWxhdGVkLXVybHM+PHVybD5o
dHRwOi8vd3d3Lm5jYmkubmxtLm5paC5nb3YvZW50cmV6L3F1ZXJ5LmZjZ2k/Y21kPVJldHJpZXZl
JmFtcDtkYj1QdWJNZWQmYW1wO2RvcHQ9Q2l0YXRpb24mYW1wO2xpc3RfdWlkcz0xNTYwNDEwMjwv
dXJsPjwvcmVsYXRlZC11cmxzPjwvdXJscz48ZWxlY3Ryb25pYy1yZXNvdXJjZS1udW0+ZGV2LjAx
NTM3IFtwaWldJiN4RDsxMC4xMjQyL2Rldi4wMTUzNzwvZWxlY3Ryb25pYy1yZXNvdXJjZS1udW0+
PGxhbmd1YWdlPmVuZzwvbGFuZ3VhZ2U+PC9yZWNvcmQ+PC9DaXRlPjwvRW5kTm90ZT5=
</w:fldData>
        </w:fldChar>
      </w:r>
      <w:r w:rsidR="00AD49EB" w:rsidRPr="00E6172C">
        <w:rPr>
          <w:bCs/>
          <w:lang w:val="en-GB"/>
        </w:rPr>
        <w:instrText xml:space="preserve"> ADDIN EN.CITE </w:instrText>
      </w:r>
      <w:r w:rsidR="00AD49EB" w:rsidRPr="00E6172C">
        <w:rPr>
          <w:bCs/>
          <w:lang w:val="en-GB"/>
        </w:rPr>
        <w:fldChar w:fldCharType="begin">
          <w:fldData xml:space="preserve">PEVuZE5vdGU+PENpdGU+PEF1dGhvcj5NY0Rlcm1vdHQ8L0F1dGhvcj48WWVhcj4yMDA1PC9ZZWFy
PjxSZWNOdW0+OTExNDwvUmVjTnVtPjxEaXNwbGF5VGV4dD4oTWNEZXJtb3R0IGV0IGFsLiwgMjAw
NSk8L0Rpc3BsYXlUZXh0PjxyZWNvcmQ+PHJlYy1udW1iZXI+OTExNDwvcmVjLW51bWJlcj48Zm9y
ZWlnbi1rZXlzPjxrZXkgYXBwPSJFTiIgZGItaWQ9IjIycDVmcHN4ODlzdDlwZTk5djV4czJ4MWQy
ZGV4NXJ3dDU5MCIgdGltZXN0YW1wPSIwIj45MTE0PC9rZXk+PC9mb3JlaWduLWtleXM+PHJlZi10
eXBlIG5hbWU9IkpvdXJuYWwgQXJ0aWNsZSI+MTc8L3JlZi10eXBlPjxjb250cmlidXRvcnM+PGF1
dGhvcnM+PGF1dGhvcj5NY0Rlcm1vdHQsIEEuPC9hdXRob3I+PGF1dGhvcj5HdXN0YWZzc29uLCBN
LjwvYXV0aG9yPjxhdXRob3I+RWxzYW0sIFQuPC9hdXRob3I+PGF1dGhvcj5IdWksIEMuIEMuPC9h
dXRob3I+PGF1dGhvcj5FbWVyc29uLCBDLiBQLiwgSnIuPC9hdXRob3I+PGF1dGhvcj5Cb3J5Y2tp
LCBBLiBHLjwvYXV0aG9yPjwvYXV0aG9ycz48L2NvbnRyaWJ1dG9ycz48YXV0aC1hZGRyZXNzPkRl
cGFydG1lbnQgb2YgQmlvbWVkaWNhbCBTY2llbmNlLCBVbml2ZXJzaXR5IG9mIFNoZWZmaWVsZCwg
RmlydGggQ291cnQsIFdlc3Rlcm4gQmFuaywgU2hlZmZpZWxkIFMxMCAyVE4sIFVLLjwvYXV0aC1h
ZGRyZXNzPjx0aXRsZXM+PHRpdGxlPkdsaTIgYW5kIEdsaTMgaGF2ZSByZWR1bmRhbnQgYW5kIGNv
bnRleHQtZGVwZW5kZW50IGZ1bmN0aW9uIGluIHNrZWxldGFsIG11c2NsZSBmb3JtYXRpb248L3Rp
dGxlPjxzZWNvbmRhcnktdGl0bGU+RGV2ZWxvcG1lbnQ8L3NlY29uZGFyeS10aXRsZT48L3RpdGxl
cz48cGVyaW9kaWNhbD48ZnVsbC10aXRsZT5EZXZlbG9wbWVudDwvZnVsbC10aXRsZT48L3Blcmlv
ZGljYWw+PHBhZ2VzPjM0NS01NzwvcGFnZXM+PHZvbHVtZT4xMzI8L3ZvbHVtZT48bnVtYmVyPjI8
L251bWJlcj48ZWRpdGlvbj4yMDA0LzEyLzE4PC9lZGl0aW9uPjxrZXl3b3Jkcz48a2V5d29yZD5B
bmltYWxzPC9rZXl3b3JkPjxrZXl3b3JkPkJpbmRpbmcgU2l0ZXM8L2tleXdvcmQ+PGtleXdvcmQ+
RE5BLUJpbmRpbmcgUHJvdGVpbnMvbWV0YWJvbGlzbS8qcGh5c2lvbG9neTwva2V5d29yZD48a2V5
d29yZD5Eb3NlLVJlc3BvbnNlIFJlbGF0aW9uc2hpcCwgRHJ1Zzwva2V5d29yZD48a2V5d29yZD4q
R2VuZSBFeHByZXNzaW9uIFJlZ3VsYXRpb24sIERldmVsb3BtZW50YWw8L2tleXdvcmQ+PGtleXdv
cmQ+R2VuZXMsIFJlcG9ydGVyPC9rZXl3b3JkPjxrZXl3b3JkPkluIFNpdHUgSHlicmlkaXphdGlv
bjwva2V5d29yZD48a2V5d29yZD5LcnVwcGVsLUxpa2UgVHJhbnNjcmlwdGlvbiBGYWN0b3JzPC9r
ZXl3b3JkPjxrZXl3b3JkPk1pY2U8L2tleXdvcmQ+PGtleXdvcmQ+TWljZSwgVHJhbnNnZW5pYzwv
a2V5d29yZD48a2V5d29yZD5Nb2RlbHMsIEJpb2xvZ2ljYWw8L2tleXdvcmQ+PGtleXdvcmQ+TXVz
Y2xlIFByb3RlaW5zL21ldGFib2xpc208L2tleXdvcmQ+PGtleXdvcmQ+TXVzY2xlLCBTa2VsZXRh
bC8qZW1icnlvbG9neS8qbWV0YWJvbGlzbTwva2V5d29yZD48a2V5d29yZD5NdXRhdGlvbjwva2V5
d29yZD48a2V5d29yZD5NeW9nZW5pYyBSZWd1bGF0b3J5IEZhY3RvciA1PC9rZXl3b3JkPjxrZXl3
b3JkPk5lcnZlIFRpc3N1ZSBQcm90ZWlucy8qcGh5c2lvbG9neTwva2V5d29yZD48a2V5d29yZD5Q
aGVub3R5cGU8L2tleXdvcmQ+PGtleXdvcmQ+UHJvdGVpbiBTdHJ1Y3R1cmUsIFRlcnRpYXJ5PC9r
ZXl3b3JkPjxrZXl3b3JkPlNpZ25hbCBUcmFuc2R1Y3Rpb248L2tleXdvcmQ+PGtleXdvcmQ+U29t
aXRlcy9tZXRhYm9saXNtPC9rZXl3b3JkPjxrZXl3b3JkPlN0ZW0gQ2VsbHMvY3l0b2xvZ3kvbWV0
YWJvbGlzbTwva2V5d29yZD48a2V5d29yZD5UcmFucy1BY3RpdmF0b3JzL21ldGFib2xpc208L2tl
eXdvcmQ+PGtleXdvcmQ+VHJhbnNjcmlwdGlvbiBGYWN0b3JzL21ldGFib2xpc20vKnBoeXNpb2xv
Z3k8L2tleXdvcmQ+PGtleXdvcmQ+VHJhbnNjcmlwdGlvbiwgR2VuZXRpYzwva2V5d29yZD48a2V5
d29yZD5aaW5jIEZpbmdlcnM8L2tleXdvcmQ+PC9rZXl3b3Jkcz48ZGF0ZXM+PHllYXI+MjAwNTwv
eWVhcj48cHViLWRhdGVzPjxkYXRlPkphbjwvZGF0ZT48L3B1Yi1kYXRlcz48L2RhdGVzPjxpc2Ju
PjA5NTAtMTk5MSAoUHJpbnQpJiN4RDswOTUwLTE5OTEgKExpbmtpbmcpPC9pc2JuPjxhY2Nlc3Np
b24tbnVtPjE1NjA0MTAyPC9hY2Nlc3Npb24tbnVtPjx1cmxzPjxyZWxhdGVkLXVybHM+PHVybD5o
dHRwOi8vd3d3Lm5jYmkubmxtLm5paC5nb3YvZW50cmV6L3F1ZXJ5LmZjZ2k/Y21kPVJldHJpZXZl
JmFtcDtkYj1QdWJNZWQmYW1wO2RvcHQ9Q2l0YXRpb24mYW1wO2xpc3RfdWlkcz0xNTYwNDEwMjwv
dXJsPjwvcmVsYXRlZC11cmxzPjwvdXJscz48ZWxlY3Ryb25pYy1yZXNvdXJjZS1udW0+ZGV2LjAx
NTM3IFtwaWldJiN4RDsxMC4xMjQyL2Rldi4wMTUzNzwvZWxlY3Ryb25pYy1yZXNvdXJjZS1udW0+
PGxhbmd1YWdlPmVuZzwvbGFuZ3VhZ2U+PC9yZWNvcmQ+PC9DaXRlPjwvRW5kTm90ZT5=
</w:fldData>
        </w:fldChar>
      </w:r>
      <w:r w:rsidR="00AD49EB" w:rsidRPr="00E6172C">
        <w:rPr>
          <w:bCs/>
          <w:lang w:val="en-GB"/>
        </w:rPr>
        <w:instrText xml:space="preserve"> ADDIN EN.CITE.DATA </w:instrText>
      </w:r>
      <w:r w:rsidR="00AD49EB" w:rsidRPr="00E6172C">
        <w:rPr>
          <w:bCs/>
          <w:lang w:val="en-GB"/>
        </w:rPr>
      </w:r>
      <w:r w:rsidR="00AD49EB" w:rsidRPr="00E6172C">
        <w:rPr>
          <w:bCs/>
          <w:lang w:val="en-GB"/>
        </w:rPr>
        <w:fldChar w:fldCharType="end"/>
      </w:r>
      <w:r w:rsidR="00D97253" w:rsidRPr="00E6172C">
        <w:rPr>
          <w:bCs/>
          <w:lang w:val="en-GB"/>
        </w:rPr>
      </w:r>
      <w:r w:rsidR="00D97253" w:rsidRPr="00E6172C">
        <w:rPr>
          <w:bCs/>
          <w:lang w:val="en-GB"/>
        </w:rPr>
        <w:fldChar w:fldCharType="separate"/>
      </w:r>
      <w:r w:rsidR="00D97253" w:rsidRPr="00E6172C">
        <w:rPr>
          <w:bCs/>
          <w:noProof/>
          <w:lang w:val="en-GB"/>
        </w:rPr>
        <w:t>(McDermott et al., 2005)</w:t>
      </w:r>
      <w:r w:rsidR="00D97253" w:rsidRPr="00E6172C">
        <w:rPr>
          <w:bCs/>
          <w:lang w:val="en-GB"/>
        </w:rPr>
        <w:fldChar w:fldCharType="end"/>
      </w:r>
      <w:r w:rsidR="00D97253" w:rsidRPr="00E6172C">
        <w:rPr>
          <w:lang w:val="en-GB"/>
        </w:rPr>
        <w:t>.</w:t>
      </w:r>
      <w:r w:rsidRPr="00E6172C">
        <w:rPr>
          <w:lang w:val="en-GB"/>
        </w:rPr>
        <w:t xml:space="preserve"> </w:t>
      </w:r>
      <w:r w:rsidR="002612F3" w:rsidRPr="00E6172C">
        <w:rPr>
          <w:lang w:val="en-GB"/>
        </w:rPr>
        <w:t xml:space="preserve"> </w:t>
      </w:r>
      <w:r w:rsidR="00252660" w:rsidRPr="00E6172C">
        <w:rPr>
          <w:lang w:val="en-GB"/>
        </w:rPr>
        <w:t>In mouse, Brachyury</w:t>
      </w:r>
      <w:r w:rsidR="002612F3" w:rsidRPr="00E6172C">
        <w:rPr>
          <w:lang w:val="en-GB"/>
        </w:rPr>
        <w:t>/</w:t>
      </w:r>
      <w:proofErr w:type="spellStart"/>
      <w:r w:rsidR="002612F3" w:rsidRPr="00E6172C">
        <w:rPr>
          <w:lang w:val="en-GB"/>
        </w:rPr>
        <w:t>Tbxt</w:t>
      </w:r>
      <w:proofErr w:type="spellEnd"/>
      <w:r w:rsidR="00252660" w:rsidRPr="00E6172C">
        <w:rPr>
          <w:lang w:val="en-GB"/>
        </w:rPr>
        <w:t xml:space="preserve"> is required for myogenesis and binds </w:t>
      </w:r>
      <w:r w:rsidR="00047C9D" w:rsidRPr="00E6172C">
        <w:rPr>
          <w:lang w:val="en-GB"/>
        </w:rPr>
        <w:t>20 </w:t>
      </w:r>
      <w:r w:rsidR="00252660" w:rsidRPr="00E6172C">
        <w:rPr>
          <w:lang w:val="en-GB"/>
        </w:rPr>
        <w:t xml:space="preserve">kb </w:t>
      </w:r>
      <w:r w:rsidR="00CE6D6F" w:rsidRPr="00E6172C">
        <w:rPr>
          <w:lang w:val="en-GB"/>
        </w:rPr>
        <w:t>downstream of</w:t>
      </w:r>
      <w:r w:rsidR="00252660" w:rsidRPr="00E6172C">
        <w:rPr>
          <w:lang w:val="en-GB"/>
        </w:rPr>
        <w:t xml:space="preserve"> </w:t>
      </w:r>
      <w:proofErr w:type="spellStart"/>
      <w:r w:rsidR="00252660" w:rsidRPr="00E6172C">
        <w:rPr>
          <w:i/>
          <w:iCs/>
          <w:lang w:val="en-GB"/>
        </w:rPr>
        <w:t>Myod</w:t>
      </w:r>
      <w:proofErr w:type="spellEnd"/>
      <w:r w:rsidR="00252660" w:rsidRPr="00E6172C">
        <w:rPr>
          <w:lang w:val="en-GB"/>
        </w:rPr>
        <w:t xml:space="preserve">, </w:t>
      </w:r>
      <w:r w:rsidR="00CE6D6F" w:rsidRPr="00E6172C">
        <w:rPr>
          <w:lang w:val="en-GB"/>
        </w:rPr>
        <w:t>but</w:t>
      </w:r>
      <w:r w:rsidR="00252660" w:rsidRPr="00E6172C">
        <w:rPr>
          <w:lang w:val="en-GB"/>
        </w:rPr>
        <w:t xml:space="preserve"> does not obviously control its expression </w:t>
      </w:r>
      <w:r w:rsidR="00252660" w:rsidRPr="00E6172C">
        <w:rPr>
          <w:lang w:val="en-GB"/>
        </w:rPr>
        <w:fldChar w:fldCharType="begin"/>
      </w:r>
      <w:r w:rsidR="00AD49EB" w:rsidRPr="00E6172C">
        <w:rPr>
          <w:lang w:val="en-GB"/>
        </w:rPr>
        <w:instrText xml:space="preserve"> ADDIN EN.CITE &lt;EndNote&gt;&lt;Cite&gt;&lt;Author&gt;Lolas&lt;/Author&gt;&lt;Year&gt;2014&lt;/Year&gt;&lt;RecNum&gt;10425&lt;/RecNum&gt;&lt;DisplayText&gt;(Lolas et al., 2014)&lt;/DisplayText&gt;&lt;record&gt;&lt;rec-number&gt;10425&lt;/rec-number&gt;&lt;foreign-keys&gt;&lt;key app="EN" db-id="22p5fpsx89st9pe99v5xs2x1d2dex5rwt590" timestamp="1542986425"&gt;10425&lt;/key&gt;&lt;/foreign-keys&gt;&lt;ref-type name="Journal Article"&gt;17&lt;/ref-type&gt;&lt;contributors&gt;&lt;authors&gt;&lt;author&gt;Lolas, M.&lt;/author&gt;&lt;author&gt;Valenzuela, P. D.&lt;/author&gt;&lt;author&gt;Tjian, R.&lt;/author&gt;&lt;author&gt;Liu, Z.&lt;/author&gt;&lt;/authors&gt;&lt;/contributors&gt;&lt;auth-address&gt;Junior Fellow Program, Janelia Farm Research Campus, Howard Hughes Medical Institute, Ashburn, VA 20147.&lt;/auth-address&gt;&lt;titles&gt;&lt;title&gt;Charting Brachyury-mediated developmental pathways during early mouse embryogenesis&lt;/title&gt;&lt;secondary-title&gt;Proc Natl Acad Sci U S A&lt;/secondary-title&gt;&lt;/titles&gt;&lt;periodical&gt;&lt;full-title&gt;Proc Natl Acad Sci U S A&lt;/full-title&gt;&lt;/periodical&gt;&lt;pages&gt;4478-83&lt;/pages&gt;&lt;volume&gt;111&lt;/volume&gt;&lt;number&gt;12&lt;/number&gt;&lt;keywords&gt;&lt;keyword&gt;Animals&lt;/keyword&gt;&lt;keyword&gt;Chromatin Immunoprecipitation&lt;/keyword&gt;&lt;keyword&gt;Embryonic Development/*physiology&lt;/keyword&gt;&lt;keyword&gt;Enhancer Elements, Genetic&lt;/keyword&gt;&lt;keyword&gt;Evolution, Molecular&lt;/keyword&gt;&lt;keyword&gt;Fetal Proteins/*physiology&lt;/keyword&gt;&lt;keyword&gt;Gene Expression Regulation, Developmental&lt;/keyword&gt;&lt;keyword&gt;Mice&lt;/keyword&gt;&lt;keyword&gt;T-Box Domain Proteins/*physiology&lt;/keyword&gt;&lt;keyword&gt;early development&lt;/keyword&gt;&lt;keyword&gt;mesoendoderm differentiation&lt;/keyword&gt;&lt;keyword&gt;primitive streak&lt;/keyword&gt;&lt;/keywords&gt;&lt;dates&gt;&lt;year&gt;2014&lt;/year&gt;&lt;pub-dates&gt;&lt;date&gt;Mar 25&lt;/date&gt;&lt;/pub-dates&gt;&lt;/dates&gt;&lt;isbn&gt;1091-6490 (Electronic)&amp;#xD;0027-8424 (Linking)&lt;/isbn&gt;&lt;accession-num&gt;24616493&lt;/accession-num&gt;&lt;urls&gt;&lt;related-urls&gt;&lt;url&gt;https://www.ncbi.nlm.nih.gov/pubmed/24616493&lt;/url&gt;&lt;/related-urls&gt;&lt;/urls&gt;&lt;custom2&gt;PMC3970479&lt;/custom2&gt;&lt;electronic-resource-num&gt;10.1073/pnas.1402612111&lt;/electronic-resource-num&gt;&lt;/record&gt;&lt;/Cite&gt;&lt;/EndNote&gt;</w:instrText>
      </w:r>
      <w:r w:rsidR="00252660" w:rsidRPr="00E6172C">
        <w:rPr>
          <w:lang w:val="en-GB"/>
        </w:rPr>
        <w:fldChar w:fldCharType="separate"/>
      </w:r>
      <w:r w:rsidR="00252660" w:rsidRPr="00E6172C">
        <w:rPr>
          <w:noProof/>
          <w:lang w:val="en-GB"/>
        </w:rPr>
        <w:t>(Lolas et al., 2014)</w:t>
      </w:r>
      <w:r w:rsidR="00252660" w:rsidRPr="00E6172C">
        <w:rPr>
          <w:lang w:val="en-GB"/>
        </w:rPr>
        <w:fldChar w:fldCharType="end"/>
      </w:r>
      <w:r w:rsidR="00252660" w:rsidRPr="00E6172C">
        <w:rPr>
          <w:lang w:val="en-GB"/>
        </w:rPr>
        <w:t xml:space="preserve">.  No clear orthologue of </w:t>
      </w:r>
      <w:r w:rsidR="00252660" w:rsidRPr="00E6172C">
        <w:rPr>
          <w:i/>
          <w:iCs/>
          <w:lang w:val="en-GB"/>
        </w:rPr>
        <w:t>tbx16</w:t>
      </w:r>
      <w:r w:rsidR="00252660" w:rsidRPr="00E6172C">
        <w:rPr>
          <w:lang w:val="en-GB"/>
        </w:rPr>
        <w:t xml:space="preserve"> exists in mammals, although it clusters by sequence with </w:t>
      </w:r>
      <w:r w:rsidR="00252660" w:rsidRPr="00E6172C">
        <w:rPr>
          <w:i/>
          <w:iCs/>
          <w:lang w:val="en-GB"/>
        </w:rPr>
        <w:t>Tbx6</w:t>
      </w:r>
      <w:r w:rsidR="00252660" w:rsidRPr="00E6172C">
        <w:rPr>
          <w:lang w:val="en-GB"/>
        </w:rPr>
        <w:t xml:space="preserve"> genes. </w:t>
      </w:r>
      <w:r w:rsidR="00C9012B" w:rsidRPr="00E6172C">
        <w:rPr>
          <w:lang w:val="en-GB"/>
        </w:rPr>
        <w:t xml:space="preserve"> </w:t>
      </w:r>
      <w:r w:rsidR="00252660" w:rsidRPr="00E6172C">
        <w:rPr>
          <w:lang w:val="en-GB"/>
        </w:rPr>
        <w:t>I</w:t>
      </w:r>
      <w:r w:rsidR="001729FF" w:rsidRPr="00E6172C">
        <w:rPr>
          <w:lang w:val="en-GB"/>
        </w:rPr>
        <w:t xml:space="preserve">n </w:t>
      </w:r>
      <w:r w:rsidR="00C9012B" w:rsidRPr="00E6172C">
        <w:rPr>
          <w:lang w:val="en-GB"/>
        </w:rPr>
        <w:t>mammals</w:t>
      </w:r>
      <w:r w:rsidR="001729FF" w:rsidRPr="00E6172C">
        <w:rPr>
          <w:lang w:val="en-GB"/>
        </w:rPr>
        <w:t xml:space="preserve">, Tbx6 suppresses neurogenesis in </w:t>
      </w:r>
      <w:r w:rsidR="00CE6D6F" w:rsidRPr="00E6172C">
        <w:rPr>
          <w:lang w:val="en-GB"/>
        </w:rPr>
        <w:t xml:space="preserve">posterior </w:t>
      </w:r>
      <w:r w:rsidR="001729FF" w:rsidRPr="00E6172C">
        <w:rPr>
          <w:lang w:val="en-GB"/>
        </w:rPr>
        <w:t>paraxial mesoderm</w:t>
      </w:r>
      <w:r w:rsidR="00CE6D6F" w:rsidRPr="00E6172C">
        <w:rPr>
          <w:lang w:val="en-GB"/>
        </w:rPr>
        <w:t>,</w:t>
      </w:r>
      <w:r w:rsidR="001729FF" w:rsidRPr="00E6172C">
        <w:rPr>
          <w:lang w:val="en-GB"/>
        </w:rPr>
        <w:t xml:space="preserve"> </w:t>
      </w:r>
      <w:r w:rsidR="002B7C62" w:rsidRPr="00E6172C">
        <w:rPr>
          <w:lang w:val="en-GB"/>
        </w:rPr>
        <w:t>suggesting that</w:t>
      </w:r>
      <w:r w:rsidR="001729FF" w:rsidRPr="00E6172C">
        <w:rPr>
          <w:lang w:val="en-GB"/>
        </w:rPr>
        <w:t xml:space="preserve"> additional mechanisms have evolved that suppress </w:t>
      </w:r>
      <w:r w:rsidR="002B7C62" w:rsidRPr="00E6172C">
        <w:rPr>
          <w:lang w:val="en-GB"/>
        </w:rPr>
        <w:t>early</w:t>
      </w:r>
      <w:r w:rsidR="001729FF" w:rsidRPr="00E6172C">
        <w:rPr>
          <w:lang w:val="en-GB"/>
        </w:rPr>
        <w:t xml:space="preserve"> pre-somitic </w:t>
      </w:r>
      <w:r w:rsidR="001729FF" w:rsidRPr="00E6172C">
        <w:rPr>
          <w:i/>
          <w:lang w:val="en-GB"/>
        </w:rPr>
        <w:t>Myf5</w:t>
      </w:r>
      <w:r w:rsidR="001729FF" w:rsidRPr="00E6172C">
        <w:rPr>
          <w:lang w:val="en-GB"/>
        </w:rPr>
        <w:t xml:space="preserve"> expression </w:t>
      </w:r>
      <w:r w:rsidR="00CE6D6F" w:rsidRPr="00E6172C">
        <w:rPr>
          <w:lang w:val="en-GB"/>
        </w:rPr>
        <w:fldChar w:fldCharType="begin"/>
      </w:r>
      <w:r w:rsidR="00AD49EB" w:rsidRPr="00E6172C">
        <w:rPr>
          <w:lang w:val="en-GB"/>
        </w:rPr>
        <w:instrText xml:space="preserve"> ADDIN EN.CITE &lt;EndNote&gt;&lt;Cite&gt;&lt;Author&gt;Chapman&lt;/Author&gt;&lt;Year&gt;1998&lt;/Year&gt;&lt;RecNum&gt;10426&lt;/RecNum&gt;&lt;DisplayText&gt;(Chapman and Papaioannou, 1998)&lt;/DisplayText&gt;&lt;record&gt;&lt;rec-number&gt;10426&lt;/rec-number&gt;&lt;foreign-keys&gt;&lt;key app="EN" db-id="22p5fpsx89st9pe99v5xs2x1d2dex5rwt590" timestamp="1542998372"&gt;10426&lt;/key&gt;&lt;/foreign-keys&gt;&lt;ref-type name="Journal Article"&gt;17&lt;/ref-type&gt;&lt;contributors&gt;&lt;authors&gt;&lt;author&gt;Chapman, D. L.&lt;/author&gt;&lt;author&gt;Papaioannou, V. E.&lt;/author&gt;&lt;/authors&gt;&lt;/contributors&gt;&lt;auth-address&gt;Department of Genetics and Development, College of Physicians and Surgeons of Columbia University, New York, New York 10032, USA.&lt;/auth-address&gt;&lt;titles&gt;&lt;title&gt;Three neural tubes in mouse embryos with mutations in the T-box gene Tbx6&lt;/title&gt;&lt;secondary-title&gt;Nature&lt;/secondary-title&gt;&lt;/titles&gt;&lt;periodical&gt;&lt;full-title&gt;Nature&lt;/full-title&gt;&lt;/periodical&gt;&lt;pages&gt;695-7&lt;/pages&gt;&lt;volume&gt;391&lt;/volume&gt;&lt;number&gt;6668&lt;/number&gt;&lt;keywords&gt;&lt;keyword&gt;Animals&lt;/keyword&gt;&lt;keyword&gt;Biomarkers&lt;/keyword&gt;&lt;keyword&gt;Body Patterning&lt;/keyword&gt;&lt;keyword&gt;Cell Differentiation&lt;/keyword&gt;&lt;keyword&gt;Embryonic and Fetal Development/*genetics&lt;/keyword&gt;&lt;keyword&gt;Female&lt;/keyword&gt;&lt;keyword&gt;Gene Targeting&lt;/keyword&gt;&lt;keyword&gt;Male&lt;/keyword&gt;&lt;keyword&gt;Mice&lt;/keyword&gt;&lt;keyword&gt;Mice, Inbred C57BL&lt;/keyword&gt;&lt;keyword&gt;*Mutagenesis&lt;/keyword&gt;&lt;keyword&gt;Nervous System/*embryology&lt;/keyword&gt;&lt;keyword&gt;Somites/cytology&lt;/keyword&gt;&lt;keyword&gt;Transcription Factors/*genetics&lt;/keyword&gt;&lt;/keywords&gt;&lt;dates&gt;&lt;year&gt;1998&lt;/year&gt;&lt;pub-dates&gt;&lt;date&gt;Feb 12&lt;/date&gt;&lt;/pub-dates&gt;&lt;/dates&gt;&lt;isbn&gt;0028-0836 (Print)&amp;#xD;0028-0836 (Linking)&lt;/isbn&gt;&lt;accession-num&gt;9490412&lt;/accession-num&gt;&lt;urls&gt;&lt;related-urls&gt;&lt;url&gt;https://www.ncbi.nlm.nih.gov/pubmed/9490412&lt;/url&gt;&lt;/related-urls&gt;&lt;/urls&gt;&lt;electronic-resource-num&gt;10.1038/35624&lt;/electronic-resource-num&gt;&lt;/record&gt;&lt;/Cite&gt;&lt;/EndNote&gt;</w:instrText>
      </w:r>
      <w:r w:rsidR="00CE6D6F" w:rsidRPr="00E6172C">
        <w:rPr>
          <w:lang w:val="en-GB"/>
        </w:rPr>
        <w:fldChar w:fldCharType="separate"/>
      </w:r>
      <w:r w:rsidR="00CE6D6F" w:rsidRPr="00E6172C">
        <w:rPr>
          <w:noProof/>
          <w:lang w:val="en-GB"/>
        </w:rPr>
        <w:t>(Chapman and Papaioannou, 1998)</w:t>
      </w:r>
      <w:r w:rsidR="00CE6D6F" w:rsidRPr="00E6172C">
        <w:rPr>
          <w:lang w:val="en-GB"/>
        </w:rPr>
        <w:fldChar w:fldCharType="end"/>
      </w:r>
      <w:r w:rsidR="002B7C62" w:rsidRPr="00E6172C">
        <w:rPr>
          <w:lang w:val="en-GB"/>
        </w:rPr>
        <w:t>.</w:t>
      </w:r>
      <w:r w:rsidR="001729FF" w:rsidRPr="00E6172C">
        <w:rPr>
          <w:lang w:val="en-GB"/>
        </w:rPr>
        <w:t xml:space="preserve"> </w:t>
      </w:r>
      <w:r w:rsidR="00C9012B" w:rsidRPr="00E6172C">
        <w:rPr>
          <w:lang w:val="en-GB"/>
        </w:rPr>
        <w:t xml:space="preserve"> </w:t>
      </w:r>
      <w:r w:rsidR="00D05897" w:rsidRPr="00E6172C">
        <w:rPr>
          <w:lang w:val="en-GB"/>
        </w:rPr>
        <w:t xml:space="preserve">Indeed, possible low level </w:t>
      </w:r>
      <w:r w:rsidR="00D05897" w:rsidRPr="00E6172C">
        <w:rPr>
          <w:i/>
          <w:iCs/>
          <w:lang w:val="en-GB"/>
        </w:rPr>
        <w:t>Myf5</w:t>
      </w:r>
      <w:r w:rsidR="00D05897" w:rsidRPr="00E6172C">
        <w:rPr>
          <w:lang w:val="en-GB"/>
        </w:rPr>
        <w:t xml:space="preserve"> expression in PSM has long been a source of controversy </w:t>
      </w:r>
      <w:r w:rsidR="00D05897" w:rsidRPr="00E6172C">
        <w:rPr>
          <w:lang w:val="en-GB"/>
        </w:rPr>
        <w:fldChar w:fldCharType="begin">
          <w:fldData xml:space="preserve">PEVuZE5vdGU+PENpdGU+PEF1dGhvcj5HZW9yZ2UtV2VpbnN0ZWluPC9BdXRob3I+PFllYXI+MTk5
NjwvWWVhcj48UmVjTnVtPjU4MTY8L1JlY051bT48SURUZXh0Pjk2MTUyNzA5PC9JRFRleHQ+PERp
c3BsYXlUZXh0PihHZW9yZ2UtV2VpbnN0ZWluIGV0IGFsLiwgMTk5NjsgR2VyaGFydCBldCBhbC4s
IDIwMDQpPC9EaXNwbGF5VGV4dD48cmVjb3JkPjxyZWMtbnVtYmVyPjU4MTY8L3JlYy1udW1iZXI+
PGZvcmVpZ24ta2V5cz48a2V5IGFwcD0iRU4iIGRiLWlkPSIyMnA1ZnBzeDg5c3Q5cGU5OXY1eHMy
eDFkMmRleDVyd3Q1OTAiIHRpbWVzdGFtcD0iMCI+NTgxNjwva2V5PjwvZm9yZWlnbi1rZXlzPjxy
ZWYtdHlwZSBuYW1lPSJKb3VybmFsIEFydGljbGUiPjE3PC9yZWYtdHlwZT48Y29udHJpYnV0b3Jz
PjxhdXRob3JzPjxhdXRob3I+R2VvcmdlLVdlaW5zdGVpbiwgTS48L2F1dGhvcj48YXV0aG9yPkdl
cmhhcnQsIEouPC9hdXRob3I+PGF1dGhvcj5SZWVkLCBSLjwvYXV0aG9yPjxhdXRob3I+Rmx5bm4s
IEouPC9hdXRob3I+PGF1dGhvcj5DYWxsaWhhbiwgQi48L2F1dGhvcj48YXV0aG9yPk1hdHRpYWNj
aSwgTS48L2F1dGhvcj48YXV0aG9yPk1pZWhsZSwgQy48L2F1dGhvcj48YXV0aG9yPkZvdGksIEcu
PC9hdXRob3I+PGF1dGhvcj5MYXNoLCBKLiBXLjwvYXV0aG9yPjxhdXRob3I+V2VpbnRyYXViLCBI
LjwvYXV0aG9yPjwvYXV0aG9ycz48L2NvbnRyaWJ1dG9ycz48dGl0bGVzPjx0aXRsZT5Ta2VsZXRh
bCBteW9nZW5lc2lzOiB0aGUgcHJlZmVycmVkIHBhdGh3YXkgb2YgY2hpY2sgZW1icnlvIGVwaWJs
YXN0IGNlbGxzIGluIHZpdHJvPC90aXRsZT48c2Vjb25kYXJ5LXRpdGxlPkRldiBCaW9sPC9zZWNv
bmRhcnktdGl0bGU+PC90aXRsZXM+PHBlcmlvZGljYWw+PGZ1bGwtdGl0bGU+RGV2IEJpb2w8L2Z1
bGwtdGl0bGU+PC9wZXJpb2RpY2FsPjxwYWdlcz4yNzktOTE8L3BhZ2VzPjx2b2x1bWU+MTczPC92
b2x1bWU+PG51bWJlcj4xPC9udW1iZXI+PGtleXdvcmRzPjxrZXl3b3JkPkFuaW1hbDwva2V5d29y
ZD48a2V5d29yZD5CYXNlIFNlcXVlbmNlPC9rZXl3b3JkPjxrZXl3b3JkPkNlbGwgQ29tbXVuaWNh
dGlvbjwva2V5d29yZD48a2V5d29yZD5DZWxsIERpZmZlcmVudGlhdGlvbjwva2V5d29yZD48a2V5
d29yZD5DZWxsIFNlcGFyYXRpb248L2tleXdvcmQ+PGtleXdvcmQ+Q2VsbHMsIEN1bHR1cmVkPC9r
ZXl3b3JkPjxrZXl3b3JkPkNoaWNrIEVtYnJ5bzwva2V5d29yZD48a2V5d29yZD5GbHVvcmVzY2Vu
dCBBbnRpYm9keSBUZWNobmlxdWU8L2tleXdvcmQ+PGtleXdvcmQ+R2FzdHJ1bGEvY3l0b2xvZ3k8
L2tleXdvcmQ+PGtleXdvcmQ+TWVzb2Rlcm0vY3l0b2xvZ3k8L2tleXdvcmQ+PGtleXdvcmQ+TWlj
cm9zY29weSwgRWxlY3Ryb24sIFNjYW5uaW5nPC9rZXl3b3JkPjxrZXl3b3JkPk1vbGVjdWxhciBT
ZXF1ZW5jZSBEYXRhPC9rZXl3b3JkPjxrZXl3b3JkPk11c2NsZSwgU2tlbGV0YWwvKmVtYnJ5b2xv
Z3k8L2tleXdvcmQ+PGtleXdvcmQ+TXlvRCBQcm90ZWluL2Jpb3N5bnRoZXNpczwva2V5d29yZD48
a2V5d29yZD5Qb2x5bWVyYXNlIENoYWluIFJlYWN0aW9uPC9rZXl3b3JkPjxrZXl3b3JkPipTdGVt
IENlbGxzPC9rZXl3b3JkPjxrZXl3b3JkPlN1cHBvcnQsIE5vbi1VLlMuIEdvdiZhcG9zO3Q8L2tl
eXdvcmQ+PGtleXdvcmQ+U3VwcG9ydCwgVS5TLiBHb3YmYXBvczt0LCBQLkguUy48L2tleXdvcmQ+
PGtleXdvcmQ+VHJhbnNjcmlwdGlvbiwgR2VuZXRpYzwva2V5d29yZD48L2tleXdvcmRzPjxkYXRl
cz48eWVhcj4xOTk2PC95ZWFyPjwvZGF0ZXM+PGxhYmVsPjk2MTUyNzA5PC9sYWJlbD48dXJscz48
cmVsYXRlZC11cmxzPjx1cmw+aHR0cDovL3d3dy5uY2JpLm5sbS5uaWguZ292L2NnaS1iaW4vRW50
cmV6L3JlZmVyZXI/aHR0cDovL3d3dy5pZGVhbGlicmFyeS5jb20vbGlua3MvY2l0YXRpb24vMDAx
Mi0xNjA2LzE3My8yNzk8L3VybD48L3JlbGF0ZWQtdXJscz48L3VybHM+PC9yZWNvcmQ+PC9DaXRl
PjxDaXRlPjxBdXRob3I+R2VyaGFydDwvQXV0aG9yPjxZZWFyPjIwMDQ8L1llYXI+PFJlY051bT43
MDgzPC9SZWNOdW0+PHJlY29yZD48cmVjLW51bWJlcj43MDgzPC9yZWMtbnVtYmVyPjxmb3JlaWdu
LWtleXM+PGtleSBhcHA9IkVOIiBkYi1pZD0iMjJwNWZwc3g4OXN0OXBlOTl2NXhzMngxZDJkZXg1
cnd0NTkwIiB0aW1lc3RhbXA9IjAiPjcwODM8L2tleT48L2ZvcmVpZ24ta2V5cz48cmVmLXR5cGUg
bmFtZT0iSm91cm5hbCBBcnRpY2xlIj4xNzwvcmVmLXR5cGU+PGNvbnRyaWJ1dG9ycz48YXV0aG9y
cz48YXV0aG9yPkdlcmhhcnQsIEouPC9hdXRob3I+PGF1dGhvcj5OZWVseSwgQy48L2F1dGhvcj48
YXV0aG9yPlN0ZXdhcnQsIEIuPC9hdXRob3I+PGF1dGhvcj5QZXJsbWFuLCBKLjwvYXV0aG9yPjxh
dXRob3I+QmVja21hbm4sIEQuPC9hdXRob3I+PGF1dGhvcj5XYWxsb24sIE0uPC9hdXRob3I+PGF1
dGhvcj5LbnVkc2VuLCBLLjwvYXV0aG9yPjxhdXRob3I+R2VvcmdlLVdlaW5zdGVpbiwgTS48L2F1
dGhvcj48L2F1dGhvcnM+PC9jb250cmlidXRvcnM+PGF1dGgtYWRkcmVzcz5EZXBhcnRtZW50IG9m
IEFuYXRvbXksIFBoaWxhZGVscGhpYSBDb2xsZWdlIG9mIE9zdGVvcGF0aGljIE1lZGljaW5lLCA0
MTcwIENpdHkgQXZlLiwgUGhpbGFkZWxwaGlhLCBQQSAxOTEzMS4gVGVsLjogKDIxNSkgODcxLTY1
NDEuIEZheDogKDIxNSkgODcxLTY1NDAuIGVtYWlsOiBtaW5keXdAcGNvbS5lZHU8L2F1dGgtYWRk
cmVzcz48dGl0bGVzPjx0aXRsZT5FcGlibGFzdCBjZWxscyB0aGF0IGV4cHJlc3MgTXlvRCByZWNy
dWl0IHBsdXJpcG90ZW50IGNlbGxzIHRvIHRoZSBza2VsZXRhbCBtdXNjbGUgbGluZWFnZTwvdGl0
bGU+PHNlY29uZGFyeS10aXRsZT5KIENlbGwgQmlvbDwvc2Vjb25kYXJ5LXRpdGxlPjwvdGl0bGVz
PjxwZXJpb2RpY2FsPjxmdWxsLXRpdGxlPkogQ2VsbCBCaW9sPC9mdWxsLXRpdGxlPjwvcGVyaW9k
aWNhbD48cGFnZXM+NzM5LTQ2PC9wYWdlcz48dm9sdW1lPjE2NDwvdm9sdW1lPjxudW0tdm9scz41
PC9udW0tdm9scz48ZGF0ZXM+PHllYXI+MjAwNDwveWVhcj48cHViLWRhdGVzPjxkYXRlPkZlYiAy
MzwvZGF0ZT48L3B1Yi1kYXRlcz48L2RhdGVzPjxhY2Nlc3Npb24tbnVtPjE0OTgxMDk1PC9hY2Nl
c3Npb24tbnVtPjx1cmxzPjxyZWxhdGVkLXVybHM+PHVybD5odHRwOi8vd3d3Lm5jYmkubmxtLm5p
aC5nb3YvZW50cmV6L3F1ZXJ5LmZjZ2k/Y21kPVJldHJpZXZlJmFtcDtkYj1QdWJNZWQmYW1wO2Rv
cHQ9Q2l0YXRpb24mYW1wO2xpc3RfdWlkcz0xNDk4MTA5NTwvdXJsPjwvcmVsYXRlZC11cmxzPjwv
dXJscz48L3JlY29yZD48L0NpdGU+PC9FbmROb3RlPgB=
</w:fldData>
        </w:fldChar>
      </w:r>
      <w:r w:rsidR="000F67E8">
        <w:rPr>
          <w:lang w:val="en-GB"/>
        </w:rPr>
        <w:instrText xml:space="preserve"> ADDIN EN.CITE </w:instrText>
      </w:r>
      <w:r w:rsidR="000F67E8">
        <w:rPr>
          <w:lang w:val="en-GB"/>
        </w:rPr>
        <w:fldChar w:fldCharType="begin">
          <w:fldData xml:space="preserve">PEVuZE5vdGU+PENpdGU+PEF1dGhvcj5HZW9yZ2UtV2VpbnN0ZWluPC9BdXRob3I+PFllYXI+MTk5
NjwvWWVhcj48UmVjTnVtPjU4MTY8L1JlY051bT48SURUZXh0Pjk2MTUyNzA5PC9JRFRleHQ+PERp
c3BsYXlUZXh0PihHZW9yZ2UtV2VpbnN0ZWluIGV0IGFsLiwgMTk5NjsgR2VyaGFydCBldCBhbC4s
IDIwMDQpPC9EaXNwbGF5VGV4dD48cmVjb3JkPjxyZWMtbnVtYmVyPjU4MTY8L3JlYy1udW1iZXI+
PGZvcmVpZ24ta2V5cz48a2V5IGFwcD0iRU4iIGRiLWlkPSIyMnA1ZnBzeDg5c3Q5cGU5OXY1eHMy
eDFkMmRleDVyd3Q1OTAiIHRpbWVzdGFtcD0iMCI+NTgxNjwva2V5PjwvZm9yZWlnbi1rZXlzPjxy
ZWYtdHlwZSBuYW1lPSJKb3VybmFsIEFydGljbGUiPjE3PC9yZWYtdHlwZT48Y29udHJpYnV0b3Jz
PjxhdXRob3JzPjxhdXRob3I+R2VvcmdlLVdlaW5zdGVpbiwgTS48L2F1dGhvcj48YXV0aG9yPkdl
cmhhcnQsIEouPC9hdXRob3I+PGF1dGhvcj5SZWVkLCBSLjwvYXV0aG9yPjxhdXRob3I+Rmx5bm4s
IEouPC9hdXRob3I+PGF1dGhvcj5DYWxsaWhhbiwgQi48L2F1dGhvcj48YXV0aG9yPk1hdHRpYWNj
aSwgTS48L2F1dGhvcj48YXV0aG9yPk1pZWhsZSwgQy48L2F1dGhvcj48YXV0aG9yPkZvdGksIEcu
PC9hdXRob3I+PGF1dGhvcj5MYXNoLCBKLiBXLjwvYXV0aG9yPjxhdXRob3I+V2VpbnRyYXViLCBI
LjwvYXV0aG9yPjwvYXV0aG9ycz48L2NvbnRyaWJ1dG9ycz48dGl0bGVzPjx0aXRsZT5Ta2VsZXRh
bCBteW9nZW5lc2lzOiB0aGUgcHJlZmVycmVkIHBhdGh3YXkgb2YgY2hpY2sgZW1icnlvIGVwaWJs
YXN0IGNlbGxzIGluIHZpdHJvPC90aXRsZT48c2Vjb25kYXJ5LXRpdGxlPkRldiBCaW9sPC9zZWNv
bmRhcnktdGl0bGU+PC90aXRsZXM+PHBlcmlvZGljYWw+PGZ1bGwtdGl0bGU+RGV2IEJpb2w8L2Z1
bGwtdGl0bGU+PC9wZXJpb2RpY2FsPjxwYWdlcz4yNzktOTE8L3BhZ2VzPjx2b2x1bWU+MTczPC92
b2x1bWU+PG51bWJlcj4xPC9udW1iZXI+PGtleXdvcmRzPjxrZXl3b3JkPkFuaW1hbDwva2V5d29y
ZD48a2V5d29yZD5CYXNlIFNlcXVlbmNlPC9rZXl3b3JkPjxrZXl3b3JkPkNlbGwgQ29tbXVuaWNh
dGlvbjwva2V5d29yZD48a2V5d29yZD5DZWxsIERpZmZlcmVudGlhdGlvbjwva2V5d29yZD48a2V5
d29yZD5DZWxsIFNlcGFyYXRpb248L2tleXdvcmQ+PGtleXdvcmQ+Q2VsbHMsIEN1bHR1cmVkPC9r
ZXl3b3JkPjxrZXl3b3JkPkNoaWNrIEVtYnJ5bzwva2V5d29yZD48a2V5d29yZD5GbHVvcmVzY2Vu
dCBBbnRpYm9keSBUZWNobmlxdWU8L2tleXdvcmQ+PGtleXdvcmQ+R2FzdHJ1bGEvY3l0b2xvZ3k8
L2tleXdvcmQ+PGtleXdvcmQ+TWVzb2Rlcm0vY3l0b2xvZ3k8L2tleXdvcmQ+PGtleXdvcmQ+TWlj
cm9zY29weSwgRWxlY3Ryb24sIFNjYW5uaW5nPC9rZXl3b3JkPjxrZXl3b3JkPk1vbGVjdWxhciBT
ZXF1ZW5jZSBEYXRhPC9rZXl3b3JkPjxrZXl3b3JkPk11c2NsZSwgU2tlbGV0YWwvKmVtYnJ5b2xv
Z3k8L2tleXdvcmQ+PGtleXdvcmQ+TXlvRCBQcm90ZWluL2Jpb3N5bnRoZXNpczwva2V5d29yZD48
a2V5d29yZD5Qb2x5bWVyYXNlIENoYWluIFJlYWN0aW9uPC9rZXl3b3JkPjxrZXl3b3JkPipTdGVt
IENlbGxzPC9rZXl3b3JkPjxrZXl3b3JkPlN1cHBvcnQsIE5vbi1VLlMuIEdvdiZhcG9zO3Q8L2tl
eXdvcmQ+PGtleXdvcmQ+U3VwcG9ydCwgVS5TLiBHb3YmYXBvczt0LCBQLkguUy48L2tleXdvcmQ+
PGtleXdvcmQ+VHJhbnNjcmlwdGlvbiwgR2VuZXRpYzwva2V5d29yZD48L2tleXdvcmRzPjxkYXRl
cz48eWVhcj4xOTk2PC95ZWFyPjwvZGF0ZXM+PGxhYmVsPjk2MTUyNzA5PC9sYWJlbD48dXJscz48
cmVsYXRlZC11cmxzPjx1cmw+aHR0cDovL3d3dy5uY2JpLm5sbS5uaWguZ292L2NnaS1iaW4vRW50
cmV6L3JlZmVyZXI/aHR0cDovL3d3dy5pZGVhbGlicmFyeS5jb20vbGlua3MvY2l0YXRpb24vMDAx
Mi0xNjA2LzE3My8yNzk8L3VybD48L3JlbGF0ZWQtdXJscz48L3VybHM+PC9yZWNvcmQ+PC9DaXRl
PjxDaXRlPjxBdXRob3I+R2VyaGFydDwvQXV0aG9yPjxZZWFyPjIwMDQ8L1llYXI+PFJlY051bT43
MDgzPC9SZWNOdW0+PHJlY29yZD48cmVjLW51bWJlcj43MDgzPC9yZWMtbnVtYmVyPjxmb3JlaWdu
LWtleXM+PGtleSBhcHA9IkVOIiBkYi1pZD0iMjJwNWZwc3g4OXN0OXBlOTl2NXhzMngxZDJkZXg1
cnd0NTkwIiB0aW1lc3RhbXA9IjAiPjcwODM8L2tleT48L2ZvcmVpZ24ta2V5cz48cmVmLXR5cGUg
bmFtZT0iSm91cm5hbCBBcnRpY2xlIj4xNzwvcmVmLXR5cGU+PGNvbnRyaWJ1dG9ycz48YXV0aG9y
cz48YXV0aG9yPkdlcmhhcnQsIEouPC9hdXRob3I+PGF1dGhvcj5OZWVseSwgQy48L2F1dGhvcj48
YXV0aG9yPlN0ZXdhcnQsIEIuPC9hdXRob3I+PGF1dGhvcj5QZXJsbWFuLCBKLjwvYXV0aG9yPjxh
dXRob3I+QmVja21hbm4sIEQuPC9hdXRob3I+PGF1dGhvcj5XYWxsb24sIE0uPC9hdXRob3I+PGF1
dGhvcj5LbnVkc2VuLCBLLjwvYXV0aG9yPjxhdXRob3I+R2VvcmdlLVdlaW5zdGVpbiwgTS48L2F1
dGhvcj48L2F1dGhvcnM+PC9jb250cmlidXRvcnM+PGF1dGgtYWRkcmVzcz5EZXBhcnRtZW50IG9m
IEFuYXRvbXksIFBoaWxhZGVscGhpYSBDb2xsZWdlIG9mIE9zdGVvcGF0aGljIE1lZGljaW5lLCA0
MTcwIENpdHkgQXZlLiwgUGhpbGFkZWxwaGlhLCBQQSAxOTEzMS4gVGVsLjogKDIxNSkgODcxLTY1
NDEuIEZheDogKDIxNSkgODcxLTY1NDAuIGVtYWlsOiBtaW5keXdAcGNvbS5lZHU8L2F1dGgtYWRk
cmVzcz48dGl0bGVzPjx0aXRsZT5FcGlibGFzdCBjZWxscyB0aGF0IGV4cHJlc3MgTXlvRCByZWNy
dWl0IHBsdXJpcG90ZW50IGNlbGxzIHRvIHRoZSBza2VsZXRhbCBtdXNjbGUgbGluZWFnZTwvdGl0
bGU+PHNlY29uZGFyeS10aXRsZT5KIENlbGwgQmlvbDwvc2Vjb25kYXJ5LXRpdGxlPjwvdGl0bGVz
PjxwZXJpb2RpY2FsPjxmdWxsLXRpdGxlPkogQ2VsbCBCaW9sPC9mdWxsLXRpdGxlPjwvcGVyaW9k
aWNhbD48cGFnZXM+NzM5LTQ2PC9wYWdlcz48dm9sdW1lPjE2NDwvdm9sdW1lPjxudW0tdm9scz41
PC9udW0tdm9scz48ZGF0ZXM+PHllYXI+MjAwNDwveWVhcj48cHViLWRhdGVzPjxkYXRlPkZlYiAy
MzwvZGF0ZT48L3B1Yi1kYXRlcz48L2RhdGVzPjxhY2Nlc3Npb24tbnVtPjE0OTgxMDk1PC9hY2Nl
c3Npb24tbnVtPjx1cmxzPjxyZWxhdGVkLXVybHM+PHVybD5odHRwOi8vd3d3Lm5jYmkubmxtLm5p
aC5nb3YvZW50cmV6L3F1ZXJ5LmZjZ2k/Y21kPVJldHJpZXZlJmFtcDtkYj1QdWJNZWQmYW1wO2Rv
cHQ9Q2l0YXRpb24mYW1wO2xpc3RfdWlkcz0xNDk4MTA5NTwvdXJsPjwvcmVsYXRlZC11cmxzPjwv
dXJscz48L3JlY29yZD48L0NpdGU+PC9FbmROb3RlPgB=
</w:fldData>
        </w:fldChar>
      </w:r>
      <w:r w:rsidR="000F67E8">
        <w:rPr>
          <w:lang w:val="en-GB"/>
        </w:rPr>
        <w:instrText xml:space="preserve"> ADDIN EN.CITE.DATA </w:instrText>
      </w:r>
      <w:r w:rsidR="000F67E8">
        <w:rPr>
          <w:lang w:val="en-GB"/>
        </w:rPr>
      </w:r>
      <w:r w:rsidR="000F67E8">
        <w:rPr>
          <w:lang w:val="en-GB"/>
        </w:rPr>
        <w:fldChar w:fldCharType="end"/>
      </w:r>
      <w:r w:rsidR="00D05897" w:rsidRPr="00E6172C">
        <w:rPr>
          <w:lang w:val="en-GB"/>
        </w:rPr>
      </w:r>
      <w:r w:rsidR="00D05897" w:rsidRPr="00E6172C">
        <w:rPr>
          <w:lang w:val="en-GB"/>
        </w:rPr>
        <w:fldChar w:fldCharType="separate"/>
      </w:r>
      <w:r w:rsidR="00D05897" w:rsidRPr="00E6172C">
        <w:rPr>
          <w:noProof/>
          <w:lang w:val="en-GB"/>
        </w:rPr>
        <w:t xml:space="preserve">(George-Weinstein et al., 1996; Gerhart et </w:t>
      </w:r>
      <w:r w:rsidR="00D05897" w:rsidRPr="00E6172C">
        <w:rPr>
          <w:noProof/>
          <w:lang w:val="en-GB"/>
        </w:rPr>
        <w:lastRenderedPageBreak/>
        <w:t>al., 2004)</w:t>
      </w:r>
      <w:r w:rsidR="00D05897" w:rsidRPr="00E6172C">
        <w:rPr>
          <w:lang w:val="en-GB"/>
        </w:rPr>
        <w:fldChar w:fldCharType="end"/>
      </w:r>
      <w:r w:rsidR="00D05897" w:rsidRPr="00E6172C">
        <w:rPr>
          <w:lang w:val="en-GB"/>
        </w:rPr>
        <w:t>.</w:t>
      </w:r>
      <w:r w:rsidR="003D1C31" w:rsidRPr="00E6172C">
        <w:rPr>
          <w:lang w:val="en-GB"/>
        </w:rPr>
        <w:t xml:space="preserve"> </w:t>
      </w:r>
      <w:r w:rsidR="00C9012B" w:rsidRPr="00E6172C">
        <w:rPr>
          <w:lang w:val="en-GB"/>
        </w:rPr>
        <w:t xml:space="preserve"> </w:t>
      </w:r>
      <w:r w:rsidR="003D1C31" w:rsidRPr="00E6172C">
        <w:rPr>
          <w:lang w:val="en-GB"/>
        </w:rPr>
        <w:t>Thus, there has been diversification in how these Tbx genes regulate somitic myogenesis.</w:t>
      </w:r>
    </w:p>
    <w:p w14:paraId="26B5AE60" w14:textId="73FF42B9" w:rsidR="00092BF5" w:rsidRPr="00E6172C" w:rsidRDefault="002B7C62" w:rsidP="00462DFA">
      <w:pPr>
        <w:spacing w:after="120" w:line="360" w:lineRule="auto"/>
        <w:jc w:val="both"/>
        <w:rPr>
          <w:lang w:val="en-GB"/>
        </w:rPr>
      </w:pPr>
      <w:r w:rsidRPr="00E6172C">
        <w:rPr>
          <w:lang w:val="en-GB"/>
        </w:rPr>
        <w:t xml:space="preserve">Our data suggest that regions required for </w:t>
      </w:r>
      <w:r w:rsidRPr="00E6172C">
        <w:rPr>
          <w:i/>
          <w:iCs/>
          <w:lang w:val="en-GB"/>
        </w:rPr>
        <w:t>myf5</w:t>
      </w:r>
      <w:r w:rsidRPr="00E6172C">
        <w:rPr>
          <w:lang w:val="en-GB"/>
        </w:rPr>
        <w:t xml:space="preserve"> expression are located </w:t>
      </w:r>
      <w:r w:rsidR="00A80F85" w:rsidRPr="00E6172C">
        <w:rPr>
          <w:lang w:val="en-GB"/>
        </w:rPr>
        <w:t>~80</w:t>
      </w:r>
      <w:r w:rsidR="006B48A2" w:rsidRPr="00E6172C">
        <w:rPr>
          <w:lang w:val="en-GB"/>
        </w:rPr>
        <w:t> </w:t>
      </w:r>
      <w:r w:rsidRPr="00E6172C">
        <w:rPr>
          <w:lang w:val="en-GB"/>
        </w:rPr>
        <w:t xml:space="preserve">kb </w:t>
      </w:r>
      <w:r w:rsidR="00A80F85" w:rsidRPr="00E6172C">
        <w:rPr>
          <w:lang w:val="en-GB"/>
        </w:rPr>
        <w:t>upstream of</w:t>
      </w:r>
      <w:r w:rsidRPr="00E6172C">
        <w:rPr>
          <w:lang w:val="en-GB"/>
        </w:rPr>
        <w:t xml:space="preserve"> the transcription start site. </w:t>
      </w:r>
      <w:r w:rsidR="006B315D">
        <w:rPr>
          <w:lang w:val="en-GB"/>
        </w:rPr>
        <w:t xml:space="preserve"> </w:t>
      </w:r>
      <w:r w:rsidR="00F161F4" w:rsidRPr="00E6172C">
        <w:rPr>
          <w:lang w:val="en-GB"/>
        </w:rPr>
        <w:t>A BAC transgenic encompassing 80</w:t>
      </w:r>
      <w:r w:rsidR="00A80FBB" w:rsidRPr="00E6172C">
        <w:rPr>
          <w:lang w:val="en-GB"/>
        </w:rPr>
        <w:t> </w:t>
      </w:r>
      <w:r w:rsidR="00F161F4" w:rsidRPr="00E6172C">
        <w:rPr>
          <w:lang w:val="en-GB"/>
        </w:rPr>
        <w:t>kb upstream and 76</w:t>
      </w:r>
      <w:r w:rsidR="00A80FBB" w:rsidRPr="00E6172C">
        <w:rPr>
          <w:lang w:val="en-GB"/>
        </w:rPr>
        <w:t> </w:t>
      </w:r>
      <w:r w:rsidR="00F161F4" w:rsidRPr="00E6172C">
        <w:rPr>
          <w:lang w:val="en-GB"/>
        </w:rPr>
        <w:t xml:space="preserve">kb downstream of </w:t>
      </w:r>
      <w:r w:rsidR="00F161F4" w:rsidRPr="00E6172C">
        <w:rPr>
          <w:i/>
          <w:iCs/>
          <w:lang w:val="en-GB"/>
        </w:rPr>
        <w:t>myf5</w:t>
      </w:r>
      <w:r w:rsidR="00F161F4" w:rsidRPr="00E6172C">
        <w:rPr>
          <w:lang w:val="en-GB"/>
        </w:rPr>
        <w:t xml:space="preserve"> has been shown to drive GFP expression in muscle </w:t>
      </w:r>
      <w:r w:rsidR="00F161F4" w:rsidRPr="00E6172C">
        <w:rPr>
          <w:lang w:val="en-GB"/>
        </w:rPr>
        <w:fldChar w:fldCharType="begin"/>
      </w:r>
      <w:r w:rsidR="00AD49EB" w:rsidRPr="00E6172C">
        <w:rPr>
          <w:lang w:val="en-GB"/>
        </w:rPr>
        <w:instrText xml:space="preserve"> ADDIN EN.CITE &lt;EndNote&gt;&lt;Cite&gt;&lt;Author&gt;Chen&lt;/Author&gt;&lt;Year&gt;2007&lt;/Year&gt;&lt;RecNum&gt;8328&lt;/RecNum&gt;&lt;DisplayText&gt;(Chen et al., 2007)&lt;/DisplayText&gt;&lt;record&gt;&lt;rec-number&gt;8328&lt;/rec-number&gt;&lt;foreign-keys&gt;&lt;key app="EN" db-id="22p5fpsx89st9pe99v5xs2x1d2dex5rwt590" timestamp="0"&gt;8328&lt;/key&gt;&lt;/foreign-keys&gt;&lt;ref-type name="Journal Article"&gt;17&lt;/ref-type&gt;&lt;contributors&gt;&lt;authors&gt;&lt;author&gt;Chen, Y. H.&lt;/author&gt;&lt;author&gt;Wang, Y. H.&lt;/author&gt;&lt;author&gt;Chang, M. Y.&lt;/author&gt;&lt;author&gt;Lin, C. Y.&lt;/author&gt;&lt;author&gt;Weng, C. W.&lt;/author&gt;&lt;author&gt;Westerfield, M.&lt;/author&gt;&lt;author&gt;Tsai, H. J.&lt;/author&gt;&lt;/authors&gt;&lt;/contributors&gt;&lt;titles&gt;&lt;title&gt;Multiple upstream modules regulate zebrafish myf5 expression&lt;/title&gt;&lt;secondary-title&gt;BMC Dev Biol&lt;/secondary-title&gt;&lt;/titles&gt;&lt;periodical&gt;&lt;full-title&gt;BMC Dev Biol&lt;/full-title&gt;&lt;abbr-1&gt;BMC developmental biology&lt;/abbr-1&gt;&lt;/periodical&gt;&lt;pages&gt;1&lt;/pages&gt;&lt;volume&gt;7&lt;/volume&gt;&lt;number&gt;1&lt;/number&gt;&lt;dates&gt;&lt;year&gt;2007&lt;/year&gt;&lt;pub-dates&gt;&lt;date&gt;Jan 3&lt;/date&gt;&lt;/pub-dates&gt;&lt;/dates&gt;&lt;accession-num&gt;17199897&lt;/accession-num&gt;&lt;urls&gt;&lt;related-urls&gt;&lt;url&gt;http://www.ncbi.nlm.nih.gov/entrez/query.fcgi?cmd=Retrieve&amp;amp;db=PubMed&amp;amp;dopt=Citation&amp;amp;list_uids=17199897 &lt;/url&gt;&lt;/related-urls&gt;&lt;/urls&gt;&lt;/record&gt;&lt;/Cite&gt;&lt;/EndNote&gt;</w:instrText>
      </w:r>
      <w:r w:rsidR="00F161F4" w:rsidRPr="00E6172C">
        <w:rPr>
          <w:lang w:val="en-GB"/>
        </w:rPr>
        <w:fldChar w:fldCharType="separate"/>
      </w:r>
      <w:r w:rsidR="00F161F4" w:rsidRPr="00E6172C">
        <w:rPr>
          <w:noProof/>
          <w:lang w:val="en-GB"/>
        </w:rPr>
        <w:t>(Chen et al., 2007)</w:t>
      </w:r>
      <w:r w:rsidR="00F161F4" w:rsidRPr="00E6172C">
        <w:rPr>
          <w:lang w:val="en-GB"/>
        </w:rPr>
        <w:fldChar w:fldCharType="end"/>
      </w:r>
      <w:r w:rsidR="00F161F4" w:rsidRPr="00E6172C">
        <w:rPr>
          <w:lang w:val="en-GB"/>
        </w:rPr>
        <w:t>.  However, analysis of shorter constructs has been confounded by cloning artefacts</w:t>
      </w:r>
      <w:r w:rsidR="00A80FBB" w:rsidRPr="00E6172C">
        <w:rPr>
          <w:lang w:val="en-GB"/>
        </w:rPr>
        <w:t xml:space="preserve"> </w:t>
      </w:r>
      <w:r w:rsidR="00A80FBB" w:rsidRPr="00E6172C">
        <w:rPr>
          <w:lang w:val="en-GB"/>
        </w:rPr>
        <w:fldChar w:fldCharType="begin">
          <w:fldData xml:space="preserve">PEVuZE5vdGU+PENpdGU+PEF1dGhvcj5DaGVuPC9BdXRob3I+PFllYXI+MjAwMTwvWWVhcj48UmVj
TnVtPjYzNDA8L1JlY051bT48RGlzcGxheVRleHQ+KENoZW4gZXQgYWwuLCAyMDAxOyBDaGVuIGV0
IGFsLiwgMjAwNyk8L0Rpc3BsYXlUZXh0PjxyZWNvcmQ+PHJlYy1udW1iZXI+NjM0MDwvcmVjLW51
bWJlcj48Zm9yZWlnbi1rZXlzPjxrZXkgYXBwPSJFTiIgZGItaWQ9IjIycDVmcHN4ODlzdDlwZTk5
djV4czJ4MWQyZGV4NXJ3dDU5MCIgdGltZXN0YW1wPSIwIj42MzQwPC9rZXk+PC9mb3JlaWduLWtl
eXM+PHJlZi10eXBlIG5hbWU9IkpvdXJuYWwgQXJ0aWNsZSI+MTc8L3JlZi10eXBlPjxjb250cmli
dXRvcnM+PGF1dGhvcnM+PGF1dGhvcj5DaGVuLCBZLiBILjwvYXV0aG9yPjxhdXRob3I+TGVlLCBX
LiBDLjwvYXV0aG9yPjxhdXRob3I+TGl1LCBDLiBGLjwvYXV0aG9yPjxhdXRob3I+VHNhaSwgSC4g
Si48L2F1dGhvcj48L2F1dGhvcnM+PC9jb250cmlidXRvcnM+PGF1dGgtYWRkcmVzcz5JbnN0aXR1
dGUgb2YgRmlzaGVyaWVzIFNjaWVuY2UsIE5hdGlvbmFsIFRhaXdhbiBVbml2ZXJzaXR5LCBUYWlw
ZWksIFRhaXdhbiwgUmVwdWJsaWMgb2YgQ2hpbmEuPC9hdXRoLWFkZHJlc3M+PHRpdGxlcz48dGl0
bGU+TW9sZWN1bGFyIHN0cnVjdHVyZSwgZHluYW1pYyBleHByZXNzaW9uLCBhbmQgcHJvbW90ZXIg
YW5hbHlzaXMgb2YgemVicmFmaXNoIChEYW5pbyByZXJpbykgbXlmLTUgZ2VuZTwvdGl0bGU+PHNl
Y29uZGFyeS10aXRsZT5HZW5lc2lzPC9zZWNvbmRhcnktdGl0bGU+PC90aXRsZXM+PHBlcmlvZGlj
YWw+PGZ1bGwtdGl0bGU+R2VuZXNpczwvZnVsbC10aXRsZT48YWJici0xPkdlbmVzaXM8L2FiYnIt
MT48L3BlcmlvZGljYWw+PHBhZ2VzPjIyLTM1LjwvcGFnZXM+PHZvbHVtZT4yOTwvdm9sdW1lPjxu
dW1iZXI+MTwvbnVtYmVyPjxrZXl3b3Jkcz48a2V5d29yZD5BbWlubyBBY2lkIFNlcXVlbmNlPC9r
ZXl3b3JkPjxrZXl3b3JkPkFuaW1hbDwva2V5d29yZD48a2V5d29yZD5BbmltYWxzLCBHZW5ldGlj
YWxseSBNb2RpZmllZDwva2V5d29yZD48a2V5d29yZD5CYXNlIFNlcXVlbmNlPC9rZXl3b3JkPjxr
ZXl3b3JkPkNsb25pbmcsIE1vbGVjdWxhcjwva2V5d29yZD48a2V5d29yZD5ETkEgUHJpbWVycy9j
aGVtaXN0cnk8L2tleXdvcmQ+PGtleXdvcmQ+RXhvbnM8L2tleXdvcmQ+PGtleXdvcmQ+R2VuZSBF
eHByZXNzaW9uPC9rZXl3b3JkPjxrZXl3b3JkPkdlbmVzLCBSZWd1bGF0b3I8L2tleXdvcmQ+PGtl
eXdvcmQ+R2VuZXRpYyBWZWN0b3JzPC9rZXl3b3JkPjxrZXl3b3JkPkluIFNpdHUgSHlicmlkaXph
dGlvbjwva2V5d29yZD48a2V5d29yZD5JbnRyb25zPC9rZXl3b3JkPjxrZXl3b3JkPkx1bWluZXNj
ZW50IFByb3RlaW5zL21ldGFib2xpc208L2tleXdvcmQ+PGtleXdvcmQ+TW9sZWN1bGFyIFNlcXVl
bmNlIERhdGE8L2tleXdvcmQ+PGtleXdvcmQ+TXVzY2xlIFByb3RlaW5zLypnZW5ldGljcy9tZXRh
Ym9saXNtPC9rZXl3b3JkPjxrZXl3b3JkPlBvbHltZXJhc2UgQ2hhaW4gUmVhY3Rpb248L2tleXdv
cmQ+PGtleXdvcmQ+KlByb21vdGVyIFJlZ2lvbnMgKEdlbmV0aWNzKTwva2V5d29yZD48a2V5d29y
ZD5STkEsIE1lc3Nlbmdlci9iaW9zeW50aGVzaXM8L2tleXdvcmQ+PGtleXdvcmQ+U2VxdWVuY2Ug
SG9tb2xvZ3ksIEFtaW5vIEFjaWQ8L2tleXdvcmQ+PGtleXdvcmQ+U3VwcG9ydCwgTm9uLVUuUy4g
R292JmFwb3M7dDwva2V5d29yZD48a2V5d29yZD5UcmFuc2NyaXB0aW9uIEZhY3RvcnMvKmdlbmV0
aWNzPC9rZXl3b3JkPjxrZXl3b3JkPlRyYW5zY3JpcHRpb24sIEdlbmV0aWM8L2tleXdvcmQ+PGtl
eXdvcmQ+WmVicmFmaXNoLypnZW5ldGljczwva2V5d29yZD48L2tleXdvcmRzPjxkYXRlcz48eWVh
cj4yMDAxPC95ZWFyPjwvZGF0ZXM+PGFjY2Vzc2lvbi1udW0+MTExMzU0NTk8L2FjY2Vzc2lvbi1u
dW0+PHVybHM+PHJlbGF0ZWQtdXJscz48dXJsPmh0dHA6Ly93d3cubmNiaS5ubG0ubmloLmdvdi9o
dGJpbi1wb3N0L0VudHJlei9xdWVyeT9kYj1tJmFtcDtmb3JtPTYmYW1wO2RvcHQ9ciZhbXA7dWlk
PTExMTM1NDU5PC91cmw+PC9yZWxhdGVkLXVybHM+PC91cmxzPjwvcmVjb3JkPjwvQ2l0ZT48Q2l0
ZT48QXV0aG9yPkNoZW48L0F1dGhvcj48WWVhcj4yMDA3PC9ZZWFyPjxSZWNOdW0+ODMyODwvUmVj
TnVtPjxyZWNvcmQ+PHJlYy1udW1iZXI+ODMyODwvcmVjLW51bWJlcj48Zm9yZWlnbi1rZXlzPjxr
ZXkgYXBwPSJFTiIgZGItaWQ9IjIycDVmcHN4ODlzdDlwZTk5djV4czJ4MWQyZGV4NXJ3dDU5MCIg
dGltZXN0YW1wPSIwIj44MzI4PC9rZXk+PC9mb3JlaWduLWtleXM+PHJlZi10eXBlIG5hbWU9Ikpv
dXJuYWwgQXJ0aWNsZSI+MTc8L3JlZi10eXBlPjxjb250cmlidXRvcnM+PGF1dGhvcnM+PGF1dGhv
cj5DaGVuLCBZLiBILjwvYXV0aG9yPjxhdXRob3I+V2FuZywgWS4gSC48L2F1dGhvcj48YXV0aG9y
PkNoYW5nLCBNLiBZLjwvYXV0aG9yPjxhdXRob3I+TGluLCBDLiBZLjwvYXV0aG9yPjxhdXRob3I+
V2VuZywgQy4gVy48L2F1dGhvcj48YXV0aG9yPldlc3RlcmZpZWxkLCBNLjwvYXV0aG9yPjxhdXRo
b3I+VHNhaSwgSC4gSi48L2F1dGhvcj48L2F1dGhvcnM+PC9jb250cmlidXRvcnM+PHRpdGxlcz48
dGl0bGU+TXVsdGlwbGUgdXBzdHJlYW0gbW9kdWxlcyByZWd1bGF0ZSB6ZWJyYWZpc2ggbXlmNSBl
eHByZXNzaW9uPC90aXRsZT48c2Vjb25kYXJ5LXRpdGxlPkJNQyBEZXYgQmlvbDwvc2Vjb25kYXJ5
LXRpdGxlPjwvdGl0bGVzPjxwZXJpb2RpY2FsPjxmdWxsLXRpdGxlPkJNQyBEZXYgQmlvbDwvZnVs
bC10aXRsZT48YWJici0xPkJNQyBkZXZlbG9wbWVudGFsIGJpb2xvZ3k8L2FiYnItMT48L3Blcmlv
ZGljYWw+PHBhZ2VzPjE8L3BhZ2VzPjx2b2x1bWU+Nzwvdm9sdW1lPjxudW1iZXI+MTwvbnVtYmVy
PjxkYXRlcz48eWVhcj4yMDA3PC95ZWFyPjxwdWItZGF0ZXM+PGRhdGU+SmFuIDM8L2RhdGU+PC9w
dWItZGF0ZXM+PC9kYXRlcz48YWNjZXNzaW9uLW51bT4xNzE5OTg5NzwvYWNjZXNzaW9uLW51bT48
dXJscz48cmVsYXRlZC11cmxzPjx1cmw+aHR0cDovL3d3dy5uY2JpLm5sbS5uaWguZ292L2VudHJl
ei9xdWVyeS5mY2dpP2NtZD1SZXRyaWV2ZSZhbXA7ZGI9UHViTWVkJmFtcDtkb3B0PUNpdGF0aW9u
JmFtcDtsaXN0X3VpZHM9MTcxOTk4OTcgPC91cmw+PC9yZWxhdGVkLXVybHM+PC91cmxzPjwvcmVj
b3JkPjwvQ2l0ZT48L0VuZE5vdGU+AG==
</w:fldData>
        </w:fldChar>
      </w:r>
      <w:r w:rsidR="00AD49EB" w:rsidRPr="00E6172C">
        <w:rPr>
          <w:lang w:val="en-GB"/>
        </w:rPr>
        <w:instrText xml:space="preserve"> ADDIN EN.CITE </w:instrText>
      </w:r>
      <w:r w:rsidR="00AD49EB" w:rsidRPr="00E6172C">
        <w:rPr>
          <w:lang w:val="en-GB"/>
        </w:rPr>
        <w:fldChar w:fldCharType="begin">
          <w:fldData xml:space="preserve">PEVuZE5vdGU+PENpdGU+PEF1dGhvcj5DaGVuPC9BdXRob3I+PFllYXI+MjAwMTwvWWVhcj48UmVj
TnVtPjYzNDA8L1JlY051bT48RGlzcGxheVRleHQ+KENoZW4gZXQgYWwuLCAyMDAxOyBDaGVuIGV0
IGFsLiwgMjAwNyk8L0Rpc3BsYXlUZXh0PjxyZWNvcmQ+PHJlYy1udW1iZXI+NjM0MDwvcmVjLW51
bWJlcj48Zm9yZWlnbi1rZXlzPjxrZXkgYXBwPSJFTiIgZGItaWQ9IjIycDVmcHN4ODlzdDlwZTk5
djV4czJ4MWQyZGV4NXJ3dDU5MCIgdGltZXN0YW1wPSIwIj42MzQwPC9rZXk+PC9mb3JlaWduLWtl
eXM+PHJlZi10eXBlIG5hbWU9IkpvdXJuYWwgQXJ0aWNsZSI+MTc8L3JlZi10eXBlPjxjb250cmli
dXRvcnM+PGF1dGhvcnM+PGF1dGhvcj5DaGVuLCBZLiBILjwvYXV0aG9yPjxhdXRob3I+TGVlLCBX
LiBDLjwvYXV0aG9yPjxhdXRob3I+TGl1LCBDLiBGLjwvYXV0aG9yPjxhdXRob3I+VHNhaSwgSC4g
Si48L2F1dGhvcj48L2F1dGhvcnM+PC9jb250cmlidXRvcnM+PGF1dGgtYWRkcmVzcz5JbnN0aXR1
dGUgb2YgRmlzaGVyaWVzIFNjaWVuY2UsIE5hdGlvbmFsIFRhaXdhbiBVbml2ZXJzaXR5LCBUYWlw
ZWksIFRhaXdhbiwgUmVwdWJsaWMgb2YgQ2hpbmEuPC9hdXRoLWFkZHJlc3M+PHRpdGxlcz48dGl0
bGU+TW9sZWN1bGFyIHN0cnVjdHVyZSwgZHluYW1pYyBleHByZXNzaW9uLCBhbmQgcHJvbW90ZXIg
YW5hbHlzaXMgb2YgemVicmFmaXNoIChEYW5pbyByZXJpbykgbXlmLTUgZ2VuZTwvdGl0bGU+PHNl
Y29uZGFyeS10aXRsZT5HZW5lc2lzPC9zZWNvbmRhcnktdGl0bGU+PC90aXRsZXM+PHBlcmlvZGlj
YWw+PGZ1bGwtdGl0bGU+R2VuZXNpczwvZnVsbC10aXRsZT48YWJici0xPkdlbmVzaXM8L2FiYnIt
MT48L3BlcmlvZGljYWw+PHBhZ2VzPjIyLTM1LjwvcGFnZXM+PHZvbHVtZT4yOTwvdm9sdW1lPjxu
dW1iZXI+MTwvbnVtYmVyPjxrZXl3b3Jkcz48a2V5d29yZD5BbWlubyBBY2lkIFNlcXVlbmNlPC9r
ZXl3b3JkPjxrZXl3b3JkPkFuaW1hbDwva2V5d29yZD48a2V5d29yZD5BbmltYWxzLCBHZW5ldGlj
YWxseSBNb2RpZmllZDwva2V5d29yZD48a2V5d29yZD5CYXNlIFNlcXVlbmNlPC9rZXl3b3JkPjxr
ZXl3b3JkPkNsb25pbmcsIE1vbGVjdWxhcjwva2V5d29yZD48a2V5d29yZD5ETkEgUHJpbWVycy9j
aGVtaXN0cnk8L2tleXdvcmQ+PGtleXdvcmQ+RXhvbnM8L2tleXdvcmQ+PGtleXdvcmQ+R2VuZSBF
eHByZXNzaW9uPC9rZXl3b3JkPjxrZXl3b3JkPkdlbmVzLCBSZWd1bGF0b3I8L2tleXdvcmQ+PGtl
eXdvcmQ+R2VuZXRpYyBWZWN0b3JzPC9rZXl3b3JkPjxrZXl3b3JkPkluIFNpdHUgSHlicmlkaXph
dGlvbjwva2V5d29yZD48a2V5d29yZD5JbnRyb25zPC9rZXl3b3JkPjxrZXl3b3JkPkx1bWluZXNj
ZW50IFByb3RlaW5zL21ldGFib2xpc208L2tleXdvcmQ+PGtleXdvcmQ+TW9sZWN1bGFyIFNlcXVl
bmNlIERhdGE8L2tleXdvcmQ+PGtleXdvcmQ+TXVzY2xlIFByb3RlaW5zLypnZW5ldGljcy9tZXRh
Ym9saXNtPC9rZXl3b3JkPjxrZXl3b3JkPlBvbHltZXJhc2UgQ2hhaW4gUmVhY3Rpb248L2tleXdv
cmQ+PGtleXdvcmQ+KlByb21vdGVyIFJlZ2lvbnMgKEdlbmV0aWNzKTwva2V5d29yZD48a2V5d29y
ZD5STkEsIE1lc3Nlbmdlci9iaW9zeW50aGVzaXM8L2tleXdvcmQ+PGtleXdvcmQ+U2VxdWVuY2Ug
SG9tb2xvZ3ksIEFtaW5vIEFjaWQ8L2tleXdvcmQ+PGtleXdvcmQ+U3VwcG9ydCwgTm9uLVUuUy4g
R292JmFwb3M7dDwva2V5d29yZD48a2V5d29yZD5UcmFuc2NyaXB0aW9uIEZhY3RvcnMvKmdlbmV0
aWNzPC9rZXl3b3JkPjxrZXl3b3JkPlRyYW5zY3JpcHRpb24sIEdlbmV0aWM8L2tleXdvcmQ+PGtl
eXdvcmQ+WmVicmFmaXNoLypnZW5ldGljczwva2V5d29yZD48L2tleXdvcmRzPjxkYXRlcz48eWVh
cj4yMDAxPC95ZWFyPjwvZGF0ZXM+PGFjY2Vzc2lvbi1udW0+MTExMzU0NTk8L2FjY2Vzc2lvbi1u
dW0+PHVybHM+PHJlbGF0ZWQtdXJscz48dXJsPmh0dHA6Ly93d3cubmNiaS5ubG0ubmloLmdvdi9o
dGJpbi1wb3N0L0VudHJlei9xdWVyeT9kYj1tJmFtcDtmb3JtPTYmYW1wO2RvcHQ9ciZhbXA7dWlk
PTExMTM1NDU5PC91cmw+PC9yZWxhdGVkLXVybHM+PC91cmxzPjwvcmVjb3JkPjwvQ2l0ZT48Q2l0
ZT48QXV0aG9yPkNoZW48L0F1dGhvcj48WWVhcj4yMDA3PC9ZZWFyPjxSZWNOdW0+ODMyODwvUmVj
TnVtPjxyZWNvcmQ+PHJlYy1udW1iZXI+ODMyODwvcmVjLW51bWJlcj48Zm9yZWlnbi1rZXlzPjxr
ZXkgYXBwPSJFTiIgZGItaWQ9IjIycDVmcHN4ODlzdDlwZTk5djV4czJ4MWQyZGV4NXJ3dDU5MCIg
dGltZXN0YW1wPSIwIj44MzI4PC9rZXk+PC9mb3JlaWduLWtleXM+PHJlZi10eXBlIG5hbWU9Ikpv
dXJuYWwgQXJ0aWNsZSI+MTc8L3JlZi10eXBlPjxjb250cmlidXRvcnM+PGF1dGhvcnM+PGF1dGhv
cj5DaGVuLCBZLiBILjwvYXV0aG9yPjxhdXRob3I+V2FuZywgWS4gSC48L2F1dGhvcj48YXV0aG9y
PkNoYW5nLCBNLiBZLjwvYXV0aG9yPjxhdXRob3I+TGluLCBDLiBZLjwvYXV0aG9yPjxhdXRob3I+
V2VuZywgQy4gVy48L2F1dGhvcj48YXV0aG9yPldlc3RlcmZpZWxkLCBNLjwvYXV0aG9yPjxhdXRo
b3I+VHNhaSwgSC4gSi48L2F1dGhvcj48L2F1dGhvcnM+PC9jb250cmlidXRvcnM+PHRpdGxlcz48
dGl0bGU+TXVsdGlwbGUgdXBzdHJlYW0gbW9kdWxlcyByZWd1bGF0ZSB6ZWJyYWZpc2ggbXlmNSBl
eHByZXNzaW9uPC90aXRsZT48c2Vjb25kYXJ5LXRpdGxlPkJNQyBEZXYgQmlvbDwvc2Vjb25kYXJ5
LXRpdGxlPjwvdGl0bGVzPjxwZXJpb2RpY2FsPjxmdWxsLXRpdGxlPkJNQyBEZXYgQmlvbDwvZnVs
bC10aXRsZT48YWJici0xPkJNQyBkZXZlbG9wbWVudGFsIGJpb2xvZ3k8L2FiYnItMT48L3Blcmlv
ZGljYWw+PHBhZ2VzPjE8L3BhZ2VzPjx2b2x1bWU+Nzwvdm9sdW1lPjxudW1iZXI+MTwvbnVtYmVy
PjxkYXRlcz48eWVhcj4yMDA3PC95ZWFyPjxwdWItZGF0ZXM+PGRhdGU+SmFuIDM8L2RhdGU+PC9w
dWItZGF0ZXM+PC9kYXRlcz48YWNjZXNzaW9uLW51bT4xNzE5OTg5NzwvYWNjZXNzaW9uLW51bT48
dXJscz48cmVsYXRlZC11cmxzPjx1cmw+aHR0cDovL3d3dy5uY2JpLm5sbS5uaWguZ292L2VudHJl
ei9xdWVyeS5mY2dpP2NtZD1SZXRyaWV2ZSZhbXA7ZGI9UHViTWVkJmFtcDtkb3B0PUNpdGF0aW9u
JmFtcDtsaXN0X3VpZHM9MTcxOTk4OTcgPC91cmw+PC9yZWxhdGVkLXVybHM+PC91cmxzPjwvcmVj
b3JkPjwvQ2l0ZT48L0VuZE5vdGU+AG==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A80FBB" w:rsidRPr="00E6172C">
        <w:rPr>
          <w:lang w:val="en-GB"/>
        </w:rPr>
      </w:r>
      <w:r w:rsidR="00A80FBB" w:rsidRPr="00E6172C">
        <w:rPr>
          <w:lang w:val="en-GB"/>
        </w:rPr>
        <w:fldChar w:fldCharType="separate"/>
      </w:r>
      <w:r w:rsidR="00A80FBB" w:rsidRPr="00E6172C">
        <w:rPr>
          <w:noProof/>
          <w:lang w:val="en-GB"/>
        </w:rPr>
        <w:t>(Chen et al., 2001; Chen et al., 2007)</w:t>
      </w:r>
      <w:r w:rsidR="00A80FBB" w:rsidRPr="00E6172C">
        <w:rPr>
          <w:lang w:val="en-GB"/>
        </w:rPr>
        <w:fldChar w:fldCharType="end"/>
      </w:r>
      <w:r w:rsidR="00F161F4" w:rsidRPr="00E6172C">
        <w:rPr>
          <w:lang w:val="en-GB"/>
        </w:rPr>
        <w:t xml:space="preserve">, </w:t>
      </w:r>
      <w:r w:rsidR="00A80FBB" w:rsidRPr="00E6172C">
        <w:rPr>
          <w:lang w:val="en-GB"/>
        </w:rPr>
        <w:t>leav</w:t>
      </w:r>
      <w:r w:rsidR="00F161F4" w:rsidRPr="00E6172C">
        <w:rPr>
          <w:lang w:val="en-GB"/>
        </w:rPr>
        <w:t xml:space="preserve">ing </w:t>
      </w:r>
      <w:r w:rsidR="00A80FBB" w:rsidRPr="00E6172C">
        <w:rPr>
          <w:lang w:val="en-GB"/>
        </w:rPr>
        <w:t>understanding</w:t>
      </w:r>
      <w:r w:rsidR="00F161F4" w:rsidRPr="00E6172C">
        <w:rPr>
          <w:lang w:val="en-GB"/>
        </w:rPr>
        <w:t xml:space="preserve"> of elements driving specific aspects of </w:t>
      </w:r>
      <w:r w:rsidR="00D97253" w:rsidRPr="00E6172C">
        <w:rPr>
          <w:lang w:val="en-GB"/>
        </w:rPr>
        <w:t xml:space="preserve">zebrafish </w:t>
      </w:r>
      <w:r w:rsidR="00F161F4" w:rsidRPr="00E6172C">
        <w:rPr>
          <w:i/>
          <w:iCs/>
          <w:lang w:val="en-GB"/>
        </w:rPr>
        <w:t>myf5</w:t>
      </w:r>
      <w:r w:rsidR="00F161F4" w:rsidRPr="00E6172C">
        <w:rPr>
          <w:lang w:val="en-GB"/>
        </w:rPr>
        <w:t xml:space="preserve"> </w:t>
      </w:r>
      <w:r w:rsidR="00D97253" w:rsidRPr="00E6172C">
        <w:rPr>
          <w:lang w:val="en-GB"/>
        </w:rPr>
        <w:t xml:space="preserve">expression </w:t>
      </w:r>
      <w:r w:rsidR="00A80FBB" w:rsidRPr="00E6172C">
        <w:rPr>
          <w:lang w:val="en-GB"/>
        </w:rPr>
        <w:t>unclear</w:t>
      </w:r>
      <w:r w:rsidR="00F161F4" w:rsidRPr="00E6172C">
        <w:rPr>
          <w:lang w:val="en-GB"/>
        </w:rPr>
        <w:t xml:space="preserve">. </w:t>
      </w:r>
      <w:r w:rsidR="00A80F85" w:rsidRPr="00E6172C">
        <w:rPr>
          <w:lang w:val="en-GB"/>
        </w:rPr>
        <w:t xml:space="preserve"> Murine </w:t>
      </w:r>
      <w:r w:rsidR="00A80F85" w:rsidRPr="00E6172C">
        <w:rPr>
          <w:i/>
          <w:iCs/>
          <w:lang w:val="en-GB"/>
        </w:rPr>
        <w:t>Myf5</w:t>
      </w:r>
      <w:r w:rsidR="00A80F85" w:rsidRPr="00E6172C">
        <w:rPr>
          <w:lang w:val="en-GB"/>
        </w:rPr>
        <w:t xml:space="preserve"> is also regulated by many distant elements </w:t>
      </w:r>
      <w:r w:rsidR="00A80F85" w:rsidRPr="00E6172C">
        <w:rPr>
          <w:lang w:val="en-GB"/>
        </w:rPr>
        <w:fldChar w:fldCharType="begin"/>
      </w:r>
      <w:r w:rsidR="00AD49EB" w:rsidRPr="00E6172C">
        <w:rPr>
          <w:lang w:val="en-GB"/>
        </w:rPr>
        <w:instrText xml:space="preserve"> ADDIN EN.CITE &lt;EndNote&gt;&lt;Cite&gt;&lt;Author&gt;Buckingham&lt;/Author&gt;&lt;Year&gt;2014&lt;/Year&gt;&lt;RecNum&gt;9530&lt;/RecNum&gt;&lt;DisplayText&gt;(Buckingham and Rigby, 2014)&lt;/DisplayText&gt;&lt;record&gt;&lt;rec-number&gt;9530&lt;/rec-number&gt;&lt;foreign-keys&gt;&lt;key app="EN" db-id="22p5fpsx89st9pe99v5xs2x1d2dex5rwt590" timestamp="1415279681"&gt;9530&lt;/key&gt;&lt;/foreign-keys&gt;&lt;ref-type name="Journal Article"&gt;17&lt;/ref-type&gt;&lt;contributors&gt;&lt;authors&gt;&lt;author&gt;Buckingham, M.&lt;/author&gt;&lt;author&gt;Rigby, P. W.&lt;/author&gt;&lt;/authors&gt;&lt;/contributors&gt;&lt;auth-address&gt;CNRS URA 2578, Department of Developmental and Stem Cell Biology, Institut Pasteur, 75015 Paris, France. Electronic address: margaret.buckingham@pasteur.fr.&amp;#xD;Division of Cancer Biology, Institute of Cancer Research, Chester Beatty Laboratories, London SW3 6JB, UK. Electronic address: peter.rigby@icr.ac.uk.&lt;/auth-address&gt;&lt;titles&gt;&lt;title&gt;Gene regulatory networks and transcriptional mechanisms that control myogenesis&lt;/title&gt;&lt;secondary-title&gt;Dev Cell&lt;/secondary-title&gt;&lt;alt-title&gt;Developmental cell&lt;/alt-title&gt;&lt;/titles&gt;&lt;periodical&gt;&lt;full-title&gt;Dev Cell&lt;/full-title&gt;&lt;/periodical&gt;&lt;pages&gt;225-38&lt;/pages&gt;&lt;volume&gt;28&lt;/volume&gt;&lt;number&gt;3&lt;/number&gt;&lt;keywords&gt;&lt;keyword&gt;Animals&lt;/keyword&gt;&lt;keyword&gt;*Gene Expression Regulation, Developmental&lt;/keyword&gt;&lt;keyword&gt;*Gene Regulatory Networks&lt;/keyword&gt;&lt;keyword&gt;Humans&lt;/keyword&gt;&lt;keyword&gt;Muscle Development/*genetics&lt;/keyword&gt;&lt;keyword&gt;Transcription Factors&lt;/keyword&gt;&lt;keyword&gt;*Transcription, Genetic&lt;/keyword&gt;&lt;/keywords&gt;&lt;dates&gt;&lt;year&gt;2014&lt;/year&gt;&lt;pub-dates&gt;&lt;date&gt;Feb 10&lt;/date&gt;&lt;/pub-dates&gt;&lt;/dates&gt;&lt;isbn&gt;1878-1551 (Electronic)&amp;#xD;1534-5807 (Linking)&lt;/isbn&gt;&lt;accession-num&gt;24525185&lt;/accession-num&gt;&lt;urls&gt;&lt;related-urls&gt;&lt;url&gt;http://www.ncbi.nlm.nih.gov/pubmed/24525185&lt;/url&gt;&lt;/related-urls&gt;&lt;/urls&gt;&lt;electronic-resource-num&gt;10.1016/j.devcel.2013.12.020&lt;/electronic-resource-num&gt;&lt;/record&gt;&lt;/Cite&gt;&lt;/EndNote&gt;</w:instrText>
      </w:r>
      <w:r w:rsidR="00A80F85" w:rsidRPr="00E6172C">
        <w:rPr>
          <w:lang w:val="en-GB"/>
        </w:rPr>
        <w:fldChar w:fldCharType="separate"/>
      </w:r>
      <w:r w:rsidR="00A80F85" w:rsidRPr="00E6172C">
        <w:rPr>
          <w:noProof/>
          <w:lang w:val="en-GB"/>
        </w:rPr>
        <w:t>(Buckingham and Rigby, 2014)</w:t>
      </w:r>
      <w:r w:rsidR="00A80F85" w:rsidRPr="00E6172C">
        <w:rPr>
          <w:lang w:val="en-GB"/>
        </w:rPr>
        <w:fldChar w:fldCharType="end"/>
      </w:r>
      <w:r w:rsidR="00A80F85" w:rsidRPr="00E6172C">
        <w:rPr>
          <w:lang w:val="en-GB"/>
        </w:rPr>
        <w:t>.  Similarly, we observe Tbx binding peaks far upstream of</w:t>
      </w:r>
      <w:r w:rsidR="006B48A2" w:rsidRPr="00E6172C">
        <w:rPr>
          <w:lang w:val="en-GB"/>
        </w:rPr>
        <w:t xml:space="preserve"> zebrafish</w:t>
      </w:r>
      <w:r w:rsidR="00A80F85" w:rsidRPr="00E6172C">
        <w:rPr>
          <w:lang w:val="en-GB"/>
        </w:rPr>
        <w:t xml:space="preserve"> </w:t>
      </w:r>
      <w:proofErr w:type="spellStart"/>
      <w:r w:rsidR="00A80F85" w:rsidRPr="00E6172C">
        <w:rPr>
          <w:i/>
          <w:iCs/>
          <w:lang w:val="en-GB"/>
        </w:rPr>
        <w:t>myod</w:t>
      </w:r>
      <w:proofErr w:type="spellEnd"/>
      <w:r w:rsidR="006B48A2" w:rsidRPr="00E6172C">
        <w:rPr>
          <w:lang w:val="en-GB"/>
        </w:rPr>
        <w:t>.</w:t>
      </w:r>
      <w:r w:rsidR="00A80F85" w:rsidRPr="00E6172C">
        <w:rPr>
          <w:lang w:val="en-GB"/>
        </w:rPr>
        <w:t xml:space="preserve"> </w:t>
      </w:r>
      <w:r w:rsidR="00566B2C" w:rsidRPr="00E6172C">
        <w:rPr>
          <w:lang w:val="en-GB"/>
        </w:rPr>
        <w:t xml:space="preserve"> </w:t>
      </w:r>
      <w:r w:rsidR="00906E45" w:rsidRPr="00E6172C">
        <w:rPr>
          <w:lang w:val="en-GB"/>
        </w:rPr>
        <w:t>Upstream</w:t>
      </w:r>
      <w:r w:rsidR="00A80F85" w:rsidRPr="00E6172C">
        <w:rPr>
          <w:lang w:val="en-GB"/>
        </w:rPr>
        <w:t xml:space="preserve"> elements </w:t>
      </w:r>
      <w:r w:rsidR="00906E45" w:rsidRPr="00E6172C">
        <w:rPr>
          <w:lang w:val="en-GB"/>
        </w:rPr>
        <w:t xml:space="preserve">are </w:t>
      </w:r>
      <w:r w:rsidR="00A80F85" w:rsidRPr="00E6172C">
        <w:rPr>
          <w:lang w:val="en-GB"/>
        </w:rPr>
        <w:t>know</w:t>
      </w:r>
      <w:r w:rsidR="006B48A2" w:rsidRPr="00E6172C">
        <w:rPr>
          <w:lang w:val="en-GB"/>
        </w:rPr>
        <w:t>n</w:t>
      </w:r>
      <w:r w:rsidR="00A80F85" w:rsidRPr="00E6172C">
        <w:rPr>
          <w:lang w:val="en-GB"/>
        </w:rPr>
        <w:t xml:space="preserve"> to initiate murine </w:t>
      </w:r>
      <w:proofErr w:type="spellStart"/>
      <w:r w:rsidR="00A80F85" w:rsidRPr="00E6172C">
        <w:rPr>
          <w:i/>
          <w:iCs/>
          <w:lang w:val="en-GB"/>
        </w:rPr>
        <w:t>Myod</w:t>
      </w:r>
      <w:proofErr w:type="spellEnd"/>
      <w:r w:rsidR="00A80F85" w:rsidRPr="00E6172C">
        <w:rPr>
          <w:lang w:val="en-GB"/>
        </w:rPr>
        <w:t xml:space="preserve"> expression </w:t>
      </w:r>
      <w:r w:rsidR="00906E45" w:rsidRPr="00E6172C">
        <w:rPr>
          <w:lang w:val="en-GB"/>
        </w:rPr>
        <w:t xml:space="preserve">in some embryonic regions, but </w:t>
      </w:r>
      <w:r w:rsidR="00375B54" w:rsidRPr="00E6172C">
        <w:rPr>
          <w:lang w:val="en-GB"/>
        </w:rPr>
        <w:t>whether these</w:t>
      </w:r>
      <w:r w:rsidR="00906E45" w:rsidRPr="00E6172C">
        <w:rPr>
          <w:lang w:val="en-GB"/>
        </w:rPr>
        <w:t xml:space="preserve"> elements driv</w:t>
      </w:r>
      <w:r w:rsidR="00375B54" w:rsidRPr="00E6172C">
        <w:rPr>
          <w:lang w:val="en-GB"/>
        </w:rPr>
        <w:t>e</w:t>
      </w:r>
      <w:r w:rsidR="00906E45" w:rsidRPr="00E6172C">
        <w:rPr>
          <w:lang w:val="en-GB"/>
        </w:rPr>
        <w:t xml:space="preserve"> the earliest myotomal regulation of </w:t>
      </w:r>
      <w:proofErr w:type="spellStart"/>
      <w:r w:rsidR="00906E45" w:rsidRPr="00E6172C">
        <w:rPr>
          <w:i/>
          <w:iCs/>
          <w:lang w:val="en-GB"/>
        </w:rPr>
        <w:t>Myod</w:t>
      </w:r>
      <w:proofErr w:type="spellEnd"/>
      <w:r w:rsidR="00906E45" w:rsidRPr="00E6172C">
        <w:rPr>
          <w:lang w:val="en-GB"/>
        </w:rPr>
        <w:t xml:space="preserve"> </w:t>
      </w:r>
      <w:r w:rsidR="00375B54" w:rsidRPr="00E6172C">
        <w:rPr>
          <w:lang w:val="en-GB"/>
        </w:rPr>
        <w:t>is</w:t>
      </w:r>
      <w:r w:rsidR="00906E45" w:rsidRPr="00E6172C">
        <w:rPr>
          <w:lang w:val="en-GB"/>
        </w:rPr>
        <w:t xml:space="preserve"> unknown </w:t>
      </w:r>
      <w:r w:rsidR="00906E45" w:rsidRPr="00E6172C">
        <w:rPr>
          <w:lang w:val="en-GB"/>
        </w:rPr>
        <w:fldChar w:fldCharType="begin"/>
      </w:r>
      <w:r w:rsidR="00AD49EB" w:rsidRPr="00E6172C">
        <w:rPr>
          <w:lang w:val="en-GB"/>
        </w:rPr>
        <w:instrText xml:space="preserve"> ADDIN EN.CITE &lt;EndNote&gt;&lt;Cite&gt;&lt;Author&gt;Chen&lt;/Author&gt;&lt;Year&gt;2004&lt;/Year&gt;&lt;RecNum&gt;6779&lt;/RecNum&gt;&lt;DisplayText&gt;(Chen and Goldhamer, 2004)&lt;/DisplayText&gt;&lt;record&gt;&lt;rec-number&gt;6779&lt;/rec-number&gt;&lt;foreign-keys&gt;&lt;key app="EN" db-id="22p5fpsx89st9pe99v5xs2x1d2dex5rwt590" timestamp="0"&gt;6779&lt;/key&gt;&lt;/foreign-keys&gt;&lt;ref-type name="Journal Article"&gt;17&lt;/ref-type&gt;&lt;contributors&gt;&lt;authors&gt;&lt;author&gt;Chen, J. C.&lt;/author&gt;&lt;author&gt;Goldhamer, D. J.&lt;/author&gt;&lt;/authors&gt;&lt;/contributors&gt;&lt;auth-address&gt;Advanced Technology Laboratory, Center For Regenerative Biology, Department of Molecular and Cell Biology, University of Connecticut, Storrs, CT 06269, USA.&lt;/auth-address&gt;&lt;titles&gt;&lt;title&gt;The core enhancer is essential for proper timing of MyoD activation in limb buds and branchial arches&lt;/title&gt;&lt;secondary-title&gt;Dev Biol&lt;/secondary-title&gt;&lt;/titles&gt;&lt;periodical&gt;&lt;full-title&gt;Dev Biol&lt;/full-title&gt;&lt;/periodical&gt;&lt;pages&gt;502-12&lt;/pages&gt;&lt;volume&gt;265&lt;/volume&gt;&lt;number&gt;2&lt;/number&gt;&lt;keywords&gt;&lt;keyword&gt;Animals&lt;/keyword&gt;&lt;keyword&gt;Branchial Region/*metabolism&lt;/keyword&gt;&lt;keyword&gt;Chimera&lt;/keyword&gt;&lt;keyword&gt;*Enhancer Elements (Genetics)&lt;/keyword&gt;&lt;keyword&gt;Extremities/*embryology/physiology&lt;/keyword&gt;&lt;keyword&gt;Gene Expression Regulation, Developmental&lt;/keyword&gt;&lt;keyword&gt;Genes, Reporter&lt;/keyword&gt;&lt;keyword&gt;In Situ Hybridization&lt;/keyword&gt;&lt;keyword&gt;Limb Bud&lt;/keyword&gt;&lt;keyword&gt;Mice&lt;/keyword&gt;&lt;keyword&gt;Mice, Transgenic&lt;/keyword&gt;&lt;keyword&gt;Mutation&lt;/keyword&gt;&lt;keyword&gt;MyoD Protein/*metabolism&lt;/keyword&gt;&lt;keyword&gt;Stem Cells&lt;/keyword&gt;&lt;keyword&gt;Support, Non-U.S. Gov&amp;apos;t&lt;/keyword&gt;&lt;keyword&gt;Support, U.S. Gov&amp;apos;t, P.H.S.&lt;/keyword&gt;&lt;/keywords&gt;&lt;dates&gt;&lt;year&gt;2004&lt;/year&gt;&lt;pub-dates&gt;&lt;date&gt;Jan 15&lt;/date&gt;&lt;/pub-dates&gt;&lt;/dates&gt;&lt;accession-num&gt;14732408&lt;/accession-num&gt;&lt;urls&gt;&lt;related-urls&gt;&lt;url&gt;http://www.ncbi.nlm.nih.gov/entrez/query.fcgi?cmd=Retrieve&amp;amp;db=PubMed&amp;amp;dopt=Citation&amp;amp;list_uids=14732408&lt;/url&gt;&lt;/related-urls&gt;&lt;/urls&gt;&lt;/record&gt;&lt;/Cite&gt;&lt;/EndNote&gt;</w:instrText>
      </w:r>
      <w:r w:rsidR="00906E45" w:rsidRPr="00E6172C">
        <w:rPr>
          <w:lang w:val="en-GB"/>
        </w:rPr>
        <w:fldChar w:fldCharType="separate"/>
      </w:r>
      <w:r w:rsidR="00906E45" w:rsidRPr="00E6172C">
        <w:rPr>
          <w:noProof/>
          <w:lang w:val="en-GB"/>
        </w:rPr>
        <w:t>(Chen and Goldhamer, 2004)</w:t>
      </w:r>
      <w:r w:rsidR="00906E45" w:rsidRPr="00E6172C">
        <w:rPr>
          <w:lang w:val="en-GB"/>
        </w:rPr>
        <w:fldChar w:fldCharType="end"/>
      </w:r>
      <w:r w:rsidR="00A80F85" w:rsidRPr="00E6172C">
        <w:rPr>
          <w:lang w:val="en-GB"/>
        </w:rPr>
        <w:t>.  The extent to which similar transcription factors act through similar binding elements to initiate MRF expression and myogenesis across vertebrates remains to be determined.</w:t>
      </w:r>
    </w:p>
    <w:p w14:paraId="01C277CD" w14:textId="36328EAD" w:rsidR="00C447F1" w:rsidRPr="00E6172C" w:rsidRDefault="0021167F" w:rsidP="001C0667">
      <w:pPr>
        <w:widowControl w:val="0"/>
        <w:autoSpaceDE w:val="0"/>
        <w:autoSpaceDN w:val="0"/>
        <w:adjustRightInd w:val="0"/>
        <w:spacing w:after="120" w:line="360" w:lineRule="auto"/>
        <w:jc w:val="both"/>
        <w:rPr>
          <w:lang w:val="en-GB"/>
        </w:rPr>
      </w:pPr>
      <w:r w:rsidRPr="00E6172C">
        <w:rPr>
          <w:lang w:val="en-GB"/>
        </w:rPr>
        <w:t>The</w:t>
      </w:r>
      <w:r w:rsidR="00CA2419" w:rsidRPr="00E6172C">
        <w:rPr>
          <w:lang w:val="en-GB"/>
        </w:rPr>
        <w:t xml:space="preserve"> ancestral situation </w:t>
      </w:r>
      <w:r w:rsidRPr="00E6172C">
        <w:rPr>
          <w:lang w:val="en-GB"/>
        </w:rPr>
        <w:t>seem</w:t>
      </w:r>
      <w:r w:rsidR="00CA2419" w:rsidRPr="00E6172C">
        <w:rPr>
          <w:lang w:val="en-GB"/>
        </w:rPr>
        <w:t>s clear</w:t>
      </w:r>
      <w:r w:rsidR="006972C2" w:rsidRPr="00E6172C">
        <w:rPr>
          <w:lang w:val="en-GB"/>
        </w:rPr>
        <w:t>er</w:t>
      </w:r>
      <w:r w:rsidR="00CA2419" w:rsidRPr="00E6172C">
        <w:rPr>
          <w:lang w:val="en-GB"/>
        </w:rPr>
        <w:t xml:space="preserve">.  </w:t>
      </w:r>
      <w:r w:rsidR="00A522A9" w:rsidRPr="00E6172C">
        <w:rPr>
          <w:lang w:val="en-GB"/>
        </w:rPr>
        <w:t>I</w:t>
      </w:r>
      <w:r w:rsidR="002260EE" w:rsidRPr="00E6172C">
        <w:rPr>
          <w:lang w:val="en-GB"/>
        </w:rPr>
        <w:t>n</w:t>
      </w:r>
      <w:r w:rsidR="00A522A9" w:rsidRPr="00E6172C">
        <w:rPr>
          <w:lang w:val="en-GB"/>
        </w:rPr>
        <w:t xml:space="preserve"> </w:t>
      </w:r>
      <w:r w:rsidR="00AF4973" w:rsidRPr="00E6172C">
        <w:rPr>
          <w:lang w:val="en-GB"/>
        </w:rPr>
        <w:t>amphioxus</w:t>
      </w:r>
      <w:r w:rsidR="002260EE" w:rsidRPr="00E6172C">
        <w:rPr>
          <w:lang w:val="en-GB"/>
        </w:rPr>
        <w:t xml:space="preserve">, </w:t>
      </w:r>
      <w:r w:rsidR="002260EE" w:rsidRPr="00E6172C">
        <w:rPr>
          <w:i/>
          <w:lang w:val="en-GB"/>
        </w:rPr>
        <w:t>Tbx6/16</w:t>
      </w:r>
      <w:r w:rsidR="002260EE" w:rsidRPr="00E6172C">
        <w:rPr>
          <w:lang w:val="en-GB"/>
        </w:rPr>
        <w:t xml:space="preserve"> is expressed in tailbud and PSM </w:t>
      </w:r>
      <w:r w:rsidR="002260EE" w:rsidRPr="00E6172C">
        <w:rPr>
          <w:lang w:val="en-GB"/>
        </w:rPr>
        <w:fldChar w:fldCharType="begin">
          <w:fldData xml:space="preserve">PEVuZE5vdGU+PENpdGU+PEF1dGhvcj5CZWxnYWNlbTwvQXV0aG9yPjxZZWFyPjIwMTE8L1llYXI+
PFJlY051bT4xMDUyMzwvUmVjTnVtPjxEaXNwbGF5VGV4dD4oQmVsZ2FjZW0gZXQgYWwuLCAyMDEx
KTwvRGlzcGxheVRleHQ+PHJlY29yZD48cmVjLW51bWJlcj4xMDUyMzwvcmVjLW51bWJlcj48Zm9y
ZWlnbi1rZXlzPjxrZXkgYXBwPSJFTiIgZGItaWQ9IjIycDVmcHN4ODlzdDlwZTk5djV4czJ4MWQy
ZGV4NXJ3dDU5MCIgdGltZXN0YW1wPSIxNTYzODE1MDM2Ij4xMDUyMzwva2V5PjwvZm9yZWlnbi1r
ZXlzPjxyZWYtdHlwZSBuYW1lPSJKb3VybmFsIEFydGljbGUiPjE3PC9yZWYtdHlwZT48Y29udHJp
YnV0b3JzPjxhdXRob3JzPjxhdXRob3I+QmVsZ2FjZW0sIE0uIFIuPC9hdXRob3I+PGF1dGhvcj5F
c2NhbmRlLCBNLiBMLjwvYXV0aG9yPjxhdXRob3I+RXNjcml2YSwgSC48L2F1dGhvcj48YXV0aG9y
PkJlcnRyYW5kLCBTLjwvYXV0aG9yPjwvYXV0aG9ycz48L2NvbnRyaWJ1dG9ycz48YXV0aC1hZGRy
ZXNzPkNOUlMgRlJFIDMzNTUsIFVQTUMgVW5pdiBQYXJpcyAwNiwgT2JzZXJ2YXRvaXJlIG9jZWFu
b2xvZ2lxdWUsIEYtNjY2NTAgQmFueXVscy1zdXItTWVyLCBGcmFuY2UuPC9hdXRoLWFkZHJlc3M+
PHRpdGxlcz48dGl0bGU+QW1waGlveHVzIFRieDYvMTYgYW5kIFRieDIwIGVtYnJ5b25pYyBleHBy
ZXNzaW9uIHBhdHRlcm5zIHJldmVhbCBhbmNlc3RyYWwgZnVuY3Rpb25zIGluIGNob3JkYXRlczwv
dGl0bGU+PHNlY29uZGFyeS10aXRsZT5HZW5lIEV4cHIgUGF0dGVybnM8L3NlY29uZGFyeS10aXRs
ZT48L3RpdGxlcz48cGVyaW9kaWNhbD48ZnVsbC10aXRsZT5HZW5lIEV4cHIgUGF0dGVybnM8L2Z1
bGwtdGl0bGU+PC9wZXJpb2RpY2FsPjxwYWdlcz4yMzktNDM8L3BhZ2VzPjx2b2x1bWU+MTE8L3Zv
bHVtZT48bnVtYmVyPjMtNDwvbnVtYmVyPjxlZGl0aW9uPjIwMTAvMTIvMjg8L2VkaXRpb24+PGtl
eXdvcmRzPjxrZXl3b3JkPkFuaW1hbCBGaW5zL2VtYnJ5b2xvZ3k8L2tleXdvcmQ+PGtleXdvcmQ+
QW5pbWFsczwva2V5d29yZD48a2V5d29yZD5DaG9yZGF0YSwgTm9udmVydGVicmF0ZS8qZW1icnlv
bG9neS9nZW5ldGljczwva2V5d29yZD48a2V5d29yZD5FcGlkZXJtaXMvZW1icnlvbG9neS9tZXRh
Ym9saXNtPC9rZXl3b3JkPjxrZXl3b3JkPkdhc3RydWxhL21ldGFib2xpc208L2tleXdvcmQ+PGtl
eXdvcmQ+R2VuZSBFeHByZXNzaW9uIFJlZ3VsYXRpb24sIERldmVsb3BtZW50YWw8L2tleXdvcmQ+
PGtleXdvcmQ+SW4gU2l0dSBIeWJyaWRpemF0aW9uPC9rZXl3b3JkPjxrZXl3b3JkPkxpa2VsaWhv
b2QgRnVuY3Rpb25zPC9rZXl3b3JkPjxrZXl3b3JkPk5lcnZvdXMgU3lzdGVtL2N5dG9sb2d5L2Vt
YnJ5b2xvZ3kvbWV0YWJvbGlzbTwva2V5d29yZD48a2V5d29yZD5OZXVyb25zL21ldGFib2xpc208
L2tleXdvcmQ+PGtleXdvcmQ+T3JnYW4gU3BlY2lmaWNpdHk8L2tleXdvcmQ+PGtleXdvcmQ+UGh5
bG9nZW55PC9rZXl3b3JkPjxrZXl3b3JkPlNlcXVlbmNlIEFuYWx5c2lzLCBETkE8L2tleXdvcmQ+
PGtleXdvcmQ+VC1Cb3ggRG9tYWluIFByb3RlaW5zLypnZW5ldGljczwva2V5d29yZD48a2V5d29y
ZD5UYWlsL2VtYnJ5b2xvZ3kvbWV0YWJvbGlzbTwva2V5d29yZD48a2V5d29yZD5UcmFuc2NyaXB0
aW9uLCBHZW5ldGljPC9rZXl3b3JkPjwva2V5d29yZHM+PGRhdGVzPjx5ZWFyPjIwMTE8L3llYXI+
PHB1Yi1kYXRlcz48ZGF0ZT5NYXItQXByPC9kYXRlPjwvcHViLWRhdGVzPjwvZGF0ZXM+PGlzYm4+
MTg3Mi03Mjk4IChFbGVjdHJvbmljKSYjeEQ7MTU2Ny0xMzNYIChMaW5raW5nKTwvaXNibj48YWNj
ZXNzaW9uLW51bT4yMTE4NTk1MjwvYWNjZXNzaW9uLW51bT48dXJscz48cmVsYXRlZC11cmxzPjx1
cmw+aHR0cHM6Ly93d3cubmNiaS5ubG0ubmloLmdvdi9wdWJtZWQvMjExODU5NTI8L3VybD48L3Jl
bGF0ZWQtdXJscz48L3VybHM+PGVsZWN0cm9uaWMtcmVzb3VyY2UtbnVtPjEwLjEwMTYvai5nZXAu
MjAxMC4xMi4wMDY8L2VsZWN0cm9uaWMtcmVzb3VyY2UtbnVtPjwvcmVjb3JkPjwvQ2l0ZT48L0Vu
ZE5vdGU+
</w:fldData>
        </w:fldChar>
      </w:r>
      <w:r w:rsidR="00AD49EB" w:rsidRPr="00E6172C">
        <w:rPr>
          <w:lang w:val="en-GB"/>
        </w:rPr>
        <w:instrText xml:space="preserve"> ADDIN EN.CITE </w:instrText>
      </w:r>
      <w:r w:rsidR="00AD49EB" w:rsidRPr="00E6172C">
        <w:rPr>
          <w:lang w:val="en-GB"/>
        </w:rPr>
        <w:fldChar w:fldCharType="begin">
          <w:fldData xml:space="preserve">PEVuZE5vdGU+PENpdGU+PEF1dGhvcj5CZWxnYWNlbTwvQXV0aG9yPjxZZWFyPjIwMTE8L1llYXI+
PFJlY051bT4xMDUyMzwvUmVjTnVtPjxEaXNwbGF5VGV4dD4oQmVsZ2FjZW0gZXQgYWwuLCAyMDEx
KTwvRGlzcGxheVRleHQ+PHJlY29yZD48cmVjLW51bWJlcj4xMDUyMzwvcmVjLW51bWJlcj48Zm9y
ZWlnbi1rZXlzPjxrZXkgYXBwPSJFTiIgZGItaWQ9IjIycDVmcHN4ODlzdDlwZTk5djV4czJ4MWQy
ZGV4NXJ3dDU5MCIgdGltZXN0YW1wPSIxNTYzODE1MDM2Ij4xMDUyMzwva2V5PjwvZm9yZWlnbi1r
ZXlzPjxyZWYtdHlwZSBuYW1lPSJKb3VybmFsIEFydGljbGUiPjE3PC9yZWYtdHlwZT48Y29udHJp
YnV0b3JzPjxhdXRob3JzPjxhdXRob3I+QmVsZ2FjZW0sIE0uIFIuPC9hdXRob3I+PGF1dGhvcj5F
c2NhbmRlLCBNLiBMLjwvYXV0aG9yPjxhdXRob3I+RXNjcml2YSwgSC48L2F1dGhvcj48YXV0aG9y
PkJlcnRyYW5kLCBTLjwvYXV0aG9yPjwvYXV0aG9ycz48L2NvbnRyaWJ1dG9ycz48YXV0aC1hZGRy
ZXNzPkNOUlMgRlJFIDMzNTUsIFVQTUMgVW5pdiBQYXJpcyAwNiwgT2JzZXJ2YXRvaXJlIG9jZWFu
b2xvZ2lxdWUsIEYtNjY2NTAgQmFueXVscy1zdXItTWVyLCBGcmFuY2UuPC9hdXRoLWFkZHJlc3M+
PHRpdGxlcz48dGl0bGU+QW1waGlveHVzIFRieDYvMTYgYW5kIFRieDIwIGVtYnJ5b25pYyBleHBy
ZXNzaW9uIHBhdHRlcm5zIHJldmVhbCBhbmNlc3RyYWwgZnVuY3Rpb25zIGluIGNob3JkYXRlczwv
dGl0bGU+PHNlY29uZGFyeS10aXRsZT5HZW5lIEV4cHIgUGF0dGVybnM8L3NlY29uZGFyeS10aXRs
ZT48L3RpdGxlcz48cGVyaW9kaWNhbD48ZnVsbC10aXRsZT5HZW5lIEV4cHIgUGF0dGVybnM8L2Z1
bGwtdGl0bGU+PC9wZXJpb2RpY2FsPjxwYWdlcz4yMzktNDM8L3BhZ2VzPjx2b2x1bWU+MTE8L3Zv
bHVtZT48bnVtYmVyPjMtNDwvbnVtYmVyPjxlZGl0aW9uPjIwMTAvMTIvMjg8L2VkaXRpb24+PGtl
eXdvcmRzPjxrZXl3b3JkPkFuaW1hbCBGaW5zL2VtYnJ5b2xvZ3k8L2tleXdvcmQ+PGtleXdvcmQ+
QW5pbWFsczwva2V5d29yZD48a2V5d29yZD5DaG9yZGF0YSwgTm9udmVydGVicmF0ZS8qZW1icnlv
bG9neS9nZW5ldGljczwva2V5d29yZD48a2V5d29yZD5FcGlkZXJtaXMvZW1icnlvbG9neS9tZXRh
Ym9saXNtPC9rZXl3b3JkPjxrZXl3b3JkPkdhc3RydWxhL21ldGFib2xpc208L2tleXdvcmQ+PGtl
eXdvcmQ+R2VuZSBFeHByZXNzaW9uIFJlZ3VsYXRpb24sIERldmVsb3BtZW50YWw8L2tleXdvcmQ+
PGtleXdvcmQ+SW4gU2l0dSBIeWJyaWRpemF0aW9uPC9rZXl3b3JkPjxrZXl3b3JkPkxpa2VsaWhv
b2QgRnVuY3Rpb25zPC9rZXl3b3JkPjxrZXl3b3JkPk5lcnZvdXMgU3lzdGVtL2N5dG9sb2d5L2Vt
YnJ5b2xvZ3kvbWV0YWJvbGlzbTwva2V5d29yZD48a2V5d29yZD5OZXVyb25zL21ldGFib2xpc208
L2tleXdvcmQ+PGtleXdvcmQ+T3JnYW4gU3BlY2lmaWNpdHk8L2tleXdvcmQ+PGtleXdvcmQ+UGh5
bG9nZW55PC9rZXl3b3JkPjxrZXl3b3JkPlNlcXVlbmNlIEFuYWx5c2lzLCBETkE8L2tleXdvcmQ+
PGtleXdvcmQ+VC1Cb3ggRG9tYWluIFByb3RlaW5zLypnZW5ldGljczwva2V5d29yZD48a2V5d29y
ZD5UYWlsL2VtYnJ5b2xvZ3kvbWV0YWJvbGlzbTwva2V5d29yZD48a2V5d29yZD5UcmFuc2NyaXB0
aW9uLCBHZW5ldGljPC9rZXl3b3JkPjwva2V5d29yZHM+PGRhdGVzPjx5ZWFyPjIwMTE8L3llYXI+
PHB1Yi1kYXRlcz48ZGF0ZT5NYXItQXByPC9kYXRlPjwvcHViLWRhdGVzPjwvZGF0ZXM+PGlzYm4+
MTg3Mi03Mjk4IChFbGVjdHJvbmljKSYjeEQ7MTU2Ny0xMzNYIChMaW5raW5nKTwvaXNibj48YWNj
ZXNzaW9uLW51bT4yMTE4NTk1MjwvYWNjZXNzaW9uLW51bT48dXJscz48cmVsYXRlZC11cmxzPjx1
cmw+aHR0cHM6Ly93d3cubmNiaS5ubG0ubmloLmdvdi9wdWJtZWQvMjExODU5NTI8L3VybD48L3Jl
bGF0ZWQtdXJscz48L3VybHM+PGVsZWN0cm9uaWMtcmVzb3VyY2UtbnVtPjEwLjEwMTYvai5nZXAu
MjAxMC4xMi4wMDY8L2VsZWN0cm9uaWMtcmVzb3VyY2UtbnVtPjwvcmVjb3JkPjwvQ2l0ZT48L0Vu
ZE5vdGU+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2260EE" w:rsidRPr="00E6172C">
        <w:rPr>
          <w:lang w:val="en-GB"/>
        </w:rPr>
      </w:r>
      <w:r w:rsidR="002260EE" w:rsidRPr="00E6172C">
        <w:rPr>
          <w:lang w:val="en-GB"/>
        </w:rPr>
        <w:fldChar w:fldCharType="separate"/>
      </w:r>
      <w:r w:rsidR="002260EE" w:rsidRPr="00E6172C">
        <w:rPr>
          <w:noProof/>
          <w:lang w:val="en-GB"/>
        </w:rPr>
        <w:t>(Belgacem et al., 2011)</w:t>
      </w:r>
      <w:r w:rsidR="002260EE" w:rsidRPr="00E6172C">
        <w:rPr>
          <w:lang w:val="en-GB"/>
        </w:rPr>
        <w:fldChar w:fldCharType="end"/>
      </w:r>
      <w:r w:rsidR="002260EE" w:rsidRPr="00E6172C">
        <w:rPr>
          <w:lang w:val="en-GB"/>
        </w:rPr>
        <w:t xml:space="preserve">.  </w:t>
      </w:r>
      <w:r w:rsidR="00CA2419" w:rsidRPr="00E6172C">
        <w:rPr>
          <w:lang w:val="en-GB"/>
        </w:rPr>
        <w:t xml:space="preserve">In </w:t>
      </w:r>
      <w:r w:rsidR="00CA2419" w:rsidRPr="00E6172C">
        <w:rPr>
          <w:i/>
          <w:iCs/>
          <w:lang w:val="en-GB"/>
        </w:rPr>
        <w:t>Ciona</w:t>
      </w:r>
      <w:r w:rsidR="00CA2419" w:rsidRPr="00E6172C">
        <w:rPr>
          <w:lang w:val="en-GB"/>
        </w:rPr>
        <w:t xml:space="preserve">, knockdown of Tbx6b/c/d leads to reduced </w:t>
      </w:r>
      <w:r w:rsidR="00CA2419" w:rsidRPr="00E6172C">
        <w:rPr>
          <w:i/>
          <w:iCs/>
          <w:lang w:val="en-GB"/>
        </w:rPr>
        <w:t>MyoD</w:t>
      </w:r>
      <w:r w:rsidR="00CA2419" w:rsidRPr="00E6172C">
        <w:rPr>
          <w:lang w:val="en-GB"/>
        </w:rPr>
        <w:t xml:space="preserve"> expression, loss of muscle and paralysis </w:t>
      </w:r>
      <w:r w:rsidR="00CA2419" w:rsidRPr="00E6172C">
        <w:rPr>
          <w:lang w:val="en-GB"/>
        </w:rPr>
        <w:fldChar w:fldCharType="begin">
          <w:fldData xml:space="preserve">PEVuZE5vdGU+PENpdGU+PEF1dGhvcj5JbWFpPC9BdXRob3I+PFllYXI+MjAwNjwvWWVhcj48UmVj
TnVtPjEwNDI0PC9SZWNOdW0+PERpc3BsYXlUZXh0PihJbWFpIGV0IGFsLiwgMjAwNik8L0Rpc3Bs
YXlUZXh0PjxyZWNvcmQ+PHJlYy1udW1iZXI+MTA0MjQ8L3JlYy1udW1iZXI+PGZvcmVpZ24ta2V5
cz48a2V5IGFwcD0iRU4iIGRiLWlkPSIyMnA1ZnBzeDg5c3Q5cGU5OXY1eHMyeDFkMmRleDVyd3Q1
OTAiIHRpbWVzdGFtcD0iMTU0Mjk4NjI4MCI+MTA0MjQ8L2tleT48L2ZvcmVpZ24ta2V5cz48cmVm
LXR5cGUgbmFtZT0iSm91cm5hbCBBcnRpY2xlIj4xNzwvcmVmLXR5cGU+PGNvbnRyaWJ1dG9ycz48
YXV0aG9ycz48YXV0aG9yPkltYWksIEsuIFMuPC9hdXRob3I+PGF1dGhvcj5MZXZpbmUsIE0uPC9h
dXRob3I+PGF1dGhvcj5TYXRvaCwgTi48L2F1dGhvcj48YXV0aG9yPlNhdG91LCBZLjwvYXV0aG9y
PjwvYXV0aG9ycz48L2NvbnRyaWJ1dG9ycz48YXV0aC1hZGRyZXNzPkRlcGFydG1lbnQgb2YgWm9v
bG9neSwgR3JhZHVhdGUgU2Nob29sIG9mIFNjaWVuY2UsIEt5b3RvIFVuaXZlcnNpdHksIFNha3lv
LWt1LCBLeW90bywgNjA2LTg1MDIsIEphcGFuLjwvYXV0aC1hZGRyZXNzPjx0aXRsZXM+PHRpdGxl
PlJlZ3VsYXRvcnkgYmx1ZXByaW50IGZvciBhIGNob3JkYXRlIGVtYnJ5bzwvdGl0bGU+PHNlY29u
ZGFyeS10aXRsZT5TY2llbmNlPC9zZWNvbmRhcnktdGl0bGU+PC90aXRsZXM+PHBlcmlvZGljYWw+
PGZ1bGwtdGl0bGU+U2NpZW5jZTwvZnVsbC10aXRsZT48YWJici0xPlNjaWVuY2U8L2FiYnItMT48
L3BlcmlvZGljYWw+PHBhZ2VzPjExODMtNzwvcGFnZXM+PHZvbHVtZT4zMTI8L3ZvbHVtZT48bnVt
YmVyPjU3Nzc8L251bWJlcj48a2V5d29yZHM+PGtleXdvcmQ+QW5pbWFsczwva2V5d29yZD48a2V5
d29yZD5CaW9sb2dpY2FsIEV2b2x1dGlvbjwva2V5d29yZD48a2V5d29yZD5CbGFzdG9tZXJlcy9j
eXRvbG9neS9waHlzaW9sb2d5PC9rZXl3b3JkPjxrZXl3b3JkPkJvZHkgUGF0dGVybmluZy9nZW5l
dGljczwva2V5d29yZD48a2V5d29yZD5DZWxsIERpZmZlcmVudGlhdGlvbi9nZW5ldGljczwva2V5
d29yZD48a2V5d29yZD5DZWxsIExpbmVhZ2U8L2tleXdvcmQ+PGtleXdvcmQ+Q2lvbmEgaW50ZXN0
aW5hbGlzLyplbWJyeW9sb2d5LypnZW5ldGljczwva2V5d29yZD48a2V5d29yZD5Db21wdXRhdGlv
bmFsIEJpb2xvZ3k8L2tleXdvcmQ+PGtleXdvcmQ+RW1icnlvLCBOb25tYW1tYWxpYW4vKnBoeXNp
b2xvZ3k8L2tleXdvcmQ+PGtleXdvcmQ+RW1icnlvbmljIERldmVsb3BtZW50LypnZW5ldGljczwv
a2V5d29yZD48a2V5d29yZD5FcGlkZXJtaXMvY3l0b2xvZ3k8L2tleXdvcmQ+PGtleXdvcmQ+R2Fz
dHJ1bGEvY3l0b2xvZ3kvcGh5c2lvbG9neTwva2V5d29yZD48a2V5d29yZD5HZW5lIEV4cHJlc3Np
b24gUHJvZmlsaW5nPC9rZXl3b3JkPjxrZXl3b3JkPipHZW5lIEV4cHJlc3Npb24gUmVndWxhdGlv
biwgRGV2ZWxvcG1lbnRhbDwva2V5d29yZD48a2V5d29yZD5HZW5lcywgUmVndWxhdG9yPC9rZXl3
b3JkPjxrZXl3b3JkPkluIFNpdHUgSHlicmlkaXphdGlvbjwva2V5d29yZD48a2V5d29yZD5JbnRy
YWNlbGx1bGFyIFNpZ25hbGluZyBQZXB0aWRlcyBhbmQgUHJvdGVpbnMvKmdlbmV0aWNzL3BoeXNp
b2xvZ3k8L2tleXdvcmQ+PGtleXdvcmQ+TmV1cm9ucy9jeXRvbG9neTwva2V5d29yZD48a2V5d29y
ZD5Ob2RhbCBQcm90ZWluPC9rZXl3b3JkPjxrZXl3b3JkPk5vdG9jaG9yZC9lbWJyeW9sb2d5PC9r
ZXl3b3JkPjxrZXl3b3JkPlJldmVyc2UgVHJhbnNjcmlwdGFzZSBQb2x5bWVyYXNlIENoYWluIFJl
YWN0aW9uPC9rZXl3b3JkPjxrZXl3b3JkPlNpZ25hbCBUcmFuc2R1Y3Rpb248L2tleXdvcmQ+PGtl
eXdvcmQ+VHJhbnNjcmlwdGlvbiBGYWN0b3JzLypnZW5ldGljcy9waHlzaW9sb2d5PC9rZXl3b3Jk
PjxrZXl3b3JkPlRyYW5zY3JpcHRpb24sIEdlbmV0aWM8L2tleXdvcmQ+PGtleXdvcmQ+VHJhbnNm
b3JtaW5nIEdyb3d0aCBGYWN0b3IgYmV0YS9nZW5ldGljcy9waHlzaW9sb2d5PC9rZXl3b3JkPjwv
a2V5d29yZHM+PGRhdGVzPjx5ZWFyPjIwMDY8L3llYXI+PHB1Yi1kYXRlcz48ZGF0ZT5NYXkgMjY8
L2RhdGU+PC9wdWItZGF0ZXM+PC9kYXRlcz48aXNibj4xMDk1LTkyMDMgKEVsZWN0cm9uaWMpJiN4
RDswMDM2LTgwNzUgKExpbmtpbmcpPC9pc2JuPjxhY2Nlc3Npb24tbnVtPjE2NzI4NjM0PC9hY2Nl
c3Npb24tbnVtPjx1cmxzPjxyZWxhdGVkLXVybHM+PHVybD5odHRwczovL3d3dy5uY2JpLm5sbS5u
aWguZ292L3B1Ym1lZC8xNjcyODYzNDwvdXJsPjwvcmVsYXRlZC11cmxzPjwvdXJscz48ZWxlY3Ry
b25pYy1yZXNvdXJjZS1udW0+MTAuMTEyNi9zY2llbmNlLjExMjM0MDQ8L2VsZWN0cm9uaWMtcmVz
b3VyY2UtbnVtPjwvcmVjb3JkPjwvQ2l0ZT48L0VuZE5vdGU+
</w:fldData>
        </w:fldChar>
      </w:r>
      <w:r w:rsidR="00AD49EB" w:rsidRPr="00E6172C">
        <w:rPr>
          <w:lang w:val="en-GB"/>
        </w:rPr>
        <w:instrText xml:space="preserve"> ADDIN EN.CITE </w:instrText>
      </w:r>
      <w:r w:rsidR="00AD49EB" w:rsidRPr="00E6172C">
        <w:rPr>
          <w:lang w:val="en-GB"/>
        </w:rPr>
        <w:fldChar w:fldCharType="begin">
          <w:fldData xml:space="preserve">PEVuZE5vdGU+PENpdGU+PEF1dGhvcj5JbWFpPC9BdXRob3I+PFllYXI+MjAwNjwvWWVhcj48UmVj
TnVtPjEwNDI0PC9SZWNOdW0+PERpc3BsYXlUZXh0PihJbWFpIGV0IGFsLiwgMjAwNik8L0Rpc3Bs
YXlUZXh0PjxyZWNvcmQ+PHJlYy1udW1iZXI+MTA0MjQ8L3JlYy1udW1iZXI+PGZvcmVpZ24ta2V5
cz48a2V5IGFwcD0iRU4iIGRiLWlkPSIyMnA1ZnBzeDg5c3Q5cGU5OXY1eHMyeDFkMmRleDVyd3Q1
OTAiIHRpbWVzdGFtcD0iMTU0Mjk4NjI4MCI+MTA0MjQ8L2tleT48L2ZvcmVpZ24ta2V5cz48cmVm
LXR5cGUgbmFtZT0iSm91cm5hbCBBcnRpY2xlIj4xNzwvcmVmLXR5cGU+PGNvbnRyaWJ1dG9ycz48
YXV0aG9ycz48YXV0aG9yPkltYWksIEsuIFMuPC9hdXRob3I+PGF1dGhvcj5MZXZpbmUsIE0uPC9h
dXRob3I+PGF1dGhvcj5TYXRvaCwgTi48L2F1dGhvcj48YXV0aG9yPlNhdG91LCBZLjwvYXV0aG9y
PjwvYXV0aG9ycz48L2NvbnRyaWJ1dG9ycz48YXV0aC1hZGRyZXNzPkRlcGFydG1lbnQgb2YgWm9v
bG9neSwgR3JhZHVhdGUgU2Nob29sIG9mIFNjaWVuY2UsIEt5b3RvIFVuaXZlcnNpdHksIFNha3lv
LWt1LCBLeW90bywgNjA2LTg1MDIsIEphcGFuLjwvYXV0aC1hZGRyZXNzPjx0aXRsZXM+PHRpdGxl
PlJlZ3VsYXRvcnkgYmx1ZXByaW50IGZvciBhIGNob3JkYXRlIGVtYnJ5bzwvdGl0bGU+PHNlY29u
ZGFyeS10aXRsZT5TY2llbmNlPC9zZWNvbmRhcnktdGl0bGU+PC90aXRsZXM+PHBlcmlvZGljYWw+
PGZ1bGwtdGl0bGU+U2NpZW5jZTwvZnVsbC10aXRsZT48YWJici0xPlNjaWVuY2U8L2FiYnItMT48
L3BlcmlvZGljYWw+PHBhZ2VzPjExODMtNzwvcGFnZXM+PHZvbHVtZT4zMTI8L3ZvbHVtZT48bnVt
YmVyPjU3Nzc8L251bWJlcj48a2V5d29yZHM+PGtleXdvcmQ+QW5pbWFsczwva2V5d29yZD48a2V5
d29yZD5CaW9sb2dpY2FsIEV2b2x1dGlvbjwva2V5d29yZD48a2V5d29yZD5CbGFzdG9tZXJlcy9j
eXRvbG9neS9waHlzaW9sb2d5PC9rZXl3b3JkPjxrZXl3b3JkPkJvZHkgUGF0dGVybmluZy9nZW5l
dGljczwva2V5d29yZD48a2V5d29yZD5DZWxsIERpZmZlcmVudGlhdGlvbi9nZW5ldGljczwva2V5
d29yZD48a2V5d29yZD5DZWxsIExpbmVhZ2U8L2tleXdvcmQ+PGtleXdvcmQ+Q2lvbmEgaW50ZXN0
aW5hbGlzLyplbWJyeW9sb2d5LypnZW5ldGljczwva2V5d29yZD48a2V5d29yZD5Db21wdXRhdGlv
bmFsIEJpb2xvZ3k8L2tleXdvcmQ+PGtleXdvcmQ+RW1icnlvLCBOb25tYW1tYWxpYW4vKnBoeXNp
b2xvZ3k8L2tleXdvcmQ+PGtleXdvcmQ+RW1icnlvbmljIERldmVsb3BtZW50LypnZW5ldGljczwv
a2V5d29yZD48a2V5d29yZD5FcGlkZXJtaXMvY3l0b2xvZ3k8L2tleXdvcmQ+PGtleXdvcmQ+R2Fz
dHJ1bGEvY3l0b2xvZ3kvcGh5c2lvbG9neTwva2V5d29yZD48a2V5d29yZD5HZW5lIEV4cHJlc3Np
b24gUHJvZmlsaW5nPC9rZXl3b3JkPjxrZXl3b3JkPipHZW5lIEV4cHJlc3Npb24gUmVndWxhdGlv
biwgRGV2ZWxvcG1lbnRhbDwva2V5d29yZD48a2V5d29yZD5HZW5lcywgUmVndWxhdG9yPC9rZXl3
b3JkPjxrZXl3b3JkPkluIFNpdHUgSHlicmlkaXphdGlvbjwva2V5d29yZD48a2V5d29yZD5JbnRy
YWNlbGx1bGFyIFNpZ25hbGluZyBQZXB0aWRlcyBhbmQgUHJvdGVpbnMvKmdlbmV0aWNzL3BoeXNp
b2xvZ3k8L2tleXdvcmQ+PGtleXdvcmQ+TmV1cm9ucy9jeXRvbG9neTwva2V5d29yZD48a2V5d29y
ZD5Ob2RhbCBQcm90ZWluPC9rZXl3b3JkPjxrZXl3b3JkPk5vdG9jaG9yZC9lbWJyeW9sb2d5PC9r
ZXl3b3JkPjxrZXl3b3JkPlJldmVyc2UgVHJhbnNjcmlwdGFzZSBQb2x5bWVyYXNlIENoYWluIFJl
YWN0aW9uPC9rZXl3b3JkPjxrZXl3b3JkPlNpZ25hbCBUcmFuc2R1Y3Rpb248L2tleXdvcmQ+PGtl
eXdvcmQ+VHJhbnNjcmlwdGlvbiBGYWN0b3JzLypnZW5ldGljcy9waHlzaW9sb2d5PC9rZXl3b3Jk
PjxrZXl3b3JkPlRyYW5zY3JpcHRpb24sIEdlbmV0aWM8L2tleXdvcmQ+PGtleXdvcmQ+VHJhbnNm
b3JtaW5nIEdyb3d0aCBGYWN0b3IgYmV0YS9nZW5ldGljcy9waHlzaW9sb2d5PC9rZXl3b3JkPjwv
a2V5d29yZHM+PGRhdGVzPjx5ZWFyPjIwMDY8L3llYXI+PHB1Yi1kYXRlcz48ZGF0ZT5NYXkgMjY8
L2RhdGU+PC9wdWItZGF0ZXM+PC9kYXRlcz48aXNibj4xMDk1LTkyMDMgKEVsZWN0cm9uaWMpJiN4
RDswMDM2LTgwNzUgKExpbmtpbmcpPC9pc2JuPjxhY2Nlc3Npb24tbnVtPjE2NzI4NjM0PC9hY2Nl
c3Npb24tbnVtPjx1cmxzPjxyZWxhdGVkLXVybHM+PHVybD5odHRwczovL3d3dy5uY2JpLm5sbS5u
aWguZ292L3B1Ym1lZC8xNjcyODYzNDwvdXJsPjwvcmVsYXRlZC11cmxzPjwvdXJscz48ZWxlY3Ry
b25pYy1yZXNvdXJjZS1udW0+MTAuMTEyNi9zY2llbmNlLjExMjM0MDQ8L2VsZWN0cm9uaWMtcmVz
b3VyY2UtbnVtPjwvcmVjb3JkPjwvQ2l0ZT48L0VuZE5vdGU+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CA2419" w:rsidRPr="00E6172C">
        <w:rPr>
          <w:lang w:val="en-GB"/>
        </w:rPr>
      </w:r>
      <w:r w:rsidR="00CA2419" w:rsidRPr="00E6172C">
        <w:rPr>
          <w:lang w:val="en-GB"/>
        </w:rPr>
        <w:fldChar w:fldCharType="separate"/>
      </w:r>
      <w:r w:rsidR="00CA2419" w:rsidRPr="00E6172C">
        <w:rPr>
          <w:noProof/>
          <w:lang w:val="en-GB"/>
        </w:rPr>
        <w:t>(Imai et al., 2006)</w:t>
      </w:r>
      <w:r w:rsidR="00CA2419" w:rsidRPr="00E6172C">
        <w:rPr>
          <w:lang w:val="en-GB"/>
        </w:rPr>
        <w:fldChar w:fldCharType="end"/>
      </w:r>
      <w:r w:rsidR="00CA2419" w:rsidRPr="00E6172C">
        <w:rPr>
          <w:lang w:val="en-GB"/>
        </w:rPr>
        <w:t xml:space="preserve">. </w:t>
      </w:r>
      <w:r w:rsidR="003D1C31" w:rsidRPr="00E6172C">
        <w:rPr>
          <w:lang w:val="en-GB"/>
        </w:rPr>
        <w:t xml:space="preserve"> </w:t>
      </w:r>
      <w:r w:rsidR="00CA2419" w:rsidRPr="00E6172C">
        <w:rPr>
          <w:lang w:val="en-GB"/>
        </w:rPr>
        <w:t xml:space="preserve">In </w:t>
      </w:r>
      <w:r w:rsidR="00CA2419" w:rsidRPr="00E6172C">
        <w:rPr>
          <w:i/>
          <w:iCs/>
          <w:lang w:val="en-GB"/>
        </w:rPr>
        <w:t>Xenopus</w:t>
      </w:r>
      <w:r w:rsidR="00CA2419" w:rsidRPr="00E6172C">
        <w:rPr>
          <w:lang w:val="en-GB"/>
        </w:rPr>
        <w:t xml:space="preserve">, both Tbx6 and VegT are implicated in early myogenesis </w:t>
      </w:r>
      <w:r w:rsidRPr="00E6172C">
        <w:rPr>
          <w:lang w:val="en-GB"/>
        </w:rPr>
        <w:fldChar w:fldCharType="begin">
          <w:fldData xml:space="preserve">PEVuZE5vdGU+PENpdGU+PEF1dGhvcj5DYWxsZXJ5PC9BdXRob3I+PFllYXI+MjAxMDwvWWVhcj48
UmVjTnVtPjEwNDQ1PC9SZWNOdW0+PERpc3BsYXlUZXh0PihDYWxsZXJ5IGV0IGFsLiwgMjAxMDsg
RnVrdWRhIGV0IGFsLiwgMjAxMDsgVGF6dW1pIGV0IGFsLiwgMjAxMCk8L0Rpc3BsYXlUZXh0Pjxy
ZWNvcmQ+PHJlYy1udW1iZXI+MTA0NDU8L3JlYy1udW1iZXI+PGZvcmVpZ24ta2V5cz48a2V5IGFw
cD0iRU4iIGRiLWlkPSIyMnA1ZnBzeDg5c3Q5cGU5OXY1eHMyeDFkMmRleDVyd3Q1OTAiIHRpbWVz
dGFtcD0iMTU0NTA1MzkxMSI+MTA0NDU8L2tleT48L2ZvcmVpZ24ta2V5cz48cmVmLXR5cGUgbmFt
ZT0iSm91cm5hbCBBcnRpY2xlIj4xNzwvcmVmLXR5cGU+PGNvbnRyaWJ1dG9ycz48YXV0aG9ycz48
YXV0aG9yPkNhbGxlcnksIEUuIE0uPC9hdXRob3I+PGF1dGhvcj5UaG9tc2VuLCBHLiBILjwvYXV0
aG9yPjxhdXRob3I+U21pdGgsIEouIEMuPC9hdXRob3I+PC9hdXRob3JzPjwvY29udHJpYnV0b3Jz
PjxhdXRoLWFkZHJlc3M+VGhlIFdlbGxjb21lIFRydXN0L0NhbmNlciBSZXNlYXJjaCBVSyBHdXJk
b24gSW5zdGl0dXRlIGFuZCBEZXBhcnRtZW50IG9mIFpvb2xvZ3ksIFRoZSBIZW5yeSBXZWxsY29t
ZSBCdWlsZGluZyBvZiBDYW5jZXIgYW5kIERldmVsb3BtZW50YWwgQmlvbG9neSwgVW5pdmVyc2l0
eSBvZiBDYW1icmlkZ2UsIFRlbm5pcyBDb3VydCBSb2FkLCBDYW1icmlkZ2UgQ0IyIDFRTiwgVUsu
IGVtYzEzQGNhbS5hYy51azwvYXV0aC1hZGRyZXNzPjx0aXRsZXM+PHRpdGxlPkEgZGl2ZXJnZW50
IFRieDYtcmVsYXRlZCBnZW5lIGFuZCBUYng2IGFyZSBib3RoIHJlcXVpcmVkIGZvciBuZXVyYWwg
Y3Jlc3QgYW5kIGludGVybWVkaWF0ZSBtZXNvZGVybSBkZXZlbG9wbWVudCBpbiBYZW5vcHVzPC90
aXRsZT48c2Vjb25kYXJ5LXRpdGxlPkRldiBCaW9sPC9zZWNvbmRhcnktdGl0bGU+PC90aXRsZXM+
PHBlcmlvZGljYWw+PGZ1bGwtdGl0bGU+RGV2IEJpb2w8L2Z1bGwtdGl0bGU+PC9wZXJpb2RpY2Fs
PjxwYWdlcz43NS04NzwvcGFnZXM+PHZvbHVtZT4zNDA8L3ZvbHVtZT48bnVtYmVyPjE8L251bWJl
cj48ZWRpdGlvbj4yMDEwLzAxLzIwPC9lZGl0aW9uPjxrZXl3b3Jkcz48a2V5d29yZD5BbWlubyBB
Y2lkIFNlcXVlbmNlPC9rZXl3b3JkPjxrZXl3b3JkPkFuaW1hbHM8L2tleXdvcmQ+PGtleXdvcmQ+
QmFzZSBTZXF1ZW5jZTwva2V5d29yZD48a2V5d29yZD5Cb2R5IFBhdHRlcm5pbmc8L2tleXdvcmQ+
PGtleXdvcmQ+RW1icnlvLCBOb25tYW1tYWxpYW4vbWV0YWJvbGlzbTwva2V5d29yZD48a2V5d29y
ZD5GaWJyb2JsYXN0IEdyb3d0aCBGYWN0b3IgOC9nZW5ldGljcy9tZXRhYm9saXNtPC9rZXl3b3Jk
PjxrZXl3b3JkPipHZW5lIEV4cHJlc3Npb24gUmVndWxhdGlvbiwgRGV2ZWxvcG1lbnRhbDwva2V5
d29yZD48a2V5d29yZD5MaWdhbmRzPC9rZXl3b3JkPjxrZXl3b3JkPk1lc29kZXJtL2N5dG9sb2d5
LyptZXRhYm9saXNtPC9rZXl3b3JkPjxrZXl3b3JkPk1vbGVjdWxhciBTZXF1ZW5jZSBEYXRhPC9r
ZXl3b3JkPjxrZXl3b3JkPk5ldXJhbCBDcmVzdC8qbWV0YWJvbGlzbTwva2V5d29yZD48a2V5d29y
ZD5QaHlsb2dlbnk8L2tleXdvcmQ+PGtleXdvcmQ+VC1Cb3ggRG9tYWluIFByb3RlaW5zLypnZW5l
dGljcy9tZXRhYm9saXNtPC9rZXl3b3JkPjxrZXl3b3JkPldudCBQcm90ZWlucy9nZW5ldGljcy9t
ZXRhYm9saXNtPC9rZXl3b3JkPjxrZXl3b3JkPlhlbm9wdXMgUHJvdGVpbnMvKmdlbmV0aWNzL21l
dGFib2xpc208L2tleXdvcmQ+PGtleXdvcmQ+WGVub3B1cyBsYWV2aXMvKmVtYnJ5b2xvZ3kvZ2Vu
ZXRpY3M8L2tleXdvcmQ+PC9rZXl3b3Jkcz48ZGF0ZXM+PHllYXI+MjAxMDwveWVhcj48cHViLWRh
dGVzPjxkYXRlPkFwciAxPC9kYXRlPjwvcHViLWRhdGVzPjwvZGF0ZXM+PGlzYm4+MTA5NS01NjRY
IChFbGVjdHJvbmljKSYjeEQ7MDAxMi0xNjA2IChMaW5raW5nKTwvaXNibj48YWNjZXNzaW9uLW51
bT4yMDA4MzEwMDwvYWNjZXNzaW9uLW51bT48dXJscz48cmVsYXRlZC11cmxzPjx1cmw+aHR0cHM6
Ly93d3cubmNiaS5ubG0ubmloLmdvdi9wdWJtZWQvMjAwODMxMDA8L3VybD48L3JlbGF0ZWQtdXJs
cz48L3VybHM+PGN1c3RvbTI+UE1DMjg3Nzc3NjwvY3VzdG9tMj48ZWxlY3Ryb25pYy1yZXNvdXJj
ZS1udW0+MTAuMTAxNi9qLnlkYmlvLjIwMTAuMDEuMDEzPC9lbGVjdHJvbmljLXJlc291cmNlLW51
bT48L3JlY29yZD48L0NpdGU+PENpdGU+PEF1dGhvcj5UYXp1bWk8L0F1dGhvcj48WWVhcj4yMDEw
PC9ZZWFyPjxSZWNOdW0+MTA0NDQ8L1JlY051bT48cmVjb3JkPjxyZWMtbnVtYmVyPjEwNDQ0PC9y
ZWMtbnVtYmVyPjxmb3JlaWduLWtleXM+PGtleSBhcHA9IkVOIiBkYi1pZD0iMjJwNWZwc3g4OXN0
OXBlOTl2NXhzMngxZDJkZXg1cnd0NTkwIiB0aW1lc3RhbXA9IjE1NDUwNTM3ODciPjEwNDQ0PC9r
ZXk+PC9mb3JlaWduLWtleXM+PHJlZi10eXBlIG5hbWU9IkpvdXJuYWwgQXJ0aWNsZSI+MTc8L3Jl
Zi10eXBlPjxjb250cmlidXRvcnM+PGF1dGhvcnM+PGF1dGhvcj5UYXp1bWksIFMuPC9hdXRob3I+
PGF1dGhvcj5ZYWJlLCBTLjwvYXV0aG9yPjxhdXRob3I+VWNoaXlhbWEsIEguPC9hdXRob3I+PC9h
dXRob3JzPjwvY29udHJpYnV0b3JzPjxhdXRoLWFkZHJlc3M+SW50ZXJuYXRpb25hbCBHcmFkdWF0
ZSBTY2hvb2wgb2YgQXJ0cyBhbmQgU2NpZW5jZXMsIFlva29oYW1hIENpdHkgVW5pdmVyc2l0eSwg
MjItMiBTZXRvLCBLYW5hemF3YS1rdSwgWW9rb2hhbWEgMjM2LTAwMjcsIEphcGFuLjwvYXV0aC1h
ZGRyZXNzPjx0aXRsZXM+PHRpdGxlPlBhcmF4aWFsIFQtYm94IGdlbmVzLCBUYng2IGFuZCBUYngx
LCBhcmUgcmVxdWlyZWQgZm9yIGNyYW5pYWwgY2hvbmRyb2dlbmVzaXMgYW5kIG15b2dlbmVzaXM8
L3RpdGxlPjxzZWNvbmRhcnktdGl0bGU+RGV2IEJpb2w8L3NlY29uZGFyeS10aXRsZT48L3RpdGxl
cz48cGVyaW9kaWNhbD48ZnVsbC10aXRsZT5EZXYgQmlvbDwvZnVsbC10aXRsZT48L3BlcmlvZGlj
YWw+PHBhZ2VzPjE3MC04MDwvcGFnZXM+PHZvbHVtZT4zNDY8L3ZvbHVtZT48bnVtYmVyPjI8L251
bWJlcj48ZWRpdGlvbj4yMDEwLzA4LzEwPC9lZGl0aW9uPjxrZXl3b3Jkcz48a2V5d29yZD5Bbmlt
YWxzPC9rZXl3b3JkPjxrZXl3b3JkPkJvZHkgUGF0dGVybmluZzwva2V5d29yZD48a2V5d29yZD5D
ZWxsIERpZmZlcmVudGlhdGlvbjwva2V5d29yZD48a2V5d29yZD5DaG9uZHJvZ2VuZXNpcy8qZ2Vu
ZXRpY3M8L2tleXdvcmQ+PGtleXdvcmQ+RW1icnlvLCBOb25tYW1tYWxpYW4vbWV0YWJvbGlzbTwv
a2V5d29yZD48a2V5d29yZD5IZWFkPC9rZXl3b3JkPjxrZXl3b3JkPkluIFNpdHUgSHlicmlkaXph
dGlvbjwva2V5d29yZD48a2V5d29yZD5NdXNjbGUgRGV2ZWxvcG1lbnQvKmdlbmV0aWNzPC9rZXl3
b3JkPjxrZXl3b3JkPk5ldXJhbCBDcmVzdC9lbWJyeW9sb2d5L21ldGFib2xpc208L2tleXdvcmQ+
PGtleXdvcmQ+U09YOSBUcmFuc2NyaXB0aW9uIEZhY3Rvci9nZW5ldGljcy9tZXRhYm9saXNtPC9r
ZXl3b3JkPjxrZXl3b3JkPlQtQm94IERvbWFpbiBQcm90ZWlucy8qZ2VuZXRpY3MvbWV0YWJvbGlz
bS9waHlzaW9sb2d5PC9rZXl3b3JkPjxrZXl3b3JkPlhlbm9wdXM8L2tleXdvcmQ+PGtleXdvcmQ+
WGVub3B1cyBQcm90ZWlucy9nZW5ldGljcy9tZXRhYm9saXNtLypwaHlzaW9sb2d5PC9rZXl3b3Jk
Pjwva2V5d29yZHM+PGRhdGVzPjx5ZWFyPjIwMTA8L3llYXI+PHB1Yi1kYXRlcz48ZGF0ZT5PY3Qg
MTU8L2RhdGU+PC9wdWItZGF0ZXM+PC9kYXRlcz48aXNibj4xMDk1LTU2NFggKEVsZWN0cm9uaWMp
JiN4RDswMDEyLTE2MDYgKExpbmtpbmcpPC9pc2JuPjxhY2Nlc3Npb24tbnVtPjIwNjkyMjUyPC9h
Y2Nlc3Npb24tbnVtPjx1cmxzPjxyZWxhdGVkLXVybHM+PHVybD5odHRwczovL3d3dy5uY2JpLm5s
bS5uaWguZ292L3B1Ym1lZC8yMDY5MjI1MjwvdXJsPjwvcmVsYXRlZC11cmxzPjwvdXJscz48ZWxl
Y3Ryb25pYy1yZXNvdXJjZS1udW0+MTAuMTAxNi9qLnlkYmlvLjIwMTAuMDcuMDI4PC9lbGVjdHJv
bmljLXJlc291cmNlLW51bT48L3JlY29yZD48L0NpdGU+PENpdGU+PEF1dGhvcj5GdWt1ZGE8L0F1
dGhvcj48WWVhcj4yMDEwPC9ZZWFyPjxSZWNOdW0+MTA0NDY8L1JlY051bT48cmVjb3JkPjxyZWMt
bnVtYmVyPjEwNDQ2PC9yZWMtbnVtYmVyPjxmb3JlaWduLWtleXM+PGtleSBhcHA9IkVOIiBkYi1p
ZD0iMjJwNWZwc3g4OXN0OXBlOTl2NXhzMngxZDJkZXg1cnd0NTkwIiB0aW1lc3RhbXA9IjE1NDUw
NTQ5MjYiPjEwNDQ2PC9rZXk+PC9mb3JlaWduLWtleXM+PHJlZi10eXBlIG5hbWU9IkpvdXJuYWwg
QXJ0aWNsZSI+MTc8L3JlZi10eXBlPjxjb250cmlidXRvcnM+PGF1dGhvcnM+PGF1dGhvcj5GdWt1
ZGEsIE0uPC9hdXRob3I+PGF1dGhvcj5UYWthaGFzaGksIFMuPC9hdXRob3I+PGF1dGhvcj5IYXJh
bW90bywgWS48L2F1dGhvcj48YXV0aG9yPk9udW1hLCBZLjwvYXV0aG9yPjxhdXRob3I+S2ltLCBZ
LiBKLjwvYXV0aG9yPjxhdXRob3I+WWVvLCBDLiBZLjwvYXV0aG9yPjxhdXRob3I+SXNoaXVyYSwg
Uy48L2F1dGhvcj48YXV0aG9yPkFzYXNoaW1hLCBNLjwvYXV0aG9yPjwvYXV0aG9ycz48L2NvbnRy
aWJ1dG9ycz48YXV0aC1hZGRyZXNzPkRlcGFydG1lbnQgb2YgQmlvbG9naWNhbCBTY2llbmNlcywg
R3JhZHVhdGUgU2Nob29sIG9mIFNjaWVuY2UsIFRoZSBVbml2ZXJzaXR5IG9mIFRva3lvLCBKYXBh
bi48L2F1dGgtYWRkcmVzcz48dGl0bGVzPjx0aXRsZT5aeWdvdGljIFZlZ1QgaXMgcmVxdWlyZWQg
Zm9yIFhlbm9wdXMgcGFyYXhpYWwgbWVzb2Rlcm0gZm9ybWF0aW9uIGFuZCBpcyByZWd1bGF0ZWQg
YnkgTm9kYWwgc2lnbmFsaW5nIGFuZCBFb21lc29kZXJtaW48L3RpdGxlPjxzZWNvbmRhcnktdGl0
bGU+SW50IEogRGV2IEJpb2w8L3NlY29uZGFyeS10aXRsZT48L3RpdGxlcz48cGVyaW9kaWNhbD48
ZnVsbC10aXRsZT5JbnQgSiBEZXYgQmlvbDwvZnVsbC10aXRsZT48YWJici0xPlRoZSBJbnRlcm5h
dGlvbmFsIGpvdXJuYWwgb2YgZGV2ZWxvcG1lbnRhbCBiaW9sb2d5PC9hYmJyLTE+PC9wZXJpb2Rp
Y2FsPjxwYWdlcz44MS05MjwvcGFnZXM+PHZvbHVtZT41NDwvdm9sdW1lPjxudW1iZXI+MTwvbnVt
YmVyPjxlZGl0aW9uPjIwMDkvMTIvMTc8L2VkaXRpb24+PGtleXdvcmRzPjxrZXl3b3JkPkFuaW1h
bHM8L2tleXdvcmQ+PGtleXdvcmQ+QmFzZSBTZXF1ZW5jZTwva2V5d29yZD48a2V5d29yZD5CbG90
dGluZywgV2VzdGVybjwva2V5d29yZD48a2V5d29yZD5Cb2R5IFBhdHRlcm5pbmc8L2tleXdvcmQ+
PGtleXdvcmQ+Q2hpY2tlbnM8L2tleXdvcmQ+PGtleXdvcmQ+RWxlY3Ryb3Bob3JldGljIE1vYmls
aXR5IFNoaWZ0IEFzc2F5PC9rZXl3b3JkPjxrZXl3b3JkPkVtYnJ5bywgTm9ubWFtbWFsaWFuL21l
dGFib2xpc208L2tleXdvcmQ+PGtleXdvcmQ+RmVtYWxlPC9rZXl3b3JkPjxrZXl3b3JkPipHZW5l
IEV4cHJlc3Npb24gUmVndWxhdGlvbjwva2V5d29yZD48a2V5d29yZD5JbW11bm9lbnp5bWUgVGVj
aG5pcXVlczwva2V5d29yZD48a2V5d29yZD5JbiBTaXR1IEh5YnJpZGl6YXRpb248L2tleXdvcmQ+
PGtleXdvcmQ+TWVzb2Rlcm0vKnBoeXNpb2xvZ3k8L2tleXdvcmQ+PGtleXdvcmQ+TW9sZWN1bGFy
IFNlcXVlbmNlIERhdGE8L2tleXdvcmQ+PGtleXdvcmQ+Tm9kYWwgUHJvdGVpbi9nZW5ldGljcy8q
bWV0YWJvbGlzbTwva2V5d29yZD48a2V5d29yZD5Qcm9tb3RlciBSZWdpb25zLCBHZW5ldGljL2dl
bmV0aWNzPC9rZXl3b3JkPjxrZXl3b3JkPlByb3RlaW4gQmlvc3ludGhlc2lzPC9rZXl3b3JkPjxr
ZXl3b3JkPlJOQSwgTWVzc2VuZ2VyL2dlbmV0aWNzL21ldGFib2xpc208L2tleXdvcmQ+PGtleXdv
cmQ+UmVndWxhdG9yeSBTZXF1ZW5jZXMsIE51Y2xlaWMgQWNpZDwva2V5d29yZD48a2V5d29yZD5S
ZXZlcnNlIFRyYW5zY3JpcHRhc2UgUG9seW1lcmFzZSBDaGFpbiBSZWFjdGlvbjwva2V5d29yZD48
a2V5d29yZD4qU2lnbmFsIFRyYW5zZHVjdGlvbjwva2V5d29yZD48a2V5d29yZD5ULUJveCBEb21h
aW4gUHJvdGVpbnMvZ2VuZXRpY3MvKm1ldGFib2xpc208L2tleXdvcmQ+PGtleXdvcmQ+VHJhbnNj
cmlwdGlvbiwgR2VuZXRpYzwva2V5d29yZD48a2V5d29yZD5YZW5vcHVzIFByb3RlaW5zL2dlbmV0
aWNzLyptZXRhYm9saXNtPC9rZXl3b3JkPjxrZXl3b3JkPlhlbm9wdXMgbGFldmlzL2VtYnJ5b2xv
Z3k8L2tleXdvcmQ+PGtleXdvcmQ+WmVicmFmaXNoPC9rZXl3b3JkPjxrZXl3b3JkPlp5Z290ZS9j
eXRvbG9neS8qbWV0YWJvbGlzbTwva2V5d29yZD48L2tleXdvcmRzPjxkYXRlcz48eWVhcj4yMDEw
PC95ZWFyPjwvZGF0ZXM+PGlzYm4+MTY5Ni0zNTQ3IChFbGVjdHJvbmljKSYjeEQ7MDIxNC02Mjgy
IChMaW5raW5nKTwvaXNibj48YWNjZXNzaW9uLW51bT4yMDAxMzY1MTwvYWNjZXNzaW9uLW51bT48
dXJscz48cmVsYXRlZC11cmxzPjx1cmw+aHR0cHM6Ly93d3cubmNiaS5ubG0ubmloLmdvdi9wdWJt
ZWQvMjAwMTM2NTE8L3VybD48L3JlbGF0ZWQtdXJscz48L3VybHM+PGVsZWN0cm9uaWMtcmVzb3Vy
Y2UtbnVtPjEwLjEzODcvaWpkYi4wODI4MzdtZjwvZWxlY3Ryb25pYy1yZXNvdXJjZS1udW0+PC9y
ZWNvcmQ+PC9DaXRlPjwvRW5kTm90ZT4A
</w:fldData>
        </w:fldChar>
      </w:r>
      <w:r w:rsidR="00AD49EB" w:rsidRPr="00E6172C">
        <w:rPr>
          <w:lang w:val="en-GB"/>
        </w:rPr>
        <w:instrText xml:space="preserve"> ADDIN EN.CITE </w:instrText>
      </w:r>
      <w:r w:rsidR="00AD49EB" w:rsidRPr="00E6172C">
        <w:rPr>
          <w:lang w:val="en-GB"/>
        </w:rPr>
        <w:fldChar w:fldCharType="begin">
          <w:fldData xml:space="preserve">PEVuZE5vdGU+PENpdGU+PEF1dGhvcj5DYWxsZXJ5PC9BdXRob3I+PFllYXI+MjAxMDwvWWVhcj48
UmVjTnVtPjEwNDQ1PC9SZWNOdW0+PERpc3BsYXlUZXh0PihDYWxsZXJ5IGV0IGFsLiwgMjAxMDsg
RnVrdWRhIGV0IGFsLiwgMjAxMDsgVGF6dW1pIGV0IGFsLiwgMjAxMCk8L0Rpc3BsYXlUZXh0Pjxy
ZWNvcmQ+PHJlYy1udW1iZXI+MTA0NDU8L3JlYy1udW1iZXI+PGZvcmVpZ24ta2V5cz48a2V5IGFw
cD0iRU4iIGRiLWlkPSIyMnA1ZnBzeDg5c3Q5cGU5OXY1eHMyeDFkMmRleDVyd3Q1OTAiIHRpbWVz
dGFtcD0iMTU0NTA1MzkxMSI+MTA0NDU8L2tleT48L2ZvcmVpZ24ta2V5cz48cmVmLXR5cGUgbmFt
ZT0iSm91cm5hbCBBcnRpY2xlIj4xNzwvcmVmLXR5cGU+PGNvbnRyaWJ1dG9ycz48YXV0aG9ycz48
YXV0aG9yPkNhbGxlcnksIEUuIE0uPC9hdXRob3I+PGF1dGhvcj5UaG9tc2VuLCBHLiBILjwvYXV0
aG9yPjxhdXRob3I+U21pdGgsIEouIEMuPC9hdXRob3I+PC9hdXRob3JzPjwvY29udHJpYnV0b3Jz
PjxhdXRoLWFkZHJlc3M+VGhlIFdlbGxjb21lIFRydXN0L0NhbmNlciBSZXNlYXJjaCBVSyBHdXJk
b24gSW5zdGl0dXRlIGFuZCBEZXBhcnRtZW50IG9mIFpvb2xvZ3ksIFRoZSBIZW5yeSBXZWxsY29t
ZSBCdWlsZGluZyBvZiBDYW5jZXIgYW5kIERldmVsb3BtZW50YWwgQmlvbG9neSwgVW5pdmVyc2l0
eSBvZiBDYW1icmlkZ2UsIFRlbm5pcyBDb3VydCBSb2FkLCBDYW1icmlkZ2UgQ0IyIDFRTiwgVUsu
IGVtYzEzQGNhbS5hYy51azwvYXV0aC1hZGRyZXNzPjx0aXRsZXM+PHRpdGxlPkEgZGl2ZXJnZW50
IFRieDYtcmVsYXRlZCBnZW5lIGFuZCBUYng2IGFyZSBib3RoIHJlcXVpcmVkIGZvciBuZXVyYWwg
Y3Jlc3QgYW5kIGludGVybWVkaWF0ZSBtZXNvZGVybSBkZXZlbG9wbWVudCBpbiBYZW5vcHVzPC90
aXRsZT48c2Vjb25kYXJ5LXRpdGxlPkRldiBCaW9sPC9zZWNvbmRhcnktdGl0bGU+PC90aXRsZXM+
PHBlcmlvZGljYWw+PGZ1bGwtdGl0bGU+RGV2IEJpb2w8L2Z1bGwtdGl0bGU+PC9wZXJpb2RpY2Fs
PjxwYWdlcz43NS04NzwvcGFnZXM+PHZvbHVtZT4zNDA8L3ZvbHVtZT48bnVtYmVyPjE8L251bWJl
cj48ZWRpdGlvbj4yMDEwLzAxLzIwPC9lZGl0aW9uPjxrZXl3b3Jkcz48a2V5d29yZD5BbWlubyBB
Y2lkIFNlcXVlbmNlPC9rZXl3b3JkPjxrZXl3b3JkPkFuaW1hbHM8L2tleXdvcmQ+PGtleXdvcmQ+
QmFzZSBTZXF1ZW5jZTwva2V5d29yZD48a2V5d29yZD5Cb2R5IFBhdHRlcm5pbmc8L2tleXdvcmQ+
PGtleXdvcmQ+RW1icnlvLCBOb25tYW1tYWxpYW4vbWV0YWJvbGlzbTwva2V5d29yZD48a2V5d29y
ZD5GaWJyb2JsYXN0IEdyb3d0aCBGYWN0b3IgOC9nZW5ldGljcy9tZXRhYm9saXNtPC9rZXl3b3Jk
PjxrZXl3b3JkPipHZW5lIEV4cHJlc3Npb24gUmVndWxhdGlvbiwgRGV2ZWxvcG1lbnRhbDwva2V5
d29yZD48a2V5d29yZD5MaWdhbmRzPC9rZXl3b3JkPjxrZXl3b3JkPk1lc29kZXJtL2N5dG9sb2d5
LyptZXRhYm9saXNtPC9rZXl3b3JkPjxrZXl3b3JkPk1vbGVjdWxhciBTZXF1ZW5jZSBEYXRhPC9r
ZXl3b3JkPjxrZXl3b3JkPk5ldXJhbCBDcmVzdC8qbWV0YWJvbGlzbTwva2V5d29yZD48a2V5d29y
ZD5QaHlsb2dlbnk8L2tleXdvcmQ+PGtleXdvcmQ+VC1Cb3ggRG9tYWluIFByb3RlaW5zLypnZW5l
dGljcy9tZXRhYm9saXNtPC9rZXl3b3JkPjxrZXl3b3JkPldudCBQcm90ZWlucy9nZW5ldGljcy9t
ZXRhYm9saXNtPC9rZXl3b3JkPjxrZXl3b3JkPlhlbm9wdXMgUHJvdGVpbnMvKmdlbmV0aWNzL21l
dGFib2xpc208L2tleXdvcmQ+PGtleXdvcmQ+WGVub3B1cyBsYWV2aXMvKmVtYnJ5b2xvZ3kvZ2Vu
ZXRpY3M8L2tleXdvcmQ+PC9rZXl3b3Jkcz48ZGF0ZXM+PHllYXI+MjAxMDwveWVhcj48cHViLWRh
dGVzPjxkYXRlPkFwciAxPC9kYXRlPjwvcHViLWRhdGVzPjwvZGF0ZXM+PGlzYm4+MTA5NS01NjRY
IChFbGVjdHJvbmljKSYjeEQ7MDAxMi0xNjA2IChMaW5raW5nKTwvaXNibj48YWNjZXNzaW9uLW51
bT4yMDA4MzEwMDwvYWNjZXNzaW9uLW51bT48dXJscz48cmVsYXRlZC11cmxzPjx1cmw+aHR0cHM6
Ly93d3cubmNiaS5ubG0ubmloLmdvdi9wdWJtZWQvMjAwODMxMDA8L3VybD48L3JlbGF0ZWQtdXJs
cz48L3VybHM+PGN1c3RvbTI+UE1DMjg3Nzc3NjwvY3VzdG9tMj48ZWxlY3Ryb25pYy1yZXNvdXJj
ZS1udW0+MTAuMTAxNi9qLnlkYmlvLjIwMTAuMDEuMDEzPC9lbGVjdHJvbmljLXJlc291cmNlLW51
bT48L3JlY29yZD48L0NpdGU+PENpdGU+PEF1dGhvcj5UYXp1bWk8L0F1dGhvcj48WWVhcj4yMDEw
PC9ZZWFyPjxSZWNOdW0+MTA0NDQ8L1JlY051bT48cmVjb3JkPjxyZWMtbnVtYmVyPjEwNDQ0PC9y
ZWMtbnVtYmVyPjxmb3JlaWduLWtleXM+PGtleSBhcHA9IkVOIiBkYi1pZD0iMjJwNWZwc3g4OXN0
OXBlOTl2NXhzMngxZDJkZXg1cnd0NTkwIiB0aW1lc3RhbXA9IjE1NDUwNTM3ODciPjEwNDQ0PC9r
ZXk+PC9mb3JlaWduLWtleXM+PHJlZi10eXBlIG5hbWU9IkpvdXJuYWwgQXJ0aWNsZSI+MTc8L3Jl
Zi10eXBlPjxjb250cmlidXRvcnM+PGF1dGhvcnM+PGF1dGhvcj5UYXp1bWksIFMuPC9hdXRob3I+
PGF1dGhvcj5ZYWJlLCBTLjwvYXV0aG9yPjxhdXRob3I+VWNoaXlhbWEsIEguPC9hdXRob3I+PC9h
dXRob3JzPjwvY29udHJpYnV0b3JzPjxhdXRoLWFkZHJlc3M+SW50ZXJuYXRpb25hbCBHcmFkdWF0
ZSBTY2hvb2wgb2YgQXJ0cyBhbmQgU2NpZW5jZXMsIFlva29oYW1hIENpdHkgVW5pdmVyc2l0eSwg
MjItMiBTZXRvLCBLYW5hemF3YS1rdSwgWW9rb2hhbWEgMjM2LTAwMjcsIEphcGFuLjwvYXV0aC1h
ZGRyZXNzPjx0aXRsZXM+PHRpdGxlPlBhcmF4aWFsIFQtYm94IGdlbmVzLCBUYng2IGFuZCBUYngx
LCBhcmUgcmVxdWlyZWQgZm9yIGNyYW5pYWwgY2hvbmRyb2dlbmVzaXMgYW5kIG15b2dlbmVzaXM8
L3RpdGxlPjxzZWNvbmRhcnktdGl0bGU+RGV2IEJpb2w8L3NlY29uZGFyeS10aXRsZT48L3RpdGxl
cz48cGVyaW9kaWNhbD48ZnVsbC10aXRsZT5EZXYgQmlvbDwvZnVsbC10aXRsZT48L3BlcmlvZGlj
YWw+PHBhZ2VzPjE3MC04MDwvcGFnZXM+PHZvbHVtZT4zNDY8L3ZvbHVtZT48bnVtYmVyPjI8L251
bWJlcj48ZWRpdGlvbj4yMDEwLzA4LzEwPC9lZGl0aW9uPjxrZXl3b3Jkcz48a2V5d29yZD5Bbmlt
YWxzPC9rZXl3b3JkPjxrZXl3b3JkPkJvZHkgUGF0dGVybmluZzwva2V5d29yZD48a2V5d29yZD5D
ZWxsIERpZmZlcmVudGlhdGlvbjwva2V5d29yZD48a2V5d29yZD5DaG9uZHJvZ2VuZXNpcy8qZ2Vu
ZXRpY3M8L2tleXdvcmQ+PGtleXdvcmQ+RW1icnlvLCBOb25tYW1tYWxpYW4vbWV0YWJvbGlzbTwv
a2V5d29yZD48a2V5d29yZD5IZWFkPC9rZXl3b3JkPjxrZXl3b3JkPkluIFNpdHUgSHlicmlkaXph
dGlvbjwva2V5d29yZD48a2V5d29yZD5NdXNjbGUgRGV2ZWxvcG1lbnQvKmdlbmV0aWNzPC9rZXl3
b3JkPjxrZXl3b3JkPk5ldXJhbCBDcmVzdC9lbWJyeW9sb2d5L21ldGFib2xpc208L2tleXdvcmQ+
PGtleXdvcmQ+U09YOSBUcmFuc2NyaXB0aW9uIEZhY3Rvci9nZW5ldGljcy9tZXRhYm9saXNtPC9r
ZXl3b3JkPjxrZXl3b3JkPlQtQm94IERvbWFpbiBQcm90ZWlucy8qZ2VuZXRpY3MvbWV0YWJvbGlz
bS9waHlzaW9sb2d5PC9rZXl3b3JkPjxrZXl3b3JkPlhlbm9wdXM8L2tleXdvcmQ+PGtleXdvcmQ+
WGVub3B1cyBQcm90ZWlucy9nZW5ldGljcy9tZXRhYm9saXNtLypwaHlzaW9sb2d5PC9rZXl3b3Jk
Pjwva2V5d29yZHM+PGRhdGVzPjx5ZWFyPjIwMTA8L3llYXI+PHB1Yi1kYXRlcz48ZGF0ZT5PY3Qg
MTU8L2RhdGU+PC9wdWItZGF0ZXM+PC9kYXRlcz48aXNibj4xMDk1LTU2NFggKEVsZWN0cm9uaWMp
JiN4RDswMDEyLTE2MDYgKExpbmtpbmcpPC9pc2JuPjxhY2Nlc3Npb24tbnVtPjIwNjkyMjUyPC9h
Y2Nlc3Npb24tbnVtPjx1cmxzPjxyZWxhdGVkLXVybHM+PHVybD5odHRwczovL3d3dy5uY2JpLm5s
bS5uaWguZ292L3B1Ym1lZC8yMDY5MjI1MjwvdXJsPjwvcmVsYXRlZC11cmxzPjwvdXJscz48ZWxl
Y3Ryb25pYy1yZXNvdXJjZS1udW0+MTAuMTAxNi9qLnlkYmlvLjIwMTAuMDcuMDI4PC9lbGVjdHJv
bmljLXJlc291cmNlLW51bT48L3JlY29yZD48L0NpdGU+PENpdGU+PEF1dGhvcj5GdWt1ZGE8L0F1
dGhvcj48WWVhcj4yMDEwPC9ZZWFyPjxSZWNOdW0+MTA0NDY8L1JlY051bT48cmVjb3JkPjxyZWMt
bnVtYmVyPjEwNDQ2PC9yZWMtbnVtYmVyPjxmb3JlaWduLWtleXM+PGtleSBhcHA9IkVOIiBkYi1p
ZD0iMjJwNWZwc3g4OXN0OXBlOTl2NXhzMngxZDJkZXg1cnd0NTkwIiB0aW1lc3RhbXA9IjE1NDUw
NTQ5MjYiPjEwNDQ2PC9rZXk+PC9mb3JlaWduLWtleXM+PHJlZi10eXBlIG5hbWU9IkpvdXJuYWwg
QXJ0aWNsZSI+MTc8L3JlZi10eXBlPjxjb250cmlidXRvcnM+PGF1dGhvcnM+PGF1dGhvcj5GdWt1
ZGEsIE0uPC9hdXRob3I+PGF1dGhvcj5UYWthaGFzaGksIFMuPC9hdXRob3I+PGF1dGhvcj5IYXJh
bW90bywgWS48L2F1dGhvcj48YXV0aG9yPk9udW1hLCBZLjwvYXV0aG9yPjxhdXRob3I+S2ltLCBZ
LiBKLjwvYXV0aG9yPjxhdXRob3I+WWVvLCBDLiBZLjwvYXV0aG9yPjxhdXRob3I+SXNoaXVyYSwg
Uy48L2F1dGhvcj48YXV0aG9yPkFzYXNoaW1hLCBNLjwvYXV0aG9yPjwvYXV0aG9ycz48L2NvbnRy
aWJ1dG9ycz48YXV0aC1hZGRyZXNzPkRlcGFydG1lbnQgb2YgQmlvbG9naWNhbCBTY2llbmNlcywg
R3JhZHVhdGUgU2Nob29sIG9mIFNjaWVuY2UsIFRoZSBVbml2ZXJzaXR5IG9mIFRva3lvLCBKYXBh
bi48L2F1dGgtYWRkcmVzcz48dGl0bGVzPjx0aXRsZT5aeWdvdGljIFZlZ1QgaXMgcmVxdWlyZWQg
Zm9yIFhlbm9wdXMgcGFyYXhpYWwgbWVzb2Rlcm0gZm9ybWF0aW9uIGFuZCBpcyByZWd1bGF0ZWQg
YnkgTm9kYWwgc2lnbmFsaW5nIGFuZCBFb21lc29kZXJtaW48L3RpdGxlPjxzZWNvbmRhcnktdGl0
bGU+SW50IEogRGV2IEJpb2w8L3NlY29uZGFyeS10aXRsZT48L3RpdGxlcz48cGVyaW9kaWNhbD48
ZnVsbC10aXRsZT5JbnQgSiBEZXYgQmlvbDwvZnVsbC10aXRsZT48YWJici0xPlRoZSBJbnRlcm5h
dGlvbmFsIGpvdXJuYWwgb2YgZGV2ZWxvcG1lbnRhbCBiaW9sb2d5PC9hYmJyLTE+PC9wZXJpb2Rp
Y2FsPjxwYWdlcz44MS05MjwvcGFnZXM+PHZvbHVtZT41NDwvdm9sdW1lPjxudW1iZXI+MTwvbnVt
YmVyPjxlZGl0aW9uPjIwMDkvMTIvMTc8L2VkaXRpb24+PGtleXdvcmRzPjxrZXl3b3JkPkFuaW1h
bHM8L2tleXdvcmQ+PGtleXdvcmQ+QmFzZSBTZXF1ZW5jZTwva2V5d29yZD48a2V5d29yZD5CbG90
dGluZywgV2VzdGVybjwva2V5d29yZD48a2V5d29yZD5Cb2R5IFBhdHRlcm5pbmc8L2tleXdvcmQ+
PGtleXdvcmQ+Q2hpY2tlbnM8L2tleXdvcmQ+PGtleXdvcmQ+RWxlY3Ryb3Bob3JldGljIE1vYmls
aXR5IFNoaWZ0IEFzc2F5PC9rZXl3b3JkPjxrZXl3b3JkPkVtYnJ5bywgTm9ubWFtbWFsaWFuL21l
dGFib2xpc208L2tleXdvcmQ+PGtleXdvcmQ+RmVtYWxlPC9rZXl3b3JkPjxrZXl3b3JkPipHZW5l
IEV4cHJlc3Npb24gUmVndWxhdGlvbjwva2V5d29yZD48a2V5d29yZD5JbW11bm9lbnp5bWUgVGVj
aG5pcXVlczwva2V5d29yZD48a2V5d29yZD5JbiBTaXR1IEh5YnJpZGl6YXRpb248L2tleXdvcmQ+
PGtleXdvcmQ+TWVzb2Rlcm0vKnBoeXNpb2xvZ3k8L2tleXdvcmQ+PGtleXdvcmQ+TW9sZWN1bGFy
IFNlcXVlbmNlIERhdGE8L2tleXdvcmQ+PGtleXdvcmQ+Tm9kYWwgUHJvdGVpbi9nZW5ldGljcy8q
bWV0YWJvbGlzbTwva2V5d29yZD48a2V5d29yZD5Qcm9tb3RlciBSZWdpb25zLCBHZW5ldGljL2dl
bmV0aWNzPC9rZXl3b3JkPjxrZXl3b3JkPlByb3RlaW4gQmlvc3ludGhlc2lzPC9rZXl3b3JkPjxr
ZXl3b3JkPlJOQSwgTWVzc2VuZ2VyL2dlbmV0aWNzL21ldGFib2xpc208L2tleXdvcmQ+PGtleXdv
cmQ+UmVndWxhdG9yeSBTZXF1ZW5jZXMsIE51Y2xlaWMgQWNpZDwva2V5d29yZD48a2V5d29yZD5S
ZXZlcnNlIFRyYW5zY3JpcHRhc2UgUG9seW1lcmFzZSBDaGFpbiBSZWFjdGlvbjwva2V5d29yZD48
a2V5d29yZD4qU2lnbmFsIFRyYW5zZHVjdGlvbjwva2V5d29yZD48a2V5d29yZD5ULUJveCBEb21h
aW4gUHJvdGVpbnMvZ2VuZXRpY3MvKm1ldGFib2xpc208L2tleXdvcmQ+PGtleXdvcmQ+VHJhbnNj
cmlwdGlvbiwgR2VuZXRpYzwva2V5d29yZD48a2V5d29yZD5YZW5vcHVzIFByb3RlaW5zL2dlbmV0
aWNzLyptZXRhYm9saXNtPC9rZXl3b3JkPjxrZXl3b3JkPlhlbm9wdXMgbGFldmlzL2VtYnJ5b2xv
Z3k8L2tleXdvcmQ+PGtleXdvcmQ+WmVicmFmaXNoPC9rZXl3b3JkPjxrZXl3b3JkPlp5Z290ZS9j
eXRvbG9neS8qbWV0YWJvbGlzbTwva2V5d29yZD48L2tleXdvcmRzPjxkYXRlcz48eWVhcj4yMDEw
PC95ZWFyPjwvZGF0ZXM+PGlzYm4+MTY5Ni0zNTQ3IChFbGVjdHJvbmljKSYjeEQ7MDIxNC02Mjgy
IChMaW5raW5nKTwvaXNibj48YWNjZXNzaW9uLW51bT4yMDAxMzY1MTwvYWNjZXNzaW9uLW51bT48
dXJscz48cmVsYXRlZC11cmxzPjx1cmw+aHR0cHM6Ly93d3cubmNiaS5ubG0ubmloLmdvdi9wdWJt
ZWQvMjAwMTM2NTE8L3VybD48L3JlbGF0ZWQtdXJscz48L3VybHM+PGVsZWN0cm9uaWMtcmVzb3Vy
Y2UtbnVtPjEwLjEzODcvaWpkYi4wODI4MzdtZjwvZWxlY3Ryb25pYy1yZXNvdXJjZS1udW0+PC9y
ZWNvcmQ+PC9DaXRlPjwvRW5kTm90ZT4A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Pr="00E6172C">
        <w:rPr>
          <w:lang w:val="en-GB"/>
        </w:rPr>
      </w:r>
      <w:r w:rsidRPr="00E6172C">
        <w:rPr>
          <w:lang w:val="en-GB"/>
        </w:rPr>
        <w:fldChar w:fldCharType="separate"/>
      </w:r>
      <w:r w:rsidRPr="00E6172C">
        <w:rPr>
          <w:noProof/>
          <w:lang w:val="en-GB"/>
        </w:rPr>
        <w:t>(Callery et al., 2010; Fukuda et al., 2010; Tazumi et al., 2010)</w:t>
      </w:r>
      <w:r w:rsidRPr="00E6172C">
        <w:rPr>
          <w:lang w:val="en-GB"/>
        </w:rPr>
        <w:fldChar w:fldCharType="end"/>
      </w:r>
      <w:r w:rsidR="00D820EA" w:rsidRPr="00E6172C">
        <w:rPr>
          <w:lang w:val="en-GB"/>
        </w:rPr>
        <w:t xml:space="preserve">, although some mechanisms </w:t>
      </w:r>
      <w:r w:rsidRPr="00E6172C">
        <w:rPr>
          <w:lang w:val="en-GB"/>
        </w:rPr>
        <w:t xml:space="preserve">may </w:t>
      </w:r>
      <w:r w:rsidR="00D820EA" w:rsidRPr="00E6172C">
        <w:rPr>
          <w:lang w:val="en-GB"/>
        </w:rPr>
        <w:t xml:space="preserve">differ from those in zebrafish </w:t>
      </w:r>
      <w:r w:rsidRPr="00E6172C">
        <w:rPr>
          <w:lang w:val="en-GB"/>
        </w:rPr>
        <w:fldChar w:fldCharType="begin"/>
      </w:r>
      <w:r w:rsidR="00AD49EB" w:rsidRPr="00E6172C">
        <w:rPr>
          <w:lang w:val="en-GB"/>
        </w:rPr>
        <w:instrText xml:space="preserve"> ADDIN EN.CITE &lt;EndNote&gt;&lt;Cite&gt;&lt;Author&gt;Maguire&lt;/Author&gt;&lt;Year&gt;2012&lt;/Year&gt;&lt;RecNum&gt;10443&lt;/RecNum&gt;&lt;DisplayText&gt;(Maguire et al., 2012)&lt;/DisplayText&gt;&lt;record&gt;&lt;rec-number&gt;10443&lt;/rec-number&gt;&lt;foreign-keys&gt;&lt;key app="EN" db-id="22p5fpsx89st9pe99v5xs2x1d2dex5rwt590" timestamp="1545053666"&gt;10443&lt;/key&gt;&lt;/foreign-keys&gt;&lt;ref-type name="Journal Article"&gt;17&lt;/ref-type&gt;&lt;contributors&gt;&lt;authors&gt;&lt;author&gt;Maguire, R. J.&lt;/author&gt;&lt;author&gt;Isaacs, H. V.&lt;/author&gt;&lt;author&gt;Pownall, M. E.&lt;/author&gt;&lt;/authors&gt;&lt;/contributors&gt;&lt;auth-address&gt;Biology Department, University of York, Heslington, York, North Yorkshire YO10 5YW, UK.&lt;/auth-address&gt;&lt;titles&gt;&lt;title&gt;Early transcriptional targets of MyoD link myogenesis and somitogenesis&lt;/title&gt;&lt;secondary-title&gt;Dev Biol&lt;/secondary-title&gt;&lt;/titles&gt;&lt;periodical&gt;&lt;full-title&gt;Dev Biol&lt;/full-title&gt;&lt;/periodical&gt;&lt;pages&gt;256-68&lt;/pages&gt;&lt;volume&gt;371&lt;/volume&gt;&lt;number&gt;2&lt;/number&gt;&lt;edition&gt;2012/09/08&lt;/edition&gt;&lt;keywords&gt;&lt;keyword&gt;Animals&lt;/keyword&gt;&lt;keyword&gt;Embryo, Nonmammalian/metabolism&lt;/keyword&gt;&lt;keyword&gt;Gene Expression Regulation, Developmental&lt;/keyword&gt;&lt;keyword&gt;Gene Knockdown Techniques&lt;/keyword&gt;&lt;keyword&gt;Muscle Development/*genetics&lt;/keyword&gt;&lt;keyword&gt;MyoD Protein/*genetics/metabolism&lt;/keyword&gt;&lt;keyword&gt;Myogenic Regulatory Factor 5/genetics/metabolism&lt;/keyword&gt;&lt;keyword&gt;Receptors, Notch/genetics/metabolism&lt;/keyword&gt;&lt;keyword&gt;Repressor Proteins/genetics/metabolism&lt;/keyword&gt;&lt;keyword&gt;Somites/*embryology/metabolism&lt;/keyword&gt;&lt;keyword&gt;*Transcription, Genetic&lt;/keyword&gt;&lt;keyword&gt;Transcriptome&lt;/keyword&gt;&lt;keyword&gt;Xenopus Proteins/genetics/metabolism&lt;/keyword&gt;&lt;keyword&gt;Xenopus laevis&lt;/keyword&gt;&lt;/keywords&gt;&lt;dates&gt;&lt;year&gt;2012&lt;/year&gt;&lt;pub-dates&gt;&lt;date&gt;Nov 15&lt;/date&gt;&lt;/pub-dates&gt;&lt;/dates&gt;&lt;isbn&gt;1095-564X (Electronic)&amp;#xD;0012-1606 (Linking)&lt;/isbn&gt;&lt;accession-num&gt;22954963&lt;/accession-num&gt;&lt;urls&gt;&lt;related-urls&gt;&lt;url&gt;https://www.ncbi.nlm.nih.gov/pubmed/22954963&lt;/url&gt;&lt;/related-urls&gt;&lt;/urls&gt;&lt;electronic-resource-num&gt;10.1016/j.ydbio.2012.08.027&lt;/electronic-resource-num&gt;&lt;/record&gt;&lt;/Cite&gt;&lt;/EndNote&gt;</w:instrText>
      </w:r>
      <w:r w:rsidRPr="00E6172C">
        <w:rPr>
          <w:lang w:val="en-GB"/>
        </w:rPr>
        <w:fldChar w:fldCharType="separate"/>
      </w:r>
      <w:r w:rsidRPr="00E6172C">
        <w:rPr>
          <w:noProof/>
          <w:lang w:val="en-GB"/>
        </w:rPr>
        <w:t>(Maguire et al., 2012)</w:t>
      </w:r>
      <w:r w:rsidRPr="00E6172C">
        <w:rPr>
          <w:lang w:val="en-GB"/>
        </w:rPr>
        <w:fldChar w:fldCharType="end"/>
      </w:r>
      <w:r w:rsidR="00CA2419" w:rsidRPr="00E6172C">
        <w:rPr>
          <w:lang w:val="en-GB"/>
        </w:rPr>
        <w:t xml:space="preserve">.  </w:t>
      </w:r>
      <w:r w:rsidR="00952792" w:rsidRPr="00E6172C">
        <w:rPr>
          <w:lang w:val="en-GB"/>
        </w:rPr>
        <w:t>By adding our zebrafish findings, we show that in all major chordate groups Tbx-dependent gene regulation is central to skeletal myogenesis.</w:t>
      </w:r>
      <w:r w:rsidR="00C9012B" w:rsidRPr="00E6172C">
        <w:rPr>
          <w:lang w:val="en-GB"/>
        </w:rPr>
        <w:t xml:space="preserve"> </w:t>
      </w:r>
      <w:r w:rsidR="00952792" w:rsidRPr="00E6172C">
        <w:rPr>
          <w:lang w:val="en-GB"/>
        </w:rPr>
        <w:t xml:space="preserve"> </w:t>
      </w:r>
      <w:r w:rsidRPr="00E6172C">
        <w:rPr>
          <w:lang w:val="en-GB"/>
        </w:rPr>
        <w:t xml:space="preserve">The conserved involvement, yet divergent detail, </w:t>
      </w:r>
      <w:r w:rsidR="00952792" w:rsidRPr="00E6172C">
        <w:rPr>
          <w:lang w:val="en-GB"/>
        </w:rPr>
        <w:t>of</w:t>
      </w:r>
      <w:r w:rsidRPr="00E6172C">
        <w:rPr>
          <w:lang w:val="en-GB"/>
        </w:rPr>
        <w:t xml:space="preserve"> how </w:t>
      </w:r>
      <w:r w:rsidRPr="00E6172C">
        <w:rPr>
          <w:i/>
          <w:lang w:val="en-GB"/>
        </w:rPr>
        <w:t>Tbx16</w:t>
      </w:r>
      <w:r w:rsidR="00952792" w:rsidRPr="00E6172C">
        <w:rPr>
          <w:lang w:val="en-GB"/>
        </w:rPr>
        <w:t xml:space="preserve">, </w:t>
      </w:r>
      <w:r w:rsidR="00952792" w:rsidRPr="00E6172C">
        <w:rPr>
          <w:i/>
          <w:lang w:val="en-GB"/>
        </w:rPr>
        <w:t>Tbx6</w:t>
      </w:r>
      <w:r w:rsidRPr="00E6172C">
        <w:rPr>
          <w:lang w:val="en-GB"/>
        </w:rPr>
        <w:t xml:space="preserve"> and </w:t>
      </w:r>
      <w:proofErr w:type="spellStart"/>
      <w:r w:rsidRPr="00E6172C">
        <w:rPr>
          <w:i/>
          <w:lang w:val="en-GB"/>
        </w:rPr>
        <w:t>Tbxt</w:t>
      </w:r>
      <w:proofErr w:type="spellEnd"/>
      <w:r w:rsidRPr="00E6172C">
        <w:rPr>
          <w:lang w:val="en-GB"/>
        </w:rPr>
        <w:t xml:space="preserve"> genes</w:t>
      </w:r>
      <w:r w:rsidR="00952792" w:rsidRPr="00E6172C">
        <w:rPr>
          <w:lang w:val="en-GB"/>
        </w:rPr>
        <w:t xml:space="preserve"> regulate somitic myogenic diversity along the body axis </w:t>
      </w:r>
      <w:r w:rsidR="00C9012B" w:rsidRPr="00E6172C">
        <w:rPr>
          <w:lang w:val="en-GB"/>
        </w:rPr>
        <w:t>are consistent with</w:t>
      </w:r>
      <w:r w:rsidR="00952792" w:rsidRPr="00E6172C">
        <w:rPr>
          <w:lang w:val="en-GB"/>
        </w:rPr>
        <w:t xml:space="preserve"> selective pressures on these duplicated </w:t>
      </w:r>
      <w:r w:rsidR="00985F2C" w:rsidRPr="00E6172C">
        <w:rPr>
          <w:lang w:val="en-GB"/>
        </w:rPr>
        <w:t>Tbx</w:t>
      </w:r>
      <w:r w:rsidR="00952792" w:rsidRPr="00E6172C">
        <w:rPr>
          <w:lang w:val="en-GB"/>
        </w:rPr>
        <w:t xml:space="preserve"> gene families play</w:t>
      </w:r>
      <w:r w:rsidR="00C9012B" w:rsidRPr="00E6172C">
        <w:rPr>
          <w:lang w:val="en-GB"/>
        </w:rPr>
        <w:t>ing</w:t>
      </w:r>
      <w:r w:rsidR="00952792" w:rsidRPr="00E6172C">
        <w:rPr>
          <w:lang w:val="en-GB"/>
        </w:rPr>
        <w:t xml:space="preserve"> a key role in the dive</w:t>
      </w:r>
      <w:r w:rsidR="00964258" w:rsidRPr="00E6172C">
        <w:rPr>
          <w:lang w:val="en-GB"/>
        </w:rPr>
        <w:t>r</w:t>
      </w:r>
      <w:r w:rsidR="00952792" w:rsidRPr="00E6172C">
        <w:rPr>
          <w:lang w:val="en-GB"/>
        </w:rPr>
        <w:t>sification of myogenesis in the vertebrate trunk and tail</w:t>
      </w:r>
      <w:r w:rsidR="003D1C31" w:rsidRPr="00E6172C">
        <w:rPr>
          <w:lang w:val="en-GB"/>
        </w:rPr>
        <w:t>, characters that gave chordates their predatory advantage</w:t>
      </w:r>
      <w:r w:rsidR="00952792" w:rsidRPr="00E6172C">
        <w:rPr>
          <w:lang w:val="en-GB"/>
        </w:rPr>
        <w:t>.</w:t>
      </w:r>
    </w:p>
    <w:p w14:paraId="02B42E1C" w14:textId="77777777" w:rsidR="00BC56D5" w:rsidRPr="00E6172C" w:rsidRDefault="00BC56D5">
      <w:pPr>
        <w:rPr>
          <w:b/>
          <w:lang w:val="en-GB"/>
        </w:rPr>
      </w:pPr>
      <w:r w:rsidRPr="00E6172C">
        <w:rPr>
          <w:b/>
          <w:lang w:val="en-GB"/>
        </w:rPr>
        <w:br w:type="page"/>
      </w:r>
    </w:p>
    <w:p w14:paraId="23C5CF6F" w14:textId="5EC33AD0" w:rsidR="00C715CA" w:rsidRPr="00E6172C" w:rsidRDefault="00C715CA" w:rsidP="00462DFA">
      <w:pPr>
        <w:spacing w:after="120" w:line="360" w:lineRule="auto"/>
        <w:jc w:val="both"/>
        <w:rPr>
          <w:b/>
          <w:lang w:val="en-GB"/>
        </w:rPr>
      </w:pPr>
      <w:r w:rsidRPr="00E6172C">
        <w:rPr>
          <w:b/>
          <w:lang w:val="en-GB"/>
        </w:rPr>
        <w:lastRenderedPageBreak/>
        <w:t>Materials and methods</w:t>
      </w:r>
    </w:p>
    <w:p w14:paraId="76B39E9A" w14:textId="77777777" w:rsidR="00C715CA" w:rsidRPr="00E6172C" w:rsidRDefault="00C715CA" w:rsidP="00462DFA">
      <w:pPr>
        <w:widowControl w:val="0"/>
        <w:autoSpaceDE w:val="0"/>
        <w:autoSpaceDN w:val="0"/>
        <w:adjustRightInd w:val="0"/>
        <w:spacing w:after="120" w:line="360" w:lineRule="auto"/>
        <w:jc w:val="both"/>
        <w:rPr>
          <w:b/>
          <w:i/>
          <w:lang w:val="en-GB"/>
        </w:rPr>
      </w:pPr>
      <w:r w:rsidRPr="00E6172C">
        <w:rPr>
          <w:b/>
          <w:i/>
          <w:lang w:val="en-GB"/>
        </w:rPr>
        <w:t>Zebrafish lines and maintenance</w:t>
      </w:r>
    </w:p>
    <w:p w14:paraId="63D86C82" w14:textId="79F817AD" w:rsidR="00C715CA" w:rsidRPr="00E6172C" w:rsidRDefault="00FF2312" w:rsidP="00462DFA">
      <w:pPr>
        <w:widowControl w:val="0"/>
        <w:autoSpaceDE w:val="0"/>
        <w:autoSpaceDN w:val="0"/>
        <w:adjustRightInd w:val="0"/>
        <w:spacing w:after="120" w:line="360" w:lineRule="auto"/>
        <w:jc w:val="both"/>
        <w:rPr>
          <w:lang w:val="en-GB"/>
        </w:rPr>
      </w:pPr>
      <w:r w:rsidRPr="00E6172C">
        <w:rPr>
          <w:lang w:val="en-GB"/>
        </w:rPr>
        <w:t>M</w:t>
      </w:r>
      <w:r w:rsidR="00C715CA" w:rsidRPr="00E6172C">
        <w:rPr>
          <w:lang w:val="en-GB"/>
        </w:rPr>
        <w:t xml:space="preserve">utant lines </w:t>
      </w:r>
      <w:r w:rsidR="00FD0A41" w:rsidRPr="00E6172C">
        <w:rPr>
          <w:i/>
          <w:lang w:val="en-GB"/>
        </w:rPr>
        <w:t>fgf8a</w:t>
      </w:r>
      <w:r w:rsidR="00FD0A41" w:rsidRPr="00E6172C">
        <w:rPr>
          <w:i/>
          <w:vertAlign w:val="superscript"/>
          <w:lang w:val="en-GB"/>
        </w:rPr>
        <w:t>ti282a</w:t>
      </w:r>
      <w:r w:rsidR="005703FA" w:rsidRPr="00E6172C">
        <w:rPr>
          <w:vertAlign w:val="superscript"/>
          <w:lang w:val="en-GB"/>
        </w:rPr>
        <w:t xml:space="preserve"> </w:t>
      </w:r>
      <w:r w:rsidR="00BC02FE" w:rsidRPr="00E6172C">
        <w:rPr>
          <w:szCs w:val="20"/>
          <w:lang w:val="en-GB"/>
        </w:rPr>
        <w:fldChar w:fldCharType="begin"/>
      </w:r>
      <w:r w:rsidR="00AD49EB" w:rsidRPr="00E6172C">
        <w:rPr>
          <w:szCs w:val="20"/>
          <w:lang w:val="en-GB"/>
        </w:rPr>
        <w:instrText xml:space="preserve"> ADDIN EN.CITE &lt;EndNote&gt;&lt;Cite&gt;&lt;Author&gt;Reifers&lt;/Author&gt;&lt;Year&gt;1998&lt;/Year&gt;&lt;RecNum&gt;5673&lt;/RecNum&gt;&lt;DisplayText&gt;(Reifers et al., 1998)&lt;/DisplayText&gt;&lt;record&gt;&lt;rec-number&gt;5673&lt;/rec-number&gt;&lt;foreign-keys&gt;&lt;key app="EN" db-id="22p5fpsx89st9pe99v5xs2x1d2dex5rwt590" timestamp="0"&gt;5673&lt;/key&gt;&lt;/foreign-keys&gt;&lt;ref-type name="Journal Article"&gt;17&lt;/ref-type&gt;&lt;contributors&gt;&lt;authors&gt;&lt;author&gt;Reifers, F.&lt;/author&gt;&lt;author&gt;Bohli, H.&lt;/author&gt;&lt;author&gt;Walsh, E.C.&lt;/author&gt;&lt;author&gt;Crossley, P.H.&lt;/author&gt;&lt;author&gt;Stainier, D.Y.&lt;/author&gt;&lt;author&gt;Brand, M.&lt;/author&gt;&lt;/authors&gt;&lt;/contributors&gt;&lt;titles&gt;&lt;title&gt;&lt;style face="italic" font="default" size="100%"&gt;Fgf8&lt;/style&gt;&lt;style face="normal" font="default" size="100%"&gt; is mutated in zebrafish &lt;/style&gt;&lt;style face="italic" font="default" size="100%"&gt;acerebellar&lt;/style&gt;&lt;style face="normal" font="default" size="100%"&gt; (&lt;/style&gt;&lt;style face="italic" font="default" size="100%"&gt;ace&lt;/style&gt;&lt;style face="normal" font="default" size="100%"&gt;) mutants and is required for maintenance of midbrain-hindbrain boundary development and somitogenesis&lt;/style&gt;&lt;/title&gt;&lt;secondary-title&gt;Development&lt;/secondary-title&gt;&lt;/titles&gt;&lt;periodical&gt;&lt;full-title&gt;Development&lt;/full-title&gt;&lt;/periodical&gt;&lt;pages&gt;2381-2395&lt;/pages&gt;&lt;volume&gt;125&lt;/volume&gt;&lt;number&gt;13&lt;/number&gt;&lt;dates&gt;&lt;year&gt;1998&lt;/year&gt;&lt;/dates&gt;&lt;urls&gt;&lt;related-urls&gt;&lt;url&gt;http://www.ncbi.nlm.nih.gov/entrez/query.fcgi?cmd=Retrieve&amp;amp;db=PubMed&amp;amp;dopt=Citation&amp;amp;list_uids=9609821&lt;/url&gt;&lt;url&gt;Simon Hughes’s iPod:Reprints:Brand:Reifers 98 Dev fgf8,ace.pdf&lt;/url&gt;&lt;/related-urls&gt;&lt;/urls&gt;&lt;/record&gt;&lt;/Cite&gt;&lt;/EndNote&gt;</w:instrText>
      </w:r>
      <w:r w:rsidR="00BC02FE" w:rsidRPr="00E6172C">
        <w:rPr>
          <w:szCs w:val="20"/>
          <w:lang w:val="en-GB"/>
        </w:rPr>
        <w:fldChar w:fldCharType="separate"/>
      </w:r>
      <w:r w:rsidR="00BC02FE" w:rsidRPr="00E6172C">
        <w:rPr>
          <w:noProof/>
          <w:szCs w:val="20"/>
          <w:lang w:val="en-GB"/>
        </w:rPr>
        <w:t>(Reifers et al., 1998)</w:t>
      </w:r>
      <w:r w:rsidR="00BC02FE" w:rsidRPr="00E6172C">
        <w:rPr>
          <w:szCs w:val="20"/>
          <w:lang w:val="en-GB"/>
        </w:rPr>
        <w:fldChar w:fldCharType="end"/>
      </w:r>
      <w:r w:rsidR="00C51DD5" w:rsidRPr="00E6172C">
        <w:rPr>
          <w:szCs w:val="20"/>
          <w:lang w:val="en-GB"/>
        </w:rPr>
        <w:t xml:space="preserve">, </w:t>
      </w:r>
      <w:r w:rsidR="00AF74F4" w:rsidRPr="00E6172C">
        <w:rPr>
          <w:i/>
          <w:szCs w:val="20"/>
          <w:lang w:val="en-GB"/>
        </w:rPr>
        <w:t>noto</w:t>
      </w:r>
      <w:r w:rsidR="005703FA" w:rsidRPr="00E6172C">
        <w:rPr>
          <w:i/>
          <w:szCs w:val="20"/>
          <w:vertAlign w:val="superscript"/>
          <w:lang w:val="en-GB"/>
        </w:rPr>
        <w:t>n1</w:t>
      </w:r>
      <w:r w:rsidR="00C51DD5" w:rsidRPr="00E6172C">
        <w:rPr>
          <w:szCs w:val="20"/>
          <w:lang w:val="en-GB"/>
        </w:rPr>
        <w:t xml:space="preserve"> </w:t>
      </w:r>
      <w:r w:rsidR="00BC02FE" w:rsidRPr="00E6172C">
        <w:rPr>
          <w:szCs w:val="20"/>
          <w:lang w:val="en-GB"/>
        </w:rPr>
        <w:fldChar w:fldCharType="begin"/>
      </w:r>
      <w:r w:rsidR="00AD49EB" w:rsidRPr="00E6172C">
        <w:rPr>
          <w:szCs w:val="20"/>
          <w:lang w:val="en-GB"/>
        </w:rPr>
        <w:instrText xml:space="preserve"> ADDIN EN.CITE &lt;EndNote&gt;&lt;Cite&gt;&lt;Author&gt;Talbot&lt;/Author&gt;&lt;Year&gt;1995&lt;/Year&gt;&lt;RecNum&gt;2274&lt;/RecNum&gt;&lt;DisplayText&gt;(Talbot et al., 1995)&lt;/DisplayText&gt;&lt;record&gt;&lt;rec-number&gt;2274&lt;/rec-number&gt;&lt;foreign-keys&gt;&lt;key app="EN" db-id="22p5fpsx89st9pe99v5xs2x1d2dex5rwt590" timestamp="0"&gt;2274&lt;/key&gt;&lt;/foreign-keys&gt;&lt;ref-type name="Journal Article"&gt;17&lt;/ref-type&gt;&lt;contributors&gt;&lt;authors&gt;&lt;author&gt;Talbot, W.B.&lt;/author&gt;&lt;author&gt;Trevarrow, B.&lt;/author&gt;&lt;author&gt;Halpern, M.E.&lt;/author&gt;&lt;author&gt;Melby, A.E.&lt;/author&gt;&lt;author&gt;Farr, G.&lt;/author&gt;&lt;author&gt;Postlethwait, T.J.&lt;/author&gt;&lt;author&gt;Kimmel, C.B.&lt;/author&gt;&lt;author&gt;Kimelman, D.&lt;/author&gt;&lt;/authors&gt;&lt;/contributors&gt;&lt;titles&gt;&lt;title&gt;A homeobox gene essential for zebrafish notochord development&lt;/title&gt;&lt;secondary-title&gt;Nature&lt;/secondary-title&gt;&lt;/titles&gt;&lt;periodical&gt;&lt;full-title&gt;Nature&lt;/full-title&gt;&lt;/periodical&gt;&lt;pages&gt;150-157&lt;/pages&gt;&lt;volume&gt;378&lt;/volume&gt;&lt;dates&gt;&lt;year&gt;1995&lt;/year&gt;&lt;/dates&gt;&lt;urls&gt;&lt;/urls&gt;&lt;/record&gt;&lt;/Cite&gt;&lt;/EndNote&gt;</w:instrText>
      </w:r>
      <w:r w:rsidR="00BC02FE" w:rsidRPr="00E6172C">
        <w:rPr>
          <w:szCs w:val="20"/>
          <w:lang w:val="en-GB"/>
        </w:rPr>
        <w:fldChar w:fldCharType="separate"/>
      </w:r>
      <w:r w:rsidR="00BC02FE" w:rsidRPr="00E6172C">
        <w:rPr>
          <w:noProof/>
          <w:szCs w:val="20"/>
          <w:lang w:val="en-GB"/>
        </w:rPr>
        <w:t>(Talbot et al., 1995)</w:t>
      </w:r>
      <w:r w:rsidR="00BC02FE" w:rsidRPr="00E6172C">
        <w:rPr>
          <w:szCs w:val="20"/>
          <w:lang w:val="en-GB"/>
        </w:rPr>
        <w:fldChar w:fldCharType="end"/>
      </w:r>
      <w:r w:rsidR="00AF74F4" w:rsidRPr="00E6172C">
        <w:rPr>
          <w:szCs w:val="20"/>
          <w:lang w:val="en-GB"/>
        </w:rPr>
        <w:t xml:space="preserve">, </w:t>
      </w:r>
      <w:r w:rsidR="00C2595E" w:rsidRPr="00E6172C">
        <w:rPr>
          <w:i/>
          <w:szCs w:val="20"/>
          <w:lang w:val="en-GB"/>
        </w:rPr>
        <w:t>smo</w:t>
      </w:r>
      <w:r w:rsidR="00C2595E" w:rsidRPr="00E6172C">
        <w:rPr>
          <w:i/>
          <w:szCs w:val="20"/>
          <w:vertAlign w:val="superscript"/>
          <w:lang w:val="en-GB"/>
        </w:rPr>
        <w:t>b641</w:t>
      </w:r>
      <w:r w:rsidR="00C2595E" w:rsidRPr="00E6172C">
        <w:rPr>
          <w:szCs w:val="20"/>
          <w:lang w:val="en-GB"/>
        </w:rPr>
        <w:t xml:space="preserve"> </w:t>
      </w:r>
      <w:r w:rsidR="00375B54" w:rsidRPr="00E6172C">
        <w:rPr>
          <w:szCs w:val="20"/>
          <w:lang w:val="en-GB"/>
        </w:rPr>
        <w:fldChar w:fldCharType="begin"/>
      </w:r>
      <w:r w:rsidR="00AD49EB" w:rsidRPr="00E6172C">
        <w:rPr>
          <w:szCs w:val="20"/>
          <w:lang w:val="en-GB"/>
        </w:rPr>
        <w:instrText xml:space="preserve"> ADDIN EN.CITE &lt;EndNote&gt;&lt;Cite&gt;&lt;Author&gt;Barresi&lt;/Author&gt;&lt;Year&gt;2000&lt;/Year&gt;&lt;RecNum&gt;5901&lt;/RecNum&gt;&lt;DisplayText&gt;(Barresi et al., 2000)&lt;/DisplayText&gt;&lt;record&gt;&lt;rec-number&gt;5901&lt;/rec-number&gt;&lt;foreign-keys&gt;&lt;key app="EN" db-id="22p5fpsx89st9pe99v5xs2x1d2dex5rwt590" timestamp="0"&gt;5901&lt;/key&gt;&lt;/foreign-keys&gt;&lt;ref-type name="Journal Article"&gt;17&lt;/ref-type&gt;&lt;contributors&gt;&lt;authors&gt;&lt;author&gt;Barresi, M. J.&lt;/author&gt;&lt;author&gt;Stickney, H. L.&lt;/author&gt;&lt;author&gt;Devoto, S. H.&lt;/author&gt;&lt;/authors&gt;&lt;/contributors&gt;&lt;titles&gt;&lt;title&gt;The zebrafish slow-muscle-omitted gene product is required for Hedgehog signal transduction and the development of slow muscle identity&lt;/title&gt;&lt;secondary-title&gt;Development&lt;/secondary-title&gt;&lt;/titles&gt;&lt;periodical&gt;&lt;full-title&gt;Development&lt;/full-title&gt;&lt;/periodical&gt;&lt;pages&gt;2189-2199&lt;/pages&gt;&lt;volume&gt;127&lt;/volume&gt;&lt;number&gt;10&lt;/number&gt;&lt;dates&gt;&lt;year&gt;2000&lt;/year&gt;&lt;/dates&gt;&lt;urls&gt;&lt;/urls&gt;&lt;/record&gt;&lt;/Cite&gt;&lt;/EndNote&gt;</w:instrText>
      </w:r>
      <w:r w:rsidR="00375B54" w:rsidRPr="00E6172C">
        <w:rPr>
          <w:szCs w:val="20"/>
          <w:lang w:val="en-GB"/>
        </w:rPr>
        <w:fldChar w:fldCharType="separate"/>
      </w:r>
      <w:r w:rsidR="00375B54" w:rsidRPr="00E6172C">
        <w:rPr>
          <w:noProof/>
          <w:szCs w:val="20"/>
          <w:lang w:val="en-GB"/>
        </w:rPr>
        <w:t>(Barresi et al., 2000)</w:t>
      </w:r>
      <w:r w:rsidR="00375B54" w:rsidRPr="00E6172C">
        <w:rPr>
          <w:szCs w:val="20"/>
          <w:lang w:val="en-GB"/>
        </w:rPr>
        <w:fldChar w:fldCharType="end"/>
      </w:r>
      <w:r w:rsidR="00C2595E" w:rsidRPr="00E6172C">
        <w:rPr>
          <w:szCs w:val="20"/>
          <w:lang w:val="en-GB"/>
        </w:rPr>
        <w:t xml:space="preserve">, </w:t>
      </w:r>
      <w:r w:rsidR="00A647E6" w:rsidRPr="00E6172C">
        <w:rPr>
          <w:i/>
          <w:szCs w:val="20"/>
          <w:lang w:val="en-GB"/>
        </w:rPr>
        <w:t>tbxta</w:t>
      </w:r>
      <w:r w:rsidR="00A647E6" w:rsidRPr="00E6172C">
        <w:rPr>
          <w:i/>
          <w:szCs w:val="20"/>
          <w:vertAlign w:val="superscript"/>
          <w:lang w:val="en-GB"/>
        </w:rPr>
        <w:t>b195</w:t>
      </w:r>
      <w:r w:rsidR="00A647E6" w:rsidRPr="00E6172C">
        <w:rPr>
          <w:lang w:val="en-GB"/>
        </w:rPr>
        <w:t xml:space="preserve"> </w:t>
      </w:r>
      <w:r w:rsidR="00C715CA" w:rsidRPr="00E6172C">
        <w:rPr>
          <w:lang w:val="en-GB"/>
        </w:rPr>
        <w:t xml:space="preserve">and </w:t>
      </w:r>
      <w:r w:rsidR="002035DF" w:rsidRPr="00E6172C">
        <w:rPr>
          <w:i/>
          <w:lang w:val="en-GB"/>
        </w:rPr>
        <w:t>tbx16</w:t>
      </w:r>
      <w:r w:rsidR="002035DF" w:rsidRPr="00E6172C">
        <w:rPr>
          <w:i/>
          <w:vertAlign w:val="superscript"/>
          <w:lang w:val="en-GB"/>
        </w:rPr>
        <w:t>b104</w:t>
      </w:r>
      <w:r w:rsidR="002035DF" w:rsidRPr="00E6172C">
        <w:rPr>
          <w:szCs w:val="16"/>
          <w:lang w:val="en-GB"/>
        </w:rPr>
        <w:t xml:space="preserve"> </w:t>
      </w:r>
      <w:r w:rsidR="00BC02FE" w:rsidRPr="00E6172C">
        <w:rPr>
          <w:lang w:val="en-GB"/>
        </w:rPr>
        <w:fldChar w:fldCharType="begin">
          <w:fldData xml:space="preserve">PEVuZE5vdGU+PENpdGU+PEF1dGhvcj5HcmlmZmluPC9BdXRob3I+PFllYXI+MTk5ODwvWWVhcj48
UmVjTnVtPjUzMTQ8L1JlY051bT48SURUZXh0Pjk4MzU5OTQ5PC9JRFRleHQ+PERpc3BsYXlUZXh0
PihHcmlmZmluIGV0IGFsLiwgMTk5OCk8L0Rpc3BsYXlUZXh0PjxyZWNvcmQ+PHJlYy1udW1iZXI+
NTMxNDwvcmVjLW51bWJlcj48Zm9yZWlnbi1rZXlzPjxrZXkgYXBwPSJFTiIgZGItaWQ9IjIycDVm
cHN4ODlzdDlwZTk5djV4czJ4MWQyZGV4NXJ3dDU5MCIgdGltZXN0YW1wPSIwIj41MzE0PC9rZXk+
PC9mb3JlaWduLWtleXM+PHJlZi10eXBlIG5hbWU9IkpvdXJuYWwgQXJ0aWNsZSI+MTc8L3JlZi10
eXBlPjxjb250cmlidXRvcnM+PGF1dGhvcnM+PGF1dGhvcj5HcmlmZmluLCBLLiBKLjwvYXV0aG9y
PjxhdXRob3I+QW1hY2hlciwgUy4gTC48L2F1dGhvcj48YXV0aG9yPktpbW1lbCwgQy4gQi48L2F1
dGhvcj48YXV0aG9yPktpbWVsbWFuLCBELjwvYXV0aG9yPjwvYXV0aG9ycz48L2NvbnRyaWJ1dG9y
cz48dGl0bGVzPjx0aXRsZT5Nb2xlY3VsYXIgaWRlbnRpZmljYXRpb24gb2Ygc3BhZGV0YWlsOiBy
ZWd1bGF0aW9uIG9mIHplYnJhZmlzaCB0cnVuayBhbmQgdGFpbCBtZXNvZGVybSBmb3JtYXRpb24g
YnkgVC1ib3ggZ2VuZXM8L3RpdGxlPjxzZWNvbmRhcnktdGl0bGU+RGV2ZWxvcG1lbnQ8L3NlY29u
ZGFyeS10aXRsZT48L3RpdGxlcz48cGVyaW9kaWNhbD48ZnVsbC10aXRsZT5EZXZlbG9wbWVudDwv
ZnVsbC10aXRsZT48L3BlcmlvZGljYWw+PHBhZ2VzPjMzNzktODg8L3BhZ2VzPjx2b2x1bWU+MTI1
PC92b2x1bWU+PG51bWJlcj4xNzwvbnVtYmVyPjxrZXl3b3Jkcz48a2V5d29yZD5BbWlubyBBY2lk
IFNlcXVlbmNlPC9rZXl3b3JkPjxrZXl3b3JkPkFuaW1hbDwva2V5d29yZD48a2V5d29yZD5CYXNl
IFNlcXVlbmNlPC9rZXl3b3JkPjxrZXl3b3JkPkNsb25pbmcsIE1vbGVjdWxhcjwva2V5d29yZD48
a2V5d29yZD5ETkEgUHJpbWVycy9nZW5ldGljczwva2V5d29yZD48a2V5d29yZD5ETkEtQmluZGlu
ZyBQcm90ZWlucy9nZW5ldGljcy9waHlzaW9sb2d5PC9rZXl3b3JkPjxrZXl3b3JkPkZpYnJvYmxh
c3QgR3Jvd3RoIEZhY3Rvci9waHlzaW9sb2d5PC9rZXl3b3JkPjxrZXl3b3JkPkdlbmUgRXhwcmVz
c2lvbiBSZWd1bGF0aW9uLCBEZXZlbG9wbWVudGFsPC9rZXl3b3JkPjxrZXl3b3JkPkluIFNpdHUg
SHlicmlkaXphdGlvbjwva2V5d29yZD48a2V5d29yZD5NZXNvZGVybS9jeXRvbG9neS9waHlzaW9s
b2d5PC9rZXl3b3JkPjxrZXl3b3JkPk1vZGVscywgR2VuZXRpYzwva2V5d29yZD48a2V5d29yZD5N
b2xlY3VsYXIgU2VxdWVuY2UgRGF0YTwva2V5d29yZD48a2V5d29yZD5NdXRhdGlvbjwva2V5d29y
ZD48a2V5d29yZD5QaGVub3R5cGU8L2tleXdvcmQ+PGtleXdvcmQ+UG9seW1lcmFzZSBDaGFpbiBS
ZWFjdGlvbjwva2V5d29yZD48a2V5d29yZD5TZXF1ZW5jZSBIb21vbG9neSwgQW1pbm8gQWNpZDwv
a2V5d29yZD48a2V5d29yZD5TaWduYWwgVHJhbnNkdWN0aW9uPC9rZXl3b3JkPjxrZXl3b3JkPlN1
cHBvcnQsIE5vbi1VLlMuIEdvdiZhcG9zO3Q8L2tleXdvcmQ+PGtleXdvcmQ+U3VwcG9ydCwgVS5T
LiBHb3YmYXBvczt0LCBOb24tUC5ILlMuPC9rZXl3b3JkPjxrZXl3b3JkPlN1cHBvcnQsIFUuUy4g
R292JmFwb3M7dCwgUC5ILlMuPC9rZXl3b3JkPjxrZXl3b3JkPlRhaWwvZW1icnlvbG9neTwva2V5
d29yZD48a2V5d29yZD5UcmFuc2NyaXB0aW9uIEZhY3RvcnMvKmdlbmV0aWNzL3BoeXNpb2xvZ3k8
L2tleXdvcmQ+PGtleXdvcmQ+VmVydGVicmF0ZXMvZW1icnlvbG9neS9nZW5ldGljczwva2V5d29y
ZD48a2V5d29yZD5aZWJyYWZpc2gvKmVtYnJ5b2xvZ3kvKmdlbmV0aWNzL3BoeXNpb2xvZ3k8L2tl
eXdvcmQ+PC9rZXl3b3Jkcz48ZGF0ZXM+PHllYXI+MTk5ODwveWVhcj48L2RhdGVzPjxsYWJlbD45
ODM1OTk0OTwvbGFiZWw+PHVybHM+PHJlbGF0ZWQtdXJscz48dXJsPmh0dHA6Ly93d3cubmNiaS5u
bG0ubmloLmdvdi9jZ2ktYmluL0VudHJlei9yZWZlcmVyP2h0dHA6Ly93d3cuYmlvbG9naXN0cy5j
b20vRGV2ZWxvcG1lbnQvMTI1LzE3L2RldjQwNDAuaHRtbDwvdXJsPjwvcmVsYXRlZC11cmxzPjwv
dXJscz48L3JlY29yZD48L0NpdGU+PC9FbmROb3RlPn==
</w:fldData>
        </w:fldChar>
      </w:r>
      <w:r w:rsidR="00AD49EB" w:rsidRPr="00E6172C">
        <w:rPr>
          <w:lang w:val="en-GB"/>
        </w:rPr>
        <w:instrText xml:space="preserve"> ADDIN EN.CITE </w:instrText>
      </w:r>
      <w:r w:rsidR="00AD49EB" w:rsidRPr="00E6172C">
        <w:rPr>
          <w:lang w:val="en-GB"/>
        </w:rPr>
        <w:fldChar w:fldCharType="begin">
          <w:fldData xml:space="preserve">PEVuZE5vdGU+PENpdGU+PEF1dGhvcj5HcmlmZmluPC9BdXRob3I+PFllYXI+MTk5ODwvWWVhcj48
UmVjTnVtPjUzMTQ8L1JlY051bT48SURUZXh0Pjk4MzU5OTQ5PC9JRFRleHQ+PERpc3BsYXlUZXh0
PihHcmlmZmluIGV0IGFsLiwgMTk5OCk8L0Rpc3BsYXlUZXh0PjxyZWNvcmQ+PHJlYy1udW1iZXI+
NTMxNDwvcmVjLW51bWJlcj48Zm9yZWlnbi1rZXlzPjxrZXkgYXBwPSJFTiIgZGItaWQ9IjIycDVm
cHN4ODlzdDlwZTk5djV4czJ4MWQyZGV4NXJ3dDU5MCIgdGltZXN0YW1wPSIwIj41MzE0PC9rZXk+
PC9mb3JlaWduLWtleXM+PHJlZi10eXBlIG5hbWU9IkpvdXJuYWwgQXJ0aWNsZSI+MTc8L3JlZi10
eXBlPjxjb250cmlidXRvcnM+PGF1dGhvcnM+PGF1dGhvcj5HcmlmZmluLCBLLiBKLjwvYXV0aG9y
PjxhdXRob3I+QW1hY2hlciwgUy4gTC48L2F1dGhvcj48YXV0aG9yPktpbW1lbCwgQy4gQi48L2F1
dGhvcj48YXV0aG9yPktpbWVsbWFuLCBELjwvYXV0aG9yPjwvYXV0aG9ycz48L2NvbnRyaWJ1dG9y
cz48dGl0bGVzPjx0aXRsZT5Nb2xlY3VsYXIgaWRlbnRpZmljYXRpb24gb2Ygc3BhZGV0YWlsOiBy
ZWd1bGF0aW9uIG9mIHplYnJhZmlzaCB0cnVuayBhbmQgdGFpbCBtZXNvZGVybSBmb3JtYXRpb24g
YnkgVC1ib3ggZ2VuZXM8L3RpdGxlPjxzZWNvbmRhcnktdGl0bGU+RGV2ZWxvcG1lbnQ8L3NlY29u
ZGFyeS10aXRsZT48L3RpdGxlcz48cGVyaW9kaWNhbD48ZnVsbC10aXRsZT5EZXZlbG9wbWVudDwv
ZnVsbC10aXRsZT48L3BlcmlvZGljYWw+PHBhZ2VzPjMzNzktODg8L3BhZ2VzPjx2b2x1bWU+MTI1
PC92b2x1bWU+PG51bWJlcj4xNzwvbnVtYmVyPjxrZXl3b3Jkcz48a2V5d29yZD5BbWlubyBBY2lk
IFNlcXVlbmNlPC9rZXl3b3JkPjxrZXl3b3JkPkFuaW1hbDwva2V5d29yZD48a2V5d29yZD5CYXNl
IFNlcXVlbmNlPC9rZXl3b3JkPjxrZXl3b3JkPkNsb25pbmcsIE1vbGVjdWxhcjwva2V5d29yZD48
a2V5d29yZD5ETkEgUHJpbWVycy9nZW5ldGljczwva2V5d29yZD48a2V5d29yZD5ETkEtQmluZGlu
ZyBQcm90ZWlucy9nZW5ldGljcy9waHlzaW9sb2d5PC9rZXl3b3JkPjxrZXl3b3JkPkZpYnJvYmxh
c3QgR3Jvd3RoIEZhY3Rvci9waHlzaW9sb2d5PC9rZXl3b3JkPjxrZXl3b3JkPkdlbmUgRXhwcmVz
c2lvbiBSZWd1bGF0aW9uLCBEZXZlbG9wbWVudGFsPC9rZXl3b3JkPjxrZXl3b3JkPkluIFNpdHUg
SHlicmlkaXphdGlvbjwva2V5d29yZD48a2V5d29yZD5NZXNvZGVybS9jeXRvbG9neS9waHlzaW9s
b2d5PC9rZXl3b3JkPjxrZXl3b3JkPk1vZGVscywgR2VuZXRpYzwva2V5d29yZD48a2V5d29yZD5N
b2xlY3VsYXIgU2VxdWVuY2UgRGF0YTwva2V5d29yZD48a2V5d29yZD5NdXRhdGlvbjwva2V5d29y
ZD48a2V5d29yZD5QaGVub3R5cGU8L2tleXdvcmQ+PGtleXdvcmQ+UG9seW1lcmFzZSBDaGFpbiBS
ZWFjdGlvbjwva2V5d29yZD48a2V5d29yZD5TZXF1ZW5jZSBIb21vbG9neSwgQW1pbm8gQWNpZDwv
a2V5d29yZD48a2V5d29yZD5TaWduYWwgVHJhbnNkdWN0aW9uPC9rZXl3b3JkPjxrZXl3b3JkPlN1
cHBvcnQsIE5vbi1VLlMuIEdvdiZhcG9zO3Q8L2tleXdvcmQ+PGtleXdvcmQ+U3VwcG9ydCwgVS5T
LiBHb3YmYXBvczt0LCBOb24tUC5ILlMuPC9rZXl3b3JkPjxrZXl3b3JkPlN1cHBvcnQsIFUuUy4g
R292JmFwb3M7dCwgUC5ILlMuPC9rZXl3b3JkPjxrZXl3b3JkPlRhaWwvZW1icnlvbG9neTwva2V5
d29yZD48a2V5d29yZD5UcmFuc2NyaXB0aW9uIEZhY3RvcnMvKmdlbmV0aWNzL3BoeXNpb2xvZ3k8
L2tleXdvcmQ+PGtleXdvcmQ+VmVydGVicmF0ZXMvZW1icnlvbG9neS9nZW5ldGljczwva2V5d29y
ZD48a2V5d29yZD5aZWJyYWZpc2gvKmVtYnJ5b2xvZ3kvKmdlbmV0aWNzL3BoeXNpb2xvZ3k8L2tl
eXdvcmQ+PC9rZXl3b3Jkcz48ZGF0ZXM+PHllYXI+MTk5ODwveWVhcj48L2RhdGVzPjxsYWJlbD45
ODM1OTk0OTwvbGFiZWw+PHVybHM+PHJlbGF0ZWQtdXJscz48dXJsPmh0dHA6Ly93d3cubmNiaS5u
bG0ubmloLmdvdi9jZ2ktYmluL0VudHJlei9yZWZlcmVyP2h0dHA6Ly93d3cuYmlvbG9naXN0cy5j
b20vRGV2ZWxvcG1lbnQvMTI1LzE3L2RldjQwNDAuaHRtbDwvdXJsPjwvcmVsYXRlZC11cmxzPjwv
dXJscz48L3JlY29yZD48L0NpdGU+PC9FbmROb3RlPn==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BC02FE" w:rsidRPr="00E6172C">
        <w:rPr>
          <w:lang w:val="en-GB"/>
        </w:rPr>
      </w:r>
      <w:r w:rsidR="00BC02FE" w:rsidRPr="00E6172C">
        <w:rPr>
          <w:lang w:val="en-GB"/>
        </w:rPr>
        <w:fldChar w:fldCharType="separate"/>
      </w:r>
      <w:r w:rsidR="00BC02FE" w:rsidRPr="00E6172C">
        <w:rPr>
          <w:noProof/>
          <w:lang w:val="en-GB"/>
        </w:rPr>
        <w:t>(Griffin et al., 1998)</w:t>
      </w:r>
      <w:r w:rsidR="00BC02FE" w:rsidRPr="00E6172C">
        <w:rPr>
          <w:lang w:val="en-GB"/>
        </w:rPr>
        <w:fldChar w:fldCharType="end"/>
      </w:r>
      <w:r w:rsidR="00C715CA" w:rsidRPr="00E6172C">
        <w:rPr>
          <w:lang w:val="en-GB"/>
        </w:rPr>
        <w:t xml:space="preserve"> </w:t>
      </w:r>
      <w:r w:rsidRPr="00E6172C">
        <w:rPr>
          <w:lang w:val="en-GB"/>
        </w:rPr>
        <w:t xml:space="preserve">are likely nulls and were </w:t>
      </w:r>
      <w:r w:rsidR="00C715CA" w:rsidRPr="00E6172C">
        <w:rPr>
          <w:lang w:val="en-GB"/>
        </w:rPr>
        <w:t>maintained on King’s wild type background. Staging and</w:t>
      </w:r>
      <w:r w:rsidR="00C715CA" w:rsidRPr="00E6172C">
        <w:rPr>
          <w:szCs w:val="16"/>
          <w:lang w:val="en-GB"/>
        </w:rPr>
        <w:t xml:space="preserve"> </w:t>
      </w:r>
      <w:r w:rsidR="00C715CA" w:rsidRPr="00E6172C">
        <w:rPr>
          <w:lang w:val="en-GB"/>
        </w:rPr>
        <w:t>husbandry were as described previously</w:t>
      </w:r>
      <w:r w:rsidRPr="00E6172C">
        <w:rPr>
          <w:lang w:val="en-GB"/>
        </w:rPr>
        <w:t xml:space="preserve"> </w:t>
      </w:r>
      <w:r w:rsidR="00BC02FE" w:rsidRPr="00E6172C">
        <w:rPr>
          <w:lang w:val="en-GB"/>
        </w:rPr>
        <w:fldChar w:fldCharType="begin"/>
      </w:r>
      <w:r w:rsidR="00AD49EB" w:rsidRPr="00E6172C">
        <w:rPr>
          <w:lang w:val="en-GB"/>
        </w:rPr>
        <w:instrText xml:space="preserve"> ADDIN EN.CITE &lt;EndNote&gt;&lt;Cite&gt;&lt;Author&gt;Westerfield&lt;/Author&gt;&lt;Year&gt;2000&lt;/Year&gt;&lt;RecNum&gt;9258&lt;/RecNum&gt;&lt;DisplayText&gt;(Westerfield, 2000)&lt;/DisplayText&gt;&lt;record&gt;&lt;rec-number&gt;9258&lt;/rec-number&gt;&lt;foreign-keys&gt;&lt;key app="EN" db-id="22p5fpsx89st9pe99v5xs2x1d2dex5rwt590" timestamp="1345717092"&gt;9258&lt;/key&gt;&lt;/foreign-keys&gt;&lt;ref-type name="Book"&gt;6&lt;/ref-type&gt;&lt;contributors&gt;&lt;authors&gt;&lt;author&gt;Westerfield, M.&lt;/author&gt;&lt;/authors&gt;&lt;/contributors&gt;&lt;titles&gt;&lt;title&gt;The Zebrafish Book - A guide for the laboratory use of zebrafish (Danio rerio)&lt;/title&gt;&lt;/titles&gt;&lt;dates&gt;&lt;year&gt;2000&lt;/year&gt;&lt;/dates&gt;&lt;publisher&gt;University of Oregon Press&lt;/publisher&gt;&lt;urls&gt;&lt;/urls&gt;&lt;/record&gt;&lt;/Cite&gt;&lt;/EndNote&gt;</w:instrText>
      </w:r>
      <w:r w:rsidR="00BC02FE" w:rsidRPr="00E6172C">
        <w:rPr>
          <w:lang w:val="en-GB"/>
        </w:rPr>
        <w:fldChar w:fldCharType="separate"/>
      </w:r>
      <w:r w:rsidR="00BC02FE" w:rsidRPr="00E6172C">
        <w:rPr>
          <w:noProof/>
          <w:lang w:val="en-GB"/>
        </w:rPr>
        <w:t>(Westerfield, 2000)</w:t>
      </w:r>
      <w:r w:rsidR="00BC02FE" w:rsidRPr="00E6172C">
        <w:rPr>
          <w:lang w:val="en-GB"/>
        </w:rPr>
        <w:fldChar w:fldCharType="end"/>
      </w:r>
      <w:r w:rsidR="00B369F9" w:rsidRPr="00E6172C">
        <w:rPr>
          <w:lang w:val="en-GB"/>
        </w:rPr>
        <w:t>. All experiments were performed under licen</w:t>
      </w:r>
      <w:r w:rsidR="0049394F" w:rsidRPr="00E6172C">
        <w:rPr>
          <w:lang w:val="en-GB"/>
        </w:rPr>
        <w:t>c</w:t>
      </w:r>
      <w:r w:rsidR="00B369F9" w:rsidRPr="00E6172C">
        <w:rPr>
          <w:lang w:val="en-GB"/>
        </w:rPr>
        <w:t>e</w:t>
      </w:r>
      <w:r w:rsidR="0049394F" w:rsidRPr="00E6172C">
        <w:rPr>
          <w:lang w:val="en-GB"/>
        </w:rPr>
        <w:t>s</w:t>
      </w:r>
      <w:r w:rsidR="00B369F9" w:rsidRPr="00E6172C">
        <w:rPr>
          <w:lang w:val="en-GB"/>
        </w:rPr>
        <w:t xml:space="preserve"> awarded under the UK Animal (Scientific Procedures) Act 1986 and subsequent modifications</w:t>
      </w:r>
      <w:r w:rsidR="00C715CA" w:rsidRPr="00E6172C">
        <w:rPr>
          <w:lang w:val="en-GB"/>
        </w:rPr>
        <w:t>.</w:t>
      </w:r>
    </w:p>
    <w:p w14:paraId="00C7AD18" w14:textId="77777777" w:rsidR="00C715CA" w:rsidRPr="00E6172C" w:rsidRDefault="00C715CA" w:rsidP="00462DFA">
      <w:pPr>
        <w:widowControl w:val="0"/>
        <w:autoSpaceDE w:val="0"/>
        <w:autoSpaceDN w:val="0"/>
        <w:adjustRightInd w:val="0"/>
        <w:spacing w:after="120" w:line="360" w:lineRule="auto"/>
        <w:jc w:val="both"/>
        <w:rPr>
          <w:lang w:val="en-GB"/>
        </w:rPr>
      </w:pPr>
    </w:p>
    <w:p w14:paraId="07481A7C" w14:textId="49A217B4" w:rsidR="00C715CA" w:rsidRPr="00E6172C" w:rsidRDefault="00C715CA" w:rsidP="00462DFA">
      <w:pPr>
        <w:widowControl w:val="0"/>
        <w:autoSpaceDE w:val="0"/>
        <w:autoSpaceDN w:val="0"/>
        <w:adjustRightInd w:val="0"/>
        <w:spacing w:after="120" w:line="360" w:lineRule="auto"/>
        <w:jc w:val="both"/>
        <w:rPr>
          <w:b/>
          <w:i/>
          <w:lang w:val="en-GB"/>
        </w:rPr>
      </w:pPr>
      <w:r w:rsidRPr="00E6172C">
        <w:rPr>
          <w:b/>
          <w:i/>
          <w:lang w:val="en-GB"/>
        </w:rPr>
        <w:t>In situ mRNA hybridization</w:t>
      </w:r>
      <w:r w:rsidR="00AF4973" w:rsidRPr="00E6172C">
        <w:rPr>
          <w:b/>
          <w:i/>
          <w:lang w:val="en-GB"/>
        </w:rPr>
        <w:t xml:space="preserve"> and immunohistochemistry</w:t>
      </w:r>
    </w:p>
    <w:p w14:paraId="742CB354" w14:textId="2ECBA79E" w:rsidR="00C715CA" w:rsidRPr="00E6172C" w:rsidRDefault="00C715CA" w:rsidP="00AF4973">
      <w:pPr>
        <w:widowControl w:val="0"/>
        <w:autoSpaceDE w:val="0"/>
        <w:autoSpaceDN w:val="0"/>
        <w:adjustRightInd w:val="0"/>
        <w:spacing w:after="120" w:line="360" w:lineRule="auto"/>
        <w:jc w:val="both"/>
        <w:rPr>
          <w:lang w:val="en-GB"/>
        </w:rPr>
      </w:pPr>
      <w:r w:rsidRPr="00E6172C">
        <w:rPr>
          <w:lang w:val="en-GB"/>
        </w:rPr>
        <w:t xml:space="preserve">In situ mRNA hybridization for </w:t>
      </w:r>
      <w:r w:rsidRPr="00E6172C">
        <w:rPr>
          <w:i/>
          <w:lang w:val="en-GB"/>
        </w:rPr>
        <w:t>myf5</w:t>
      </w:r>
      <w:r w:rsidRPr="00E6172C">
        <w:rPr>
          <w:lang w:val="en-GB"/>
        </w:rPr>
        <w:t xml:space="preserve"> and </w:t>
      </w:r>
      <w:proofErr w:type="spellStart"/>
      <w:r w:rsidRPr="00E6172C">
        <w:rPr>
          <w:i/>
          <w:lang w:val="en-GB"/>
        </w:rPr>
        <w:t>myod</w:t>
      </w:r>
      <w:proofErr w:type="spellEnd"/>
      <w:r w:rsidRPr="00E6172C">
        <w:rPr>
          <w:lang w:val="en-GB"/>
        </w:rPr>
        <w:t xml:space="preserve"> was as described previously </w:t>
      </w:r>
      <w:r w:rsidR="00BC02FE" w:rsidRPr="00E6172C">
        <w:rPr>
          <w:lang w:val="en-GB"/>
        </w:rPr>
        <w:fldChar w:fldCharType="begin">
          <w:fldData xml:space="preserve">PEVuZE5vdGU+PENpdGU+PEF1dGhvcj5IaW5pdHM8L0F1dGhvcj48WWVhcj4yMDA5PC9ZZWFyPjxS
ZWNOdW0+OTIzNTwvUmVjTnVtPjxEaXNwbGF5VGV4dD4oSGluaXRzIGV0IGFsLiwgMjAwOSk8L0Rp
c3BsYXlUZXh0PjxyZWNvcmQ+PHJlYy1udW1iZXI+OTIzNTwvcmVjLW51bWJlcj48Zm9yZWlnbi1r
ZXlzPjxrZXkgYXBwPSJFTiIgZGItaWQ9IjIycDVmcHN4ODlzdDlwZTk5djV4czJ4MWQyZGV4NXJ3
dDU5MCIgdGltZXN0YW1wPSIwIj45MjM1PC9rZXk+PC9mb3JlaWduLWtleXM+PHJlZi10eXBlIG5h
bWU9IkpvdXJuYWwgQXJ0aWNsZSI+MTc8L3JlZi10eXBlPjxjb250cmlidXRvcnM+PGF1dGhvcnM+
PGF1dGhvcj5IaW5pdHMsIFkuPC9hdXRob3I+PGF1dGhvcj5Pc2Jvcm4sIEQuIFAuPC9hdXRob3I+
PGF1dGhvcj5IdWdoZXMsIFMuIE0uPC9hdXRob3I+PC9hdXRob3JzPjwvY29udHJpYnV0b3JzPjxh
dXRoLWFkZHJlc3M+UmFuZGFsbCBEaXZpc2lvbiBmb3IgQ2VsbCBhbmQgTW9sZWN1bGFyIEJpb3Bo
eXNpY3MgYW5kIE1SQyBDZW50cmUgZm9yIERldmVsb3BtZW50YWwgTmV1cm9iaW9sb2d5LCBOZXcg
SHVudCZhcG9zO3MgSG91c2UsIEd1eSZhcG9zO3MgQ2FtcHVzLCBLaW5nJmFwb3M7cyBDb2xsZWdl
IExvbmRvbiwgU0UxIDFVTCwgVUsuPC9hdXRoLWFkZHJlc3M+PHRpdGxlcz48dGl0bGU+RGlmZmVy
ZW50aWFsIHJlcXVpcmVtZW50cyBmb3IgbXlvZ2VuaWMgcmVndWxhdG9yeSBmYWN0b3JzIGRpc3Rp
bmd1aXNoIG1lZGlhbCBhbmQgbGF0ZXJhbCBzb21pdGljLCBjcmFuaWFsIGFuZCBmaW4gbXVzY2xl
IGZpYnJlIHBvcHVsYXRpb25zPC90aXRsZT48c2Vjb25kYXJ5LXRpdGxlPkRldmVsb3BtZW50PC9z
ZWNvbmRhcnktdGl0bGU+PC90aXRsZXM+PHBlcmlvZGljYWw+PGZ1bGwtdGl0bGU+RGV2ZWxvcG1l
bnQ8L2Z1bGwtdGl0bGU+PC9wZXJpb2RpY2FsPjxwYWdlcz40MDMtMTQ8L3BhZ2VzPjx2b2x1bWU+
MTM2PC92b2x1bWU+PG51bWJlcj4zPC9udW1iZXI+PGVkaXRpb24+MjAwOS8wMS8xNTwvZWRpdGlv
bj48a2V5d29yZHM+PGtleXdvcmQ+QW5pbWFsczwva2V5d29yZD48a2V5d29yZD5BbmltYWxzLCBH
ZW5ldGljYWxseSBNb2RpZmllZDwva2V5d29yZD48a2V5d29yZD5Cb2R5IFBhdHRlcm5pbmcvcGh5
c2lvbG9neTwva2V5d29yZD48a2V5d29yZD5FeHRyZW1pdGllcy9lbWJyeW9sb2d5L2dyb3d0aCAm
YW1wOyBkZXZlbG9wbWVudC8qcGh5c2lvbG9neTwva2V5d29yZD48a2V5d29yZD5IZWRnZWhvZyBQ
cm90ZWlucy9nZW5ldGljcy9tZXRhYm9saXNtPC9rZXl3b3JkPjxrZXl3b3JkPkxhcnZhPC9rZXl3
b3JkPjxrZXl3b3JkPk11c2NsZSBEZXZlbG9wbWVudC8qcGh5c2lvbG9neTwva2V5d29yZD48a2V5
d29yZD5NdXNjbGUgRmliZXJzLCBTa2VsZXRhbC8qcGh5c2lvbG9neTwva2V5d29yZD48a2V5d29y
ZD5NdXRhdGlvbjwva2V5d29yZD48a2V5d29yZD5NeW9EIFByb3RlaW4vZ2VuZXRpY3MvbWV0YWJv
bGlzbTwva2V5d29yZD48a2V5d29yZD5NeW9nZW5pYyBSZWd1bGF0b3J5IEZhY3RvciA1L2dlbmV0
aWNzL21ldGFib2xpc208L2tleXdvcmQ+PGtleXdvcmQ+TXlvZ2VuaWMgUmVndWxhdG9yeSBGYWN0
b3JzL2dlbmV0aWNzL21ldGFib2xpc208L2tleXdvcmQ+PGtleXdvcmQ+TXlvZ2VuaW4vZ2VuZXRp
Y3MvbWV0YWJvbGlzbTwva2V5d29yZD48a2V5d29yZD5PcmdhbiBTcGVjaWZpY2l0eTwva2V5d29y
ZD48a2V5d29yZD5Tb21pdGVzL2VtYnJ5b2xvZ3kvKnBoeXNpb2xvZ3k8L2tleXdvcmQ+PGtleXdv
cmQ+WmVicmFmaXNoL2VtYnJ5b2xvZ3kvZ3Jvd3RoICZhbXA7IGRldmVsb3BtZW50LypwaHlzaW9s
b2d5PC9rZXl3b3JkPjxrZXl3b3JkPlplYnJhZmlzaCBQcm90ZWlucy9nZW5ldGljcy9tZXRhYm9s
aXNtPC9rZXl3b3JkPjwva2V5d29yZHM+PGRhdGVzPjx5ZWFyPjIwMDk8L3llYXI+PHB1Yi1kYXRl
cz48ZGF0ZT5GZWI8L2RhdGU+PC9wdWItZGF0ZXM+PC9kYXRlcz48aXNibj4wOTUwLTE5OTEgKFBy
aW50KSYjeEQ7MDk1MC0xOTkxIChMaW5raW5nKTwvaXNibj48YWNjZXNzaW9uLW51bT4xOTE0MTY3
MDwvYWNjZXNzaW9uLW51bT48dXJscz48cmVsYXRlZC11cmxzPjx1cmw+aHR0cDovL3d3dy5uY2Jp
Lm5sbS5uaWguZ292L2VudHJlei9xdWVyeS5mY2dpP2NtZD1SZXRyaWV2ZSZhbXA7ZGI9UHViTWVk
JmFtcDtkb3B0PUNpdGF0aW9uJmFtcDtsaXN0X3VpZHM9MTkxNDE2NzA8L3VybD48L3JlbGF0ZWQt
dXJscz48L3VybHM+PGN1c3RvbTI+UE1DMjY4NzU4OTwvY3VzdG9tMj48ZWxlY3Ryb25pYy1yZXNv
dXJjZS1udW0+MTM2LzMvNDAzIFtwaWldJiN4RDsxMC4xMjQyL2Rldi4wMjgwMTk8L2VsZWN0cm9u
aWMtcmVzb3VyY2UtbnVtPjxsYW5ndWFnZT5lbmc8L2xhbmd1YWdlPjwvcmVjb3JkPjwvQ2l0ZT48
L0VuZE5vdGU+AG==
</w:fldData>
        </w:fldChar>
      </w:r>
      <w:r w:rsidR="00AD49EB" w:rsidRPr="00E6172C">
        <w:rPr>
          <w:lang w:val="en-GB"/>
        </w:rPr>
        <w:instrText xml:space="preserve"> ADDIN EN.CITE </w:instrText>
      </w:r>
      <w:r w:rsidR="00AD49EB" w:rsidRPr="00E6172C">
        <w:rPr>
          <w:lang w:val="en-GB"/>
        </w:rPr>
        <w:fldChar w:fldCharType="begin">
          <w:fldData xml:space="preserve">PEVuZE5vdGU+PENpdGU+PEF1dGhvcj5IaW5pdHM8L0F1dGhvcj48WWVhcj4yMDA5PC9ZZWFyPjxS
ZWNOdW0+OTIzNTwvUmVjTnVtPjxEaXNwbGF5VGV4dD4oSGluaXRzIGV0IGFsLiwgMjAwOSk8L0Rp
c3BsYXlUZXh0PjxyZWNvcmQ+PHJlYy1udW1iZXI+OTIzNTwvcmVjLW51bWJlcj48Zm9yZWlnbi1r
ZXlzPjxrZXkgYXBwPSJFTiIgZGItaWQ9IjIycDVmcHN4ODlzdDlwZTk5djV4czJ4MWQyZGV4NXJ3
dDU5MCIgdGltZXN0YW1wPSIwIj45MjM1PC9rZXk+PC9mb3JlaWduLWtleXM+PHJlZi10eXBlIG5h
bWU9IkpvdXJuYWwgQXJ0aWNsZSI+MTc8L3JlZi10eXBlPjxjb250cmlidXRvcnM+PGF1dGhvcnM+
PGF1dGhvcj5IaW5pdHMsIFkuPC9hdXRob3I+PGF1dGhvcj5Pc2Jvcm4sIEQuIFAuPC9hdXRob3I+
PGF1dGhvcj5IdWdoZXMsIFMuIE0uPC9hdXRob3I+PC9hdXRob3JzPjwvY29udHJpYnV0b3JzPjxh
dXRoLWFkZHJlc3M+UmFuZGFsbCBEaXZpc2lvbiBmb3IgQ2VsbCBhbmQgTW9sZWN1bGFyIEJpb3Bo
eXNpY3MgYW5kIE1SQyBDZW50cmUgZm9yIERldmVsb3BtZW50YWwgTmV1cm9iaW9sb2d5LCBOZXcg
SHVudCZhcG9zO3MgSG91c2UsIEd1eSZhcG9zO3MgQ2FtcHVzLCBLaW5nJmFwb3M7cyBDb2xsZWdl
IExvbmRvbiwgU0UxIDFVTCwgVUsuPC9hdXRoLWFkZHJlc3M+PHRpdGxlcz48dGl0bGU+RGlmZmVy
ZW50aWFsIHJlcXVpcmVtZW50cyBmb3IgbXlvZ2VuaWMgcmVndWxhdG9yeSBmYWN0b3JzIGRpc3Rp
bmd1aXNoIG1lZGlhbCBhbmQgbGF0ZXJhbCBzb21pdGljLCBjcmFuaWFsIGFuZCBmaW4gbXVzY2xl
IGZpYnJlIHBvcHVsYXRpb25zPC90aXRsZT48c2Vjb25kYXJ5LXRpdGxlPkRldmVsb3BtZW50PC9z
ZWNvbmRhcnktdGl0bGU+PC90aXRsZXM+PHBlcmlvZGljYWw+PGZ1bGwtdGl0bGU+RGV2ZWxvcG1l
bnQ8L2Z1bGwtdGl0bGU+PC9wZXJpb2RpY2FsPjxwYWdlcz40MDMtMTQ8L3BhZ2VzPjx2b2x1bWU+
MTM2PC92b2x1bWU+PG51bWJlcj4zPC9udW1iZXI+PGVkaXRpb24+MjAwOS8wMS8xNTwvZWRpdGlv
bj48a2V5d29yZHM+PGtleXdvcmQ+QW5pbWFsczwva2V5d29yZD48a2V5d29yZD5BbmltYWxzLCBH
ZW5ldGljYWxseSBNb2RpZmllZDwva2V5d29yZD48a2V5d29yZD5Cb2R5IFBhdHRlcm5pbmcvcGh5
c2lvbG9neTwva2V5d29yZD48a2V5d29yZD5FeHRyZW1pdGllcy9lbWJyeW9sb2d5L2dyb3d0aCAm
YW1wOyBkZXZlbG9wbWVudC8qcGh5c2lvbG9neTwva2V5d29yZD48a2V5d29yZD5IZWRnZWhvZyBQ
cm90ZWlucy9nZW5ldGljcy9tZXRhYm9saXNtPC9rZXl3b3JkPjxrZXl3b3JkPkxhcnZhPC9rZXl3
b3JkPjxrZXl3b3JkPk11c2NsZSBEZXZlbG9wbWVudC8qcGh5c2lvbG9neTwva2V5d29yZD48a2V5
d29yZD5NdXNjbGUgRmliZXJzLCBTa2VsZXRhbC8qcGh5c2lvbG9neTwva2V5d29yZD48a2V5d29y
ZD5NdXRhdGlvbjwva2V5d29yZD48a2V5d29yZD5NeW9EIFByb3RlaW4vZ2VuZXRpY3MvbWV0YWJv
bGlzbTwva2V5d29yZD48a2V5d29yZD5NeW9nZW5pYyBSZWd1bGF0b3J5IEZhY3RvciA1L2dlbmV0
aWNzL21ldGFib2xpc208L2tleXdvcmQ+PGtleXdvcmQ+TXlvZ2VuaWMgUmVndWxhdG9yeSBGYWN0
b3JzL2dlbmV0aWNzL21ldGFib2xpc208L2tleXdvcmQ+PGtleXdvcmQ+TXlvZ2VuaW4vZ2VuZXRp
Y3MvbWV0YWJvbGlzbTwva2V5d29yZD48a2V5d29yZD5PcmdhbiBTcGVjaWZpY2l0eTwva2V5d29y
ZD48a2V5d29yZD5Tb21pdGVzL2VtYnJ5b2xvZ3kvKnBoeXNpb2xvZ3k8L2tleXdvcmQ+PGtleXdv
cmQ+WmVicmFmaXNoL2VtYnJ5b2xvZ3kvZ3Jvd3RoICZhbXA7IGRldmVsb3BtZW50LypwaHlzaW9s
b2d5PC9rZXl3b3JkPjxrZXl3b3JkPlplYnJhZmlzaCBQcm90ZWlucy9nZW5ldGljcy9tZXRhYm9s
aXNtPC9rZXl3b3JkPjwva2V5d29yZHM+PGRhdGVzPjx5ZWFyPjIwMDk8L3llYXI+PHB1Yi1kYXRl
cz48ZGF0ZT5GZWI8L2RhdGU+PC9wdWItZGF0ZXM+PC9kYXRlcz48aXNibj4wOTUwLTE5OTEgKFBy
aW50KSYjeEQ7MDk1MC0xOTkxIChMaW5raW5nKTwvaXNibj48YWNjZXNzaW9uLW51bT4xOTE0MTY3
MDwvYWNjZXNzaW9uLW51bT48dXJscz48cmVsYXRlZC11cmxzPjx1cmw+aHR0cDovL3d3dy5uY2Jp
Lm5sbS5uaWguZ292L2VudHJlei9xdWVyeS5mY2dpP2NtZD1SZXRyaWV2ZSZhbXA7ZGI9UHViTWVk
JmFtcDtkb3B0PUNpdGF0aW9uJmFtcDtsaXN0X3VpZHM9MTkxNDE2NzA8L3VybD48L3JlbGF0ZWQt
dXJscz48L3VybHM+PGN1c3RvbTI+UE1DMjY4NzU4OTwvY3VzdG9tMj48ZWxlY3Ryb25pYy1yZXNv
dXJjZS1udW0+MTM2LzMvNDAzIFtwaWldJiN4RDsxMC4xMjQyL2Rldi4wMjgwMTk8L2VsZWN0cm9u
aWMtcmVzb3VyY2UtbnVtPjxsYW5ndWFnZT5lbmc8L2xhbmd1YWdlPjwvcmVjb3JkPjwvQ2l0ZT48
L0VuZE5vdGU+AG==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BC02FE" w:rsidRPr="00E6172C">
        <w:rPr>
          <w:lang w:val="en-GB"/>
        </w:rPr>
      </w:r>
      <w:r w:rsidR="00BC02FE" w:rsidRPr="00E6172C">
        <w:rPr>
          <w:lang w:val="en-GB"/>
        </w:rPr>
        <w:fldChar w:fldCharType="separate"/>
      </w:r>
      <w:r w:rsidR="00BC02FE" w:rsidRPr="00E6172C">
        <w:rPr>
          <w:noProof/>
          <w:lang w:val="en-GB"/>
        </w:rPr>
        <w:t>(Hinits et al., 2009)</w:t>
      </w:r>
      <w:r w:rsidR="00BC02FE" w:rsidRPr="00E6172C">
        <w:rPr>
          <w:lang w:val="en-GB"/>
        </w:rPr>
        <w:fldChar w:fldCharType="end"/>
      </w:r>
      <w:r w:rsidRPr="00E6172C">
        <w:rPr>
          <w:lang w:val="en-GB"/>
        </w:rPr>
        <w:t xml:space="preserve">. Additional probes were </w:t>
      </w:r>
      <w:r w:rsidRPr="00E6172C">
        <w:rPr>
          <w:i/>
          <w:lang w:val="en-GB"/>
        </w:rPr>
        <w:t>fgf3</w:t>
      </w:r>
      <w:r w:rsidR="00FF2312" w:rsidRPr="00E6172C">
        <w:rPr>
          <w:lang w:val="en-GB"/>
        </w:rPr>
        <w:t xml:space="preserve"> </w:t>
      </w:r>
      <w:r w:rsidR="00BC02FE" w:rsidRPr="00E6172C">
        <w:rPr>
          <w:lang w:val="en-GB"/>
        </w:rPr>
        <w:fldChar w:fldCharType="begin">
          <w:fldData xml:space="preserve">PEVuZE5vdGU+PENpdGU+PEF1dGhvcj5NYXJvb248L0F1dGhvcj48WWVhcj4yMDAyPC9ZZWFyPjxS
ZWNOdW0+OTM4MzwvUmVjTnVtPjxEaXNwbGF5VGV4dD4oTWFyb29uIGV0IGFsLiwgMjAwMik8L0Rp
c3BsYXlUZXh0PjxyZWNvcmQ+PHJlYy1udW1iZXI+OTM4MzwvcmVjLW51bWJlcj48Zm9yZWlnbi1r
ZXlzPjxrZXkgYXBwPSJFTiIgZGItaWQ9IjIycDVmcHN4ODlzdDlwZTk5djV4czJ4MWQyZGV4NXJ3
dDU5MCIgdGltZXN0YW1wPSIxMzkxMTY5NjMzIj45MzgzPC9rZXk+PC9mb3JlaWduLWtleXM+PHJl
Zi10eXBlIG5hbWU9IkpvdXJuYWwgQXJ0aWNsZSI+MTc8L3JlZi10eXBlPjxjb250cmlidXRvcnM+
PGF1dGhvcnM+PGF1dGhvcj5NYXJvb24sIEguPC9hdXRob3I+PGF1dGhvcj5XYWxzaGUsIEouPC9h
dXRob3I+PGF1dGhvcj5NYWhtb29kLCBSLjwvYXV0aG9yPjxhdXRob3I+S2llZmVyLCBQLjwvYXV0
aG9yPjxhdXRob3I+RGlja3NvbiwgQy48L2F1dGhvcj48YXV0aG9yPk1hc29uLCBJLjwvYXV0aG9y
PjwvYXV0aG9ycz48L2NvbnRyaWJ1dG9ycz48YXV0aC1hZGRyZXNzPk1SQyBDZW50cmUgZm9yIERl
dmVsb3BtZW50YWwgTmV1cm9iaW9sb2d5LCBOZXcgSHVudCZhcG9zO3MgSG91c2UsIEtpbmcmYXBv
cztzIENvbGxlZ2UgTG9uZG9uLCBHdXkmYXBvcztzIENhbXB1cywgTG9uZG9uIFNFMSA5UlQsIFVL
LjwvYXV0aC1hZGRyZXNzPjx0aXRsZXM+PHRpdGxlPkZnZjMgYW5kIEZnZjggYXJlIHJlcXVpcmVk
IHRvZ2V0aGVyIGZvciBmb3JtYXRpb24gb2YgdGhlIG90aWMgcGxhY29kZSBhbmQgdmVzaWNsZTwv
dGl0bGU+PHNlY29uZGFyeS10aXRsZT5EZXZlbG9wbWVudDwvc2Vjb25kYXJ5LXRpdGxlPjxhbHQt
dGl0bGU+RGV2ZWxvcG1lbnQ8L2FsdC10aXRsZT48L3RpdGxlcz48cGVyaW9kaWNhbD48ZnVsbC10
aXRsZT5EZXZlbG9wbWVudDwvZnVsbC10aXRsZT48L3BlcmlvZGljYWw+PGFsdC1wZXJpb2RpY2Fs
PjxmdWxsLXRpdGxlPkRldmVsb3BtZW50PC9mdWxsLXRpdGxlPjwvYWx0LXBlcmlvZGljYWw+PHBh
Z2VzPjIwOTktMTA4PC9wYWdlcz48dm9sdW1lPjEyOTwvdm9sdW1lPjxudW1iZXI+OTwvbnVtYmVy
PjxrZXl3b3Jkcz48a2V5d29yZD5BbmltYWxzPC9rZXl3b3JkPjxrZXl3b3JkPkFwb3B0b3Npczwv
a2V5d29yZD48a2V5d29yZD5CYXNlIFNlcXVlbmNlPC9rZXl3b3JkPjxrZXl3b3JkPkNlbGwgRGl2
aXNpb248L2tleXdvcmQ+PGtleXdvcmQ+Q2hpY2sgRW1icnlvPC9rZXl3b3JkPjxrZXl3b3JkPkVh
ciwgSW5uZXIvYWJub3JtYWxpdGllcy8qZW1icnlvbG9neTwva2V5d29yZD48a2V5d29yZD5FbWJy
eW9uaWMgSW5kdWN0aW9uL2RydWcgZWZmZWN0cy9nZW5ldGljcy9waHlzaW9sb2d5PC9rZXl3b3Jk
PjxrZXl3b3JkPkZpYnJvYmxhc3QgR3Jvd3RoIEZhY3RvciAzPC9rZXl3b3JkPjxrZXl3b3JkPkZp
YnJvYmxhc3QgR3Jvd3RoIEZhY3RvciA4PC9rZXl3b3JkPjxrZXl3b3JkPkZpYnJvYmxhc3QgR3Jv
d3RoIEZhY3RvcnMvYW50YWdvbmlzdHMgJmFtcDsgaW5oaWJpdG9ycy9nZW5ldGljcy8qcGh5c2lv
bG9neTwva2V5d29yZD48a2V5d29yZD5HZW5lIEV4cHJlc3Npb24gUmVndWxhdGlvbiwgRGV2ZWxv
cG1lbnRhbDwva2V5d29yZD48a2V5d29yZD5JbiBTaXR1IEh5YnJpZGl6YXRpb248L2tleXdvcmQ+
PGtleXdvcmQ+TWljZTwva2V5d29yZD48a2V5d29yZD5PbGlnb2Rlb3h5cmlib251Y2xlb3RpZGVz
LCBBbnRpc2Vuc2UvZ2VuZXRpY3MvcGhhcm1hY29sb2d5PC9rZXl3b3JkPjxrZXl3b3JkPlByb3Rv
LU9uY29nZW5lIFByb3RlaW5zL2FudGFnb25pc3RzICZhbXA7IGluaGliaXRvcnMvZ2VuZXRpY3Mv
KnBoeXNpb2xvZ3k8L2tleXdvcmQ+PGtleXdvcmQ+Uk5BLCBNZXNzZW5nZXIvZ2VuZXRpY3MvbWV0
YWJvbGlzbTwva2V5d29yZD48a2V5d29yZD5TaWduYWwgVHJhbnNkdWN0aW9uPC9rZXl3b3JkPjxr
ZXl3b3JkPlplYnJhZmlzaC8qZW1icnlvbG9neS9nZW5ldGljcy8qcGh5c2lvbG9neTwva2V5d29y
ZD48a2V5d29yZD4qWmVicmFmaXNoIFByb3RlaW5zPC9rZXl3b3JkPjwva2V5d29yZHM+PGRhdGVz
Pjx5ZWFyPjIwMDI8L3llYXI+PHB1Yi1kYXRlcz48ZGF0ZT5NYXk8L2RhdGU+PC9wdWItZGF0ZXM+
PC9kYXRlcz48aXNibj4wOTUwLTE5OTEgKFByaW50KSYjeEQ7MDk1MC0xOTkxIChMaW5raW5nKTwv
aXNibj48YWNjZXNzaW9uLW51bT4xMTk1OTgyMDwvYWNjZXNzaW9uLW51bT48dXJscz48cmVsYXRl
ZC11cmxzPjx1cmw+aHR0cDovL3d3dy5uY2JpLm5sbS5uaWguZ292L3B1Ym1lZC8xMTk1OTgyMDwv
dXJsPjwvcmVsYXRlZC11cmxzPjwvdXJscz48L3JlY29yZD48L0NpdGU+PC9FbmROb3RlPn==
</w:fldData>
        </w:fldChar>
      </w:r>
      <w:r w:rsidR="00AD49EB" w:rsidRPr="00E6172C">
        <w:rPr>
          <w:lang w:val="en-GB"/>
        </w:rPr>
        <w:instrText xml:space="preserve"> ADDIN EN.CITE </w:instrText>
      </w:r>
      <w:r w:rsidR="00AD49EB" w:rsidRPr="00E6172C">
        <w:rPr>
          <w:lang w:val="en-GB"/>
        </w:rPr>
        <w:fldChar w:fldCharType="begin">
          <w:fldData xml:space="preserve">PEVuZE5vdGU+PENpdGU+PEF1dGhvcj5NYXJvb248L0F1dGhvcj48WWVhcj4yMDAyPC9ZZWFyPjxS
ZWNOdW0+OTM4MzwvUmVjTnVtPjxEaXNwbGF5VGV4dD4oTWFyb29uIGV0IGFsLiwgMjAwMik8L0Rp
c3BsYXlUZXh0PjxyZWNvcmQ+PHJlYy1udW1iZXI+OTM4MzwvcmVjLW51bWJlcj48Zm9yZWlnbi1r
ZXlzPjxrZXkgYXBwPSJFTiIgZGItaWQ9IjIycDVmcHN4ODlzdDlwZTk5djV4czJ4MWQyZGV4NXJ3
dDU5MCIgdGltZXN0YW1wPSIxMzkxMTY5NjMzIj45MzgzPC9rZXk+PC9mb3JlaWduLWtleXM+PHJl
Zi10eXBlIG5hbWU9IkpvdXJuYWwgQXJ0aWNsZSI+MTc8L3JlZi10eXBlPjxjb250cmlidXRvcnM+
PGF1dGhvcnM+PGF1dGhvcj5NYXJvb24sIEguPC9hdXRob3I+PGF1dGhvcj5XYWxzaGUsIEouPC9h
dXRob3I+PGF1dGhvcj5NYWhtb29kLCBSLjwvYXV0aG9yPjxhdXRob3I+S2llZmVyLCBQLjwvYXV0
aG9yPjxhdXRob3I+RGlja3NvbiwgQy48L2F1dGhvcj48YXV0aG9yPk1hc29uLCBJLjwvYXV0aG9y
PjwvYXV0aG9ycz48L2NvbnRyaWJ1dG9ycz48YXV0aC1hZGRyZXNzPk1SQyBDZW50cmUgZm9yIERl
dmVsb3BtZW50YWwgTmV1cm9iaW9sb2d5LCBOZXcgSHVudCZhcG9zO3MgSG91c2UsIEtpbmcmYXBv
cztzIENvbGxlZ2UgTG9uZG9uLCBHdXkmYXBvcztzIENhbXB1cywgTG9uZG9uIFNFMSA5UlQsIFVL
LjwvYXV0aC1hZGRyZXNzPjx0aXRsZXM+PHRpdGxlPkZnZjMgYW5kIEZnZjggYXJlIHJlcXVpcmVk
IHRvZ2V0aGVyIGZvciBmb3JtYXRpb24gb2YgdGhlIG90aWMgcGxhY29kZSBhbmQgdmVzaWNsZTwv
dGl0bGU+PHNlY29uZGFyeS10aXRsZT5EZXZlbG9wbWVudDwvc2Vjb25kYXJ5LXRpdGxlPjxhbHQt
dGl0bGU+RGV2ZWxvcG1lbnQ8L2FsdC10aXRsZT48L3RpdGxlcz48cGVyaW9kaWNhbD48ZnVsbC10
aXRsZT5EZXZlbG9wbWVudDwvZnVsbC10aXRsZT48L3BlcmlvZGljYWw+PGFsdC1wZXJpb2RpY2Fs
PjxmdWxsLXRpdGxlPkRldmVsb3BtZW50PC9mdWxsLXRpdGxlPjwvYWx0LXBlcmlvZGljYWw+PHBh
Z2VzPjIwOTktMTA4PC9wYWdlcz48dm9sdW1lPjEyOTwvdm9sdW1lPjxudW1iZXI+OTwvbnVtYmVy
PjxrZXl3b3Jkcz48a2V5d29yZD5BbmltYWxzPC9rZXl3b3JkPjxrZXl3b3JkPkFwb3B0b3Npczwv
a2V5d29yZD48a2V5d29yZD5CYXNlIFNlcXVlbmNlPC9rZXl3b3JkPjxrZXl3b3JkPkNlbGwgRGl2
aXNpb248L2tleXdvcmQ+PGtleXdvcmQ+Q2hpY2sgRW1icnlvPC9rZXl3b3JkPjxrZXl3b3JkPkVh
ciwgSW5uZXIvYWJub3JtYWxpdGllcy8qZW1icnlvbG9neTwva2V5d29yZD48a2V5d29yZD5FbWJy
eW9uaWMgSW5kdWN0aW9uL2RydWcgZWZmZWN0cy9nZW5ldGljcy9waHlzaW9sb2d5PC9rZXl3b3Jk
PjxrZXl3b3JkPkZpYnJvYmxhc3QgR3Jvd3RoIEZhY3RvciAzPC9rZXl3b3JkPjxrZXl3b3JkPkZp
YnJvYmxhc3QgR3Jvd3RoIEZhY3RvciA4PC9rZXl3b3JkPjxrZXl3b3JkPkZpYnJvYmxhc3QgR3Jv
d3RoIEZhY3RvcnMvYW50YWdvbmlzdHMgJmFtcDsgaW5oaWJpdG9ycy9nZW5ldGljcy8qcGh5c2lv
bG9neTwva2V5d29yZD48a2V5d29yZD5HZW5lIEV4cHJlc3Npb24gUmVndWxhdGlvbiwgRGV2ZWxv
cG1lbnRhbDwva2V5d29yZD48a2V5d29yZD5JbiBTaXR1IEh5YnJpZGl6YXRpb248L2tleXdvcmQ+
PGtleXdvcmQ+TWljZTwva2V5d29yZD48a2V5d29yZD5PbGlnb2Rlb3h5cmlib251Y2xlb3RpZGVz
LCBBbnRpc2Vuc2UvZ2VuZXRpY3MvcGhhcm1hY29sb2d5PC9rZXl3b3JkPjxrZXl3b3JkPlByb3Rv
LU9uY29nZW5lIFByb3RlaW5zL2FudGFnb25pc3RzICZhbXA7IGluaGliaXRvcnMvZ2VuZXRpY3Mv
KnBoeXNpb2xvZ3k8L2tleXdvcmQ+PGtleXdvcmQ+Uk5BLCBNZXNzZW5nZXIvZ2VuZXRpY3MvbWV0
YWJvbGlzbTwva2V5d29yZD48a2V5d29yZD5TaWduYWwgVHJhbnNkdWN0aW9uPC9rZXl3b3JkPjxr
ZXl3b3JkPlplYnJhZmlzaC8qZW1icnlvbG9neS9nZW5ldGljcy8qcGh5c2lvbG9neTwva2V5d29y
ZD48a2V5d29yZD4qWmVicmFmaXNoIFByb3RlaW5zPC9rZXl3b3JkPjwva2V5d29yZHM+PGRhdGVz
Pjx5ZWFyPjIwMDI8L3llYXI+PHB1Yi1kYXRlcz48ZGF0ZT5NYXk8L2RhdGU+PC9wdWItZGF0ZXM+
PC9kYXRlcz48aXNibj4wOTUwLTE5OTEgKFByaW50KSYjeEQ7MDk1MC0xOTkxIChMaW5raW5nKTwv
aXNibj48YWNjZXNzaW9uLW51bT4xMTk1OTgyMDwvYWNjZXNzaW9uLW51bT48dXJscz48cmVsYXRl
ZC11cmxzPjx1cmw+aHR0cDovL3d3dy5uY2JpLm5sbS5uaWguZ292L3B1Ym1lZC8xMTk1OTgyMDwv
dXJsPjwvcmVsYXRlZC11cmxzPjwvdXJscz48L3JlY29yZD48L0NpdGU+PC9FbmROb3RlPn==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BC02FE" w:rsidRPr="00E6172C">
        <w:rPr>
          <w:lang w:val="en-GB"/>
        </w:rPr>
      </w:r>
      <w:r w:rsidR="00BC02FE" w:rsidRPr="00E6172C">
        <w:rPr>
          <w:lang w:val="en-GB"/>
        </w:rPr>
        <w:fldChar w:fldCharType="separate"/>
      </w:r>
      <w:r w:rsidR="00BC02FE" w:rsidRPr="00E6172C">
        <w:rPr>
          <w:noProof/>
          <w:lang w:val="en-GB"/>
        </w:rPr>
        <w:t>(Maroon et al., 2002)</w:t>
      </w:r>
      <w:r w:rsidR="00BC02FE" w:rsidRPr="00E6172C">
        <w:rPr>
          <w:lang w:val="en-GB"/>
        </w:rPr>
        <w:fldChar w:fldCharType="end"/>
      </w:r>
      <w:r w:rsidRPr="00E6172C">
        <w:rPr>
          <w:lang w:val="en-GB"/>
        </w:rPr>
        <w:t xml:space="preserve">, </w:t>
      </w:r>
      <w:r w:rsidRPr="00E6172C">
        <w:rPr>
          <w:i/>
          <w:lang w:val="en-GB"/>
        </w:rPr>
        <w:t xml:space="preserve">fgf4 </w:t>
      </w:r>
      <w:r w:rsidRPr="00E6172C">
        <w:rPr>
          <w:lang w:val="en-GB"/>
        </w:rPr>
        <w:t>(</w:t>
      </w:r>
      <w:r w:rsidRPr="00E6172C">
        <w:rPr>
          <w:szCs w:val="20"/>
          <w:lang w:val="en-GB"/>
        </w:rPr>
        <w:t>IMAGE: 6790533</w:t>
      </w:r>
      <w:r w:rsidRPr="00E6172C">
        <w:rPr>
          <w:lang w:val="en-GB"/>
        </w:rPr>
        <w:t xml:space="preserve">), </w:t>
      </w:r>
      <w:r w:rsidRPr="00E6172C">
        <w:rPr>
          <w:i/>
          <w:lang w:val="en-GB"/>
        </w:rPr>
        <w:t>fgf6</w:t>
      </w:r>
      <w:r w:rsidR="005703FA" w:rsidRPr="00E6172C">
        <w:rPr>
          <w:lang w:val="en-GB"/>
        </w:rPr>
        <w:t>a</w:t>
      </w:r>
      <w:r w:rsidR="00FF2312" w:rsidRPr="00E6172C">
        <w:rPr>
          <w:lang w:val="en-GB"/>
        </w:rPr>
        <w:t xml:space="preserve"> </w:t>
      </w:r>
      <w:r w:rsidR="00BC02FE" w:rsidRPr="00E6172C">
        <w:rPr>
          <w:lang w:val="en-GB"/>
        </w:rPr>
        <w:fldChar w:fldCharType="begin"/>
      </w:r>
      <w:r w:rsidR="00AD49EB" w:rsidRPr="00E6172C">
        <w:rPr>
          <w:lang w:val="en-GB"/>
        </w:rPr>
        <w:instrText xml:space="preserve"> ADDIN EN.CITE &lt;EndNote&gt;&lt;Cite&gt;&lt;Author&gt;Thisse&lt;/Author&gt;&lt;Year&gt;2005&lt;/Year&gt;&lt;RecNum&gt;9376&lt;/RecNum&gt;&lt;DisplayText&gt;(Thisse and Thisse, 2005)&lt;/DisplayText&gt;&lt;record&gt;&lt;rec-number&gt;9376&lt;/rec-number&gt;&lt;foreign-keys&gt;&lt;key app="EN" db-id="22p5fpsx89st9pe99v5xs2x1d2dex5rwt590" timestamp="1390824946"&gt;9376&lt;/key&gt;&lt;/foreign-keys&gt;&lt;ref-type name="Journal Article"&gt;17&lt;/ref-type&gt;&lt;contributors&gt;&lt;authors&gt;&lt;author&gt;Thisse, B.&lt;/author&gt;&lt;author&gt;Thisse, C.&lt;/author&gt;&lt;/authors&gt;&lt;/contributors&gt;&lt;auth-address&gt;Institut de Genetique et de Biologie Moleculaire et Cellulaire, UMR 7104, CNRS/INSERM/ULP, 1 rue Laurent Fries, BP 10142, CU de Strasbourg, 67404 ILLKIRCH cedex, France.&lt;/auth-address&gt;&lt;titles&gt;&lt;title&gt;Functions and regulations of fibroblast growth factor signaling during embryonic development&lt;/title&gt;&lt;secondary-title&gt;Dev Biol&lt;/secondary-title&gt;&lt;alt-title&gt;Developmental biology&lt;/alt-title&gt;&lt;/titles&gt;&lt;periodical&gt;&lt;full-title&gt;Dev Biol&lt;/full-title&gt;&lt;/periodical&gt;&lt;alt-periodical&gt;&lt;full-title&gt;Dev Biol&lt;/full-title&gt;&lt;abbr-1&gt;Developmental biology&lt;/abbr-1&gt;&lt;/alt-periodical&gt;&lt;pages&gt;390-402&lt;/pages&gt;&lt;volume&gt;287&lt;/volume&gt;&lt;number&gt;2&lt;/number&gt;&lt;keywords&gt;&lt;keyword&gt;Animals&lt;/keyword&gt;&lt;keyword&gt;Body Patterning&lt;/keyword&gt;&lt;keyword&gt;*Embryonic Development&lt;/keyword&gt;&lt;keyword&gt;Fibroblast Growth Factors/*physiology&lt;/keyword&gt;&lt;keyword&gt;Heparin/analogs &amp;amp; derivatives/physiology&lt;/keyword&gt;&lt;keyword&gt;Humans&lt;/keyword&gt;&lt;keyword&gt;MAP Kinase Signaling System/physiology&lt;/keyword&gt;&lt;keyword&gt;Proteoglycans/physiology&lt;/keyword&gt;&lt;keyword&gt;Receptors, Fibroblast Growth Factor/physiology&lt;/keyword&gt;&lt;keyword&gt;Signal Transduction&lt;/keyword&gt;&lt;/keywords&gt;&lt;dates&gt;&lt;year&gt;2005&lt;/year&gt;&lt;pub-dates&gt;&lt;date&gt;Nov 15&lt;/date&gt;&lt;/pub-dates&gt;&lt;/dates&gt;&lt;isbn&gt;0012-1606 (Print)&amp;#xD;0012-1606 (Linking)&lt;/isbn&gt;&lt;accession-num&gt;16216232&lt;/accession-num&gt;&lt;urls&gt;&lt;related-urls&gt;&lt;url&gt;http://www.ncbi.nlm.nih.gov/pubmed/16216232&lt;/url&gt;&lt;/related-urls&gt;&lt;/urls&gt;&lt;electronic-resource-num&gt;10.1016/j.ydbio.2005.09.011&lt;/electronic-resource-num&gt;&lt;/record&gt;&lt;/Cite&gt;&lt;/EndNote&gt;</w:instrText>
      </w:r>
      <w:r w:rsidR="00BC02FE" w:rsidRPr="00E6172C">
        <w:rPr>
          <w:lang w:val="en-GB"/>
        </w:rPr>
        <w:fldChar w:fldCharType="separate"/>
      </w:r>
      <w:r w:rsidR="00BC02FE" w:rsidRPr="00E6172C">
        <w:rPr>
          <w:noProof/>
          <w:lang w:val="en-GB"/>
        </w:rPr>
        <w:t>(Thisse and Thisse, 2005)</w:t>
      </w:r>
      <w:r w:rsidR="00BC02FE" w:rsidRPr="00E6172C">
        <w:rPr>
          <w:lang w:val="en-GB"/>
        </w:rPr>
        <w:fldChar w:fldCharType="end"/>
      </w:r>
      <w:r w:rsidRPr="00E6172C">
        <w:rPr>
          <w:lang w:val="en-GB"/>
        </w:rPr>
        <w:t xml:space="preserve">, </w:t>
      </w:r>
      <w:r w:rsidRPr="00E6172C">
        <w:rPr>
          <w:i/>
          <w:lang w:val="en-GB"/>
        </w:rPr>
        <w:t xml:space="preserve">fgf8a </w:t>
      </w:r>
      <w:r w:rsidR="00BC02FE" w:rsidRPr="00E6172C">
        <w:rPr>
          <w:lang w:val="en-GB"/>
        </w:rPr>
        <w:fldChar w:fldCharType="begin">
          <w:fldData xml:space="preserve">PEVuZE5vdGU+PENpdGU+PEF1dGhvcj5SZWlmZXJzPC9BdXRob3I+PFllYXI+MTk5ODwvWWVhcj48
UmVjTnVtPjU2NzM8L1JlY051bT48RGlzcGxheVRleHQ+KFJlaWZlcnMgZXQgYWwuLCAxOTk4KTwv
RGlzcGxheVRleHQ+PHJlY29yZD48cmVjLW51bWJlcj41NjczPC9yZWMtbnVtYmVyPjxmb3JlaWdu
LWtleXM+PGtleSBhcHA9IkVOIiBkYi1pZD0iMjJwNWZwc3g4OXN0OXBlOTl2NXhzMngxZDJkZXg1
cnd0NTkwIiB0aW1lc3RhbXA9IjAiPjU2NzM8L2tleT48L2ZvcmVpZ24ta2V5cz48cmVmLXR5cGUg
bmFtZT0iSm91cm5hbCBBcnRpY2xlIj4xNzwvcmVmLXR5cGU+PGNvbnRyaWJ1dG9ycz48YXV0aG9y
cz48YXV0aG9yPlJlaWZlcnMsIEYuPC9hdXRob3I+PGF1dGhvcj5Cb2hsaSwgSC48L2F1dGhvcj48
YXV0aG9yPldhbHNoLCBFLkMuPC9hdXRob3I+PGF1dGhvcj5Dcm9zc2xleSwgUC5ILjwvYXV0aG9y
PjxhdXRob3I+U3RhaW5pZXIsIEQuWS48L2F1dGhvcj48YXV0aG9yPkJyYW5kLCBNLjwvYXV0aG9y
PjwvYXV0aG9ycz48L2NvbnRyaWJ1dG9ycz48dGl0bGVzPjx0aXRsZT48c3R5bGUgZmFjZT0iaXRh
bGljIiBmb250PSJkZWZhdWx0IiBzaXplPSIxMDAlIj5GZ2Y4PC9zdHlsZT48c3R5bGUgZmFjZT0i
bm9ybWFsIiBmb250PSJkZWZhdWx0IiBzaXplPSIxMDAlIj4gaXMgbXV0YXRlZCBpbiB6ZWJyYWZp
c2ggPC9zdHlsZT48c3R5bGUgZmFjZT0iaXRhbGljIiBmb250PSJkZWZhdWx0IiBzaXplPSIxMDAl
Ij5hY2VyZWJlbGxhcjwvc3R5bGU+PHN0eWxlIGZhY2U9Im5vcm1hbCIgZm9udD0iZGVmYXVsdCIg
c2l6ZT0iMTAwJSI+ICg8L3N0eWxlPjxzdHlsZSBmYWNlPSJpdGFsaWMiIGZvbnQ9ImRlZmF1bHQi
IHNpemU9IjEwMCUiPmFjZTwvc3R5bGU+PHN0eWxlIGZhY2U9Im5vcm1hbCIgZm9udD0iZGVmYXVs
dCIgc2l6ZT0iMTAwJSI+KSBtdXRhbnRzIGFuZCBpcyByZXF1aXJlZCBmb3IgbWFpbnRlbmFuY2Ug
b2YgbWlkYnJhaW4taGluZGJyYWluIGJvdW5kYXJ5IGRldmVsb3BtZW50IGFuZCBzb21pdG9nZW5l
c2lzPC9zdHlsZT48L3RpdGxlPjxzZWNvbmRhcnktdGl0bGU+RGV2ZWxvcG1lbnQ8L3NlY29uZGFy
eS10aXRsZT48L3RpdGxlcz48cGVyaW9kaWNhbD48ZnVsbC10aXRsZT5EZXZlbG9wbWVudDwvZnVs
bC10aXRsZT48L3BlcmlvZGljYWw+PHBhZ2VzPjIzODEtMjM5NTwvcGFnZXM+PHZvbHVtZT4xMjU8
L3ZvbHVtZT48bnVtYmVyPjEzPC9udW1iZXI+PGRhdGVzPjx5ZWFyPjE5OTg8L3llYXI+PC9kYXRl
cz48dXJscz48cmVsYXRlZC11cmxzPjx1cmw+aHR0cDovL3d3dy5uY2JpLm5sbS5uaWguZ292L2Vu
dHJlei9xdWVyeS5mY2dpP2NtZD1SZXRyaWV2ZSZhbXA7ZGI9UHViTWVkJmFtcDtkb3B0PUNpdGF0
aW9uJmFtcDtsaXN0X3VpZHM9OTYwOTgyMTwvdXJsPjx1cmw+U2ltb24gSHVnaGVz4oCZcyBpUG9k
OlJlcHJpbnRzOkJyYW5kOlJlaWZlcnMgOTggRGV2IGZnZjgsYWNlLnBkZjwvdXJsPjwvcmVsYXRl
ZC11cmxzPjwvdXJscz48L3JlY29yZD48L0NpdGU+PENpdGU+PEF1dGhvcj5SZWlmZXJzPC9BdXRo
b3I+PFllYXI+MTk5ODwvWWVhcj48UmVjTnVtPjU2NzM8L1JlY051bT48cmVjb3JkPjxyZWMtbnVt
YmVyPjU2NzM8L3JlYy1udW1iZXI+PGZvcmVpZ24ta2V5cz48a2V5IGFwcD0iRU4iIGRiLWlkPSIy
MnA1ZnBzeDg5c3Q5cGU5OXY1eHMyeDFkMmRleDVyd3Q1OTAiIHRpbWVzdGFtcD0iMCI+NTY3Mzwv
a2V5PjwvZm9yZWlnbi1rZXlzPjxyZWYtdHlwZSBuYW1lPSJKb3VybmFsIEFydGljbGUiPjE3PC9y
ZWYtdHlwZT48Y29udHJpYnV0b3JzPjxhdXRob3JzPjxhdXRob3I+UmVpZmVycywgRi48L2F1dGhv
cj48YXV0aG9yPkJvaGxpLCBILjwvYXV0aG9yPjxhdXRob3I+V2Fsc2gsIEUuQy48L2F1dGhvcj48
YXV0aG9yPkNyb3NzbGV5LCBQLkguPC9hdXRob3I+PGF1dGhvcj5TdGFpbmllciwgRC5ZLjwvYXV0
aG9yPjxhdXRob3I+QnJhbmQsIE0uPC9hdXRob3I+PC9hdXRob3JzPjwvY29udHJpYnV0b3JzPjx0
aXRsZXM+PHRpdGxlPjxzdHlsZSBmYWNlPSJpdGFsaWMiIGZvbnQ9ImRlZmF1bHQiIHNpemU9IjEw
MCUiPkZnZjg8L3N0eWxlPjxzdHlsZSBmYWNlPSJub3JtYWwiIGZvbnQ9ImRlZmF1bHQiIHNpemU9
IjEwMCUiPiBpcyBtdXRhdGVkIGluIHplYnJhZmlzaCA8L3N0eWxlPjxzdHlsZSBmYWNlPSJpdGFs
aWMiIGZvbnQ9ImRlZmF1bHQiIHNpemU9IjEwMCUiPmFjZXJlYmVsbGFyPC9zdHlsZT48c3R5bGUg
ZmFjZT0ibm9ybWFsIiBmb250PSJkZWZhdWx0IiBzaXplPSIxMDAlIj4gKDwvc3R5bGU+PHN0eWxl
IGZhY2U9Iml0YWxpYyIgZm9udD0iZGVmYXVsdCIgc2l6ZT0iMTAwJSI+YWNlPC9zdHlsZT48c3R5
bGUgZmFjZT0ibm9ybWFsIiBmb250PSJkZWZhdWx0IiBzaXplPSIxMDAlIj4pIG11dGFudHMgYW5k
IGlzIHJlcXVpcmVkIGZvciBtYWludGVuYW5jZSBvZiBtaWRicmFpbi1oaW5kYnJhaW4gYm91bmRh
cnkgZGV2ZWxvcG1lbnQgYW5kIHNvbWl0b2dlbmVzaXM8L3N0eWxlPjwvdGl0bGU+PHNlY29uZGFy
eS10aXRsZT5EZXZlbG9wbWVudDwvc2Vjb25kYXJ5LXRpdGxlPjwvdGl0bGVzPjxwZXJpb2RpY2Fs
PjxmdWxsLXRpdGxlPkRldmVsb3BtZW50PC9mdWxsLXRpdGxlPjwvcGVyaW9kaWNhbD48cGFnZXM+
MjM4MS0yMzk1PC9wYWdlcz48dm9sdW1lPjEyNTwvdm9sdW1lPjxudW1iZXI+MTM8L251bWJlcj48
ZGF0ZXM+PHllYXI+MTk5ODwveWVhcj48L2RhdGVzPjx1cmxzPjxyZWxhdGVkLXVybHM+PHVybD5o
dHRwOi8vd3d3Lm5jYmkubmxtLm5paC5nb3YvZW50cmV6L3F1ZXJ5LmZjZ2k/Y21kPVJldHJpZXZl
JmFtcDtkYj1QdWJNZWQmYW1wO2RvcHQ9Q2l0YXRpb24mYW1wO2xpc3RfdWlkcz05NjA5ODIxPC91
cmw+PHVybD5TaW1vbiBIdWdoZXPigJlzIGlQb2Q6UmVwcmludHM6QnJhbmQ6UmVpZmVycyA5OCBE
ZXYgZmdmOCxhY2UucGRmPC91cmw+PC9yZWxhdGVkLXVybHM+PC91cmxzPjwvcmVjb3JkPjwvQ2l0
ZT48Q2l0ZT48QXV0aG9yPlJlaWZlcnM8L0F1dGhvcj48WWVhcj4xOTk4PC9ZZWFyPjxSZWNOdW0+
NTY3MzwvUmVjTnVtPjxyZWNvcmQ+PHJlYy1udW1iZXI+NTY3MzwvcmVjLW51bWJlcj48Zm9yZWln
bi1rZXlzPjxrZXkgYXBwPSJFTiIgZGItaWQ9IjIycDVmcHN4ODlzdDlwZTk5djV4czJ4MWQyZGV4
NXJ3dDU5MCIgdGltZXN0YW1wPSIwIj41NjczPC9rZXk+PC9mb3JlaWduLWtleXM+PHJlZi10eXBl
IG5hbWU9IkpvdXJuYWwgQXJ0aWNsZSI+MTc8L3JlZi10eXBlPjxjb250cmlidXRvcnM+PGF1dGhv
cnM+PGF1dGhvcj5SZWlmZXJzLCBGLjwvYXV0aG9yPjxhdXRob3I+Qm9obGksIEguPC9hdXRob3I+
PGF1dGhvcj5XYWxzaCwgRS5DLjwvYXV0aG9yPjxhdXRob3I+Q3Jvc3NsZXksIFAuSC48L2F1dGhv
cj48YXV0aG9yPlN0YWluaWVyLCBELlkuPC9hdXRob3I+PGF1dGhvcj5CcmFuZCwgTS48L2F1dGhv
cj48L2F1dGhvcnM+PC9jb250cmlidXRvcnM+PHRpdGxlcz48dGl0bGU+PHN0eWxlIGZhY2U9Iml0
YWxpYyIgZm9udD0iZGVmYXVsdCIgc2l6ZT0iMTAwJSI+RmdmODwvc3R5bGU+PHN0eWxlIGZhY2U9
Im5vcm1hbCIgZm9udD0iZGVmYXVsdCIgc2l6ZT0iMTAwJSI+IGlzIG11dGF0ZWQgaW4gemVicmFm
aXNoIDwvc3R5bGU+PHN0eWxlIGZhY2U9Iml0YWxpYyIgZm9udD0iZGVmYXVsdCIgc2l6ZT0iMTAw
JSI+YWNlcmViZWxsYXI8L3N0eWxlPjxzdHlsZSBmYWNlPSJub3JtYWwiIGZvbnQ9ImRlZmF1bHQi
IHNpemU9IjEwMCUiPiAoPC9zdHlsZT48c3R5bGUgZmFjZT0iaXRhbGljIiBmb250PSJkZWZhdWx0
IiBzaXplPSIxMDAlIj5hY2U8L3N0eWxlPjxzdHlsZSBmYWNlPSJub3JtYWwiIGZvbnQ9ImRlZmF1
bHQiIHNpemU9IjEwMCUiPikgbXV0YW50cyBhbmQgaXMgcmVxdWlyZWQgZm9yIG1haW50ZW5hbmNl
IG9mIG1pZGJyYWluLWhpbmRicmFpbiBib3VuZGFyeSBkZXZlbG9wbWVudCBhbmQgc29taXRvZ2Vu
ZXNpczwvc3R5bGU+PC90aXRsZT48c2Vjb25kYXJ5LXRpdGxlPkRldmVsb3BtZW50PC9zZWNvbmRh
cnktdGl0bGU+PC90aXRsZXM+PHBlcmlvZGljYWw+PGZ1bGwtdGl0bGU+RGV2ZWxvcG1lbnQ8L2Z1
bGwtdGl0bGU+PC9wZXJpb2RpY2FsPjxwYWdlcz4yMzgxLTIzOTU8L3BhZ2VzPjx2b2x1bWU+MTI1
PC92b2x1bWU+PG51bWJlcj4xMzwvbnVtYmVyPjxkYXRlcz48eWVhcj4xOTk4PC95ZWFyPjwvZGF0
ZXM+PHVybHM+PHJlbGF0ZWQtdXJscz48dXJsPmh0dHA6Ly93d3cubmNiaS5ubG0ubmloLmdvdi9l
bnRyZXovcXVlcnkuZmNnaT9jbWQ9UmV0cmlldmUmYW1wO2RiPVB1Yk1lZCZhbXA7ZG9wdD1DaXRh
dGlvbiZhbXA7bGlzdF91aWRzPTk2MDk4MjE8L3VybD48dXJsPlNpbW9uIEh1Z2hlc+KAmXMgaVBv
ZDpSZXByaW50czpCcmFuZDpSZWlmZXJzIDk4IERldiBmZ2Y4LGFjZS5wZGY8L3VybD48L3JlbGF0
ZWQtdXJscz48L3VybHM+PC9yZWNvcmQ+PC9DaXRlPjwvRW5kTm90ZT5=
</w:fldData>
        </w:fldChar>
      </w:r>
      <w:r w:rsidR="001472C4" w:rsidRPr="00E6172C">
        <w:rPr>
          <w:lang w:val="en-GB"/>
        </w:rPr>
        <w:instrText xml:space="preserve"> ADDIN EN.CITE </w:instrText>
      </w:r>
      <w:r w:rsidR="001472C4" w:rsidRPr="00E6172C">
        <w:rPr>
          <w:lang w:val="en-GB"/>
        </w:rPr>
        <w:fldChar w:fldCharType="begin">
          <w:fldData xml:space="preserve">PEVuZE5vdGU+PENpdGU+PEF1dGhvcj5SZWlmZXJzPC9BdXRob3I+PFllYXI+MTk5ODwvWWVhcj48
UmVjTnVtPjU2NzM8L1JlY051bT48RGlzcGxheVRleHQ+KFJlaWZlcnMgZXQgYWwuLCAxOTk4KTwv
RGlzcGxheVRleHQ+PHJlY29yZD48cmVjLW51bWJlcj41NjczPC9yZWMtbnVtYmVyPjxmb3JlaWdu
LWtleXM+PGtleSBhcHA9IkVOIiBkYi1pZD0iMjJwNWZwc3g4OXN0OXBlOTl2NXhzMngxZDJkZXg1
cnd0NTkwIiB0aW1lc3RhbXA9IjAiPjU2NzM8L2tleT48L2ZvcmVpZ24ta2V5cz48cmVmLXR5cGUg
bmFtZT0iSm91cm5hbCBBcnRpY2xlIj4xNzwvcmVmLXR5cGU+PGNvbnRyaWJ1dG9ycz48YXV0aG9y
cz48YXV0aG9yPlJlaWZlcnMsIEYuPC9hdXRob3I+PGF1dGhvcj5Cb2hsaSwgSC48L2F1dGhvcj48
YXV0aG9yPldhbHNoLCBFLkMuPC9hdXRob3I+PGF1dGhvcj5Dcm9zc2xleSwgUC5ILjwvYXV0aG9y
PjxhdXRob3I+U3RhaW5pZXIsIEQuWS48L2F1dGhvcj48YXV0aG9yPkJyYW5kLCBNLjwvYXV0aG9y
PjwvYXV0aG9ycz48L2NvbnRyaWJ1dG9ycz48dGl0bGVzPjx0aXRsZT48c3R5bGUgZmFjZT0iaXRh
bGljIiBmb250PSJkZWZhdWx0IiBzaXplPSIxMDAlIj5GZ2Y4PC9zdHlsZT48c3R5bGUgZmFjZT0i
bm9ybWFsIiBmb250PSJkZWZhdWx0IiBzaXplPSIxMDAlIj4gaXMgbXV0YXRlZCBpbiB6ZWJyYWZp
c2ggPC9zdHlsZT48c3R5bGUgZmFjZT0iaXRhbGljIiBmb250PSJkZWZhdWx0IiBzaXplPSIxMDAl
Ij5hY2VyZWJlbGxhcjwvc3R5bGU+PHN0eWxlIGZhY2U9Im5vcm1hbCIgZm9udD0iZGVmYXVsdCIg
c2l6ZT0iMTAwJSI+ICg8L3N0eWxlPjxzdHlsZSBmYWNlPSJpdGFsaWMiIGZvbnQ9ImRlZmF1bHQi
IHNpemU9IjEwMCUiPmFjZTwvc3R5bGU+PHN0eWxlIGZhY2U9Im5vcm1hbCIgZm9udD0iZGVmYXVs
dCIgc2l6ZT0iMTAwJSI+KSBtdXRhbnRzIGFuZCBpcyByZXF1aXJlZCBmb3IgbWFpbnRlbmFuY2Ug
b2YgbWlkYnJhaW4taGluZGJyYWluIGJvdW5kYXJ5IGRldmVsb3BtZW50IGFuZCBzb21pdG9nZW5l
c2lzPC9zdHlsZT48L3RpdGxlPjxzZWNvbmRhcnktdGl0bGU+RGV2ZWxvcG1lbnQ8L3NlY29uZGFy
eS10aXRsZT48L3RpdGxlcz48cGVyaW9kaWNhbD48ZnVsbC10aXRsZT5EZXZlbG9wbWVudDwvZnVs
bC10aXRsZT48L3BlcmlvZGljYWw+PHBhZ2VzPjIzODEtMjM5NTwvcGFnZXM+PHZvbHVtZT4xMjU8
L3ZvbHVtZT48bnVtYmVyPjEzPC9udW1iZXI+PGRhdGVzPjx5ZWFyPjE5OTg8L3llYXI+PC9kYXRl
cz48dXJscz48cmVsYXRlZC11cmxzPjx1cmw+aHR0cDovL3d3dy5uY2JpLm5sbS5uaWguZ292L2Vu
dHJlei9xdWVyeS5mY2dpP2NtZD1SZXRyaWV2ZSZhbXA7ZGI9UHViTWVkJmFtcDtkb3B0PUNpdGF0
aW9uJmFtcDtsaXN0X3VpZHM9OTYwOTgyMTwvdXJsPjx1cmw+U2ltb24gSHVnaGVz4oCZcyBpUG9k
OlJlcHJpbnRzOkJyYW5kOlJlaWZlcnMgOTggRGV2IGZnZjgsYWNlLnBkZjwvdXJsPjwvcmVsYXRl
ZC11cmxzPjwvdXJscz48L3JlY29yZD48L0NpdGU+PENpdGU+PEF1dGhvcj5SZWlmZXJzPC9BdXRo
b3I+PFllYXI+MTk5ODwvWWVhcj48UmVjTnVtPjU2NzM8L1JlY051bT48cmVjb3JkPjxyZWMtbnVt
YmVyPjU2NzM8L3JlYy1udW1iZXI+PGZvcmVpZ24ta2V5cz48a2V5IGFwcD0iRU4iIGRiLWlkPSIy
MnA1ZnBzeDg5c3Q5cGU5OXY1eHMyeDFkMmRleDVyd3Q1OTAiIHRpbWVzdGFtcD0iMCI+NTY3Mzwv
a2V5PjwvZm9yZWlnbi1rZXlzPjxyZWYtdHlwZSBuYW1lPSJKb3VybmFsIEFydGljbGUiPjE3PC9y
ZWYtdHlwZT48Y29udHJpYnV0b3JzPjxhdXRob3JzPjxhdXRob3I+UmVpZmVycywgRi48L2F1dGhv
cj48YXV0aG9yPkJvaGxpLCBILjwvYXV0aG9yPjxhdXRob3I+V2Fsc2gsIEUuQy48L2F1dGhvcj48
YXV0aG9yPkNyb3NzbGV5LCBQLkguPC9hdXRob3I+PGF1dGhvcj5TdGFpbmllciwgRC5ZLjwvYXV0
aG9yPjxhdXRob3I+QnJhbmQsIE0uPC9hdXRob3I+PC9hdXRob3JzPjwvY29udHJpYnV0b3JzPjx0
aXRsZXM+PHRpdGxlPjxzdHlsZSBmYWNlPSJpdGFsaWMiIGZvbnQ9ImRlZmF1bHQiIHNpemU9IjEw
MCUiPkZnZjg8L3N0eWxlPjxzdHlsZSBmYWNlPSJub3JtYWwiIGZvbnQ9ImRlZmF1bHQiIHNpemU9
IjEwMCUiPiBpcyBtdXRhdGVkIGluIHplYnJhZmlzaCA8L3N0eWxlPjxzdHlsZSBmYWNlPSJpdGFs
aWMiIGZvbnQ9ImRlZmF1bHQiIHNpemU9IjEwMCUiPmFjZXJlYmVsbGFyPC9zdHlsZT48c3R5bGUg
ZmFjZT0ibm9ybWFsIiBmb250PSJkZWZhdWx0IiBzaXplPSIxMDAlIj4gKDwvc3R5bGU+PHN0eWxl
IGZhY2U9Iml0YWxpYyIgZm9udD0iZGVmYXVsdCIgc2l6ZT0iMTAwJSI+YWNlPC9zdHlsZT48c3R5
bGUgZmFjZT0ibm9ybWFsIiBmb250PSJkZWZhdWx0IiBzaXplPSIxMDAlIj4pIG11dGFudHMgYW5k
IGlzIHJlcXVpcmVkIGZvciBtYWludGVuYW5jZSBvZiBtaWRicmFpbi1oaW5kYnJhaW4gYm91bmRh
cnkgZGV2ZWxvcG1lbnQgYW5kIHNvbWl0b2dlbmVzaXM8L3N0eWxlPjwvdGl0bGU+PHNlY29uZGFy
eS10aXRsZT5EZXZlbG9wbWVudDwvc2Vjb25kYXJ5LXRpdGxlPjwvdGl0bGVzPjxwZXJpb2RpY2Fs
PjxmdWxsLXRpdGxlPkRldmVsb3BtZW50PC9mdWxsLXRpdGxlPjwvcGVyaW9kaWNhbD48cGFnZXM+
MjM4MS0yMzk1PC9wYWdlcz48dm9sdW1lPjEyNTwvdm9sdW1lPjxudW1iZXI+MTM8L251bWJlcj48
ZGF0ZXM+PHllYXI+MTk5ODwveWVhcj48L2RhdGVzPjx1cmxzPjxyZWxhdGVkLXVybHM+PHVybD5o
dHRwOi8vd3d3Lm5jYmkubmxtLm5paC5nb3YvZW50cmV6L3F1ZXJ5LmZjZ2k/Y21kPVJldHJpZXZl
JmFtcDtkYj1QdWJNZWQmYW1wO2RvcHQ9Q2l0YXRpb24mYW1wO2xpc3RfdWlkcz05NjA5ODIxPC91
cmw+PHVybD5TaW1vbiBIdWdoZXPigJlzIGlQb2Q6UmVwcmludHM6QnJhbmQ6UmVpZmVycyA5OCBE
ZXYgZmdmOCxhY2UucGRmPC91cmw+PC9yZWxhdGVkLXVybHM+PC91cmxzPjwvcmVjb3JkPjwvQ2l0
ZT48Q2l0ZT48QXV0aG9yPlJlaWZlcnM8L0F1dGhvcj48WWVhcj4xOTk4PC9ZZWFyPjxSZWNOdW0+
NTY3MzwvUmVjTnVtPjxyZWNvcmQ+PHJlYy1udW1iZXI+NTY3MzwvcmVjLW51bWJlcj48Zm9yZWln
bi1rZXlzPjxrZXkgYXBwPSJFTiIgZGItaWQ9IjIycDVmcHN4ODlzdDlwZTk5djV4czJ4MWQyZGV4
NXJ3dDU5MCIgdGltZXN0YW1wPSIwIj41NjczPC9rZXk+PC9mb3JlaWduLWtleXM+PHJlZi10eXBl
IG5hbWU9IkpvdXJuYWwgQXJ0aWNsZSI+MTc8L3JlZi10eXBlPjxjb250cmlidXRvcnM+PGF1dGhv
cnM+PGF1dGhvcj5SZWlmZXJzLCBGLjwvYXV0aG9yPjxhdXRob3I+Qm9obGksIEguPC9hdXRob3I+
PGF1dGhvcj5XYWxzaCwgRS5DLjwvYXV0aG9yPjxhdXRob3I+Q3Jvc3NsZXksIFAuSC48L2F1dGhv
cj48YXV0aG9yPlN0YWluaWVyLCBELlkuPC9hdXRob3I+PGF1dGhvcj5CcmFuZCwgTS48L2F1dGhv
cj48L2F1dGhvcnM+PC9jb250cmlidXRvcnM+PHRpdGxlcz48dGl0bGU+PHN0eWxlIGZhY2U9Iml0
YWxpYyIgZm9udD0iZGVmYXVsdCIgc2l6ZT0iMTAwJSI+RmdmODwvc3R5bGU+PHN0eWxlIGZhY2U9
Im5vcm1hbCIgZm9udD0iZGVmYXVsdCIgc2l6ZT0iMTAwJSI+IGlzIG11dGF0ZWQgaW4gemVicmFm
aXNoIDwvc3R5bGU+PHN0eWxlIGZhY2U9Iml0YWxpYyIgZm9udD0iZGVmYXVsdCIgc2l6ZT0iMTAw
JSI+YWNlcmViZWxsYXI8L3N0eWxlPjxzdHlsZSBmYWNlPSJub3JtYWwiIGZvbnQ9ImRlZmF1bHQi
IHNpemU9IjEwMCUiPiAoPC9zdHlsZT48c3R5bGUgZmFjZT0iaXRhbGljIiBmb250PSJkZWZhdWx0
IiBzaXplPSIxMDAlIj5hY2U8L3N0eWxlPjxzdHlsZSBmYWNlPSJub3JtYWwiIGZvbnQ9ImRlZmF1
bHQiIHNpemU9IjEwMCUiPikgbXV0YW50cyBhbmQgaXMgcmVxdWlyZWQgZm9yIG1haW50ZW5hbmNl
IG9mIG1pZGJyYWluLWhpbmRicmFpbiBib3VuZGFyeSBkZXZlbG9wbWVudCBhbmQgc29taXRvZ2Vu
ZXNpczwvc3R5bGU+PC90aXRsZT48c2Vjb25kYXJ5LXRpdGxlPkRldmVsb3BtZW50PC9zZWNvbmRh
cnktdGl0bGU+PC90aXRsZXM+PHBlcmlvZGljYWw+PGZ1bGwtdGl0bGU+RGV2ZWxvcG1lbnQ8L2Z1
bGwtdGl0bGU+PC9wZXJpb2RpY2FsPjxwYWdlcz4yMzgxLTIzOTU8L3BhZ2VzPjx2b2x1bWU+MTI1
PC92b2x1bWU+PG51bWJlcj4xMzwvbnVtYmVyPjxkYXRlcz48eWVhcj4xOTk4PC95ZWFyPjwvZGF0
ZXM+PHVybHM+PHJlbGF0ZWQtdXJscz48dXJsPmh0dHA6Ly93d3cubmNiaS5ubG0ubmloLmdvdi9l
bnRyZXovcXVlcnkuZmNnaT9jbWQ9UmV0cmlldmUmYW1wO2RiPVB1Yk1lZCZhbXA7ZG9wdD1DaXRh
dGlvbiZhbXA7bGlzdF91aWRzPTk2MDk4MjE8L3VybD48dXJsPlNpbW9uIEh1Z2hlc+KAmXMgaVBv
ZDpSZXByaW50czpCcmFuZDpSZWlmZXJzIDk4IERldiBmZ2Y4LGFjZS5wZGY8L3VybD48L3JlbGF0
ZWQtdXJscz48L3VybHM+PC9yZWNvcmQ+PC9DaXRlPjwvRW5kTm90ZT5=
</w:fldData>
        </w:fldChar>
      </w:r>
      <w:r w:rsidR="001472C4" w:rsidRPr="00E6172C">
        <w:rPr>
          <w:lang w:val="en-GB"/>
        </w:rPr>
        <w:instrText xml:space="preserve"> ADDIN EN.CITE.DATA </w:instrText>
      </w:r>
      <w:r w:rsidR="001472C4" w:rsidRPr="00E6172C">
        <w:rPr>
          <w:lang w:val="en-GB"/>
        </w:rPr>
      </w:r>
      <w:r w:rsidR="001472C4" w:rsidRPr="00E6172C">
        <w:rPr>
          <w:lang w:val="en-GB"/>
        </w:rPr>
        <w:fldChar w:fldCharType="end"/>
      </w:r>
      <w:r w:rsidR="00BC02FE" w:rsidRPr="00E6172C">
        <w:rPr>
          <w:lang w:val="en-GB"/>
        </w:rPr>
      </w:r>
      <w:r w:rsidR="00BC02FE" w:rsidRPr="00E6172C">
        <w:rPr>
          <w:lang w:val="en-GB"/>
        </w:rPr>
        <w:fldChar w:fldCharType="separate"/>
      </w:r>
      <w:r w:rsidR="001472C4" w:rsidRPr="00E6172C">
        <w:rPr>
          <w:noProof/>
          <w:lang w:val="en-GB"/>
        </w:rPr>
        <w:t>(Reifers et al., 1998)</w:t>
      </w:r>
      <w:r w:rsidR="00BC02FE" w:rsidRPr="00E6172C">
        <w:rPr>
          <w:lang w:val="en-GB"/>
        </w:rPr>
        <w:fldChar w:fldCharType="end"/>
      </w:r>
      <w:r w:rsidRPr="00E6172C">
        <w:rPr>
          <w:lang w:val="en-GB"/>
        </w:rPr>
        <w:t xml:space="preserve">, </w:t>
      </w:r>
      <w:proofErr w:type="spellStart"/>
      <w:r w:rsidR="00A647E6" w:rsidRPr="00E6172C">
        <w:rPr>
          <w:i/>
          <w:lang w:val="en-GB"/>
        </w:rPr>
        <w:t>tbx</w:t>
      </w:r>
      <w:r w:rsidR="00E32C8B" w:rsidRPr="00E6172C">
        <w:rPr>
          <w:i/>
          <w:lang w:val="en-GB"/>
        </w:rPr>
        <w:t>ta</w:t>
      </w:r>
      <w:proofErr w:type="spellEnd"/>
      <w:r w:rsidR="00E32C8B" w:rsidRPr="00E6172C">
        <w:rPr>
          <w:lang w:val="en-GB"/>
        </w:rPr>
        <w:t xml:space="preserve"> </w:t>
      </w:r>
      <w:r w:rsidR="00604AE3" w:rsidRPr="00E6172C">
        <w:rPr>
          <w:lang w:val="en-GB"/>
        </w:rPr>
        <w:fldChar w:fldCharType="begin"/>
      </w:r>
      <w:r w:rsidR="00AD49EB" w:rsidRPr="00E6172C">
        <w:rPr>
          <w:lang w:val="en-GB"/>
        </w:rPr>
        <w:instrText xml:space="preserve"> ADDIN EN.CITE &lt;EndNote&gt;&lt;Cite&gt;&lt;Author&gt;Schulte-Merker&lt;/Author&gt;&lt;Year&gt;1994&lt;/Year&gt;&lt;RecNum&gt;2262&lt;/RecNum&gt;&lt;DisplayText&gt;(Schulte-Merker et al., 1994b)&lt;/DisplayText&gt;&lt;record&gt;&lt;rec-number&gt;2262&lt;/rec-number&gt;&lt;foreign-keys&gt;&lt;key app="EN" db-id="22p5fpsx89st9pe99v5xs2x1d2dex5rwt590" timestamp="0"&gt;2262&lt;/key&gt;&lt;/foreign-keys&gt;&lt;ref-type name="Journal Article"&gt;17&lt;/ref-type&gt;&lt;contributors&gt;&lt;authors&gt;&lt;author&gt;Schulte-Merker, S.&lt;/author&gt;&lt;author&gt;van Eeden, F.J.M.&lt;/author&gt;&lt;author&gt;Halpern, M.E.&lt;/author&gt;&lt;author&gt;Kimmel, C.B.&lt;/author&gt;&lt;author&gt;Nüsslein-Volhard, C.&lt;/author&gt;&lt;/authors&gt;&lt;/contributors&gt;&lt;titles&gt;&lt;title&gt;&lt;style face="italic" font="default" size="100%"&gt;no tail (ntl)&lt;/style&gt;&lt;style face="normal" font="default" size="100%"&gt; is the zebrafish homologue of the mouse &lt;/style&gt;&lt;style face="italic" font="default" size="100%"&gt;T (Brachyury)&lt;/style&gt;&lt;style face="normal" font="default" size="100%"&gt; gene&lt;/style&gt;&lt;/title&gt;&lt;secondary-title&gt;Development&lt;/secondary-title&gt;&lt;/titles&gt;&lt;periodical&gt;&lt;full-title&gt;Development&lt;/full-title&gt;&lt;/periodical&gt;&lt;pages&gt;1009-1015&lt;/pages&gt;&lt;volume&gt;120&lt;/volume&gt;&lt;dates&gt;&lt;year&gt;1994&lt;/year&gt;&lt;/dates&gt;&lt;urls&gt;&lt;/urls&gt;&lt;/record&gt;&lt;/Cite&gt;&lt;/EndNote&gt;</w:instrText>
      </w:r>
      <w:r w:rsidR="00604AE3" w:rsidRPr="00E6172C">
        <w:rPr>
          <w:lang w:val="en-GB"/>
        </w:rPr>
        <w:fldChar w:fldCharType="separate"/>
      </w:r>
      <w:r w:rsidR="00604AE3" w:rsidRPr="00E6172C">
        <w:rPr>
          <w:noProof/>
          <w:lang w:val="en-GB"/>
        </w:rPr>
        <w:t>(Schulte-Merker et al., 1994b)</w:t>
      </w:r>
      <w:r w:rsidR="00604AE3" w:rsidRPr="00E6172C">
        <w:rPr>
          <w:lang w:val="en-GB"/>
        </w:rPr>
        <w:fldChar w:fldCharType="end"/>
      </w:r>
      <w:r w:rsidRPr="00E6172C">
        <w:rPr>
          <w:lang w:val="en-GB"/>
        </w:rPr>
        <w:t xml:space="preserve"> and </w:t>
      </w:r>
      <w:r w:rsidR="00E32C8B" w:rsidRPr="00E6172C">
        <w:rPr>
          <w:i/>
          <w:lang w:val="en-GB"/>
        </w:rPr>
        <w:t>tbx16</w:t>
      </w:r>
      <w:r w:rsidR="00E32C8B" w:rsidRPr="00E6172C">
        <w:rPr>
          <w:lang w:val="en-GB"/>
        </w:rPr>
        <w:t xml:space="preserve"> </w:t>
      </w:r>
      <w:r w:rsidR="00604AE3" w:rsidRPr="00E6172C">
        <w:rPr>
          <w:lang w:val="en-GB"/>
        </w:rPr>
        <w:fldChar w:fldCharType="begin">
          <w:fldData xml:space="preserve">PEVuZE5vdGU+PENpdGU+PEF1dGhvcj5SdXZpbnNreTwvQXV0aG9yPjxZZWFyPjE5OTg8L1llYXI+
PFJlY051bT4xMDQzODwvUmVjTnVtPjxEaXNwbGF5VGV4dD4oR3JpZmZpbiBldCBhbC4sIDE5OTg7
IFJ1dmluc2t5IGV0IGFsLiwgMTk5OCk8L0Rpc3BsYXlUZXh0PjxyZWNvcmQ+PHJlYy1udW1iZXI+
MTA0Mzg8L3JlYy1udW1iZXI+PGZvcmVpZ24ta2V5cz48a2V5IGFwcD0iRU4iIGRiLWlkPSIyMnA1
ZnBzeDg5c3Q5cGU5OXY1eHMyeDFkMmRleDVyd3Q1OTAiIHRpbWVzdGFtcD0iMTU0NTA1MTUxNSI+
MTA0Mzg8L2tleT48L2ZvcmVpZ24ta2V5cz48cmVmLXR5cGUgbmFtZT0iSm91cm5hbCBBcnRpY2xl
Ij4xNzwvcmVmLXR5cGU+PGNvbnRyaWJ1dG9ycz48YXV0aG9ycz48YXV0aG9yPlJ1dmluc2t5LCBJ
LjwvYXV0aG9yPjxhdXRob3I+U2lsdmVyLCBMLiBNLjwvYXV0aG9yPjxhdXRob3I+SG8sIFIuIEsu
PC9hdXRob3I+PC9hdXRob3JzPjwvY29udHJpYnV0b3JzPjxhdXRoLWFkZHJlc3M+RGVwYXJ0bWVu
dCBvZiBNb2xlY3VsYXIgQmlvbG9neSwgUHJpbmNldG9uIFVuaXZlcnNpdHksIFByaW5jZXRvbiwg
TmV3IEplcnNleSAwODU0NCwgVVNBLjwvYXV0aC1hZGRyZXNzPjx0aXRsZXM+PHRpdGxlPkNoYXJh
Y3Rlcml6YXRpb24gb2YgdGhlIHplYnJhZmlzaCB0YngxNiBnZW5lIGFuZCBldm9sdXRpb24gb2Yg
dGhlIHZlcnRlYnJhdGUgVC1ib3ggZmFtaWx5PC90aXRsZT48c2Vjb25kYXJ5LXRpdGxlPkRldiBH
ZW5lcyBFdm9sPC9zZWNvbmRhcnktdGl0bGU+PC90aXRsZXM+PHBlcmlvZGljYWw+PGZ1bGwtdGl0
bGU+RGV2IEdlbmVzIEV2b2w8L2Z1bGwtdGl0bGU+PGFiYnItMT5EZXZlbG9wbWVudCBnZW5lcyBh
bmQgZXZvbHV0aW9uPC9hYmJyLTE+PC9wZXJpb2RpY2FsPjxwYWdlcz45NC05PC9wYWdlcz48dm9s
dW1lPjIwODwvdm9sdW1lPjxudW1iZXI+MjwvbnVtYmVyPjxlZGl0aW9uPjE5OTgvMDYvMDI8L2Vk
aXRpb24+PGtleXdvcmRzPjxrZXl3b3JkPkFtaW5vIEFjaWQgU2VxdWVuY2U8L2tleXdvcmQ+PGtl
eXdvcmQ+QW5pbWFsczwva2V5d29yZD48a2V5d29yZD5ETkEtQmluZGluZyBQcm90ZWlucy9jaGVt
aXN0cnkvKmdlbmV0aWNzPC9rZXl3b3JkPjxrZXl3b3JkPipFdm9sdXRpb24sIE1vbGVjdWxhcjwv
a2V5d29yZD48a2V5d29yZD5NaWNlPC9rZXl3b3JkPjxrZXl3b3JkPk1vbGVjdWxhciBTZXF1ZW5j
ZSBEYXRhPC9rZXl3b3JkPjxrZXl3b3JkPlBoeWxvZ2VueTwva2V5d29yZD48a2V5d29yZD5ULUJv
eCBEb21haW4gUHJvdGVpbnM8L2tleXdvcmQ+PGtleXdvcmQ+VHJhbnNjcmlwdGlvbiBGYWN0b3Jz
L2NoZW1pc3RyeS8qZ2VuZXRpY3M8L2tleXdvcmQ+PGtleXdvcmQ+VmVydGVicmF0ZXMvKmdlbmV0
aWNzPC9rZXl3b3JkPjxrZXl3b3JkPlplYnJhZmlzaC8qZ2VuZXRpY3M8L2tleXdvcmQ+PGtleXdv
cmQ+KlplYnJhZmlzaCBQcm90ZWluczwva2V5d29yZD48L2tleXdvcmRzPjxkYXRlcz48eWVhcj4x
OTk4PC95ZWFyPjxwdWItZGF0ZXM+PGRhdGU+QXByPC9kYXRlPjwvcHViLWRhdGVzPjwvZGF0ZXM+
PGlzYm4+MDk0OS05NDRYIChQcmludCkmI3hEOzA5NDktOTQ0WCAoTGlua2luZyk8L2lzYm4+PGFj
Y2Vzc2lvbi1udW0+OTU2OTM1MDwvYWNjZXNzaW9uLW51bT48dXJscz48cmVsYXRlZC11cmxzPjx1
cmw+aHR0cHM6Ly93d3cubmNiaS5ubG0ubmloLmdvdi9wdWJtZWQvOTU2OTM1MDwvdXJsPjwvcmVs
YXRlZC11cmxzPjwvdXJscz48L3JlY29yZD48L0NpdGU+PENpdGU+PEF1dGhvcj5HcmlmZmluPC9B
dXRob3I+PFllYXI+MTk5ODwvWWVhcj48UmVjTnVtPjUzMTQ8L1JlY051bT48SURUZXh0Pjk4MzU5
OTQ5PC9JRFRleHQ+PHJlY29yZD48cmVjLW51bWJlcj41MzE0PC9yZWMtbnVtYmVyPjxmb3JlaWdu
LWtleXM+PGtleSBhcHA9IkVOIiBkYi1pZD0iMjJwNWZwc3g4OXN0OXBlOTl2NXhzMngxZDJkZXg1
cnd0NTkwIiB0aW1lc3RhbXA9IjAiPjUzMTQ8L2tleT48L2ZvcmVpZ24ta2V5cz48cmVmLXR5cGUg
bmFtZT0iSm91cm5hbCBBcnRpY2xlIj4xNzwvcmVmLXR5cGU+PGNvbnRyaWJ1dG9ycz48YXV0aG9y
cz48YXV0aG9yPkdyaWZmaW4sIEsuIEouPC9hdXRob3I+PGF1dGhvcj5BbWFjaGVyLCBTLiBMLjwv
YXV0aG9yPjxhdXRob3I+S2ltbWVsLCBDLiBCLjwvYXV0aG9yPjxhdXRob3I+S2ltZWxtYW4sIEQu
PC9hdXRob3I+PC9hdXRob3JzPjwvY29udHJpYnV0b3JzPjx0aXRsZXM+PHRpdGxlPk1vbGVjdWxh
ciBpZGVudGlmaWNhdGlvbiBvZiBzcGFkZXRhaWw6IHJlZ3VsYXRpb24gb2YgemVicmFmaXNoIHRy
dW5rIGFuZCB0YWlsIG1lc29kZXJtIGZvcm1hdGlvbiBieSBULWJveCBnZW5lczwvdGl0bGU+PHNl
Y29uZGFyeS10aXRsZT5EZXZlbG9wbWVudDwvc2Vjb25kYXJ5LXRpdGxlPjwvdGl0bGVzPjxwZXJp
b2RpY2FsPjxmdWxsLXRpdGxlPkRldmVsb3BtZW50PC9mdWxsLXRpdGxlPjwvcGVyaW9kaWNhbD48
cGFnZXM+MzM3OS04ODwvcGFnZXM+PHZvbHVtZT4xMjU8L3ZvbHVtZT48bnVtYmVyPjE3PC9udW1i
ZXI+PGtleXdvcmRzPjxrZXl3b3JkPkFtaW5vIEFjaWQgU2VxdWVuY2U8L2tleXdvcmQ+PGtleXdv
cmQ+QW5pbWFsPC9rZXl3b3JkPjxrZXl3b3JkPkJhc2UgU2VxdWVuY2U8L2tleXdvcmQ+PGtleXdv
cmQ+Q2xvbmluZywgTW9sZWN1bGFyPC9rZXl3b3JkPjxrZXl3b3JkPkROQSBQcmltZXJzL2dlbmV0
aWNzPC9rZXl3b3JkPjxrZXl3b3JkPkROQS1CaW5kaW5nIFByb3RlaW5zL2dlbmV0aWNzL3BoeXNp
b2xvZ3k8L2tleXdvcmQ+PGtleXdvcmQ+Rmlicm9ibGFzdCBHcm93dGggRmFjdG9yL3BoeXNpb2xv
Z3k8L2tleXdvcmQ+PGtleXdvcmQ+R2VuZSBFeHByZXNzaW9uIFJlZ3VsYXRpb24sIERldmVsb3Bt
ZW50YWw8L2tleXdvcmQ+PGtleXdvcmQ+SW4gU2l0dSBIeWJyaWRpemF0aW9uPC9rZXl3b3JkPjxr
ZXl3b3JkPk1lc29kZXJtL2N5dG9sb2d5L3BoeXNpb2xvZ3k8L2tleXdvcmQ+PGtleXdvcmQ+TW9k
ZWxzLCBHZW5ldGljPC9rZXl3b3JkPjxrZXl3b3JkPk1vbGVjdWxhciBTZXF1ZW5jZSBEYXRhPC9r
ZXl3b3JkPjxrZXl3b3JkPk11dGF0aW9uPC9rZXl3b3JkPjxrZXl3b3JkPlBoZW5vdHlwZTwva2V5
d29yZD48a2V5d29yZD5Qb2x5bWVyYXNlIENoYWluIFJlYWN0aW9uPC9rZXl3b3JkPjxrZXl3b3Jk
PlNlcXVlbmNlIEhvbW9sb2d5LCBBbWlubyBBY2lkPC9rZXl3b3JkPjxrZXl3b3JkPlNpZ25hbCBU
cmFuc2R1Y3Rpb248L2tleXdvcmQ+PGtleXdvcmQ+U3VwcG9ydCwgTm9uLVUuUy4gR292JmFwb3M7
dDwva2V5d29yZD48a2V5d29yZD5TdXBwb3J0LCBVLlMuIEdvdiZhcG9zO3QsIE5vbi1QLkguUy48
L2tleXdvcmQ+PGtleXdvcmQ+U3VwcG9ydCwgVS5TLiBHb3YmYXBvczt0LCBQLkguUy48L2tleXdv
cmQ+PGtleXdvcmQ+VGFpbC9lbWJyeW9sb2d5PC9rZXl3b3JkPjxrZXl3b3JkPlRyYW5zY3JpcHRp
b24gRmFjdG9ycy8qZ2VuZXRpY3MvcGh5c2lvbG9neTwva2V5d29yZD48a2V5d29yZD5WZXJ0ZWJy
YXRlcy9lbWJyeW9sb2d5L2dlbmV0aWNzPC9rZXl3b3JkPjxrZXl3b3JkPlplYnJhZmlzaC8qZW1i
cnlvbG9neS8qZ2VuZXRpY3MvcGh5c2lvbG9neTwva2V5d29yZD48L2tleXdvcmRzPjxkYXRlcz48
eWVhcj4xOTk4PC95ZWFyPjwvZGF0ZXM+PGxhYmVsPjk4MzU5OTQ5PC9sYWJlbD48dXJscz48cmVs
YXRlZC11cmxzPjx1cmw+aHR0cDovL3d3dy5uY2JpLm5sbS5uaWguZ292L2NnaS1iaW4vRW50cmV6
L3JlZmVyZXI/aHR0cDovL3d3dy5iaW9sb2dpc3RzLmNvbS9EZXZlbG9wbWVudC8xMjUvMTcvZGV2
NDA0MC5odG1sPC91cmw+PC9yZWxhdGVkLXVybHM+PC91cmxzPjwvcmVjb3JkPjwvQ2l0ZT48L0Vu
ZE5vdGU+AG==
</w:fldData>
        </w:fldChar>
      </w:r>
      <w:r w:rsidR="00AD49EB" w:rsidRPr="00E6172C">
        <w:rPr>
          <w:lang w:val="en-GB"/>
        </w:rPr>
        <w:instrText xml:space="preserve"> ADDIN EN.CITE </w:instrText>
      </w:r>
      <w:r w:rsidR="00AD49EB" w:rsidRPr="00E6172C">
        <w:rPr>
          <w:lang w:val="en-GB"/>
        </w:rPr>
        <w:fldChar w:fldCharType="begin">
          <w:fldData xml:space="preserve">PEVuZE5vdGU+PENpdGU+PEF1dGhvcj5SdXZpbnNreTwvQXV0aG9yPjxZZWFyPjE5OTg8L1llYXI+
PFJlY051bT4xMDQzODwvUmVjTnVtPjxEaXNwbGF5VGV4dD4oR3JpZmZpbiBldCBhbC4sIDE5OTg7
IFJ1dmluc2t5IGV0IGFsLiwgMTk5OCk8L0Rpc3BsYXlUZXh0PjxyZWNvcmQ+PHJlYy1udW1iZXI+
MTA0Mzg8L3JlYy1udW1iZXI+PGZvcmVpZ24ta2V5cz48a2V5IGFwcD0iRU4iIGRiLWlkPSIyMnA1
ZnBzeDg5c3Q5cGU5OXY1eHMyeDFkMmRleDVyd3Q1OTAiIHRpbWVzdGFtcD0iMTU0NTA1MTUxNSI+
MTA0Mzg8L2tleT48L2ZvcmVpZ24ta2V5cz48cmVmLXR5cGUgbmFtZT0iSm91cm5hbCBBcnRpY2xl
Ij4xNzwvcmVmLXR5cGU+PGNvbnRyaWJ1dG9ycz48YXV0aG9ycz48YXV0aG9yPlJ1dmluc2t5LCBJ
LjwvYXV0aG9yPjxhdXRob3I+U2lsdmVyLCBMLiBNLjwvYXV0aG9yPjxhdXRob3I+SG8sIFIuIEsu
PC9hdXRob3I+PC9hdXRob3JzPjwvY29udHJpYnV0b3JzPjxhdXRoLWFkZHJlc3M+RGVwYXJ0bWVu
dCBvZiBNb2xlY3VsYXIgQmlvbG9neSwgUHJpbmNldG9uIFVuaXZlcnNpdHksIFByaW5jZXRvbiwg
TmV3IEplcnNleSAwODU0NCwgVVNBLjwvYXV0aC1hZGRyZXNzPjx0aXRsZXM+PHRpdGxlPkNoYXJh
Y3Rlcml6YXRpb24gb2YgdGhlIHplYnJhZmlzaCB0YngxNiBnZW5lIGFuZCBldm9sdXRpb24gb2Yg
dGhlIHZlcnRlYnJhdGUgVC1ib3ggZmFtaWx5PC90aXRsZT48c2Vjb25kYXJ5LXRpdGxlPkRldiBH
ZW5lcyBFdm9sPC9zZWNvbmRhcnktdGl0bGU+PC90aXRsZXM+PHBlcmlvZGljYWw+PGZ1bGwtdGl0
bGU+RGV2IEdlbmVzIEV2b2w8L2Z1bGwtdGl0bGU+PGFiYnItMT5EZXZlbG9wbWVudCBnZW5lcyBh
bmQgZXZvbHV0aW9uPC9hYmJyLTE+PC9wZXJpb2RpY2FsPjxwYWdlcz45NC05PC9wYWdlcz48dm9s
dW1lPjIwODwvdm9sdW1lPjxudW1iZXI+MjwvbnVtYmVyPjxlZGl0aW9uPjE5OTgvMDYvMDI8L2Vk
aXRpb24+PGtleXdvcmRzPjxrZXl3b3JkPkFtaW5vIEFjaWQgU2VxdWVuY2U8L2tleXdvcmQ+PGtl
eXdvcmQ+QW5pbWFsczwva2V5d29yZD48a2V5d29yZD5ETkEtQmluZGluZyBQcm90ZWlucy9jaGVt
aXN0cnkvKmdlbmV0aWNzPC9rZXl3b3JkPjxrZXl3b3JkPipFdm9sdXRpb24sIE1vbGVjdWxhcjwv
a2V5d29yZD48a2V5d29yZD5NaWNlPC9rZXl3b3JkPjxrZXl3b3JkPk1vbGVjdWxhciBTZXF1ZW5j
ZSBEYXRhPC9rZXl3b3JkPjxrZXl3b3JkPlBoeWxvZ2VueTwva2V5d29yZD48a2V5d29yZD5ULUJv
eCBEb21haW4gUHJvdGVpbnM8L2tleXdvcmQ+PGtleXdvcmQ+VHJhbnNjcmlwdGlvbiBGYWN0b3Jz
L2NoZW1pc3RyeS8qZ2VuZXRpY3M8L2tleXdvcmQ+PGtleXdvcmQ+VmVydGVicmF0ZXMvKmdlbmV0
aWNzPC9rZXl3b3JkPjxrZXl3b3JkPlplYnJhZmlzaC8qZ2VuZXRpY3M8L2tleXdvcmQ+PGtleXdv
cmQ+KlplYnJhZmlzaCBQcm90ZWluczwva2V5d29yZD48L2tleXdvcmRzPjxkYXRlcz48eWVhcj4x
OTk4PC95ZWFyPjxwdWItZGF0ZXM+PGRhdGU+QXByPC9kYXRlPjwvcHViLWRhdGVzPjwvZGF0ZXM+
PGlzYm4+MDk0OS05NDRYIChQcmludCkmI3hEOzA5NDktOTQ0WCAoTGlua2luZyk8L2lzYm4+PGFj
Y2Vzc2lvbi1udW0+OTU2OTM1MDwvYWNjZXNzaW9uLW51bT48dXJscz48cmVsYXRlZC11cmxzPjx1
cmw+aHR0cHM6Ly93d3cubmNiaS5ubG0ubmloLmdvdi9wdWJtZWQvOTU2OTM1MDwvdXJsPjwvcmVs
YXRlZC11cmxzPjwvdXJscz48L3JlY29yZD48L0NpdGU+PENpdGU+PEF1dGhvcj5HcmlmZmluPC9B
dXRob3I+PFllYXI+MTk5ODwvWWVhcj48UmVjTnVtPjUzMTQ8L1JlY051bT48SURUZXh0Pjk4MzU5
OTQ5PC9JRFRleHQ+PHJlY29yZD48cmVjLW51bWJlcj41MzE0PC9yZWMtbnVtYmVyPjxmb3JlaWdu
LWtleXM+PGtleSBhcHA9IkVOIiBkYi1pZD0iMjJwNWZwc3g4OXN0OXBlOTl2NXhzMngxZDJkZXg1
cnd0NTkwIiB0aW1lc3RhbXA9IjAiPjUzMTQ8L2tleT48L2ZvcmVpZ24ta2V5cz48cmVmLXR5cGUg
bmFtZT0iSm91cm5hbCBBcnRpY2xlIj4xNzwvcmVmLXR5cGU+PGNvbnRyaWJ1dG9ycz48YXV0aG9y
cz48YXV0aG9yPkdyaWZmaW4sIEsuIEouPC9hdXRob3I+PGF1dGhvcj5BbWFjaGVyLCBTLiBMLjwv
YXV0aG9yPjxhdXRob3I+S2ltbWVsLCBDLiBCLjwvYXV0aG9yPjxhdXRob3I+S2ltZWxtYW4sIEQu
PC9hdXRob3I+PC9hdXRob3JzPjwvY29udHJpYnV0b3JzPjx0aXRsZXM+PHRpdGxlPk1vbGVjdWxh
ciBpZGVudGlmaWNhdGlvbiBvZiBzcGFkZXRhaWw6IHJlZ3VsYXRpb24gb2YgemVicmFmaXNoIHRy
dW5rIGFuZCB0YWlsIG1lc29kZXJtIGZvcm1hdGlvbiBieSBULWJveCBnZW5lczwvdGl0bGU+PHNl
Y29uZGFyeS10aXRsZT5EZXZlbG9wbWVudDwvc2Vjb25kYXJ5LXRpdGxlPjwvdGl0bGVzPjxwZXJp
b2RpY2FsPjxmdWxsLXRpdGxlPkRldmVsb3BtZW50PC9mdWxsLXRpdGxlPjwvcGVyaW9kaWNhbD48
cGFnZXM+MzM3OS04ODwvcGFnZXM+PHZvbHVtZT4xMjU8L3ZvbHVtZT48bnVtYmVyPjE3PC9udW1i
ZXI+PGtleXdvcmRzPjxrZXl3b3JkPkFtaW5vIEFjaWQgU2VxdWVuY2U8L2tleXdvcmQ+PGtleXdv
cmQ+QW5pbWFsPC9rZXl3b3JkPjxrZXl3b3JkPkJhc2UgU2VxdWVuY2U8L2tleXdvcmQ+PGtleXdv
cmQ+Q2xvbmluZywgTW9sZWN1bGFyPC9rZXl3b3JkPjxrZXl3b3JkPkROQSBQcmltZXJzL2dlbmV0
aWNzPC9rZXl3b3JkPjxrZXl3b3JkPkROQS1CaW5kaW5nIFByb3RlaW5zL2dlbmV0aWNzL3BoeXNp
b2xvZ3k8L2tleXdvcmQ+PGtleXdvcmQ+Rmlicm9ibGFzdCBHcm93dGggRmFjdG9yL3BoeXNpb2xv
Z3k8L2tleXdvcmQ+PGtleXdvcmQ+R2VuZSBFeHByZXNzaW9uIFJlZ3VsYXRpb24sIERldmVsb3Bt
ZW50YWw8L2tleXdvcmQ+PGtleXdvcmQ+SW4gU2l0dSBIeWJyaWRpemF0aW9uPC9rZXl3b3JkPjxr
ZXl3b3JkPk1lc29kZXJtL2N5dG9sb2d5L3BoeXNpb2xvZ3k8L2tleXdvcmQ+PGtleXdvcmQ+TW9k
ZWxzLCBHZW5ldGljPC9rZXl3b3JkPjxrZXl3b3JkPk1vbGVjdWxhciBTZXF1ZW5jZSBEYXRhPC9r
ZXl3b3JkPjxrZXl3b3JkPk11dGF0aW9uPC9rZXl3b3JkPjxrZXl3b3JkPlBoZW5vdHlwZTwva2V5
d29yZD48a2V5d29yZD5Qb2x5bWVyYXNlIENoYWluIFJlYWN0aW9uPC9rZXl3b3JkPjxrZXl3b3Jk
PlNlcXVlbmNlIEhvbW9sb2d5LCBBbWlubyBBY2lkPC9rZXl3b3JkPjxrZXl3b3JkPlNpZ25hbCBU
cmFuc2R1Y3Rpb248L2tleXdvcmQ+PGtleXdvcmQ+U3VwcG9ydCwgTm9uLVUuUy4gR292JmFwb3M7
dDwva2V5d29yZD48a2V5d29yZD5TdXBwb3J0LCBVLlMuIEdvdiZhcG9zO3QsIE5vbi1QLkguUy48
L2tleXdvcmQ+PGtleXdvcmQ+U3VwcG9ydCwgVS5TLiBHb3YmYXBvczt0LCBQLkguUy48L2tleXdv
cmQ+PGtleXdvcmQ+VGFpbC9lbWJyeW9sb2d5PC9rZXl3b3JkPjxrZXl3b3JkPlRyYW5zY3JpcHRp
b24gRmFjdG9ycy8qZ2VuZXRpY3MvcGh5c2lvbG9neTwva2V5d29yZD48a2V5d29yZD5WZXJ0ZWJy
YXRlcy9lbWJyeW9sb2d5L2dlbmV0aWNzPC9rZXl3b3JkPjxrZXl3b3JkPlplYnJhZmlzaC8qZW1i
cnlvbG9neS8qZ2VuZXRpY3MvcGh5c2lvbG9neTwva2V5d29yZD48L2tleXdvcmRzPjxkYXRlcz48
eWVhcj4xOTk4PC95ZWFyPjwvZGF0ZXM+PGxhYmVsPjk4MzU5OTQ5PC9sYWJlbD48dXJscz48cmVs
YXRlZC11cmxzPjx1cmw+aHR0cDovL3d3dy5uY2JpLm5sbS5uaWguZ292L2NnaS1iaW4vRW50cmV6
L3JlZmVyZXI/aHR0cDovL3d3dy5iaW9sb2dpc3RzLmNvbS9EZXZlbG9wbWVudC8xMjUvMTcvZGV2
NDA0MC5odG1sPC91cmw+PC9yZWxhdGVkLXVybHM+PC91cmxzPjwvcmVjb3JkPjwvQ2l0ZT48L0Vu
ZE5vdGU+AG==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604AE3" w:rsidRPr="00E6172C">
        <w:rPr>
          <w:lang w:val="en-GB"/>
        </w:rPr>
      </w:r>
      <w:r w:rsidR="00604AE3" w:rsidRPr="00E6172C">
        <w:rPr>
          <w:lang w:val="en-GB"/>
        </w:rPr>
        <w:fldChar w:fldCharType="separate"/>
      </w:r>
      <w:r w:rsidR="00604AE3" w:rsidRPr="00E6172C">
        <w:rPr>
          <w:noProof/>
          <w:lang w:val="en-GB"/>
        </w:rPr>
        <w:t>(Griffin et al., 1998; Ruvinsky et al., 1998)</w:t>
      </w:r>
      <w:r w:rsidR="00604AE3" w:rsidRPr="00E6172C">
        <w:rPr>
          <w:lang w:val="en-GB"/>
        </w:rPr>
        <w:fldChar w:fldCharType="end"/>
      </w:r>
      <w:r w:rsidRPr="00E6172C">
        <w:rPr>
          <w:lang w:val="en-GB"/>
        </w:rPr>
        <w:t>.</w:t>
      </w:r>
      <w:r w:rsidR="00AF4973" w:rsidRPr="00E6172C">
        <w:rPr>
          <w:lang w:val="en-GB"/>
        </w:rPr>
        <w:t xml:space="preserve">  Anti-Ntla immunostaining was performed after in situ hybridization using rabbit anti-Ntla (Schulte-</w:t>
      </w:r>
      <w:proofErr w:type="spellStart"/>
      <w:r w:rsidR="00AF4973" w:rsidRPr="00E6172C">
        <w:rPr>
          <w:lang w:val="en-GB"/>
        </w:rPr>
        <w:t>Merker</w:t>
      </w:r>
      <w:proofErr w:type="spellEnd"/>
      <w:r w:rsidR="00AF4973" w:rsidRPr="00E6172C">
        <w:rPr>
          <w:lang w:val="en-GB"/>
        </w:rPr>
        <w:t xml:space="preserve"> et al., 1992, 1:2000) and Horse anti-rabbit IgG-HRP conjugated (Vector Laboratories, Inc.)</w:t>
      </w:r>
    </w:p>
    <w:p w14:paraId="71E89044" w14:textId="77777777" w:rsidR="00C715CA" w:rsidRPr="00E6172C" w:rsidRDefault="00C715CA" w:rsidP="00462DFA">
      <w:pPr>
        <w:widowControl w:val="0"/>
        <w:autoSpaceDE w:val="0"/>
        <w:autoSpaceDN w:val="0"/>
        <w:adjustRightInd w:val="0"/>
        <w:spacing w:after="120" w:line="360" w:lineRule="auto"/>
        <w:jc w:val="both"/>
        <w:rPr>
          <w:lang w:val="en-GB" w:eastAsia="zh-CN"/>
        </w:rPr>
      </w:pPr>
    </w:p>
    <w:p w14:paraId="01F374C5" w14:textId="77777777" w:rsidR="00C715CA" w:rsidRPr="00E6172C" w:rsidRDefault="00C715CA" w:rsidP="00462DFA">
      <w:pPr>
        <w:widowControl w:val="0"/>
        <w:autoSpaceDE w:val="0"/>
        <w:autoSpaceDN w:val="0"/>
        <w:adjustRightInd w:val="0"/>
        <w:spacing w:after="120" w:line="360" w:lineRule="auto"/>
        <w:jc w:val="both"/>
        <w:rPr>
          <w:b/>
          <w:i/>
          <w:lang w:val="en-GB"/>
        </w:rPr>
      </w:pPr>
      <w:r w:rsidRPr="00E6172C">
        <w:rPr>
          <w:b/>
          <w:i/>
          <w:lang w:val="en-GB"/>
        </w:rPr>
        <w:t>Embryo Manipulations</w:t>
      </w:r>
    </w:p>
    <w:p w14:paraId="73D36AFA" w14:textId="301C58F4" w:rsidR="00C715CA" w:rsidRPr="00E6172C" w:rsidRDefault="00C715CA" w:rsidP="00462DFA">
      <w:pPr>
        <w:widowControl w:val="0"/>
        <w:autoSpaceDE w:val="0"/>
        <w:autoSpaceDN w:val="0"/>
        <w:adjustRightInd w:val="0"/>
        <w:spacing w:after="120" w:line="360" w:lineRule="auto"/>
        <w:jc w:val="both"/>
        <w:rPr>
          <w:lang w:val="en-GB"/>
        </w:rPr>
      </w:pPr>
      <w:r w:rsidRPr="00E6172C">
        <w:rPr>
          <w:lang w:val="en-GB"/>
        </w:rPr>
        <w:t>Embryos were injected with MO</w:t>
      </w:r>
      <w:r w:rsidR="005378DE" w:rsidRPr="00E6172C">
        <w:rPr>
          <w:lang w:val="en-GB"/>
        </w:rPr>
        <w:t>s</w:t>
      </w:r>
      <w:r w:rsidR="00F533F1" w:rsidRPr="00E6172C">
        <w:rPr>
          <w:lang w:val="en-GB"/>
        </w:rPr>
        <w:t xml:space="preserve"> (GeneTools LLC)</w:t>
      </w:r>
      <w:r w:rsidR="005378DE" w:rsidRPr="00E6172C">
        <w:rPr>
          <w:lang w:val="en-GB"/>
        </w:rPr>
        <w:t xml:space="preserve"> as indicated in Table </w:t>
      </w:r>
      <w:r w:rsidR="00B369F9" w:rsidRPr="00E6172C">
        <w:rPr>
          <w:lang w:val="en-GB"/>
        </w:rPr>
        <w:t xml:space="preserve">S2 </w:t>
      </w:r>
      <w:r w:rsidRPr="00E6172C">
        <w:rPr>
          <w:lang w:val="en-GB"/>
        </w:rPr>
        <w:t xml:space="preserve">to </w:t>
      </w:r>
      <w:r w:rsidRPr="00E6172C">
        <w:rPr>
          <w:i/>
          <w:lang w:val="en-GB"/>
        </w:rPr>
        <w:t>fgf3</w:t>
      </w:r>
      <w:r w:rsidRPr="00E6172C">
        <w:rPr>
          <w:lang w:val="en-GB"/>
        </w:rPr>
        <w:t xml:space="preserve">, </w:t>
      </w:r>
      <w:r w:rsidRPr="00E6172C">
        <w:rPr>
          <w:i/>
          <w:lang w:val="en-GB"/>
        </w:rPr>
        <w:t>fgf4</w:t>
      </w:r>
      <w:r w:rsidRPr="00E6172C">
        <w:rPr>
          <w:lang w:val="en-GB"/>
        </w:rPr>
        <w:t xml:space="preserve">, </w:t>
      </w:r>
      <w:r w:rsidRPr="00E6172C">
        <w:rPr>
          <w:i/>
          <w:lang w:val="en-GB"/>
        </w:rPr>
        <w:t>fgf6a</w:t>
      </w:r>
      <w:r w:rsidRPr="00E6172C">
        <w:rPr>
          <w:lang w:val="en-GB"/>
        </w:rPr>
        <w:t xml:space="preserve">, </w:t>
      </w:r>
      <w:r w:rsidR="005378DE" w:rsidRPr="00E6172C">
        <w:rPr>
          <w:i/>
          <w:lang w:val="en-GB"/>
        </w:rPr>
        <w:t>fgf8a</w:t>
      </w:r>
      <w:r w:rsidR="005378DE" w:rsidRPr="00E6172C">
        <w:rPr>
          <w:lang w:val="en-GB"/>
        </w:rPr>
        <w:t xml:space="preserve">, </w:t>
      </w:r>
      <w:proofErr w:type="spellStart"/>
      <w:r w:rsidR="00A647E6" w:rsidRPr="00E6172C">
        <w:rPr>
          <w:i/>
          <w:lang w:val="en-GB"/>
        </w:rPr>
        <w:t>tbxta</w:t>
      </w:r>
      <w:proofErr w:type="spellEnd"/>
      <w:r w:rsidR="00E32C8B" w:rsidRPr="00E6172C">
        <w:rPr>
          <w:lang w:val="en-GB"/>
        </w:rPr>
        <w:t xml:space="preserve"> </w:t>
      </w:r>
      <w:r w:rsidR="00BC02FE" w:rsidRPr="00E6172C">
        <w:rPr>
          <w:lang w:val="en-GB"/>
        </w:rPr>
        <w:fldChar w:fldCharType="begin">
          <w:fldData xml:space="preserve">PEVuZE5vdGU+PENpdGU+PEF1dGhvcj5GZWxkbWFuPC9BdXRob3I+PFllYXI+MjAwMTwvWWVhcj48
UmVjTnVtPjkzODQ8L1JlY051bT48RGlzcGxheVRleHQ+KEZlbGRtYW4gYW5kIFN0ZW1wbGUsIDIw
MDEpPC9EaXNwbGF5VGV4dD48cmVjb3JkPjxyZWMtbnVtYmVyPjkzODQ8L3JlYy1udW1iZXI+PGZv
cmVpZ24ta2V5cz48a2V5IGFwcD0iRU4iIGRiLWlkPSIyMnA1ZnBzeDg5c3Q5cGU5OXY1eHMyeDFk
MmRleDVyd3Q1OTAiIHRpbWVzdGFtcD0iMTM5MTE2OTc3NyI+OTM4NDwva2V5PjwvZm9yZWlnbi1r
ZXlzPjxyZWYtdHlwZSBuYW1lPSJKb3VybmFsIEFydGljbGUiPjE3PC9yZWYtdHlwZT48Y29udHJp
YnV0b3JzPjxhdXRob3JzPjxhdXRob3I+RmVsZG1hbiwgQi48L2F1dGhvcj48YXV0aG9yPlN0ZW1w
bGUsIEQuIEwuPC9hdXRob3I+PC9hdXRob3JzPjwvY29udHJpYnV0b3JzPjxhdXRoLWFkZHJlc3M+
VGhlIE5hdGlvbmFsIEluc3RpdHV0ZSBmb3IgTWVkaWNhbCBSZXNlYXJjaCwgRGl2aXNpb24gb2Yg
RGV2ZWxvcG1lbnRhbCBCaW9sb2d5LCBMb25kb24sIFVuaXRlZCBLaW5nZG9tLjwvYXV0aC1hZGRy
ZXNzPjx0aXRsZXM+PHRpdGxlPk1vcnBob2xpbm8gcGhlbm9jb3BpZXMgb2Ygc3F0LCBvZXAsIGFu
ZCBudGwgbXV0YXRpb25zPC90aXRsZT48c2Vjb25kYXJ5LXRpdGxlPkdlbmVzaXM8L3NlY29uZGFy
eS10aXRsZT48YWx0LXRpdGxlPkdlbmVzaXM8L2FsdC10aXRsZT48L3RpdGxlcz48cGVyaW9kaWNh
bD48ZnVsbC10aXRsZT5HZW5lc2lzPC9mdWxsLXRpdGxlPjxhYmJyLTE+R2VuZXNpczwvYWJici0x
PjwvcGVyaW9kaWNhbD48YWx0LXBlcmlvZGljYWw+PGZ1bGwtdGl0bGU+R2VuZXNpczwvZnVsbC10
aXRsZT48YWJici0xPkdlbmVzaXM8L2FiYnItMT48L2FsdC1wZXJpb2RpY2FsPjxwYWdlcz4xNzUt
NzwvcGFnZXM+PHZvbHVtZT4zMDwvdm9sdW1lPjxudW1iZXI+MzwvbnVtYmVyPjxrZXl3b3Jkcz48
a2V5d29yZD5BbmltYWxzPC9rZXl3b3JkPjxrZXl3b3JkPkdlbmUgRXhwcmVzc2lvbjwva2V5d29y
ZD48a2V5d29yZD5Ib21lb2RvbWFpbiBQcm90ZWlucy8qZ2VuZXRpY3MvbWV0YWJvbGlzbTwva2V5
d29yZD48a2V5d29yZD5NdXRhdGlvbi8qZ2VuZXRpY3M8L2tleXdvcmQ+PGtleXdvcmQ+Tm9kYWwg
U2lnbmFsaW5nIExpZ2FuZHM8L2tleXdvcmQ+PGtleXdvcmQ+T2xpZ29udWNsZW90aWRlcywgQW50
aXNlbnNlLypnZW5ldGljczwva2V5d29yZD48a2V5d29yZD5QaGVub3R5cGU8L2tleXdvcmQ+PGtl
eXdvcmQ+VC1Cb3ggRG9tYWluIFByb3RlaW5zLypnZW5ldGljcy9tZXRhYm9saXNtPC9rZXl3b3Jk
PjxrZXl3b3JkPlRyYW5zY3JpcHRpb24gRmFjdG9ycy8qZ2VuZXRpY3MvbWV0YWJvbGlzbTwva2V5
d29yZD48a2V5d29yZD5UcmFuc2Zvcm1pbmcgR3Jvd3RoIEZhY3RvciBiZXRhLypnZW5ldGljcy9t
ZXRhYm9saXNtPC9rZXl3b3JkPjxrZXl3b3JkPlplYnJhZmlzaC8qZW1icnlvbG9neS8qZ2VuZXRp
Y3M8L2tleXdvcmQ+PGtleXdvcmQ+WmVicmFmaXNoIFByb3RlaW5zLypnZW5ldGljcy9tZXRhYm9s
aXNtPC9rZXl3b3JkPjwva2V5d29yZHM+PGRhdGVzPjx5ZWFyPjIwMDE8L3llYXI+PHB1Yi1kYXRl
cz48ZGF0ZT5KdWw8L2RhdGU+PC9wdWItZGF0ZXM+PC9kYXRlcz48aXNibj4xNTI2LTk1NFggKFBy
aW50KSYjeEQ7MTUyNi05NTRYIChMaW5raW5nKTwvaXNibj48YWNjZXNzaW9uLW51bT4xMTQ3Nzcw
MTwvYWNjZXNzaW9uLW51bT48dXJscz48cmVsYXRlZC11cmxzPjx1cmw+aHR0cDovL3d3dy5uY2Jp
Lm5sbS5uaWguZ292L3B1Ym1lZC8xMTQ3NzcwMTwvdXJsPjwvcmVsYXRlZC11cmxzPjwvdXJscz48
L3JlY29yZD48L0NpdGU+PENpdGU+PEF1dGhvcj5GZWxkbWFuPC9BdXRob3I+PFllYXI+MjAwMTwv
WWVhcj48UmVjTnVtPjkzODQ8L1JlY051bT48cmVjb3JkPjxyZWMtbnVtYmVyPjkzODQ8L3JlYy1u
dW1iZXI+PGZvcmVpZ24ta2V5cz48a2V5IGFwcD0iRU4iIGRiLWlkPSIyMnA1ZnBzeDg5c3Q5cGU5
OXY1eHMyeDFkMmRleDVyd3Q1OTAiIHRpbWVzdGFtcD0iMTM5MTE2OTc3NyI+OTM4NDwva2V5Pjwv
Zm9yZWlnbi1rZXlzPjxyZWYtdHlwZSBuYW1lPSJKb3VybmFsIEFydGljbGUiPjE3PC9yZWYtdHlw
ZT48Y29udHJpYnV0b3JzPjxhdXRob3JzPjxhdXRob3I+RmVsZG1hbiwgQi48L2F1dGhvcj48YXV0
aG9yPlN0ZW1wbGUsIEQuIEwuPC9hdXRob3I+PC9hdXRob3JzPjwvY29udHJpYnV0b3JzPjxhdXRo
LWFkZHJlc3M+VGhlIE5hdGlvbmFsIEluc3RpdHV0ZSBmb3IgTWVkaWNhbCBSZXNlYXJjaCwgRGl2
aXNpb24gb2YgRGV2ZWxvcG1lbnRhbCBCaW9sb2d5LCBMb25kb24sIFVuaXRlZCBLaW5nZG9tLjwv
YXV0aC1hZGRyZXNzPjx0aXRsZXM+PHRpdGxlPk1vcnBob2xpbm8gcGhlbm9jb3BpZXMgb2Ygc3F0
LCBvZXAsIGFuZCBudGwgbXV0YXRpb25zPC90aXRsZT48c2Vjb25kYXJ5LXRpdGxlPkdlbmVzaXM8
L3NlY29uZGFyeS10aXRsZT48YWx0LXRpdGxlPkdlbmVzaXM8L2FsdC10aXRsZT48L3RpdGxlcz48
cGVyaW9kaWNhbD48ZnVsbC10aXRsZT5HZW5lc2lzPC9mdWxsLXRpdGxlPjxhYmJyLTE+R2VuZXNp
czwvYWJici0xPjwvcGVyaW9kaWNhbD48YWx0LXBlcmlvZGljYWw+PGZ1bGwtdGl0bGU+R2VuZXNp
czwvZnVsbC10aXRsZT48YWJici0xPkdlbmVzaXM8L2FiYnItMT48L2FsdC1wZXJpb2RpY2FsPjxw
YWdlcz4xNzUtNzwvcGFnZXM+PHZvbHVtZT4zMDwvdm9sdW1lPjxudW1iZXI+MzwvbnVtYmVyPjxr
ZXl3b3Jkcz48a2V5d29yZD5BbmltYWxzPC9rZXl3b3JkPjxrZXl3b3JkPkdlbmUgRXhwcmVzc2lv
bjwva2V5d29yZD48a2V5d29yZD5Ib21lb2RvbWFpbiBQcm90ZWlucy8qZ2VuZXRpY3MvbWV0YWJv
bGlzbTwva2V5d29yZD48a2V5d29yZD5NdXRhdGlvbi8qZ2VuZXRpY3M8L2tleXdvcmQ+PGtleXdv
cmQ+Tm9kYWwgU2lnbmFsaW5nIExpZ2FuZHM8L2tleXdvcmQ+PGtleXdvcmQ+T2xpZ29udWNsZW90
aWRlcywgQW50aXNlbnNlLypnZW5ldGljczwva2V5d29yZD48a2V5d29yZD5QaGVub3R5cGU8L2tl
eXdvcmQ+PGtleXdvcmQ+VC1Cb3ggRG9tYWluIFByb3RlaW5zLypnZW5ldGljcy9tZXRhYm9saXNt
PC9rZXl3b3JkPjxrZXl3b3JkPlRyYW5zY3JpcHRpb24gRmFjdG9ycy8qZ2VuZXRpY3MvbWV0YWJv
bGlzbTwva2V5d29yZD48a2V5d29yZD5UcmFuc2Zvcm1pbmcgR3Jvd3RoIEZhY3RvciBiZXRhLypn
ZW5ldGljcy9tZXRhYm9saXNtPC9rZXl3b3JkPjxrZXl3b3JkPlplYnJhZmlzaC8qZW1icnlvbG9n
eS8qZ2VuZXRpY3M8L2tleXdvcmQ+PGtleXdvcmQ+WmVicmFmaXNoIFByb3RlaW5zLypnZW5ldGlj
cy9tZXRhYm9saXNtPC9rZXl3b3JkPjwva2V5d29yZHM+PGRhdGVzPjx5ZWFyPjIwMDE8L3llYXI+
PHB1Yi1kYXRlcz48ZGF0ZT5KdWw8L2RhdGU+PC9wdWItZGF0ZXM+PC9kYXRlcz48aXNibj4xNTI2
LTk1NFggKFByaW50KSYjeEQ7MTUyNi05NTRYIChMaW5raW5nKTwvaXNibj48YWNjZXNzaW9uLW51
bT4xMTQ3NzcwMTwvYWNjZXNzaW9uLW51bT48dXJscz48cmVsYXRlZC11cmxzPjx1cmw+aHR0cDov
L3d3dy5uY2JpLm5sbS5uaWguZ292L3B1Ym1lZC8xMTQ3NzcwMTwvdXJsPjwvcmVsYXRlZC11cmxz
PjwvdXJscz48L3JlY29yZD48L0NpdGU+PC9FbmROb3RlPgB=
</w:fldData>
        </w:fldChar>
      </w:r>
      <w:r w:rsidR="00AD49EB" w:rsidRPr="00E6172C">
        <w:rPr>
          <w:lang w:val="en-GB"/>
        </w:rPr>
        <w:instrText xml:space="preserve"> ADDIN EN.CITE </w:instrText>
      </w:r>
      <w:r w:rsidR="00AD49EB" w:rsidRPr="00E6172C">
        <w:rPr>
          <w:lang w:val="en-GB"/>
        </w:rPr>
        <w:fldChar w:fldCharType="begin">
          <w:fldData xml:space="preserve">PEVuZE5vdGU+PENpdGU+PEF1dGhvcj5GZWxkbWFuPC9BdXRob3I+PFllYXI+MjAwMTwvWWVhcj48
UmVjTnVtPjkzODQ8L1JlY051bT48RGlzcGxheVRleHQ+KEZlbGRtYW4gYW5kIFN0ZW1wbGUsIDIw
MDEpPC9EaXNwbGF5VGV4dD48cmVjb3JkPjxyZWMtbnVtYmVyPjkzODQ8L3JlYy1udW1iZXI+PGZv
cmVpZ24ta2V5cz48a2V5IGFwcD0iRU4iIGRiLWlkPSIyMnA1ZnBzeDg5c3Q5cGU5OXY1eHMyeDFk
MmRleDVyd3Q1OTAiIHRpbWVzdGFtcD0iMTM5MTE2OTc3NyI+OTM4NDwva2V5PjwvZm9yZWlnbi1r
ZXlzPjxyZWYtdHlwZSBuYW1lPSJKb3VybmFsIEFydGljbGUiPjE3PC9yZWYtdHlwZT48Y29udHJp
YnV0b3JzPjxhdXRob3JzPjxhdXRob3I+RmVsZG1hbiwgQi48L2F1dGhvcj48YXV0aG9yPlN0ZW1w
bGUsIEQuIEwuPC9hdXRob3I+PC9hdXRob3JzPjwvY29udHJpYnV0b3JzPjxhdXRoLWFkZHJlc3M+
VGhlIE5hdGlvbmFsIEluc3RpdHV0ZSBmb3IgTWVkaWNhbCBSZXNlYXJjaCwgRGl2aXNpb24gb2Yg
RGV2ZWxvcG1lbnRhbCBCaW9sb2d5LCBMb25kb24sIFVuaXRlZCBLaW5nZG9tLjwvYXV0aC1hZGRy
ZXNzPjx0aXRsZXM+PHRpdGxlPk1vcnBob2xpbm8gcGhlbm9jb3BpZXMgb2Ygc3F0LCBvZXAsIGFu
ZCBudGwgbXV0YXRpb25zPC90aXRsZT48c2Vjb25kYXJ5LXRpdGxlPkdlbmVzaXM8L3NlY29uZGFy
eS10aXRsZT48YWx0LXRpdGxlPkdlbmVzaXM8L2FsdC10aXRsZT48L3RpdGxlcz48cGVyaW9kaWNh
bD48ZnVsbC10aXRsZT5HZW5lc2lzPC9mdWxsLXRpdGxlPjxhYmJyLTE+R2VuZXNpczwvYWJici0x
PjwvcGVyaW9kaWNhbD48YWx0LXBlcmlvZGljYWw+PGZ1bGwtdGl0bGU+R2VuZXNpczwvZnVsbC10
aXRsZT48YWJici0xPkdlbmVzaXM8L2FiYnItMT48L2FsdC1wZXJpb2RpY2FsPjxwYWdlcz4xNzUt
NzwvcGFnZXM+PHZvbHVtZT4zMDwvdm9sdW1lPjxudW1iZXI+MzwvbnVtYmVyPjxrZXl3b3Jkcz48
a2V5d29yZD5BbmltYWxzPC9rZXl3b3JkPjxrZXl3b3JkPkdlbmUgRXhwcmVzc2lvbjwva2V5d29y
ZD48a2V5d29yZD5Ib21lb2RvbWFpbiBQcm90ZWlucy8qZ2VuZXRpY3MvbWV0YWJvbGlzbTwva2V5
d29yZD48a2V5d29yZD5NdXRhdGlvbi8qZ2VuZXRpY3M8L2tleXdvcmQ+PGtleXdvcmQ+Tm9kYWwg
U2lnbmFsaW5nIExpZ2FuZHM8L2tleXdvcmQ+PGtleXdvcmQ+T2xpZ29udWNsZW90aWRlcywgQW50
aXNlbnNlLypnZW5ldGljczwva2V5d29yZD48a2V5d29yZD5QaGVub3R5cGU8L2tleXdvcmQ+PGtl
eXdvcmQ+VC1Cb3ggRG9tYWluIFByb3RlaW5zLypnZW5ldGljcy9tZXRhYm9saXNtPC9rZXl3b3Jk
PjxrZXl3b3JkPlRyYW5zY3JpcHRpb24gRmFjdG9ycy8qZ2VuZXRpY3MvbWV0YWJvbGlzbTwva2V5
d29yZD48a2V5d29yZD5UcmFuc2Zvcm1pbmcgR3Jvd3RoIEZhY3RvciBiZXRhLypnZW5ldGljcy9t
ZXRhYm9saXNtPC9rZXl3b3JkPjxrZXl3b3JkPlplYnJhZmlzaC8qZW1icnlvbG9neS8qZ2VuZXRp
Y3M8L2tleXdvcmQ+PGtleXdvcmQ+WmVicmFmaXNoIFByb3RlaW5zLypnZW5ldGljcy9tZXRhYm9s
aXNtPC9rZXl3b3JkPjwva2V5d29yZHM+PGRhdGVzPjx5ZWFyPjIwMDE8L3llYXI+PHB1Yi1kYXRl
cz48ZGF0ZT5KdWw8L2RhdGU+PC9wdWItZGF0ZXM+PC9kYXRlcz48aXNibj4xNTI2LTk1NFggKFBy
aW50KSYjeEQ7MTUyNi05NTRYIChMaW5raW5nKTwvaXNibj48YWNjZXNzaW9uLW51bT4xMTQ3Nzcw
MTwvYWNjZXNzaW9uLW51bT48dXJscz48cmVsYXRlZC11cmxzPjx1cmw+aHR0cDovL3d3dy5uY2Jp
Lm5sbS5uaWguZ292L3B1Ym1lZC8xMTQ3NzcwMTwvdXJsPjwvcmVsYXRlZC11cmxzPjwvdXJscz48
L3JlY29yZD48L0NpdGU+PENpdGU+PEF1dGhvcj5GZWxkbWFuPC9BdXRob3I+PFllYXI+MjAwMTwv
WWVhcj48UmVjTnVtPjkzODQ8L1JlY051bT48cmVjb3JkPjxyZWMtbnVtYmVyPjkzODQ8L3JlYy1u
dW1iZXI+PGZvcmVpZ24ta2V5cz48a2V5IGFwcD0iRU4iIGRiLWlkPSIyMnA1ZnBzeDg5c3Q5cGU5
OXY1eHMyeDFkMmRleDVyd3Q1OTAiIHRpbWVzdGFtcD0iMTM5MTE2OTc3NyI+OTM4NDwva2V5Pjwv
Zm9yZWlnbi1rZXlzPjxyZWYtdHlwZSBuYW1lPSJKb3VybmFsIEFydGljbGUiPjE3PC9yZWYtdHlw
ZT48Y29udHJpYnV0b3JzPjxhdXRob3JzPjxhdXRob3I+RmVsZG1hbiwgQi48L2F1dGhvcj48YXV0
aG9yPlN0ZW1wbGUsIEQuIEwuPC9hdXRob3I+PC9hdXRob3JzPjwvY29udHJpYnV0b3JzPjxhdXRo
LWFkZHJlc3M+VGhlIE5hdGlvbmFsIEluc3RpdHV0ZSBmb3IgTWVkaWNhbCBSZXNlYXJjaCwgRGl2
aXNpb24gb2YgRGV2ZWxvcG1lbnRhbCBCaW9sb2d5LCBMb25kb24sIFVuaXRlZCBLaW5nZG9tLjwv
YXV0aC1hZGRyZXNzPjx0aXRsZXM+PHRpdGxlPk1vcnBob2xpbm8gcGhlbm9jb3BpZXMgb2Ygc3F0
LCBvZXAsIGFuZCBudGwgbXV0YXRpb25zPC90aXRsZT48c2Vjb25kYXJ5LXRpdGxlPkdlbmVzaXM8
L3NlY29uZGFyeS10aXRsZT48YWx0LXRpdGxlPkdlbmVzaXM8L2FsdC10aXRsZT48L3RpdGxlcz48
cGVyaW9kaWNhbD48ZnVsbC10aXRsZT5HZW5lc2lzPC9mdWxsLXRpdGxlPjxhYmJyLTE+R2VuZXNp
czwvYWJici0xPjwvcGVyaW9kaWNhbD48YWx0LXBlcmlvZGljYWw+PGZ1bGwtdGl0bGU+R2VuZXNp
czwvZnVsbC10aXRsZT48YWJici0xPkdlbmVzaXM8L2FiYnItMT48L2FsdC1wZXJpb2RpY2FsPjxw
YWdlcz4xNzUtNzwvcGFnZXM+PHZvbHVtZT4zMDwvdm9sdW1lPjxudW1iZXI+MzwvbnVtYmVyPjxr
ZXl3b3Jkcz48a2V5d29yZD5BbmltYWxzPC9rZXl3b3JkPjxrZXl3b3JkPkdlbmUgRXhwcmVzc2lv
bjwva2V5d29yZD48a2V5d29yZD5Ib21lb2RvbWFpbiBQcm90ZWlucy8qZ2VuZXRpY3MvbWV0YWJv
bGlzbTwva2V5d29yZD48a2V5d29yZD5NdXRhdGlvbi8qZ2VuZXRpY3M8L2tleXdvcmQ+PGtleXdv
cmQ+Tm9kYWwgU2lnbmFsaW5nIExpZ2FuZHM8L2tleXdvcmQ+PGtleXdvcmQ+T2xpZ29udWNsZW90
aWRlcywgQW50aXNlbnNlLypnZW5ldGljczwva2V5d29yZD48a2V5d29yZD5QaGVub3R5cGU8L2tl
eXdvcmQ+PGtleXdvcmQ+VC1Cb3ggRG9tYWluIFByb3RlaW5zLypnZW5ldGljcy9tZXRhYm9saXNt
PC9rZXl3b3JkPjxrZXl3b3JkPlRyYW5zY3JpcHRpb24gRmFjdG9ycy8qZ2VuZXRpY3MvbWV0YWJv
bGlzbTwva2V5d29yZD48a2V5d29yZD5UcmFuc2Zvcm1pbmcgR3Jvd3RoIEZhY3RvciBiZXRhLypn
ZW5ldGljcy9tZXRhYm9saXNtPC9rZXl3b3JkPjxrZXl3b3JkPlplYnJhZmlzaC8qZW1icnlvbG9n
eS8qZ2VuZXRpY3M8L2tleXdvcmQ+PGtleXdvcmQ+WmVicmFmaXNoIFByb3RlaW5zLypnZW5ldGlj
cy9tZXRhYm9saXNtPC9rZXl3b3JkPjwva2V5d29yZHM+PGRhdGVzPjx5ZWFyPjIwMDE8L3llYXI+
PHB1Yi1kYXRlcz48ZGF0ZT5KdWw8L2RhdGU+PC9wdWItZGF0ZXM+PC9kYXRlcz48aXNibj4xNTI2
LTk1NFggKFByaW50KSYjeEQ7MTUyNi05NTRYIChMaW5raW5nKTwvaXNibj48YWNjZXNzaW9uLW51
bT4xMTQ3NzcwMTwvYWNjZXNzaW9uLW51bT48dXJscz48cmVsYXRlZC11cmxzPjx1cmw+aHR0cDov
L3d3dy5uY2JpLm5sbS5uaWguZ292L3B1Ym1lZC8xMTQ3NzcwMTwvdXJsPjwvcmVsYXRlZC11cmxz
PjwvdXJscz48L3JlY29yZD48L0NpdGU+PC9FbmROb3RlPgB=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BC02FE" w:rsidRPr="00E6172C">
        <w:rPr>
          <w:lang w:val="en-GB"/>
        </w:rPr>
      </w:r>
      <w:r w:rsidR="00BC02FE" w:rsidRPr="00E6172C">
        <w:rPr>
          <w:lang w:val="en-GB"/>
        </w:rPr>
        <w:fldChar w:fldCharType="separate"/>
      </w:r>
      <w:r w:rsidR="00BC02FE" w:rsidRPr="00E6172C">
        <w:rPr>
          <w:noProof/>
          <w:lang w:val="en-GB"/>
        </w:rPr>
        <w:t>(Feldman and Stemple, 2001)</w:t>
      </w:r>
      <w:r w:rsidR="00BC02FE" w:rsidRPr="00E6172C">
        <w:rPr>
          <w:lang w:val="en-GB"/>
        </w:rPr>
        <w:fldChar w:fldCharType="end"/>
      </w:r>
      <w:r w:rsidRPr="00E6172C">
        <w:rPr>
          <w:lang w:val="en-GB"/>
        </w:rPr>
        <w:t xml:space="preserve"> </w:t>
      </w:r>
      <w:r w:rsidR="005378DE" w:rsidRPr="00E6172C">
        <w:rPr>
          <w:lang w:val="en-GB"/>
        </w:rPr>
        <w:t xml:space="preserve">or </w:t>
      </w:r>
      <w:r w:rsidR="00E32C8B" w:rsidRPr="00E6172C">
        <w:rPr>
          <w:i/>
          <w:lang w:val="en-GB"/>
        </w:rPr>
        <w:t>tbx16</w:t>
      </w:r>
      <w:r w:rsidR="00E32C8B" w:rsidRPr="00E6172C">
        <w:rPr>
          <w:lang w:val="en-GB"/>
        </w:rPr>
        <w:t xml:space="preserve"> </w:t>
      </w:r>
      <w:r w:rsidR="00BC02FE" w:rsidRPr="00E6172C">
        <w:rPr>
          <w:lang w:val="en-GB"/>
        </w:rPr>
        <w:fldChar w:fldCharType="begin">
          <w:fldData xml:space="preserve">PEVuZE5vdGU+PENpdGU+PEF1dGhvcj5CaXNncm92ZTwvQXV0aG9yPjxZZWFyPjIwMDU8L1llYXI+
PFJlY051bT45Mzg1PC9SZWNOdW0+PERpc3BsYXlUZXh0PihCaXNncm92ZSBldCBhbC4sIDIwMDUp
PC9EaXNwbGF5VGV4dD48cmVjb3JkPjxyZWMtbnVtYmVyPjkzODU8L3JlYy1udW1iZXI+PGZvcmVp
Z24ta2V5cz48a2V5IGFwcD0iRU4iIGRiLWlkPSIyMnA1ZnBzeDg5c3Q5cGU5OXY1eHMyeDFkMmRl
eDVyd3Q1OTAiIHRpbWVzdGFtcD0iMTM5MTE3MDAxNCI+OTM4NTwva2V5PjwvZm9yZWlnbi1rZXlz
PjxyZWYtdHlwZSBuYW1lPSJKb3VybmFsIEFydGljbGUiPjE3PC9yZWYtdHlwZT48Y29udHJpYnV0
b3JzPjxhdXRob3JzPjxhdXRob3I+QmlzZ3JvdmUsIEIuIFcuPC9hdXRob3I+PGF1dGhvcj5TbmFy
ciwgQi4gUy48L2F1dGhvcj48YXV0aG9yPkVtcmF6aWFuLCBBLjwvYXV0aG9yPjxhdXRob3I+WW9z
dCwgSC4gSi48L2F1dGhvcj48L2F1dGhvcnM+PC9jb250cmlidXRvcnM+PGF1dGgtYWRkcmVzcz5I
dW50c21hbiBDYW5jZXIgSW5zdGl0dXRlIENlbnRlciBmb3IgQ2hpbGRyZW4sIERlcGFydG1lbnQg
b2YgT25jb2xvZ2ljYWwgU2NpZW5jZXMsIFVuaXZlcnNpdHkgb2YgVXRhaCwgU2FsdCBMYWtlIENp
dHksIFVUIDg0MTEyLCBVU0EuPC9hdXRoLWFkZHJlc3M+PHRpdGxlcz48dGl0bGU+UG9sYXJpcyBh
bmQgUG9seWN5c3Rpbi0yIGluIGRvcnNhbCBmb3JlcnVubmVyIGNlbGxzIGFuZCBLdXBmZmVyJmFw
b3M7cyB2ZXNpY2xlIGFyZSByZXF1aXJlZCBmb3Igc3BlY2lmaWNhdGlvbiBvZiB0aGUgemVicmFm
aXNoIGxlZnQtcmlnaHQgYXhpczwvdGl0bGU+PHNlY29uZGFyeS10aXRsZT5EZXYgQmlvbDwvc2Vj
b25kYXJ5LXRpdGxlPjxhbHQtdGl0bGU+RGV2ZWxvcG1lbnRhbCBiaW9sb2d5PC9hbHQtdGl0bGU+
PC90aXRsZXM+PHBlcmlvZGljYWw+PGZ1bGwtdGl0bGU+RGV2IEJpb2w8L2Z1bGwtdGl0bGU+PC9w
ZXJpb2RpY2FsPjxhbHQtcGVyaW9kaWNhbD48ZnVsbC10aXRsZT5EZXYgQmlvbDwvZnVsbC10aXRs
ZT48YWJici0xPkRldmVsb3BtZW50YWwgYmlvbG9neTwvYWJici0xPjwvYWx0LXBlcmlvZGljYWw+
PHBhZ2VzPjI3NC04ODwvcGFnZXM+PHZvbHVtZT4yODc8L3ZvbHVtZT48bnVtYmVyPjI8L251bWJl
cj48a2V5d29yZHM+PGtleXdvcmQ+QW5pbWFsczwva2V5d29yZD48a2V5d29yZD5Cb2R5IFBhdHRl
cm5pbmc8L2tleXdvcmQ+PGtleXdvcmQ+Q2lsaWEvbWV0YWJvbGlzbTwva2V5d29yZD48a2V5d29y
ZD5HZW5lIEV4cHJlc3Npb24gUmVndWxhdGlvbiwgRGV2ZWxvcG1lbnRhbDwva2V5d29yZD48a2V5
d29yZD5MZWZ0LVJpZ2h0IERldGVybWluYXRpb24gRmFjdG9yczwva2V5d29yZD48a2V5d29yZD5N
ZW1icmFuZSBQcm90ZWlucy9nZW5ldGljcy8qbWV0YWJvbGlzbTwva2V5d29yZD48a2V5d29yZD5N
aWNlPC9rZXl3b3JkPjxrZXl3b3JkPk11dGF0aW9uPC9rZXl3b3JkPjxrZXl3b3JkPlRSUFAgQ2F0
aW9uIENoYW5uZWxzPC9rZXl3b3JkPjxrZXl3b3JkPlRyYW5zZm9ybWluZyBHcm93dGggRmFjdG9y
IGJldGEvbWV0YWJvbGlzbTwva2V5d29yZD48a2V5d29yZD5UdW1vciBTdXBwcmVzc29yIFByb3Rl
aW5zL2dlbmV0aWNzPC9rZXl3b3JkPjxrZXl3b3JkPlplYnJhZmlzaC8qZW1icnlvbG9neS9nZW5l
dGljcy9tZXRhYm9saXNtPC9rZXl3b3JkPjxrZXl3b3JkPlplYnJhZmlzaCBQcm90ZWlucy9nZW5l
dGljcy8qbWV0YWJvbGlzbTwva2V5d29yZD48L2tleXdvcmRzPjxkYXRlcz48eWVhcj4yMDA1PC95
ZWFyPjxwdWItZGF0ZXM+PGRhdGU+Tm92IDE1PC9kYXRlPjwvcHViLWRhdGVzPjwvZGF0ZXM+PGlz
Ym4+MDAxMi0xNjA2IChQcmludCkmI3hEOzAwMTItMTYwNiAoTGlua2luZyk8L2lzYm4+PGFjY2Vz
c2lvbi1udW0+MTYyMTYyMzk8L2FjY2Vzc2lvbi1udW0+PHVybHM+PHJlbGF0ZWQtdXJscz48dXJs
Pmh0dHA6Ly93d3cubmNiaS5ubG0ubmloLmdvdi9wdWJtZWQvMTYyMTYyMzk8L3VybD48L3JlbGF0
ZWQtdXJscz48L3VybHM+PGVsZWN0cm9uaWMtcmVzb3VyY2UtbnVtPjEwLjEwMTYvai55ZGJpby4y
MDA1LjA4LjA0NzwvZWxlY3Ryb25pYy1yZXNvdXJjZS1udW0+PC9yZWNvcmQ+PC9DaXRlPjwvRW5k
Tm90ZT5=
</w:fldData>
        </w:fldChar>
      </w:r>
      <w:r w:rsidR="00AD49EB" w:rsidRPr="00E6172C">
        <w:rPr>
          <w:lang w:val="en-GB"/>
        </w:rPr>
        <w:instrText xml:space="preserve"> ADDIN EN.CITE </w:instrText>
      </w:r>
      <w:r w:rsidR="00AD49EB" w:rsidRPr="00E6172C">
        <w:rPr>
          <w:lang w:val="en-GB"/>
        </w:rPr>
        <w:fldChar w:fldCharType="begin">
          <w:fldData xml:space="preserve">PEVuZE5vdGU+PENpdGU+PEF1dGhvcj5CaXNncm92ZTwvQXV0aG9yPjxZZWFyPjIwMDU8L1llYXI+
PFJlY051bT45Mzg1PC9SZWNOdW0+PERpc3BsYXlUZXh0PihCaXNncm92ZSBldCBhbC4sIDIwMDUp
PC9EaXNwbGF5VGV4dD48cmVjb3JkPjxyZWMtbnVtYmVyPjkzODU8L3JlYy1udW1iZXI+PGZvcmVp
Z24ta2V5cz48a2V5IGFwcD0iRU4iIGRiLWlkPSIyMnA1ZnBzeDg5c3Q5cGU5OXY1eHMyeDFkMmRl
eDVyd3Q1OTAiIHRpbWVzdGFtcD0iMTM5MTE3MDAxNCI+OTM4NTwva2V5PjwvZm9yZWlnbi1rZXlz
PjxyZWYtdHlwZSBuYW1lPSJKb3VybmFsIEFydGljbGUiPjE3PC9yZWYtdHlwZT48Y29udHJpYnV0
b3JzPjxhdXRob3JzPjxhdXRob3I+QmlzZ3JvdmUsIEIuIFcuPC9hdXRob3I+PGF1dGhvcj5TbmFy
ciwgQi4gUy48L2F1dGhvcj48YXV0aG9yPkVtcmF6aWFuLCBBLjwvYXV0aG9yPjxhdXRob3I+WW9z
dCwgSC4gSi48L2F1dGhvcj48L2F1dGhvcnM+PC9jb250cmlidXRvcnM+PGF1dGgtYWRkcmVzcz5I
dW50c21hbiBDYW5jZXIgSW5zdGl0dXRlIENlbnRlciBmb3IgQ2hpbGRyZW4sIERlcGFydG1lbnQg
b2YgT25jb2xvZ2ljYWwgU2NpZW5jZXMsIFVuaXZlcnNpdHkgb2YgVXRhaCwgU2FsdCBMYWtlIENp
dHksIFVUIDg0MTEyLCBVU0EuPC9hdXRoLWFkZHJlc3M+PHRpdGxlcz48dGl0bGU+UG9sYXJpcyBh
bmQgUG9seWN5c3Rpbi0yIGluIGRvcnNhbCBmb3JlcnVubmVyIGNlbGxzIGFuZCBLdXBmZmVyJmFw
b3M7cyB2ZXNpY2xlIGFyZSByZXF1aXJlZCBmb3Igc3BlY2lmaWNhdGlvbiBvZiB0aGUgemVicmFm
aXNoIGxlZnQtcmlnaHQgYXhpczwvdGl0bGU+PHNlY29uZGFyeS10aXRsZT5EZXYgQmlvbDwvc2Vj
b25kYXJ5LXRpdGxlPjxhbHQtdGl0bGU+RGV2ZWxvcG1lbnRhbCBiaW9sb2d5PC9hbHQtdGl0bGU+
PC90aXRsZXM+PHBlcmlvZGljYWw+PGZ1bGwtdGl0bGU+RGV2IEJpb2w8L2Z1bGwtdGl0bGU+PC9w
ZXJpb2RpY2FsPjxhbHQtcGVyaW9kaWNhbD48ZnVsbC10aXRsZT5EZXYgQmlvbDwvZnVsbC10aXRs
ZT48YWJici0xPkRldmVsb3BtZW50YWwgYmlvbG9neTwvYWJici0xPjwvYWx0LXBlcmlvZGljYWw+
PHBhZ2VzPjI3NC04ODwvcGFnZXM+PHZvbHVtZT4yODc8L3ZvbHVtZT48bnVtYmVyPjI8L251bWJl
cj48a2V5d29yZHM+PGtleXdvcmQ+QW5pbWFsczwva2V5d29yZD48a2V5d29yZD5Cb2R5IFBhdHRl
cm5pbmc8L2tleXdvcmQ+PGtleXdvcmQ+Q2lsaWEvbWV0YWJvbGlzbTwva2V5d29yZD48a2V5d29y
ZD5HZW5lIEV4cHJlc3Npb24gUmVndWxhdGlvbiwgRGV2ZWxvcG1lbnRhbDwva2V5d29yZD48a2V5
d29yZD5MZWZ0LVJpZ2h0IERldGVybWluYXRpb24gRmFjdG9yczwva2V5d29yZD48a2V5d29yZD5N
ZW1icmFuZSBQcm90ZWlucy9nZW5ldGljcy8qbWV0YWJvbGlzbTwva2V5d29yZD48a2V5d29yZD5N
aWNlPC9rZXl3b3JkPjxrZXl3b3JkPk11dGF0aW9uPC9rZXl3b3JkPjxrZXl3b3JkPlRSUFAgQ2F0
aW9uIENoYW5uZWxzPC9rZXl3b3JkPjxrZXl3b3JkPlRyYW5zZm9ybWluZyBHcm93dGggRmFjdG9y
IGJldGEvbWV0YWJvbGlzbTwva2V5d29yZD48a2V5d29yZD5UdW1vciBTdXBwcmVzc29yIFByb3Rl
aW5zL2dlbmV0aWNzPC9rZXl3b3JkPjxrZXl3b3JkPlplYnJhZmlzaC8qZW1icnlvbG9neS9nZW5l
dGljcy9tZXRhYm9saXNtPC9rZXl3b3JkPjxrZXl3b3JkPlplYnJhZmlzaCBQcm90ZWlucy9nZW5l
dGljcy8qbWV0YWJvbGlzbTwva2V5d29yZD48L2tleXdvcmRzPjxkYXRlcz48eWVhcj4yMDA1PC95
ZWFyPjxwdWItZGF0ZXM+PGRhdGU+Tm92IDE1PC9kYXRlPjwvcHViLWRhdGVzPjwvZGF0ZXM+PGlz
Ym4+MDAxMi0xNjA2IChQcmludCkmI3hEOzAwMTItMTYwNiAoTGlua2luZyk8L2lzYm4+PGFjY2Vz
c2lvbi1udW0+MTYyMTYyMzk8L2FjY2Vzc2lvbi1udW0+PHVybHM+PHJlbGF0ZWQtdXJscz48dXJs
Pmh0dHA6Ly93d3cubmNiaS5ubG0ubmloLmdvdi9wdWJtZWQvMTYyMTYyMzk8L3VybD48L3JlbGF0
ZWQtdXJscz48L3VybHM+PGVsZWN0cm9uaWMtcmVzb3VyY2UtbnVtPjEwLjEwMTYvai55ZGJpby4y
MDA1LjA4LjA0NzwvZWxlY3Ryb25pYy1yZXNvdXJjZS1udW0+PC9yZWNvcmQ+PC9DaXRlPjwvRW5k
Tm90ZT5=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BC02FE" w:rsidRPr="00E6172C">
        <w:rPr>
          <w:lang w:val="en-GB"/>
        </w:rPr>
      </w:r>
      <w:r w:rsidR="00BC02FE" w:rsidRPr="00E6172C">
        <w:rPr>
          <w:lang w:val="en-GB"/>
        </w:rPr>
        <w:fldChar w:fldCharType="separate"/>
      </w:r>
      <w:r w:rsidR="00BC02FE" w:rsidRPr="00E6172C">
        <w:rPr>
          <w:noProof/>
          <w:lang w:val="en-GB"/>
        </w:rPr>
        <w:t>(Bisgrove et al., 2005)</w:t>
      </w:r>
      <w:r w:rsidR="00BC02FE" w:rsidRPr="00E6172C">
        <w:rPr>
          <w:lang w:val="en-GB"/>
        </w:rPr>
        <w:fldChar w:fldCharType="end"/>
      </w:r>
      <w:r w:rsidRPr="00E6172C">
        <w:rPr>
          <w:lang w:val="en-GB"/>
        </w:rPr>
        <w:t xml:space="preserve">. </w:t>
      </w:r>
      <w:r w:rsidR="00CB3555" w:rsidRPr="00E6172C">
        <w:rPr>
          <w:lang w:val="en-GB"/>
        </w:rPr>
        <w:t xml:space="preserve"> </w:t>
      </w:r>
      <w:r w:rsidRPr="00E6172C">
        <w:rPr>
          <w:lang w:val="en-GB"/>
        </w:rPr>
        <w:t>Controls were vehicle or irrelevant mismatch MO.</w:t>
      </w:r>
      <w:r w:rsidR="00CB3555" w:rsidRPr="00E6172C">
        <w:rPr>
          <w:lang w:val="en-GB"/>
        </w:rPr>
        <w:t xml:space="preserve"> </w:t>
      </w:r>
      <w:r w:rsidRPr="00E6172C">
        <w:rPr>
          <w:lang w:val="en-GB"/>
        </w:rPr>
        <w:t xml:space="preserve"> Cyclopamine (</w:t>
      </w:r>
      <w:r w:rsidR="005378DE" w:rsidRPr="00E6172C">
        <w:rPr>
          <w:lang w:val="en-GB"/>
        </w:rPr>
        <w:t>100 </w:t>
      </w:r>
      <w:r w:rsidR="00A508DC" w:rsidRPr="00E6172C">
        <w:rPr>
          <w:rFonts w:ascii="Symbol" w:hAnsi="Symbol"/>
          <w:lang w:val="en-GB"/>
        </w:rPr>
        <w:t></w:t>
      </w:r>
      <w:r w:rsidRPr="00E6172C">
        <w:rPr>
          <w:lang w:val="en-GB"/>
        </w:rPr>
        <w:t xml:space="preserve">M in </w:t>
      </w:r>
      <w:r w:rsidR="00194192" w:rsidRPr="00E6172C">
        <w:rPr>
          <w:lang w:val="en-GB"/>
        </w:rPr>
        <w:t xml:space="preserve">embryo </w:t>
      </w:r>
      <w:r w:rsidRPr="00E6172C">
        <w:rPr>
          <w:lang w:val="en-GB"/>
        </w:rPr>
        <w:t>medium), SU5402 (</w:t>
      </w:r>
      <w:r w:rsidR="00A508DC" w:rsidRPr="00E6172C">
        <w:rPr>
          <w:lang w:val="en-GB"/>
        </w:rPr>
        <w:t>at indicted concentration</w:t>
      </w:r>
      <w:r w:rsidRPr="00E6172C">
        <w:rPr>
          <w:lang w:val="en-GB"/>
        </w:rPr>
        <w:t xml:space="preserve"> in </w:t>
      </w:r>
      <w:r w:rsidR="00194192" w:rsidRPr="00E6172C">
        <w:rPr>
          <w:lang w:val="en-GB"/>
        </w:rPr>
        <w:t xml:space="preserve">embryo </w:t>
      </w:r>
      <w:r w:rsidRPr="00E6172C">
        <w:rPr>
          <w:lang w:val="en-GB"/>
        </w:rPr>
        <w:t>medium) and vehicle control were added at 30% epiboly to embryos whose chorions had been punctured with a 30G hypodermic needle.</w:t>
      </w:r>
      <w:r w:rsidRPr="00E6172C">
        <w:rPr>
          <w:lang w:val="en-GB" w:eastAsia="zh-CN"/>
        </w:rPr>
        <w:t xml:space="preserve"> </w:t>
      </w:r>
      <w:r w:rsidR="00E10695" w:rsidRPr="00E6172C">
        <w:rPr>
          <w:lang w:val="en-GB" w:eastAsia="zh-CN"/>
        </w:rPr>
        <w:t xml:space="preserve">A </w:t>
      </w:r>
      <w:r w:rsidRPr="00E6172C">
        <w:rPr>
          <w:lang w:val="en-GB" w:eastAsia="zh-CN"/>
        </w:rPr>
        <w:t xml:space="preserve">PCR product of </w:t>
      </w:r>
      <w:r w:rsidRPr="00E6172C">
        <w:rPr>
          <w:i/>
          <w:lang w:val="en-GB"/>
        </w:rPr>
        <w:t xml:space="preserve">fgf4 </w:t>
      </w:r>
      <w:r w:rsidRPr="00E6172C">
        <w:rPr>
          <w:lang w:val="en-GB"/>
        </w:rPr>
        <w:t>(</w:t>
      </w:r>
      <w:r w:rsidRPr="00E6172C">
        <w:rPr>
          <w:szCs w:val="20"/>
          <w:lang w:val="en-GB"/>
        </w:rPr>
        <w:t>IMAGE: 6790533</w:t>
      </w:r>
      <w:r w:rsidRPr="00E6172C">
        <w:rPr>
          <w:lang w:val="en-GB"/>
        </w:rPr>
        <w:t>)</w:t>
      </w:r>
      <w:r w:rsidRPr="00E6172C">
        <w:rPr>
          <w:lang w:val="en-GB" w:eastAsia="zh-CN"/>
        </w:rPr>
        <w:t xml:space="preserve"> was </w:t>
      </w:r>
      <w:r w:rsidRPr="00E6172C">
        <w:rPr>
          <w:lang w:val="en-GB"/>
        </w:rPr>
        <w:t xml:space="preserve">cloned </w:t>
      </w:r>
      <w:r w:rsidR="00B369F9" w:rsidRPr="00E6172C">
        <w:rPr>
          <w:lang w:val="en-GB"/>
        </w:rPr>
        <w:t xml:space="preserve">(primers in Table S2) </w:t>
      </w:r>
      <w:r w:rsidRPr="00E6172C">
        <w:rPr>
          <w:lang w:val="en-GB"/>
        </w:rPr>
        <w:t xml:space="preserve">into the </w:t>
      </w:r>
      <w:proofErr w:type="spellStart"/>
      <w:r w:rsidR="00B369F9" w:rsidRPr="00E6172C">
        <w:rPr>
          <w:lang w:val="en-GB"/>
        </w:rPr>
        <w:t>SacI</w:t>
      </w:r>
      <w:proofErr w:type="spellEnd"/>
      <w:r w:rsidR="00C2595E" w:rsidRPr="00E6172C">
        <w:rPr>
          <w:lang w:val="en-GB"/>
        </w:rPr>
        <w:t>/</w:t>
      </w:r>
      <w:proofErr w:type="spellStart"/>
      <w:r w:rsidR="00B369F9" w:rsidRPr="00E6172C">
        <w:rPr>
          <w:lang w:val="en-GB"/>
        </w:rPr>
        <w:t>SalI</w:t>
      </w:r>
      <w:proofErr w:type="spellEnd"/>
      <w:r w:rsidR="00B369F9" w:rsidRPr="00E6172C">
        <w:rPr>
          <w:lang w:val="en-GB"/>
        </w:rPr>
        <w:t xml:space="preserve"> </w:t>
      </w:r>
      <w:r w:rsidRPr="00E6172C">
        <w:rPr>
          <w:lang w:val="en-GB"/>
        </w:rPr>
        <w:t>sites</w:t>
      </w:r>
      <w:r w:rsidRPr="00E6172C">
        <w:rPr>
          <w:lang w:val="en-GB" w:eastAsia="zh-CN"/>
        </w:rPr>
        <w:t xml:space="preserve"> of </w:t>
      </w:r>
      <w:r w:rsidR="00E10695" w:rsidRPr="00E6172C">
        <w:rPr>
          <w:lang w:val="en-GB"/>
        </w:rPr>
        <w:t xml:space="preserve">pßUT3 </w:t>
      </w:r>
      <w:r w:rsidRPr="00E6172C">
        <w:rPr>
          <w:lang w:val="en-GB" w:eastAsia="zh-CN"/>
        </w:rPr>
        <w:t>to make mRNA for over</w:t>
      </w:r>
      <w:r w:rsidR="00DD12F6" w:rsidRPr="00E6172C">
        <w:rPr>
          <w:lang w:val="en-GB" w:eastAsia="zh-CN"/>
        </w:rPr>
        <w:t>-</w:t>
      </w:r>
      <w:r w:rsidRPr="00E6172C">
        <w:rPr>
          <w:lang w:val="en-GB" w:eastAsia="zh-CN"/>
        </w:rPr>
        <w:t xml:space="preserve">expression. </w:t>
      </w:r>
      <w:r w:rsidRPr="00E6172C">
        <w:rPr>
          <w:lang w:val="en-GB"/>
        </w:rPr>
        <w:t>100</w:t>
      </w:r>
      <w:r w:rsidR="00B369F9" w:rsidRPr="00E6172C">
        <w:rPr>
          <w:lang w:val="en-GB"/>
        </w:rPr>
        <w:t>-220</w:t>
      </w:r>
      <w:r w:rsidR="00DD12F6" w:rsidRPr="00E6172C">
        <w:rPr>
          <w:lang w:val="en-GB"/>
        </w:rPr>
        <w:t> </w:t>
      </w:r>
      <w:r w:rsidR="008E3EE5" w:rsidRPr="00E6172C">
        <w:rPr>
          <w:lang w:val="en-GB"/>
        </w:rPr>
        <w:t>pg</w:t>
      </w:r>
      <w:r w:rsidR="008E3EE5" w:rsidRPr="00E6172C">
        <w:rPr>
          <w:i/>
          <w:lang w:val="en-GB"/>
        </w:rPr>
        <w:t xml:space="preserve"> </w:t>
      </w:r>
      <w:r w:rsidRPr="00E6172C">
        <w:rPr>
          <w:i/>
          <w:lang w:val="en-GB"/>
        </w:rPr>
        <w:t xml:space="preserve">fgf4 </w:t>
      </w:r>
      <w:r w:rsidRPr="00E6172C">
        <w:rPr>
          <w:lang w:val="en-GB"/>
        </w:rPr>
        <w:t>mRNA (</w:t>
      </w:r>
      <w:r w:rsidR="00604AE3" w:rsidRPr="00E6172C">
        <w:rPr>
          <w:lang w:val="en-GB"/>
        </w:rPr>
        <w:t xml:space="preserve">made with </w:t>
      </w:r>
      <w:r w:rsidR="00213571" w:rsidRPr="00E6172C">
        <w:rPr>
          <w:lang w:val="en-GB"/>
        </w:rPr>
        <w:t>m</w:t>
      </w:r>
      <w:r w:rsidR="00C2595E" w:rsidRPr="00E6172C">
        <w:rPr>
          <w:lang w:val="en-GB"/>
        </w:rPr>
        <w:t>essageMachine</w:t>
      </w:r>
      <w:r w:rsidRPr="00E6172C">
        <w:rPr>
          <w:lang w:val="en-GB"/>
        </w:rPr>
        <w:t>)</w:t>
      </w:r>
      <w:r w:rsidR="00A508DC" w:rsidRPr="00E6172C">
        <w:rPr>
          <w:lang w:val="en-GB"/>
        </w:rPr>
        <w:t xml:space="preserve">, 50 pg </w:t>
      </w:r>
      <w:r w:rsidR="00A508DC" w:rsidRPr="00E6172C">
        <w:rPr>
          <w:i/>
          <w:lang w:val="en-GB"/>
        </w:rPr>
        <w:t>fgf6a</w:t>
      </w:r>
      <w:r w:rsidR="00A508DC" w:rsidRPr="00E6172C">
        <w:rPr>
          <w:lang w:val="en-GB"/>
        </w:rPr>
        <w:t xml:space="preserve"> mRNA</w:t>
      </w:r>
      <w:r w:rsidR="00604AE3" w:rsidRPr="00E6172C">
        <w:rPr>
          <w:lang w:val="en-GB"/>
        </w:rPr>
        <w:t>,</w:t>
      </w:r>
      <w:r w:rsidRPr="00E6172C">
        <w:rPr>
          <w:lang w:val="en-GB"/>
        </w:rPr>
        <w:t xml:space="preserve"> 150</w:t>
      </w:r>
      <w:r w:rsidR="00DD12F6" w:rsidRPr="00E6172C">
        <w:rPr>
          <w:lang w:val="en-GB"/>
        </w:rPr>
        <w:t> </w:t>
      </w:r>
      <w:r w:rsidR="008E3EE5" w:rsidRPr="00E6172C">
        <w:rPr>
          <w:lang w:val="en-GB"/>
        </w:rPr>
        <w:t>pg</w:t>
      </w:r>
      <w:r w:rsidRPr="00E6172C">
        <w:rPr>
          <w:lang w:val="en-GB"/>
        </w:rPr>
        <w:t xml:space="preserve"> </w:t>
      </w:r>
      <w:r w:rsidR="00E32C8B" w:rsidRPr="00E6172C">
        <w:rPr>
          <w:i/>
          <w:lang w:val="en-GB"/>
        </w:rPr>
        <w:t xml:space="preserve">tbx16 </w:t>
      </w:r>
      <w:r w:rsidRPr="00E6172C">
        <w:rPr>
          <w:lang w:val="en-GB"/>
        </w:rPr>
        <w:t xml:space="preserve">mRNA </w:t>
      </w:r>
      <w:r w:rsidR="00604AE3" w:rsidRPr="00E6172C">
        <w:rPr>
          <w:lang w:val="en-GB"/>
        </w:rPr>
        <w:fldChar w:fldCharType="begin">
          <w:fldData xml:space="preserve">PEVuZE5vdGU+PENpdGU+PEF1dGhvcj5HcmlmZmluPC9BdXRob3I+PFllYXI+MTk5ODwvWWVhcj48
UmVjTnVtPjUzMTQ8L1JlY051bT48SURUZXh0Pjk4MzU5OTQ5PC9JRFRleHQ+PERpc3BsYXlUZXh0
PihHcmlmZmluIGV0IGFsLiwgMTk5OCk8L0Rpc3BsYXlUZXh0PjxyZWNvcmQ+PHJlYy1udW1iZXI+
NTMxNDwvcmVjLW51bWJlcj48Zm9yZWlnbi1rZXlzPjxrZXkgYXBwPSJFTiIgZGItaWQ9IjIycDVm
cHN4ODlzdDlwZTk5djV4czJ4MWQyZGV4NXJ3dDU5MCIgdGltZXN0YW1wPSIwIj41MzE0PC9rZXk+
PC9mb3JlaWduLWtleXM+PHJlZi10eXBlIG5hbWU9IkpvdXJuYWwgQXJ0aWNsZSI+MTc8L3JlZi10
eXBlPjxjb250cmlidXRvcnM+PGF1dGhvcnM+PGF1dGhvcj5HcmlmZmluLCBLLiBKLjwvYXV0aG9y
PjxhdXRob3I+QW1hY2hlciwgUy4gTC48L2F1dGhvcj48YXV0aG9yPktpbW1lbCwgQy4gQi48L2F1
dGhvcj48YXV0aG9yPktpbWVsbWFuLCBELjwvYXV0aG9yPjwvYXV0aG9ycz48L2NvbnRyaWJ1dG9y
cz48dGl0bGVzPjx0aXRsZT5Nb2xlY3VsYXIgaWRlbnRpZmljYXRpb24gb2Ygc3BhZGV0YWlsOiBy
ZWd1bGF0aW9uIG9mIHplYnJhZmlzaCB0cnVuayBhbmQgdGFpbCBtZXNvZGVybSBmb3JtYXRpb24g
YnkgVC1ib3ggZ2VuZXM8L3RpdGxlPjxzZWNvbmRhcnktdGl0bGU+RGV2ZWxvcG1lbnQ8L3NlY29u
ZGFyeS10aXRsZT48L3RpdGxlcz48cGVyaW9kaWNhbD48ZnVsbC10aXRsZT5EZXZlbG9wbWVudDwv
ZnVsbC10aXRsZT48L3BlcmlvZGljYWw+PHBhZ2VzPjMzNzktODg8L3BhZ2VzPjx2b2x1bWU+MTI1
PC92b2x1bWU+PG51bWJlcj4xNzwvbnVtYmVyPjxrZXl3b3Jkcz48a2V5d29yZD5BbWlubyBBY2lk
IFNlcXVlbmNlPC9rZXl3b3JkPjxrZXl3b3JkPkFuaW1hbDwva2V5d29yZD48a2V5d29yZD5CYXNl
IFNlcXVlbmNlPC9rZXl3b3JkPjxrZXl3b3JkPkNsb25pbmcsIE1vbGVjdWxhcjwva2V5d29yZD48
a2V5d29yZD5ETkEgUHJpbWVycy9nZW5ldGljczwva2V5d29yZD48a2V5d29yZD5ETkEtQmluZGlu
ZyBQcm90ZWlucy9nZW5ldGljcy9waHlzaW9sb2d5PC9rZXl3b3JkPjxrZXl3b3JkPkZpYnJvYmxh
c3QgR3Jvd3RoIEZhY3Rvci9waHlzaW9sb2d5PC9rZXl3b3JkPjxrZXl3b3JkPkdlbmUgRXhwcmVz
c2lvbiBSZWd1bGF0aW9uLCBEZXZlbG9wbWVudGFsPC9rZXl3b3JkPjxrZXl3b3JkPkluIFNpdHUg
SHlicmlkaXphdGlvbjwva2V5d29yZD48a2V5d29yZD5NZXNvZGVybS9jeXRvbG9neS9waHlzaW9s
b2d5PC9rZXl3b3JkPjxrZXl3b3JkPk1vZGVscywgR2VuZXRpYzwva2V5d29yZD48a2V5d29yZD5N
b2xlY3VsYXIgU2VxdWVuY2UgRGF0YTwva2V5d29yZD48a2V5d29yZD5NdXRhdGlvbjwva2V5d29y
ZD48a2V5d29yZD5QaGVub3R5cGU8L2tleXdvcmQ+PGtleXdvcmQ+UG9seW1lcmFzZSBDaGFpbiBS
ZWFjdGlvbjwva2V5d29yZD48a2V5d29yZD5TZXF1ZW5jZSBIb21vbG9neSwgQW1pbm8gQWNpZDwv
a2V5d29yZD48a2V5d29yZD5TaWduYWwgVHJhbnNkdWN0aW9uPC9rZXl3b3JkPjxrZXl3b3JkPlN1
cHBvcnQsIE5vbi1VLlMuIEdvdiZhcG9zO3Q8L2tleXdvcmQ+PGtleXdvcmQ+U3VwcG9ydCwgVS5T
LiBHb3YmYXBvczt0LCBOb24tUC5ILlMuPC9rZXl3b3JkPjxrZXl3b3JkPlN1cHBvcnQsIFUuUy4g
R292JmFwb3M7dCwgUC5ILlMuPC9rZXl3b3JkPjxrZXl3b3JkPlRhaWwvZW1icnlvbG9neTwva2V5
d29yZD48a2V5d29yZD5UcmFuc2NyaXB0aW9uIEZhY3RvcnMvKmdlbmV0aWNzL3BoeXNpb2xvZ3k8
L2tleXdvcmQ+PGtleXdvcmQ+VmVydGVicmF0ZXMvZW1icnlvbG9neS9nZW5ldGljczwva2V5d29y
ZD48a2V5d29yZD5aZWJyYWZpc2gvKmVtYnJ5b2xvZ3kvKmdlbmV0aWNzL3BoeXNpb2xvZ3k8L2tl
eXdvcmQ+PC9rZXl3b3Jkcz48ZGF0ZXM+PHllYXI+MTk5ODwveWVhcj48L2RhdGVzPjxsYWJlbD45
ODM1OTk0OTwvbGFiZWw+PHVybHM+PHJlbGF0ZWQtdXJscz48dXJsPmh0dHA6Ly93d3cubmNiaS5u
bG0ubmloLmdvdi9jZ2ktYmluL0VudHJlei9yZWZlcmVyP2h0dHA6Ly93d3cuYmlvbG9naXN0cy5j
b20vRGV2ZWxvcG1lbnQvMTI1LzE3L2RldjQwNDAuaHRtbDwvdXJsPjwvcmVsYXRlZC11cmxzPjwv
dXJscz48L3JlY29yZD48L0NpdGU+PC9FbmROb3RlPn==
</w:fldData>
        </w:fldChar>
      </w:r>
      <w:r w:rsidR="00AD49EB" w:rsidRPr="00E6172C">
        <w:rPr>
          <w:lang w:val="en-GB"/>
        </w:rPr>
        <w:instrText xml:space="preserve"> ADDIN EN.CITE </w:instrText>
      </w:r>
      <w:r w:rsidR="00AD49EB" w:rsidRPr="00E6172C">
        <w:rPr>
          <w:lang w:val="en-GB"/>
        </w:rPr>
        <w:fldChar w:fldCharType="begin">
          <w:fldData xml:space="preserve">PEVuZE5vdGU+PENpdGU+PEF1dGhvcj5HcmlmZmluPC9BdXRob3I+PFllYXI+MTk5ODwvWWVhcj48
UmVjTnVtPjUzMTQ8L1JlY051bT48SURUZXh0Pjk4MzU5OTQ5PC9JRFRleHQ+PERpc3BsYXlUZXh0
PihHcmlmZmluIGV0IGFsLiwgMTk5OCk8L0Rpc3BsYXlUZXh0PjxyZWNvcmQ+PHJlYy1udW1iZXI+
NTMxNDwvcmVjLW51bWJlcj48Zm9yZWlnbi1rZXlzPjxrZXkgYXBwPSJFTiIgZGItaWQ9IjIycDVm
cHN4ODlzdDlwZTk5djV4czJ4MWQyZGV4NXJ3dDU5MCIgdGltZXN0YW1wPSIwIj41MzE0PC9rZXk+
PC9mb3JlaWduLWtleXM+PHJlZi10eXBlIG5hbWU9IkpvdXJuYWwgQXJ0aWNsZSI+MTc8L3JlZi10
eXBlPjxjb250cmlidXRvcnM+PGF1dGhvcnM+PGF1dGhvcj5HcmlmZmluLCBLLiBKLjwvYXV0aG9y
PjxhdXRob3I+QW1hY2hlciwgUy4gTC48L2F1dGhvcj48YXV0aG9yPktpbW1lbCwgQy4gQi48L2F1
dGhvcj48YXV0aG9yPktpbWVsbWFuLCBELjwvYXV0aG9yPjwvYXV0aG9ycz48L2NvbnRyaWJ1dG9y
cz48dGl0bGVzPjx0aXRsZT5Nb2xlY3VsYXIgaWRlbnRpZmljYXRpb24gb2Ygc3BhZGV0YWlsOiBy
ZWd1bGF0aW9uIG9mIHplYnJhZmlzaCB0cnVuayBhbmQgdGFpbCBtZXNvZGVybSBmb3JtYXRpb24g
YnkgVC1ib3ggZ2VuZXM8L3RpdGxlPjxzZWNvbmRhcnktdGl0bGU+RGV2ZWxvcG1lbnQ8L3NlY29u
ZGFyeS10aXRsZT48L3RpdGxlcz48cGVyaW9kaWNhbD48ZnVsbC10aXRsZT5EZXZlbG9wbWVudDwv
ZnVsbC10aXRsZT48L3BlcmlvZGljYWw+PHBhZ2VzPjMzNzktODg8L3BhZ2VzPjx2b2x1bWU+MTI1
PC92b2x1bWU+PG51bWJlcj4xNzwvbnVtYmVyPjxrZXl3b3Jkcz48a2V5d29yZD5BbWlubyBBY2lk
IFNlcXVlbmNlPC9rZXl3b3JkPjxrZXl3b3JkPkFuaW1hbDwva2V5d29yZD48a2V5d29yZD5CYXNl
IFNlcXVlbmNlPC9rZXl3b3JkPjxrZXl3b3JkPkNsb25pbmcsIE1vbGVjdWxhcjwva2V5d29yZD48
a2V5d29yZD5ETkEgUHJpbWVycy9nZW5ldGljczwva2V5d29yZD48a2V5d29yZD5ETkEtQmluZGlu
ZyBQcm90ZWlucy9nZW5ldGljcy9waHlzaW9sb2d5PC9rZXl3b3JkPjxrZXl3b3JkPkZpYnJvYmxh
c3QgR3Jvd3RoIEZhY3Rvci9waHlzaW9sb2d5PC9rZXl3b3JkPjxrZXl3b3JkPkdlbmUgRXhwcmVz
c2lvbiBSZWd1bGF0aW9uLCBEZXZlbG9wbWVudGFsPC9rZXl3b3JkPjxrZXl3b3JkPkluIFNpdHUg
SHlicmlkaXphdGlvbjwva2V5d29yZD48a2V5d29yZD5NZXNvZGVybS9jeXRvbG9neS9waHlzaW9s
b2d5PC9rZXl3b3JkPjxrZXl3b3JkPk1vZGVscywgR2VuZXRpYzwva2V5d29yZD48a2V5d29yZD5N
b2xlY3VsYXIgU2VxdWVuY2UgRGF0YTwva2V5d29yZD48a2V5d29yZD5NdXRhdGlvbjwva2V5d29y
ZD48a2V5d29yZD5QaGVub3R5cGU8L2tleXdvcmQ+PGtleXdvcmQ+UG9seW1lcmFzZSBDaGFpbiBS
ZWFjdGlvbjwva2V5d29yZD48a2V5d29yZD5TZXF1ZW5jZSBIb21vbG9neSwgQW1pbm8gQWNpZDwv
a2V5d29yZD48a2V5d29yZD5TaWduYWwgVHJhbnNkdWN0aW9uPC9rZXl3b3JkPjxrZXl3b3JkPlN1
cHBvcnQsIE5vbi1VLlMuIEdvdiZhcG9zO3Q8L2tleXdvcmQ+PGtleXdvcmQ+U3VwcG9ydCwgVS5T
LiBHb3YmYXBvczt0LCBOb24tUC5ILlMuPC9rZXl3b3JkPjxrZXl3b3JkPlN1cHBvcnQsIFUuUy4g
R292JmFwb3M7dCwgUC5ILlMuPC9rZXl3b3JkPjxrZXl3b3JkPlRhaWwvZW1icnlvbG9neTwva2V5
d29yZD48a2V5d29yZD5UcmFuc2NyaXB0aW9uIEZhY3RvcnMvKmdlbmV0aWNzL3BoeXNpb2xvZ3k8
L2tleXdvcmQ+PGtleXdvcmQ+VmVydGVicmF0ZXMvZW1icnlvbG9neS9nZW5ldGljczwva2V5d29y
ZD48a2V5d29yZD5aZWJyYWZpc2gvKmVtYnJ5b2xvZ3kvKmdlbmV0aWNzL3BoeXNpb2xvZ3k8L2tl
eXdvcmQ+PC9rZXl3b3Jkcz48ZGF0ZXM+PHllYXI+MTk5ODwveWVhcj48L2RhdGVzPjxsYWJlbD45
ODM1OTk0OTwvbGFiZWw+PHVybHM+PHJlbGF0ZWQtdXJscz48dXJsPmh0dHA6Ly93d3cubmNiaS5u
bG0ubmloLmdvdi9jZ2ktYmluL0VudHJlei9yZWZlcmVyP2h0dHA6Ly93d3cuYmlvbG9naXN0cy5j
b20vRGV2ZWxvcG1lbnQvMTI1LzE3L2RldjQwNDAuaHRtbDwvdXJsPjwvcmVsYXRlZC11cmxzPjwv
dXJscz48L3JlY29yZD48L0NpdGU+PC9FbmROb3RlPn==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604AE3" w:rsidRPr="00E6172C">
        <w:rPr>
          <w:lang w:val="en-GB"/>
        </w:rPr>
      </w:r>
      <w:r w:rsidR="00604AE3" w:rsidRPr="00E6172C">
        <w:rPr>
          <w:lang w:val="en-GB"/>
        </w:rPr>
        <w:fldChar w:fldCharType="separate"/>
      </w:r>
      <w:r w:rsidR="00604AE3" w:rsidRPr="00E6172C">
        <w:rPr>
          <w:noProof/>
          <w:lang w:val="en-GB"/>
        </w:rPr>
        <w:t>(Griffin et al., 1998)</w:t>
      </w:r>
      <w:r w:rsidR="00604AE3" w:rsidRPr="00E6172C">
        <w:rPr>
          <w:lang w:val="en-GB"/>
        </w:rPr>
        <w:fldChar w:fldCharType="end"/>
      </w:r>
      <w:r w:rsidRPr="00E6172C">
        <w:rPr>
          <w:i/>
          <w:lang w:val="en-GB"/>
        </w:rPr>
        <w:t xml:space="preserve"> </w:t>
      </w:r>
      <w:r w:rsidRPr="00E6172C">
        <w:rPr>
          <w:lang w:val="en-GB"/>
        </w:rPr>
        <w:t>or 150</w:t>
      </w:r>
      <w:r w:rsidR="00DD12F6" w:rsidRPr="00E6172C">
        <w:rPr>
          <w:lang w:val="en-GB"/>
        </w:rPr>
        <w:t> </w:t>
      </w:r>
      <w:r w:rsidRPr="00E6172C">
        <w:rPr>
          <w:lang w:val="en-GB"/>
        </w:rPr>
        <w:t xml:space="preserve">pg </w:t>
      </w:r>
      <w:r w:rsidR="00E32C8B" w:rsidRPr="00E6172C">
        <w:rPr>
          <w:i/>
          <w:lang w:val="en-GB"/>
        </w:rPr>
        <w:t>tbx16</w:t>
      </w:r>
      <w:r w:rsidRPr="00E6172C">
        <w:rPr>
          <w:lang w:val="en-GB"/>
        </w:rPr>
        <w:t>-GR mRNA</w:t>
      </w:r>
      <w:r w:rsidR="0093389F" w:rsidRPr="00E6172C">
        <w:rPr>
          <w:lang w:val="en-GB"/>
        </w:rPr>
        <w:t xml:space="preserve"> </w:t>
      </w:r>
      <w:r w:rsidR="00BC02FE" w:rsidRPr="00E6172C">
        <w:rPr>
          <w:lang w:val="en-GB"/>
        </w:rPr>
        <w:fldChar w:fldCharType="begin">
          <w:fldData xml:space="preserve">PEVuZE5vdGU+PENpdGU+PEF1dGhvcj5KYWhhbmdpcmk8L0F1dGhvcj48WWVhcj4yMDEyPC9ZZWFy
PjxSZWNOdW0+OTYzNTwvUmVjTnVtPjxEaXNwbGF5VGV4dD4oSmFoYW5naXJpIGV0IGFsLiwgMjAx
Mik8L0Rpc3BsYXlUZXh0PjxyZWNvcmQ+PHJlYy1udW1iZXI+OTYzNTwvcmVjLW51bWJlcj48Zm9y
ZWlnbi1rZXlzPjxrZXkgYXBwPSJFTiIgZGItaWQ9IjIycDVmcHN4ODlzdDlwZTk5djV4czJ4MWQy
ZGV4NXJ3dDU5MCIgdGltZXN0YW1wPSIxNDI2OTU0MDQ0Ij45NjM1PC9rZXk+PC9mb3JlaWduLWtl
eXM+PHJlZi10eXBlIG5hbWU9IkpvdXJuYWwgQXJ0aWNsZSI+MTc8L3JlZi10eXBlPjxjb250cmli
dXRvcnM+PGF1dGhvcnM+PGF1dGhvcj5KYWhhbmdpcmksIEwuPC9hdXRob3I+PGF1dGhvcj5OZWxz
b24sIEEuIEMuPC9hdXRob3I+PGF1dGhvcj5XYXJkbGUsIEYuIEMuPC9hdXRob3I+PC9hdXRob3Jz
PjwvY29udHJpYnV0b3JzPjxhdXRoLWFkZHJlc3M+RGVwYXJ0bWVudCBvZiBQaHlzaW9sb2d5LCBE
ZXZlbG9wbWVudCBhbmQgTmV1cm9zY2llbmNlLCBDYW1icmlkZ2UgVW5pdmVyc2l0eSwgRG93bmlu
ZyBTdHJlZXQsIENhbWJyaWRnZSwgQ0IyIDNEWSwgVUsuIEphaGFuZ2lyaS5MZWlsYUBtZ2guaGFy
dmFyZC5lZHU8L2F1dGgtYWRkcmVzcz48dGl0bGVzPjx0aXRsZT5BIGNpcy1yZWd1bGF0b3J5IG1v
ZHVsZSB1cHN0cmVhbSBvZiBkZWx0YUMgcmVndWxhdGVkIGJ5IE50bGEgYW5kIFRieDE2IGRyaXZl
cyBleHByZXNzaW9uIGluIHRoZSB0YWlsYnVkLCBwcmVzb21pdGljIG1lc29kZXJtIGFuZCBzb21p
dGVzPC90aXRsZT48c2Vjb25kYXJ5LXRpdGxlPkRldiBCaW9sPC9zZWNvbmRhcnktdGl0bGU+PGFs
dC10aXRsZT5EZXZlbG9wbWVudGFsIGJpb2xvZ3k8L2FsdC10aXRsZT48L3RpdGxlcz48cGVyaW9k
aWNhbD48ZnVsbC10aXRsZT5EZXYgQmlvbDwvZnVsbC10aXRsZT48L3BlcmlvZGljYWw+PGFsdC1w
ZXJpb2RpY2FsPjxmdWxsLXRpdGxlPkRldiBCaW9sPC9mdWxsLXRpdGxlPjxhYmJyLTE+RGV2ZWxv
cG1lbnRhbCBiaW9sb2d5PC9hYmJyLTE+PC9hbHQtcGVyaW9kaWNhbD48cGFnZXM+MTEwLTIwPC9w
YWdlcz48dm9sdW1lPjM3MTwvdm9sdW1lPjxudW1iZXI+MTwvbnVtYmVyPjxrZXl3b3Jkcz48a2V5
d29yZD5BbmltYWxzPC9rZXl3b3JkPjxrZXl3b3JkPkJhc2UgU2VxdWVuY2U8L2tleXdvcmQ+PGtl
eXdvcmQ+Q2hyb21hdGluIEltbXVub3ByZWNpcGl0YXRpb248L2tleXdvcmQ+PGtleXdvcmQ+RE5B
IFByaW1lcnMvZ2VuZXRpY3M8L2tleXdvcmQ+PGtleXdvcmQ+RWxlY3Ryb3Bob3JldGljIE1vYmls
aXR5IFNoaWZ0IEFzc2F5PC9rZXl3b3JkPjxrZXl3b3JkPkZldGFsIFByb3RlaW5zPC9rZXl3b3Jk
PjxrZXl3b3JkPkdlbmUgRXhwcmVzc2lvbiBSZWd1bGF0aW9uLCBEZXZlbG9wbWVudGFsLypwaHlz
aW9sb2d5PC9rZXl3b3JkPjxrZXl3b3JkPkludHJhY2VsbHVsYXIgU2lnbmFsaW5nIFBlcHRpZGVz
IGFuZCBQcm90ZWlucy9nZW5ldGljczwva2V5d29yZD48a2V5d29yZD5NZW1icmFuZSBQcm90ZWlu
cy9nZW5ldGljczwva2V5d29yZD48a2V5d29yZD5NZXNvZGVybS9lbWJyeW9sb2d5LyptZXRhYm9s
aXNtPC9rZXl3b3JkPjxrZXl3b3JkPk1vbGVjdWxhciBTZXF1ZW5jZSBEYXRhPC9rZXl3b3JkPjxr
ZXl3b3JkPk11dGFnZW5lc2lzLCBTaXRlLURpcmVjdGVkPC9rZXl3b3JkPjxrZXl3b3JkPlBvbHlt
ZXJhc2UgQ2hhaW4gUmVhY3Rpb248L2tleXdvcmQ+PGtleXdvcmQ+U2VxdWVuY2UgQW5hbHlzaXMs
IEROQTwva2V5d29yZD48a2V5d29yZD5Tb21pdGVzL2VtYnJ5b2xvZ3kvKm1ldGFib2xpc208L2tl
eXdvcmQ+PGtleXdvcmQ+VC1Cb3ggRG9tYWluIFByb3RlaW5zL2dlbmV0aWNzLypwaGFybWFjb2xv
Z3k8L2tleXdvcmQ+PGtleXdvcmQ+VGFpbC9lbWJyeW9sb2d5LyptZXRhYm9saXNtPC9rZXl3b3Jk
PjxrZXl3b3JkPlplYnJhZmlzaDwva2V5d29yZD48a2V5d29yZD5aZWJyYWZpc2ggUHJvdGVpbnMv
Z2VuZXRpY3MvKnBoYXJtYWNvbG9neTwva2V5d29yZD48L2tleXdvcmRzPjxkYXRlcz48eWVhcj4y
MDEyPC95ZWFyPjxwdWItZGF0ZXM+PGRhdGU+Tm92IDE8L2RhdGU+PC9wdWItZGF0ZXM+PC9kYXRl
cz48aXNibj4xMDk1LTU2NFggKEVsZWN0cm9uaWMpJiN4RDswMDEyLTE2MDYgKExpbmtpbmcpPC9p
c2JuPjxhY2Nlc3Npb24tbnVtPjIyODc3OTQ2PC9hY2Nlc3Npb24tbnVtPjx1cmxzPjxyZWxhdGVk
LXVybHM+PHVybD5odHRwOi8vd3d3Lm5jYmkubmxtLm5paC5nb3YvcHVibWVkLzIyODc3OTQ2PC91
cmw+PC9yZWxhdGVkLXVybHM+PC91cmxzPjxjdXN0b20yPjM0NjAyNDE8L2N1c3RvbTI+PGVsZWN0
cm9uaWMtcmVzb3VyY2UtbnVtPjEwLjEwMTYvai55ZGJpby4yMDEyLjA3LjAwMjwvZWxlY3Ryb25p
Yy1yZXNvdXJjZS1udW0+PC9yZWNvcmQ+PC9DaXRlPjwvRW5kTm90ZT4A
</w:fldData>
        </w:fldChar>
      </w:r>
      <w:r w:rsidR="00AD49EB" w:rsidRPr="00E6172C">
        <w:rPr>
          <w:lang w:val="en-GB"/>
        </w:rPr>
        <w:instrText xml:space="preserve"> ADDIN EN.CITE </w:instrText>
      </w:r>
      <w:r w:rsidR="00AD49EB" w:rsidRPr="00E6172C">
        <w:rPr>
          <w:lang w:val="en-GB"/>
        </w:rPr>
        <w:fldChar w:fldCharType="begin">
          <w:fldData xml:space="preserve">PEVuZE5vdGU+PENpdGU+PEF1dGhvcj5KYWhhbmdpcmk8L0F1dGhvcj48WWVhcj4yMDEyPC9ZZWFy
PjxSZWNOdW0+OTYzNTwvUmVjTnVtPjxEaXNwbGF5VGV4dD4oSmFoYW5naXJpIGV0IGFsLiwgMjAx
Mik8L0Rpc3BsYXlUZXh0PjxyZWNvcmQ+PHJlYy1udW1iZXI+OTYzNTwvcmVjLW51bWJlcj48Zm9y
ZWlnbi1rZXlzPjxrZXkgYXBwPSJFTiIgZGItaWQ9IjIycDVmcHN4ODlzdDlwZTk5djV4czJ4MWQy
ZGV4NXJ3dDU5MCIgdGltZXN0YW1wPSIxNDI2OTU0MDQ0Ij45NjM1PC9rZXk+PC9mb3JlaWduLWtl
eXM+PHJlZi10eXBlIG5hbWU9IkpvdXJuYWwgQXJ0aWNsZSI+MTc8L3JlZi10eXBlPjxjb250cmli
dXRvcnM+PGF1dGhvcnM+PGF1dGhvcj5KYWhhbmdpcmksIEwuPC9hdXRob3I+PGF1dGhvcj5OZWxz
b24sIEEuIEMuPC9hdXRob3I+PGF1dGhvcj5XYXJkbGUsIEYuIEMuPC9hdXRob3I+PC9hdXRob3Jz
PjwvY29udHJpYnV0b3JzPjxhdXRoLWFkZHJlc3M+RGVwYXJ0bWVudCBvZiBQaHlzaW9sb2d5LCBE
ZXZlbG9wbWVudCBhbmQgTmV1cm9zY2llbmNlLCBDYW1icmlkZ2UgVW5pdmVyc2l0eSwgRG93bmlu
ZyBTdHJlZXQsIENhbWJyaWRnZSwgQ0IyIDNEWSwgVUsuIEphaGFuZ2lyaS5MZWlsYUBtZ2guaGFy
dmFyZC5lZHU8L2F1dGgtYWRkcmVzcz48dGl0bGVzPjx0aXRsZT5BIGNpcy1yZWd1bGF0b3J5IG1v
ZHVsZSB1cHN0cmVhbSBvZiBkZWx0YUMgcmVndWxhdGVkIGJ5IE50bGEgYW5kIFRieDE2IGRyaXZl
cyBleHByZXNzaW9uIGluIHRoZSB0YWlsYnVkLCBwcmVzb21pdGljIG1lc29kZXJtIGFuZCBzb21p
dGVzPC90aXRsZT48c2Vjb25kYXJ5LXRpdGxlPkRldiBCaW9sPC9zZWNvbmRhcnktdGl0bGU+PGFs
dC10aXRsZT5EZXZlbG9wbWVudGFsIGJpb2xvZ3k8L2FsdC10aXRsZT48L3RpdGxlcz48cGVyaW9k
aWNhbD48ZnVsbC10aXRsZT5EZXYgQmlvbDwvZnVsbC10aXRsZT48L3BlcmlvZGljYWw+PGFsdC1w
ZXJpb2RpY2FsPjxmdWxsLXRpdGxlPkRldiBCaW9sPC9mdWxsLXRpdGxlPjxhYmJyLTE+RGV2ZWxv
cG1lbnRhbCBiaW9sb2d5PC9hYmJyLTE+PC9hbHQtcGVyaW9kaWNhbD48cGFnZXM+MTEwLTIwPC9w
YWdlcz48dm9sdW1lPjM3MTwvdm9sdW1lPjxudW1iZXI+MTwvbnVtYmVyPjxrZXl3b3Jkcz48a2V5
d29yZD5BbmltYWxzPC9rZXl3b3JkPjxrZXl3b3JkPkJhc2UgU2VxdWVuY2U8L2tleXdvcmQ+PGtl
eXdvcmQ+Q2hyb21hdGluIEltbXVub3ByZWNpcGl0YXRpb248L2tleXdvcmQ+PGtleXdvcmQ+RE5B
IFByaW1lcnMvZ2VuZXRpY3M8L2tleXdvcmQ+PGtleXdvcmQ+RWxlY3Ryb3Bob3JldGljIE1vYmls
aXR5IFNoaWZ0IEFzc2F5PC9rZXl3b3JkPjxrZXl3b3JkPkZldGFsIFByb3RlaW5zPC9rZXl3b3Jk
PjxrZXl3b3JkPkdlbmUgRXhwcmVzc2lvbiBSZWd1bGF0aW9uLCBEZXZlbG9wbWVudGFsLypwaHlz
aW9sb2d5PC9rZXl3b3JkPjxrZXl3b3JkPkludHJhY2VsbHVsYXIgU2lnbmFsaW5nIFBlcHRpZGVz
IGFuZCBQcm90ZWlucy9nZW5ldGljczwva2V5d29yZD48a2V5d29yZD5NZW1icmFuZSBQcm90ZWlu
cy9nZW5ldGljczwva2V5d29yZD48a2V5d29yZD5NZXNvZGVybS9lbWJyeW9sb2d5LyptZXRhYm9s
aXNtPC9rZXl3b3JkPjxrZXl3b3JkPk1vbGVjdWxhciBTZXF1ZW5jZSBEYXRhPC9rZXl3b3JkPjxr
ZXl3b3JkPk11dGFnZW5lc2lzLCBTaXRlLURpcmVjdGVkPC9rZXl3b3JkPjxrZXl3b3JkPlBvbHlt
ZXJhc2UgQ2hhaW4gUmVhY3Rpb248L2tleXdvcmQ+PGtleXdvcmQ+U2VxdWVuY2UgQW5hbHlzaXMs
IEROQTwva2V5d29yZD48a2V5d29yZD5Tb21pdGVzL2VtYnJ5b2xvZ3kvKm1ldGFib2xpc208L2tl
eXdvcmQ+PGtleXdvcmQ+VC1Cb3ggRG9tYWluIFByb3RlaW5zL2dlbmV0aWNzLypwaGFybWFjb2xv
Z3k8L2tleXdvcmQ+PGtleXdvcmQ+VGFpbC9lbWJyeW9sb2d5LyptZXRhYm9saXNtPC9rZXl3b3Jk
PjxrZXl3b3JkPlplYnJhZmlzaDwva2V5d29yZD48a2V5d29yZD5aZWJyYWZpc2ggUHJvdGVpbnMv
Z2VuZXRpY3MvKnBoYXJtYWNvbG9neTwva2V5d29yZD48L2tleXdvcmRzPjxkYXRlcz48eWVhcj4y
MDEyPC95ZWFyPjxwdWItZGF0ZXM+PGRhdGU+Tm92IDE8L2RhdGU+PC9wdWItZGF0ZXM+PC9kYXRl
cz48aXNibj4xMDk1LTU2NFggKEVsZWN0cm9uaWMpJiN4RDswMDEyLTE2MDYgKExpbmtpbmcpPC9p
c2JuPjxhY2Nlc3Npb24tbnVtPjIyODc3OTQ2PC9hY2Nlc3Npb24tbnVtPjx1cmxzPjxyZWxhdGVk
LXVybHM+PHVybD5odHRwOi8vd3d3Lm5jYmkubmxtLm5paC5nb3YvcHVibWVkLzIyODc3OTQ2PC91
cmw+PC9yZWxhdGVkLXVybHM+PC91cmxzPjxjdXN0b20yPjM0NjAyNDE8L2N1c3RvbTI+PGVsZWN0
cm9uaWMtcmVzb3VyY2UtbnVtPjEwLjEwMTYvai55ZGJpby4yMDEyLjA3LjAwMjwvZWxlY3Ryb25p
Yy1yZXNvdXJjZS1udW0+PC9yZWNvcmQ+PC9DaXRlPjwvRW5kTm90ZT4A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BC02FE" w:rsidRPr="00E6172C">
        <w:rPr>
          <w:lang w:val="en-GB"/>
        </w:rPr>
      </w:r>
      <w:r w:rsidR="00BC02FE" w:rsidRPr="00E6172C">
        <w:rPr>
          <w:lang w:val="en-GB"/>
        </w:rPr>
        <w:fldChar w:fldCharType="separate"/>
      </w:r>
      <w:r w:rsidR="00BC02FE" w:rsidRPr="00E6172C">
        <w:rPr>
          <w:noProof/>
          <w:lang w:val="en-GB"/>
        </w:rPr>
        <w:t>(Jahangiri et al., 2012)</w:t>
      </w:r>
      <w:r w:rsidR="00BC02FE" w:rsidRPr="00E6172C">
        <w:rPr>
          <w:lang w:val="en-GB"/>
        </w:rPr>
        <w:fldChar w:fldCharType="end"/>
      </w:r>
      <w:r w:rsidRPr="00E6172C">
        <w:rPr>
          <w:lang w:val="en-GB"/>
        </w:rPr>
        <w:t xml:space="preserve"> were injected into </w:t>
      </w:r>
      <w:r w:rsidR="00EA2D77" w:rsidRPr="00E6172C">
        <w:rPr>
          <w:lang w:val="en-GB"/>
        </w:rPr>
        <w:t>1</w:t>
      </w:r>
      <w:r w:rsidRPr="00E6172C">
        <w:rPr>
          <w:lang w:val="en-GB"/>
        </w:rPr>
        <w:t xml:space="preserve">-cell-stage embryos.  For </w:t>
      </w:r>
      <w:proofErr w:type="gramStart"/>
      <w:r w:rsidRPr="00E6172C">
        <w:rPr>
          <w:lang w:val="en-GB"/>
        </w:rPr>
        <w:t>hormone</w:t>
      </w:r>
      <w:r w:rsidR="00E10695" w:rsidRPr="00E6172C">
        <w:rPr>
          <w:lang w:val="en-GB"/>
        </w:rPr>
        <w:t>-</w:t>
      </w:r>
      <w:r w:rsidRPr="00E6172C">
        <w:rPr>
          <w:lang w:val="en-GB"/>
        </w:rPr>
        <w:t>inducible</w:t>
      </w:r>
      <w:proofErr w:type="gramEnd"/>
      <w:r w:rsidRPr="00E6172C">
        <w:rPr>
          <w:lang w:val="en-GB"/>
        </w:rPr>
        <w:t xml:space="preserve"> </w:t>
      </w:r>
      <w:r w:rsidR="003024F5" w:rsidRPr="00E6172C">
        <w:rPr>
          <w:lang w:val="en-GB"/>
        </w:rPr>
        <w:t>Tbx16</w:t>
      </w:r>
      <w:r w:rsidRPr="00E6172C">
        <w:rPr>
          <w:lang w:val="en-GB"/>
        </w:rPr>
        <w:t xml:space="preserve"> activation, </w:t>
      </w:r>
      <w:r w:rsidRPr="00E6172C">
        <w:rPr>
          <w:rFonts w:cs="Arial Unicode MS"/>
          <w:color w:val="2E2E2E"/>
          <w:szCs w:val="26"/>
          <w:lang w:val="en-GB"/>
        </w:rPr>
        <w:t xml:space="preserve">embryos were treated with 10 μg/ml final concentration of cycloheximide </w:t>
      </w:r>
      <w:r w:rsidRPr="00E6172C">
        <w:rPr>
          <w:lang w:val="en-GB"/>
        </w:rPr>
        <w:t>t</w:t>
      </w:r>
      <w:r w:rsidRPr="00E6172C">
        <w:rPr>
          <w:rFonts w:cs="Arial Unicode MS"/>
          <w:color w:val="2E2E2E"/>
          <w:szCs w:val="26"/>
          <w:lang w:val="en-GB"/>
        </w:rPr>
        <w:t>wo hours prior to collection at 75-80% epiboly</w:t>
      </w:r>
      <w:r w:rsidR="00DD12F6" w:rsidRPr="00E6172C">
        <w:rPr>
          <w:rFonts w:cs="Arial Unicode MS"/>
          <w:color w:val="2E2E2E"/>
          <w:szCs w:val="26"/>
          <w:lang w:val="en-GB"/>
        </w:rPr>
        <w:t xml:space="preserve">. After </w:t>
      </w:r>
      <w:r w:rsidRPr="00E6172C">
        <w:rPr>
          <w:rFonts w:cs="Arial Unicode MS"/>
          <w:color w:val="2E2E2E"/>
          <w:szCs w:val="26"/>
          <w:lang w:val="en-GB"/>
        </w:rPr>
        <w:t>30</w:t>
      </w:r>
      <w:r w:rsidR="00E10695" w:rsidRPr="00E6172C">
        <w:rPr>
          <w:rFonts w:cs="Arial Unicode MS"/>
          <w:color w:val="2E2E2E"/>
          <w:szCs w:val="26"/>
          <w:lang w:val="en-GB"/>
        </w:rPr>
        <w:t> </w:t>
      </w:r>
      <w:r w:rsidRPr="00E6172C">
        <w:rPr>
          <w:rFonts w:cs="Arial Unicode MS"/>
          <w:color w:val="2E2E2E"/>
          <w:szCs w:val="26"/>
          <w:lang w:val="en-GB"/>
        </w:rPr>
        <w:t>min</w:t>
      </w:r>
      <w:r w:rsidR="00DD12F6" w:rsidRPr="00E6172C">
        <w:rPr>
          <w:rFonts w:cs="Arial Unicode MS"/>
          <w:color w:val="2E2E2E"/>
          <w:szCs w:val="26"/>
          <w:lang w:val="en-GB"/>
        </w:rPr>
        <w:t>,</w:t>
      </w:r>
      <w:r w:rsidRPr="00E6172C">
        <w:rPr>
          <w:rFonts w:cs="Arial Unicode MS"/>
          <w:color w:val="2E2E2E"/>
          <w:szCs w:val="26"/>
          <w:lang w:val="en-GB"/>
        </w:rPr>
        <w:t xml:space="preserve"> 20</w:t>
      </w:r>
      <w:r w:rsidR="00E10695" w:rsidRPr="00E6172C">
        <w:rPr>
          <w:rFonts w:cs="Arial Unicode MS"/>
          <w:color w:val="2E2E2E"/>
          <w:szCs w:val="26"/>
          <w:lang w:val="en-GB"/>
        </w:rPr>
        <w:t> </w:t>
      </w:r>
      <w:r w:rsidRPr="00E6172C">
        <w:rPr>
          <w:rFonts w:cs="Arial Unicode MS"/>
          <w:color w:val="2E2E2E"/>
          <w:szCs w:val="26"/>
          <w:lang w:val="en-GB"/>
        </w:rPr>
        <w:t>μM dexamethasone</w:t>
      </w:r>
      <w:r w:rsidR="00EA2D77" w:rsidRPr="00E6172C">
        <w:rPr>
          <w:rFonts w:cs="Arial Unicode MS"/>
          <w:color w:val="2E2E2E"/>
          <w:szCs w:val="26"/>
          <w:lang w:val="en-GB"/>
        </w:rPr>
        <w:t xml:space="preserve"> was added</w:t>
      </w:r>
      <w:r w:rsidRPr="00E6172C">
        <w:rPr>
          <w:rFonts w:cs="Arial Unicode MS"/>
          <w:color w:val="2E2E2E"/>
          <w:szCs w:val="26"/>
          <w:lang w:val="en-GB"/>
        </w:rPr>
        <w:t xml:space="preserve"> for </w:t>
      </w:r>
      <w:r w:rsidR="00DD12F6" w:rsidRPr="00E6172C">
        <w:rPr>
          <w:rFonts w:cs="Arial Unicode MS"/>
          <w:color w:val="2E2E2E"/>
          <w:szCs w:val="26"/>
          <w:lang w:val="en-GB"/>
        </w:rPr>
        <w:t xml:space="preserve">the remaining </w:t>
      </w:r>
      <w:r w:rsidRPr="00E6172C">
        <w:rPr>
          <w:rFonts w:cs="Arial Unicode MS"/>
          <w:color w:val="2E2E2E"/>
          <w:szCs w:val="26"/>
          <w:lang w:val="en-GB"/>
        </w:rPr>
        <w:t>1.5</w:t>
      </w:r>
      <w:r w:rsidR="00E10695" w:rsidRPr="00E6172C">
        <w:rPr>
          <w:rFonts w:cs="Arial Unicode MS"/>
          <w:color w:val="2E2E2E"/>
          <w:szCs w:val="26"/>
          <w:lang w:val="en-GB"/>
        </w:rPr>
        <w:t> </w:t>
      </w:r>
      <w:r w:rsidRPr="00E6172C">
        <w:rPr>
          <w:rFonts w:cs="Arial Unicode MS"/>
          <w:color w:val="2E2E2E"/>
          <w:szCs w:val="26"/>
          <w:lang w:val="en-GB"/>
        </w:rPr>
        <w:t>h.</w:t>
      </w:r>
    </w:p>
    <w:p w14:paraId="10BBE89E" w14:textId="77777777" w:rsidR="00C715CA" w:rsidRPr="00E6172C" w:rsidRDefault="00C715CA" w:rsidP="00462DFA">
      <w:pPr>
        <w:widowControl w:val="0"/>
        <w:autoSpaceDE w:val="0"/>
        <w:autoSpaceDN w:val="0"/>
        <w:adjustRightInd w:val="0"/>
        <w:spacing w:after="120" w:line="360" w:lineRule="auto"/>
        <w:jc w:val="both"/>
        <w:rPr>
          <w:lang w:val="en-GB"/>
        </w:rPr>
      </w:pPr>
    </w:p>
    <w:p w14:paraId="13D7C041" w14:textId="1C7C6970" w:rsidR="00C715CA" w:rsidRPr="00E6172C" w:rsidRDefault="00C715CA" w:rsidP="00462DFA">
      <w:pPr>
        <w:widowControl w:val="0"/>
        <w:autoSpaceDE w:val="0"/>
        <w:autoSpaceDN w:val="0"/>
        <w:adjustRightInd w:val="0"/>
        <w:spacing w:after="120" w:line="360" w:lineRule="auto"/>
        <w:jc w:val="both"/>
        <w:rPr>
          <w:b/>
          <w:lang w:val="en-GB"/>
        </w:rPr>
      </w:pPr>
      <w:r w:rsidRPr="00E6172C">
        <w:rPr>
          <w:b/>
          <w:i/>
          <w:lang w:val="en-GB"/>
        </w:rPr>
        <w:t>Chromatin immunoprecipitation and sequencing</w:t>
      </w:r>
      <w:r w:rsidR="00F84C59" w:rsidRPr="00E6172C">
        <w:rPr>
          <w:b/>
          <w:i/>
          <w:lang w:val="en-GB"/>
        </w:rPr>
        <w:t xml:space="preserve"> </w:t>
      </w:r>
      <w:r w:rsidR="00F84C59" w:rsidRPr="00E6172C">
        <w:rPr>
          <w:b/>
          <w:lang w:val="en-GB"/>
        </w:rPr>
        <w:t>(</w:t>
      </w:r>
      <w:proofErr w:type="spellStart"/>
      <w:r w:rsidR="00F84C59" w:rsidRPr="00E6172C">
        <w:rPr>
          <w:b/>
          <w:lang w:val="en-GB"/>
        </w:rPr>
        <w:t>ChIP-seq</w:t>
      </w:r>
      <w:proofErr w:type="spellEnd"/>
      <w:r w:rsidR="00F84C59" w:rsidRPr="00E6172C">
        <w:rPr>
          <w:b/>
          <w:lang w:val="en-GB"/>
        </w:rPr>
        <w:t xml:space="preserve">) and </w:t>
      </w:r>
      <w:proofErr w:type="spellStart"/>
      <w:r w:rsidR="00F84C59" w:rsidRPr="00E6172C">
        <w:rPr>
          <w:b/>
          <w:lang w:val="en-GB"/>
        </w:rPr>
        <w:t>ChIP</w:t>
      </w:r>
      <w:proofErr w:type="spellEnd"/>
      <w:r w:rsidR="00F84C59" w:rsidRPr="00E6172C">
        <w:rPr>
          <w:b/>
          <w:lang w:val="en-GB"/>
        </w:rPr>
        <w:t>-qPCR</w:t>
      </w:r>
    </w:p>
    <w:p w14:paraId="56F742B2" w14:textId="36C4FE03" w:rsidR="00C715CA" w:rsidRPr="00E6172C" w:rsidRDefault="00C715CA" w:rsidP="00462DFA">
      <w:pPr>
        <w:widowControl w:val="0"/>
        <w:autoSpaceDE w:val="0"/>
        <w:autoSpaceDN w:val="0"/>
        <w:adjustRightInd w:val="0"/>
        <w:spacing w:after="120" w:line="360" w:lineRule="auto"/>
        <w:jc w:val="both"/>
        <w:rPr>
          <w:lang w:val="en-GB"/>
        </w:rPr>
      </w:pPr>
      <w:proofErr w:type="spellStart"/>
      <w:r w:rsidRPr="00E6172C">
        <w:rPr>
          <w:lang w:val="en-GB"/>
        </w:rPr>
        <w:lastRenderedPageBreak/>
        <w:t>ChIP-seq</w:t>
      </w:r>
      <w:proofErr w:type="spellEnd"/>
      <w:r w:rsidRPr="00E6172C">
        <w:rPr>
          <w:lang w:val="en-GB"/>
        </w:rPr>
        <w:t xml:space="preserve"> data was </w:t>
      </w:r>
      <w:r w:rsidR="00E6172C" w:rsidRPr="00E6172C">
        <w:rPr>
          <w:lang w:val="en-GB"/>
        </w:rPr>
        <w:t>analysed</w:t>
      </w:r>
      <w:r w:rsidRPr="00E6172C">
        <w:rPr>
          <w:lang w:val="en-GB"/>
        </w:rPr>
        <w:t xml:space="preserve"> as reported previously</w:t>
      </w:r>
      <w:r w:rsidR="005C03EE" w:rsidRPr="00E6172C">
        <w:rPr>
          <w:lang w:val="en-GB"/>
        </w:rPr>
        <w:t xml:space="preserve"> </w:t>
      </w:r>
      <w:r w:rsidR="008023F4" w:rsidRPr="00E6172C">
        <w:rPr>
          <w:lang w:val="en-GB"/>
        </w:rPr>
        <w:fldChar w:fldCharType="begin">
          <w:fldData xml:space="preserve">PEVuZE5vdGU+PENpdGU+PEF1dGhvcj5OZWxzb248L0F1dGhvcj48WWVhcj4yMDE3PC9ZZWFyPjxS
ZWNOdW0+MTAzMjk8L1JlY051bT48RGlzcGxheVRleHQ+KE5lbHNvbiBldCBhbC4sIDIwMTcpPC9E
aXNwbGF5VGV4dD48cmVjb3JkPjxyZWMtbnVtYmVyPjEwMzI5PC9yZWMtbnVtYmVyPjxmb3JlaWdu
LWtleXM+PGtleSBhcHA9IkVOIiBkYi1pZD0iMjJwNWZwc3g4OXN0OXBlOTl2NXhzMngxZDJkZXg1
cnd0NTkwIiB0aW1lc3RhbXA9IjE1MjcxNzQzMTEiPjEwMzI5PC9rZXk+PC9mb3JlaWduLWtleXM+
PHJlZi10eXBlIG5hbWU9IkpvdXJuYWwgQXJ0aWNsZSI+MTc8L3JlZi10eXBlPjxjb250cmlidXRv
cnM+PGF1dGhvcnM+PGF1dGhvcj5OZWxzb24sIEEuIEMuPC9hdXRob3I+PGF1dGhvcj5DdXR0eSwg
Uy4gSi48L2F1dGhvcj48YXV0aG9yPkdhc2l1bmFzLCBTLiBOLjwvYXV0aG9yPjxhdXRob3I+RGVw
bGFlLCBJLjwvYXV0aG9yPjxhdXRob3I+U3RlbXBsZSwgRC4gTC48L2F1dGhvcj48YXV0aG9yPldh
cmRsZSwgRi4gQy48L2F1dGhvcj48L2F1dGhvcnM+PC9jb250cmlidXRvcnM+PGF1dGgtYWRkcmVz
cz5SYW5kYWxsIERpdmlzaW9uIG9mIENlbGwgYW5kIE1vbGVjdWxhciBCaW9waHlzaWNzLCBLaW5n
JmFwb3M7cyBDb2xsZWdlIExvbmRvbiwgTG9uZG9uIFNFMSAxVUwsIFVLOyBTaXIgV2lsbGlhbSBE
dW5uIFNjaG9vbCBvZiBQYXRob2xvZ3ksIFVuaXZlcnNpdHkgb2YgT3hmb3JkLCBPeGZvcmQgT1gx
IDNSRSwgVUs7IFNjaG9vbCBvZiBMaWZlIFNjaWVuY2VzLCBVbml2ZXJzaXR5IG9mIFdhcndpY2ss
IENvdmVudHJ5IENWNCA3QUwsIFVLLiBFbGVjdHJvbmljIGFkZHJlc3M6IGEubmVsc29uLjFAd2Fy
d2ljay5hYy51ay4mI3hEO1JhbmRhbGwgRGl2aXNpb24gb2YgQ2VsbCBhbmQgTW9sZWN1bGFyIEJp
b3BoeXNpY3MsIEtpbmcmYXBvcztzIENvbGxlZ2UgTG9uZG9uLCBMb25kb24gU0UxIDFVTCwgVUsu
JiN4RDtXZWxsY29tZSBUcnVzdCBTYW5nZXIgSW5zdGl0dXRlLCBIaW54dG9uLCBDYW1icmlkZ2Ug
Q0IxMCAxU0EsIFVLLiYjeEQ7UmFuZGFsbCBEaXZpc2lvbiBvZiBDZWxsIGFuZCBNb2xlY3VsYXIg
QmlvcGh5c2ljcywgS2luZyZhcG9zO3MgQ29sbGVnZSBMb25kb24sIExvbmRvbiBTRTEgMVVMLCBV
Sy4gRWxlY3Ryb25pYyBhZGRyZXNzOiBmaW9uYS53YXJkbGVAa2NsLmFjLnVrLjwvYXV0aC1hZGRy
ZXNzPjx0aXRsZXM+PHRpdGxlPkluIFZpdm8gUmVndWxhdGlvbiBvZiB0aGUgWmVicmFmaXNoIEVu
ZG9kZXJtIFByb2dlbml0b3IgTmljaGUgYnkgVC1Cb3ggVHJhbnNjcmlwdGlvbiBGYWN0b3JzPC90
aXRsZT48c2Vjb25kYXJ5LXRpdGxlPkNlbGwgUmVwPC9zZWNvbmRhcnktdGl0bGU+PC90aXRsZXM+
PHBlcmlvZGljYWw+PGZ1bGwtdGl0bGU+Q2VsbCBSZXA8L2Z1bGwtdGl0bGU+PGFiYnItMT5DZWxs
IHJlcG9ydHM8L2FiYnItMT48L3BlcmlvZGljYWw+PHBhZ2VzPjI3ODItMjc5NTwvcGFnZXM+PHZv
bHVtZT4xOTwvdm9sdW1lPjxudW1iZXI+MTM8L251bWJlcj48a2V5d29yZHM+PGtleXdvcmQ+QW5p
bWFsczwva2V5d29yZD48a2V5d29yZD5DZWxsIERpZmZlcmVudGlhdGlvbjwva2V5d29yZD48a2V5
d29yZD5FbmRvZGVybS8qbWV0YWJvbGlzbTwva2V5d29yZD48a2V5d29yZD5UcmFuc2NyaXB0aW9u
IEZhY3RvcnMvKm1ldGFib2xpc208L2tleXdvcmQ+PGtleXdvcmQ+WmVicmFmaXNoPC9rZXl3b3Jk
PjxrZXl3b3JkPkNoSVAtc2VxPC9rZXl3b3JkPjxrZXl3b3JkPlQtYm94PC9rZXl3b3JkPjxrZXl3
b3JkPmVuZG9kZXJtPC9rZXl3b3JkPjxrZXl3b3JkPnJlZHVuZGFuY3k8L2tleXdvcmQ+PGtleXdv
cmQ+dHJhbnNjcmlwdGlvbjwva2V5d29yZD48L2tleXdvcmRzPjxkYXRlcz48eWVhcj4yMDE3PC95
ZWFyPjxwdWItZGF0ZXM+PGRhdGU+SnVuIDI3PC9kYXRlPjwvcHViLWRhdGVzPjwvZGF0ZXM+PGlz
Ym4+MjIxMS0xMjQ3IChFbGVjdHJvbmljKTwvaXNibj48YWNjZXNzaW9uLW51bT4yODY1ODYyNTwv
YWNjZXNzaW9uLW51bT48dXJscz48cmVsYXRlZC11cmxzPjx1cmw+aHR0cHM6Ly93d3cubmNiaS5u
bG0ubmloLmdvdi9wdWJtZWQvMjg2NTg2MjU8L3VybD48L3JlbGF0ZWQtdXJscz48L3VybHM+PGN1
c3RvbTI+UE1DNTQ5NDMwNTwvY3VzdG9tMj48ZWxlY3Ryb25pYy1yZXNvdXJjZS1udW0+MTAuMTAx
Ni9qLmNlbHJlcC4yMDE3LjA2LjAxMTwvZWxlY3Ryb25pYy1yZXNvdXJjZS1udW0+PC9yZWNvcmQ+
PC9DaXRlPjwvRW5kTm90ZT5=
</w:fldData>
        </w:fldChar>
      </w:r>
      <w:r w:rsidR="00AD49EB" w:rsidRPr="00E6172C">
        <w:rPr>
          <w:lang w:val="en-GB"/>
        </w:rPr>
        <w:instrText xml:space="preserve"> ADDIN EN.CITE </w:instrText>
      </w:r>
      <w:r w:rsidR="00AD49EB" w:rsidRPr="00E6172C">
        <w:rPr>
          <w:lang w:val="en-GB"/>
        </w:rPr>
        <w:fldChar w:fldCharType="begin">
          <w:fldData xml:space="preserve">PEVuZE5vdGU+PENpdGU+PEF1dGhvcj5OZWxzb248L0F1dGhvcj48WWVhcj4yMDE3PC9ZZWFyPjxS
ZWNOdW0+MTAzMjk8L1JlY051bT48RGlzcGxheVRleHQ+KE5lbHNvbiBldCBhbC4sIDIwMTcpPC9E
aXNwbGF5VGV4dD48cmVjb3JkPjxyZWMtbnVtYmVyPjEwMzI5PC9yZWMtbnVtYmVyPjxmb3JlaWdu
LWtleXM+PGtleSBhcHA9IkVOIiBkYi1pZD0iMjJwNWZwc3g4OXN0OXBlOTl2NXhzMngxZDJkZXg1
cnd0NTkwIiB0aW1lc3RhbXA9IjE1MjcxNzQzMTEiPjEwMzI5PC9rZXk+PC9mb3JlaWduLWtleXM+
PHJlZi10eXBlIG5hbWU9IkpvdXJuYWwgQXJ0aWNsZSI+MTc8L3JlZi10eXBlPjxjb250cmlidXRv
cnM+PGF1dGhvcnM+PGF1dGhvcj5OZWxzb24sIEEuIEMuPC9hdXRob3I+PGF1dGhvcj5DdXR0eSwg
Uy4gSi48L2F1dGhvcj48YXV0aG9yPkdhc2l1bmFzLCBTLiBOLjwvYXV0aG9yPjxhdXRob3I+RGVw
bGFlLCBJLjwvYXV0aG9yPjxhdXRob3I+U3RlbXBsZSwgRC4gTC48L2F1dGhvcj48YXV0aG9yPldh
cmRsZSwgRi4gQy48L2F1dGhvcj48L2F1dGhvcnM+PC9jb250cmlidXRvcnM+PGF1dGgtYWRkcmVz
cz5SYW5kYWxsIERpdmlzaW9uIG9mIENlbGwgYW5kIE1vbGVjdWxhciBCaW9waHlzaWNzLCBLaW5n
JmFwb3M7cyBDb2xsZWdlIExvbmRvbiwgTG9uZG9uIFNFMSAxVUwsIFVLOyBTaXIgV2lsbGlhbSBE
dW5uIFNjaG9vbCBvZiBQYXRob2xvZ3ksIFVuaXZlcnNpdHkgb2YgT3hmb3JkLCBPeGZvcmQgT1gx
IDNSRSwgVUs7IFNjaG9vbCBvZiBMaWZlIFNjaWVuY2VzLCBVbml2ZXJzaXR5IG9mIFdhcndpY2ss
IENvdmVudHJ5IENWNCA3QUwsIFVLLiBFbGVjdHJvbmljIGFkZHJlc3M6IGEubmVsc29uLjFAd2Fy
d2ljay5hYy51ay4mI3hEO1JhbmRhbGwgRGl2aXNpb24gb2YgQ2VsbCBhbmQgTW9sZWN1bGFyIEJp
b3BoeXNpY3MsIEtpbmcmYXBvcztzIENvbGxlZ2UgTG9uZG9uLCBMb25kb24gU0UxIDFVTCwgVUsu
JiN4RDtXZWxsY29tZSBUcnVzdCBTYW5nZXIgSW5zdGl0dXRlLCBIaW54dG9uLCBDYW1icmlkZ2Ug
Q0IxMCAxU0EsIFVLLiYjeEQ7UmFuZGFsbCBEaXZpc2lvbiBvZiBDZWxsIGFuZCBNb2xlY3VsYXIg
QmlvcGh5c2ljcywgS2luZyZhcG9zO3MgQ29sbGVnZSBMb25kb24sIExvbmRvbiBTRTEgMVVMLCBV
Sy4gRWxlY3Ryb25pYyBhZGRyZXNzOiBmaW9uYS53YXJkbGVAa2NsLmFjLnVrLjwvYXV0aC1hZGRy
ZXNzPjx0aXRsZXM+PHRpdGxlPkluIFZpdm8gUmVndWxhdGlvbiBvZiB0aGUgWmVicmFmaXNoIEVu
ZG9kZXJtIFByb2dlbml0b3IgTmljaGUgYnkgVC1Cb3ggVHJhbnNjcmlwdGlvbiBGYWN0b3JzPC90
aXRsZT48c2Vjb25kYXJ5LXRpdGxlPkNlbGwgUmVwPC9zZWNvbmRhcnktdGl0bGU+PC90aXRsZXM+
PHBlcmlvZGljYWw+PGZ1bGwtdGl0bGU+Q2VsbCBSZXA8L2Z1bGwtdGl0bGU+PGFiYnItMT5DZWxs
IHJlcG9ydHM8L2FiYnItMT48L3BlcmlvZGljYWw+PHBhZ2VzPjI3ODItMjc5NTwvcGFnZXM+PHZv
bHVtZT4xOTwvdm9sdW1lPjxudW1iZXI+MTM8L251bWJlcj48a2V5d29yZHM+PGtleXdvcmQ+QW5p
bWFsczwva2V5d29yZD48a2V5d29yZD5DZWxsIERpZmZlcmVudGlhdGlvbjwva2V5d29yZD48a2V5
d29yZD5FbmRvZGVybS8qbWV0YWJvbGlzbTwva2V5d29yZD48a2V5d29yZD5UcmFuc2NyaXB0aW9u
IEZhY3RvcnMvKm1ldGFib2xpc208L2tleXdvcmQ+PGtleXdvcmQ+WmVicmFmaXNoPC9rZXl3b3Jk
PjxrZXl3b3JkPkNoSVAtc2VxPC9rZXl3b3JkPjxrZXl3b3JkPlQtYm94PC9rZXl3b3JkPjxrZXl3
b3JkPmVuZG9kZXJtPC9rZXl3b3JkPjxrZXl3b3JkPnJlZHVuZGFuY3k8L2tleXdvcmQ+PGtleXdv
cmQ+dHJhbnNjcmlwdGlvbjwva2V5d29yZD48L2tleXdvcmRzPjxkYXRlcz48eWVhcj4yMDE3PC95
ZWFyPjxwdWItZGF0ZXM+PGRhdGU+SnVuIDI3PC9kYXRlPjwvcHViLWRhdGVzPjwvZGF0ZXM+PGlz
Ym4+MjIxMS0xMjQ3IChFbGVjdHJvbmljKTwvaXNibj48YWNjZXNzaW9uLW51bT4yODY1ODYyNTwv
YWNjZXNzaW9uLW51bT48dXJscz48cmVsYXRlZC11cmxzPjx1cmw+aHR0cHM6Ly93d3cubmNiaS5u
bG0ubmloLmdvdi9wdWJtZWQvMjg2NTg2MjU8L3VybD48L3JlbGF0ZWQtdXJscz48L3VybHM+PGN1
c3RvbTI+UE1DNTQ5NDMwNTwvY3VzdG9tMj48ZWxlY3Ryb25pYy1yZXNvdXJjZS1udW0+MTAuMTAx
Ni9qLmNlbHJlcC4yMDE3LjA2LjAxMTwvZWxlY3Ryb25pYy1yZXNvdXJjZS1udW0+PC9yZWNvcmQ+
PC9DaXRlPjwvRW5kTm90ZT5=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8023F4" w:rsidRPr="00E6172C">
        <w:rPr>
          <w:lang w:val="en-GB"/>
        </w:rPr>
      </w:r>
      <w:r w:rsidR="008023F4" w:rsidRPr="00E6172C">
        <w:rPr>
          <w:lang w:val="en-GB"/>
        </w:rPr>
        <w:fldChar w:fldCharType="separate"/>
      </w:r>
      <w:r w:rsidR="008023F4" w:rsidRPr="00E6172C">
        <w:rPr>
          <w:noProof/>
          <w:lang w:val="en-GB"/>
        </w:rPr>
        <w:t>(Nelson et al., 2017)</w:t>
      </w:r>
      <w:r w:rsidR="008023F4" w:rsidRPr="00E6172C">
        <w:rPr>
          <w:lang w:val="en-GB"/>
        </w:rPr>
        <w:fldChar w:fldCharType="end"/>
      </w:r>
      <w:r w:rsidRPr="00E6172C">
        <w:rPr>
          <w:lang w:val="en-GB"/>
        </w:rPr>
        <w:t>.</w:t>
      </w:r>
      <w:r w:rsidR="00F84C59" w:rsidRPr="00E6172C">
        <w:rPr>
          <w:lang w:val="en-GB"/>
        </w:rPr>
        <w:t xml:space="preserve">  </w:t>
      </w:r>
      <w:proofErr w:type="spellStart"/>
      <w:r w:rsidR="00F84C59" w:rsidRPr="00E6172C">
        <w:rPr>
          <w:lang w:val="en-GB"/>
        </w:rPr>
        <w:t>ChIP</w:t>
      </w:r>
      <w:proofErr w:type="spellEnd"/>
      <w:r w:rsidR="00F84C59" w:rsidRPr="00E6172C">
        <w:rPr>
          <w:lang w:val="en-GB"/>
        </w:rPr>
        <w:t xml:space="preserve">-qPCR experiments were performed as previously reported </w:t>
      </w:r>
      <w:r w:rsidR="008023F4" w:rsidRPr="00E6172C">
        <w:rPr>
          <w:lang w:val="en-GB"/>
        </w:rPr>
        <w:fldChar w:fldCharType="begin">
          <w:fldData xml:space="preserve">PEVuZE5vdGU+PENpdGU+PEF1dGhvcj5KYWhhbmdpcmk8L0F1dGhvcj48WWVhcj4yMDEyPC9ZZWFy
PjxSZWNOdW0+OTYzNTwvUmVjTnVtPjxEaXNwbGF5VGV4dD4oSmFoYW5naXJpIGV0IGFsLiwgMjAx
Mik8L0Rpc3BsYXlUZXh0PjxyZWNvcmQ+PHJlYy1udW1iZXI+OTYzNTwvcmVjLW51bWJlcj48Zm9y
ZWlnbi1rZXlzPjxrZXkgYXBwPSJFTiIgZGItaWQ9IjIycDVmcHN4ODlzdDlwZTk5djV4czJ4MWQy
ZGV4NXJ3dDU5MCIgdGltZXN0YW1wPSIxNDI2OTU0MDQ0Ij45NjM1PC9rZXk+PC9mb3JlaWduLWtl
eXM+PHJlZi10eXBlIG5hbWU9IkpvdXJuYWwgQXJ0aWNsZSI+MTc8L3JlZi10eXBlPjxjb250cmli
dXRvcnM+PGF1dGhvcnM+PGF1dGhvcj5KYWhhbmdpcmksIEwuPC9hdXRob3I+PGF1dGhvcj5OZWxz
b24sIEEuIEMuPC9hdXRob3I+PGF1dGhvcj5XYXJkbGUsIEYuIEMuPC9hdXRob3I+PC9hdXRob3Jz
PjwvY29udHJpYnV0b3JzPjxhdXRoLWFkZHJlc3M+RGVwYXJ0bWVudCBvZiBQaHlzaW9sb2d5LCBE
ZXZlbG9wbWVudCBhbmQgTmV1cm9zY2llbmNlLCBDYW1icmlkZ2UgVW5pdmVyc2l0eSwgRG93bmlu
ZyBTdHJlZXQsIENhbWJyaWRnZSwgQ0IyIDNEWSwgVUsuIEphaGFuZ2lyaS5MZWlsYUBtZ2guaGFy
dmFyZC5lZHU8L2F1dGgtYWRkcmVzcz48dGl0bGVzPjx0aXRsZT5BIGNpcy1yZWd1bGF0b3J5IG1v
ZHVsZSB1cHN0cmVhbSBvZiBkZWx0YUMgcmVndWxhdGVkIGJ5IE50bGEgYW5kIFRieDE2IGRyaXZl
cyBleHByZXNzaW9uIGluIHRoZSB0YWlsYnVkLCBwcmVzb21pdGljIG1lc29kZXJtIGFuZCBzb21p
dGVzPC90aXRsZT48c2Vjb25kYXJ5LXRpdGxlPkRldiBCaW9sPC9zZWNvbmRhcnktdGl0bGU+PGFs
dC10aXRsZT5EZXZlbG9wbWVudGFsIGJpb2xvZ3k8L2FsdC10aXRsZT48L3RpdGxlcz48cGVyaW9k
aWNhbD48ZnVsbC10aXRsZT5EZXYgQmlvbDwvZnVsbC10aXRsZT48L3BlcmlvZGljYWw+PGFsdC1w
ZXJpb2RpY2FsPjxmdWxsLXRpdGxlPkRldiBCaW9sPC9mdWxsLXRpdGxlPjxhYmJyLTE+RGV2ZWxv
cG1lbnRhbCBiaW9sb2d5PC9hYmJyLTE+PC9hbHQtcGVyaW9kaWNhbD48cGFnZXM+MTEwLTIwPC9w
YWdlcz48dm9sdW1lPjM3MTwvdm9sdW1lPjxudW1iZXI+MTwvbnVtYmVyPjxrZXl3b3Jkcz48a2V5
d29yZD5BbmltYWxzPC9rZXl3b3JkPjxrZXl3b3JkPkJhc2UgU2VxdWVuY2U8L2tleXdvcmQ+PGtl
eXdvcmQ+Q2hyb21hdGluIEltbXVub3ByZWNpcGl0YXRpb248L2tleXdvcmQ+PGtleXdvcmQ+RE5B
IFByaW1lcnMvZ2VuZXRpY3M8L2tleXdvcmQ+PGtleXdvcmQ+RWxlY3Ryb3Bob3JldGljIE1vYmls
aXR5IFNoaWZ0IEFzc2F5PC9rZXl3b3JkPjxrZXl3b3JkPkZldGFsIFByb3RlaW5zPC9rZXl3b3Jk
PjxrZXl3b3JkPkdlbmUgRXhwcmVzc2lvbiBSZWd1bGF0aW9uLCBEZXZlbG9wbWVudGFsLypwaHlz
aW9sb2d5PC9rZXl3b3JkPjxrZXl3b3JkPkludHJhY2VsbHVsYXIgU2lnbmFsaW5nIFBlcHRpZGVz
IGFuZCBQcm90ZWlucy9nZW5ldGljczwva2V5d29yZD48a2V5d29yZD5NZW1icmFuZSBQcm90ZWlu
cy9nZW5ldGljczwva2V5d29yZD48a2V5d29yZD5NZXNvZGVybS9lbWJyeW9sb2d5LyptZXRhYm9s
aXNtPC9rZXl3b3JkPjxrZXl3b3JkPk1vbGVjdWxhciBTZXF1ZW5jZSBEYXRhPC9rZXl3b3JkPjxr
ZXl3b3JkPk11dGFnZW5lc2lzLCBTaXRlLURpcmVjdGVkPC9rZXl3b3JkPjxrZXl3b3JkPlBvbHlt
ZXJhc2UgQ2hhaW4gUmVhY3Rpb248L2tleXdvcmQ+PGtleXdvcmQ+U2VxdWVuY2UgQW5hbHlzaXMs
IEROQTwva2V5d29yZD48a2V5d29yZD5Tb21pdGVzL2VtYnJ5b2xvZ3kvKm1ldGFib2xpc208L2tl
eXdvcmQ+PGtleXdvcmQ+VC1Cb3ggRG9tYWluIFByb3RlaW5zL2dlbmV0aWNzLypwaGFybWFjb2xv
Z3k8L2tleXdvcmQ+PGtleXdvcmQ+VGFpbC9lbWJyeW9sb2d5LyptZXRhYm9saXNtPC9rZXl3b3Jk
PjxrZXl3b3JkPlplYnJhZmlzaDwva2V5d29yZD48a2V5d29yZD5aZWJyYWZpc2ggUHJvdGVpbnMv
Z2VuZXRpY3MvKnBoYXJtYWNvbG9neTwva2V5d29yZD48L2tleXdvcmRzPjxkYXRlcz48eWVhcj4y
MDEyPC95ZWFyPjxwdWItZGF0ZXM+PGRhdGU+Tm92IDE8L2RhdGU+PC9wdWItZGF0ZXM+PC9kYXRl
cz48aXNibj4xMDk1LTU2NFggKEVsZWN0cm9uaWMpJiN4RDswMDEyLTE2MDYgKExpbmtpbmcpPC9p
c2JuPjxhY2Nlc3Npb24tbnVtPjIyODc3OTQ2PC9hY2Nlc3Npb24tbnVtPjx1cmxzPjxyZWxhdGVk
LXVybHM+PHVybD5odHRwOi8vd3d3Lm5jYmkubmxtLm5paC5nb3YvcHVibWVkLzIyODc3OTQ2PC91
cmw+PC9yZWxhdGVkLXVybHM+PC91cmxzPjxjdXN0b20yPjM0NjAyNDE8L2N1c3RvbTI+PGVsZWN0
cm9uaWMtcmVzb3VyY2UtbnVtPjEwLjEwMTYvai55ZGJpby4yMDEyLjA3LjAwMjwvZWxlY3Ryb25p
Yy1yZXNvdXJjZS1udW0+PC9yZWNvcmQ+PC9DaXRlPjwvRW5kTm90ZT4A
</w:fldData>
        </w:fldChar>
      </w:r>
      <w:r w:rsidR="00AD49EB" w:rsidRPr="00E6172C">
        <w:rPr>
          <w:lang w:val="en-GB"/>
        </w:rPr>
        <w:instrText xml:space="preserve"> ADDIN EN.CITE </w:instrText>
      </w:r>
      <w:r w:rsidR="00AD49EB" w:rsidRPr="00E6172C">
        <w:rPr>
          <w:lang w:val="en-GB"/>
        </w:rPr>
        <w:fldChar w:fldCharType="begin">
          <w:fldData xml:space="preserve">PEVuZE5vdGU+PENpdGU+PEF1dGhvcj5KYWhhbmdpcmk8L0F1dGhvcj48WWVhcj4yMDEyPC9ZZWFy
PjxSZWNOdW0+OTYzNTwvUmVjTnVtPjxEaXNwbGF5VGV4dD4oSmFoYW5naXJpIGV0IGFsLiwgMjAx
Mik8L0Rpc3BsYXlUZXh0PjxyZWNvcmQ+PHJlYy1udW1iZXI+OTYzNTwvcmVjLW51bWJlcj48Zm9y
ZWlnbi1rZXlzPjxrZXkgYXBwPSJFTiIgZGItaWQ9IjIycDVmcHN4ODlzdDlwZTk5djV4czJ4MWQy
ZGV4NXJ3dDU5MCIgdGltZXN0YW1wPSIxNDI2OTU0MDQ0Ij45NjM1PC9rZXk+PC9mb3JlaWduLWtl
eXM+PHJlZi10eXBlIG5hbWU9IkpvdXJuYWwgQXJ0aWNsZSI+MTc8L3JlZi10eXBlPjxjb250cmli
dXRvcnM+PGF1dGhvcnM+PGF1dGhvcj5KYWhhbmdpcmksIEwuPC9hdXRob3I+PGF1dGhvcj5OZWxz
b24sIEEuIEMuPC9hdXRob3I+PGF1dGhvcj5XYXJkbGUsIEYuIEMuPC9hdXRob3I+PC9hdXRob3Jz
PjwvY29udHJpYnV0b3JzPjxhdXRoLWFkZHJlc3M+RGVwYXJ0bWVudCBvZiBQaHlzaW9sb2d5LCBE
ZXZlbG9wbWVudCBhbmQgTmV1cm9zY2llbmNlLCBDYW1icmlkZ2UgVW5pdmVyc2l0eSwgRG93bmlu
ZyBTdHJlZXQsIENhbWJyaWRnZSwgQ0IyIDNEWSwgVUsuIEphaGFuZ2lyaS5MZWlsYUBtZ2guaGFy
dmFyZC5lZHU8L2F1dGgtYWRkcmVzcz48dGl0bGVzPjx0aXRsZT5BIGNpcy1yZWd1bGF0b3J5IG1v
ZHVsZSB1cHN0cmVhbSBvZiBkZWx0YUMgcmVndWxhdGVkIGJ5IE50bGEgYW5kIFRieDE2IGRyaXZl
cyBleHByZXNzaW9uIGluIHRoZSB0YWlsYnVkLCBwcmVzb21pdGljIG1lc29kZXJtIGFuZCBzb21p
dGVzPC90aXRsZT48c2Vjb25kYXJ5LXRpdGxlPkRldiBCaW9sPC9zZWNvbmRhcnktdGl0bGU+PGFs
dC10aXRsZT5EZXZlbG9wbWVudGFsIGJpb2xvZ3k8L2FsdC10aXRsZT48L3RpdGxlcz48cGVyaW9k
aWNhbD48ZnVsbC10aXRsZT5EZXYgQmlvbDwvZnVsbC10aXRsZT48L3BlcmlvZGljYWw+PGFsdC1w
ZXJpb2RpY2FsPjxmdWxsLXRpdGxlPkRldiBCaW9sPC9mdWxsLXRpdGxlPjxhYmJyLTE+RGV2ZWxv
cG1lbnRhbCBiaW9sb2d5PC9hYmJyLTE+PC9hbHQtcGVyaW9kaWNhbD48cGFnZXM+MTEwLTIwPC9w
YWdlcz48dm9sdW1lPjM3MTwvdm9sdW1lPjxudW1iZXI+MTwvbnVtYmVyPjxrZXl3b3Jkcz48a2V5
d29yZD5BbmltYWxzPC9rZXl3b3JkPjxrZXl3b3JkPkJhc2UgU2VxdWVuY2U8L2tleXdvcmQ+PGtl
eXdvcmQ+Q2hyb21hdGluIEltbXVub3ByZWNpcGl0YXRpb248L2tleXdvcmQ+PGtleXdvcmQ+RE5B
IFByaW1lcnMvZ2VuZXRpY3M8L2tleXdvcmQ+PGtleXdvcmQ+RWxlY3Ryb3Bob3JldGljIE1vYmls
aXR5IFNoaWZ0IEFzc2F5PC9rZXl3b3JkPjxrZXl3b3JkPkZldGFsIFByb3RlaW5zPC9rZXl3b3Jk
PjxrZXl3b3JkPkdlbmUgRXhwcmVzc2lvbiBSZWd1bGF0aW9uLCBEZXZlbG9wbWVudGFsLypwaHlz
aW9sb2d5PC9rZXl3b3JkPjxrZXl3b3JkPkludHJhY2VsbHVsYXIgU2lnbmFsaW5nIFBlcHRpZGVz
IGFuZCBQcm90ZWlucy9nZW5ldGljczwva2V5d29yZD48a2V5d29yZD5NZW1icmFuZSBQcm90ZWlu
cy9nZW5ldGljczwva2V5d29yZD48a2V5d29yZD5NZXNvZGVybS9lbWJyeW9sb2d5LyptZXRhYm9s
aXNtPC9rZXl3b3JkPjxrZXl3b3JkPk1vbGVjdWxhciBTZXF1ZW5jZSBEYXRhPC9rZXl3b3JkPjxr
ZXl3b3JkPk11dGFnZW5lc2lzLCBTaXRlLURpcmVjdGVkPC9rZXl3b3JkPjxrZXl3b3JkPlBvbHlt
ZXJhc2UgQ2hhaW4gUmVhY3Rpb248L2tleXdvcmQ+PGtleXdvcmQ+U2VxdWVuY2UgQW5hbHlzaXMs
IEROQTwva2V5d29yZD48a2V5d29yZD5Tb21pdGVzL2VtYnJ5b2xvZ3kvKm1ldGFib2xpc208L2tl
eXdvcmQ+PGtleXdvcmQ+VC1Cb3ggRG9tYWluIFByb3RlaW5zL2dlbmV0aWNzLypwaGFybWFjb2xv
Z3k8L2tleXdvcmQ+PGtleXdvcmQ+VGFpbC9lbWJyeW9sb2d5LyptZXRhYm9saXNtPC9rZXl3b3Jk
PjxrZXl3b3JkPlplYnJhZmlzaDwva2V5d29yZD48a2V5d29yZD5aZWJyYWZpc2ggUHJvdGVpbnMv
Z2VuZXRpY3MvKnBoYXJtYWNvbG9neTwva2V5d29yZD48L2tleXdvcmRzPjxkYXRlcz48eWVhcj4y
MDEyPC95ZWFyPjxwdWItZGF0ZXM+PGRhdGU+Tm92IDE8L2RhdGU+PC9wdWItZGF0ZXM+PC9kYXRl
cz48aXNibj4xMDk1LTU2NFggKEVsZWN0cm9uaWMpJiN4RDswMDEyLTE2MDYgKExpbmtpbmcpPC9p
c2JuPjxhY2Nlc3Npb24tbnVtPjIyODc3OTQ2PC9hY2Nlc3Npb24tbnVtPjx1cmxzPjxyZWxhdGVk
LXVybHM+PHVybD5odHRwOi8vd3d3Lm5jYmkubmxtLm5paC5nb3YvcHVibWVkLzIyODc3OTQ2PC91
cmw+PC9yZWxhdGVkLXVybHM+PC91cmxzPjxjdXN0b20yPjM0NjAyNDE8L2N1c3RvbTI+PGVsZWN0
cm9uaWMtcmVzb3VyY2UtbnVtPjEwLjEwMTYvai55ZGJpby4yMDEyLjA3LjAwMjwvZWxlY3Ryb25p
Yy1yZXNvdXJjZS1udW0+PC9yZWNvcmQ+PC9DaXRlPjwvRW5kTm90ZT4A
</w:fldData>
        </w:fldChar>
      </w:r>
      <w:r w:rsidR="00AD49EB" w:rsidRPr="00E6172C">
        <w:rPr>
          <w:lang w:val="en-GB"/>
        </w:rPr>
        <w:instrText xml:space="preserve"> ADDIN EN.CITE.DATA </w:instrText>
      </w:r>
      <w:r w:rsidR="00AD49EB" w:rsidRPr="00E6172C">
        <w:rPr>
          <w:lang w:val="en-GB"/>
        </w:rPr>
      </w:r>
      <w:r w:rsidR="00AD49EB" w:rsidRPr="00E6172C">
        <w:rPr>
          <w:lang w:val="en-GB"/>
        </w:rPr>
        <w:fldChar w:fldCharType="end"/>
      </w:r>
      <w:r w:rsidR="008023F4" w:rsidRPr="00E6172C">
        <w:rPr>
          <w:lang w:val="en-GB"/>
        </w:rPr>
      </w:r>
      <w:r w:rsidR="008023F4" w:rsidRPr="00E6172C">
        <w:rPr>
          <w:lang w:val="en-GB"/>
        </w:rPr>
        <w:fldChar w:fldCharType="separate"/>
      </w:r>
      <w:r w:rsidR="008023F4" w:rsidRPr="00E6172C">
        <w:rPr>
          <w:noProof/>
          <w:lang w:val="en-GB"/>
        </w:rPr>
        <w:t>(Jahangiri et al., 2012)</w:t>
      </w:r>
      <w:r w:rsidR="008023F4" w:rsidRPr="00E6172C">
        <w:rPr>
          <w:lang w:val="en-GB"/>
        </w:rPr>
        <w:fldChar w:fldCharType="end"/>
      </w:r>
      <w:r w:rsidR="00F84C59" w:rsidRPr="00E6172C">
        <w:rPr>
          <w:lang w:val="en-GB"/>
        </w:rPr>
        <w:t xml:space="preserve"> using the </w:t>
      </w:r>
      <w:r w:rsidR="007D5C0A" w:rsidRPr="00E6172C">
        <w:rPr>
          <w:lang w:val="en-GB"/>
        </w:rPr>
        <w:t xml:space="preserve">primers in Table </w:t>
      </w:r>
      <w:r w:rsidR="00B369F9" w:rsidRPr="00E6172C">
        <w:rPr>
          <w:lang w:val="en-GB"/>
        </w:rPr>
        <w:t>S2</w:t>
      </w:r>
      <w:r w:rsidR="007D5C0A" w:rsidRPr="00E6172C">
        <w:rPr>
          <w:lang w:val="en-GB"/>
        </w:rPr>
        <w:t>.</w:t>
      </w:r>
    </w:p>
    <w:p w14:paraId="702334E8" w14:textId="77777777" w:rsidR="007E2FE6" w:rsidRPr="00E6172C" w:rsidRDefault="007E2FE6" w:rsidP="007E2FE6">
      <w:pPr>
        <w:spacing w:line="360" w:lineRule="auto"/>
        <w:jc w:val="both"/>
        <w:rPr>
          <w:rFonts w:cs="Arial"/>
          <w:b/>
          <w:lang w:val="en-GB"/>
        </w:rPr>
      </w:pPr>
    </w:p>
    <w:p w14:paraId="5ED74DE6" w14:textId="47ADC31E" w:rsidR="007E2FE6" w:rsidRPr="00E6172C" w:rsidRDefault="007E2FE6" w:rsidP="007E2FE6">
      <w:pPr>
        <w:spacing w:line="360" w:lineRule="auto"/>
        <w:jc w:val="both"/>
        <w:rPr>
          <w:rFonts w:cs="Arial"/>
          <w:b/>
          <w:lang w:val="en-GB"/>
        </w:rPr>
      </w:pPr>
      <w:r w:rsidRPr="00E6172C">
        <w:rPr>
          <w:rFonts w:cs="Arial"/>
          <w:b/>
          <w:lang w:val="en-GB"/>
        </w:rPr>
        <w:t>Acknowledgements</w:t>
      </w:r>
    </w:p>
    <w:p w14:paraId="04D44A3F" w14:textId="153653BF" w:rsidR="007E2FE6" w:rsidRPr="00E6172C" w:rsidRDefault="007E2FE6" w:rsidP="007E2FE6">
      <w:pPr>
        <w:spacing w:line="360" w:lineRule="auto"/>
        <w:jc w:val="both"/>
        <w:rPr>
          <w:rFonts w:eastAsia="Times New Roman" w:cs="Arial"/>
          <w:lang w:val="en-GB"/>
        </w:rPr>
      </w:pPr>
      <w:r w:rsidRPr="00E6172C">
        <w:rPr>
          <w:rFonts w:cs="Arial"/>
          <w:lang w:val="en-GB"/>
        </w:rPr>
        <w:t xml:space="preserve">We are grateful to </w:t>
      </w:r>
      <w:r w:rsidR="003E0245">
        <w:rPr>
          <w:rFonts w:cs="Arial"/>
          <w:lang w:val="en-GB"/>
        </w:rPr>
        <w:t>many</w:t>
      </w:r>
      <w:r w:rsidR="003E0245" w:rsidRPr="00E6172C">
        <w:rPr>
          <w:rFonts w:cs="Arial"/>
          <w:lang w:val="en-GB"/>
        </w:rPr>
        <w:t xml:space="preserve"> </w:t>
      </w:r>
      <w:r w:rsidRPr="00E6172C">
        <w:rPr>
          <w:rFonts w:cs="Arial"/>
          <w:lang w:val="en-GB"/>
        </w:rPr>
        <w:t xml:space="preserve">members of the Hughes lab for advice and to Bruno Correia da Silva and his staff for care of the fish. SMH is </w:t>
      </w:r>
      <w:r w:rsidR="003E0245">
        <w:rPr>
          <w:rFonts w:cs="Arial"/>
          <w:lang w:val="en-GB"/>
        </w:rPr>
        <w:t>Medical Research Council</w:t>
      </w:r>
      <w:r w:rsidRPr="00E6172C">
        <w:rPr>
          <w:rFonts w:cs="Arial"/>
          <w:lang w:val="en-GB"/>
        </w:rPr>
        <w:t xml:space="preserve"> Scientist with Programme Grant (G1001029 and MR/N021231/1) support</w:t>
      </w:r>
      <w:r w:rsidR="00B369F9" w:rsidRPr="00E6172C">
        <w:rPr>
          <w:rFonts w:cs="Arial"/>
          <w:lang w:val="en-GB"/>
        </w:rPr>
        <w:t>.</w:t>
      </w:r>
      <w:r w:rsidRPr="00E6172C">
        <w:rPr>
          <w:rFonts w:cs="Arial"/>
          <w:lang w:val="en-GB"/>
        </w:rPr>
        <w:t xml:space="preserve"> </w:t>
      </w:r>
      <w:r w:rsidRPr="00E6172C">
        <w:rPr>
          <w:rFonts w:eastAsia="Times New Roman" w:cs="Arial"/>
          <w:lang w:val="en-GB"/>
        </w:rPr>
        <w:t xml:space="preserve">This work was also supported by grants </w:t>
      </w:r>
      <w:r w:rsidRPr="00E6172C">
        <w:rPr>
          <w:rFonts w:eastAsia="Times New Roman" w:cs="Arial"/>
          <w:color w:val="000000"/>
          <w:shd w:val="clear" w:color="auto" w:fill="FFFFFF"/>
          <w:lang w:val="en-GB"/>
        </w:rPr>
        <w:t>from the British Heart Foundation to YH and SMH (</w:t>
      </w:r>
      <w:r w:rsidRPr="00E6172C">
        <w:rPr>
          <w:rFonts w:eastAsia="Times New Roman" w:cs="Arial"/>
          <w:lang w:val="en-GB"/>
        </w:rPr>
        <w:t>PG/14/12/30664) and</w:t>
      </w:r>
      <w:r w:rsidRPr="00E6172C">
        <w:rPr>
          <w:rFonts w:eastAsia="Times New Roman" w:cs="Arial"/>
          <w:color w:val="000000"/>
          <w:shd w:val="clear" w:color="auto" w:fill="FFFFFF"/>
          <w:lang w:val="en-GB"/>
        </w:rPr>
        <w:t xml:space="preserve"> to FCW (PG/13/19/30059).</w:t>
      </w:r>
    </w:p>
    <w:p w14:paraId="5F31169F" w14:textId="7B27F280" w:rsidR="007E2FE6" w:rsidRDefault="007E2FE6" w:rsidP="007E2FE6">
      <w:pPr>
        <w:widowControl w:val="0"/>
        <w:autoSpaceDE w:val="0"/>
        <w:autoSpaceDN w:val="0"/>
        <w:adjustRightInd w:val="0"/>
        <w:spacing w:line="360" w:lineRule="auto"/>
        <w:jc w:val="both"/>
        <w:rPr>
          <w:sz w:val="22"/>
          <w:lang w:val="en-GB"/>
        </w:rPr>
      </w:pPr>
    </w:p>
    <w:p w14:paraId="468F012D" w14:textId="599FA94F" w:rsidR="00157035" w:rsidRPr="001C0667" w:rsidRDefault="00157035" w:rsidP="007E2FE6">
      <w:pPr>
        <w:widowControl w:val="0"/>
        <w:autoSpaceDE w:val="0"/>
        <w:autoSpaceDN w:val="0"/>
        <w:adjustRightInd w:val="0"/>
        <w:spacing w:line="360" w:lineRule="auto"/>
        <w:jc w:val="both"/>
        <w:rPr>
          <w:b/>
          <w:bCs/>
          <w:sz w:val="22"/>
          <w:lang w:val="en-GB"/>
        </w:rPr>
      </w:pPr>
      <w:r w:rsidRPr="001C0667">
        <w:rPr>
          <w:b/>
          <w:bCs/>
          <w:sz w:val="22"/>
          <w:lang w:val="en-GB"/>
        </w:rPr>
        <w:t>Author contributions</w:t>
      </w:r>
    </w:p>
    <w:p w14:paraId="5D2F10BE" w14:textId="1ECC0D5D" w:rsidR="00157035" w:rsidRDefault="00157035" w:rsidP="007E2FE6">
      <w:pPr>
        <w:widowControl w:val="0"/>
        <w:autoSpaceDE w:val="0"/>
        <w:autoSpaceDN w:val="0"/>
        <w:adjustRightInd w:val="0"/>
        <w:spacing w:line="360" w:lineRule="auto"/>
        <w:jc w:val="both"/>
        <w:rPr>
          <w:sz w:val="22"/>
          <w:lang w:val="en-GB"/>
        </w:rPr>
      </w:pPr>
      <w:r>
        <w:rPr>
          <w:sz w:val="22"/>
          <w:lang w:val="en-GB"/>
        </w:rPr>
        <w:t xml:space="preserve">DPSO, KL, YH and SJC performed the experiments.  ANC performed in silico analyses.  </w:t>
      </w:r>
      <w:r w:rsidR="003E0245">
        <w:rPr>
          <w:sz w:val="22"/>
          <w:lang w:val="en-GB"/>
        </w:rPr>
        <w:t xml:space="preserve">SMH, YH and </w:t>
      </w:r>
      <w:r>
        <w:rPr>
          <w:sz w:val="22"/>
          <w:lang w:val="en-GB"/>
        </w:rPr>
        <w:t>FCW obtained funding and guided the work.  SMH wrote the manuscript based on the PhD thesis of DPSO (2008</w:t>
      </w:r>
      <w:r w:rsidR="003E0245">
        <w:rPr>
          <w:sz w:val="22"/>
          <w:lang w:val="en-GB"/>
        </w:rPr>
        <w:t xml:space="preserve">, </w:t>
      </w:r>
      <w:r>
        <w:rPr>
          <w:sz w:val="22"/>
          <w:lang w:val="en-GB"/>
        </w:rPr>
        <w:t>King’s College London</w:t>
      </w:r>
      <w:r w:rsidR="003E0245">
        <w:rPr>
          <w:sz w:val="22"/>
          <w:lang w:val="en-GB"/>
        </w:rPr>
        <w:t>)</w:t>
      </w:r>
      <w:r>
        <w:rPr>
          <w:sz w:val="22"/>
          <w:lang w:val="en-GB"/>
        </w:rPr>
        <w:t xml:space="preserve"> and subsequent studies with input from all authors.</w:t>
      </w:r>
    </w:p>
    <w:p w14:paraId="2B81CB34" w14:textId="77777777" w:rsidR="00157035" w:rsidRPr="00E6172C" w:rsidRDefault="00157035" w:rsidP="007E2FE6">
      <w:pPr>
        <w:widowControl w:val="0"/>
        <w:autoSpaceDE w:val="0"/>
        <w:autoSpaceDN w:val="0"/>
        <w:adjustRightInd w:val="0"/>
        <w:spacing w:line="360" w:lineRule="auto"/>
        <w:jc w:val="both"/>
        <w:rPr>
          <w:sz w:val="22"/>
          <w:lang w:val="en-GB"/>
        </w:rPr>
      </w:pPr>
    </w:p>
    <w:p w14:paraId="793DB364" w14:textId="77777777" w:rsidR="007E2FE6" w:rsidRPr="00E6172C" w:rsidRDefault="007E2FE6" w:rsidP="007E2FE6">
      <w:pPr>
        <w:widowControl w:val="0"/>
        <w:autoSpaceDE w:val="0"/>
        <w:autoSpaceDN w:val="0"/>
        <w:adjustRightInd w:val="0"/>
        <w:spacing w:line="360" w:lineRule="auto"/>
        <w:jc w:val="both"/>
        <w:rPr>
          <w:b/>
          <w:lang w:val="en-GB"/>
        </w:rPr>
      </w:pPr>
      <w:r w:rsidRPr="00E6172C">
        <w:rPr>
          <w:b/>
          <w:lang w:val="en-GB"/>
        </w:rPr>
        <w:t>References</w:t>
      </w:r>
    </w:p>
    <w:p w14:paraId="4A3E407C" w14:textId="77777777" w:rsidR="008F29AB" w:rsidRPr="008F29AB" w:rsidRDefault="007E2FE6" w:rsidP="008F29AB">
      <w:pPr>
        <w:pStyle w:val="EndNoteBibliography"/>
        <w:ind w:left="720" w:hanging="720"/>
        <w:rPr>
          <w:noProof/>
        </w:rPr>
      </w:pPr>
      <w:r w:rsidRPr="00E6172C">
        <w:rPr>
          <w:sz w:val="22"/>
          <w:szCs w:val="22"/>
          <w:lang w:val="en-GB"/>
        </w:rPr>
        <w:fldChar w:fldCharType="begin"/>
      </w:r>
      <w:r w:rsidRPr="00E6172C">
        <w:rPr>
          <w:sz w:val="22"/>
          <w:szCs w:val="22"/>
          <w:lang w:val="en-GB"/>
        </w:rPr>
        <w:instrText xml:space="preserve"> ADDIN EN.REFLIST </w:instrText>
      </w:r>
      <w:r w:rsidRPr="00E6172C">
        <w:rPr>
          <w:sz w:val="22"/>
          <w:szCs w:val="22"/>
          <w:lang w:val="en-GB"/>
        </w:rPr>
        <w:fldChar w:fldCharType="separate"/>
      </w:r>
      <w:r w:rsidR="008F29AB" w:rsidRPr="008F29AB">
        <w:rPr>
          <w:b/>
          <w:noProof/>
        </w:rPr>
        <w:t xml:space="preserve">Amacher, S. L., Draper, B. W., Summers, B. R. and Kimmel, C. B. </w:t>
      </w:r>
      <w:r w:rsidR="008F29AB" w:rsidRPr="008F29AB">
        <w:rPr>
          <w:noProof/>
        </w:rPr>
        <w:t xml:space="preserve">(2002). The zebrafish T-box genes no tail and spadetail are required for development of trunk and tail mesoderm and medial floor plate. </w:t>
      </w:r>
      <w:r w:rsidR="008F29AB" w:rsidRPr="008F29AB">
        <w:rPr>
          <w:i/>
          <w:noProof/>
        </w:rPr>
        <w:t>Development</w:t>
      </w:r>
      <w:r w:rsidR="008F29AB" w:rsidRPr="008F29AB">
        <w:rPr>
          <w:noProof/>
        </w:rPr>
        <w:t xml:space="preserve"> </w:t>
      </w:r>
      <w:r w:rsidR="008F29AB" w:rsidRPr="008F29AB">
        <w:rPr>
          <w:b/>
          <w:noProof/>
        </w:rPr>
        <w:t>129</w:t>
      </w:r>
      <w:r w:rsidR="008F29AB" w:rsidRPr="008F29AB">
        <w:rPr>
          <w:noProof/>
        </w:rPr>
        <w:t>, 3311-3323.</w:t>
      </w:r>
    </w:p>
    <w:p w14:paraId="1B130596" w14:textId="77777777" w:rsidR="008F29AB" w:rsidRPr="008F29AB" w:rsidRDefault="008F29AB" w:rsidP="008F29AB">
      <w:pPr>
        <w:pStyle w:val="EndNoteBibliography"/>
        <w:ind w:left="720" w:hanging="720"/>
        <w:rPr>
          <w:noProof/>
        </w:rPr>
      </w:pPr>
      <w:r w:rsidRPr="008F29AB">
        <w:rPr>
          <w:b/>
          <w:noProof/>
        </w:rPr>
        <w:t xml:space="preserve">Amacher, S. L. and Kimmel, C. B. </w:t>
      </w:r>
      <w:r w:rsidRPr="008F29AB">
        <w:rPr>
          <w:noProof/>
        </w:rPr>
        <w:t xml:space="preserve">(1998). Promoting notochord fate and repressing muscle development in zebrafish axial mesoderm. </w:t>
      </w:r>
      <w:r w:rsidRPr="008F29AB">
        <w:rPr>
          <w:i/>
          <w:noProof/>
        </w:rPr>
        <w:t>Development</w:t>
      </w:r>
      <w:r w:rsidRPr="008F29AB">
        <w:rPr>
          <w:noProof/>
        </w:rPr>
        <w:t xml:space="preserve"> </w:t>
      </w:r>
      <w:r w:rsidRPr="008F29AB">
        <w:rPr>
          <w:b/>
          <w:noProof/>
        </w:rPr>
        <w:t>125</w:t>
      </w:r>
      <w:r w:rsidRPr="008F29AB">
        <w:rPr>
          <w:noProof/>
        </w:rPr>
        <w:t>, 1397-1406.</w:t>
      </w:r>
    </w:p>
    <w:p w14:paraId="72511FFA" w14:textId="77777777" w:rsidR="008F29AB" w:rsidRPr="008F29AB" w:rsidRDefault="008F29AB" w:rsidP="008F29AB">
      <w:pPr>
        <w:pStyle w:val="EndNoteBibliography"/>
        <w:ind w:left="720" w:hanging="720"/>
        <w:rPr>
          <w:noProof/>
        </w:rPr>
      </w:pPr>
      <w:r w:rsidRPr="008F29AB">
        <w:rPr>
          <w:b/>
          <w:noProof/>
        </w:rPr>
        <w:t xml:space="preserve">Amack, J. D., Wang, X. and Yost, H. J. </w:t>
      </w:r>
      <w:r w:rsidRPr="008F29AB">
        <w:rPr>
          <w:noProof/>
        </w:rPr>
        <w:t xml:space="preserve">(2007). Two T-box genes play independent and cooperative roles to regulate morphogenesis of ciliated Kupffer's vesicle in zebrafish. </w:t>
      </w:r>
      <w:r w:rsidRPr="008F29AB">
        <w:rPr>
          <w:i/>
          <w:noProof/>
        </w:rPr>
        <w:t>Dev Biol</w:t>
      </w:r>
      <w:r w:rsidRPr="008F29AB">
        <w:rPr>
          <w:noProof/>
        </w:rPr>
        <w:t xml:space="preserve"> </w:t>
      </w:r>
      <w:r w:rsidRPr="008F29AB">
        <w:rPr>
          <w:b/>
          <w:noProof/>
        </w:rPr>
        <w:t>310</w:t>
      </w:r>
      <w:r w:rsidRPr="008F29AB">
        <w:rPr>
          <w:noProof/>
        </w:rPr>
        <w:t>, 196-210.</w:t>
      </w:r>
    </w:p>
    <w:p w14:paraId="40F4A61A" w14:textId="77777777" w:rsidR="008F29AB" w:rsidRPr="008F29AB" w:rsidRDefault="008F29AB" w:rsidP="008F29AB">
      <w:pPr>
        <w:pStyle w:val="EndNoteBibliography"/>
        <w:ind w:left="720" w:hanging="720"/>
        <w:rPr>
          <w:noProof/>
        </w:rPr>
      </w:pPr>
      <w:r w:rsidRPr="008F29AB">
        <w:rPr>
          <w:b/>
          <w:noProof/>
        </w:rPr>
        <w:t xml:space="preserve">Amaya, E., Stein, P. A., Musci, T. J. and Kirschner, M. W. </w:t>
      </w:r>
      <w:r w:rsidRPr="008F29AB">
        <w:rPr>
          <w:noProof/>
        </w:rPr>
        <w:t xml:space="preserve">(1993). FGF signalling in the early specification of mesoderm in Xenopus. </w:t>
      </w:r>
      <w:r w:rsidRPr="008F29AB">
        <w:rPr>
          <w:i/>
          <w:noProof/>
        </w:rPr>
        <w:t>Development</w:t>
      </w:r>
      <w:r w:rsidRPr="008F29AB">
        <w:rPr>
          <w:noProof/>
        </w:rPr>
        <w:t xml:space="preserve"> </w:t>
      </w:r>
      <w:r w:rsidRPr="008F29AB">
        <w:rPr>
          <w:b/>
          <w:noProof/>
        </w:rPr>
        <w:t>118</w:t>
      </w:r>
      <w:r w:rsidRPr="008F29AB">
        <w:rPr>
          <w:noProof/>
        </w:rPr>
        <w:t>, 477-487.</w:t>
      </w:r>
    </w:p>
    <w:p w14:paraId="5040FD4C" w14:textId="77777777" w:rsidR="008F29AB" w:rsidRPr="008F29AB" w:rsidRDefault="008F29AB" w:rsidP="008F29AB">
      <w:pPr>
        <w:pStyle w:val="EndNoteBibliography"/>
        <w:ind w:left="720" w:hanging="720"/>
        <w:rPr>
          <w:noProof/>
        </w:rPr>
      </w:pPr>
      <w:r w:rsidRPr="008F29AB">
        <w:rPr>
          <w:b/>
          <w:noProof/>
        </w:rPr>
        <w:t xml:space="preserve">Arenas-Mena, C. </w:t>
      </w:r>
      <w:r w:rsidRPr="008F29AB">
        <w:rPr>
          <w:noProof/>
        </w:rPr>
        <w:t xml:space="preserve">(2013). Brachyury, Tbx2/3 and sall expression during embryogenesis of the indirectly developing polychaete Hydroides elegans. </w:t>
      </w:r>
      <w:r w:rsidRPr="008F29AB">
        <w:rPr>
          <w:i/>
          <w:noProof/>
        </w:rPr>
        <w:t>The International journal of developmental biology</w:t>
      </w:r>
      <w:r w:rsidRPr="008F29AB">
        <w:rPr>
          <w:noProof/>
        </w:rPr>
        <w:t xml:space="preserve"> </w:t>
      </w:r>
      <w:r w:rsidRPr="008F29AB">
        <w:rPr>
          <w:b/>
          <w:noProof/>
        </w:rPr>
        <w:t>57</w:t>
      </w:r>
      <w:r w:rsidRPr="008F29AB">
        <w:rPr>
          <w:noProof/>
        </w:rPr>
        <w:t>, 73-83.</w:t>
      </w:r>
    </w:p>
    <w:p w14:paraId="3FC1E0AB" w14:textId="77777777" w:rsidR="008F29AB" w:rsidRPr="008F29AB" w:rsidRDefault="008F29AB" w:rsidP="008F29AB">
      <w:pPr>
        <w:pStyle w:val="EndNoteBibliography"/>
        <w:ind w:left="720" w:hanging="720"/>
        <w:rPr>
          <w:noProof/>
        </w:rPr>
      </w:pPr>
      <w:r w:rsidRPr="008F29AB">
        <w:rPr>
          <w:b/>
          <w:noProof/>
        </w:rPr>
        <w:t xml:space="preserve">Barresi, M. J., Stickney, H. L. and Devoto, S. H. </w:t>
      </w:r>
      <w:r w:rsidRPr="008F29AB">
        <w:rPr>
          <w:noProof/>
        </w:rPr>
        <w:t xml:space="preserve">(2000). The zebrafish slow-muscle-omitted gene product is required for Hedgehog signal transduction and the development of slow muscle identity. </w:t>
      </w:r>
      <w:r w:rsidRPr="008F29AB">
        <w:rPr>
          <w:i/>
          <w:noProof/>
        </w:rPr>
        <w:t>Development</w:t>
      </w:r>
      <w:r w:rsidRPr="008F29AB">
        <w:rPr>
          <w:noProof/>
        </w:rPr>
        <w:t xml:space="preserve"> </w:t>
      </w:r>
      <w:r w:rsidRPr="008F29AB">
        <w:rPr>
          <w:b/>
          <w:noProof/>
        </w:rPr>
        <w:t>127</w:t>
      </w:r>
      <w:r w:rsidRPr="008F29AB">
        <w:rPr>
          <w:noProof/>
        </w:rPr>
        <w:t>, 2189-2199.</w:t>
      </w:r>
    </w:p>
    <w:p w14:paraId="58C85E79" w14:textId="77777777" w:rsidR="008F29AB" w:rsidRPr="008F29AB" w:rsidRDefault="008F29AB" w:rsidP="008F29AB">
      <w:pPr>
        <w:pStyle w:val="EndNoteBibliography"/>
        <w:ind w:left="720" w:hanging="720"/>
        <w:rPr>
          <w:noProof/>
        </w:rPr>
      </w:pPr>
      <w:r w:rsidRPr="008F29AB">
        <w:rPr>
          <w:b/>
          <w:noProof/>
        </w:rPr>
        <w:t xml:space="preserve">Beattie, C. E., Hatta, K., Halpern, M. E., Liu, H., Eisen, J. S. and Kimmel, C. B. </w:t>
      </w:r>
      <w:r w:rsidRPr="008F29AB">
        <w:rPr>
          <w:noProof/>
        </w:rPr>
        <w:t xml:space="preserve">(1997). Temporal separation in the specification of primary and secondary motoneurons in zebrafish. </w:t>
      </w:r>
      <w:r w:rsidRPr="008F29AB">
        <w:rPr>
          <w:i/>
          <w:noProof/>
        </w:rPr>
        <w:t>Dev Biol</w:t>
      </w:r>
      <w:r w:rsidRPr="008F29AB">
        <w:rPr>
          <w:noProof/>
        </w:rPr>
        <w:t xml:space="preserve"> </w:t>
      </w:r>
      <w:r w:rsidRPr="008F29AB">
        <w:rPr>
          <w:b/>
          <w:noProof/>
        </w:rPr>
        <w:t>187</w:t>
      </w:r>
      <w:r w:rsidRPr="008F29AB">
        <w:rPr>
          <w:noProof/>
        </w:rPr>
        <w:t>, 171-182.</w:t>
      </w:r>
    </w:p>
    <w:p w14:paraId="033A8810" w14:textId="77777777" w:rsidR="008F29AB" w:rsidRPr="008F29AB" w:rsidRDefault="008F29AB" w:rsidP="008F29AB">
      <w:pPr>
        <w:pStyle w:val="EndNoteBibliography"/>
        <w:ind w:left="720" w:hanging="720"/>
        <w:rPr>
          <w:noProof/>
        </w:rPr>
      </w:pPr>
      <w:r w:rsidRPr="008F29AB">
        <w:rPr>
          <w:b/>
          <w:noProof/>
        </w:rPr>
        <w:t xml:space="preserve">Belgacem, M. R., Escande, M. L., Escriva, H. and Bertrand, S. </w:t>
      </w:r>
      <w:r w:rsidRPr="008F29AB">
        <w:rPr>
          <w:noProof/>
        </w:rPr>
        <w:t xml:space="preserve">(2011). Amphioxus Tbx6/16 and Tbx20 embryonic expression patterns reveal ancestral functions in chordates. </w:t>
      </w:r>
      <w:r w:rsidRPr="008F29AB">
        <w:rPr>
          <w:i/>
          <w:noProof/>
        </w:rPr>
        <w:t>Gene Expr Patterns</w:t>
      </w:r>
      <w:r w:rsidRPr="008F29AB">
        <w:rPr>
          <w:noProof/>
        </w:rPr>
        <w:t xml:space="preserve"> </w:t>
      </w:r>
      <w:r w:rsidRPr="008F29AB">
        <w:rPr>
          <w:b/>
          <w:noProof/>
        </w:rPr>
        <w:t>11</w:t>
      </w:r>
      <w:r w:rsidRPr="008F29AB">
        <w:rPr>
          <w:noProof/>
        </w:rPr>
        <w:t>, 239-243.</w:t>
      </w:r>
    </w:p>
    <w:p w14:paraId="11F281F2" w14:textId="77777777" w:rsidR="008F29AB" w:rsidRPr="008F29AB" w:rsidRDefault="008F29AB" w:rsidP="008F29AB">
      <w:pPr>
        <w:pStyle w:val="EndNoteBibliography"/>
        <w:ind w:left="720" w:hanging="720"/>
        <w:rPr>
          <w:noProof/>
        </w:rPr>
      </w:pPr>
      <w:r w:rsidRPr="008F29AB">
        <w:rPr>
          <w:b/>
          <w:noProof/>
        </w:rPr>
        <w:t xml:space="preserve">Bisgrove, B. W., Snarr, B. S., Emrazian, A. and Yost, H. J. </w:t>
      </w:r>
      <w:r w:rsidRPr="008F29AB">
        <w:rPr>
          <w:noProof/>
        </w:rPr>
        <w:t xml:space="preserve">(2005). Polaris and Polycystin-2 in dorsal forerunner cells and Kupffer's vesicle are required for specification of the zebrafish left-right axis. </w:t>
      </w:r>
      <w:r w:rsidRPr="008F29AB">
        <w:rPr>
          <w:i/>
          <w:noProof/>
        </w:rPr>
        <w:t>Dev Biol</w:t>
      </w:r>
      <w:r w:rsidRPr="008F29AB">
        <w:rPr>
          <w:noProof/>
        </w:rPr>
        <w:t xml:space="preserve"> </w:t>
      </w:r>
      <w:r w:rsidRPr="008F29AB">
        <w:rPr>
          <w:b/>
          <w:noProof/>
        </w:rPr>
        <w:t>287</w:t>
      </w:r>
      <w:r w:rsidRPr="008F29AB">
        <w:rPr>
          <w:noProof/>
        </w:rPr>
        <w:t>, 274-288.</w:t>
      </w:r>
    </w:p>
    <w:p w14:paraId="1E76460C" w14:textId="77777777" w:rsidR="008F29AB" w:rsidRPr="008F29AB" w:rsidRDefault="008F29AB" w:rsidP="008F29AB">
      <w:pPr>
        <w:pStyle w:val="EndNoteBibliography"/>
        <w:ind w:left="720" w:hanging="720"/>
        <w:rPr>
          <w:noProof/>
        </w:rPr>
      </w:pPr>
      <w:r w:rsidRPr="008F29AB">
        <w:rPr>
          <w:b/>
          <w:noProof/>
        </w:rPr>
        <w:lastRenderedPageBreak/>
        <w:t xml:space="preserve">Blagden, C. S., Currie, P. D., Ingham, P. W. and Hughes, S. M. </w:t>
      </w:r>
      <w:r w:rsidRPr="008F29AB">
        <w:rPr>
          <w:noProof/>
        </w:rPr>
        <w:t xml:space="preserve">(1997). Notochord induction of zebrafish slow muscle mediated by Sonic Hedgehog. </w:t>
      </w:r>
      <w:r w:rsidRPr="008F29AB">
        <w:rPr>
          <w:i/>
          <w:noProof/>
        </w:rPr>
        <w:t>Genes Dev</w:t>
      </w:r>
      <w:r w:rsidRPr="008F29AB">
        <w:rPr>
          <w:noProof/>
        </w:rPr>
        <w:t xml:space="preserve"> </w:t>
      </w:r>
      <w:r w:rsidRPr="008F29AB">
        <w:rPr>
          <w:b/>
          <w:noProof/>
        </w:rPr>
        <w:t>11</w:t>
      </w:r>
      <w:r w:rsidRPr="008F29AB">
        <w:rPr>
          <w:noProof/>
        </w:rPr>
        <w:t>, 2163-2175.</w:t>
      </w:r>
    </w:p>
    <w:p w14:paraId="01EA8317" w14:textId="77777777" w:rsidR="008F29AB" w:rsidRPr="008F29AB" w:rsidRDefault="008F29AB" w:rsidP="008F29AB">
      <w:pPr>
        <w:pStyle w:val="EndNoteBibliography"/>
        <w:ind w:left="720" w:hanging="720"/>
        <w:rPr>
          <w:noProof/>
        </w:rPr>
      </w:pPr>
      <w:r w:rsidRPr="008F29AB">
        <w:rPr>
          <w:b/>
          <w:noProof/>
        </w:rPr>
        <w:t xml:space="preserve">Bogdanovic, O., Fernandez-Minan, A., Tena, J. J., de la Calle-Mustienes, E., Hidalgo, C., van Kruysbergen, I., van Heeringen, S. J., Veenstra, G. J. and Gomez-Skarmeta, J. L. </w:t>
      </w:r>
      <w:r w:rsidRPr="008F29AB">
        <w:rPr>
          <w:noProof/>
        </w:rPr>
        <w:t xml:space="preserve">(2012). Dynamics of enhancer chromatin signatures mark the transition from pluripotency to cell specification during embryogenesis. </w:t>
      </w:r>
      <w:r w:rsidRPr="008F29AB">
        <w:rPr>
          <w:i/>
          <w:noProof/>
        </w:rPr>
        <w:t>Genome research</w:t>
      </w:r>
      <w:r w:rsidRPr="008F29AB">
        <w:rPr>
          <w:noProof/>
        </w:rPr>
        <w:t xml:space="preserve"> </w:t>
      </w:r>
      <w:r w:rsidRPr="008F29AB">
        <w:rPr>
          <w:b/>
          <w:noProof/>
        </w:rPr>
        <w:t>22</w:t>
      </w:r>
      <w:r w:rsidRPr="008F29AB">
        <w:rPr>
          <w:noProof/>
        </w:rPr>
        <w:t>, 2043-2053.</w:t>
      </w:r>
    </w:p>
    <w:p w14:paraId="3429C288" w14:textId="77777777" w:rsidR="008F29AB" w:rsidRPr="008F29AB" w:rsidRDefault="008F29AB" w:rsidP="008F29AB">
      <w:pPr>
        <w:pStyle w:val="EndNoteBibliography"/>
        <w:ind w:left="720" w:hanging="720"/>
        <w:rPr>
          <w:noProof/>
        </w:rPr>
      </w:pPr>
      <w:r w:rsidRPr="008F29AB">
        <w:rPr>
          <w:b/>
          <w:noProof/>
        </w:rPr>
        <w:t xml:space="preserve">Borycki, A. G., Brunk, B., Tajbakhsh, S., Buckingham, M., Chiang, C. and Emerson, C. P., Jr. </w:t>
      </w:r>
      <w:r w:rsidRPr="008F29AB">
        <w:rPr>
          <w:noProof/>
        </w:rPr>
        <w:t xml:space="preserve">(1999). Sonic hedgehog controls epaxial muscle determination through Myf5 activation. </w:t>
      </w:r>
      <w:r w:rsidRPr="008F29AB">
        <w:rPr>
          <w:i/>
          <w:noProof/>
        </w:rPr>
        <w:t>Development</w:t>
      </w:r>
      <w:r w:rsidRPr="008F29AB">
        <w:rPr>
          <w:noProof/>
        </w:rPr>
        <w:t xml:space="preserve"> </w:t>
      </w:r>
      <w:r w:rsidRPr="008F29AB">
        <w:rPr>
          <w:b/>
          <w:noProof/>
        </w:rPr>
        <w:t>126</w:t>
      </w:r>
      <w:r w:rsidRPr="008F29AB">
        <w:rPr>
          <w:noProof/>
        </w:rPr>
        <w:t>, 4053-4063.</w:t>
      </w:r>
    </w:p>
    <w:p w14:paraId="01D66C57" w14:textId="77777777" w:rsidR="008F29AB" w:rsidRPr="008F29AB" w:rsidRDefault="008F29AB" w:rsidP="008F29AB">
      <w:pPr>
        <w:pStyle w:val="EndNoteBibliography"/>
        <w:ind w:left="720" w:hanging="720"/>
        <w:rPr>
          <w:noProof/>
        </w:rPr>
      </w:pPr>
      <w:r w:rsidRPr="008F29AB">
        <w:rPr>
          <w:b/>
          <w:noProof/>
        </w:rPr>
        <w:t xml:space="preserve">Bouldin, C. M., Manning, A. J., Peng, Y. H., Farr, G. H., 3rd, Hung, K. L., Dong, A. and Kimelman, D. </w:t>
      </w:r>
      <w:r w:rsidRPr="008F29AB">
        <w:rPr>
          <w:noProof/>
        </w:rPr>
        <w:t xml:space="preserve">(2015). Wnt signaling and tbx16 form a bistable switch to commit bipotential progenitors to mesoderm. </w:t>
      </w:r>
      <w:r w:rsidRPr="008F29AB">
        <w:rPr>
          <w:i/>
          <w:noProof/>
        </w:rPr>
        <w:t>Development</w:t>
      </w:r>
      <w:r w:rsidRPr="008F29AB">
        <w:rPr>
          <w:noProof/>
        </w:rPr>
        <w:t xml:space="preserve"> </w:t>
      </w:r>
      <w:r w:rsidRPr="008F29AB">
        <w:rPr>
          <w:b/>
          <w:noProof/>
        </w:rPr>
        <w:t>142</w:t>
      </w:r>
      <w:r w:rsidRPr="008F29AB">
        <w:rPr>
          <w:noProof/>
        </w:rPr>
        <w:t>, 2499-2507.</w:t>
      </w:r>
    </w:p>
    <w:p w14:paraId="4306A74F" w14:textId="77777777" w:rsidR="008F29AB" w:rsidRPr="008F29AB" w:rsidRDefault="008F29AB" w:rsidP="008F29AB">
      <w:pPr>
        <w:pStyle w:val="EndNoteBibliography"/>
        <w:ind w:left="720" w:hanging="720"/>
        <w:rPr>
          <w:noProof/>
        </w:rPr>
      </w:pPr>
      <w:r w:rsidRPr="008F29AB">
        <w:rPr>
          <w:b/>
          <w:noProof/>
        </w:rPr>
        <w:t xml:space="preserve">Brunet, T., Lauri, A. and Arendt, D. </w:t>
      </w:r>
      <w:r w:rsidRPr="008F29AB">
        <w:rPr>
          <w:noProof/>
        </w:rPr>
        <w:t xml:space="preserve">(2015). Did the notochord evolve from an ancient axial muscle? The axochord hypothesis. </w:t>
      </w:r>
      <w:r w:rsidRPr="008F29AB">
        <w:rPr>
          <w:i/>
          <w:noProof/>
        </w:rPr>
        <w:t>Bioessays</w:t>
      </w:r>
      <w:r w:rsidRPr="008F29AB">
        <w:rPr>
          <w:noProof/>
        </w:rPr>
        <w:t xml:space="preserve"> </w:t>
      </w:r>
      <w:r w:rsidRPr="008F29AB">
        <w:rPr>
          <w:b/>
          <w:noProof/>
        </w:rPr>
        <w:t>37</w:t>
      </w:r>
      <w:r w:rsidRPr="008F29AB">
        <w:rPr>
          <w:noProof/>
        </w:rPr>
        <w:t>, 836-850.</w:t>
      </w:r>
    </w:p>
    <w:p w14:paraId="3E0002DA" w14:textId="77777777" w:rsidR="008F29AB" w:rsidRPr="008F29AB" w:rsidRDefault="008F29AB" w:rsidP="008F29AB">
      <w:pPr>
        <w:pStyle w:val="EndNoteBibliography"/>
        <w:ind w:left="720" w:hanging="720"/>
        <w:rPr>
          <w:noProof/>
        </w:rPr>
      </w:pPr>
      <w:r w:rsidRPr="008F29AB">
        <w:rPr>
          <w:b/>
          <w:noProof/>
        </w:rPr>
        <w:t xml:space="preserve">Buckingham, M. and Rigby, P. W. </w:t>
      </w:r>
      <w:r w:rsidRPr="008F29AB">
        <w:rPr>
          <w:noProof/>
        </w:rPr>
        <w:t xml:space="preserve">(2014). Gene regulatory networks and transcriptional mechanisms that control myogenesis. </w:t>
      </w:r>
      <w:r w:rsidRPr="008F29AB">
        <w:rPr>
          <w:i/>
          <w:noProof/>
        </w:rPr>
        <w:t>Dev Cell</w:t>
      </w:r>
      <w:r w:rsidRPr="008F29AB">
        <w:rPr>
          <w:noProof/>
        </w:rPr>
        <w:t xml:space="preserve"> </w:t>
      </w:r>
      <w:r w:rsidRPr="008F29AB">
        <w:rPr>
          <w:b/>
          <w:noProof/>
        </w:rPr>
        <w:t>28</w:t>
      </w:r>
      <w:r w:rsidRPr="008F29AB">
        <w:rPr>
          <w:noProof/>
        </w:rPr>
        <w:t>, 225-238.</w:t>
      </w:r>
    </w:p>
    <w:p w14:paraId="5174940F" w14:textId="77777777" w:rsidR="008F29AB" w:rsidRPr="008F29AB" w:rsidRDefault="008F29AB" w:rsidP="008F29AB">
      <w:pPr>
        <w:pStyle w:val="EndNoteBibliography"/>
        <w:ind w:left="720" w:hanging="720"/>
        <w:rPr>
          <w:noProof/>
        </w:rPr>
      </w:pPr>
      <w:r w:rsidRPr="008F29AB">
        <w:rPr>
          <w:b/>
          <w:noProof/>
        </w:rPr>
        <w:t xml:space="preserve">Callery, E. M., Thomsen, G. H. and Smith, J. C. </w:t>
      </w:r>
      <w:r w:rsidRPr="008F29AB">
        <w:rPr>
          <w:noProof/>
        </w:rPr>
        <w:t xml:space="preserve">(2010). A divergent Tbx6-related gene and Tbx6 are both required for neural crest and intermediate mesoderm development in Xenopus. </w:t>
      </w:r>
      <w:r w:rsidRPr="008F29AB">
        <w:rPr>
          <w:i/>
          <w:noProof/>
        </w:rPr>
        <w:t>Dev Biol</w:t>
      </w:r>
      <w:r w:rsidRPr="008F29AB">
        <w:rPr>
          <w:noProof/>
        </w:rPr>
        <w:t xml:space="preserve"> </w:t>
      </w:r>
      <w:r w:rsidRPr="008F29AB">
        <w:rPr>
          <w:b/>
          <w:noProof/>
        </w:rPr>
        <w:t>340</w:t>
      </w:r>
      <w:r w:rsidRPr="008F29AB">
        <w:rPr>
          <w:noProof/>
        </w:rPr>
        <w:t>, 75-87.</w:t>
      </w:r>
    </w:p>
    <w:p w14:paraId="3970D58E" w14:textId="77777777" w:rsidR="008F29AB" w:rsidRPr="008F29AB" w:rsidRDefault="008F29AB" w:rsidP="008F29AB">
      <w:pPr>
        <w:pStyle w:val="EndNoteBibliography"/>
        <w:ind w:left="720" w:hanging="720"/>
        <w:rPr>
          <w:noProof/>
        </w:rPr>
      </w:pPr>
      <w:r w:rsidRPr="008F29AB">
        <w:rPr>
          <w:b/>
          <w:noProof/>
        </w:rPr>
        <w:t xml:space="preserve">Chapman, D. L. and Papaioannou, V. E. </w:t>
      </w:r>
      <w:r w:rsidRPr="008F29AB">
        <w:rPr>
          <w:noProof/>
        </w:rPr>
        <w:t xml:space="preserve">(1998). Three neural tubes in mouse embryos with mutations in the T-box gene Tbx6. </w:t>
      </w:r>
      <w:r w:rsidRPr="008F29AB">
        <w:rPr>
          <w:i/>
          <w:noProof/>
        </w:rPr>
        <w:t>Nature</w:t>
      </w:r>
      <w:r w:rsidRPr="008F29AB">
        <w:rPr>
          <w:noProof/>
        </w:rPr>
        <w:t xml:space="preserve"> </w:t>
      </w:r>
      <w:r w:rsidRPr="008F29AB">
        <w:rPr>
          <w:b/>
          <w:noProof/>
        </w:rPr>
        <w:t>391</w:t>
      </w:r>
      <w:r w:rsidRPr="008F29AB">
        <w:rPr>
          <w:noProof/>
        </w:rPr>
        <w:t>, 695-697.</w:t>
      </w:r>
    </w:p>
    <w:p w14:paraId="56CEBD76" w14:textId="77777777" w:rsidR="008F29AB" w:rsidRPr="008F29AB" w:rsidRDefault="008F29AB" w:rsidP="008F29AB">
      <w:pPr>
        <w:pStyle w:val="EndNoteBibliography"/>
        <w:ind w:left="720" w:hanging="720"/>
        <w:rPr>
          <w:noProof/>
        </w:rPr>
      </w:pPr>
      <w:r w:rsidRPr="008F29AB">
        <w:rPr>
          <w:b/>
          <w:noProof/>
        </w:rPr>
        <w:t xml:space="preserve">Chen, J. C. and Goldhamer, D. J. </w:t>
      </w:r>
      <w:r w:rsidRPr="008F29AB">
        <w:rPr>
          <w:noProof/>
        </w:rPr>
        <w:t xml:space="preserve">(2004). The core enhancer is essential for proper timing of MyoD activation in limb buds and branchial arches. </w:t>
      </w:r>
      <w:r w:rsidRPr="008F29AB">
        <w:rPr>
          <w:i/>
          <w:noProof/>
        </w:rPr>
        <w:t>Dev Biol</w:t>
      </w:r>
      <w:r w:rsidRPr="008F29AB">
        <w:rPr>
          <w:noProof/>
        </w:rPr>
        <w:t xml:space="preserve"> </w:t>
      </w:r>
      <w:r w:rsidRPr="008F29AB">
        <w:rPr>
          <w:b/>
          <w:noProof/>
        </w:rPr>
        <w:t>265</w:t>
      </w:r>
      <w:r w:rsidRPr="008F29AB">
        <w:rPr>
          <w:noProof/>
        </w:rPr>
        <w:t>, 502-512.</w:t>
      </w:r>
    </w:p>
    <w:p w14:paraId="49AE3E3F" w14:textId="77777777" w:rsidR="008F29AB" w:rsidRPr="008F29AB" w:rsidRDefault="008F29AB" w:rsidP="008F29AB">
      <w:pPr>
        <w:pStyle w:val="EndNoteBibliography"/>
        <w:ind w:left="720" w:hanging="720"/>
        <w:rPr>
          <w:noProof/>
        </w:rPr>
      </w:pPr>
      <w:r w:rsidRPr="008F29AB">
        <w:rPr>
          <w:b/>
          <w:noProof/>
        </w:rPr>
        <w:t xml:space="preserve">Chen, Y. H., Lee, W. C., Liu, C. F. and Tsai, H. J. </w:t>
      </w:r>
      <w:r w:rsidRPr="008F29AB">
        <w:rPr>
          <w:noProof/>
        </w:rPr>
        <w:t xml:space="preserve">(2001). Molecular structure, dynamic expression, and promoter analysis of zebrafish (Danio rerio) myf-5 gene. </w:t>
      </w:r>
      <w:r w:rsidRPr="008F29AB">
        <w:rPr>
          <w:i/>
          <w:noProof/>
        </w:rPr>
        <w:t>Genesis</w:t>
      </w:r>
      <w:r w:rsidRPr="008F29AB">
        <w:rPr>
          <w:noProof/>
        </w:rPr>
        <w:t xml:space="preserve"> </w:t>
      </w:r>
      <w:r w:rsidRPr="008F29AB">
        <w:rPr>
          <w:b/>
          <w:noProof/>
        </w:rPr>
        <w:t>29</w:t>
      </w:r>
      <w:r w:rsidRPr="008F29AB">
        <w:rPr>
          <w:noProof/>
        </w:rPr>
        <w:t>, 22-35.</w:t>
      </w:r>
    </w:p>
    <w:p w14:paraId="3CE2421C" w14:textId="77777777" w:rsidR="008F29AB" w:rsidRPr="008F29AB" w:rsidRDefault="008F29AB" w:rsidP="008F29AB">
      <w:pPr>
        <w:pStyle w:val="EndNoteBibliography"/>
        <w:ind w:left="720" w:hanging="720"/>
        <w:rPr>
          <w:noProof/>
        </w:rPr>
      </w:pPr>
      <w:r w:rsidRPr="008F29AB">
        <w:rPr>
          <w:b/>
          <w:noProof/>
        </w:rPr>
        <w:t xml:space="preserve">Chen, Y. H., Wang, Y. H., Chang, M. Y., Lin, C. Y., Weng, C. W., Westerfield, M. and Tsai, H. J. </w:t>
      </w:r>
      <w:r w:rsidRPr="008F29AB">
        <w:rPr>
          <w:noProof/>
        </w:rPr>
        <w:t xml:space="preserve">(2007). Multiple upstream modules regulate zebrafish myf5 expression. </w:t>
      </w:r>
      <w:r w:rsidRPr="008F29AB">
        <w:rPr>
          <w:i/>
          <w:noProof/>
        </w:rPr>
        <w:t>BMC developmental biology</w:t>
      </w:r>
      <w:r w:rsidRPr="008F29AB">
        <w:rPr>
          <w:noProof/>
        </w:rPr>
        <w:t xml:space="preserve"> </w:t>
      </w:r>
      <w:r w:rsidRPr="008F29AB">
        <w:rPr>
          <w:b/>
          <w:noProof/>
        </w:rPr>
        <w:t>7</w:t>
      </w:r>
      <w:r w:rsidRPr="008F29AB">
        <w:rPr>
          <w:noProof/>
        </w:rPr>
        <w:t>, 1.</w:t>
      </w:r>
    </w:p>
    <w:p w14:paraId="5BB648FC" w14:textId="77777777" w:rsidR="008F29AB" w:rsidRPr="008F29AB" w:rsidRDefault="008F29AB" w:rsidP="008F29AB">
      <w:pPr>
        <w:pStyle w:val="EndNoteBibliography"/>
        <w:ind w:left="720" w:hanging="720"/>
        <w:rPr>
          <w:noProof/>
        </w:rPr>
      </w:pPr>
      <w:r w:rsidRPr="008F29AB">
        <w:rPr>
          <w:b/>
          <w:noProof/>
        </w:rPr>
        <w:t xml:space="preserve">Chiba, S., Jiang, D., Satoh, N. and Smith, W. C. </w:t>
      </w:r>
      <w:r w:rsidRPr="008F29AB">
        <w:rPr>
          <w:noProof/>
        </w:rPr>
        <w:t xml:space="preserve">(2009). Brachyury null mutant-induced defects in juvenile ascidian endodermal organs. </w:t>
      </w:r>
      <w:r w:rsidRPr="008F29AB">
        <w:rPr>
          <w:i/>
          <w:noProof/>
        </w:rPr>
        <w:t>Development</w:t>
      </w:r>
      <w:r w:rsidRPr="008F29AB">
        <w:rPr>
          <w:noProof/>
        </w:rPr>
        <w:t xml:space="preserve"> </w:t>
      </w:r>
      <w:r w:rsidRPr="008F29AB">
        <w:rPr>
          <w:b/>
          <w:noProof/>
        </w:rPr>
        <w:t>136</w:t>
      </w:r>
      <w:r w:rsidRPr="008F29AB">
        <w:rPr>
          <w:noProof/>
        </w:rPr>
        <w:t>, 35-39.</w:t>
      </w:r>
    </w:p>
    <w:p w14:paraId="3606B964" w14:textId="77777777" w:rsidR="008F29AB" w:rsidRPr="008F29AB" w:rsidRDefault="008F29AB" w:rsidP="008F29AB">
      <w:pPr>
        <w:pStyle w:val="EndNoteBibliography"/>
        <w:ind w:left="720" w:hanging="720"/>
        <w:rPr>
          <w:noProof/>
        </w:rPr>
      </w:pPr>
      <w:r w:rsidRPr="008F29AB">
        <w:rPr>
          <w:b/>
          <w:noProof/>
        </w:rPr>
        <w:t xml:space="preserve">Coutelle, O., Blagden, C. S., Hampson, R., Halai, C., Rigby, P. W. and Hughes, S. M. </w:t>
      </w:r>
      <w:r w:rsidRPr="008F29AB">
        <w:rPr>
          <w:noProof/>
        </w:rPr>
        <w:t xml:space="preserve">(2001). Hedgehog signalling is required for maintenance of myf5 and myoD expression and timely terminal differentiation in zebrafish adaxial myogenesis. </w:t>
      </w:r>
      <w:r w:rsidRPr="008F29AB">
        <w:rPr>
          <w:i/>
          <w:noProof/>
        </w:rPr>
        <w:t>Dev Biol</w:t>
      </w:r>
      <w:r w:rsidRPr="008F29AB">
        <w:rPr>
          <w:noProof/>
        </w:rPr>
        <w:t xml:space="preserve"> </w:t>
      </w:r>
      <w:r w:rsidRPr="008F29AB">
        <w:rPr>
          <w:b/>
          <w:noProof/>
        </w:rPr>
        <w:t>236</w:t>
      </w:r>
      <w:r w:rsidRPr="008F29AB">
        <w:rPr>
          <w:noProof/>
        </w:rPr>
        <w:t>, 136-150.</w:t>
      </w:r>
    </w:p>
    <w:p w14:paraId="7E93E501" w14:textId="77777777" w:rsidR="008F29AB" w:rsidRPr="008F29AB" w:rsidRDefault="008F29AB" w:rsidP="008F29AB">
      <w:pPr>
        <w:pStyle w:val="EndNoteBibliography"/>
        <w:ind w:left="720" w:hanging="720"/>
        <w:rPr>
          <w:noProof/>
        </w:rPr>
      </w:pPr>
      <w:r w:rsidRPr="008F29AB">
        <w:rPr>
          <w:b/>
          <w:noProof/>
        </w:rPr>
        <w:t xml:space="preserve">Devoto, S. H., Melancon, E., Eisen, J. S. and Westerfield, M. </w:t>
      </w:r>
      <w:r w:rsidRPr="008F29AB">
        <w:rPr>
          <w:noProof/>
        </w:rPr>
        <w:t xml:space="preserve">(1996). Identification of separate slow and fast muscle precursor cells in vivo, prior to somite formation. </w:t>
      </w:r>
      <w:r w:rsidRPr="008F29AB">
        <w:rPr>
          <w:i/>
          <w:noProof/>
        </w:rPr>
        <w:t>Development</w:t>
      </w:r>
      <w:r w:rsidRPr="008F29AB">
        <w:rPr>
          <w:noProof/>
        </w:rPr>
        <w:t xml:space="preserve"> </w:t>
      </w:r>
      <w:r w:rsidRPr="008F29AB">
        <w:rPr>
          <w:b/>
          <w:noProof/>
        </w:rPr>
        <w:t>122</w:t>
      </w:r>
      <w:r w:rsidRPr="008F29AB">
        <w:rPr>
          <w:noProof/>
        </w:rPr>
        <w:t>, 3371-3380.</w:t>
      </w:r>
    </w:p>
    <w:p w14:paraId="7EFD0F0D" w14:textId="77777777" w:rsidR="008F29AB" w:rsidRPr="008F29AB" w:rsidRDefault="008F29AB" w:rsidP="008F29AB">
      <w:pPr>
        <w:pStyle w:val="EndNoteBibliography"/>
        <w:ind w:left="720" w:hanging="720"/>
        <w:rPr>
          <w:noProof/>
        </w:rPr>
      </w:pPr>
      <w:r w:rsidRPr="008F29AB">
        <w:rPr>
          <w:b/>
          <w:noProof/>
        </w:rPr>
        <w:t xml:space="preserve">Devoto, S. H., Stoiber, W., Hammond, C. L., Steinbacher, P., Haslett, J. R., Barresi, M. J., Patterson, S. E., Adiarte, E. G. and Hughes, S. M. </w:t>
      </w:r>
      <w:r w:rsidRPr="008F29AB">
        <w:rPr>
          <w:noProof/>
        </w:rPr>
        <w:t xml:space="preserve">(2006). Generality of vertebrate developmental patterns: evidence for a dermomyotome in fish. </w:t>
      </w:r>
      <w:r w:rsidRPr="008F29AB">
        <w:rPr>
          <w:i/>
          <w:noProof/>
        </w:rPr>
        <w:t>Evol Dev</w:t>
      </w:r>
      <w:r w:rsidRPr="008F29AB">
        <w:rPr>
          <w:noProof/>
        </w:rPr>
        <w:t xml:space="preserve"> </w:t>
      </w:r>
      <w:r w:rsidRPr="008F29AB">
        <w:rPr>
          <w:b/>
          <w:noProof/>
        </w:rPr>
        <w:t>8</w:t>
      </w:r>
      <w:r w:rsidRPr="008F29AB">
        <w:rPr>
          <w:noProof/>
        </w:rPr>
        <w:t>, 101-110.</w:t>
      </w:r>
    </w:p>
    <w:p w14:paraId="71DC0D6A" w14:textId="77777777" w:rsidR="008F29AB" w:rsidRPr="008F29AB" w:rsidRDefault="008F29AB" w:rsidP="008F29AB">
      <w:pPr>
        <w:pStyle w:val="EndNoteBibliography"/>
        <w:ind w:left="720" w:hanging="720"/>
        <w:rPr>
          <w:noProof/>
        </w:rPr>
      </w:pPr>
      <w:r w:rsidRPr="008F29AB">
        <w:rPr>
          <w:b/>
          <w:noProof/>
        </w:rPr>
        <w:t xml:space="preserve">Dietrich, S., Schubert, F. R., Gruss, P. and Lumsden, A. </w:t>
      </w:r>
      <w:r w:rsidRPr="008F29AB">
        <w:rPr>
          <w:noProof/>
        </w:rPr>
        <w:t xml:space="preserve">(1999). The role of the notochord for epaxial myotome formation in the mouse. </w:t>
      </w:r>
      <w:r w:rsidRPr="008F29AB">
        <w:rPr>
          <w:i/>
          <w:noProof/>
        </w:rPr>
        <w:t>Cell Mol Biol (Noisy-le-grand)</w:t>
      </w:r>
      <w:r w:rsidRPr="008F29AB">
        <w:rPr>
          <w:noProof/>
        </w:rPr>
        <w:t xml:space="preserve"> </w:t>
      </w:r>
      <w:r w:rsidRPr="008F29AB">
        <w:rPr>
          <w:b/>
          <w:noProof/>
        </w:rPr>
        <w:t>45</w:t>
      </w:r>
      <w:r w:rsidRPr="008F29AB">
        <w:rPr>
          <w:noProof/>
        </w:rPr>
        <w:t>, 601-616.</w:t>
      </w:r>
    </w:p>
    <w:p w14:paraId="22721A96" w14:textId="77777777" w:rsidR="008F29AB" w:rsidRPr="008F29AB" w:rsidRDefault="008F29AB" w:rsidP="008F29AB">
      <w:pPr>
        <w:pStyle w:val="EndNoteBibliography"/>
        <w:ind w:left="720" w:hanging="720"/>
        <w:rPr>
          <w:noProof/>
        </w:rPr>
      </w:pPr>
      <w:r w:rsidRPr="008F29AB">
        <w:rPr>
          <w:b/>
          <w:noProof/>
        </w:rPr>
        <w:t xml:space="preserve">Don, E. K., de Jong-Curtain, T. A., Doggett, K., Hall, T. E., Heng, B., Badrock, A. P., Winnick, C., Nicholson, G. A., Guillemin, G. J., Currie, P. D., et al. </w:t>
      </w:r>
      <w:r w:rsidRPr="008F29AB">
        <w:rPr>
          <w:noProof/>
        </w:rPr>
        <w:t xml:space="preserve">(2016). Genetic </w:t>
      </w:r>
      <w:r w:rsidRPr="008F29AB">
        <w:rPr>
          <w:noProof/>
        </w:rPr>
        <w:lastRenderedPageBreak/>
        <w:t xml:space="preserve">basis of hindlimb loss in a naturally occurring vertebrate model. </w:t>
      </w:r>
      <w:r w:rsidRPr="008F29AB">
        <w:rPr>
          <w:i/>
          <w:noProof/>
        </w:rPr>
        <w:t>Biology open</w:t>
      </w:r>
      <w:r w:rsidRPr="008F29AB">
        <w:rPr>
          <w:noProof/>
        </w:rPr>
        <w:t xml:space="preserve"> </w:t>
      </w:r>
      <w:r w:rsidRPr="008F29AB">
        <w:rPr>
          <w:b/>
          <w:noProof/>
        </w:rPr>
        <w:t>5</w:t>
      </w:r>
      <w:r w:rsidRPr="008F29AB">
        <w:rPr>
          <w:noProof/>
        </w:rPr>
        <w:t>, 359-366.</w:t>
      </w:r>
    </w:p>
    <w:p w14:paraId="30B9A742" w14:textId="77777777" w:rsidR="008F29AB" w:rsidRPr="008F29AB" w:rsidRDefault="008F29AB" w:rsidP="008F29AB">
      <w:pPr>
        <w:pStyle w:val="EndNoteBibliography"/>
        <w:ind w:left="720" w:hanging="720"/>
        <w:rPr>
          <w:noProof/>
        </w:rPr>
      </w:pPr>
      <w:r w:rsidRPr="008F29AB">
        <w:rPr>
          <w:b/>
          <w:noProof/>
        </w:rPr>
        <w:t xml:space="preserve">Draper, B. W., Stock, D. W. and Kimmel, C. B. </w:t>
      </w:r>
      <w:r w:rsidRPr="008F29AB">
        <w:rPr>
          <w:noProof/>
        </w:rPr>
        <w:t xml:space="preserve">(2003). Zebrafish fgf24 functions with fgf8 to promote posterior mesodermal development. </w:t>
      </w:r>
      <w:r w:rsidRPr="008F29AB">
        <w:rPr>
          <w:i/>
          <w:noProof/>
        </w:rPr>
        <w:t>Development</w:t>
      </w:r>
      <w:r w:rsidRPr="008F29AB">
        <w:rPr>
          <w:noProof/>
        </w:rPr>
        <w:t xml:space="preserve"> </w:t>
      </w:r>
      <w:r w:rsidRPr="008F29AB">
        <w:rPr>
          <w:b/>
          <w:noProof/>
        </w:rPr>
        <w:t>130</w:t>
      </w:r>
      <w:r w:rsidRPr="008F29AB">
        <w:rPr>
          <w:noProof/>
        </w:rPr>
        <w:t>, 4639-4654.</w:t>
      </w:r>
    </w:p>
    <w:p w14:paraId="51618435" w14:textId="77777777" w:rsidR="008F29AB" w:rsidRPr="008F29AB" w:rsidRDefault="008F29AB" w:rsidP="008F29AB">
      <w:pPr>
        <w:pStyle w:val="EndNoteBibliography"/>
        <w:ind w:left="720" w:hanging="720"/>
        <w:rPr>
          <w:noProof/>
        </w:rPr>
      </w:pPr>
      <w:r w:rsidRPr="008F29AB">
        <w:rPr>
          <w:b/>
          <w:noProof/>
        </w:rPr>
        <w:t xml:space="preserve">Du, S. J., Devoto, S. H., Westerfield, M. and Moon, R. T. </w:t>
      </w:r>
      <w:r w:rsidRPr="008F29AB">
        <w:rPr>
          <w:noProof/>
        </w:rPr>
        <w:t xml:space="preserve">(1997). Positive and negative regulation of muscle cell identity by members of the </w:t>
      </w:r>
      <w:r w:rsidRPr="008F29AB">
        <w:rPr>
          <w:i/>
          <w:noProof/>
        </w:rPr>
        <w:t>hedgehog</w:t>
      </w:r>
      <w:r w:rsidRPr="008F29AB">
        <w:rPr>
          <w:noProof/>
        </w:rPr>
        <w:t xml:space="preserve"> and </w:t>
      </w:r>
      <w:r w:rsidRPr="008F29AB">
        <w:rPr>
          <w:i/>
          <w:noProof/>
        </w:rPr>
        <w:t>TGF-b</w:t>
      </w:r>
      <w:r w:rsidRPr="008F29AB">
        <w:rPr>
          <w:noProof/>
        </w:rPr>
        <w:t xml:space="preserve"> gene families. </w:t>
      </w:r>
      <w:r w:rsidRPr="008F29AB">
        <w:rPr>
          <w:i/>
          <w:noProof/>
        </w:rPr>
        <w:t>Journal of Cell Biology</w:t>
      </w:r>
      <w:r w:rsidRPr="008F29AB">
        <w:rPr>
          <w:noProof/>
        </w:rPr>
        <w:t xml:space="preserve"> </w:t>
      </w:r>
      <w:r w:rsidRPr="008F29AB">
        <w:rPr>
          <w:b/>
          <w:noProof/>
        </w:rPr>
        <w:t>139</w:t>
      </w:r>
      <w:r w:rsidRPr="008F29AB">
        <w:rPr>
          <w:noProof/>
        </w:rPr>
        <w:t>, 145-156.</w:t>
      </w:r>
    </w:p>
    <w:p w14:paraId="6A03B386" w14:textId="77777777" w:rsidR="008F29AB" w:rsidRPr="008F29AB" w:rsidRDefault="008F29AB" w:rsidP="008F29AB">
      <w:pPr>
        <w:pStyle w:val="EndNoteBibliography"/>
        <w:ind w:left="720" w:hanging="720"/>
        <w:rPr>
          <w:noProof/>
        </w:rPr>
      </w:pPr>
      <w:r w:rsidRPr="008F29AB">
        <w:rPr>
          <w:b/>
          <w:noProof/>
        </w:rPr>
        <w:t xml:space="preserve">Feldman, B. and Stemple, D. L. </w:t>
      </w:r>
      <w:r w:rsidRPr="008F29AB">
        <w:rPr>
          <w:noProof/>
        </w:rPr>
        <w:t xml:space="preserve">(2001). Morpholino phenocopies of sqt, oep, and ntl mutations. </w:t>
      </w:r>
      <w:r w:rsidRPr="008F29AB">
        <w:rPr>
          <w:i/>
          <w:noProof/>
        </w:rPr>
        <w:t>Genesis</w:t>
      </w:r>
      <w:r w:rsidRPr="008F29AB">
        <w:rPr>
          <w:noProof/>
        </w:rPr>
        <w:t xml:space="preserve"> </w:t>
      </w:r>
      <w:r w:rsidRPr="008F29AB">
        <w:rPr>
          <w:b/>
          <w:noProof/>
        </w:rPr>
        <w:t>30</w:t>
      </w:r>
      <w:r w:rsidRPr="008F29AB">
        <w:rPr>
          <w:noProof/>
        </w:rPr>
        <w:t>, 175-177.</w:t>
      </w:r>
    </w:p>
    <w:p w14:paraId="22E43B18" w14:textId="77777777" w:rsidR="008F29AB" w:rsidRPr="008F29AB" w:rsidRDefault="008F29AB" w:rsidP="008F29AB">
      <w:pPr>
        <w:pStyle w:val="EndNoteBibliography"/>
        <w:ind w:left="720" w:hanging="720"/>
        <w:rPr>
          <w:noProof/>
        </w:rPr>
      </w:pPr>
      <w:r w:rsidRPr="008F29AB">
        <w:rPr>
          <w:b/>
          <w:noProof/>
        </w:rPr>
        <w:t xml:space="preserve">Fior, R., Maxwell, A. A., Ma, T. P., Vezzaro, A., Moens, C. B., Amacher, S. L., Lewis, J. and Saude, L. </w:t>
      </w:r>
      <w:r w:rsidRPr="008F29AB">
        <w:rPr>
          <w:noProof/>
        </w:rPr>
        <w:t xml:space="preserve">(2012). The differentiation and movement of presomitic mesoderm progenitor cells are controlled by Mesogenin 1. </w:t>
      </w:r>
      <w:r w:rsidRPr="008F29AB">
        <w:rPr>
          <w:i/>
          <w:noProof/>
        </w:rPr>
        <w:t>Development</w:t>
      </w:r>
      <w:r w:rsidRPr="008F29AB">
        <w:rPr>
          <w:noProof/>
        </w:rPr>
        <w:t xml:space="preserve"> </w:t>
      </w:r>
      <w:r w:rsidRPr="008F29AB">
        <w:rPr>
          <w:b/>
          <w:noProof/>
        </w:rPr>
        <w:t>139</w:t>
      </w:r>
      <w:r w:rsidRPr="008F29AB">
        <w:rPr>
          <w:noProof/>
        </w:rPr>
        <w:t>, 4656-4665.</w:t>
      </w:r>
    </w:p>
    <w:p w14:paraId="5F445AFE" w14:textId="77777777" w:rsidR="008F29AB" w:rsidRPr="008F29AB" w:rsidRDefault="008F29AB" w:rsidP="008F29AB">
      <w:pPr>
        <w:pStyle w:val="EndNoteBibliography"/>
        <w:ind w:left="720" w:hanging="720"/>
        <w:rPr>
          <w:noProof/>
        </w:rPr>
      </w:pPr>
      <w:r w:rsidRPr="008F29AB">
        <w:rPr>
          <w:b/>
          <w:noProof/>
        </w:rPr>
        <w:t xml:space="preserve">Fukuda, M., Takahashi, S., Haramoto, Y., Onuma, Y., Kim, Y. J., Yeo, C. Y., Ishiura, S. and Asashima, M. </w:t>
      </w:r>
      <w:r w:rsidRPr="008F29AB">
        <w:rPr>
          <w:noProof/>
        </w:rPr>
        <w:t xml:space="preserve">(2010). Zygotic VegT is required for Xenopus paraxial mesoderm formation and is regulated by Nodal signaling and Eomesodermin. </w:t>
      </w:r>
      <w:r w:rsidRPr="008F29AB">
        <w:rPr>
          <w:i/>
          <w:noProof/>
        </w:rPr>
        <w:t>The International journal of developmental biology</w:t>
      </w:r>
      <w:r w:rsidRPr="008F29AB">
        <w:rPr>
          <w:noProof/>
        </w:rPr>
        <w:t xml:space="preserve"> </w:t>
      </w:r>
      <w:r w:rsidRPr="008F29AB">
        <w:rPr>
          <w:b/>
          <w:noProof/>
        </w:rPr>
        <w:t>54</w:t>
      </w:r>
      <w:r w:rsidRPr="008F29AB">
        <w:rPr>
          <w:noProof/>
        </w:rPr>
        <w:t>, 81-92.</w:t>
      </w:r>
    </w:p>
    <w:p w14:paraId="42F3FCE9" w14:textId="77777777" w:rsidR="008F29AB" w:rsidRPr="008F29AB" w:rsidRDefault="008F29AB" w:rsidP="008F29AB">
      <w:pPr>
        <w:pStyle w:val="EndNoteBibliography"/>
        <w:ind w:left="720" w:hanging="720"/>
        <w:rPr>
          <w:noProof/>
        </w:rPr>
      </w:pPr>
      <w:r w:rsidRPr="008F29AB">
        <w:rPr>
          <w:b/>
          <w:noProof/>
        </w:rPr>
        <w:t xml:space="preserve">Furthauer, M., Reifers, F., Brand, M., Thisse, B. and Thisse, C. </w:t>
      </w:r>
      <w:r w:rsidRPr="008F29AB">
        <w:rPr>
          <w:noProof/>
        </w:rPr>
        <w:t xml:space="preserve">(2001). sprouty4 acts in vivo as a feedback-induced antagonist of FGF signaling in zebrafish. </w:t>
      </w:r>
      <w:r w:rsidRPr="008F29AB">
        <w:rPr>
          <w:i/>
          <w:noProof/>
        </w:rPr>
        <w:t>Development</w:t>
      </w:r>
      <w:r w:rsidRPr="008F29AB">
        <w:rPr>
          <w:noProof/>
        </w:rPr>
        <w:t xml:space="preserve"> </w:t>
      </w:r>
      <w:r w:rsidRPr="008F29AB">
        <w:rPr>
          <w:b/>
          <w:noProof/>
        </w:rPr>
        <w:t>128</w:t>
      </w:r>
      <w:r w:rsidRPr="008F29AB">
        <w:rPr>
          <w:noProof/>
        </w:rPr>
        <w:t>, 2175-2186.</w:t>
      </w:r>
    </w:p>
    <w:p w14:paraId="12FDBC53" w14:textId="77777777" w:rsidR="008F29AB" w:rsidRPr="008F29AB" w:rsidRDefault="008F29AB" w:rsidP="008F29AB">
      <w:pPr>
        <w:pStyle w:val="EndNoteBibliography"/>
        <w:ind w:left="720" w:hanging="720"/>
        <w:rPr>
          <w:noProof/>
        </w:rPr>
      </w:pPr>
      <w:r w:rsidRPr="008F29AB">
        <w:rPr>
          <w:b/>
          <w:noProof/>
        </w:rPr>
        <w:t xml:space="preserve">Garnett, A. T., Han, T. M., Gilchrist, M. J., Smith, J. C., Eisen, M. B., Wardle, F. C. and Amacher, S. L. </w:t>
      </w:r>
      <w:r w:rsidRPr="008F29AB">
        <w:rPr>
          <w:noProof/>
        </w:rPr>
        <w:t xml:space="preserve">(2009). Identification of direct T-box target genes in the developing zebrafish mesoderm. </w:t>
      </w:r>
      <w:r w:rsidRPr="008F29AB">
        <w:rPr>
          <w:i/>
          <w:noProof/>
        </w:rPr>
        <w:t>Development</w:t>
      </w:r>
      <w:r w:rsidRPr="008F29AB">
        <w:rPr>
          <w:noProof/>
        </w:rPr>
        <w:t xml:space="preserve"> </w:t>
      </w:r>
      <w:r w:rsidRPr="008F29AB">
        <w:rPr>
          <w:b/>
          <w:noProof/>
        </w:rPr>
        <w:t>136</w:t>
      </w:r>
      <w:r w:rsidRPr="008F29AB">
        <w:rPr>
          <w:noProof/>
        </w:rPr>
        <w:t>, 749-760.</w:t>
      </w:r>
    </w:p>
    <w:p w14:paraId="2DE7F766" w14:textId="77777777" w:rsidR="008F29AB" w:rsidRPr="008F29AB" w:rsidRDefault="008F29AB" w:rsidP="008F29AB">
      <w:pPr>
        <w:pStyle w:val="EndNoteBibliography"/>
        <w:ind w:left="720" w:hanging="720"/>
        <w:rPr>
          <w:noProof/>
        </w:rPr>
      </w:pPr>
      <w:r w:rsidRPr="008F29AB">
        <w:rPr>
          <w:b/>
          <w:noProof/>
        </w:rPr>
        <w:t xml:space="preserve">Gee, H. </w:t>
      </w:r>
      <w:r w:rsidRPr="008F29AB">
        <w:rPr>
          <w:noProof/>
        </w:rPr>
        <w:t xml:space="preserve">(2018). </w:t>
      </w:r>
      <w:r w:rsidRPr="008F29AB">
        <w:rPr>
          <w:i/>
          <w:noProof/>
        </w:rPr>
        <w:t>Across the Bridge: Understanding the Origin of the Vertebrates</w:t>
      </w:r>
      <w:r w:rsidRPr="008F29AB">
        <w:rPr>
          <w:noProof/>
        </w:rPr>
        <w:t>. London: The University of Chicago Press.</w:t>
      </w:r>
    </w:p>
    <w:p w14:paraId="4630991C" w14:textId="77777777" w:rsidR="008F29AB" w:rsidRPr="008F29AB" w:rsidRDefault="008F29AB" w:rsidP="008F29AB">
      <w:pPr>
        <w:pStyle w:val="EndNoteBibliography"/>
        <w:ind w:left="720" w:hanging="720"/>
        <w:rPr>
          <w:noProof/>
        </w:rPr>
      </w:pPr>
      <w:r w:rsidRPr="008F29AB">
        <w:rPr>
          <w:b/>
          <w:noProof/>
        </w:rPr>
        <w:t xml:space="preserve">Gentsch, G. E., Owens, N. D., Martin, S. R., Piccinelli, P., Faial, T., Trotter, M. W., Gilchrist, M. J. and Smith, J. C. </w:t>
      </w:r>
      <w:r w:rsidRPr="008F29AB">
        <w:rPr>
          <w:noProof/>
        </w:rPr>
        <w:t xml:space="preserve">(2013). In vivo T-box transcription factor profiling reveals joint regulation of embryonic neuromesodermal bipotency. </w:t>
      </w:r>
      <w:r w:rsidRPr="008F29AB">
        <w:rPr>
          <w:i/>
          <w:noProof/>
        </w:rPr>
        <w:t>Cell reports</w:t>
      </w:r>
      <w:r w:rsidRPr="008F29AB">
        <w:rPr>
          <w:noProof/>
        </w:rPr>
        <w:t xml:space="preserve"> </w:t>
      </w:r>
      <w:r w:rsidRPr="008F29AB">
        <w:rPr>
          <w:b/>
          <w:noProof/>
        </w:rPr>
        <w:t>4</w:t>
      </w:r>
      <w:r w:rsidRPr="008F29AB">
        <w:rPr>
          <w:noProof/>
        </w:rPr>
        <w:t>, 1185-1196.</w:t>
      </w:r>
    </w:p>
    <w:p w14:paraId="7B0FC674" w14:textId="77777777" w:rsidR="008F29AB" w:rsidRPr="008F29AB" w:rsidRDefault="008F29AB" w:rsidP="008F29AB">
      <w:pPr>
        <w:pStyle w:val="EndNoteBibliography"/>
        <w:ind w:left="720" w:hanging="720"/>
        <w:rPr>
          <w:noProof/>
        </w:rPr>
      </w:pPr>
      <w:r w:rsidRPr="008F29AB">
        <w:rPr>
          <w:b/>
          <w:noProof/>
        </w:rPr>
        <w:t xml:space="preserve">George-Weinstein, M., Gerhart, J., Reed, R., Flynn, J., Callihan, B., Mattiacci, M., Miehle, C., Foti, G., Lash, J. W. and Weintraub, H. </w:t>
      </w:r>
      <w:r w:rsidRPr="008F29AB">
        <w:rPr>
          <w:noProof/>
        </w:rPr>
        <w:t xml:space="preserve">(1996). Skeletal myogenesis: the preferred pathway of chick embryo epiblast cells in vitro. </w:t>
      </w:r>
      <w:r w:rsidRPr="008F29AB">
        <w:rPr>
          <w:i/>
          <w:noProof/>
        </w:rPr>
        <w:t>Dev Biol</w:t>
      </w:r>
      <w:r w:rsidRPr="008F29AB">
        <w:rPr>
          <w:noProof/>
        </w:rPr>
        <w:t xml:space="preserve"> </w:t>
      </w:r>
      <w:r w:rsidRPr="008F29AB">
        <w:rPr>
          <w:b/>
          <w:noProof/>
        </w:rPr>
        <w:t>173</w:t>
      </w:r>
      <w:r w:rsidRPr="008F29AB">
        <w:rPr>
          <w:noProof/>
        </w:rPr>
        <w:t>, 279-291.</w:t>
      </w:r>
    </w:p>
    <w:p w14:paraId="6DFAA0BF" w14:textId="77777777" w:rsidR="008F29AB" w:rsidRPr="008F29AB" w:rsidRDefault="008F29AB" w:rsidP="008F29AB">
      <w:pPr>
        <w:pStyle w:val="EndNoteBibliography"/>
        <w:ind w:left="720" w:hanging="720"/>
        <w:rPr>
          <w:noProof/>
        </w:rPr>
      </w:pPr>
      <w:r w:rsidRPr="008F29AB">
        <w:rPr>
          <w:b/>
          <w:noProof/>
        </w:rPr>
        <w:t xml:space="preserve">Gerhart, J. </w:t>
      </w:r>
      <w:r w:rsidRPr="008F29AB">
        <w:rPr>
          <w:noProof/>
        </w:rPr>
        <w:t xml:space="preserve">(2001). Evolution of the organizer and the chordate body plan. </w:t>
      </w:r>
      <w:r w:rsidRPr="008F29AB">
        <w:rPr>
          <w:i/>
          <w:noProof/>
        </w:rPr>
        <w:t>The International journal of developmental biology</w:t>
      </w:r>
      <w:r w:rsidRPr="008F29AB">
        <w:rPr>
          <w:noProof/>
        </w:rPr>
        <w:t xml:space="preserve"> </w:t>
      </w:r>
      <w:r w:rsidRPr="008F29AB">
        <w:rPr>
          <w:b/>
          <w:noProof/>
        </w:rPr>
        <w:t>45</w:t>
      </w:r>
      <w:r w:rsidRPr="008F29AB">
        <w:rPr>
          <w:noProof/>
        </w:rPr>
        <w:t>, 133-153.</w:t>
      </w:r>
    </w:p>
    <w:p w14:paraId="52477F4A" w14:textId="77777777" w:rsidR="008F29AB" w:rsidRPr="008F29AB" w:rsidRDefault="008F29AB" w:rsidP="008F29AB">
      <w:pPr>
        <w:pStyle w:val="EndNoteBibliography"/>
        <w:ind w:left="720" w:hanging="720"/>
        <w:rPr>
          <w:noProof/>
        </w:rPr>
      </w:pPr>
      <w:r w:rsidRPr="008F29AB">
        <w:rPr>
          <w:b/>
          <w:noProof/>
        </w:rPr>
        <w:t xml:space="preserve">Gerhart, J., Neely, C., Stewart, B., Perlman, J., Beckmann, D., Wallon, M., Knudsen, K. and George-Weinstein, M. </w:t>
      </w:r>
      <w:r w:rsidRPr="008F29AB">
        <w:rPr>
          <w:noProof/>
        </w:rPr>
        <w:t xml:space="preserve">(2004). Epiblast cells that express MyoD recruit pluripotent cells to the skeletal muscle lineage. </w:t>
      </w:r>
      <w:r w:rsidRPr="008F29AB">
        <w:rPr>
          <w:i/>
          <w:noProof/>
        </w:rPr>
        <w:t>J Cell Biol</w:t>
      </w:r>
      <w:r w:rsidRPr="008F29AB">
        <w:rPr>
          <w:noProof/>
        </w:rPr>
        <w:t xml:space="preserve"> </w:t>
      </w:r>
      <w:r w:rsidRPr="008F29AB">
        <w:rPr>
          <w:b/>
          <w:noProof/>
        </w:rPr>
        <w:t>164</w:t>
      </w:r>
      <w:r w:rsidRPr="008F29AB">
        <w:rPr>
          <w:noProof/>
        </w:rPr>
        <w:t>, 739-746.</w:t>
      </w:r>
    </w:p>
    <w:p w14:paraId="506FB318" w14:textId="77777777" w:rsidR="008F29AB" w:rsidRPr="008F29AB" w:rsidRDefault="008F29AB" w:rsidP="008F29AB">
      <w:pPr>
        <w:pStyle w:val="EndNoteBibliography"/>
        <w:ind w:left="720" w:hanging="720"/>
        <w:rPr>
          <w:noProof/>
        </w:rPr>
      </w:pPr>
      <w:r w:rsidRPr="008F29AB">
        <w:rPr>
          <w:b/>
          <w:noProof/>
        </w:rPr>
        <w:t xml:space="preserve">Goering, L. M., Hoshijima, K., Hug, B., Bisgrove, B., Kispert, A. and Grunwald, D. J. </w:t>
      </w:r>
      <w:r w:rsidRPr="008F29AB">
        <w:rPr>
          <w:noProof/>
        </w:rPr>
        <w:t xml:space="preserve">(2003). An interacting network of T-box genes directs gene expression and fate in the zebrafish mesoderm. </w:t>
      </w:r>
      <w:r w:rsidRPr="008F29AB">
        <w:rPr>
          <w:i/>
          <w:noProof/>
        </w:rPr>
        <w:t>Proc Natl Acad Sci U S A</w:t>
      </w:r>
      <w:r w:rsidRPr="008F29AB">
        <w:rPr>
          <w:noProof/>
        </w:rPr>
        <w:t xml:space="preserve"> </w:t>
      </w:r>
      <w:r w:rsidRPr="008F29AB">
        <w:rPr>
          <w:b/>
          <w:noProof/>
        </w:rPr>
        <w:t>100</w:t>
      </w:r>
      <w:r w:rsidRPr="008F29AB">
        <w:rPr>
          <w:noProof/>
        </w:rPr>
        <w:t>, 9410-9415.</w:t>
      </w:r>
    </w:p>
    <w:p w14:paraId="0C49DB7B" w14:textId="77777777" w:rsidR="008F29AB" w:rsidRPr="008F29AB" w:rsidRDefault="008F29AB" w:rsidP="008F29AB">
      <w:pPr>
        <w:pStyle w:val="EndNoteBibliography"/>
        <w:ind w:left="720" w:hanging="720"/>
        <w:rPr>
          <w:noProof/>
        </w:rPr>
      </w:pPr>
      <w:r w:rsidRPr="008F29AB">
        <w:rPr>
          <w:b/>
          <w:noProof/>
        </w:rPr>
        <w:t xml:space="preserve">Griffin, K., Patient, R. and Holder, N. </w:t>
      </w:r>
      <w:r w:rsidRPr="008F29AB">
        <w:rPr>
          <w:noProof/>
        </w:rPr>
        <w:t xml:space="preserve">(1995). Analysis of FGF function in normal and </w:t>
      </w:r>
      <w:r w:rsidRPr="008F29AB">
        <w:rPr>
          <w:i/>
          <w:noProof/>
        </w:rPr>
        <w:t>no tail</w:t>
      </w:r>
      <w:r w:rsidRPr="008F29AB">
        <w:rPr>
          <w:noProof/>
        </w:rPr>
        <w:t xml:space="preserve"> zebrafish embryos reveals separate mechanisms for formation of the trunk and tail. </w:t>
      </w:r>
      <w:r w:rsidRPr="008F29AB">
        <w:rPr>
          <w:i/>
          <w:noProof/>
        </w:rPr>
        <w:t>Development</w:t>
      </w:r>
      <w:r w:rsidRPr="008F29AB">
        <w:rPr>
          <w:noProof/>
        </w:rPr>
        <w:t xml:space="preserve"> </w:t>
      </w:r>
      <w:r w:rsidRPr="008F29AB">
        <w:rPr>
          <w:b/>
          <w:noProof/>
        </w:rPr>
        <w:t>121</w:t>
      </w:r>
      <w:r w:rsidRPr="008F29AB">
        <w:rPr>
          <w:noProof/>
        </w:rPr>
        <w:t>, 2983-2994.</w:t>
      </w:r>
    </w:p>
    <w:p w14:paraId="21C97EE4" w14:textId="77777777" w:rsidR="008F29AB" w:rsidRPr="008F29AB" w:rsidRDefault="008F29AB" w:rsidP="008F29AB">
      <w:pPr>
        <w:pStyle w:val="EndNoteBibliography"/>
        <w:ind w:left="720" w:hanging="720"/>
        <w:rPr>
          <w:noProof/>
        </w:rPr>
      </w:pPr>
      <w:r w:rsidRPr="008F29AB">
        <w:rPr>
          <w:b/>
          <w:noProof/>
        </w:rPr>
        <w:t xml:space="preserve">Griffin, K. J., Amacher, S. L., Kimmel, C. B. and Kimelman, D. </w:t>
      </w:r>
      <w:r w:rsidRPr="008F29AB">
        <w:rPr>
          <w:noProof/>
        </w:rPr>
        <w:t xml:space="preserve">(1998). Molecular identification of spadetail: regulation of zebrafish trunk and tail mesoderm formation by T-box genes. </w:t>
      </w:r>
      <w:r w:rsidRPr="008F29AB">
        <w:rPr>
          <w:i/>
          <w:noProof/>
        </w:rPr>
        <w:t>Development</w:t>
      </w:r>
      <w:r w:rsidRPr="008F29AB">
        <w:rPr>
          <w:noProof/>
        </w:rPr>
        <w:t xml:space="preserve"> </w:t>
      </w:r>
      <w:r w:rsidRPr="008F29AB">
        <w:rPr>
          <w:b/>
          <w:noProof/>
        </w:rPr>
        <w:t>125</w:t>
      </w:r>
      <w:r w:rsidRPr="008F29AB">
        <w:rPr>
          <w:noProof/>
        </w:rPr>
        <w:t>, 3379-3388.</w:t>
      </w:r>
    </w:p>
    <w:p w14:paraId="5A2C7A36" w14:textId="77777777" w:rsidR="008F29AB" w:rsidRPr="008F29AB" w:rsidRDefault="008F29AB" w:rsidP="008F29AB">
      <w:pPr>
        <w:pStyle w:val="EndNoteBibliography"/>
        <w:ind w:left="720" w:hanging="720"/>
        <w:rPr>
          <w:noProof/>
        </w:rPr>
      </w:pPr>
      <w:r w:rsidRPr="008F29AB">
        <w:rPr>
          <w:b/>
          <w:noProof/>
        </w:rPr>
        <w:t xml:space="preserve">Griffin, K. J. and Kimelman, D. </w:t>
      </w:r>
      <w:r w:rsidRPr="008F29AB">
        <w:rPr>
          <w:noProof/>
        </w:rPr>
        <w:t xml:space="preserve">(2002). One-Eyed Pinhead and Spadetail are essential for heart and somite formation. </w:t>
      </w:r>
      <w:r w:rsidRPr="008F29AB">
        <w:rPr>
          <w:i/>
          <w:noProof/>
        </w:rPr>
        <w:t>Nat Cell Biol</w:t>
      </w:r>
      <w:r w:rsidRPr="008F29AB">
        <w:rPr>
          <w:noProof/>
        </w:rPr>
        <w:t xml:space="preserve"> </w:t>
      </w:r>
      <w:r w:rsidRPr="008F29AB">
        <w:rPr>
          <w:b/>
          <w:noProof/>
        </w:rPr>
        <w:t>4</w:t>
      </w:r>
      <w:r w:rsidRPr="008F29AB">
        <w:rPr>
          <w:noProof/>
        </w:rPr>
        <w:t>, 821-825.</w:t>
      </w:r>
    </w:p>
    <w:p w14:paraId="37C8424E" w14:textId="77777777" w:rsidR="008F29AB" w:rsidRPr="008F29AB" w:rsidRDefault="008F29AB" w:rsidP="008F29AB">
      <w:pPr>
        <w:pStyle w:val="EndNoteBibliography"/>
        <w:ind w:left="720" w:hanging="720"/>
        <w:rPr>
          <w:noProof/>
        </w:rPr>
      </w:pPr>
      <w:r w:rsidRPr="008F29AB">
        <w:rPr>
          <w:b/>
          <w:noProof/>
        </w:rPr>
        <w:t xml:space="preserve">---- </w:t>
      </w:r>
      <w:r w:rsidRPr="008F29AB">
        <w:rPr>
          <w:noProof/>
        </w:rPr>
        <w:t xml:space="preserve">(2003). Interplay between FGF, one-eyed pinhead, and T-box transcription factors during zebrafish posterior development. </w:t>
      </w:r>
      <w:r w:rsidRPr="008F29AB">
        <w:rPr>
          <w:i/>
          <w:noProof/>
        </w:rPr>
        <w:t>Dev Biol</w:t>
      </w:r>
      <w:r w:rsidRPr="008F29AB">
        <w:rPr>
          <w:noProof/>
        </w:rPr>
        <w:t xml:space="preserve"> </w:t>
      </w:r>
      <w:r w:rsidRPr="008F29AB">
        <w:rPr>
          <w:b/>
          <w:noProof/>
        </w:rPr>
        <w:t>264</w:t>
      </w:r>
      <w:r w:rsidRPr="008F29AB">
        <w:rPr>
          <w:noProof/>
        </w:rPr>
        <w:t>, 456-466.</w:t>
      </w:r>
    </w:p>
    <w:p w14:paraId="03FF9D8C" w14:textId="77777777" w:rsidR="008F29AB" w:rsidRPr="008F29AB" w:rsidRDefault="008F29AB" w:rsidP="008F29AB">
      <w:pPr>
        <w:pStyle w:val="EndNoteBibliography"/>
        <w:ind w:left="720" w:hanging="720"/>
        <w:rPr>
          <w:noProof/>
        </w:rPr>
      </w:pPr>
      <w:r w:rsidRPr="008F29AB">
        <w:rPr>
          <w:b/>
          <w:noProof/>
        </w:rPr>
        <w:lastRenderedPageBreak/>
        <w:t xml:space="preserve">Grimaldi, A., Tettamanti, G., Martin, B. L., Gaffield, W., Pownall, M. E. and Hughes, S. M. </w:t>
      </w:r>
      <w:r w:rsidRPr="008F29AB">
        <w:rPr>
          <w:noProof/>
        </w:rPr>
        <w:t xml:space="preserve">(2004). Hedgehog regulation of superficial slow muscle fibres in Xenopus and the evolution of tetrapod trunk myogenesis. </w:t>
      </w:r>
      <w:r w:rsidRPr="008F29AB">
        <w:rPr>
          <w:i/>
          <w:noProof/>
        </w:rPr>
        <w:t>Development</w:t>
      </w:r>
      <w:r w:rsidRPr="008F29AB">
        <w:rPr>
          <w:noProof/>
        </w:rPr>
        <w:t xml:space="preserve"> </w:t>
      </w:r>
      <w:r w:rsidRPr="008F29AB">
        <w:rPr>
          <w:b/>
          <w:noProof/>
        </w:rPr>
        <w:t>131</w:t>
      </w:r>
      <w:r w:rsidRPr="008F29AB">
        <w:rPr>
          <w:noProof/>
        </w:rPr>
        <w:t>, 3249-3262.</w:t>
      </w:r>
    </w:p>
    <w:p w14:paraId="164B2BF6" w14:textId="77777777" w:rsidR="008F29AB" w:rsidRPr="008F29AB" w:rsidRDefault="008F29AB" w:rsidP="008F29AB">
      <w:pPr>
        <w:pStyle w:val="EndNoteBibliography"/>
        <w:ind w:left="720" w:hanging="720"/>
        <w:rPr>
          <w:noProof/>
        </w:rPr>
      </w:pPr>
      <w:r w:rsidRPr="008F29AB">
        <w:rPr>
          <w:b/>
          <w:noProof/>
        </w:rPr>
        <w:t xml:space="preserve">Groves, J. A., Hammond, C. L. and Hughes, S. M. </w:t>
      </w:r>
      <w:r w:rsidRPr="008F29AB">
        <w:rPr>
          <w:noProof/>
        </w:rPr>
        <w:t xml:space="preserve">(2005). Fgf8 drives myogenic progression of a novel lateral fast muscle fibre population in zebrafish. </w:t>
      </w:r>
      <w:r w:rsidRPr="008F29AB">
        <w:rPr>
          <w:i/>
          <w:noProof/>
        </w:rPr>
        <w:t>Development</w:t>
      </w:r>
      <w:r w:rsidRPr="008F29AB">
        <w:rPr>
          <w:noProof/>
        </w:rPr>
        <w:t xml:space="preserve"> </w:t>
      </w:r>
      <w:r w:rsidRPr="008F29AB">
        <w:rPr>
          <w:b/>
          <w:noProof/>
        </w:rPr>
        <w:t>132</w:t>
      </w:r>
      <w:r w:rsidRPr="008F29AB">
        <w:rPr>
          <w:noProof/>
        </w:rPr>
        <w:t>, 4211-4222.</w:t>
      </w:r>
    </w:p>
    <w:p w14:paraId="5BA9FE22" w14:textId="77777777" w:rsidR="008F29AB" w:rsidRPr="008F29AB" w:rsidRDefault="008F29AB" w:rsidP="008F29AB">
      <w:pPr>
        <w:pStyle w:val="EndNoteBibliography"/>
        <w:ind w:left="720" w:hanging="720"/>
        <w:rPr>
          <w:noProof/>
        </w:rPr>
      </w:pPr>
      <w:r w:rsidRPr="008F29AB">
        <w:rPr>
          <w:b/>
          <w:noProof/>
        </w:rPr>
        <w:t xml:space="preserve">Haeussler, M., Zweig, A. S., Tyner, C., Speir, M. L., Rosenbloom, K. R., Raney, B. J., Lee, C. M., Lee, B. T., Hinrichs, A. S., Gonzalez, J. N., et al. </w:t>
      </w:r>
      <w:r w:rsidRPr="008F29AB">
        <w:rPr>
          <w:noProof/>
        </w:rPr>
        <w:t xml:space="preserve">(2019). The UCSC Genome Browser database: 2019 update. </w:t>
      </w:r>
      <w:r w:rsidRPr="008F29AB">
        <w:rPr>
          <w:i/>
          <w:noProof/>
        </w:rPr>
        <w:t>Nucleic Acids Res</w:t>
      </w:r>
      <w:r w:rsidRPr="008F29AB">
        <w:rPr>
          <w:noProof/>
        </w:rPr>
        <w:t xml:space="preserve"> </w:t>
      </w:r>
      <w:r w:rsidRPr="008F29AB">
        <w:rPr>
          <w:b/>
          <w:noProof/>
        </w:rPr>
        <w:t>47</w:t>
      </w:r>
      <w:r w:rsidRPr="008F29AB">
        <w:rPr>
          <w:noProof/>
        </w:rPr>
        <w:t>, D853-D858.</w:t>
      </w:r>
    </w:p>
    <w:p w14:paraId="74D8A079" w14:textId="77777777" w:rsidR="008F29AB" w:rsidRPr="008F29AB" w:rsidRDefault="008F29AB" w:rsidP="008F29AB">
      <w:pPr>
        <w:pStyle w:val="EndNoteBibliography"/>
        <w:ind w:left="720" w:hanging="720"/>
        <w:rPr>
          <w:noProof/>
        </w:rPr>
      </w:pPr>
      <w:r w:rsidRPr="008F29AB">
        <w:rPr>
          <w:b/>
          <w:noProof/>
        </w:rPr>
        <w:t xml:space="preserve">Halpern, M. E., Ho, R. K., Walker, C. and Kimmel, C. B. </w:t>
      </w:r>
      <w:r w:rsidRPr="008F29AB">
        <w:rPr>
          <w:noProof/>
        </w:rPr>
        <w:t xml:space="preserve">(1993). Induction of muscle pioneers and floor plate is distinguished by the zebrafish no tail mutation. </w:t>
      </w:r>
      <w:r w:rsidRPr="008F29AB">
        <w:rPr>
          <w:i/>
          <w:noProof/>
        </w:rPr>
        <w:t>Cell</w:t>
      </w:r>
      <w:r w:rsidRPr="008F29AB">
        <w:rPr>
          <w:noProof/>
        </w:rPr>
        <w:t xml:space="preserve"> </w:t>
      </w:r>
      <w:r w:rsidRPr="008F29AB">
        <w:rPr>
          <w:b/>
          <w:noProof/>
        </w:rPr>
        <w:t>75</w:t>
      </w:r>
      <w:r w:rsidRPr="008F29AB">
        <w:rPr>
          <w:noProof/>
        </w:rPr>
        <w:t>, 99-111.</w:t>
      </w:r>
    </w:p>
    <w:p w14:paraId="0DDFC7A3" w14:textId="77777777" w:rsidR="008F29AB" w:rsidRPr="008F29AB" w:rsidRDefault="008F29AB" w:rsidP="008F29AB">
      <w:pPr>
        <w:pStyle w:val="EndNoteBibliography"/>
        <w:ind w:left="720" w:hanging="720"/>
        <w:rPr>
          <w:noProof/>
        </w:rPr>
      </w:pPr>
      <w:r w:rsidRPr="008F29AB">
        <w:rPr>
          <w:b/>
          <w:noProof/>
        </w:rPr>
        <w:t xml:space="preserve">Halpern, M. E., Thisse, C., Ho, R. K., Thisse, B., Riggleman, B., Trevarrow, B., Weinberg, E. S., Postlethwait, J. H. and Kimmel, C. B. </w:t>
      </w:r>
      <w:r w:rsidRPr="008F29AB">
        <w:rPr>
          <w:noProof/>
        </w:rPr>
        <w:t xml:space="preserve">(1995). Cell-autonomous shift from axial to paraxial mesodermal development in zebrafish floating head mutants. </w:t>
      </w:r>
      <w:r w:rsidRPr="008F29AB">
        <w:rPr>
          <w:i/>
          <w:noProof/>
        </w:rPr>
        <w:t>Development</w:t>
      </w:r>
      <w:r w:rsidRPr="008F29AB">
        <w:rPr>
          <w:noProof/>
        </w:rPr>
        <w:t xml:space="preserve"> </w:t>
      </w:r>
      <w:r w:rsidRPr="008F29AB">
        <w:rPr>
          <w:b/>
          <w:noProof/>
        </w:rPr>
        <w:t>121</w:t>
      </w:r>
      <w:r w:rsidRPr="008F29AB">
        <w:rPr>
          <w:noProof/>
        </w:rPr>
        <w:t>, 4257-4264.</w:t>
      </w:r>
    </w:p>
    <w:p w14:paraId="2FA814B0" w14:textId="77777777" w:rsidR="008F29AB" w:rsidRPr="008F29AB" w:rsidRDefault="008F29AB" w:rsidP="008F29AB">
      <w:pPr>
        <w:pStyle w:val="EndNoteBibliography"/>
        <w:ind w:left="720" w:hanging="720"/>
        <w:rPr>
          <w:noProof/>
        </w:rPr>
      </w:pPr>
      <w:r w:rsidRPr="008F29AB">
        <w:rPr>
          <w:b/>
          <w:noProof/>
        </w:rPr>
        <w:t xml:space="preserve">Hammerschmidt, M. and Nüsslein-Volhard, C. </w:t>
      </w:r>
      <w:r w:rsidRPr="008F29AB">
        <w:rPr>
          <w:noProof/>
        </w:rPr>
        <w:t xml:space="preserve">(1993). The expression of a zebrafish gene homologous to Drosophila snail suggests a conserved function in invertebrate and vertebrate gastrulation. </w:t>
      </w:r>
      <w:r w:rsidRPr="008F29AB">
        <w:rPr>
          <w:i/>
          <w:noProof/>
        </w:rPr>
        <w:t>Development</w:t>
      </w:r>
      <w:r w:rsidRPr="008F29AB">
        <w:rPr>
          <w:noProof/>
        </w:rPr>
        <w:t xml:space="preserve"> </w:t>
      </w:r>
      <w:r w:rsidRPr="008F29AB">
        <w:rPr>
          <w:b/>
          <w:noProof/>
        </w:rPr>
        <w:t>119</w:t>
      </w:r>
      <w:r w:rsidRPr="008F29AB">
        <w:rPr>
          <w:noProof/>
        </w:rPr>
        <w:t>, 1107-1118.</w:t>
      </w:r>
    </w:p>
    <w:p w14:paraId="6E116446" w14:textId="77777777" w:rsidR="008F29AB" w:rsidRPr="008F29AB" w:rsidRDefault="008F29AB" w:rsidP="008F29AB">
      <w:pPr>
        <w:pStyle w:val="EndNoteBibliography"/>
        <w:ind w:left="720" w:hanging="720"/>
        <w:rPr>
          <w:noProof/>
        </w:rPr>
      </w:pPr>
      <w:r w:rsidRPr="008F29AB">
        <w:rPr>
          <w:b/>
          <w:noProof/>
        </w:rPr>
        <w:t xml:space="preserve">Hasson, P., DeLaurier, A., Bennett, M., Grigorieva, E., Naiche, L. A., Papaioannou, V. E., Mohun, T. J. and Logan, M. P. </w:t>
      </w:r>
      <w:r w:rsidRPr="008F29AB">
        <w:rPr>
          <w:noProof/>
        </w:rPr>
        <w:t xml:space="preserve">(2010). Tbx4 and tbx5 acting in connective tissue are required for limb muscle and tendon patterning. </w:t>
      </w:r>
      <w:r w:rsidRPr="008F29AB">
        <w:rPr>
          <w:i/>
          <w:noProof/>
        </w:rPr>
        <w:t>Dev Cell</w:t>
      </w:r>
      <w:r w:rsidRPr="008F29AB">
        <w:rPr>
          <w:noProof/>
        </w:rPr>
        <w:t xml:space="preserve"> </w:t>
      </w:r>
      <w:r w:rsidRPr="008F29AB">
        <w:rPr>
          <w:b/>
          <w:noProof/>
        </w:rPr>
        <w:t>18</w:t>
      </w:r>
      <w:r w:rsidRPr="008F29AB">
        <w:rPr>
          <w:noProof/>
        </w:rPr>
        <w:t>, 148-156.</w:t>
      </w:r>
    </w:p>
    <w:p w14:paraId="4BC89BD8" w14:textId="77777777" w:rsidR="008F29AB" w:rsidRPr="008F29AB" w:rsidRDefault="008F29AB" w:rsidP="008F29AB">
      <w:pPr>
        <w:pStyle w:val="EndNoteBibliography"/>
        <w:ind w:left="720" w:hanging="720"/>
        <w:rPr>
          <w:noProof/>
        </w:rPr>
      </w:pPr>
      <w:r w:rsidRPr="008F29AB">
        <w:rPr>
          <w:b/>
          <w:noProof/>
        </w:rPr>
        <w:t xml:space="preserve">Hinits, Y., Osborn, D. P. and Hughes, S. M. </w:t>
      </w:r>
      <w:r w:rsidRPr="008F29AB">
        <w:rPr>
          <w:noProof/>
        </w:rPr>
        <w:t xml:space="preserve">(2009). Differential requirements for myogenic regulatory factors distinguish medial and lateral somitic, cranial and fin muscle fibre populations. </w:t>
      </w:r>
      <w:r w:rsidRPr="008F29AB">
        <w:rPr>
          <w:i/>
          <w:noProof/>
        </w:rPr>
        <w:t>Development</w:t>
      </w:r>
      <w:r w:rsidRPr="008F29AB">
        <w:rPr>
          <w:noProof/>
        </w:rPr>
        <w:t xml:space="preserve"> </w:t>
      </w:r>
      <w:r w:rsidRPr="008F29AB">
        <w:rPr>
          <w:b/>
          <w:noProof/>
        </w:rPr>
        <w:t>136</w:t>
      </w:r>
      <w:r w:rsidRPr="008F29AB">
        <w:rPr>
          <w:noProof/>
        </w:rPr>
        <w:t>, 403-414.</w:t>
      </w:r>
    </w:p>
    <w:p w14:paraId="1A133EB2" w14:textId="77777777" w:rsidR="008F29AB" w:rsidRPr="008F29AB" w:rsidRDefault="008F29AB" w:rsidP="008F29AB">
      <w:pPr>
        <w:pStyle w:val="EndNoteBibliography"/>
        <w:ind w:left="720" w:hanging="720"/>
        <w:rPr>
          <w:noProof/>
        </w:rPr>
      </w:pPr>
      <w:r w:rsidRPr="008F29AB">
        <w:rPr>
          <w:b/>
          <w:noProof/>
        </w:rPr>
        <w:t xml:space="preserve">Hinits, Y., Williams, V. C., Sweetman, D., Donn, T. M., Ma, T. P., Moens, C. B. and Hughes, S. M. </w:t>
      </w:r>
      <w:r w:rsidRPr="008F29AB">
        <w:rPr>
          <w:noProof/>
        </w:rPr>
        <w:t xml:space="preserve">(2011). Defective cranial skeletal development, larval lethality and haploinsufficiency in Myod mutant zebrafish. </w:t>
      </w:r>
      <w:r w:rsidRPr="008F29AB">
        <w:rPr>
          <w:i/>
          <w:noProof/>
        </w:rPr>
        <w:t>Dev Biol</w:t>
      </w:r>
      <w:r w:rsidRPr="008F29AB">
        <w:rPr>
          <w:noProof/>
        </w:rPr>
        <w:t xml:space="preserve"> </w:t>
      </w:r>
      <w:r w:rsidRPr="008F29AB">
        <w:rPr>
          <w:b/>
          <w:noProof/>
        </w:rPr>
        <w:t>358</w:t>
      </w:r>
      <w:r w:rsidRPr="008F29AB">
        <w:rPr>
          <w:noProof/>
        </w:rPr>
        <w:t>, 102-112.</w:t>
      </w:r>
    </w:p>
    <w:p w14:paraId="4B7EEF3A" w14:textId="77777777" w:rsidR="008F29AB" w:rsidRPr="008F29AB" w:rsidRDefault="008F29AB" w:rsidP="008F29AB">
      <w:pPr>
        <w:pStyle w:val="EndNoteBibliography"/>
        <w:ind w:left="720" w:hanging="720"/>
        <w:rPr>
          <w:noProof/>
        </w:rPr>
      </w:pPr>
      <w:r w:rsidRPr="008F29AB">
        <w:rPr>
          <w:b/>
          <w:noProof/>
        </w:rPr>
        <w:t xml:space="preserve">Hirsinger, E., Stellabotte, F., Devoto, S. H. and Westerfield, M. </w:t>
      </w:r>
      <w:r w:rsidRPr="008F29AB">
        <w:rPr>
          <w:noProof/>
        </w:rPr>
        <w:t xml:space="preserve">(2004). Hedgehog signaling is required for commitment but not initial induction of slow muscle precursors. </w:t>
      </w:r>
      <w:r w:rsidRPr="008F29AB">
        <w:rPr>
          <w:i/>
          <w:noProof/>
        </w:rPr>
        <w:t>Dev Biol</w:t>
      </w:r>
      <w:r w:rsidRPr="008F29AB">
        <w:rPr>
          <w:noProof/>
        </w:rPr>
        <w:t xml:space="preserve"> </w:t>
      </w:r>
      <w:r w:rsidRPr="008F29AB">
        <w:rPr>
          <w:b/>
          <w:noProof/>
        </w:rPr>
        <w:t>275</w:t>
      </w:r>
      <w:r w:rsidRPr="008F29AB">
        <w:rPr>
          <w:noProof/>
        </w:rPr>
        <w:t>, 143-157.</w:t>
      </w:r>
    </w:p>
    <w:p w14:paraId="245AAC1C" w14:textId="77777777" w:rsidR="008F29AB" w:rsidRPr="008F29AB" w:rsidRDefault="008F29AB" w:rsidP="008F29AB">
      <w:pPr>
        <w:pStyle w:val="EndNoteBibliography"/>
        <w:ind w:left="720" w:hanging="720"/>
        <w:rPr>
          <w:noProof/>
        </w:rPr>
      </w:pPr>
      <w:r w:rsidRPr="008F29AB">
        <w:rPr>
          <w:b/>
          <w:noProof/>
        </w:rPr>
        <w:t xml:space="preserve">Ho, R. K. and Kane, D. A. </w:t>
      </w:r>
      <w:r w:rsidRPr="008F29AB">
        <w:rPr>
          <w:noProof/>
        </w:rPr>
        <w:t xml:space="preserve">(1990). Cell-autonomous action of zebrafish spt-1 mutation in specific mesodermal precursors. </w:t>
      </w:r>
      <w:r w:rsidRPr="008F29AB">
        <w:rPr>
          <w:i/>
          <w:noProof/>
        </w:rPr>
        <w:t>Nature</w:t>
      </w:r>
      <w:r w:rsidRPr="008F29AB">
        <w:rPr>
          <w:noProof/>
        </w:rPr>
        <w:t xml:space="preserve"> </w:t>
      </w:r>
      <w:r w:rsidRPr="008F29AB">
        <w:rPr>
          <w:b/>
          <w:noProof/>
        </w:rPr>
        <w:t>348</w:t>
      </w:r>
      <w:r w:rsidRPr="008F29AB">
        <w:rPr>
          <w:noProof/>
        </w:rPr>
        <w:t>, 728-730.</w:t>
      </w:r>
    </w:p>
    <w:p w14:paraId="43D85EF1" w14:textId="77777777" w:rsidR="008F29AB" w:rsidRPr="008F29AB" w:rsidRDefault="008F29AB" w:rsidP="008F29AB">
      <w:pPr>
        <w:pStyle w:val="EndNoteBibliography"/>
        <w:ind w:left="720" w:hanging="720"/>
        <w:rPr>
          <w:noProof/>
        </w:rPr>
      </w:pPr>
      <w:r w:rsidRPr="008F29AB">
        <w:rPr>
          <w:b/>
          <w:noProof/>
        </w:rPr>
        <w:t xml:space="preserve">Honjo, Y. and Eisen, J. S. </w:t>
      </w:r>
      <w:r w:rsidRPr="008F29AB">
        <w:rPr>
          <w:noProof/>
        </w:rPr>
        <w:t xml:space="preserve">(2005). Slow muscle regulates the pattern of trunk neural crest migration in zebrafish. </w:t>
      </w:r>
      <w:r w:rsidRPr="008F29AB">
        <w:rPr>
          <w:i/>
          <w:noProof/>
        </w:rPr>
        <w:t>Development</w:t>
      </w:r>
      <w:r w:rsidRPr="008F29AB">
        <w:rPr>
          <w:noProof/>
        </w:rPr>
        <w:t xml:space="preserve"> </w:t>
      </w:r>
      <w:r w:rsidRPr="008F29AB">
        <w:rPr>
          <w:b/>
          <w:noProof/>
        </w:rPr>
        <w:t>132</w:t>
      </w:r>
      <w:r w:rsidRPr="008F29AB">
        <w:rPr>
          <w:noProof/>
        </w:rPr>
        <w:t>, 4461-4470.</w:t>
      </w:r>
    </w:p>
    <w:p w14:paraId="796F22F9" w14:textId="77777777" w:rsidR="008F29AB" w:rsidRPr="008F29AB" w:rsidRDefault="008F29AB" w:rsidP="008F29AB">
      <w:pPr>
        <w:pStyle w:val="EndNoteBibliography"/>
        <w:ind w:left="720" w:hanging="720"/>
        <w:rPr>
          <w:noProof/>
        </w:rPr>
      </w:pPr>
      <w:r w:rsidRPr="008F29AB">
        <w:rPr>
          <w:b/>
          <w:noProof/>
        </w:rPr>
        <w:t xml:space="preserve">Imai, K. S., Levine, M., Satoh, N. and Satou, Y. </w:t>
      </w:r>
      <w:r w:rsidRPr="008F29AB">
        <w:rPr>
          <w:noProof/>
        </w:rPr>
        <w:t xml:space="preserve">(2006). Regulatory blueprint for a chordate embryo. </w:t>
      </w:r>
      <w:r w:rsidRPr="008F29AB">
        <w:rPr>
          <w:i/>
          <w:noProof/>
        </w:rPr>
        <w:t>Science</w:t>
      </w:r>
      <w:r w:rsidRPr="008F29AB">
        <w:rPr>
          <w:noProof/>
        </w:rPr>
        <w:t xml:space="preserve"> </w:t>
      </w:r>
      <w:r w:rsidRPr="008F29AB">
        <w:rPr>
          <w:b/>
          <w:noProof/>
        </w:rPr>
        <w:t>312</w:t>
      </w:r>
      <w:r w:rsidRPr="008F29AB">
        <w:rPr>
          <w:noProof/>
        </w:rPr>
        <w:t>, 1183-1187.</w:t>
      </w:r>
    </w:p>
    <w:p w14:paraId="37F4EC3B" w14:textId="77777777" w:rsidR="008F29AB" w:rsidRPr="008F29AB" w:rsidRDefault="008F29AB" w:rsidP="008F29AB">
      <w:pPr>
        <w:pStyle w:val="EndNoteBibliography"/>
        <w:ind w:left="720" w:hanging="720"/>
        <w:rPr>
          <w:noProof/>
        </w:rPr>
      </w:pPr>
      <w:r w:rsidRPr="008F29AB">
        <w:rPr>
          <w:b/>
          <w:noProof/>
        </w:rPr>
        <w:t xml:space="preserve">Isaacs, H. V., Deconinck, A. E. and Pownall, M. E. </w:t>
      </w:r>
      <w:r w:rsidRPr="008F29AB">
        <w:rPr>
          <w:noProof/>
        </w:rPr>
        <w:t xml:space="preserve">(2007). FGF4 regulates blood and muscle specification in Xenopus laevis. </w:t>
      </w:r>
      <w:r w:rsidRPr="008F29AB">
        <w:rPr>
          <w:i/>
          <w:noProof/>
        </w:rPr>
        <w:t>Biology of the cell / under the auspices of the European Cell Biology Organization</w:t>
      </w:r>
      <w:r w:rsidRPr="008F29AB">
        <w:rPr>
          <w:noProof/>
        </w:rPr>
        <w:t xml:space="preserve"> </w:t>
      </w:r>
      <w:r w:rsidRPr="008F29AB">
        <w:rPr>
          <w:b/>
          <w:noProof/>
        </w:rPr>
        <w:t>99</w:t>
      </w:r>
      <w:r w:rsidRPr="008F29AB">
        <w:rPr>
          <w:noProof/>
        </w:rPr>
        <w:t>, 165-173.</w:t>
      </w:r>
    </w:p>
    <w:p w14:paraId="7DDF3E15" w14:textId="77777777" w:rsidR="008F29AB" w:rsidRPr="008F29AB" w:rsidRDefault="008F29AB" w:rsidP="008F29AB">
      <w:pPr>
        <w:pStyle w:val="EndNoteBibliography"/>
        <w:ind w:left="720" w:hanging="720"/>
        <w:rPr>
          <w:noProof/>
        </w:rPr>
      </w:pPr>
      <w:r w:rsidRPr="008F29AB">
        <w:rPr>
          <w:b/>
          <w:noProof/>
        </w:rPr>
        <w:t xml:space="preserve">Itoh, N. and Konishi, M. </w:t>
      </w:r>
      <w:r w:rsidRPr="008F29AB">
        <w:rPr>
          <w:noProof/>
        </w:rPr>
        <w:t xml:space="preserve">(2007). The zebrafish fgf family. </w:t>
      </w:r>
      <w:r w:rsidRPr="008F29AB">
        <w:rPr>
          <w:i/>
          <w:noProof/>
        </w:rPr>
        <w:t>Zebrafish</w:t>
      </w:r>
      <w:r w:rsidRPr="008F29AB">
        <w:rPr>
          <w:noProof/>
        </w:rPr>
        <w:t xml:space="preserve"> </w:t>
      </w:r>
      <w:r w:rsidRPr="008F29AB">
        <w:rPr>
          <w:b/>
          <w:noProof/>
        </w:rPr>
        <w:t>4</w:t>
      </w:r>
      <w:r w:rsidRPr="008F29AB">
        <w:rPr>
          <w:noProof/>
        </w:rPr>
        <w:t>, 179-186.</w:t>
      </w:r>
    </w:p>
    <w:p w14:paraId="7F5F8A0F" w14:textId="77777777" w:rsidR="008F29AB" w:rsidRPr="008F29AB" w:rsidRDefault="008F29AB" w:rsidP="008F29AB">
      <w:pPr>
        <w:pStyle w:val="EndNoteBibliography"/>
        <w:ind w:left="720" w:hanging="720"/>
        <w:rPr>
          <w:noProof/>
        </w:rPr>
      </w:pPr>
      <w:r w:rsidRPr="008F29AB">
        <w:rPr>
          <w:b/>
          <w:noProof/>
        </w:rPr>
        <w:t xml:space="preserve">Jahangiri, L., Nelson, A. C. and Wardle, F. C. </w:t>
      </w:r>
      <w:r w:rsidRPr="008F29AB">
        <w:rPr>
          <w:noProof/>
        </w:rPr>
        <w:t xml:space="preserve">(2012). A cis-regulatory module upstream of deltaC regulated by Ntla and Tbx16 drives expression in the tailbud, presomitic mesoderm and somites. </w:t>
      </w:r>
      <w:r w:rsidRPr="008F29AB">
        <w:rPr>
          <w:i/>
          <w:noProof/>
        </w:rPr>
        <w:t>Dev Biol</w:t>
      </w:r>
      <w:r w:rsidRPr="008F29AB">
        <w:rPr>
          <w:noProof/>
        </w:rPr>
        <w:t xml:space="preserve"> </w:t>
      </w:r>
      <w:r w:rsidRPr="008F29AB">
        <w:rPr>
          <w:b/>
          <w:noProof/>
        </w:rPr>
        <w:t>371</w:t>
      </w:r>
      <w:r w:rsidRPr="008F29AB">
        <w:rPr>
          <w:noProof/>
        </w:rPr>
        <w:t>, 110-120.</w:t>
      </w:r>
    </w:p>
    <w:p w14:paraId="331ED089" w14:textId="77777777" w:rsidR="008F29AB" w:rsidRPr="008F29AB" w:rsidRDefault="008F29AB" w:rsidP="008F29AB">
      <w:pPr>
        <w:pStyle w:val="EndNoteBibliography"/>
        <w:ind w:left="720" w:hanging="720"/>
        <w:rPr>
          <w:noProof/>
        </w:rPr>
      </w:pPr>
      <w:r w:rsidRPr="008F29AB">
        <w:rPr>
          <w:b/>
          <w:noProof/>
        </w:rPr>
        <w:t xml:space="preserve">Kimelman, D. and Kirschner, M. </w:t>
      </w:r>
      <w:r w:rsidRPr="008F29AB">
        <w:rPr>
          <w:noProof/>
        </w:rPr>
        <w:t xml:space="preserve">(1987). Synergistic induction of mesoderm by FGF and TGF-beta and the identification of an mRNA coding for FGF in the early Xenopus embryo. </w:t>
      </w:r>
      <w:r w:rsidRPr="008F29AB">
        <w:rPr>
          <w:i/>
          <w:noProof/>
        </w:rPr>
        <w:t>Cell</w:t>
      </w:r>
      <w:r w:rsidRPr="008F29AB">
        <w:rPr>
          <w:noProof/>
        </w:rPr>
        <w:t xml:space="preserve"> </w:t>
      </w:r>
      <w:r w:rsidRPr="008F29AB">
        <w:rPr>
          <w:b/>
          <w:noProof/>
        </w:rPr>
        <w:t>51</w:t>
      </w:r>
      <w:r w:rsidRPr="008F29AB">
        <w:rPr>
          <w:noProof/>
        </w:rPr>
        <w:t>, 869-877.</w:t>
      </w:r>
    </w:p>
    <w:p w14:paraId="7B101A80" w14:textId="77777777" w:rsidR="008F29AB" w:rsidRPr="008F29AB" w:rsidRDefault="008F29AB" w:rsidP="008F29AB">
      <w:pPr>
        <w:pStyle w:val="EndNoteBibliography"/>
        <w:ind w:left="720" w:hanging="720"/>
        <w:rPr>
          <w:noProof/>
        </w:rPr>
      </w:pPr>
      <w:r w:rsidRPr="008F29AB">
        <w:rPr>
          <w:b/>
          <w:noProof/>
        </w:rPr>
        <w:t xml:space="preserve">Kimmel, C. B., Kane, D. A., Walker, C., Warga, R. M. and Rothman, M. B. </w:t>
      </w:r>
      <w:r w:rsidRPr="008F29AB">
        <w:rPr>
          <w:noProof/>
        </w:rPr>
        <w:t xml:space="preserve">(1989). A mutation that changes cell movement and cell fate in the zebrafish embryo. </w:t>
      </w:r>
      <w:r w:rsidRPr="008F29AB">
        <w:rPr>
          <w:i/>
          <w:noProof/>
        </w:rPr>
        <w:t>Nature</w:t>
      </w:r>
      <w:r w:rsidRPr="008F29AB">
        <w:rPr>
          <w:noProof/>
        </w:rPr>
        <w:t xml:space="preserve"> </w:t>
      </w:r>
      <w:r w:rsidRPr="008F29AB">
        <w:rPr>
          <w:b/>
          <w:noProof/>
        </w:rPr>
        <w:t>337</w:t>
      </w:r>
      <w:r w:rsidRPr="008F29AB">
        <w:rPr>
          <w:noProof/>
        </w:rPr>
        <w:t>, 358-362.</w:t>
      </w:r>
    </w:p>
    <w:p w14:paraId="3AB38770" w14:textId="77777777" w:rsidR="008F29AB" w:rsidRPr="008F29AB" w:rsidRDefault="008F29AB" w:rsidP="008F29AB">
      <w:pPr>
        <w:pStyle w:val="EndNoteBibliography"/>
        <w:ind w:left="720" w:hanging="720"/>
        <w:rPr>
          <w:noProof/>
        </w:rPr>
      </w:pPr>
      <w:r w:rsidRPr="008F29AB">
        <w:rPr>
          <w:b/>
          <w:noProof/>
        </w:rPr>
        <w:lastRenderedPageBreak/>
        <w:t xml:space="preserve">Kispert, A., Herrmann, B. G., Leptin, M. and Reuter, R. </w:t>
      </w:r>
      <w:r w:rsidRPr="008F29AB">
        <w:rPr>
          <w:noProof/>
        </w:rPr>
        <w:t xml:space="preserve">(1994). Homologs of the mouse Brachyury gene are involved in the specification of posterior terminal structures in Drosophila, Tribolium, and Locusta. </w:t>
      </w:r>
      <w:r w:rsidRPr="008F29AB">
        <w:rPr>
          <w:i/>
          <w:noProof/>
        </w:rPr>
        <w:t>Genes Dev</w:t>
      </w:r>
      <w:r w:rsidRPr="008F29AB">
        <w:rPr>
          <w:noProof/>
        </w:rPr>
        <w:t xml:space="preserve"> </w:t>
      </w:r>
      <w:r w:rsidRPr="008F29AB">
        <w:rPr>
          <w:b/>
          <w:noProof/>
        </w:rPr>
        <w:t>8</w:t>
      </w:r>
      <w:r w:rsidRPr="008F29AB">
        <w:rPr>
          <w:noProof/>
        </w:rPr>
        <w:t>, 2137-2150.</w:t>
      </w:r>
    </w:p>
    <w:p w14:paraId="147220B9" w14:textId="77777777" w:rsidR="008F29AB" w:rsidRPr="008F29AB" w:rsidRDefault="008F29AB" w:rsidP="008F29AB">
      <w:pPr>
        <w:pStyle w:val="EndNoteBibliography"/>
        <w:ind w:left="720" w:hanging="720"/>
        <w:rPr>
          <w:noProof/>
        </w:rPr>
      </w:pPr>
      <w:r w:rsidRPr="008F29AB">
        <w:rPr>
          <w:b/>
          <w:noProof/>
        </w:rPr>
        <w:t xml:space="preserve">Knight, R. D., Mebus, K. and Roehl, H. H. </w:t>
      </w:r>
      <w:r w:rsidRPr="008F29AB">
        <w:rPr>
          <w:noProof/>
        </w:rPr>
        <w:t xml:space="preserve">(2008). Mandibular arch muscle identity is regulated by a conserved molecular process during vertebrate development. </w:t>
      </w:r>
      <w:r w:rsidRPr="008F29AB">
        <w:rPr>
          <w:i/>
          <w:noProof/>
        </w:rPr>
        <w:t>J Exp Zool B Mol Dev Evol</w:t>
      </w:r>
      <w:r w:rsidRPr="008F29AB">
        <w:rPr>
          <w:noProof/>
        </w:rPr>
        <w:t xml:space="preserve"> </w:t>
      </w:r>
      <w:r w:rsidRPr="008F29AB">
        <w:rPr>
          <w:b/>
          <w:noProof/>
        </w:rPr>
        <w:t>310</w:t>
      </w:r>
      <w:r w:rsidRPr="008F29AB">
        <w:rPr>
          <w:noProof/>
        </w:rPr>
        <w:t>, 355-369.</w:t>
      </w:r>
    </w:p>
    <w:p w14:paraId="29EDF22B" w14:textId="77777777" w:rsidR="008F29AB" w:rsidRPr="008F29AB" w:rsidRDefault="008F29AB" w:rsidP="008F29AB">
      <w:pPr>
        <w:pStyle w:val="EndNoteBibliography"/>
        <w:ind w:left="720" w:hanging="720"/>
        <w:rPr>
          <w:noProof/>
        </w:rPr>
      </w:pPr>
      <w:r w:rsidRPr="008F29AB">
        <w:rPr>
          <w:b/>
          <w:noProof/>
        </w:rPr>
        <w:t xml:space="preserve">Kolm, P. J. and Sive, H. L. </w:t>
      </w:r>
      <w:r w:rsidRPr="008F29AB">
        <w:rPr>
          <w:noProof/>
        </w:rPr>
        <w:t xml:space="preserve">(1995). Efficient hormone-inducible protein function in Xenopus laevis. </w:t>
      </w:r>
      <w:r w:rsidRPr="008F29AB">
        <w:rPr>
          <w:i/>
          <w:noProof/>
        </w:rPr>
        <w:t>Dev Biol</w:t>
      </w:r>
      <w:r w:rsidRPr="008F29AB">
        <w:rPr>
          <w:noProof/>
        </w:rPr>
        <w:t xml:space="preserve"> </w:t>
      </w:r>
      <w:r w:rsidRPr="008F29AB">
        <w:rPr>
          <w:b/>
          <w:noProof/>
        </w:rPr>
        <w:t>171</w:t>
      </w:r>
      <w:r w:rsidRPr="008F29AB">
        <w:rPr>
          <w:noProof/>
        </w:rPr>
        <w:t>, 267-272.</w:t>
      </w:r>
    </w:p>
    <w:p w14:paraId="09469D9C" w14:textId="77777777" w:rsidR="008F29AB" w:rsidRPr="008F29AB" w:rsidRDefault="008F29AB" w:rsidP="008F29AB">
      <w:pPr>
        <w:pStyle w:val="EndNoteBibliography"/>
        <w:ind w:left="720" w:hanging="720"/>
        <w:rPr>
          <w:noProof/>
        </w:rPr>
      </w:pPr>
      <w:r w:rsidRPr="008F29AB">
        <w:rPr>
          <w:b/>
          <w:noProof/>
        </w:rPr>
        <w:t xml:space="preserve">Krauss, S., Concordet, J.-P. and Ingham, P. W. </w:t>
      </w:r>
      <w:r w:rsidRPr="008F29AB">
        <w:rPr>
          <w:noProof/>
        </w:rPr>
        <w:t xml:space="preserve">(1993). A functionally conserved homologue of the </w:t>
      </w:r>
      <w:r w:rsidRPr="008F29AB">
        <w:rPr>
          <w:i/>
          <w:noProof/>
        </w:rPr>
        <w:t>Drosophila</w:t>
      </w:r>
      <w:r w:rsidRPr="008F29AB">
        <w:rPr>
          <w:noProof/>
        </w:rPr>
        <w:t xml:space="preserve"> segment polarity gene </w:t>
      </w:r>
      <w:r w:rsidRPr="008F29AB">
        <w:rPr>
          <w:i/>
          <w:noProof/>
        </w:rPr>
        <w:t>hh</w:t>
      </w:r>
      <w:r w:rsidRPr="008F29AB">
        <w:rPr>
          <w:noProof/>
        </w:rPr>
        <w:t xml:space="preserve"> is expressed in tissues with polarizing activity in zebrafish embryos. </w:t>
      </w:r>
      <w:r w:rsidRPr="008F29AB">
        <w:rPr>
          <w:i/>
          <w:noProof/>
        </w:rPr>
        <w:t>Cell</w:t>
      </w:r>
      <w:r w:rsidRPr="008F29AB">
        <w:rPr>
          <w:noProof/>
        </w:rPr>
        <w:t xml:space="preserve"> </w:t>
      </w:r>
      <w:r w:rsidRPr="008F29AB">
        <w:rPr>
          <w:b/>
          <w:noProof/>
        </w:rPr>
        <w:t>75</w:t>
      </w:r>
      <w:r w:rsidRPr="008F29AB">
        <w:rPr>
          <w:noProof/>
        </w:rPr>
        <w:t>, 1431-1444.</w:t>
      </w:r>
    </w:p>
    <w:p w14:paraId="34B9002D" w14:textId="77777777" w:rsidR="008F29AB" w:rsidRPr="008F29AB" w:rsidRDefault="008F29AB" w:rsidP="008F29AB">
      <w:pPr>
        <w:pStyle w:val="EndNoteBibliography"/>
        <w:ind w:left="720" w:hanging="720"/>
        <w:rPr>
          <w:noProof/>
        </w:rPr>
      </w:pPr>
      <w:r w:rsidRPr="008F29AB">
        <w:rPr>
          <w:b/>
          <w:noProof/>
        </w:rPr>
        <w:t xml:space="preserve">Kudoh, T., Tsang, M., Hukriede, N. A., Chen, X., Dedekian, M., Clarke, C. J., Kiang, A., Schultz, S., Epstein, J. A., Toyama, R., et al. </w:t>
      </w:r>
      <w:r w:rsidRPr="008F29AB">
        <w:rPr>
          <w:noProof/>
        </w:rPr>
        <w:t xml:space="preserve">(2001). A gene expression screen in zebrafish embryogenesis. </w:t>
      </w:r>
      <w:r w:rsidRPr="008F29AB">
        <w:rPr>
          <w:i/>
          <w:noProof/>
        </w:rPr>
        <w:t>Genome research</w:t>
      </w:r>
      <w:r w:rsidRPr="008F29AB">
        <w:rPr>
          <w:noProof/>
        </w:rPr>
        <w:t xml:space="preserve"> </w:t>
      </w:r>
      <w:r w:rsidRPr="008F29AB">
        <w:rPr>
          <w:b/>
          <w:noProof/>
        </w:rPr>
        <w:t>11</w:t>
      </w:r>
      <w:r w:rsidRPr="008F29AB">
        <w:rPr>
          <w:noProof/>
        </w:rPr>
        <w:t>, 1979-1987.</w:t>
      </w:r>
    </w:p>
    <w:p w14:paraId="683610B9" w14:textId="77777777" w:rsidR="008F29AB" w:rsidRPr="008F29AB" w:rsidRDefault="008F29AB" w:rsidP="008F29AB">
      <w:pPr>
        <w:pStyle w:val="EndNoteBibliography"/>
        <w:ind w:left="720" w:hanging="720"/>
        <w:rPr>
          <w:noProof/>
        </w:rPr>
      </w:pPr>
      <w:r w:rsidRPr="008F29AB">
        <w:rPr>
          <w:b/>
          <w:noProof/>
        </w:rPr>
        <w:t xml:space="preserve">Lacalli, T. C. </w:t>
      </w:r>
      <w:r w:rsidRPr="008F29AB">
        <w:rPr>
          <w:noProof/>
        </w:rPr>
        <w:t xml:space="preserve">(2002). The dorsal compartment locomotory control system in amphioxus larvae. </w:t>
      </w:r>
      <w:r w:rsidRPr="008F29AB">
        <w:rPr>
          <w:i/>
          <w:noProof/>
        </w:rPr>
        <w:t>J Morphol</w:t>
      </w:r>
      <w:r w:rsidRPr="008F29AB">
        <w:rPr>
          <w:noProof/>
        </w:rPr>
        <w:t xml:space="preserve"> </w:t>
      </w:r>
      <w:r w:rsidRPr="008F29AB">
        <w:rPr>
          <w:b/>
          <w:noProof/>
        </w:rPr>
        <w:t>252</w:t>
      </w:r>
      <w:r w:rsidRPr="008F29AB">
        <w:rPr>
          <w:noProof/>
        </w:rPr>
        <w:t>, 227-237.</w:t>
      </w:r>
    </w:p>
    <w:p w14:paraId="2DF9F157" w14:textId="77777777" w:rsidR="008F29AB" w:rsidRPr="008F29AB" w:rsidRDefault="008F29AB" w:rsidP="008F29AB">
      <w:pPr>
        <w:pStyle w:val="EndNoteBibliography"/>
        <w:ind w:left="720" w:hanging="720"/>
        <w:rPr>
          <w:noProof/>
        </w:rPr>
      </w:pPr>
      <w:r w:rsidRPr="008F29AB">
        <w:rPr>
          <w:b/>
          <w:noProof/>
        </w:rPr>
        <w:t xml:space="preserve">Lee, H. C., Tseng, W. A., Lo, F. Y., Liu, T. M. and Tsai, H. J. </w:t>
      </w:r>
      <w:r w:rsidRPr="008F29AB">
        <w:rPr>
          <w:noProof/>
        </w:rPr>
        <w:t xml:space="preserve">(2009). FoxD5 mediates anterior-posterior polarity through upstream modulator Fgf signaling during zebrafish somitogenesis. </w:t>
      </w:r>
      <w:r w:rsidRPr="008F29AB">
        <w:rPr>
          <w:i/>
          <w:noProof/>
        </w:rPr>
        <w:t>Dev Biol</w:t>
      </w:r>
      <w:r w:rsidRPr="008F29AB">
        <w:rPr>
          <w:noProof/>
        </w:rPr>
        <w:t xml:space="preserve"> </w:t>
      </w:r>
      <w:r w:rsidRPr="008F29AB">
        <w:rPr>
          <w:b/>
          <w:noProof/>
        </w:rPr>
        <w:t>336</w:t>
      </w:r>
      <w:r w:rsidRPr="008F29AB">
        <w:rPr>
          <w:noProof/>
        </w:rPr>
        <w:t>, 232-245.</w:t>
      </w:r>
    </w:p>
    <w:p w14:paraId="36E0051F" w14:textId="77777777" w:rsidR="008F29AB" w:rsidRPr="008F29AB" w:rsidRDefault="008F29AB" w:rsidP="008F29AB">
      <w:pPr>
        <w:pStyle w:val="EndNoteBibliography"/>
        <w:ind w:left="720" w:hanging="720"/>
        <w:rPr>
          <w:noProof/>
        </w:rPr>
      </w:pPr>
      <w:r w:rsidRPr="008F29AB">
        <w:rPr>
          <w:b/>
          <w:noProof/>
        </w:rPr>
        <w:t xml:space="preserve">Lewis, K. E., Currie, P. D., Roy, S., Schauerte, H., Haffter, P. and Ingham, P. W. </w:t>
      </w:r>
      <w:r w:rsidRPr="008F29AB">
        <w:rPr>
          <w:noProof/>
        </w:rPr>
        <w:t xml:space="preserve">(1999). Control of muscle cell-type specification in the zebrafish embryo by Hedgehog signalling. </w:t>
      </w:r>
      <w:r w:rsidRPr="008F29AB">
        <w:rPr>
          <w:i/>
          <w:noProof/>
        </w:rPr>
        <w:t>Dev Biol</w:t>
      </w:r>
      <w:r w:rsidRPr="008F29AB">
        <w:rPr>
          <w:noProof/>
        </w:rPr>
        <w:t xml:space="preserve"> </w:t>
      </w:r>
      <w:r w:rsidRPr="008F29AB">
        <w:rPr>
          <w:b/>
          <w:noProof/>
        </w:rPr>
        <w:t>216</w:t>
      </w:r>
      <w:r w:rsidRPr="008F29AB">
        <w:rPr>
          <w:noProof/>
        </w:rPr>
        <w:t>, 469-480.</w:t>
      </w:r>
    </w:p>
    <w:p w14:paraId="40D7F5FB" w14:textId="77777777" w:rsidR="008F29AB" w:rsidRPr="008F29AB" w:rsidRDefault="008F29AB" w:rsidP="008F29AB">
      <w:pPr>
        <w:pStyle w:val="EndNoteBibliography"/>
        <w:ind w:left="720" w:hanging="720"/>
        <w:rPr>
          <w:noProof/>
        </w:rPr>
      </w:pPr>
      <w:r w:rsidRPr="008F29AB">
        <w:rPr>
          <w:b/>
          <w:noProof/>
        </w:rPr>
        <w:t xml:space="preserve">Lolas, M., Valenzuela, P. D., Tjian, R. and Liu, Z. </w:t>
      </w:r>
      <w:r w:rsidRPr="008F29AB">
        <w:rPr>
          <w:noProof/>
        </w:rPr>
        <w:t xml:space="preserve">(2014). Charting Brachyury-mediated developmental pathways during early mouse embryogenesis. </w:t>
      </w:r>
      <w:r w:rsidRPr="008F29AB">
        <w:rPr>
          <w:i/>
          <w:noProof/>
        </w:rPr>
        <w:t>Proc Natl Acad Sci U S A</w:t>
      </w:r>
      <w:r w:rsidRPr="008F29AB">
        <w:rPr>
          <w:noProof/>
        </w:rPr>
        <w:t xml:space="preserve"> </w:t>
      </w:r>
      <w:r w:rsidRPr="008F29AB">
        <w:rPr>
          <w:b/>
          <w:noProof/>
        </w:rPr>
        <w:t>111</w:t>
      </w:r>
      <w:r w:rsidRPr="008F29AB">
        <w:rPr>
          <w:noProof/>
        </w:rPr>
        <w:t>, 4478-4483.</w:t>
      </w:r>
    </w:p>
    <w:p w14:paraId="2D12100D" w14:textId="77777777" w:rsidR="008F29AB" w:rsidRPr="008F29AB" w:rsidRDefault="008F29AB" w:rsidP="008F29AB">
      <w:pPr>
        <w:pStyle w:val="EndNoteBibliography"/>
        <w:ind w:left="720" w:hanging="720"/>
        <w:rPr>
          <w:noProof/>
        </w:rPr>
      </w:pPr>
      <w:r w:rsidRPr="008F29AB">
        <w:rPr>
          <w:b/>
          <w:noProof/>
        </w:rPr>
        <w:t xml:space="preserve">Lu, F., Langenbacher, A. and Chen, J. N. </w:t>
      </w:r>
      <w:r w:rsidRPr="008F29AB">
        <w:rPr>
          <w:noProof/>
        </w:rPr>
        <w:t xml:space="preserve">(2017). Tbx20 drives cardiac progenitor formation and cardiomyocyte proliferation in zebrafish. </w:t>
      </w:r>
      <w:r w:rsidRPr="008F29AB">
        <w:rPr>
          <w:i/>
          <w:noProof/>
        </w:rPr>
        <w:t>Dev Biol</w:t>
      </w:r>
      <w:r w:rsidRPr="008F29AB">
        <w:rPr>
          <w:noProof/>
        </w:rPr>
        <w:t xml:space="preserve"> </w:t>
      </w:r>
      <w:r w:rsidRPr="008F29AB">
        <w:rPr>
          <w:b/>
          <w:noProof/>
        </w:rPr>
        <w:t>421</w:t>
      </w:r>
      <w:r w:rsidRPr="008F29AB">
        <w:rPr>
          <w:noProof/>
        </w:rPr>
        <w:t>, 139-148.</w:t>
      </w:r>
    </w:p>
    <w:p w14:paraId="4864CD88" w14:textId="77777777" w:rsidR="008F29AB" w:rsidRPr="008F29AB" w:rsidRDefault="008F29AB" w:rsidP="008F29AB">
      <w:pPr>
        <w:pStyle w:val="EndNoteBibliography"/>
        <w:ind w:left="720" w:hanging="720"/>
        <w:rPr>
          <w:noProof/>
        </w:rPr>
      </w:pPr>
      <w:r w:rsidRPr="008F29AB">
        <w:rPr>
          <w:b/>
          <w:noProof/>
        </w:rPr>
        <w:t xml:space="preserve">Maguire, R. J., Isaacs, H. V. and Pownall, M. E. </w:t>
      </w:r>
      <w:r w:rsidRPr="008F29AB">
        <w:rPr>
          <w:noProof/>
        </w:rPr>
        <w:t xml:space="preserve">(2012). Early transcriptional targets of MyoD link myogenesis and somitogenesis. </w:t>
      </w:r>
      <w:r w:rsidRPr="008F29AB">
        <w:rPr>
          <w:i/>
          <w:noProof/>
        </w:rPr>
        <w:t>Dev Biol</w:t>
      </w:r>
      <w:r w:rsidRPr="008F29AB">
        <w:rPr>
          <w:noProof/>
        </w:rPr>
        <w:t xml:space="preserve"> </w:t>
      </w:r>
      <w:r w:rsidRPr="008F29AB">
        <w:rPr>
          <w:b/>
          <w:noProof/>
        </w:rPr>
        <w:t>371</w:t>
      </w:r>
      <w:r w:rsidRPr="008F29AB">
        <w:rPr>
          <w:noProof/>
        </w:rPr>
        <w:t>, 256-268.</w:t>
      </w:r>
    </w:p>
    <w:p w14:paraId="5F5CDEAA" w14:textId="77777777" w:rsidR="008F29AB" w:rsidRPr="008F29AB" w:rsidRDefault="008F29AB" w:rsidP="008F29AB">
      <w:pPr>
        <w:pStyle w:val="EndNoteBibliography"/>
        <w:ind w:left="720" w:hanging="720"/>
        <w:rPr>
          <w:noProof/>
        </w:rPr>
      </w:pPr>
      <w:r w:rsidRPr="008F29AB">
        <w:rPr>
          <w:b/>
          <w:noProof/>
        </w:rPr>
        <w:t xml:space="preserve">Manning, A. J. and Kimelman, D. </w:t>
      </w:r>
      <w:r w:rsidRPr="008F29AB">
        <w:rPr>
          <w:noProof/>
        </w:rPr>
        <w:t xml:space="preserve">(2015). Tbx16 and Msgn1 are required to establish directional cell migration of zebrafish mesodermal progenitors. </w:t>
      </w:r>
      <w:r w:rsidRPr="008F29AB">
        <w:rPr>
          <w:i/>
          <w:noProof/>
        </w:rPr>
        <w:t>Dev Biol</w:t>
      </w:r>
      <w:r w:rsidRPr="008F29AB">
        <w:rPr>
          <w:noProof/>
        </w:rPr>
        <w:t xml:space="preserve"> </w:t>
      </w:r>
      <w:r w:rsidRPr="008F29AB">
        <w:rPr>
          <w:b/>
          <w:noProof/>
        </w:rPr>
        <w:t>406</w:t>
      </w:r>
      <w:r w:rsidRPr="008F29AB">
        <w:rPr>
          <w:noProof/>
        </w:rPr>
        <w:t>, 172-185.</w:t>
      </w:r>
    </w:p>
    <w:p w14:paraId="2D189499" w14:textId="77777777" w:rsidR="008F29AB" w:rsidRPr="008F29AB" w:rsidRDefault="008F29AB" w:rsidP="008F29AB">
      <w:pPr>
        <w:pStyle w:val="EndNoteBibliography"/>
        <w:ind w:left="720" w:hanging="720"/>
        <w:rPr>
          <w:noProof/>
        </w:rPr>
      </w:pPr>
      <w:r w:rsidRPr="008F29AB">
        <w:rPr>
          <w:b/>
          <w:noProof/>
        </w:rPr>
        <w:t xml:space="preserve">Maroon, H., Walshe, J., Mahmood, R., Kiefer, P., Dickson, C. and Mason, I. </w:t>
      </w:r>
      <w:r w:rsidRPr="008F29AB">
        <w:rPr>
          <w:noProof/>
        </w:rPr>
        <w:t xml:space="preserve">(2002). Fgf3 and Fgf8 are required together for formation of the otic placode and vesicle. </w:t>
      </w:r>
      <w:r w:rsidRPr="008F29AB">
        <w:rPr>
          <w:i/>
          <w:noProof/>
        </w:rPr>
        <w:t>Development</w:t>
      </w:r>
      <w:r w:rsidRPr="008F29AB">
        <w:rPr>
          <w:noProof/>
        </w:rPr>
        <w:t xml:space="preserve"> </w:t>
      </w:r>
      <w:r w:rsidRPr="008F29AB">
        <w:rPr>
          <w:b/>
          <w:noProof/>
        </w:rPr>
        <w:t>129</w:t>
      </w:r>
      <w:r w:rsidRPr="008F29AB">
        <w:rPr>
          <w:noProof/>
        </w:rPr>
        <w:t>, 2099-2108.</w:t>
      </w:r>
    </w:p>
    <w:p w14:paraId="3FB525BA" w14:textId="77777777" w:rsidR="008F29AB" w:rsidRPr="008F29AB" w:rsidRDefault="008F29AB" w:rsidP="008F29AB">
      <w:pPr>
        <w:pStyle w:val="EndNoteBibliography"/>
        <w:ind w:left="720" w:hanging="720"/>
        <w:rPr>
          <w:noProof/>
        </w:rPr>
      </w:pPr>
      <w:r w:rsidRPr="008F29AB">
        <w:rPr>
          <w:b/>
          <w:noProof/>
        </w:rPr>
        <w:t xml:space="preserve">Martin, B. L. and Kimelman, D. </w:t>
      </w:r>
      <w:r w:rsidRPr="008F29AB">
        <w:rPr>
          <w:noProof/>
        </w:rPr>
        <w:t xml:space="preserve">(2008). Regulation of canonical Wnt signaling by Brachyury is essential for posterior mesoderm formation. </w:t>
      </w:r>
      <w:r w:rsidRPr="008F29AB">
        <w:rPr>
          <w:i/>
          <w:noProof/>
        </w:rPr>
        <w:t>Dev Cell</w:t>
      </w:r>
      <w:r w:rsidRPr="008F29AB">
        <w:rPr>
          <w:noProof/>
        </w:rPr>
        <w:t xml:space="preserve"> </w:t>
      </w:r>
      <w:r w:rsidRPr="008F29AB">
        <w:rPr>
          <w:b/>
          <w:noProof/>
        </w:rPr>
        <w:t>15</w:t>
      </w:r>
      <w:r w:rsidRPr="008F29AB">
        <w:rPr>
          <w:noProof/>
        </w:rPr>
        <w:t>, 121-133.</w:t>
      </w:r>
    </w:p>
    <w:p w14:paraId="2B71BA44" w14:textId="77777777" w:rsidR="008F29AB" w:rsidRPr="008F29AB" w:rsidRDefault="008F29AB" w:rsidP="008F29AB">
      <w:pPr>
        <w:pStyle w:val="EndNoteBibliography"/>
        <w:ind w:left="720" w:hanging="720"/>
        <w:rPr>
          <w:noProof/>
        </w:rPr>
      </w:pPr>
      <w:r w:rsidRPr="008F29AB">
        <w:rPr>
          <w:b/>
          <w:noProof/>
        </w:rPr>
        <w:t xml:space="preserve">McDermott, A., Gustafsson, M., Elsam, T., Hui, C. C., Emerson, C. P., Jr. and Borycki, A. G. </w:t>
      </w:r>
      <w:r w:rsidRPr="008F29AB">
        <w:rPr>
          <w:noProof/>
        </w:rPr>
        <w:t xml:space="preserve">(2005). Gli2 and Gli3 have redundant and context-dependent function in skeletal muscle formation. </w:t>
      </w:r>
      <w:r w:rsidRPr="008F29AB">
        <w:rPr>
          <w:i/>
          <w:noProof/>
        </w:rPr>
        <w:t>Development</w:t>
      </w:r>
      <w:r w:rsidRPr="008F29AB">
        <w:rPr>
          <w:noProof/>
        </w:rPr>
        <w:t xml:space="preserve"> </w:t>
      </w:r>
      <w:r w:rsidRPr="008F29AB">
        <w:rPr>
          <w:b/>
          <w:noProof/>
        </w:rPr>
        <w:t>132</w:t>
      </w:r>
      <w:r w:rsidRPr="008F29AB">
        <w:rPr>
          <w:noProof/>
        </w:rPr>
        <w:t>, 345-357.</w:t>
      </w:r>
    </w:p>
    <w:p w14:paraId="7BFD8BB9" w14:textId="77777777" w:rsidR="008F29AB" w:rsidRPr="008F29AB" w:rsidRDefault="008F29AB" w:rsidP="008F29AB">
      <w:pPr>
        <w:pStyle w:val="EndNoteBibliography"/>
        <w:ind w:left="720" w:hanging="720"/>
        <w:rPr>
          <w:noProof/>
        </w:rPr>
      </w:pPr>
      <w:r w:rsidRPr="008F29AB">
        <w:rPr>
          <w:b/>
          <w:noProof/>
        </w:rPr>
        <w:t xml:space="preserve">Melby, A. E., Warga, R. M. and Kimmel, C. B. </w:t>
      </w:r>
      <w:r w:rsidRPr="008F29AB">
        <w:rPr>
          <w:noProof/>
        </w:rPr>
        <w:t xml:space="preserve">(1996). Specification of cell fates at the dorsal margin of the zebrafish gastrula. </w:t>
      </w:r>
      <w:r w:rsidRPr="008F29AB">
        <w:rPr>
          <w:i/>
          <w:noProof/>
        </w:rPr>
        <w:t>Development</w:t>
      </w:r>
      <w:r w:rsidRPr="008F29AB">
        <w:rPr>
          <w:noProof/>
        </w:rPr>
        <w:t xml:space="preserve"> </w:t>
      </w:r>
      <w:r w:rsidRPr="008F29AB">
        <w:rPr>
          <w:b/>
          <w:noProof/>
        </w:rPr>
        <w:t>122</w:t>
      </w:r>
      <w:r w:rsidRPr="008F29AB">
        <w:rPr>
          <w:noProof/>
        </w:rPr>
        <w:t>, 2225-2237.</w:t>
      </w:r>
    </w:p>
    <w:p w14:paraId="63041899" w14:textId="77777777" w:rsidR="008F29AB" w:rsidRPr="008F29AB" w:rsidRDefault="008F29AB" w:rsidP="008F29AB">
      <w:pPr>
        <w:pStyle w:val="EndNoteBibliography"/>
        <w:ind w:left="720" w:hanging="720"/>
        <w:rPr>
          <w:noProof/>
        </w:rPr>
      </w:pPr>
      <w:r w:rsidRPr="008F29AB">
        <w:rPr>
          <w:b/>
          <w:noProof/>
        </w:rPr>
        <w:t xml:space="preserve">Molven, A., Wright, C. V., Bremiller, R., De Robertis, E. M. and Kimmel, C. B. </w:t>
      </w:r>
      <w:r w:rsidRPr="008F29AB">
        <w:rPr>
          <w:noProof/>
        </w:rPr>
        <w:t xml:space="preserve">(1990). Expression of a homeobox gene product in normal and mutant zebrafish embryos: evolution of the tetrapod body plan. </w:t>
      </w:r>
      <w:r w:rsidRPr="008F29AB">
        <w:rPr>
          <w:i/>
          <w:noProof/>
        </w:rPr>
        <w:t>Development</w:t>
      </w:r>
      <w:r w:rsidRPr="008F29AB">
        <w:rPr>
          <w:noProof/>
        </w:rPr>
        <w:t xml:space="preserve"> </w:t>
      </w:r>
      <w:r w:rsidRPr="008F29AB">
        <w:rPr>
          <w:b/>
          <w:noProof/>
        </w:rPr>
        <w:t>109</w:t>
      </w:r>
      <w:r w:rsidRPr="008F29AB">
        <w:rPr>
          <w:noProof/>
        </w:rPr>
        <w:t>, 279-288.</w:t>
      </w:r>
    </w:p>
    <w:p w14:paraId="5C6A3664" w14:textId="77777777" w:rsidR="008F29AB" w:rsidRPr="008F29AB" w:rsidRDefault="008F29AB" w:rsidP="008F29AB">
      <w:pPr>
        <w:pStyle w:val="EndNoteBibliography"/>
        <w:ind w:left="720" w:hanging="720"/>
        <w:rPr>
          <w:noProof/>
        </w:rPr>
      </w:pPr>
      <w:r w:rsidRPr="008F29AB">
        <w:rPr>
          <w:b/>
          <w:noProof/>
        </w:rPr>
        <w:t xml:space="preserve">Morrow, Z. T., Maxwell, A. M., Hoshijima, K., Talbot, J. C., Grunwald, D. J. and Amacher, S. L. </w:t>
      </w:r>
      <w:r w:rsidRPr="008F29AB">
        <w:rPr>
          <w:noProof/>
        </w:rPr>
        <w:t xml:space="preserve">(2017). tbx6l and tbx16 are redundantly required for posterior paraxial mesoderm formation during zebrafish embryogenesis. </w:t>
      </w:r>
      <w:r w:rsidRPr="008F29AB">
        <w:rPr>
          <w:i/>
          <w:noProof/>
        </w:rPr>
        <w:t>Dev Dyn</w:t>
      </w:r>
      <w:r w:rsidRPr="008F29AB">
        <w:rPr>
          <w:noProof/>
        </w:rPr>
        <w:t xml:space="preserve"> </w:t>
      </w:r>
      <w:r w:rsidRPr="008F29AB">
        <w:rPr>
          <w:b/>
          <w:noProof/>
        </w:rPr>
        <w:t>246</w:t>
      </w:r>
      <w:r w:rsidRPr="008F29AB">
        <w:rPr>
          <w:noProof/>
        </w:rPr>
        <w:t>, 759-769.</w:t>
      </w:r>
    </w:p>
    <w:p w14:paraId="5CC2BE6D" w14:textId="77777777" w:rsidR="008F29AB" w:rsidRPr="008F29AB" w:rsidRDefault="008F29AB" w:rsidP="008F29AB">
      <w:pPr>
        <w:pStyle w:val="EndNoteBibliography"/>
        <w:ind w:left="720" w:hanging="720"/>
        <w:rPr>
          <w:noProof/>
        </w:rPr>
      </w:pPr>
      <w:r w:rsidRPr="008F29AB">
        <w:rPr>
          <w:b/>
          <w:noProof/>
        </w:rPr>
        <w:lastRenderedPageBreak/>
        <w:t xml:space="preserve">Mueller, R. L., Huang, C. and Ho, R. K. </w:t>
      </w:r>
      <w:r w:rsidRPr="008F29AB">
        <w:rPr>
          <w:noProof/>
        </w:rPr>
        <w:t xml:space="preserve">(2010). Spatio-temporal regulation of Wnt and retinoic acid signaling by tbx16/spadetail during zebrafish mesoderm differentiation. </w:t>
      </w:r>
      <w:r w:rsidRPr="008F29AB">
        <w:rPr>
          <w:i/>
          <w:noProof/>
        </w:rPr>
        <w:t>BMC Genomics</w:t>
      </w:r>
      <w:r w:rsidRPr="008F29AB">
        <w:rPr>
          <w:noProof/>
        </w:rPr>
        <w:t xml:space="preserve"> </w:t>
      </w:r>
      <w:r w:rsidRPr="008F29AB">
        <w:rPr>
          <w:b/>
          <w:noProof/>
        </w:rPr>
        <w:t>11</w:t>
      </w:r>
      <w:r w:rsidRPr="008F29AB">
        <w:rPr>
          <w:noProof/>
        </w:rPr>
        <w:t>, 492.</w:t>
      </w:r>
    </w:p>
    <w:p w14:paraId="252C1F30" w14:textId="77777777" w:rsidR="008F29AB" w:rsidRPr="008F29AB" w:rsidRDefault="008F29AB" w:rsidP="008F29AB">
      <w:pPr>
        <w:pStyle w:val="EndNoteBibliography"/>
        <w:ind w:left="720" w:hanging="720"/>
        <w:rPr>
          <w:noProof/>
        </w:rPr>
      </w:pPr>
      <w:r w:rsidRPr="008F29AB">
        <w:rPr>
          <w:b/>
          <w:noProof/>
        </w:rPr>
        <w:t xml:space="preserve">Münsterberg, A. E., Kitajewski, J., Bumcrot, D. A., McMahon, A. P. and Lassar, A. B. </w:t>
      </w:r>
      <w:r w:rsidRPr="008F29AB">
        <w:rPr>
          <w:noProof/>
        </w:rPr>
        <w:t xml:space="preserve">(1995). Combinatorial signalling by sonic hedgehog and Wnt family members induces myogenic bHLH gene expression in the somite. </w:t>
      </w:r>
      <w:r w:rsidRPr="008F29AB">
        <w:rPr>
          <w:i/>
          <w:noProof/>
        </w:rPr>
        <w:t>Genes and Development</w:t>
      </w:r>
      <w:r w:rsidRPr="008F29AB">
        <w:rPr>
          <w:noProof/>
        </w:rPr>
        <w:t xml:space="preserve"> </w:t>
      </w:r>
      <w:r w:rsidRPr="008F29AB">
        <w:rPr>
          <w:b/>
          <w:noProof/>
        </w:rPr>
        <w:t>9</w:t>
      </w:r>
      <w:r w:rsidRPr="008F29AB">
        <w:rPr>
          <w:noProof/>
        </w:rPr>
        <w:t>, 2911-2922.</w:t>
      </w:r>
    </w:p>
    <w:p w14:paraId="5D51F372" w14:textId="77777777" w:rsidR="008F29AB" w:rsidRPr="008F29AB" w:rsidRDefault="008F29AB" w:rsidP="008F29AB">
      <w:pPr>
        <w:pStyle w:val="EndNoteBibliography"/>
        <w:ind w:left="720" w:hanging="720"/>
        <w:rPr>
          <w:noProof/>
        </w:rPr>
      </w:pPr>
      <w:r w:rsidRPr="008F29AB">
        <w:rPr>
          <w:b/>
          <w:noProof/>
        </w:rPr>
        <w:t xml:space="preserve">Nandkishore, N., Vyas, B., Javali, A., Ghosh, S. and Sambasivan, R. </w:t>
      </w:r>
      <w:r w:rsidRPr="008F29AB">
        <w:rPr>
          <w:noProof/>
        </w:rPr>
        <w:t xml:space="preserve">(2018). Divergent early mesoderm specification underlies distinct head and trunk muscle programmes in vertebrates. </w:t>
      </w:r>
      <w:r w:rsidRPr="008F29AB">
        <w:rPr>
          <w:i/>
          <w:noProof/>
        </w:rPr>
        <w:t>Development</w:t>
      </w:r>
      <w:r w:rsidRPr="008F29AB">
        <w:rPr>
          <w:noProof/>
        </w:rPr>
        <w:t xml:space="preserve"> </w:t>
      </w:r>
      <w:r w:rsidRPr="008F29AB">
        <w:rPr>
          <w:b/>
          <w:noProof/>
        </w:rPr>
        <w:t>145</w:t>
      </w:r>
      <w:r w:rsidRPr="008F29AB">
        <w:rPr>
          <w:noProof/>
        </w:rPr>
        <w:t>, dev160945.</w:t>
      </w:r>
    </w:p>
    <w:p w14:paraId="07F86B03" w14:textId="77777777" w:rsidR="008F29AB" w:rsidRPr="008F29AB" w:rsidRDefault="008F29AB" w:rsidP="008F29AB">
      <w:pPr>
        <w:pStyle w:val="EndNoteBibliography"/>
        <w:ind w:left="720" w:hanging="720"/>
        <w:rPr>
          <w:noProof/>
        </w:rPr>
      </w:pPr>
      <w:r w:rsidRPr="008F29AB">
        <w:rPr>
          <w:b/>
          <w:noProof/>
        </w:rPr>
        <w:t xml:space="preserve">Nelson, A. C., Cutty, S. J., Gasiunas, S. N., Deplae, I., Stemple, D. L. and Wardle, F. C. </w:t>
      </w:r>
      <w:r w:rsidRPr="008F29AB">
        <w:rPr>
          <w:noProof/>
        </w:rPr>
        <w:t xml:space="preserve">(2017). In Vivo Regulation of the Zebrafish Endoderm Progenitor Niche by T-Box Transcription Factors. </w:t>
      </w:r>
      <w:r w:rsidRPr="008F29AB">
        <w:rPr>
          <w:i/>
          <w:noProof/>
        </w:rPr>
        <w:t>Cell reports</w:t>
      </w:r>
      <w:r w:rsidRPr="008F29AB">
        <w:rPr>
          <w:noProof/>
        </w:rPr>
        <w:t xml:space="preserve"> </w:t>
      </w:r>
      <w:r w:rsidRPr="008F29AB">
        <w:rPr>
          <w:b/>
          <w:noProof/>
        </w:rPr>
        <w:t>19</w:t>
      </w:r>
      <w:r w:rsidRPr="008F29AB">
        <w:rPr>
          <w:noProof/>
        </w:rPr>
        <w:t>, 2782-2795.</w:t>
      </w:r>
    </w:p>
    <w:p w14:paraId="6B5EE60A" w14:textId="77777777" w:rsidR="008F29AB" w:rsidRPr="008F29AB" w:rsidRDefault="008F29AB" w:rsidP="008F29AB">
      <w:pPr>
        <w:pStyle w:val="EndNoteBibliography"/>
        <w:ind w:left="720" w:hanging="720"/>
        <w:rPr>
          <w:noProof/>
        </w:rPr>
      </w:pPr>
      <w:r w:rsidRPr="008F29AB">
        <w:rPr>
          <w:b/>
          <w:noProof/>
        </w:rPr>
        <w:t xml:space="preserve">Nikaido, M., Kawakami, A., Sawada, A., Furutani-Seiki, M., Takeda, H. and Araki, K. </w:t>
      </w:r>
      <w:r w:rsidRPr="008F29AB">
        <w:rPr>
          <w:noProof/>
        </w:rPr>
        <w:t xml:space="preserve">(2002). Tbx24, encoding a T-box protein, is mutated in the zebrafish somite-segmentation mutant fused somites. </w:t>
      </w:r>
      <w:r w:rsidRPr="008F29AB">
        <w:rPr>
          <w:i/>
          <w:noProof/>
        </w:rPr>
        <w:t>Nature genetics</w:t>
      </w:r>
      <w:r w:rsidRPr="008F29AB">
        <w:rPr>
          <w:noProof/>
        </w:rPr>
        <w:t xml:space="preserve"> </w:t>
      </w:r>
      <w:r w:rsidRPr="008F29AB">
        <w:rPr>
          <w:b/>
          <w:noProof/>
        </w:rPr>
        <w:t>31</w:t>
      </w:r>
      <w:r w:rsidRPr="008F29AB">
        <w:rPr>
          <w:noProof/>
        </w:rPr>
        <w:t>, 195-199.</w:t>
      </w:r>
    </w:p>
    <w:p w14:paraId="0E11771D" w14:textId="77777777" w:rsidR="008F29AB" w:rsidRPr="008F29AB" w:rsidRDefault="008F29AB" w:rsidP="008F29AB">
      <w:pPr>
        <w:pStyle w:val="EndNoteBibliography"/>
        <w:ind w:left="720" w:hanging="720"/>
        <w:rPr>
          <w:noProof/>
        </w:rPr>
      </w:pPr>
      <w:r w:rsidRPr="008F29AB">
        <w:rPr>
          <w:b/>
          <w:noProof/>
        </w:rPr>
        <w:t xml:space="preserve">Ochi, H., Hans, S. and Westerfield, M. </w:t>
      </w:r>
      <w:r w:rsidRPr="008F29AB">
        <w:rPr>
          <w:noProof/>
        </w:rPr>
        <w:t xml:space="preserve">(2008). Smarcd3 regulates the timing of zebrafish myogenesis onset. </w:t>
      </w:r>
      <w:r w:rsidRPr="008F29AB">
        <w:rPr>
          <w:i/>
          <w:noProof/>
        </w:rPr>
        <w:t>J Biol Chem</w:t>
      </w:r>
      <w:r w:rsidRPr="008F29AB">
        <w:rPr>
          <w:noProof/>
        </w:rPr>
        <w:t xml:space="preserve"> </w:t>
      </w:r>
      <w:r w:rsidRPr="008F29AB">
        <w:rPr>
          <w:b/>
          <w:noProof/>
        </w:rPr>
        <w:t>283</w:t>
      </w:r>
      <w:r w:rsidRPr="008F29AB">
        <w:rPr>
          <w:noProof/>
        </w:rPr>
        <w:t>, 3529-3536.</w:t>
      </w:r>
    </w:p>
    <w:p w14:paraId="76A2A348" w14:textId="77777777" w:rsidR="008F29AB" w:rsidRPr="008F29AB" w:rsidRDefault="008F29AB" w:rsidP="008F29AB">
      <w:pPr>
        <w:pStyle w:val="EndNoteBibliography"/>
        <w:ind w:left="720" w:hanging="720"/>
        <w:rPr>
          <w:noProof/>
        </w:rPr>
      </w:pPr>
      <w:r w:rsidRPr="008F29AB">
        <w:rPr>
          <w:b/>
          <w:noProof/>
        </w:rPr>
        <w:t xml:space="preserve">Odenthal, J., Haffter, P., Vogelsang, E., Brand, M., Van Eeden, F. J. M., Furutani-Seiki, M., Granato, M., Hammerschmidt, M., Heisenberg, C. P., Jiang, Y. J., et al. </w:t>
      </w:r>
      <w:r w:rsidRPr="008F29AB">
        <w:rPr>
          <w:noProof/>
        </w:rPr>
        <w:t xml:space="preserve">(1996). Mutations affecting the formation of the notochord in the zebrafish, Danio rerio. </w:t>
      </w:r>
      <w:r w:rsidRPr="008F29AB">
        <w:rPr>
          <w:i/>
          <w:noProof/>
        </w:rPr>
        <w:t>Development</w:t>
      </w:r>
      <w:r w:rsidRPr="008F29AB">
        <w:rPr>
          <w:noProof/>
        </w:rPr>
        <w:t xml:space="preserve"> </w:t>
      </w:r>
      <w:r w:rsidRPr="008F29AB">
        <w:rPr>
          <w:b/>
          <w:noProof/>
        </w:rPr>
        <w:t>123</w:t>
      </w:r>
      <w:r w:rsidRPr="008F29AB">
        <w:rPr>
          <w:noProof/>
        </w:rPr>
        <w:t>, 103-115.</w:t>
      </w:r>
    </w:p>
    <w:p w14:paraId="50D7EBC1" w14:textId="77777777" w:rsidR="008F29AB" w:rsidRPr="008F29AB" w:rsidRDefault="008F29AB" w:rsidP="008F29AB">
      <w:pPr>
        <w:pStyle w:val="EndNoteBibliography"/>
        <w:ind w:left="720" w:hanging="720"/>
        <w:rPr>
          <w:noProof/>
        </w:rPr>
      </w:pPr>
      <w:r w:rsidRPr="008F29AB">
        <w:rPr>
          <w:b/>
          <w:noProof/>
        </w:rPr>
        <w:t xml:space="preserve">Osborn, D. P., Li, K., Hinits, Y. and Hughes, S. M. </w:t>
      </w:r>
      <w:r w:rsidRPr="008F29AB">
        <w:rPr>
          <w:noProof/>
        </w:rPr>
        <w:t xml:space="preserve">(2011). Cdkn1c drives muscle differentiation through a positive feedback loop with Myod. </w:t>
      </w:r>
      <w:r w:rsidRPr="008F29AB">
        <w:rPr>
          <w:i/>
          <w:noProof/>
        </w:rPr>
        <w:t>Dev Biol</w:t>
      </w:r>
      <w:r w:rsidRPr="008F29AB">
        <w:rPr>
          <w:noProof/>
        </w:rPr>
        <w:t xml:space="preserve"> </w:t>
      </w:r>
      <w:r w:rsidRPr="008F29AB">
        <w:rPr>
          <w:b/>
          <w:noProof/>
        </w:rPr>
        <w:t>350</w:t>
      </w:r>
      <w:r w:rsidRPr="008F29AB">
        <w:rPr>
          <w:noProof/>
        </w:rPr>
        <w:t>, 464-475.</w:t>
      </w:r>
    </w:p>
    <w:p w14:paraId="788D826E" w14:textId="77777777" w:rsidR="008F29AB" w:rsidRPr="008F29AB" w:rsidRDefault="008F29AB" w:rsidP="008F29AB">
      <w:pPr>
        <w:pStyle w:val="EndNoteBibliography"/>
        <w:ind w:left="720" w:hanging="720"/>
        <w:rPr>
          <w:noProof/>
        </w:rPr>
      </w:pPr>
      <w:r w:rsidRPr="008F29AB">
        <w:rPr>
          <w:b/>
          <w:noProof/>
        </w:rPr>
        <w:t xml:space="preserve">Papaioannou, V. E. </w:t>
      </w:r>
      <w:r w:rsidRPr="008F29AB">
        <w:rPr>
          <w:noProof/>
        </w:rPr>
        <w:t xml:space="preserve">(2014). The T-box gene family: emerging roles in development, stem cells and cancer. </w:t>
      </w:r>
      <w:r w:rsidRPr="008F29AB">
        <w:rPr>
          <w:i/>
          <w:noProof/>
        </w:rPr>
        <w:t>Development</w:t>
      </w:r>
      <w:r w:rsidRPr="008F29AB">
        <w:rPr>
          <w:noProof/>
        </w:rPr>
        <w:t xml:space="preserve"> </w:t>
      </w:r>
      <w:r w:rsidRPr="008F29AB">
        <w:rPr>
          <w:b/>
          <w:noProof/>
        </w:rPr>
        <w:t>141</w:t>
      </w:r>
      <w:r w:rsidRPr="008F29AB">
        <w:rPr>
          <w:noProof/>
        </w:rPr>
        <w:t>, 3819-3833.</w:t>
      </w:r>
    </w:p>
    <w:p w14:paraId="732F3C09" w14:textId="77777777" w:rsidR="008F29AB" w:rsidRPr="008F29AB" w:rsidRDefault="008F29AB" w:rsidP="008F29AB">
      <w:pPr>
        <w:pStyle w:val="EndNoteBibliography"/>
        <w:ind w:left="720" w:hanging="720"/>
        <w:rPr>
          <w:noProof/>
        </w:rPr>
      </w:pPr>
      <w:r w:rsidRPr="008F29AB">
        <w:rPr>
          <w:b/>
          <w:noProof/>
        </w:rPr>
        <w:t xml:space="preserve">Placzek, M. and Briscoe, J. </w:t>
      </w:r>
      <w:r w:rsidRPr="008F29AB">
        <w:rPr>
          <w:noProof/>
        </w:rPr>
        <w:t xml:space="preserve">(2018). Sonic hedgehog in vertebrate neural tube development. </w:t>
      </w:r>
      <w:r w:rsidRPr="008F29AB">
        <w:rPr>
          <w:i/>
          <w:noProof/>
        </w:rPr>
        <w:t>International Journal of Developmental Biology</w:t>
      </w:r>
      <w:r w:rsidRPr="008F29AB">
        <w:rPr>
          <w:noProof/>
        </w:rPr>
        <w:t xml:space="preserve"> </w:t>
      </w:r>
      <w:r w:rsidRPr="008F29AB">
        <w:rPr>
          <w:b/>
          <w:noProof/>
        </w:rPr>
        <w:t>62</w:t>
      </w:r>
      <w:r w:rsidRPr="008F29AB">
        <w:rPr>
          <w:noProof/>
        </w:rPr>
        <w:t>, 225-234.</w:t>
      </w:r>
    </w:p>
    <w:p w14:paraId="5B60420D" w14:textId="77777777" w:rsidR="008F29AB" w:rsidRPr="008F29AB" w:rsidRDefault="008F29AB" w:rsidP="008F29AB">
      <w:pPr>
        <w:pStyle w:val="EndNoteBibliography"/>
        <w:ind w:left="720" w:hanging="720"/>
        <w:rPr>
          <w:noProof/>
        </w:rPr>
      </w:pPr>
      <w:r w:rsidRPr="008F29AB">
        <w:rPr>
          <w:b/>
          <w:noProof/>
        </w:rPr>
        <w:t xml:space="preserve">Pradeepa, M. M. </w:t>
      </w:r>
      <w:r w:rsidRPr="008F29AB">
        <w:rPr>
          <w:noProof/>
        </w:rPr>
        <w:t xml:space="preserve">(2017). Causal role of histone acetylations in enhancer function. </w:t>
      </w:r>
      <w:r w:rsidRPr="008F29AB">
        <w:rPr>
          <w:i/>
          <w:noProof/>
        </w:rPr>
        <w:t>Transcription</w:t>
      </w:r>
      <w:r w:rsidRPr="008F29AB">
        <w:rPr>
          <w:noProof/>
        </w:rPr>
        <w:t xml:space="preserve"> </w:t>
      </w:r>
      <w:r w:rsidRPr="008F29AB">
        <w:rPr>
          <w:b/>
          <w:noProof/>
        </w:rPr>
        <w:t>8</w:t>
      </w:r>
      <w:r w:rsidRPr="008F29AB">
        <w:rPr>
          <w:noProof/>
        </w:rPr>
        <w:t>, 40-47.</w:t>
      </w:r>
    </w:p>
    <w:p w14:paraId="17806C90" w14:textId="77777777" w:rsidR="008F29AB" w:rsidRPr="008F29AB" w:rsidRDefault="008F29AB" w:rsidP="008F29AB">
      <w:pPr>
        <w:pStyle w:val="EndNoteBibliography"/>
        <w:ind w:left="720" w:hanging="720"/>
        <w:rPr>
          <w:noProof/>
        </w:rPr>
      </w:pPr>
      <w:r w:rsidRPr="008F29AB">
        <w:rPr>
          <w:b/>
          <w:noProof/>
        </w:rPr>
        <w:t xml:space="preserve">Pradeepa, M. M., Grimes, G. R., Kumar, Y., Olley, G., Taylor, G. C., Schneider, R. and Bickmore, W. A. </w:t>
      </w:r>
      <w:r w:rsidRPr="008F29AB">
        <w:rPr>
          <w:noProof/>
        </w:rPr>
        <w:t xml:space="preserve">(2016). Histone H3 globular domain acetylation identifies a new class of enhancers. </w:t>
      </w:r>
      <w:r w:rsidRPr="008F29AB">
        <w:rPr>
          <w:i/>
          <w:noProof/>
        </w:rPr>
        <w:t>Nature genetics</w:t>
      </w:r>
      <w:r w:rsidRPr="008F29AB">
        <w:rPr>
          <w:noProof/>
        </w:rPr>
        <w:t xml:space="preserve"> </w:t>
      </w:r>
      <w:r w:rsidRPr="008F29AB">
        <w:rPr>
          <w:b/>
          <w:noProof/>
        </w:rPr>
        <w:t>48</w:t>
      </w:r>
      <w:r w:rsidRPr="008F29AB">
        <w:rPr>
          <w:noProof/>
        </w:rPr>
        <w:t>, 681-686.</w:t>
      </w:r>
    </w:p>
    <w:p w14:paraId="2BF5FE7E" w14:textId="77777777" w:rsidR="008F29AB" w:rsidRPr="008F29AB" w:rsidRDefault="008F29AB" w:rsidP="008F29AB">
      <w:pPr>
        <w:pStyle w:val="EndNoteBibliography"/>
        <w:ind w:left="720" w:hanging="720"/>
        <w:rPr>
          <w:noProof/>
        </w:rPr>
      </w:pPr>
      <w:r w:rsidRPr="008F29AB">
        <w:rPr>
          <w:b/>
          <w:noProof/>
        </w:rPr>
        <w:t xml:space="preserve">Reifers, F., Bohli, H., Walsh, E. C., Crossley, P. H., Stainier, D. Y. and Brand, M. </w:t>
      </w:r>
      <w:r w:rsidRPr="008F29AB">
        <w:rPr>
          <w:noProof/>
        </w:rPr>
        <w:t xml:space="preserve">(1998). </w:t>
      </w:r>
      <w:r w:rsidRPr="008F29AB">
        <w:rPr>
          <w:i/>
          <w:noProof/>
        </w:rPr>
        <w:t>Fgf8</w:t>
      </w:r>
      <w:r w:rsidRPr="008F29AB">
        <w:rPr>
          <w:noProof/>
        </w:rPr>
        <w:t xml:space="preserve"> is mutated in zebrafish </w:t>
      </w:r>
      <w:r w:rsidRPr="008F29AB">
        <w:rPr>
          <w:i/>
          <w:noProof/>
        </w:rPr>
        <w:t>acerebellar</w:t>
      </w:r>
      <w:r w:rsidRPr="008F29AB">
        <w:rPr>
          <w:noProof/>
        </w:rPr>
        <w:t xml:space="preserve"> (</w:t>
      </w:r>
      <w:r w:rsidRPr="008F29AB">
        <w:rPr>
          <w:i/>
          <w:noProof/>
        </w:rPr>
        <w:t>ace</w:t>
      </w:r>
      <w:r w:rsidRPr="008F29AB">
        <w:rPr>
          <w:noProof/>
        </w:rPr>
        <w:t xml:space="preserve">) mutants and is required for maintenance of midbrain-hindbrain boundary development and somitogenesis. </w:t>
      </w:r>
      <w:r w:rsidRPr="008F29AB">
        <w:rPr>
          <w:i/>
          <w:noProof/>
        </w:rPr>
        <w:t>Development</w:t>
      </w:r>
      <w:r w:rsidRPr="008F29AB">
        <w:rPr>
          <w:noProof/>
        </w:rPr>
        <w:t xml:space="preserve"> </w:t>
      </w:r>
      <w:r w:rsidRPr="008F29AB">
        <w:rPr>
          <w:b/>
          <w:noProof/>
        </w:rPr>
        <w:t>125</w:t>
      </w:r>
      <w:r w:rsidRPr="008F29AB">
        <w:rPr>
          <w:noProof/>
        </w:rPr>
        <w:t>, 2381-2395.</w:t>
      </w:r>
    </w:p>
    <w:p w14:paraId="4AEA3A4E" w14:textId="77777777" w:rsidR="008F29AB" w:rsidRPr="008F29AB" w:rsidRDefault="008F29AB" w:rsidP="008F29AB">
      <w:pPr>
        <w:pStyle w:val="EndNoteBibliography"/>
        <w:ind w:left="720" w:hanging="720"/>
        <w:rPr>
          <w:noProof/>
        </w:rPr>
      </w:pPr>
      <w:r w:rsidRPr="008F29AB">
        <w:rPr>
          <w:b/>
          <w:noProof/>
        </w:rPr>
        <w:t xml:space="preserve">Rentzsch, F., Bakkers, J., Kramer, C. and Hammerschmidt, M. </w:t>
      </w:r>
      <w:r w:rsidRPr="008F29AB">
        <w:rPr>
          <w:noProof/>
        </w:rPr>
        <w:t xml:space="preserve">(2004). Fgf signaling induces posterior neuroectoderm independently of Bmp signaling inhibition. </w:t>
      </w:r>
      <w:r w:rsidRPr="008F29AB">
        <w:rPr>
          <w:i/>
          <w:noProof/>
        </w:rPr>
        <w:t>Dev Dyn</w:t>
      </w:r>
      <w:r w:rsidRPr="008F29AB">
        <w:rPr>
          <w:noProof/>
        </w:rPr>
        <w:t xml:space="preserve"> </w:t>
      </w:r>
      <w:r w:rsidRPr="008F29AB">
        <w:rPr>
          <w:b/>
          <w:noProof/>
        </w:rPr>
        <w:t>231</w:t>
      </w:r>
      <w:r w:rsidRPr="008F29AB">
        <w:rPr>
          <w:noProof/>
        </w:rPr>
        <w:t>, 750-757.</w:t>
      </w:r>
    </w:p>
    <w:p w14:paraId="2D4EB573" w14:textId="77777777" w:rsidR="008F29AB" w:rsidRPr="008F29AB" w:rsidRDefault="008F29AB" w:rsidP="008F29AB">
      <w:pPr>
        <w:pStyle w:val="EndNoteBibliography"/>
        <w:ind w:left="720" w:hanging="720"/>
        <w:rPr>
          <w:noProof/>
        </w:rPr>
      </w:pPr>
      <w:r w:rsidRPr="008F29AB">
        <w:rPr>
          <w:b/>
          <w:noProof/>
        </w:rPr>
        <w:t xml:space="preserve">Rhinn, M., Lun, K., Luz, M., Werner, M. and Brand, M. </w:t>
      </w:r>
      <w:r w:rsidRPr="008F29AB">
        <w:rPr>
          <w:noProof/>
        </w:rPr>
        <w:t xml:space="preserve">(2005). Positioning of the midbrain-hindbrain boundary organizer through global posteriorization of the neuroectoderm mediated by Wnt8 signaling. </w:t>
      </w:r>
      <w:r w:rsidRPr="008F29AB">
        <w:rPr>
          <w:i/>
          <w:noProof/>
        </w:rPr>
        <w:t>Development</w:t>
      </w:r>
      <w:r w:rsidRPr="008F29AB">
        <w:rPr>
          <w:noProof/>
        </w:rPr>
        <w:t xml:space="preserve"> </w:t>
      </w:r>
      <w:r w:rsidRPr="008F29AB">
        <w:rPr>
          <w:b/>
          <w:noProof/>
        </w:rPr>
        <w:t>132</w:t>
      </w:r>
      <w:r w:rsidRPr="008F29AB">
        <w:rPr>
          <w:noProof/>
        </w:rPr>
        <w:t>, 1261-1272.</w:t>
      </w:r>
    </w:p>
    <w:p w14:paraId="59A0990C" w14:textId="77777777" w:rsidR="008F29AB" w:rsidRPr="008F29AB" w:rsidRDefault="008F29AB" w:rsidP="008F29AB">
      <w:pPr>
        <w:pStyle w:val="EndNoteBibliography"/>
        <w:ind w:left="720" w:hanging="720"/>
        <w:rPr>
          <w:noProof/>
        </w:rPr>
      </w:pPr>
      <w:r w:rsidRPr="008F29AB">
        <w:rPr>
          <w:b/>
          <w:noProof/>
        </w:rPr>
        <w:t xml:space="preserve">Roelink, H., Augsburger, A., Heemskerk, J., Korzh, V., Norlin, S., Ruiz i Altaba, A., Tanabe, Y., Placzek, M., Edlund, T., Jessell, T. M., et al. </w:t>
      </w:r>
      <w:r w:rsidRPr="008F29AB">
        <w:rPr>
          <w:noProof/>
        </w:rPr>
        <w:t xml:space="preserve">(1994). Floor plate and motor neuron induction by vhh-1, a vertebrate homolog of hedgehog expressed by the notochord. </w:t>
      </w:r>
      <w:r w:rsidRPr="008F29AB">
        <w:rPr>
          <w:i/>
          <w:noProof/>
        </w:rPr>
        <w:t>Cell</w:t>
      </w:r>
      <w:r w:rsidRPr="008F29AB">
        <w:rPr>
          <w:noProof/>
        </w:rPr>
        <w:t xml:space="preserve"> </w:t>
      </w:r>
      <w:r w:rsidRPr="008F29AB">
        <w:rPr>
          <w:b/>
          <w:noProof/>
        </w:rPr>
        <w:t>76</w:t>
      </w:r>
      <w:r w:rsidRPr="008F29AB">
        <w:rPr>
          <w:noProof/>
        </w:rPr>
        <w:t>, 761-775.</w:t>
      </w:r>
    </w:p>
    <w:p w14:paraId="3EB9967F" w14:textId="77777777" w:rsidR="008F29AB" w:rsidRPr="008F29AB" w:rsidRDefault="008F29AB" w:rsidP="008F29AB">
      <w:pPr>
        <w:pStyle w:val="EndNoteBibliography"/>
        <w:ind w:left="720" w:hanging="720"/>
        <w:rPr>
          <w:noProof/>
        </w:rPr>
      </w:pPr>
      <w:r w:rsidRPr="008F29AB">
        <w:rPr>
          <w:b/>
          <w:noProof/>
        </w:rPr>
        <w:t xml:space="preserve">Row, R. H., Maitre, J. L., Martin, B. L., Stockinger, P., Heisenberg, C. P. and Kimelman, D. </w:t>
      </w:r>
      <w:r w:rsidRPr="008F29AB">
        <w:rPr>
          <w:noProof/>
        </w:rPr>
        <w:t xml:space="preserve">(2011). Completion of the epithelial to mesenchymal transition in zebrafish mesoderm requires Spadetail. </w:t>
      </w:r>
      <w:r w:rsidRPr="008F29AB">
        <w:rPr>
          <w:i/>
          <w:noProof/>
        </w:rPr>
        <w:t>Dev Biol</w:t>
      </w:r>
      <w:r w:rsidRPr="008F29AB">
        <w:rPr>
          <w:noProof/>
        </w:rPr>
        <w:t xml:space="preserve"> </w:t>
      </w:r>
      <w:r w:rsidRPr="008F29AB">
        <w:rPr>
          <w:b/>
          <w:noProof/>
        </w:rPr>
        <w:t>354</w:t>
      </w:r>
      <w:r w:rsidRPr="008F29AB">
        <w:rPr>
          <w:noProof/>
        </w:rPr>
        <w:t>, 102-110.</w:t>
      </w:r>
    </w:p>
    <w:p w14:paraId="027CD126" w14:textId="77777777" w:rsidR="008F29AB" w:rsidRPr="008F29AB" w:rsidRDefault="008F29AB" w:rsidP="008F29AB">
      <w:pPr>
        <w:pStyle w:val="EndNoteBibliography"/>
        <w:ind w:left="720" w:hanging="720"/>
        <w:rPr>
          <w:noProof/>
        </w:rPr>
      </w:pPr>
      <w:r w:rsidRPr="008F29AB">
        <w:rPr>
          <w:b/>
          <w:noProof/>
        </w:rPr>
        <w:lastRenderedPageBreak/>
        <w:t xml:space="preserve">Rudnicki, M. A., Schnegelsberg, P. N., Stead, R. H., Braun, T., Arnold, H. H. and Jaenisch, R. </w:t>
      </w:r>
      <w:r w:rsidRPr="008F29AB">
        <w:rPr>
          <w:noProof/>
        </w:rPr>
        <w:t xml:space="preserve">(1993). MyoD or Myf-5 is required for the formation of skeletal muscle. </w:t>
      </w:r>
      <w:r w:rsidRPr="008F29AB">
        <w:rPr>
          <w:i/>
          <w:noProof/>
        </w:rPr>
        <w:t>Cell</w:t>
      </w:r>
      <w:r w:rsidRPr="008F29AB">
        <w:rPr>
          <w:noProof/>
        </w:rPr>
        <w:t xml:space="preserve"> </w:t>
      </w:r>
      <w:r w:rsidRPr="008F29AB">
        <w:rPr>
          <w:b/>
          <w:noProof/>
        </w:rPr>
        <w:t>75</w:t>
      </w:r>
      <w:r w:rsidRPr="008F29AB">
        <w:rPr>
          <w:noProof/>
        </w:rPr>
        <w:t>, 1351-1359.</w:t>
      </w:r>
    </w:p>
    <w:p w14:paraId="4699E0A0" w14:textId="77777777" w:rsidR="008F29AB" w:rsidRPr="008F29AB" w:rsidRDefault="008F29AB" w:rsidP="008F29AB">
      <w:pPr>
        <w:pStyle w:val="EndNoteBibliography"/>
        <w:ind w:left="720" w:hanging="720"/>
        <w:rPr>
          <w:noProof/>
        </w:rPr>
      </w:pPr>
      <w:r w:rsidRPr="008F29AB">
        <w:rPr>
          <w:b/>
          <w:noProof/>
        </w:rPr>
        <w:t xml:space="preserve">Ruvinsky, I., Silver, L. M. and Ho, R. K. </w:t>
      </w:r>
      <w:r w:rsidRPr="008F29AB">
        <w:rPr>
          <w:noProof/>
        </w:rPr>
        <w:t xml:space="preserve">(1998). Characterization of the zebrafish tbx16 gene and evolution of the vertebrate T-box family. </w:t>
      </w:r>
      <w:r w:rsidRPr="008F29AB">
        <w:rPr>
          <w:i/>
          <w:noProof/>
        </w:rPr>
        <w:t>Development genes and evolution</w:t>
      </w:r>
      <w:r w:rsidRPr="008F29AB">
        <w:rPr>
          <w:noProof/>
        </w:rPr>
        <w:t xml:space="preserve"> </w:t>
      </w:r>
      <w:r w:rsidRPr="008F29AB">
        <w:rPr>
          <w:b/>
          <w:noProof/>
        </w:rPr>
        <w:t>208</w:t>
      </w:r>
      <w:r w:rsidRPr="008F29AB">
        <w:rPr>
          <w:noProof/>
        </w:rPr>
        <w:t>, 94-99.</w:t>
      </w:r>
    </w:p>
    <w:p w14:paraId="198F5B70" w14:textId="77777777" w:rsidR="008F29AB" w:rsidRPr="008F29AB" w:rsidRDefault="008F29AB" w:rsidP="008F29AB">
      <w:pPr>
        <w:pStyle w:val="EndNoteBibliography"/>
        <w:ind w:left="720" w:hanging="720"/>
        <w:rPr>
          <w:noProof/>
        </w:rPr>
      </w:pPr>
      <w:r w:rsidRPr="008F29AB">
        <w:rPr>
          <w:b/>
          <w:noProof/>
        </w:rPr>
        <w:t xml:space="preserve">Satoh, N., Tagawa, K. and Takahashi, H. </w:t>
      </w:r>
      <w:r w:rsidRPr="008F29AB">
        <w:rPr>
          <w:noProof/>
        </w:rPr>
        <w:t xml:space="preserve">(2012). How was the notochord born? </w:t>
      </w:r>
      <w:r w:rsidRPr="008F29AB">
        <w:rPr>
          <w:i/>
          <w:noProof/>
        </w:rPr>
        <w:t>Evolution &amp; Development</w:t>
      </w:r>
      <w:r w:rsidRPr="008F29AB">
        <w:rPr>
          <w:noProof/>
        </w:rPr>
        <w:t xml:space="preserve"> </w:t>
      </w:r>
      <w:r w:rsidRPr="008F29AB">
        <w:rPr>
          <w:b/>
          <w:noProof/>
        </w:rPr>
        <w:t>14</w:t>
      </w:r>
      <w:r w:rsidRPr="008F29AB">
        <w:rPr>
          <w:noProof/>
        </w:rPr>
        <w:t>, 56-75.</w:t>
      </w:r>
    </w:p>
    <w:p w14:paraId="0346E57A" w14:textId="77777777" w:rsidR="008F29AB" w:rsidRPr="008F29AB" w:rsidRDefault="008F29AB" w:rsidP="008F29AB">
      <w:pPr>
        <w:pStyle w:val="EndNoteBibliography"/>
        <w:ind w:left="720" w:hanging="720"/>
        <w:rPr>
          <w:noProof/>
        </w:rPr>
      </w:pPr>
      <w:r w:rsidRPr="008F29AB">
        <w:rPr>
          <w:b/>
          <w:noProof/>
        </w:rPr>
        <w:t xml:space="preserve">Schulte-Merker, S., Hammerschmidt, M., Beuchle, D., Cho, K. W., De Robertis, E. M. and Nüsslein-Volhard, C. </w:t>
      </w:r>
      <w:r w:rsidRPr="008F29AB">
        <w:rPr>
          <w:noProof/>
        </w:rPr>
        <w:t xml:space="preserve">(1994a). Expression of zebrafish </w:t>
      </w:r>
      <w:r w:rsidRPr="008F29AB">
        <w:rPr>
          <w:i/>
          <w:noProof/>
        </w:rPr>
        <w:t>goosecoid</w:t>
      </w:r>
      <w:r w:rsidRPr="008F29AB">
        <w:rPr>
          <w:noProof/>
        </w:rPr>
        <w:t xml:space="preserve"> and </w:t>
      </w:r>
      <w:r w:rsidRPr="008F29AB">
        <w:rPr>
          <w:i/>
          <w:noProof/>
        </w:rPr>
        <w:t>no tail</w:t>
      </w:r>
      <w:r w:rsidRPr="008F29AB">
        <w:rPr>
          <w:noProof/>
        </w:rPr>
        <w:t xml:space="preserve"> gene products in wild-type and mutant </w:t>
      </w:r>
      <w:r w:rsidRPr="008F29AB">
        <w:rPr>
          <w:i/>
          <w:noProof/>
        </w:rPr>
        <w:t>no tail</w:t>
      </w:r>
      <w:r w:rsidRPr="008F29AB">
        <w:rPr>
          <w:noProof/>
        </w:rPr>
        <w:t xml:space="preserve"> embryos. </w:t>
      </w:r>
      <w:r w:rsidRPr="008F29AB">
        <w:rPr>
          <w:i/>
          <w:noProof/>
        </w:rPr>
        <w:t>Development</w:t>
      </w:r>
      <w:r w:rsidRPr="008F29AB">
        <w:rPr>
          <w:noProof/>
        </w:rPr>
        <w:t xml:space="preserve"> </w:t>
      </w:r>
      <w:r w:rsidRPr="008F29AB">
        <w:rPr>
          <w:b/>
          <w:noProof/>
        </w:rPr>
        <w:t>120</w:t>
      </w:r>
      <w:r w:rsidRPr="008F29AB">
        <w:rPr>
          <w:noProof/>
        </w:rPr>
        <w:t>, 843-852.</w:t>
      </w:r>
    </w:p>
    <w:p w14:paraId="23BC7423" w14:textId="77777777" w:rsidR="008F29AB" w:rsidRPr="008F29AB" w:rsidRDefault="008F29AB" w:rsidP="008F29AB">
      <w:pPr>
        <w:pStyle w:val="EndNoteBibliography"/>
        <w:ind w:left="720" w:hanging="720"/>
        <w:rPr>
          <w:noProof/>
        </w:rPr>
      </w:pPr>
      <w:r w:rsidRPr="008F29AB">
        <w:rPr>
          <w:b/>
          <w:noProof/>
        </w:rPr>
        <w:t xml:space="preserve">Schulte-Merker, S., van Eeden, F. J. M., Halpern, M. E., Kimmel, C. B. and Nüsslein-Volhard, C. </w:t>
      </w:r>
      <w:r w:rsidRPr="008F29AB">
        <w:rPr>
          <w:noProof/>
        </w:rPr>
        <w:t xml:space="preserve">(1994b). </w:t>
      </w:r>
      <w:r w:rsidRPr="008F29AB">
        <w:rPr>
          <w:i/>
          <w:noProof/>
        </w:rPr>
        <w:t>no tail (ntl)</w:t>
      </w:r>
      <w:r w:rsidRPr="008F29AB">
        <w:rPr>
          <w:noProof/>
        </w:rPr>
        <w:t xml:space="preserve"> is the zebrafish homologue of the mouse </w:t>
      </w:r>
      <w:r w:rsidRPr="008F29AB">
        <w:rPr>
          <w:i/>
          <w:noProof/>
        </w:rPr>
        <w:t>T (Brachyury)</w:t>
      </w:r>
      <w:r w:rsidRPr="008F29AB">
        <w:rPr>
          <w:noProof/>
        </w:rPr>
        <w:t xml:space="preserve"> gene. </w:t>
      </w:r>
      <w:r w:rsidRPr="008F29AB">
        <w:rPr>
          <w:i/>
          <w:noProof/>
        </w:rPr>
        <w:t>Development</w:t>
      </w:r>
      <w:r w:rsidRPr="008F29AB">
        <w:rPr>
          <w:noProof/>
        </w:rPr>
        <w:t xml:space="preserve"> </w:t>
      </w:r>
      <w:r w:rsidRPr="008F29AB">
        <w:rPr>
          <w:b/>
          <w:noProof/>
        </w:rPr>
        <w:t>120</w:t>
      </w:r>
      <w:r w:rsidRPr="008F29AB">
        <w:rPr>
          <w:noProof/>
        </w:rPr>
        <w:t>, 1009-1015.</w:t>
      </w:r>
    </w:p>
    <w:p w14:paraId="5B955421" w14:textId="77777777" w:rsidR="008F29AB" w:rsidRPr="008F29AB" w:rsidRDefault="008F29AB" w:rsidP="008F29AB">
      <w:pPr>
        <w:pStyle w:val="EndNoteBibliography"/>
        <w:ind w:left="720" w:hanging="720"/>
        <w:rPr>
          <w:noProof/>
        </w:rPr>
      </w:pPr>
      <w:r w:rsidRPr="008F29AB">
        <w:rPr>
          <w:b/>
          <w:noProof/>
        </w:rPr>
        <w:t xml:space="preserve">Showell, C., Binder, O. and Conlon, F. L. </w:t>
      </w:r>
      <w:r w:rsidRPr="008F29AB">
        <w:rPr>
          <w:noProof/>
        </w:rPr>
        <w:t xml:space="preserve">(2004). T-box genes in early embryogenesis. </w:t>
      </w:r>
      <w:r w:rsidRPr="008F29AB">
        <w:rPr>
          <w:i/>
          <w:noProof/>
        </w:rPr>
        <w:t>Dev Dyn</w:t>
      </w:r>
      <w:r w:rsidRPr="008F29AB">
        <w:rPr>
          <w:noProof/>
        </w:rPr>
        <w:t xml:space="preserve"> </w:t>
      </w:r>
      <w:r w:rsidRPr="008F29AB">
        <w:rPr>
          <w:b/>
          <w:noProof/>
        </w:rPr>
        <w:t>229</w:t>
      </w:r>
      <w:r w:rsidRPr="008F29AB">
        <w:rPr>
          <w:noProof/>
        </w:rPr>
        <w:t>, 201-218.</w:t>
      </w:r>
    </w:p>
    <w:p w14:paraId="03222132" w14:textId="77777777" w:rsidR="008F29AB" w:rsidRPr="008F29AB" w:rsidRDefault="008F29AB" w:rsidP="008F29AB">
      <w:pPr>
        <w:pStyle w:val="EndNoteBibliography"/>
        <w:ind w:left="720" w:hanging="720"/>
        <w:rPr>
          <w:noProof/>
        </w:rPr>
      </w:pPr>
      <w:r w:rsidRPr="008F29AB">
        <w:rPr>
          <w:b/>
          <w:noProof/>
        </w:rPr>
        <w:t xml:space="preserve">Slack, J. M., Darlington, B. G., Heath, J. K. and Godsave, S. F. </w:t>
      </w:r>
      <w:r w:rsidRPr="008F29AB">
        <w:rPr>
          <w:noProof/>
        </w:rPr>
        <w:t xml:space="preserve">(1987). Mesoderm induction in early Xenopus embryos by heparin-binding growth factors. </w:t>
      </w:r>
      <w:r w:rsidRPr="008F29AB">
        <w:rPr>
          <w:i/>
          <w:noProof/>
        </w:rPr>
        <w:t>Nature</w:t>
      </w:r>
      <w:r w:rsidRPr="008F29AB">
        <w:rPr>
          <w:noProof/>
        </w:rPr>
        <w:t xml:space="preserve"> </w:t>
      </w:r>
      <w:r w:rsidRPr="008F29AB">
        <w:rPr>
          <w:b/>
          <w:noProof/>
        </w:rPr>
        <w:t>326</w:t>
      </w:r>
      <w:r w:rsidRPr="008F29AB">
        <w:rPr>
          <w:noProof/>
        </w:rPr>
        <w:t>, 197-200.</w:t>
      </w:r>
    </w:p>
    <w:p w14:paraId="445A5FE7" w14:textId="77777777" w:rsidR="008F29AB" w:rsidRPr="008F29AB" w:rsidRDefault="008F29AB" w:rsidP="008F29AB">
      <w:pPr>
        <w:pStyle w:val="EndNoteBibliography"/>
        <w:ind w:left="720" w:hanging="720"/>
        <w:rPr>
          <w:noProof/>
        </w:rPr>
      </w:pPr>
      <w:r w:rsidRPr="008F29AB">
        <w:rPr>
          <w:b/>
          <w:noProof/>
        </w:rPr>
        <w:t xml:space="preserve">Smith, J. C., Price, B. M., Green, J. B., Weigel, D. and Herrmann, B. G. </w:t>
      </w:r>
      <w:r w:rsidRPr="008F29AB">
        <w:rPr>
          <w:noProof/>
        </w:rPr>
        <w:t xml:space="preserve">(1991). Expression of a Xenopus homolog of Brachyury (T) is an immediate-early response to mesoderm induction. </w:t>
      </w:r>
      <w:r w:rsidRPr="008F29AB">
        <w:rPr>
          <w:i/>
          <w:noProof/>
        </w:rPr>
        <w:t>Cell</w:t>
      </w:r>
      <w:r w:rsidRPr="008F29AB">
        <w:rPr>
          <w:noProof/>
        </w:rPr>
        <w:t xml:space="preserve"> </w:t>
      </w:r>
      <w:r w:rsidRPr="008F29AB">
        <w:rPr>
          <w:b/>
          <w:noProof/>
        </w:rPr>
        <w:t>67</w:t>
      </w:r>
      <w:r w:rsidRPr="008F29AB">
        <w:rPr>
          <w:noProof/>
        </w:rPr>
        <w:t>, 79-87.</w:t>
      </w:r>
    </w:p>
    <w:p w14:paraId="483E57C6" w14:textId="77777777" w:rsidR="008F29AB" w:rsidRPr="008F29AB" w:rsidRDefault="008F29AB" w:rsidP="008F29AB">
      <w:pPr>
        <w:pStyle w:val="EndNoteBibliography"/>
        <w:ind w:left="720" w:hanging="720"/>
        <w:rPr>
          <w:noProof/>
        </w:rPr>
      </w:pPr>
      <w:r w:rsidRPr="008F29AB">
        <w:rPr>
          <w:b/>
          <w:noProof/>
        </w:rPr>
        <w:t xml:space="preserve">Sun, X., Meyers, E. N., Lewandoski, M. and Martin, G. R. </w:t>
      </w:r>
      <w:r w:rsidRPr="008F29AB">
        <w:rPr>
          <w:noProof/>
        </w:rPr>
        <w:t xml:space="preserve">(1999). Targeted disruption of Fgf8 causes failure of cell migration in the gastrulating mouse embryo. </w:t>
      </w:r>
      <w:r w:rsidRPr="008F29AB">
        <w:rPr>
          <w:i/>
          <w:noProof/>
        </w:rPr>
        <w:t>Genes Dev</w:t>
      </w:r>
      <w:r w:rsidRPr="008F29AB">
        <w:rPr>
          <w:noProof/>
        </w:rPr>
        <w:t xml:space="preserve"> </w:t>
      </w:r>
      <w:r w:rsidRPr="008F29AB">
        <w:rPr>
          <w:b/>
          <w:noProof/>
        </w:rPr>
        <w:t>13</w:t>
      </w:r>
      <w:r w:rsidRPr="008F29AB">
        <w:rPr>
          <w:noProof/>
        </w:rPr>
        <w:t>, 1834-1846.</w:t>
      </w:r>
    </w:p>
    <w:p w14:paraId="70975924" w14:textId="77777777" w:rsidR="008F29AB" w:rsidRPr="008F29AB" w:rsidRDefault="008F29AB" w:rsidP="008F29AB">
      <w:pPr>
        <w:pStyle w:val="EndNoteBibliography"/>
        <w:ind w:left="720" w:hanging="720"/>
        <w:rPr>
          <w:noProof/>
        </w:rPr>
      </w:pPr>
      <w:r w:rsidRPr="008F29AB">
        <w:rPr>
          <w:b/>
          <w:noProof/>
        </w:rPr>
        <w:t xml:space="preserve">Talbot, W. B., Trevarrow, B., Halpern, M. E., Melby, A. E., Farr, G., Postlethwait, T. J., Kimmel, C. B. and Kimelman, D. </w:t>
      </w:r>
      <w:r w:rsidRPr="008F29AB">
        <w:rPr>
          <w:noProof/>
        </w:rPr>
        <w:t xml:space="preserve">(1995). A homeobox gene essential for zebrafish notochord development. </w:t>
      </w:r>
      <w:r w:rsidRPr="008F29AB">
        <w:rPr>
          <w:i/>
          <w:noProof/>
        </w:rPr>
        <w:t>Nature</w:t>
      </w:r>
      <w:r w:rsidRPr="008F29AB">
        <w:rPr>
          <w:noProof/>
        </w:rPr>
        <w:t xml:space="preserve"> </w:t>
      </w:r>
      <w:r w:rsidRPr="008F29AB">
        <w:rPr>
          <w:b/>
          <w:noProof/>
        </w:rPr>
        <w:t>378</w:t>
      </w:r>
      <w:r w:rsidRPr="008F29AB">
        <w:rPr>
          <w:noProof/>
        </w:rPr>
        <w:t>, 150-157.</w:t>
      </w:r>
    </w:p>
    <w:p w14:paraId="24254727" w14:textId="77777777" w:rsidR="008F29AB" w:rsidRPr="008F29AB" w:rsidRDefault="008F29AB" w:rsidP="008F29AB">
      <w:pPr>
        <w:pStyle w:val="EndNoteBibliography"/>
        <w:ind w:left="720" w:hanging="720"/>
        <w:rPr>
          <w:noProof/>
        </w:rPr>
      </w:pPr>
      <w:r w:rsidRPr="008F29AB">
        <w:rPr>
          <w:b/>
          <w:noProof/>
        </w:rPr>
        <w:t xml:space="preserve">Taylor, M. V. and Hughes, S. M. </w:t>
      </w:r>
      <w:r w:rsidRPr="008F29AB">
        <w:rPr>
          <w:noProof/>
        </w:rPr>
        <w:t xml:space="preserve">(2017). Mef2 and the skeletal muscle differentiation program. </w:t>
      </w:r>
      <w:r w:rsidRPr="008F29AB">
        <w:rPr>
          <w:i/>
          <w:noProof/>
        </w:rPr>
        <w:t>Semin Cell Dev Biol</w:t>
      </w:r>
      <w:r w:rsidRPr="008F29AB">
        <w:rPr>
          <w:noProof/>
        </w:rPr>
        <w:t xml:space="preserve"> </w:t>
      </w:r>
      <w:r w:rsidRPr="008F29AB">
        <w:rPr>
          <w:b/>
          <w:noProof/>
        </w:rPr>
        <w:t>72</w:t>
      </w:r>
      <w:r w:rsidRPr="008F29AB">
        <w:rPr>
          <w:noProof/>
        </w:rPr>
        <w:t>, 33-44.</w:t>
      </w:r>
    </w:p>
    <w:p w14:paraId="1272DB43" w14:textId="77777777" w:rsidR="008F29AB" w:rsidRPr="008F29AB" w:rsidRDefault="008F29AB" w:rsidP="008F29AB">
      <w:pPr>
        <w:pStyle w:val="EndNoteBibliography"/>
        <w:ind w:left="720" w:hanging="720"/>
        <w:rPr>
          <w:noProof/>
        </w:rPr>
      </w:pPr>
      <w:r w:rsidRPr="008F29AB">
        <w:rPr>
          <w:b/>
          <w:noProof/>
        </w:rPr>
        <w:t xml:space="preserve">Tazumi, S., Yabe, S. and Uchiyama, H. </w:t>
      </w:r>
      <w:r w:rsidRPr="008F29AB">
        <w:rPr>
          <w:noProof/>
        </w:rPr>
        <w:t xml:space="preserve">(2010). Paraxial T-box genes, Tbx6 and Tbx1, are required for cranial chondrogenesis and myogenesis. </w:t>
      </w:r>
      <w:r w:rsidRPr="008F29AB">
        <w:rPr>
          <w:i/>
          <w:noProof/>
        </w:rPr>
        <w:t>Dev Biol</w:t>
      </w:r>
      <w:r w:rsidRPr="008F29AB">
        <w:rPr>
          <w:noProof/>
        </w:rPr>
        <w:t xml:space="preserve"> </w:t>
      </w:r>
      <w:r w:rsidRPr="008F29AB">
        <w:rPr>
          <w:b/>
          <w:noProof/>
        </w:rPr>
        <w:t>346</w:t>
      </w:r>
      <w:r w:rsidRPr="008F29AB">
        <w:rPr>
          <w:noProof/>
        </w:rPr>
        <w:t>, 170-180.</w:t>
      </w:r>
    </w:p>
    <w:p w14:paraId="682BD05C" w14:textId="77777777" w:rsidR="008F29AB" w:rsidRPr="008F29AB" w:rsidRDefault="008F29AB" w:rsidP="008F29AB">
      <w:pPr>
        <w:pStyle w:val="EndNoteBibliography"/>
        <w:ind w:left="720" w:hanging="720"/>
        <w:rPr>
          <w:noProof/>
        </w:rPr>
      </w:pPr>
      <w:r w:rsidRPr="008F29AB">
        <w:rPr>
          <w:b/>
          <w:noProof/>
        </w:rPr>
        <w:t xml:space="preserve">Thisse, B. and Thisse, C. </w:t>
      </w:r>
      <w:r w:rsidRPr="008F29AB">
        <w:rPr>
          <w:noProof/>
        </w:rPr>
        <w:t xml:space="preserve">(2005). Functions and regulations of fibroblast growth factor signaling during embryonic development. </w:t>
      </w:r>
      <w:r w:rsidRPr="008F29AB">
        <w:rPr>
          <w:i/>
          <w:noProof/>
        </w:rPr>
        <w:t>Dev Biol</w:t>
      </w:r>
      <w:r w:rsidRPr="008F29AB">
        <w:rPr>
          <w:noProof/>
        </w:rPr>
        <w:t xml:space="preserve"> </w:t>
      </w:r>
      <w:r w:rsidRPr="008F29AB">
        <w:rPr>
          <w:b/>
          <w:noProof/>
        </w:rPr>
        <w:t>287</w:t>
      </w:r>
      <w:r w:rsidRPr="008F29AB">
        <w:rPr>
          <w:noProof/>
        </w:rPr>
        <w:t>, 390-402.</w:t>
      </w:r>
    </w:p>
    <w:p w14:paraId="51C00256" w14:textId="77777777" w:rsidR="008F29AB" w:rsidRPr="008F29AB" w:rsidRDefault="008F29AB" w:rsidP="008F29AB">
      <w:pPr>
        <w:pStyle w:val="EndNoteBibliography"/>
        <w:ind w:left="720" w:hanging="720"/>
        <w:rPr>
          <w:noProof/>
        </w:rPr>
      </w:pPr>
      <w:r w:rsidRPr="008F29AB">
        <w:rPr>
          <w:b/>
          <w:noProof/>
        </w:rPr>
        <w:t xml:space="preserve">Valasek, P., Theis, S., DeLaurier, A., Hinits, Y., Luke, G. N., Otto, A. M., Minchin, J., He, L., Christ, B., Brooks, G., et al. </w:t>
      </w:r>
      <w:r w:rsidRPr="008F29AB">
        <w:rPr>
          <w:noProof/>
        </w:rPr>
        <w:t xml:space="preserve">(2011). Cellular and molecular investigations into the development of the pectoral girdle. </w:t>
      </w:r>
      <w:r w:rsidRPr="008F29AB">
        <w:rPr>
          <w:i/>
          <w:noProof/>
        </w:rPr>
        <w:t>Dev Biol</w:t>
      </w:r>
      <w:r w:rsidRPr="008F29AB">
        <w:rPr>
          <w:noProof/>
        </w:rPr>
        <w:t xml:space="preserve"> </w:t>
      </w:r>
      <w:r w:rsidRPr="008F29AB">
        <w:rPr>
          <w:b/>
          <w:noProof/>
        </w:rPr>
        <w:t>357</w:t>
      </w:r>
      <w:r w:rsidRPr="008F29AB">
        <w:rPr>
          <w:noProof/>
        </w:rPr>
        <w:t>, 108-116.</w:t>
      </w:r>
    </w:p>
    <w:p w14:paraId="0CA5316A" w14:textId="77777777" w:rsidR="008F29AB" w:rsidRPr="008F29AB" w:rsidRDefault="008F29AB" w:rsidP="008F29AB">
      <w:pPr>
        <w:pStyle w:val="EndNoteBibliography"/>
        <w:ind w:left="720" w:hanging="720"/>
        <w:rPr>
          <w:noProof/>
        </w:rPr>
      </w:pPr>
      <w:r w:rsidRPr="008F29AB">
        <w:rPr>
          <w:b/>
          <w:noProof/>
        </w:rPr>
        <w:t xml:space="preserve">van Eeden, F. J., Granato, M., Schach, U., Brand, M., Furutani-Seiki, M., Haffter, P., Hammerschmidt, M., Heisenberg, C. P., Jiang, Y. J., Kane, D. A., et al. </w:t>
      </w:r>
      <w:r w:rsidRPr="008F29AB">
        <w:rPr>
          <w:noProof/>
        </w:rPr>
        <w:t xml:space="preserve">(1996). Mutations affecting somite formation and patterning in the zebrafish, Danio rerio. </w:t>
      </w:r>
      <w:r w:rsidRPr="008F29AB">
        <w:rPr>
          <w:i/>
          <w:noProof/>
        </w:rPr>
        <w:t>Development</w:t>
      </w:r>
      <w:r w:rsidRPr="008F29AB">
        <w:rPr>
          <w:noProof/>
        </w:rPr>
        <w:t xml:space="preserve"> </w:t>
      </w:r>
      <w:r w:rsidRPr="008F29AB">
        <w:rPr>
          <w:b/>
          <w:noProof/>
        </w:rPr>
        <w:t>123</w:t>
      </w:r>
      <w:r w:rsidRPr="008F29AB">
        <w:rPr>
          <w:noProof/>
        </w:rPr>
        <w:t>, 153-164.</w:t>
      </w:r>
    </w:p>
    <w:p w14:paraId="780B67EE" w14:textId="77777777" w:rsidR="008F29AB" w:rsidRPr="008F29AB" w:rsidRDefault="008F29AB" w:rsidP="008F29AB">
      <w:pPr>
        <w:pStyle w:val="EndNoteBibliography"/>
        <w:ind w:left="720" w:hanging="720"/>
        <w:rPr>
          <w:noProof/>
        </w:rPr>
      </w:pPr>
      <w:r w:rsidRPr="008F29AB">
        <w:rPr>
          <w:b/>
          <w:noProof/>
        </w:rPr>
        <w:t xml:space="preserve">van Eeden, F. J., Holley, S. A., Haffter, P. and Nüsslein-Volhard, C. </w:t>
      </w:r>
      <w:r w:rsidRPr="008F29AB">
        <w:rPr>
          <w:noProof/>
        </w:rPr>
        <w:t xml:space="preserve">(1998). Zebrafish segmentation and pair-rule patterning. </w:t>
      </w:r>
      <w:r w:rsidRPr="008F29AB">
        <w:rPr>
          <w:i/>
          <w:noProof/>
        </w:rPr>
        <w:t>Dev Genet</w:t>
      </w:r>
      <w:r w:rsidRPr="008F29AB">
        <w:rPr>
          <w:noProof/>
        </w:rPr>
        <w:t xml:space="preserve"> </w:t>
      </w:r>
      <w:r w:rsidRPr="008F29AB">
        <w:rPr>
          <w:b/>
          <w:noProof/>
        </w:rPr>
        <w:t>23</w:t>
      </w:r>
      <w:r w:rsidRPr="008F29AB">
        <w:rPr>
          <w:noProof/>
        </w:rPr>
        <w:t>, 65-76.</w:t>
      </w:r>
    </w:p>
    <w:p w14:paraId="37E9E522" w14:textId="77777777" w:rsidR="008F29AB" w:rsidRPr="008F29AB" w:rsidRDefault="008F29AB" w:rsidP="008F29AB">
      <w:pPr>
        <w:pStyle w:val="EndNoteBibliography"/>
        <w:ind w:left="720" w:hanging="720"/>
        <w:rPr>
          <w:noProof/>
        </w:rPr>
      </w:pPr>
      <w:r w:rsidRPr="008F29AB">
        <w:rPr>
          <w:b/>
          <w:noProof/>
        </w:rPr>
        <w:t xml:space="preserve">Warga, R. M., Mueller, R. L., Ho, R. K. and Kane, D. A. </w:t>
      </w:r>
      <w:r w:rsidRPr="008F29AB">
        <w:rPr>
          <w:noProof/>
        </w:rPr>
        <w:t xml:space="preserve">(2013). Zebrafish Tbx16 regulates intermediate mesoderm cell fate by attenuating Fgf activity. </w:t>
      </w:r>
      <w:r w:rsidRPr="008F29AB">
        <w:rPr>
          <w:i/>
          <w:noProof/>
        </w:rPr>
        <w:t>Dev Biol</w:t>
      </w:r>
      <w:r w:rsidRPr="008F29AB">
        <w:rPr>
          <w:noProof/>
        </w:rPr>
        <w:t xml:space="preserve"> </w:t>
      </w:r>
      <w:r w:rsidRPr="008F29AB">
        <w:rPr>
          <w:b/>
          <w:noProof/>
        </w:rPr>
        <w:t>383</w:t>
      </w:r>
      <w:r w:rsidRPr="008F29AB">
        <w:rPr>
          <w:noProof/>
        </w:rPr>
        <w:t>, 75-89.</w:t>
      </w:r>
    </w:p>
    <w:p w14:paraId="142BB503" w14:textId="77777777" w:rsidR="008F29AB" w:rsidRPr="008F29AB" w:rsidRDefault="008F29AB" w:rsidP="008F29AB">
      <w:pPr>
        <w:pStyle w:val="EndNoteBibliography"/>
        <w:ind w:left="720" w:hanging="720"/>
        <w:rPr>
          <w:noProof/>
        </w:rPr>
      </w:pPr>
      <w:r w:rsidRPr="008F29AB">
        <w:rPr>
          <w:b/>
          <w:noProof/>
        </w:rPr>
        <w:t xml:space="preserve">Weinberg, E. S., Allende, M. L., Kelly, C. S., Abdelhamid, A., Murakami, T., Andermann, P., Doerre, O. G., Grunwald, D. J. and Riggleman, B. </w:t>
      </w:r>
      <w:r w:rsidRPr="008F29AB">
        <w:rPr>
          <w:noProof/>
        </w:rPr>
        <w:t xml:space="preserve">(1996). Developmental regulation of zebrafish MyoD in wild-type, no tail and spadetail embryos. </w:t>
      </w:r>
      <w:r w:rsidRPr="008F29AB">
        <w:rPr>
          <w:i/>
          <w:noProof/>
        </w:rPr>
        <w:t>Development</w:t>
      </w:r>
      <w:r w:rsidRPr="008F29AB">
        <w:rPr>
          <w:noProof/>
        </w:rPr>
        <w:t xml:space="preserve"> </w:t>
      </w:r>
      <w:r w:rsidRPr="008F29AB">
        <w:rPr>
          <w:b/>
          <w:noProof/>
        </w:rPr>
        <w:t>122</w:t>
      </w:r>
      <w:r w:rsidRPr="008F29AB">
        <w:rPr>
          <w:noProof/>
        </w:rPr>
        <w:t>, 271-280.</w:t>
      </w:r>
    </w:p>
    <w:p w14:paraId="14FA6631" w14:textId="77777777" w:rsidR="008F29AB" w:rsidRPr="008F29AB" w:rsidRDefault="008F29AB" w:rsidP="008F29AB">
      <w:pPr>
        <w:pStyle w:val="EndNoteBibliography"/>
        <w:ind w:left="720" w:hanging="720"/>
        <w:rPr>
          <w:noProof/>
        </w:rPr>
      </w:pPr>
      <w:r w:rsidRPr="008F29AB">
        <w:rPr>
          <w:b/>
          <w:noProof/>
        </w:rPr>
        <w:lastRenderedPageBreak/>
        <w:t xml:space="preserve">Westerfield, M. </w:t>
      </w:r>
      <w:r w:rsidRPr="008F29AB">
        <w:rPr>
          <w:noProof/>
        </w:rPr>
        <w:t xml:space="preserve">(2000). </w:t>
      </w:r>
      <w:r w:rsidRPr="008F29AB">
        <w:rPr>
          <w:i/>
          <w:noProof/>
        </w:rPr>
        <w:t>The Zebrafish Book - A guide for the laboratory use of zebrafish (Danio rerio)</w:t>
      </w:r>
      <w:r w:rsidRPr="008F29AB">
        <w:rPr>
          <w:noProof/>
        </w:rPr>
        <w:t>: University of Oregon Press.</w:t>
      </w:r>
    </w:p>
    <w:p w14:paraId="71ACC3CB" w14:textId="77777777" w:rsidR="008F29AB" w:rsidRPr="008F29AB" w:rsidRDefault="008F29AB" w:rsidP="008F29AB">
      <w:pPr>
        <w:pStyle w:val="EndNoteBibliography"/>
        <w:ind w:left="720" w:hanging="720"/>
        <w:rPr>
          <w:noProof/>
        </w:rPr>
      </w:pPr>
      <w:r w:rsidRPr="008F29AB">
        <w:rPr>
          <w:b/>
          <w:noProof/>
        </w:rPr>
        <w:t xml:space="preserve">White, P. H., Farkas, D. R., McFadden, E. E. and Chapman, D. L. </w:t>
      </w:r>
      <w:r w:rsidRPr="008F29AB">
        <w:rPr>
          <w:noProof/>
        </w:rPr>
        <w:t xml:space="preserve">(2003). Defective somite patterning in mouse embryos with reduced levels of Tbx6. </w:t>
      </w:r>
      <w:r w:rsidRPr="008F29AB">
        <w:rPr>
          <w:i/>
          <w:noProof/>
        </w:rPr>
        <w:t>Development</w:t>
      </w:r>
      <w:r w:rsidRPr="008F29AB">
        <w:rPr>
          <w:noProof/>
        </w:rPr>
        <w:t xml:space="preserve"> </w:t>
      </w:r>
      <w:r w:rsidRPr="008F29AB">
        <w:rPr>
          <w:b/>
          <w:noProof/>
        </w:rPr>
        <w:t>130</w:t>
      </w:r>
      <w:r w:rsidRPr="008F29AB">
        <w:rPr>
          <w:noProof/>
        </w:rPr>
        <w:t>, 1681-1690.</w:t>
      </w:r>
    </w:p>
    <w:p w14:paraId="3386CC45" w14:textId="77777777" w:rsidR="008F29AB" w:rsidRPr="008F29AB" w:rsidRDefault="008F29AB" w:rsidP="008F29AB">
      <w:pPr>
        <w:pStyle w:val="EndNoteBibliography"/>
        <w:ind w:left="720" w:hanging="720"/>
        <w:rPr>
          <w:noProof/>
        </w:rPr>
      </w:pPr>
      <w:r w:rsidRPr="008F29AB">
        <w:rPr>
          <w:b/>
          <w:noProof/>
        </w:rPr>
        <w:t xml:space="preserve">Wilkinson, D. G., Peters, G., Dickson, C. and McMahon, A. P. </w:t>
      </w:r>
      <w:r w:rsidRPr="008F29AB">
        <w:rPr>
          <w:noProof/>
        </w:rPr>
        <w:t xml:space="preserve">(1988). Expression of the FGF-related proto-oncogene int-2 during gastrulation and neurulation in the mouse. </w:t>
      </w:r>
      <w:r w:rsidRPr="008F29AB">
        <w:rPr>
          <w:i/>
          <w:noProof/>
        </w:rPr>
        <w:t>EMBO J</w:t>
      </w:r>
      <w:r w:rsidRPr="008F29AB">
        <w:rPr>
          <w:noProof/>
        </w:rPr>
        <w:t xml:space="preserve"> </w:t>
      </w:r>
      <w:r w:rsidRPr="008F29AB">
        <w:rPr>
          <w:b/>
          <w:noProof/>
        </w:rPr>
        <w:t>7</w:t>
      </w:r>
      <w:r w:rsidRPr="008F29AB">
        <w:rPr>
          <w:noProof/>
        </w:rPr>
        <w:t>, 691-695.</w:t>
      </w:r>
    </w:p>
    <w:p w14:paraId="3C7658D2" w14:textId="77777777" w:rsidR="008F29AB" w:rsidRPr="008F29AB" w:rsidRDefault="008F29AB" w:rsidP="008F29AB">
      <w:pPr>
        <w:pStyle w:val="EndNoteBibliography"/>
        <w:ind w:left="720" w:hanging="720"/>
        <w:rPr>
          <w:noProof/>
        </w:rPr>
      </w:pPr>
      <w:r w:rsidRPr="008F29AB">
        <w:rPr>
          <w:b/>
          <w:noProof/>
        </w:rPr>
        <w:t xml:space="preserve">Windner, S. E., Bird, N. C., Patterson, S. E., Doris, R. A. and Devoto, S. H. </w:t>
      </w:r>
      <w:r w:rsidRPr="008F29AB">
        <w:rPr>
          <w:noProof/>
        </w:rPr>
        <w:t xml:space="preserve">(2012). Fss/Tbx6 is required for central dermomyotome cell fate in zebrafish. </w:t>
      </w:r>
      <w:r w:rsidRPr="008F29AB">
        <w:rPr>
          <w:i/>
          <w:noProof/>
        </w:rPr>
        <w:t>Biology open</w:t>
      </w:r>
      <w:r w:rsidRPr="008F29AB">
        <w:rPr>
          <w:noProof/>
        </w:rPr>
        <w:t xml:space="preserve"> </w:t>
      </w:r>
      <w:r w:rsidRPr="008F29AB">
        <w:rPr>
          <w:b/>
          <w:noProof/>
        </w:rPr>
        <w:t>1</w:t>
      </w:r>
      <w:r w:rsidRPr="008F29AB">
        <w:rPr>
          <w:noProof/>
        </w:rPr>
        <w:t>, 806-814.</w:t>
      </w:r>
    </w:p>
    <w:p w14:paraId="790B39B8" w14:textId="77777777" w:rsidR="008F29AB" w:rsidRPr="008F29AB" w:rsidRDefault="008F29AB" w:rsidP="008F29AB">
      <w:pPr>
        <w:pStyle w:val="EndNoteBibliography"/>
        <w:ind w:left="720" w:hanging="720"/>
        <w:rPr>
          <w:noProof/>
        </w:rPr>
      </w:pPr>
      <w:r w:rsidRPr="008F29AB">
        <w:rPr>
          <w:b/>
          <w:noProof/>
        </w:rPr>
        <w:t xml:space="preserve">Windner, S. E., Doris, R. A., Ferguson, C. M., Nelson, A. C., Valentin, G., Tan, H., Oates, A. C., Wardle, F. C. and Devoto, S. H. </w:t>
      </w:r>
      <w:r w:rsidRPr="008F29AB">
        <w:rPr>
          <w:noProof/>
        </w:rPr>
        <w:t xml:space="preserve">(2015). Tbx6, Mesp-b and Ripply1 regulate the onset of skeletal myogenesis in zebrafish. </w:t>
      </w:r>
      <w:r w:rsidRPr="008F29AB">
        <w:rPr>
          <w:i/>
          <w:noProof/>
        </w:rPr>
        <w:t>Development</w:t>
      </w:r>
      <w:r w:rsidRPr="008F29AB">
        <w:rPr>
          <w:noProof/>
        </w:rPr>
        <w:t xml:space="preserve"> </w:t>
      </w:r>
      <w:r w:rsidRPr="008F29AB">
        <w:rPr>
          <w:b/>
          <w:noProof/>
        </w:rPr>
        <w:t>142</w:t>
      </w:r>
      <w:r w:rsidRPr="008F29AB">
        <w:rPr>
          <w:noProof/>
        </w:rPr>
        <w:t>, 1159-1168.</w:t>
      </w:r>
    </w:p>
    <w:p w14:paraId="5DCF68EC" w14:textId="77777777" w:rsidR="008F29AB" w:rsidRPr="008F29AB" w:rsidRDefault="008F29AB" w:rsidP="008F29AB">
      <w:pPr>
        <w:pStyle w:val="EndNoteBibliography"/>
        <w:ind w:left="720" w:hanging="720"/>
        <w:rPr>
          <w:noProof/>
        </w:rPr>
      </w:pPr>
      <w:r w:rsidRPr="008F29AB">
        <w:rPr>
          <w:b/>
          <w:noProof/>
        </w:rPr>
        <w:t xml:space="preserve">Woollard, A. and Hodgkin, J. </w:t>
      </w:r>
      <w:r w:rsidRPr="008F29AB">
        <w:rPr>
          <w:noProof/>
        </w:rPr>
        <w:t xml:space="preserve">(2000). The caenorhabditis elegans fate-determining gene mab-9 encodes a T-box protein required to pattern the posterior hindgut. </w:t>
      </w:r>
      <w:r w:rsidRPr="008F29AB">
        <w:rPr>
          <w:i/>
          <w:noProof/>
        </w:rPr>
        <w:t>Genes Dev</w:t>
      </w:r>
      <w:r w:rsidRPr="008F29AB">
        <w:rPr>
          <w:noProof/>
        </w:rPr>
        <w:t xml:space="preserve"> </w:t>
      </w:r>
      <w:r w:rsidRPr="008F29AB">
        <w:rPr>
          <w:b/>
          <w:noProof/>
        </w:rPr>
        <w:t>14</w:t>
      </w:r>
      <w:r w:rsidRPr="008F29AB">
        <w:rPr>
          <w:noProof/>
        </w:rPr>
        <w:t>, 596-603.</w:t>
      </w:r>
    </w:p>
    <w:p w14:paraId="1BA7EA75" w14:textId="77777777" w:rsidR="008F29AB" w:rsidRPr="008F29AB" w:rsidRDefault="008F29AB" w:rsidP="008F29AB">
      <w:pPr>
        <w:pStyle w:val="EndNoteBibliography"/>
        <w:ind w:left="720" w:hanging="720"/>
        <w:rPr>
          <w:noProof/>
        </w:rPr>
      </w:pPr>
      <w:r w:rsidRPr="008F29AB">
        <w:rPr>
          <w:b/>
          <w:noProof/>
        </w:rPr>
        <w:t xml:space="preserve">Yamamoto, A., Amacher, S. L., Kim, S. H., Geissert, D., Kimmel, C. B. and De Robertis, E. M. </w:t>
      </w:r>
      <w:r w:rsidRPr="008F29AB">
        <w:rPr>
          <w:noProof/>
        </w:rPr>
        <w:t xml:space="preserve">(1998). Zebrafish paraxial protocadherin is a downstream target of spadetail involved in morphogenesis of gastrula mesoderm. </w:t>
      </w:r>
      <w:r w:rsidRPr="008F29AB">
        <w:rPr>
          <w:i/>
          <w:noProof/>
        </w:rPr>
        <w:t>Development</w:t>
      </w:r>
      <w:r w:rsidRPr="008F29AB">
        <w:rPr>
          <w:noProof/>
        </w:rPr>
        <w:t xml:space="preserve"> </w:t>
      </w:r>
      <w:r w:rsidRPr="008F29AB">
        <w:rPr>
          <w:b/>
          <w:noProof/>
        </w:rPr>
        <w:t>125</w:t>
      </w:r>
      <w:r w:rsidRPr="008F29AB">
        <w:rPr>
          <w:noProof/>
        </w:rPr>
        <w:t>, 3389-3397.</w:t>
      </w:r>
    </w:p>
    <w:p w14:paraId="3B488127" w14:textId="77777777" w:rsidR="008F29AB" w:rsidRPr="008F29AB" w:rsidRDefault="008F29AB" w:rsidP="008F29AB">
      <w:pPr>
        <w:pStyle w:val="EndNoteBibliography"/>
        <w:ind w:left="720" w:hanging="720"/>
        <w:rPr>
          <w:noProof/>
        </w:rPr>
      </w:pPr>
      <w:r w:rsidRPr="008F29AB">
        <w:rPr>
          <w:b/>
          <w:noProof/>
        </w:rPr>
        <w:t xml:space="preserve">Yamauchi, H., Miyakawa, N., Miyake, A. and Itoh, N. </w:t>
      </w:r>
      <w:r w:rsidRPr="008F29AB">
        <w:rPr>
          <w:noProof/>
        </w:rPr>
        <w:t xml:space="preserve">(2009). Fgf4 is required for left-right patterning of visceral organs in zebrafish. </w:t>
      </w:r>
      <w:r w:rsidRPr="008F29AB">
        <w:rPr>
          <w:i/>
          <w:noProof/>
        </w:rPr>
        <w:t>Dev Biol</w:t>
      </w:r>
      <w:r w:rsidRPr="008F29AB">
        <w:rPr>
          <w:noProof/>
        </w:rPr>
        <w:t xml:space="preserve"> </w:t>
      </w:r>
      <w:r w:rsidRPr="008F29AB">
        <w:rPr>
          <w:b/>
          <w:noProof/>
        </w:rPr>
        <w:t>332</w:t>
      </w:r>
      <w:r w:rsidRPr="008F29AB">
        <w:rPr>
          <w:noProof/>
        </w:rPr>
        <w:t>, 177-185.</w:t>
      </w:r>
    </w:p>
    <w:p w14:paraId="5D14C2B3" w14:textId="2EDD8A8F" w:rsidR="008F29AB" w:rsidRPr="008F29AB" w:rsidRDefault="008F29AB" w:rsidP="008F29AB">
      <w:pPr>
        <w:pStyle w:val="EndNoteBibliography"/>
        <w:ind w:left="720" w:hanging="720"/>
        <w:rPr>
          <w:noProof/>
        </w:rPr>
      </w:pPr>
      <w:r w:rsidRPr="008F29AB">
        <w:rPr>
          <w:b/>
          <w:noProof/>
        </w:rPr>
        <w:t xml:space="preserve">Yasuoka, Y., Shinzato, C. and Satoh, N. </w:t>
      </w:r>
      <w:r w:rsidRPr="008F29AB">
        <w:rPr>
          <w:noProof/>
        </w:rPr>
        <w:t xml:space="preserve">(2016). The Mesoderm-Forming Gene </w:t>
      </w:r>
      <w:r w:rsidRPr="001C0667">
        <w:rPr>
          <w:i/>
          <w:iCs/>
          <w:noProof/>
        </w:rPr>
        <w:t>brachyury</w:t>
      </w:r>
      <w:r w:rsidRPr="008F29AB">
        <w:rPr>
          <w:noProof/>
        </w:rPr>
        <w:t xml:space="preserve"> Regulates Ectoderm-Endoderm Demarcation in the Coral </w:t>
      </w:r>
      <w:r w:rsidRPr="001C0667">
        <w:rPr>
          <w:i/>
          <w:iCs/>
          <w:noProof/>
        </w:rPr>
        <w:t>Acropora digitifera</w:t>
      </w:r>
      <w:r w:rsidRPr="008F29AB">
        <w:rPr>
          <w:noProof/>
        </w:rPr>
        <w:t xml:space="preserve">. </w:t>
      </w:r>
      <w:r w:rsidRPr="008F29AB">
        <w:rPr>
          <w:i/>
          <w:noProof/>
        </w:rPr>
        <w:t>Current Biology</w:t>
      </w:r>
      <w:r w:rsidRPr="008F29AB">
        <w:rPr>
          <w:noProof/>
        </w:rPr>
        <w:t xml:space="preserve"> </w:t>
      </w:r>
      <w:r w:rsidRPr="008F29AB">
        <w:rPr>
          <w:b/>
          <w:noProof/>
        </w:rPr>
        <w:t>26</w:t>
      </w:r>
      <w:r w:rsidRPr="008F29AB">
        <w:rPr>
          <w:noProof/>
        </w:rPr>
        <w:t>, 2885-2892.</w:t>
      </w:r>
    </w:p>
    <w:p w14:paraId="0B5E7279" w14:textId="77777777" w:rsidR="008F29AB" w:rsidRPr="008F29AB" w:rsidRDefault="008F29AB" w:rsidP="008F29AB">
      <w:pPr>
        <w:pStyle w:val="EndNoteBibliography"/>
        <w:ind w:left="720" w:hanging="720"/>
        <w:rPr>
          <w:noProof/>
        </w:rPr>
      </w:pPr>
      <w:r w:rsidRPr="008F29AB">
        <w:rPr>
          <w:b/>
          <w:noProof/>
        </w:rPr>
        <w:t xml:space="preserve">Yin, J., Lee, R., Ono, Y., Ingham, P. W. and Saunders, T. E. </w:t>
      </w:r>
      <w:r w:rsidRPr="008F29AB">
        <w:rPr>
          <w:noProof/>
        </w:rPr>
        <w:t xml:space="preserve">(2018). Spatiotemporal Coordination of FGF and Shh Signaling Underlies the Specification of Myoblasts in the Zebrafish Embryo. </w:t>
      </w:r>
      <w:r w:rsidRPr="008F29AB">
        <w:rPr>
          <w:i/>
          <w:noProof/>
        </w:rPr>
        <w:t>Dev Cell</w:t>
      </w:r>
      <w:r w:rsidRPr="008F29AB">
        <w:rPr>
          <w:noProof/>
        </w:rPr>
        <w:t xml:space="preserve"> </w:t>
      </w:r>
      <w:r w:rsidRPr="008F29AB">
        <w:rPr>
          <w:b/>
          <w:noProof/>
        </w:rPr>
        <w:t>46</w:t>
      </w:r>
      <w:r w:rsidRPr="008F29AB">
        <w:rPr>
          <w:noProof/>
        </w:rPr>
        <w:t>, 735-750 e734.</w:t>
      </w:r>
    </w:p>
    <w:p w14:paraId="42304EFE" w14:textId="77777777" w:rsidR="008F29AB" w:rsidRPr="008F29AB" w:rsidRDefault="008F29AB" w:rsidP="008F29AB">
      <w:pPr>
        <w:pStyle w:val="EndNoteBibliography"/>
        <w:ind w:left="720" w:hanging="720"/>
        <w:rPr>
          <w:noProof/>
        </w:rPr>
      </w:pPr>
      <w:r w:rsidRPr="008F29AB">
        <w:rPr>
          <w:b/>
          <w:noProof/>
        </w:rPr>
        <w:t xml:space="preserve">Zeng, X. X., Wilm, T. P., Sepich, D. S. and Solnica-Krezel, L. </w:t>
      </w:r>
      <w:r w:rsidRPr="008F29AB">
        <w:rPr>
          <w:noProof/>
        </w:rPr>
        <w:t xml:space="preserve">(2007). Apelin and its receptor control heart field formation during zebrafish gastrulation. </w:t>
      </w:r>
      <w:r w:rsidRPr="008F29AB">
        <w:rPr>
          <w:i/>
          <w:noProof/>
        </w:rPr>
        <w:t>Dev Cell</w:t>
      </w:r>
      <w:r w:rsidRPr="008F29AB">
        <w:rPr>
          <w:noProof/>
        </w:rPr>
        <w:t xml:space="preserve"> </w:t>
      </w:r>
      <w:r w:rsidRPr="008F29AB">
        <w:rPr>
          <w:b/>
          <w:noProof/>
        </w:rPr>
        <w:t>12</w:t>
      </w:r>
      <w:r w:rsidRPr="008F29AB">
        <w:rPr>
          <w:noProof/>
        </w:rPr>
        <w:t>, 391-402.</w:t>
      </w:r>
    </w:p>
    <w:p w14:paraId="5FEBFD67" w14:textId="77777777" w:rsidR="008F29AB" w:rsidRPr="008F29AB" w:rsidRDefault="008F29AB" w:rsidP="008F29AB">
      <w:pPr>
        <w:pStyle w:val="EndNoteBibliography"/>
        <w:ind w:left="720" w:hanging="720"/>
        <w:rPr>
          <w:noProof/>
        </w:rPr>
      </w:pPr>
      <w:r w:rsidRPr="008F29AB">
        <w:rPr>
          <w:b/>
          <w:noProof/>
        </w:rPr>
        <w:t xml:space="preserve">Zhang, X. M., Ramalho-Santos, M. and McMahon, A. P. </w:t>
      </w:r>
      <w:r w:rsidRPr="008F29AB">
        <w:rPr>
          <w:noProof/>
        </w:rPr>
        <w:t xml:space="preserve">(2001). Smoothened mutants reveal redundant roles for Shh and Ihh signaling including regulation of L/R asymmetry by the mouse node. </w:t>
      </w:r>
      <w:r w:rsidRPr="008F29AB">
        <w:rPr>
          <w:i/>
          <w:noProof/>
        </w:rPr>
        <w:t>Cell</w:t>
      </w:r>
      <w:r w:rsidRPr="008F29AB">
        <w:rPr>
          <w:noProof/>
        </w:rPr>
        <w:t xml:space="preserve"> </w:t>
      </w:r>
      <w:r w:rsidRPr="008F29AB">
        <w:rPr>
          <w:b/>
          <w:noProof/>
        </w:rPr>
        <w:t>105</w:t>
      </w:r>
      <w:r w:rsidRPr="008F29AB">
        <w:rPr>
          <w:noProof/>
        </w:rPr>
        <w:t>, 781-792.</w:t>
      </w:r>
    </w:p>
    <w:p w14:paraId="604962F5" w14:textId="0F88EAC0" w:rsidR="00BC56D5" w:rsidRPr="00E6172C" w:rsidRDefault="007E2FE6" w:rsidP="001C0667">
      <w:pPr>
        <w:widowControl w:val="0"/>
        <w:autoSpaceDE w:val="0"/>
        <w:autoSpaceDN w:val="0"/>
        <w:adjustRightInd w:val="0"/>
        <w:spacing w:line="360" w:lineRule="auto"/>
        <w:jc w:val="both"/>
        <w:rPr>
          <w:rFonts w:cs="Arial"/>
          <w:b/>
          <w:lang w:val="en-GB"/>
        </w:rPr>
      </w:pPr>
      <w:r w:rsidRPr="00E6172C">
        <w:rPr>
          <w:sz w:val="22"/>
          <w:szCs w:val="22"/>
          <w:lang w:val="en-GB"/>
        </w:rPr>
        <w:fldChar w:fldCharType="end"/>
      </w:r>
      <w:r w:rsidRPr="00E6172C">
        <w:rPr>
          <w:sz w:val="22"/>
          <w:szCs w:val="22"/>
          <w:lang w:val="en-GB"/>
        </w:rPr>
        <w:fldChar w:fldCharType="begin"/>
      </w:r>
      <w:r w:rsidRPr="00E6172C">
        <w:rPr>
          <w:sz w:val="22"/>
          <w:szCs w:val="22"/>
          <w:lang w:val="en-GB"/>
        </w:rPr>
        <w:instrText xml:space="preserve"> ADDIN </w:instrText>
      </w:r>
      <w:r w:rsidRPr="00E6172C">
        <w:rPr>
          <w:sz w:val="22"/>
          <w:szCs w:val="22"/>
          <w:lang w:val="en-GB"/>
        </w:rPr>
        <w:fldChar w:fldCharType="end"/>
      </w:r>
    </w:p>
    <w:p w14:paraId="53F6CA9A" w14:textId="77777777" w:rsidR="00BC56D5" w:rsidRPr="00E6172C" w:rsidRDefault="00BC56D5" w:rsidP="00C715CA">
      <w:pPr>
        <w:spacing w:line="360" w:lineRule="auto"/>
        <w:jc w:val="both"/>
        <w:outlineLvl w:val="0"/>
        <w:rPr>
          <w:rFonts w:cs="Arial"/>
          <w:b/>
          <w:lang w:val="en-GB"/>
        </w:rPr>
      </w:pPr>
    </w:p>
    <w:p w14:paraId="4EEA4191" w14:textId="77777777" w:rsidR="00BC56D5" w:rsidRPr="00E6172C" w:rsidRDefault="00BC56D5" w:rsidP="00C715CA">
      <w:pPr>
        <w:spacing w:line="360" w:lineRule="auto"/>
        <w:jc w:val="both"/>
        <w:outlineLvl w:val="0"/>
        <w:rPr>
          <w:rFonts w:cs="Arial"/>
          <w:b/>
          <w:lang w:val="en-GB"/>
        </w:rPr>
      </w:pPr>
    </w:p>
    <w:p w14:paraId="00E95745" w14:textId="2071F5AA" w:rsidR="00C715CA" w:rsidRPr="00E6172C" w:rsidRDefault="00C715CA" w:rsidP="00C715CA">
      <w:pPr>
        <w:spacing w:line="360" w:lineRule="auto"/>
        <w:jc w:val="both"/>
        <w:outlineLvl w:val="0"/>
        <w:rPr>
          <w:b/>
          <w:i/>
          <w:lang w:val="en-GB"/>
        </w:rPr>
      </w:pPr>
      <w:r w:rsidRPr="00E6172C">
        <w:rPr>
          <w:rFonts w:cs="Arial"/>
          <w:b/>
          <w:lang w:val="en-GB"/>
        </w:rPr>
        <w:t>Fig</w:t>
      </w:r>
      <w:r w:rsidR="00740F0C" w:rsidRPr="00E6172C">
        <w:rPr>
          <w:rFonts w:cs="Arial"/>
          <w:b/>
          <w:lang w:val="en-GB"/>
        </w:rPr>
        <w:t xml:space="preserve">. </w:t>
      </w:r>
      <w:r w:rsidRPr="00E6172C">
        <w:rPr>
          <w:rFonts w:cs="Arial"/>
          <w:b/>
          <w:lang w:val="en-GB"/>
        </w:rPr>
        <w:t xml:space="preserve">1. </w:t>
      </w:r>
      <w:r w:rsidR="00D96BFB" w:rsidRPr="00E6172C">
        <w:rPr>
          <w:b/>
          <w:lang w:val="en-GB"/>
        </w:rPr>
        <w:t xml:space="preserve">Inhibition of Fgf </w:t>
      </w:r>
      <w:r w:rsidR="00381E8C" w:rsidRPr="00E6172C">
        <w:rPr>
          <w:b/>
          <w:lang w:val="en-GB"/>
        </w:rPr>
        <w:t>signalling</w:t>
      </w:r>
      <w:r w:rsidR="00D96BFB" w:rsidRPr="00E6172C">
        <w:rPr>
          <w:b/>
          <w:lang w:val="en-GB"/>
        </w:rPr>
        <w:t xml:space="preserve"> blocks</w:t>
      </w:r>
      <w:r w:rsidRPr="00E6172C">
        <w:rPr>
          <w:b/>
          <w:lang w:val="en-GB"/>
        </w:rPr>
        <w:t xml:space="preserve"> initial induction of</w:t>
      </w:r>
      <w:r w:rsidRPr="00E6172C">
        <w:rPr>
          <w:b/>
          <w:i/>
          <w:lang w:val="en-GB"/>
        </w:rPr>
        <w:t xml:space="preserve"> </w:t>
      </w:r>
      <w:proofErr w:type="spellStart"/>
      <w:r w:rsidRPr="00E6172C">
        <w:rPr>
          <w:b/>
          <w:i/>
          <w:lang w:val="en-GB"/>
        </w:rPr>
        <w:t>my</w:t>
      </w:r>
      <w:r w:rsidR="00BF6C2A" w:rsidRPr="00E6172C">
        <w:rPr>
          <w:b/>
          <w:i/>
          <w:lang w:val="en-GB"/>
        </w:rPr>
        <w:t>od</w:t>
      </w:r>
      <w:proofErr w:type="spellEnd"/>
      <w:r w:rsidRPr="00E6172C">
        <w:rPr>
          <w:b/>
          <w:i/>
          <w:lang w:val="en-GB"/>
        </w:rPr>
        <w:t xml:space="preserve"> </w:t>
      </w:r>
      <w:r w:rsidRPr="00E6172C">
        <w:rPr>
          <w:b/>
          <w:lang w:val="en-GB"/>
        </w:rPr>
        <w:t>and</w:t>
      </w:r>
      <w:r w:rsidRPr="00E6172C">
        <w:rPr>
          <w:b/>
          <w:i/>
          <w:lang w:val="en-GB"/>
        </w:rPr>
        <w:t xml:space="preserve"> my</w:t>
      </w:r>
      <w:r w:rsidR="00BF6C2A" w:rsidRPr="00E6172C">
        <w:rPr>
          <w:b/>
          <w:i/>
          <w:lang w:val="en-GB"/>
        </w:rPr>
        <w:t>f5</w:t>
      </w:r>
      <w:r w:rsidRPr="00E6172C">
        <w:rPr>
          <w:b/>
          <w:i/>
          <w:lang w:val="en-GB"/>
        </w:rPr>
        <w:t xml:space="preserve"> </w:t>
      </w:r>
      <w:r w:rsidRPr="00E6172C">
        <w:rPr>
          <w:b/>
          <w:lang w:val="en-GB"/>
        </w:rPr>
        <w:t>expression</w:t>
      </w:r>
    </w:p>
    <w:p w14:paraId="12C5962F" w14:textId="12A28F89" w:rsidR="00C715CA" w:rsidRPr="00E6172C" w:rsidRDefault="00C715CA" w:rsidP="00421A13">
      <w:pPr>
        <w:widowControl w:val="0"/>
        <w:tabs>
          <w:tab w:val="left" w:pos="3544"/>
        </w:tabs>
        <w:autoSpaceDE w:val="0"/>
        <w:autoSpaceDN w:val="0"/>
        <w:adjustRightInd w:val="0"/>
        <w:spacing w:line="360" w:lineRule="auto"/>
        <w:jc w:val="both"/>
        <w:rPr>
          <w:rFonts w:cs="Arial"/>
          <w:lang w:val="en-GB" w:eastAsia="zh-CN"/>
        </w:rPr>
      </w:pPr>
      <w:r w:rsidRPr="00E6172C">
        <w:rPr>
          <w:rFonts w:cs="Arial"/>
          <w:i/>
          <w:lang w:val="en-GB"/>
        </w:rPr>
        <w:t>In situ</w:t>
      </w:r>
      <w:r w:rsidRPr="00E6172C">
        <w:rPr>
          <w:rFonts w:cs="Arial"/>
          <w:lang w:val="en-GB"/>
        </w:rPr>
        <w:t xml:space="preserve"> mRNA hybridization for </w:t>
      </w:r>
      <w:proofErr w:type="spellStart"/>
      <w:r w:rsidRPr="00E6172C">
        <w:rPr>
          <w:rFonts w:cs="Arial"/>
          <w:i/>
          <w:lang w:val="en-GB"/>
        </w:rPr>
        <w:t>my</w:t>
      </w:r>
      <w:r w:rsidR="00BF6C2A" w:rsidRPr="00E6172C">
        <w:rPr>
          <w:rFonts w:cs="Arial"/>
          <w:i/>
          <w:lang w:val="en-GB"/>
        </w:rPr>
        <w:t>od</w:t>
      </w:r>
      <w:proofErr w:type="spellEnd"/>
      <w:r w:rsidRPr="00E6172C">
        <w:rPr>
          <w:rFonts w:cs="Arial"/>
          <w:lang w:val="en-GB"/>
        </w:rPr>
        <w:t xml:space="preserve"> and </w:t>
      </w:r>
      <w:r w:rsidRPr="00E6172C">
        <w:rPr>
          <w:rFonts w:cs="Arial"/>
          <w:i/>
          <w:lang w:val="en-GB"/>
        </w:rPr>
        <w:t>my</w:t>
      </w:r>
      <w:r w:rsidR="00BF6C2A" w:rsidRPr="00E6172C">
        <w:rPr>
          <w:rFonts w:cs="Arial"/>
          <w:i/>
          <w:lang w:val="en-GB"/>
        </w:rPr>
        <w:t>f5</w:t>
      </w:r>
      <w:r w:rsidRPr="00E6172C">
        <w:rPr>
          <w:rFonts w:cs="Arial"/>
          <w:i/>
          <w:lang w:val="en-GB"/>
        </w:rPr>
        <w:t xml:space="preserve"> </w:t>
      </w:r>
      <w:r w:rsidRPr="00E6172C">
        <w:rPr>
          <w:rFonts w:cs="Arial"/>
          <w:lang w:val="en-GB"/>
        </w:rPr>
        <w:t>in control untreated, cyclopamine</w:t>
      </w:r>
      <w:r w:rsidR="002462E3" w:rsidRPr="00E6172C">
        <w:rPr>
          <w:rFonts w:cs="Arial"/>
          <w:lang w:val="en-GB"/>
        </w:rPr>
        <w:t>-treated</w:t>
      </w:r>
      <w:r w:rsidRPr="00E6172C">
        <w:rPr>
          <w:rFonts w:cs="Arial"/>
          <w:lang w:val="en-GB"/>
        </w:rPr>
        <w:t xml:space="preserve"> (</w:t>
      </w:r>
      <w:proofErr w:type="spellStart"/>
      <w:r w:rsidRPr="00E6172C">
        <w:rPr>
          <w:rFonts w:cs="Arial"/>
          <w:lang w:val="en-GB"/>
        </w:rPr>
        <w:t>cyA</w:t>
      </w:r>
      <w:proofErr w:type="spellEnd"/>
      <w:r w:rsidR="002121FC" w:rsidRPr="00E6172C">
        <w:rPr>
          <w:rFonts w:cs="Arial"/>
          <w:lang w:val="en-GB"/>
        </w:rPr>
        <w:t xml:space="preserve">, </w:t>
      </w:r>
      <w:r w:rsidR="002121FC" w:rsidRPr="00E6172C">
        <w:rPr>
          <w:rFonts w:cs="Arial"/>
          <w:lang w:val="en-GB" w:eastAsia="zh-CN"/>
        </w:rPr>
        <w:t xml:space="preserve">100 </w:t>
      </w:r>
      <w:r w:rsidR="002121FC" w:rsidRPr="00E6172C">
        <w:rPr>
          <w:rFonts w:ascii="Symbol" w:hAnsi="Symbol" w:cs="Arial"/>
          <w:lang w:val="en-GB" w:eastAsia="zh-CN"/>
        </w:rPr>
        <w:t></w:t>
      </w:r>
      <w:r w:rsidR="002121FC" w:rsidRPr="00E6172C">
        <w:rPr>
          <w:rFonts w:cs="Arial"/>
          <w:lang w:val="en-GB" w:eastAsia="zh-CN"/>
        </w:rPr>
        <w:t>M</w:t>
      </w:r>
      <w:r w:rsidRPr="00E6172C">
        <w:rPr>
          <w:rFonts w:cs="Arial"/>
          <w:lang w:val="en-GB"/>
        </w:rPr>
        <w:t>), SU5402</w:t>
      </w:r>
      <w:r w:rsidR="002462E3" w:rsidRPr="00E6172C">
        <w:rPr>
          <w:rFonts w:cs="Arial"/>
          <w:lang w:val="en-GB"/>
        </w:rPr>
        <w:t>-treated</w:t>
      </w:r>
      <w:r w:rsidR="002121FC" w:rsidRPr="00E6172C">
        <w:rPr>
          <w:rFonts w:cs="Arial"/>
          <w:lang w:val="en-GB"/>
        </w:rPr>
        <w:t xml:space="preserve"> </w:t>
      </w:r>
      <w:r w:rsidRPr="00E6172C">
        <w:rPr>
          <w:rFonts w:cs="Arial"/>
          <w:lang w:val="en-GB"/>
        </w:rPr>
        <w:t>and double SU5402</w:t>
      </w:r>
      <w:r w:rsidR="00C2595E" w:rsidRPr="00E6172C">
        <w:rPr>
          <w:rFonts w:cs="Arial"/>
          <w:lang w:val="en-GB"/>
        </w:rPr>
        <w:t>-</w:t>
      </w:r>
      <w:r w:rsidRPr="00E6172C">
        <w:rPr>
          <w:rFonts w:cs="Arial"/>
          <w:lang w:val="en-GB"/>
        </w:rPr>
        <w:t xml:space="preserve"> and </w:t>
      </w:r>
      <w:proofErr w:type="spellStart"/>
      <w:r w:rsidR="00C2595E" w:rsidRPr="00E6172C">
        <w:rPr>
          <w:rFonts w:cs="Arial"/>
          <w:lang w:val="en-GB"/>
        </w:rPr>
        <w:t>cyA</w:t>
      </w:r>
      <w:proofErr w:type="spellEnd"/>
      <w:r w:rsidR="00C2595E" w:rsidRPr="00E6172C">
        <w:rPr>
          <w:rFonts w:cs="Arial"/>
          <w:lang w:val="en-GB"/>
        </w:rPr>
        <w:t>-</w:t>
      </w:r>
      <w:r w:rsidRPr="00E6172C">
        <w:rPr>
          <w:rFonts w:cs="Arial"/>
          <w:lang w:val="en-GB"/>
        </w:rPr>
        <w:t xml:space="preserve">treated wild type </w:t>
      </w:r>
      <w:r w:rsidR="00BF6C2A" w:rsidRPr="00E6172C">
        <w:rPr>
          <w:rFonts w:cs="Arial"/>
          <w:lang w:val="en-GB"/>
        </w:rPr>
        <w:t xml:space="preserve">or mutant </w:t>
      </w:r>
      <w:r w:rsidRPr="00E6172C">
        <w:rPr>
          <w:rFonts w:cs="Arial"/>
          <w:lang w:val="en-GB"/>
        </w:rPr>
        <w:t>embryos</w:t>
      </w:r>
      <w:r w:rsidR="0062703D" w:rsidRPr="00E6172C">
        <w:rPr>
          <w:rFonts w:cs="Arial"/>
          <w:lang w:val="en-GB"/>
        </w:rPr>
        <w:t>, shown in dorsal view, anterior to top</w:t>
      </w:r>
      <w:r w:rsidR="00C97BBD" w:rsidRPr="00E6172C">
        <w:rPr>
          <w:rFonts w:cs="Arial"/>
          <w:lang w:val="en-GB"/>
        </w:rPr>
        <w:t xml:space="preserve">.  </w:t>
      </w:r>
      <w:r w:rsidR="00C97BBD" w:rsidRPr="00E6172C">
        <w:rPr>
          <w:rFonts w:cs="Arial"/>
          <w:b/>
          <w:color w:val="000000" w:themeColor="text1"/>
          <w:lang w:val="en-GB"/>
        </w:rPr>
        <w:t>A</w:t>
      </w:r>
      <w:r w:rsidR="00CB3555" w:rsidRPr="00E6172C">
        <w:rPr>
          <w:rFonts w:cs="Arial"/>
          <w:b/>
          <w:color w:val="000000" w:themeColor="text1"/>
          <w:lang w:val="en-GB"/>
        </w:rPr>
        <w:t>.</w:t>
      </w:r>
      <w:r w:rsidR="00BF6C2A" w:rsidRPr="00E6172C">
        <w:rPr>
          <w:rFonts w:cs="Arial"/>
          <w:color w:val="000000" w:themeColor="text1"/>
          <w:lang w:val="en-GB"/>
        </w:rPr>
        <w:t xml:space="preserve"> </w:t>
      </w:r>
      <w:r w:rsidR="00E74375" w:rsidRPr="00E6172C">
        <w:rPr>
          <w:rFonts w:cs="Arial"/>
          <w:color w:val="000000" w:themeColor="text1"/>
          <w:lang w:val="en-GB"/>
        </w:rPr>
        <w:t>Adax</w:t>
      </w:r>
      <w:r w:rsidR="00544973" w:rsidRPr="00E6172C">
        <w:rPr>
          <w:rFonts w:cs="Arial"/>
          <w:color w:val="000000" w:themeColor="text1"/>
          <w:lang w:val="en-GB"/>
        </w:rPr>
        <w:t>i</w:t>
      </w:r>
      <w:r w:rsidR="00E74375" w:rsidRPr="00E6172C">
        <w:rPr>
          <w:rFonts w:cs="Arial"/>
          <w:color w:val="000000" w:themeColor="text1"/>
          <w:lang w:val="en-GB"/>
        </w:rPr>
        <w:t>al (arrows) and paraxial</w:t>
      </w:r>
      <w:r w:rsidR="00E74375" w:rsidRPr="00E6172C">
        <w:rPr>
          <w:rFonts w:cs="Arial"/>
          <w:i/>
          <w:color w:val="000000" w:themeColor="text1"/>
          <w:lang w:val="en-GB"/>
        </w:rPr>
        <w:t xml:space="preserve"> </w:t>
      </w:r>
      <w:proofErr w:type="spellStart"/>
      <w:r w:rsidR="00E74375" w:rsidRPr="00E6172C">
        <w:rPr>
          <w:rFonts w:cs="Arial"/>
          <w:i/>
          <w:color w:val="000000" w:themeColor="text1"/>
          <w:lang w:val="en-GB"/>
        </w:rPr>
        <w:t>m</w:t>
      </w:r>
      <w:r w:rsidR="00BF6C2A" w:rsidRPr="00E6172C">
        <w:rPr>
          <w:rFonts w:cs="Arial"/>
          <w:i/>
          <w:color w:val="000000" w:themeColor="text1"/>
          <w:lang w:val="en-GB"/>
        </w:rPr>
        <w:t>yod</w:t>
      </w:r>
      <w:proofErr w:type="spellEnd"/>
      <w:r w:rsidR="00E74375" w:rsidRPr="00E6172C">
        <w:rPr>
          <w:rFonts w:cs="Arial"/>
          <w:i/>
          <w:color w:val="000000" w:themeColor="text1"/>
          <w:lang w:val="en-GB"/>
        </w:rPr>
        <w:t xml:space="preserve"> </w:t>
      </w:r>
      <w:r w:rsidR="00720C60" w:rsidRPr="00E6172C">
        <w:rPr>
          <w:rFonts w:cs="Arial"/>
          <w:color w:val="000000" w:themeColor="text1"/>
          <w:lang w:val="en-GB"/>
        </w:rPr>
        <w:t>and</w:t>
      </w:r>
      <w:r w:rsidR="00E74375" w:rsidRPr="00E6172C">
        <w:rPr>
          <w:rFonts w:cs="Arial"/>
          <w:color w:val="000000" w:themeColor="text1"/>
          <w:lang w:val="en-GB"/>
        </w:rPr>
        <w:t xml:space="preserve"> </w:t>
      </w:r>
      <w:r w:rsidR="00E74375" w:rsidRPr="00E6172C">
        <w:rPr>
          <w:rFonts w:cs="Arial"/>
          <w:i/>
          <w:color w:val="000000" w:themeColor="text1"/>
          <w:lang w:val="en-GB"/>
        </w:rPr>
        <w:t xml:space="preserve">myf5 </w:t>
      </w:r>
      <w:r w:rsidR="00BF6C2A" w:rsidRPr="00E6172C">
        <w:rPr>
          <w:rFonts w:cs="Arial"/>
          <w:color w:val="000000" w:themeColor="text1"/>
          <w:lang w:val="en-GB"/>
        </w:rPr>
        <w:t xml:space="preserve">mRNAs are </w:t>
      </w:r>
      <w:r w:rsidR="00720C60" w:rsidRPr="00E6172C">
        <w:rPr>
          <w:rFonts w:cs="Arial"/>
          <w:color w:val="000000" w:themeColor="text1"/>
          <w:lang w:val="en-GB"/>
        </w:rPr>
        <w:t>lost</w:t>
      </w:r>
      <w:r w:rsidR="00BF6C2A" w:rsidRPr="00E6172C">
        <w:rPr>
          <w:rFonts w:cs="Arial"/>
          <w:color w:val="000000" w:themeColor="text1"/>
          <w:lang w:val="en-GB"/>
        </w:rPr>
        <w:t xml:space="preserve"> </w:t>
      </w:r>
      <w:r w:rsidR="003549FC" w:rsidRPr="00E6172C">
        <w:rPr>
          <w:rFonts w:cs="Arial"/>
          <w:color w:val="000000" w:themeColor="text1"/>
          <w:lang w:val="en-GB"/>
        </w:rPr>
        <w:t xml:space="preserve">upon </w:t>
      </w:r>
      <w:r w:rsidR="00BF6C2A" w:rsidRPr="00E6172C">
        <w:rPr>
          <w:rFonts w:cs="Arial"/>
          <w:color w:val="000000" w:themeColor="text1"/>
          <w:lang w:val="en-GB"/>
        </w:rPr>
        <w:t>SU5402-treat</w:t>
      </w:r>
      <w:r w:rsidR="003549FC" w:rsidRPr="00E6172C">
        <w:rPr>
          <w:rFonts w:cs="Arial"/>
          <w:color w:val="000000" w:themeColor="text1"/>
          <w:lang w:val="en-GB"/>
        </w:rPr>
        <w:t xml:space="preserve">ment </w:t>
      </w:r>
      <w:r w:rsidR="00B96B67" w:rsidRPr="00E6172C">
        <w:rPr>
          <w:rFonts w:cs="Arial"/>
          <w:lang w:val="en-GB" w:eastAsia="zh-CN"/>
        </w:rPr>
        <w:t xml:space="preserve">(60 µM) </w:t>
      </w:r>
      <w:r w:rsidR="003549FC" w:rsidRPr="00E6172C">
        <w:rPr>
          <w:rFonts w:cs="Arial"/>
          <w:color w:val="000000" w:themeColor="text1"/>
          <w:lang w:val="en-GB"/>
        </w:rPr>
        <w:t>from 30% to</w:t>
      </w:r>
      <w:r w:rsidR="00BF6C2A" w:rsidRPr="00E6172C">
        <w:rPr>
          <w:rFonts w:cs="Arial"/>
          <w:color w:val="000000" w:themeColor="text1"/>
          <w:lang w:val="en-GB"/>
        </w:rPr>
        <w:t xml:space="preserve"> 80</w:t>
      </w:r>
      <w:r w:rsidR="00C97BBD" w:rsidRPr="00E6172C">
        <w:rPr>
          <w:rFonts w:cs="Arial"/>
          <w:color w:val="000000" w:themeColor="text1"/>
          <w:lang w:val="en-GB"/>
        </w:rPr>
        <w:t xml:space="preserve"> or 90</w:t>
      </w:r>
      <w:r w:rsidR="00BF6C2A" w:rsidRPr="00E6172C">
        <w:rPr>
          <w:rFonts w:cs="Arial"/>
          <w:color w:val="000000" w:themeColor="text1"/>
          <w:lang w:val="en-GB"/>
        </w:rPr>
        <w:t xml:space="preserve">% epiboly </w:t>
      </w:r>
      <w:r w:rsidR="00581B5E" w:rsidRPr="00E6172C">
        <w:rPr>
          <w:rFonts w:cs="Arial"/>
          <w:color w:val="000000" w:themeColor="text1"/>
          <w:lang w:val="en-GB"/>
        </w:rPr>
        <w:t>(dashes indicate approximate position of germ ring)</w:t>
      </w:r>
      <w:r w:rsidR="00E74375" w:rsidRPr="00E6172C">
        <w:rPr>
          <w:rFonts w:cs="Arial"/>
          <w:color w:val="000000" w:themeColor="text1"/>
          <w:lang w:val="en-GB"/>
        </w:rPr>
        <w:t xml:space="preserve"> but are unaffected by </w:t>
      </w:r>
      <w:proofErr w:type="spellStart"/>
      <w:r w:rsidR="00E74375" w:rsidRPr="00E6172C">
        <w:rPr>
          <w:rFonts w:cs="Arial"/>
          <w:color w:val="000000" w:themeColor="text1"/>
          <w:lang w:val="en-GB"/>
        </w:rPr>
        <w:t>cyA</w:t>
      </w:r>
      <w:proofErr w:type="spellEnd"/>
      <w:r w:rsidR="00E74375" w:rsidRPr="00E6172C">
        <w:rPr>
          <w:rFonts w:cs="Arial"/>
          <w:color w:val="000000" w:themeColor="text1"/>
          <w:lang w:val="en-GB"/>
        </w:rPr>
        <w:t xml:space="preserve"> treatment</w:t>
      </w:r>
      <w:r w:rsidR="00BF6C2A" w:rsidRPr="00E6172C">
        <w:rPr>
          <w:rFonts w:cs="Arial"/>
          <w:color w:val="000000" w:themeColor="text1"/>
          <w:lang w:val="en-GB"/>
        </w:rPr>
        <w:t>.</w:t>
      </w:r>
      <w:r w:rsidR="00BF6C2A" w:rsidRPr="00E6172C">
        <w:rPr>
          <w:rFonts w:cs="Arial"/>
          <w:color w:val="000000" w:themeColor="text1"/>
          <w:lang w:val="en-GB" w:eastAsia="zh-CN"/>
        </w:rPr>
        <w:t xml:space="preserve">  </w:t>
      </w:r>
      <w:r w:rsidR="00720C60" w:rsidRPr="00E6172C">
        <w:rPr>
          <w:rFonts w:cs="Arial"/>
          <w:color w:val="000000" w:themeColor="text1"/>
          <w:lang w:val="en-GB"/>
        </w:rPr>
        <w:t>The anterior mesoderm marker</w:t>
      </w:r>
      <w:r w:rsidR="00720C60" w:rsidRPr="00E6172C">
        <w:rPr>
          <w:rFonts w:cs="Arial"/>
          <w:i/>
          <w:color w:val="000000" w:themeColor="text1"/>
          <w:lang w:val="en-GB"/>
        </w:rPr>
        <w:t xml:space="preserve"> </w:t>
      </w:r>
      <w:proofErr w:type="spellStart"/>
      <w:r w:rsidR="00720C60" w:rsidRPr="00E6172C">
        <w:rPr>
          <w:rFonts w:cs="Arial"/>
          <w:i/>
          <w:color w:val="000000" w:themeColor="text1"/>
          <w:lang w:val="en-GB"/>
        </w:rPr>
        <w:t>aplnrb</w:t>
      </w:r>
      <w:proofErr w:type="spellEnd"/>
      <w:r w:rsidR="00720C60" w:rsidRPr="00E6172C">
        <w:rPr>
          <w:rFonts w:cs="Arial"/>
          <w:i/>
          <w:color w:val="000000" w:themeColor="text1"/>
          <w:lang w:val="en-GB"/>
        </w:rPr>
        <w:t xml:space="preserve"> </w:t>
      </w:r>
      <w:r w:rsidR="00720C60" w:rsidRPr="00E6172C">
        <w:rPr>
          <w:rFonts w:cs="Arial"/>
          <w:color w:val="000000" w:themeColor="text1"/>
          <w:lang w:val="en-GB"/>
        </w:rPr>
        <w:t xml:space="preserve">is normally down-regulated in </w:t>
      </w:r>
      <w:r w:rsidR="005B4C3C" w:rsidRPr="00E6172C">
        <w:rPr>
          <w:rFonts w:cs="Arial"/>
          <w:color w:val="000000" w:themeColor="text1"/>
          <w:lang w:val="en-GB"/>
        </w:rPr>
        <w:t xml:space="preserve">paraxial </w:t>
      </w:r>
      <w:r w:rsidR="00720C60" w:rsidRPr="00E6172C">
        <w:rPr>
          <w:rFonts w:cs="Arial"/>
          <w:color w:val="000000" w:themeColor="text1"/>
          <w:lang w:val="en-GB"/>
        </w:rPr>
        <w:t xml:space="preserve">presomitic </w:t>
      </w:r>
      <w:r w:rsidR="005B4C3C" w:rsidRPr="00E6172C">
        <w:rPr>
          <w:rFonts w:cs="Arial"/>
          <w:color w:val="000000" w:themeColor="text1"/>
          <w:lang w:val="en-GB"/>
        </w:rPr>
        <w:lastRenderedPageBreak/>
        <w:t xml:space="preserve">cells </w:t>
      </w:r>
      <w:r w:rsidR="00720C60" w:rsidRPr="00E6172C">
        <w:rPr>
          <w:rFonts w:cs="Arial"/>
          <w:color w:val="000000" w:themeColor="text1"/>
          <w:lang w:val="en-GB"/>
        </w:rPr>
        <w:t xml:space="preserve">expressing </w:t>
      </w:r>
      <w:r w:rsidR="00720C60" w:rsidRPr="00E6172C">
        <w:rPr>
          <w:rFonts w:cs="Arial"/>
          <w:i/>
          <w:color w:val="000000" w:themeColor="text1"/>
          <w:lang w:val="en-GB"/>
        </w:rPr>
        <w:t>myf5</w:t>
      </w:r>
      <w:r w:rsidR="00720C60" w:rsidRPr="00E6172C">
        <w:rPr>
          <w:rFonts w:cs="Arial"/>
          <w:color w:val="000000" w:themeColor="text1"/>
          <w:lang w:val="en-GB"/>
        </w:rPr>
        <w:t xml:space="preserve"> (white dashes) and up-regulated in adaxial cells (arrow).  Both changes were absent after SU5402-treatment.  </w:t>
      </w:r>
      <w:r w:rsidR="00731828" w:rsidRPr="00E6172C">
        <w:rPr>
          <w:rFonts w:cs="Arial"/>
          <w:color w:val="000000" w:themeColor="text1"/>
          <w:lang w:val="en-GB"/>
        </w:rPr>
        <w:t xml:space="preserve">Schematics illustrate the location of equivalent cell types at two successive stages. </w:t>
      </w:r>
      <w:proofErr w:type="spellStart"/>
      <w:r w:rsidR="00731828" w:rsidRPr="00E6172C">
        <w:rPr>
          <w:rFonts w:cs="Arial"/>
          <w:color w:val="000000" w:themeColor="text1"/>
          <w:lang w:val="en-GB"/>
        </w:rPr>
        <w:t>mpcs</w:t>
      </w:r>
      <w:proofErr w:type="spellEnd"/>
      <w:r w:rsidR="00731828" w:rsidRPr="00E6172C">
        <w:rPr>
          <w:rFonts w:cs="Arial"/>
          <w:color w:val="000000" w:themeColor="text1"/>
          <w:lang w:val="en-GB"/>
        </w:rPr>
        <w:t xml:space="preserve"> = muscle precursor cells, CNH = </w:t>
      </w:r>
      <w:proofErr w:type="spellStart"/>
      <w:r w:rsidR="00731828" w:rsidRPr="00E6172C">
        <w:rPr>
          <w:rFonts w:cs="Arial"/>
          <w:color w:val="000000" w:themeColor="text1"/>
          <w:lang w:val="en-GB"/>
        </w:rPr>
        <w:t>chordoneural</w:t>
      </w:r>
      <w:proofErr w:type="spellEnd"/>
      <w:r w:rsidR="00731828" w:rsidRPr="00E6172C">
        <w:rPr>
          <w:rFonts w:cs="Arial"/>
          <w:color w:val="000000" w:themeColor="text1"/>
          <w:lang w:val="en-GB"/>
        </w:rPr>
        <w:t xml:space="preserve"> hinge (hatched)</w:t>
      </w:r>
      <w:r w:rsidR="00D75044" w:rsidRPr="00E6172C">
        <w:rPr>
          <w:rFonts w:cs="Arial"/>
          <w:color w:val="000000" w:themeColor="text1"/>
          <w:lang w:val="en-GB"/>
        </w:rPr>
        <w:t>, PSM = presomitic mesoderm (brackets)</w:t>
      </w:r>
      <w:r w:rsidR="00731828" w:rsidRPr="00E6172C">
        <w:rPr>
          <w:rFonts w:cs="Arial"/>
          <w:color w:val="000000" w:themeColor="text1"/>
          <w:lang w:val="en-GB"/>
        </w:rPr>
        <w:t xml:space="preserve">.  </w:t>
      </w:r>
      <w:r w:rsidR="00C97BBD" w:rsidRPr="00E6172C">
        <w:rPr>
          <w:rFonts w:cs="Arial"/>
          <w:b/>
          <w:color w:val="000000" w:themeColor="text1"/>
          <w:lang w:val="en-GB"/>
        </w:rPr>
        <w:t>B</w:t>
      </w:r>
      <w:r w:rsidR="00CB3555" w:rsidRPr="00E6172C">
        <w:rPr>
          <w:rFonts w:cs="Arial"/>
          <w:b/>
          <w:color w:val="000000" w:themeColor="text1"/>
          <w:lang w:val="en-GB"/>
        </w:rPr>
        <w:t>.</w:t>
      </w:r>
      <w:r w:rsidR="00720C60" w:rsidRPr="00E6172C">
        <w:rPr>
          <w:rFonts w:cs="Arial"/>
          <w:color w:val="000000" w:themeColor="text1"/>
          <w:lang w:val="en-GB"/>
        </w:rPr>
        <w:t xml:space="preserve"> </w:t>
      </w:r>
      <w:r w:rsidR="00720C60" w:rsidRPr="00E6172C">
        <w:rPr>
          <w:rFonts w:cs="Arial"/>
          <w:i/>
          <w:color w:val="000000" w:themeColor="text1"/>
          <w:lang w:val="en-GB"/>
        </w:rPr>
        <w:t>Smo</w:t>
      </w:r>
      <w:r w:rsidR="00213571" w:rsidRPr="00E6172C">
        <w:rPr>
          <w:rFonts w:cs="Arial"/>
          <w:i/>
          <w:color w:val="000000" w:themeColor="text1"/>
          <w:vertAlign w:val="superscript"/>
          <w:lang w:val="en-GB"/>
        </w:rPr>
        <w:t>b641</w:t>
      </w:r>
      <w:r w:rsidR="00720C60" w:rsidRPr="00E6172C">
        <w:rPr>
          <w:rFonts w:cs="Arial"/>
          <w:color w:val="000000" w:themeColor="text1"/>
          <w:lang w:val="en-GB"/>
        </w:rPr>
        <w:t xml:space="preserve"> mutants retain pre</w:t>
      </w:r>
      <w:r w:rsidR="00C2595E" w:rsidRPr="00E6172C">
        <w:rPr>
          <w:rFonts w:cs="Arial"/>
          <w:color w:val="000000" w:themeColor="text1"/>
          <w:lang w:val="en-GB"/>
        </w:rPr>
        <w:t>-</w:t>
      </w:r>
      <w:r w:rsidR="00720C60" w:rsidRPr="00E6172C">
        <w:rPr>
          <w:rFonts w:cs="Arial"/>
          <w:color w:val="000000" w:themeColor="text1"/>
          <w:lang w:val="en-GB"/>
        </w:rPr>
        <w:t xml:space="preserve">adaxial </w:t>
      </w:r>
      <w:proofErr w:type="spellStart"/>
      <w:r w:rsidR="00720C60" w:rsidRPr="00E6172C">
        <w:rPr>
          <w:rFonts w:cs="Arial"/>
          <w:i/>
          <w:color w:val="000000" w:themeColor="text1"/>
          <w:lang w:val="en-GB"/>
        </w:rPr>
        <w:t>myod</w:t>
      </w:r>
      <w:proofErr w:type="spellEnd"/>
      <w:r w:rsidR="00720C60" w:rsidRPr="00E6172C">
        <w:rPr>
          <w:rFonts w:cs="Arial"/>
          <w:color w:val="000000" w:themeColor="text1"/>
          <w:lang w:val="en-GB"/>
        </w:rPr>
        <w:t xml:space="preserve"> mRNA at 6ss</w:t>
      </w:r>
      <w:r w:rsidR="00E74375" w:rsidRPr="00E6172C">
        <w:rPr>
          <w:rFonts w:cs="Arial"/>
          <w:color w:val="000000" w:themeColor="text1"/>
          <w:lang w:val="en-GB"/>
        </w:rPr>
        <w:t xml:space="preserve"> even after </w:t>
      </w:r>
      <w:proofErr w:type="spellStart"/>
      <w:r w:rsidR="00E74375" w:rsidRPr="00E6172C">
        <w:rPr>
          <w:rFonts w:cs="Arial"/>
          <w:color w:val="000000" w:themeColor="text1"/>
          <w:lang w:val="en-GB"/>
        </w:rPr>
        <w:t>cyA</w:t>
      </w:r>
      <w:proofErr w:type="spellEnd"/>
      <w:r w:rsidR="00E74375" w:rsidRPr="00E6172C">
        <w:rPr>
          <w:rFonts w:cs="Arial"/>
          <w:color w:val="000000" w:themeColor="text1"/>
          <w:lang w:val="en-GB"/>
        </w:rPr>
        <w:t xml:space="preserve"> </w:t>
      </w:r>
      <w:proofErr w:type="gramStart"/>
      <w:r w:rsidR="00E74375" w:rsidRPr="00E6172C">
        <w:rPr>
          <w:rFonts w:cs="Arial"/>
          <w:color w:val="000000" w:themeColor="text1"/>
          <w:lang w:val="en-GB"/>
        </w:rPr>
        <w:t>treatment</w:t>
      </w:r>
      <w:r w:rsidR="00720C60" w:rsidRPr="00E6172C">
        <w:rPr>
          <w:rFonts w:cs="Arial"/>
          <w:color w:val="000000" w:themeColor="text1"/>
          <w:lang w:val="en-GB"/>
        </w:rPr>
        <w:t>, but</w:t>
      </w:r>
      <w:proofErr w:type="gramEnd"/>
      <w:r w:rsidR="00720C60" w:rsidRPr="00E6172C">
        <w:rPr>
          <w:rFonts w:cs="Arial"/>
          <w:color w:val="000000" w:themeColor="text1"/>
          <w:lang w:val="en-GB"/>
        </w:rPr>
        <w:t xml:space="preserve"> lack pre</w:t>
      </w:r>
      <w:r w:rsidR="00C2595E" w:rsidRPr="00E6172C">
        <w:rPr>
          <w:rFonts w:cs="Arial"/>
          <w:color w:val="000000" w:themeColor="text1"/>
          <w:lang w:val="en-GB"/>
        </w:rPr>
        <w:t>-</w:t>
      </w:r>
      <w:r w:rsidR="00720C60" w:rsidRPr="00E6172C">
        <w:rPr>
          <w:rFonts w:cs="Arial"/>
          <w:color w:val="000000" w:themeColor="text1"/>
          <w:lang w:val="en-GB"/>
        </w:rPr>
        <w:t>ad</w:t>
      </w:r>
      <w:r w:rsidR="00E74375" w:rsidRPr="00E6172C">
        <w:rPr>
          <w:rFonts w:cs="Arial"/>
          <w:color w:val="000000" w:themeColor="text1"/>
          <w:lang w:val="en-GB"/>
        </w:rPr>
        <w:t>a</w:t>
      </w:r>
      <w:r w:rsidR="00720C60" w:rsidRPr="00E6172C">
        <w:rPr>
          <w:rFonts w:cs="Arial"/>
          <w:color w:val="000000" w:themeColor="text1"/>
          <w:lang w:val="en-GB"/>
        </w:rPr>
        <w:t xml:space="preserve">xial </w:t>
      </w:r>
      <w:proofErr w:type="spellStart"/>
      <w:r w:rsidR="00720C60" w:rsidRPr="00E6172C">
        <w:rPr>
          <w:rFonts w:cs="Arial"/>
          <w:i/>
          <w:color w:val="000000" w:themeColor="text1"/>
          <w:lang w:val="en-GB"/>
        </w:rPr>
        <w:t>myod</w:t>
      </w:r>
      <w:proofErr w:type="spellEnd"/>
      <w:r w:rsidR="00720C60" w:rsidRPr="00E6172C">
        <w:rPr>
          <w:rFonts w:cs="Arial"/>
          <w:color w:val="000000" w:themeColor="text1"/>
          <w:lang w:val="en-GB"/>
        </w:rPr>
        <w:t xml:space="preserve"> </w:t>
      </w:r>
      <w:r w:rsidR="00D96BFB" w:rsidRPr="00E6172C">
        <w:rPr>
          <w:rFonts w:cs="Arial"/>
          <w:color w:val="000000" w:themeColor="text1"/>
          <w:lang w:val="en-GB"/>
        </w:rPr>
        <w:t xml:space="preserve">mRNA </w:t>
      </w:r>
      <w:r w:rsidR="00720C60" w:rsidRPr="00E6172C">
        <w:rPr>
          <w:rFonts w:cs="Arial"/>
          <w:color w:val="000000" w:themeColor="text1"/>
          <w:lang w:val="en-GB"/>
        </w:rPr>
        <w:t xml:space="preserve">at 15ss. </w:t>
      </w:r>
      <w:r w:rsidR="00BC6BCD">
        <w:rPr>
          <w:rFonts w:cs="Arial"/>
          <w:color w:val="000000" w:themeColor="text1"/>
          <w:lang w:val="en-GB"/>
        </w:rPr>
        <w:t xml:space="preserve"> </w:t>
      </w:r>
      <w:r w:rsidR="00456CB9" w:rsidRPr="00E6172C">
        <w:rPr>
          <w:rFonts w:cs="Arial"/>
          <w:i/>
          <w:color w:val="000000" w:themeColor="text1"/>
          <w:lang w:val="en-GB"/>
        </w:rPr>
        <w:t>Ptc1</w:t>
      </w:r>
      <w:r w:rsidR="00456CB9" w:rsidRPr="00E6172C">
        <w:rPr>
          <w:rFonts w:cs="Arial"/>
          <w:color w:val="000000" w:themeColor="text1"/>
          <w:lang w:val="en-GB"/>
        </w:rPr>
        <w:t xml:space="preserve"> mRNA </w:t>
      </w:r>
      <w:r w:rsidR="00BF221E" w:rsidRPr="00E6172C">
        <w:rPr>
          <w:rFonts w:cs="Arial"/>
          <w:color w:val="000000" w:themeColor="text1"/>
          <w:lang w:val="en-GB"/>
        </w:rPr>
        <w:t xml:space="preserve">downregulation </w:t>
      </w:r>
      <w:r w:rsidR="00456CB9" w:rsidRPr="00E6172C">
        <w:rPr>
          <w:rFonts w:cs="Arial"/>
          <w:color w:val="000000" w:themeColor="text1"/>
          <w:lang w:val="en-GB"/>
        </w:rPr>
        <w:t xml:space="preserve">shows that both </w:t>
      </w:r>
      <w:proofErr w:type="spellStart"/>
      <w:r w:rsidR="00456CB9" w:rsidRPr="00E6172C">
        <w:rPr>
          <w:rFonts w:cs="Arial"/>
          <w:i/>
          <w:color w:val="000000" w:themeColor="text1"/>
          <w:lang w:val="en-GB"/>
        </w:rPr>
        <w:t>smo</w:t>
      </w:r>
      <w:proofErr w:type="spellEnd"/>
      <w:r w:rsidR="00456CB9" w:rsidRPr="00E6172C">
        <w:rPr>
          <w:rFonts w:cs="Arial"/>
          <w:color w:val="000000" w:themeColor="text1"/>
          <w:lang w:val="en-GB"/>
        </w:rPr>
        <w:t xml:space="preserve"> mutation and </w:t>
      </w:r>
      <w:proofErr w:type="spellStart"/>
      <w:r w:rsidR="00456CB9" w:rsidRPr="00E6172C">
        <w:rPr>
          <w:rFonts w:cs="Arial"/>
          <w:color w:val="000000" w:themeColor="text1"/>
          <w:lang w:val="en-GB"/>
        </w:rPr>
        <w:t>cyA</w:t>
      </w:r>
      <w:proofErr w:type="spellEnd"/>
      <w:r w:rsidR="00456CB9" w:rsidRPr="00E6172C">
        <w:rPr>
          <w:rFonts w:cs="Arial"/>
          <w:color w:val="000000" w:themeColor="text1"/>
          <w:lang w:val="en-GB"/>
        </w:rPr>
        <w:t xml:space="preserve"> treatment (shown after longer colour reaction) fully block </w:t>
      </w:r>
      <w:proofErr w:type="spellStart"/>
      <w:r w:rsidR="00456CB9" w:rsidRPr="00E6172C">
        <w:rPr>
          <w:rFonts w:cs="Arial"/>
          <w:color w:val="000000" w:themeColor="text1"/>
          <w:lang w:val="en-GB"/>
        </w:rPr>
        <w:t>Hh</w:t>
      </w:r>
      <w:proofErr w:type="spellEnd"/>
      <w:r w:rsidR="00456CB9" w:rsidRPr="00E6172C">
        <w:rPr>
          <w:rFonts w:cs="Arial"/>
          <w:color w:val="000000" w:themeColor="text1"/>
          <w:lang w:val="en-GB"/>
        </w:rPr>
        <w:t xml:space="preserve"> signalling throughout the axis.  </w:t>
      </w:r>
      <w:r w:rsidRPr="00E6172C">
        <w:rPr>
          <w:rFonts w:cs="Arial"/>
          <w:color w:val="000000" w:themeColor="text1"/>
          <w:lang w:val="en-GB" w:eastAsia="zh-CN"/>
        </w:rPr>
        <w:t>Bar</w:t>
      </w:r>
      <w:r w:rsidR="00D96BFB" w:rsidRPr="00E6172C">
        <w:rPr>
          <w:rFonts w:cs="Arial"/>
          <w:color w:val="000000" w:themeColor="text1"/>
          <w:lang w:val="en-GB" w:eastAsia="zh-CN"/>
        </w:rPr>
        <w:t>s</w:t>
      </w:r>
      <w:r w:rsidRPr="00E6172C">
        <w:rPr>
          <w:rFonts w:cs="Arial"/>
          <w:lang w:val="en-GB" w:eastAsia="zh-CN"/>
        </w:rPr>
        <w:t>: 50 µm.</w:t>
      </w:r>
    </w:p>
    <w:p w14:paraId="78C5CE72" w14:textId="77777777" w:rsidR="00C97BBD" w:rsidRPr="00E6172C" w:rsidRDefault="00C97BBD" w:rsidP="00421A13">
      <w:pPr>
        <w:widowControl w:val="0"/>
        <w:tabs>
          <w:tab w:val="left" w:pos="3544"/>
        </w:tabs>
        <w:autoSpaceDE w:val="0"/>
        <w:autoSpaceDN w:val="0"/>
        <w:adjustRightInd w:val="0"/>
        <w:spacing w:line="360" w:lineRule="auto"/>
        <w:jc w:val="both"/>
        <w:rPr>
          <w:rFonts w:cs="Arial"/>
          <w:lang w:val="en-GB" w:eastAsia="zh-CN"/>
        </w:rPr>
      </w:pPr>
    </w:p>
    <w:p w14:paraId="094F9180" w14:textId="66AAE30E" w:rsidR="00C97BBD" w:rsidRPr="00E6172C" w:rsidRDefault="00C97BBD" w:rsidP="001C0667">
      <w:pPr>
        <w:rPr>
          <w:rFonts w:cs="Arial"/>
          <w:b/>
          <w:lang w:val="en-GB"/>
        </w:rPr>
      </w:pPr>
      <w:r w:rsidRPr="00E6172C">
        <w:rPr>
          <w:rFonts w:cs="Arial"/>
          <w:b/>
          <w:lang w:val="en-GB"/>
        </w:rPr>
        <w:t xml:space="preserve">Fig. 2. </w:t>
      </w:r>
      <w:r w:rsidRPr="00E6172C">
        <w:rPr>
          <w:b/>
          <w:lang w:val="en-GB"/>
        </w:rPr>
        <w:t xml:space="preserve">Successive Fgf and </w:t>
      </w:r>
      <w:proofErr w:type="spellStart"/>
      <w:r w:rsidRPr="00E6172C">
        <w:rPr>
          <w:b/>
          <w:lang w:val="en-GB"/>
        </w:rPr>
        <w:t>Hh</w:t>
      </w:r>
      <w:proofErr w:type="spellEnd"/>
      <w:r w:rsidRPr="00E6172C">
        <w:rPr>
          <w:b/>
          <w:lang w:val="en-GB"/>
        </w:rPr>
        <w:t xml:space="preserve"> signals drive trunk slow myogenesis</w:t>
      </w:r>
    </w:p>
    <w:p w14:paraId="411F51AE" w14:textId="5BD52E91" w:rsidR="00C715CA" w:rsidRPr="00E6172C" w:rsidRDefault="00C97BBD" w:rsidP="00C715CA">
      <w:pPr>
        <w:widowControl w:val="0"/>
        <w:autoSpaceDE w:val="0"/>
        <w:autoSpaceDN w:val="0"/>
        <w:adjustRightInd w:val="0"/>
        <w:spacing w:line="360" w:lineRule="auto"/>
        <w:jc w:val="both"/>
        <w:rPr>
          <w:rFonts w:cs="Arial"/>
          <w:lang w:val="en-GB" w:eastAsia="zh-CN"/>
        </w:rPr>
      </w:pPr>
      <w:r w:rsidRPr="00E6172C">
        <w:rPr>
          <w:rFonts w:cs="Arial"/>
          <w:lang w:val="en-GB"/>
        </w:rPr>
        <w:t xml:space="preserve">Immunodetection of slow MyHC in </w:t>
      </w:r>
      <w:proofErr w:type="spellStart"/>
      <w:r w:rsidRPr="00E6172C">
        <w:rPr>
          <w:rFonts w:cs="Arial"/>
          <w:i/>
          <w:iCs/>
          <w:lang w:val="en-GB"/>
        </w:rPr>
        <w:t>shha</w:t>
      </w:r>
      <w:proofErr w:type="spellEnd"/>
      <w:r w:rsidRPr="00E6172C">
        <w:rPr>
          <w:rFonts w:cs="Arial"/>
          <w:lang w:val="en-GB"/>
        </w:rPr>
        <w:t xml:space="preserve"> and </w:t>
      </w:r>
      <w:r w:rsidRPr="00E6172C">
        <w:rPr>
          <w:rFonts w:cs="Arial"/>
          <w:i/>
          <w:iCs/>
          <w:lang w:val="en-GB"/>
        </w:rPr>
        <w:t>noto</w:t>
      </w:r>
      <w:r w:rsidRPr="00E6172C">
        <w:rPr>
          <w:rFonts w:cs="Arial"/>
          <w:lang w:val="en-GB"/>
        </w:rPr>
        <w:t xml:space="preserve"> mutants.  </w:t>
      </w:r>
      <w:r w:rsidRPr="00E6172C">
        <w:rPr>
          <w:rFonts w:cs="Arial"/>
          <w:b/>
          <w:bCs/>
          <w:lang w:val="en-GB"/>
        </w:rPr>
        <w:t>A.</w:t>
      </w:r>
      <w:r w:rsidRPr="00E6172C">
        <w:rPr>
          <w:rFonts w:cs="Arial"/>
          <w:lang w:val="en-GB"/>
        </w:rPr>
        <w:t xml:space="preserve"> </w:t>
      </w:r>
      <w:r w:rsidR="008D0880" w:rsidRPr="00E6172C">
        <w:rPr>
          <w:rFonts w:cs="Arial"/>
          <w:lang w:val="en-GB"/>
        </w:rPr>
        <w:t xml:space="preserve">Reduction in slow fibres in </w:t>
      </w:r>
      <w:proofErr w:type="spellStart"/>
      <w:r w:rsidR="008D0880" w:rsidRPr="00E6172C">
        <w:rPr>
          <w:rFonts w:cs="Arial"/>
          <w:i/>
          <w:iCs/>
          <w:lang w:val="en-GB"/>
        </w:rPr>
        <w:t>shha</w:t>
      </w:r>
      <w:proofErr w:type="spellEnd"/>
      <w:r w:rsidR="008D0880" w:rsidRPr="00E6172C">
        <w:rPr>
          <w:rFonts w:cs="Arial"/>
          <w:lang w:val="en-GB"/>
        </w:rPr>
        <w:t xml:space="preserve"> mutants is greater in tail than in trunk.  Insets show individual fibres magnified.  Upper graph shows mean ± SD of slow fibre number in the indicated somites from ten independent embryos of each genotype. Lower graph shows fraction of wild type fibres remaining in mutant. </w:t>
      </w:r>
      <w:r w:rsidRPr="00E6172C">
        <w:rPr>
          <w:rFonts w:cs="Arial"/>
          <w:lang w:val="en-GB"/>
        </w:rPr>
        <w:t xml:space="preserve"> </w:t>
      </w:r>
      <w:r w:rsidR="008D0880" w:rsidRPr="00E6172C">
        <w:rPr>
          <w:rFonts w:cs="Arial"/>
          <w:b/>
          <w:bCs/>
          <w:lang w:val="en-GB"/>
        </w:rPr>
        <w:t>B.</w:t>
      </w:r>
      <w:r w:rsidR="008D0880" w:rsidRPr="00E6172C">
        <w:rPr>
          <w:rFonts w:cs="Arial"/>
          <w:lang w:val="en-GB"/>
        </w:rPr>
        <w:t xml:space="preserve"> Trunk-specific residual slow muscle in </w:t>
      </w:r>
      <w:r w:rsidR="008D0880" w:rsidRPr="00E6172C">
        <w:rPr>
          <w:rFonts w:cs="Arial"/>
          <w:i/>
          <w:iCs/>
          <w:lang w:val="en-GB"/>
        </w:rPr>
        <w:t>noto</w:t>
      </w:r>
      <w:r w:rsidR="008D0880" w:rsidRPr="00E6172C">
        <w:rPr>
          <w:rFonts w:cs="Arial"/>
          <w:lang w:val="en-GB"/>
        </w:rPr>
        <w:t xml:space="preserve"> mutant.  </w:t>
      </w:r>
      <w:r w:rsidRPr="00E6172C">
        <w:rPr>
          <w:rFonts w:cs="Arial"/>
          <w:b/>
          <w:lang w:val="en-GB"/>
        </w:rPr>
        <w:t>C.</w:t>
      </w:r>
      <w:r w:rsidRPr="00E6172C">
        <w:rPr>
          <w:rFonts w:cs="Arial"/>
          <w:lang w:val="en-GB"/>
        </w:rPr>
        <w:t xml:space="preserve"> 5-somite stage (5ss) embryos from a </w:t>
      </w:r>
      <w:r w:rsidRPr="00E6172C">
        <w:rPr>
          <w:rFonts w:cs="Arial"/>
          <w:i/>
          <w:lang w:val="en-GB"/>
        </w:rPr>
        <w:t>noto</w:t>
      </w:r>
      <w:r w:rsidRPr="00E6172C">
        <w:rPr>
          <w:rFonts w:cs="Arial"/>
          <w:i/>
          <w:vertAlign w:val="superscript"/>
          <w:lang w:val="en-GB"/>
        </w:rPr>
        <w:t>n1</w:t>
      </w:r>
      <w:r w:rsidRPr="00E6172C">
        <w:rPr>
          <w:rFonts w:cs="Arial"/>
          <w:lang w:val="en-GB"/>
        </w:rPr>
        <w:t xml:space="preserve"> heterozygote </w:t>
      </w:r>
      <w:proofErr w:type="spellStart"/>
      <w:r w:rsidRPr="00E6172C">
        <w:rPr>
          <w:rFonts w:cs="Arial"/>
          <w:lang w:val="en-GB"/>
        </w:rPr>
        <w:t>incross</w:t>
      </w:r>
      <w:proofErr w:type="spellEnd"/>
      <w:r w:rsidRPr="00E6172C">
        <w:rPr>
          <w:rFonts w:cs="Arial"/>
          <w:lang w:val="en-GB"/>
        </w:rPr>
        <w:t xml:space="preserve"> treated with </w:t>
      </w:r>
      <w:proofErr w:type="spellStart"/>
      <w:r w:rsidRPr="00E6172C">
        <w:rPr>
          <w:rFonts w:cs="Arial"/>
          <w:lang w:val="en-GB"/>
        </w:rPr>
        <w:t>cyA</w:t>
      </w:r>
      <w:proofErr w:type="spellEnd"/>
      <w:r w:rsidRPr="00E6172C">
        <w:rPr>
          <w:rFonts w:cs="Arial"/>
          <w:lang w:val="en-GB"/>
        </w:rPr>
        <w:t xml:space="preserve"> at </w:t>
      </w:r>
      <w:r w:rsidRPr="00E6172C">
        <w:rPr>
          <w:lang w:val="en-GB"/>
        </w:rPr>
        <w:t>30% epiboly</w:t>
      </w:r>
      <w:r w:rsidRPr="00E6172C">
        <w:rPr>
          <w:rFonts w:cs="Arial"/>
          <w:lang w:val="en-GB"/>
        </w:rPr>
        <w:t xml:space="preserve"> stage, showing loss of adaxial </w:t>
      </w:r>
      <w:proofErr w:type="spellStart"/>
      <w:r w:rsidRPr="00E6172C">
        <w:rPr>
          <w:rFonts w:cs="Arial"/>
          <w:i/>
          <w:lang w:val="en-GB"/>
        </w:rPr>
        <w:t>myod</w:t>
      </w:r>
      <w:proofErr w:type="spellEnd"/>
      <w:r w:rsidRPr="00E6172C">
        <w:rPr>
          <w:rFonts w:cs="Arial"/>
          <w:lang w:val="en-GB"/>
        </w:rPr>
        <w:t xml:space="preserve"> mRNA in anterior presomitic mesoderm (arrowheads), but retention in the most posterior pre-adaxial mesoderm (arrows) flanking the </w:t>
      </w:r>
      <w:proofErr w:type="spellStart"/>
      <w:r w:rsidRPr="00E6172C">
        <w:rPr>
          <w:rFonts w:cs="Arial"/>
          <w:lang w:val="en-GB"/>
        </w:rPr>
        <w:t>chordoneural</w:t>
      </w:r>
      <w:proofErr w:type="spellEnd"/>
      <w:r w:rsidRPr="00E6172C">
        <w:rPr>
          <w:rFonts w:cs="Arial"/>
          <w:lang w:val="en-GB"/>
        </w:rPr>
        <w:t xml:space="preserve"> hinge (white outline). </w:t>
      </w:r>
      <w:r w:rsidRPr="00E6172C">
        <w:rPr>
          <w:rFonts w:cs="Arial"/>
          <w:lang w:val="en-GB" w:eastAsia="zh-CN"/>
        </w:rPr>
        <w:t xml:space="preserve"> </w:t>
      </w:r>
      <w:r w:rsidRPr="00E6172C">
        <w:rPr>
          <w:rFonts w:cs="Arial"/>
          <w:b/>
          <w:lang w:val="en-GB" w:eastAsia="zh-CN"/>
        </w:rPr>
        <w:t>D.</w:t>
      </w:r>
      <w:r w:rsidRPr="00E6172C">
        <w:rPr>
          <w:rFonts w:cs="Arial"/>
          <w:lang w:val="en-GB" w:eastAsia="zh-CN"/>
        </w:rPr>
        <w:t xml:space="preserve"> SU5402 (50 µM) from tailbud stage ablates residual pre-adaxial </w:t>
      </w:r>
      <w:proofErr w:type="spellStart"/>
      <w:r w:rsidRPr="00E6172C">
        <w:rPr>
          <w:rFonts w:cs="Arial"/>
          <w:i/>
          <w:lang w:val="en-GB" w:eastAsia="zh-CN"/>
        </w:rPr>
        <w:t>myod</w:t>
      </w:r>
      <w:proofErr w:type="spellEnd"/>
      <w:r w:rsidRPr="00E6172C">
        <w:rPr>
          <w:rFonts w:cs="Arial"/>
          <w:i/>
          <w:lang w:val="en-GB" w:eastAsia="zh-CN"/>
        </w:rPr>
        <w:t xml:space="preserve"> </w:t>
      </w:r>
      <w:r w:rsidRPr="00E6172C">
        <w:rPr>
          <w:rFonts w:cs="Arial"/>
          <w:lang w:val="en-GB" w:eastAsia="zh-CN"/>
        </w:rPr>
        <w:t xml:space="preserve">and </w:t>
      </w:r>
      <w:r w:rsidRPr="00E6172C">
        <w:rPr>
          <w:rFonts w:cs="Arial"/>
          <w:i/>
          <w:lang w:val="en-GB" w:eastAsia="zh-CN"/>
        </w:rPr>
        <w:t xml:space="preserve">myf5 </w:t>
      </w:r>
      <w:r w:rsidRPr="00E6172C">
        <w:rPr>
          <w:rFonts w:cs="Arial"/>
          <w:lang w:val="en-GB" w:eastAsia="zh-CN"/>
        </w:rPr>
        <w:t xml:space="preserve">mRNAs in </w:t>
      </w:r>
      <w:proofErr w:type="spellStart"/>
      <w:r w:rsidRPr="00E6172C">
        <w:rPr>
          <w:rFonts w:cs="Arial"/>
          <w:lang w:val="en-GB" w:eastAsia="zh-CN"/>
        </w:rPr>
        <w:t>cyA</w:t>
      </w:r>
      <w:proofErr w:type="spellEnd"/>
      <w:r w:rsidRPr="00E6172C">
        <w:rPr>
          <w:rFonts w:cs="Arial"/>
          <w:lang w:val="en-GB" w:eastAsia="zh-CN"/>
        </w:rPr>
        <w:t xml:space="preserve">-treated 8ss embryos (arrows). Expression of paraxial </w:t>
      </w:r>
      <w:proofErr w:type="spellStart"/>
      <w:r w:rsidRPr="00E6172C">
        <w:rPr>
          <w:rFonts w:cs="Arial"/>
          <w:i/>
          <w:lang w:val="en-GB" w:eastAsia="zh-CN"/>
        </w:rPr>
        <w:t>myod</w:t>
      </w:r>
      <w:proofErr w:type="spellEnd"/>
      <w:r w:rsidRPr="00E6172C">
        <w:rPr>
          <w:rFonts w:cs="Arial"/>
          <w:lang w:val="en-GB" w:eastAsia="zh-CN"/>
        </w:rPr>
        <w:t xml:space="preserve"> </w:t>
      </w:r>
      <w:r w:rsidR="00F649A5" w:rsidRPr="00E6172C">
        <w:rPr>
          <w:rFonts w:cs="Arial"/>
          <w:lang w:val="en-GB" w:eastAsia="zh-CN"/>
        </w:rPr>
        <w:t xml:space="preserve">in fast muscle precursors (asterisks) </w:t>
      </w:r>
      <w:r w:rsidRPr="00E6172C">
        <w:rPr>
          <w:rFonts w:cs="Arial"/>
          <w:lang w:val="en-GB" w:eastAsia="zh-CN"/>
        </w:rPr>
        <w:t xml:space="preserve">is not affected by </w:t>
      </w:r>
      <w:proofErr w:type="spellStart"/>
      <w:r w:rsidRPr="00E6172C">
        <w:rPr>
          <w:rFonts w:cs="Arial"/>
          <w:lang w:val="en-GB" w:eastAsia="zh-CN"/>
        </w:rPr>
        <w:t>cyA</w:t>
      </w:r>
      <w:proofErr w:type="spellEnd"/>
      <w:r w:rsidRPr="00E6172C">
        <w:rPr>
          <w:rFonts w:cs="Arial"/>
          <w:lang w:val="en-GB" w:eastAsia="zh-CN"/>
        </w:rPr>
        <w:t xml:space="preserve"> but is decreased by </w:t>
      </w:r>
      <w:r w:rsidRPr="00E6172C">
        <w:rPr>
          <w:rFonts w:cs="Arial"/>
          <w:color w:val="000000" w:themeColor="text1"/>
          <w:lang w:val="en-GB" w:eastAsia="zh-CN"/>
        </w:rPr>
        <w:t xml:space="preserve">SU5402. </w:t>
      </w:r>
      <w:r w:rsidRPr="00E6172C">
        <w:rPr>
          <w:rFonts w:cs="Arial"/>
          <w:color w:val="000000" w:themeColor="text1"/>
          <w:lang w:val="en-GB"/>
        </w:rPr>
        <w:t xml:space="preserve"> </w:t>
      </w:r>
      <w:r w:rsidRPr="00E6172C">
        <w:rPr>
          <w:rFonts w:cs="Arial"/>
          <w:color w:val="000000" w:themeColor="text1"/>
          <w:lang w:val="en-GB" w:eastAsia="zh-CN"/>
        </w:rPr>
        <w:t>Bars</w:t>
      </w:r>
      <w:r w:rsidRPr="00E6172C">
        <w:rPr>
          <w:rFonts w:cs="Arial"/>
          <w:lang w:val="en-GB" w:eastAsia="zh-CN"/>
        </w:rPr>
        <w:t>: 50 µm.</w:t>
      </w:r>
    </w:p>
    <w:p w14:paraId="581C6D1F" w14:textId="77777777" w:rsidR="00C97BBD" w:rsidRPr="00E6172C" w:rsidRDefault="00C97BBD" w:rsidP="00C715CA">
      <w:pPr>
        <w:widowControl w:val="0"/>
        <w:autoSpaceDE w:val="0"/>
        <w:autoSpaceDN w:val="0"/>
        <w:adjustRightInd w:val="0"/>
        <w:spacing w:line="360" w:lineRule="auto"/>
        <w:jc w:val="both"/>
        <w:rPr>
          <w:rFonts w:cs="Arial"/>
          <w:lang w:val="en-GB" w:eastAsia="zh-CN"/>
        </w:rPr>
      </w:pPr>
    </w:p>
    <w:p w14:paraId="698D65ED" w14:textId="07CF55CC" w:rsidR="00C715CA" w:rsidRPr="00E6172C" w:rsidRDefault="00C715CA" w:rsidP="00C715CA">
      <w:pPr>
        <w:widowControl w:val="0"/>
        <w:autoSpaceDE w:val="0"/>
        <w:autoSpaceDN w:val="0"/>
        <w:adjustRightInd w:val="0"/>
        <w:spacing w:line="360" w:lineRule="auto"/>
        <w:jc w:val="both"/>
        <w:rPr>
          <w:rFonts w:cs="Arial"/>
          <w:b/>
          <w:lang w:val="en-GB" w:eastAsia="zh-CN"/>
        </w:rPr>
      </w:pPr>
      <w:r w:rsidRPr="00E6172C">
        <w:rPr>
          <w:rFonts w:cs="Arial"/>
          <w:b/>
          <w:lang w:val="en-GB" w:eastAsia="zh-CN"/>
        </w:rPr>
        <w:t>Fig</w:t>
      </w:r>
      <w:r w:rsidR="00740F0C" w:rsidRPr="00E6172C">
        <w:rPr>
          <w:rFonts w:cs="Arial"/>
          <w:b/>
          <w:lang w:val="en-GB" w:eastAsia="zh-CN"/>
        </w:rPr>
        <w:t xml:space="preserve">. </w:t>
      </w:r>
      <w:r w:rsidR="00CC377C" w:rsidRPr="00E6172C">
        <w:rPr>
          <w:rFonts w:cs="Arial"/>
          <w:b/>
          <w:lang w:val="en-GB" w:eastAsia="zh-CN"/>
        </w:rPr>
        <w:t>3</w:t>
      </w:r>
      <w:r w:rsidRPr="00E6172C">
        <w:rPr>
          <w:rFonts w:cs="Arial"/>
          <w:b/>
          <w:lang w:val="en-GB" w:eastAsia="zh-CN"/>
        </w:rPr>
        <w:t xml:space="preserve">. </w:t>
      </w:r>
      <w:proofErr w:type="gramStart"/>
      <w:r w:rsidR="001045E3" w:rsidRPr="00E6172C">
        <w:rPr>
          <w:rFonts w:cs="Arial"/>
          <w:b/>
          <w:lang w:val="en-GB" w:eastAsia="zh-CN"/>
        </w:rPr>
        <w:t>Dorsally-expressed</w:t>
      </w:r>
      <w:proofErr w:type="gramEnd"/>
      <w:r w:rsidR="001045E3" w:rsidRPr="00E6172C">
        <w:rPr>
          <w:rFonts w:cs="Arial"/>
          <w:b/>
          <w:lang w:val="en-GB" w:eastAsia="zh-CN"/>
        </w:rPr>
        <w:t xml:space="preserve"> </w:t>
      </w:r>
      <w:r w:rsidR="00B549EC" w:rsidRPr="00E6172C">
        <w:rPr>
          <w:rFonts w:cs="Arial"/>
          <w:b/>
          <w:lang w:val="en-GB" w:eastAsia="zh-CN"/>
        </w:rPr>
        <w:t xml:space="preserve">Fgfs </w:t>
      </w:r>
      <w:r w:rsidR="001045E3" w:rsidRPr="00E6172C">
        <w:rPr>
          <w:rFonts w:cs="Arial"/>
          <w:b/>
          <w:lang w:val="en-GB" w:eastAsia="zh-CN"/>
        </w:rPr>
        <w:t>drive</w:t>
      </w:r>
      <w:r w:rsidR="005703FA" w:rsidRPr="00E6172C">
        <w:rPr>
          <w:rFonts w:cs="Arial"/>
          <w:b/>
          <w:lang w:val="en-GB" w:eastAsia="zh-CN"/>
        </w:rPr>
        <w:t xml:space="preserve"> paraxial myogenesis</w:t>
      </w:r>
    </w:p>
    <w:p w14:paraId="708C11DB" w14:textId="2CD686BF" w:rsidR="00C715CA" w:rsidRPr="00E6172C" w:rsidRDefault="00340B1E" w:rsidP="0019492D">
      <w:pPr>
        <w:widowControl w:val="0"/>
        <w:autoSpaceDE w:val="0"/>
        <w:autoSpaceDN w:val="0"/>
        <w:adjustRightInd w:val="0"/>
        <w:spacing w:line="360" w:lineRule="auto"/>
        <w:ind w:hanging="11"/>
        <w:jc w:val="both"/>
        <w:rPr>
          <w:rFonts w:cs="Arial"/>
          <w:lang w:val="en-GB"/>
        </w:rPr>
      </w:pPr>
      <w:r w:rsidRPr="00E6172C">
        <w:rPr>
          <w:rFonts w:cs="Arial"/>
          <w:lang w:val="en-GB"/>
        </w:rPr>
        <w:t xml:space="preserve">In situ mRNA hybridization for </w:t>
      </w:r>
      <w:proofErr w:type="spellStart"/>
      <w:r w:rsidRPr="00E6172C">
        <w:rPr>
          <w:rFonts w:cs="Arial"/>
          <w:i/>
          <w:lang w:val="en-GB"/>
        </w:rPr>
        <w:t>myod</w:t>
      </w:r>
      <w:proofErr w:type="spellEnd"/>
      <w:r w:rsidRPr="00E6172C">
        <w:rPr>
          <w:rFonts w:cs="Arial"/>
          <w:lang w:val="en-GB"/>
        </w:rPr>
        <w:t xml:space="preserve"> and </w:t>
      </w:r>
      <w:r w:rsidRPr="00E6172C">
        <w:rPr>
          <w:rFonts w:cs="Arial"/>
          <w:i/>
          <w:lang w:val="en-GB"/>
        </w:rPr>
        <w:t>myf5</w:t>
      </w:r>
      <w:r w:rsidRPr="00E6172C">
        <w:rPr>
          <w:rFonts w:cs="Arial"/>
          <w:lang w:val="en-GB"/>
        </w:rPr>
        <w:t xml:space="preserve"> </w:t>
      </w:r>
      <w:r w:rsidR="001045E3" w:rsidRPr="00E6172C">
        <w:rPr>
          <w:rFonts w:cs="Arial"/>
          <w:lang w:val="en-GB"/>
        </w:rPr>
        <w:t xml:space="preserve">(A,C) or </w:t>
      </w:r>
      <w:proofErr w:type="spellStart"/>
      <w:r w:rsidR="001045E3" w:rsidRPr="00E6172C">
        <w:rPr>
          <w:rFonts w:cs="Arial"/>
          <w:i/>
          <w:lang w:val="en-GB"/>
        </w:rPr>
        <w:t>aplnrb</w:t>
      </w:r>
      <w:proofErr w:type="spellEnd"/>
      <w:r w:rsidR="001045E3" w:rsidRPr="00E6172C">
        <w:rPr>
          <w:rFonts w:cs="Arial"/>
          <w:lang w:val="en-GB"/>
        </w:rPr>
        <w:t xml:space="preserve"> (D) </w:t>
      </w:r>
      <w:r w:rsidRPr="00E6172C">
        <w:rPr>
          <w:rFonts w:cs="Arial"/>
          <w:lang w:val="en-GB"/>
        </w:rPr>
        <w:t>mRNAs at 80%</w:t>
      </w:r>
      <w:r w:rsidR="001045E3" w:rsidRPr="00E6172C">
        <w:rPr>
          <w:rFonts w:cs="Arial"/>
          <w:lang w:val="en-GB"/>
        </w:rPr>
        <w:t xml:space="preserve"> epiboly</w:t>
      </w:r>
      <w:r w:rsidRPr="00E6172C">
        <w:rPr>
          <w:rFonts w:cs="Arial"/>
          <w:lang w:val="en-GB"/>
        </w:rPr>
        <w:t xml:space="preserve"> or</w:t>
      </w:r>
      <w:r w:rsidR="00A647E6" w:rsidRPr="00E6172C">
        <w:rPr>
          <w:rFonts w:cs="Arial"/>
          <w:lang w:val="en-GB"/>
        </w:rPr>
        <w:t xml:space="preserve"> </w:t>
      </w:r>
      <w:proofErr w:type="spellStart"/>
      <w:r w:rsidR="00A647E6" w:rsidRPr="00E6172C">
        <w:rPr>
          <w:rFonts w:cs="Arial"/>
          <w:i/>
          <w:lang w:val="en-GB"/>
        </w:rPr>
        <w:t>tbxta</w:t>
      </w:r>
      <w:proofErr w:type="spellEnd"/>
      <w:r w:rsidR="00A647E6" w:rsidRPr="00E6172C">
        <w:rPr>
          <w:rFonts w:cs="Arial"/>
          <w:lang w:val="en-GB"/>
        </w:rPr>
        <w:t xml:space="preserve"> </w:t>
      </w:r>
      <w:r w:rsidR="00C309D7" w:rsidRPr="00E6172C">
        <w:rPr>
          <w:rFonts w:cs="Arial"/>
          <w:lang w:val="en-GB"/>
        </w:rPr>
        <w:t xml:space="preserve">(red) </w:t>
      </w:r>
      <w:r w:rsidRPr="00E6172C">
        <w:rPr>
          <w:rFonts w:cs="Arial"/>
          <w:lang w:val="en-GB"/>
        </w:rPr>
        <w:t xml:space="preserve">and </w:t>
      </w:r>
      <w:proofErr w:type="spellStart"/>
      <w:r w:rsidR="00C309D7" w:rsidRPr="00E6172C">
        <w:rPr>
          <w:rFonts w:cs="Arial"/>
          <w:i/>
          <w:lang w:val="en-GB"/>
        </w:rPr>
        <w:t>m</w:t>
      </w:r>
      <w:r w:rsidRPr="00E6172C">
        <w:rPr>
          <w:rFonts w:cs="Arial"/>
          <w:i/>
          <w:lang w:val="en-GB"/>
        </w:rPr>
        <w:t>yod</w:t>
      </w:r>
      <w:proofErr w:type="spellEnd"/>
      <w:r w:rsidRPr="00E6172C">
        <w:rPr>
          <w:rFonts w:cs="Arial"/>
          <w:lang w:val="en-GB"/>
        </w:rPr>
        <w:t xml:space="preserve"> </w:t>
      </w:r>
      <w:r w:rsidR="00C309D7" w:rsidRPr="00E6172C">
        <w:rPr>
          <w:rFonts w:cs="Arial"/>
          <w:lang w:val="en-GB"/>
        </w:rPr>
        <w:t xml:space="preserve">(blue/brown) </w:t>
      </w:r>
      <w:r w:rsidRPr="00E6172C">
        <w:rPr>
          <w:rFonts w:cs="Arial"/>
          <w:lang w:val="en-GB"/>
        </w:rPr>
        <w:t xml:space="preserve">at tailbud stage (tb) (B).  </w:t>
      </w:r>
      <w:r w:rsidR="005703FA" w:rsidRPr="00E6172C">
        <w:rPr>
          <w:rFonts w:cs="Arial"/>
          <w:b/>
          <w:lang w:val="en-GB" w:eastAsia="zh-CN"/>
        </w:rPr>
        <w:t>A.</w:t>
      </w:r>
      <w:r w:rsidR="00C715CA" w:rsidRPr="00E6172C">
        <w:rPr>
          <w:rFonts w:cs="Arial"/>
          <w:lang w:val="en-GB" w:eastAsia="zh-CN"/>
        </w:rPr>
        <w:t xml:space="preserve"> </w:t>
      </w:r>
      <w:r w:rsidRPr="00E6172C">
        <w:rPr>
          <w:rFonts w:cs="Arial"/>
          <w:lang w:val="en-GB" w:eastAsia="zh-CN"/>
        </w:rPr>
        <w:t>Reduction of</w:t>
      </w:r>
      <w:r w:rsidRPr="00E6172C">
        <w:rPr>
          <w:rFonts w:cs="Arial"/>
          <w:i/>
          <w:lang w:val="en-GB" w:eastAsia="zh-CN"/>
        </w:rPr>
        <w:t xml:space="preserve"> </w:t>
      </w:r>
      <w:proofErr w:type="spellStart"/>
      <w:r w:rsidRPr="00E6172C">
        <w:rPr>
          <w:rFonts w:cs="Arial"/>
          <w:i/>
          <w:lang w:val="en-GB" w:eastAsia="zh-CN"/>
        </w:rPr>
        <w:t>m</w:t>
      </w:r>
      <w:r w:rsidR="00C715CA" w:rsidRPr="00E6172C">
        <w:rPr>
          <w:rFonts w:cs="Arial"/>
          <w:i/>
          <w:lang w:val="en-GB" w:eastAsia="zh-CN"/>
        </w:rPr>
        <w:t>yod</w:t>
      </w:r>
      <w:proofErr w:type="spellEnd"/>
      <w:r w:rsidR="00C715CA" w:rsidRPr="00E6172C">
        <w:rPr>
          <w:rFonts w:cs="Arial"/>
          <w:i/>
          <w:lang w:val="en-GB" w:eastAsia="zh-CN"/>
        </w:rPr>
        <w:t xml:space="preserve"> </w:t>
      </w:r>
      <w:r w:rsidR="00C715CA" w:rsidRPr="00E6172C">
        <w:rPr>
          <w:rFonts w:cs="Arial"/>
          <w:lang w:val="en-GB" w:eastAsia="zh-CN"/>
        </w:rPr>
        <w:t xml:space="preserve">and </w:t>
      </w:r>
      <w:r w:rsidR="00C715CA" w:rsidRPr="00E6172C">
        <w:rPr>
          <w:rFonts w:cs="Arial"/>
          <w:i/>
          <w:lang w:val="en-GB" w:eastAsia="zh-CN"/>
        </w:rPr>
        <w:t xml:space="preserve">myf5 </w:t>
      </w:r>
      <w:r w:rsidR="00C715CA" w:rsidRPr="00E6172C">
        <w:rPr>
          <w:rFonts w:cs="Arial"/>
          <w:lang w:val="en-GB" w:eastAsia="zh-CN"/>
        </w:rPr>
        <w:t xml:space="preserve">mRNAs in </w:t>
      </w:r>
      <w:r w:rsidR="00B549EC" w:rsidRPr="00E6172C">
        <w:rPr>
          <w:rFonts w:cs="Arial"/>
          <w:i/>
          <w:lang w:val="en-GB" w:eastAsia="zh-CN"/>
        </w:rPr>
        <w:t xml:space="preserve">dual and triple </w:t>
      </w:r>
      <w:proofErr w:type="spellStart"/>
      <w:r w:rsidR="00B549EC" w:rsidRPr="00E6172C">
        <w:rPr>
          <w:rFonts w:cs="Arial"/>
          <w:i/>
          <w:lang w:val="en-GB" w:eastAsia="zh-CN"/>
        </w:rPr>
        <w:t>fgf</w:t>
      </w:r>
      <w:proofErr w:type="spellEnd"/>
      <w:r w:rsidR="00B549EC" w:rsidRPr="00E6172C">
        <w:rPr>
          <w:rFonts w:cs="Arial"/>
          <w:i/>
          <w:lang w:val="en-GB" w:eastAsia="zh-CN"/>
        </w:rPr>
        <w:t xml:space="preserve"> </w:t>
      </w:r>
      <w:r w:rsidR="00C715CA" w:rsidRPr="00E6172C">
        <w:rPr>
          <w:rFonts w:cs="Arial"/>
          <w:lang w:val="en-GB" w:eastAsia="zh-CN"/>
        </w:rPr>
        <w:t>MO</w:t>
      </w:r>
      <w:r w:rsidR="00B549EC" w:rsidRPr="00E6172C">
        <w:rPr>
          <w:rFonts w:cs="Arial"/>
          <w:lang w:val="en-GB" w:eastAsia="zh-CN"/>
        </w:rPr>
        <w:t>-injected</w:t>
      </w:r>
      <w:r w:rsidR="00C715CA" w:rsidRPr="00E6172C">
        <w:rPr>
          <w:rFonts w:cs="Arial"/>
          <w:lang w:val="en-GB" w:eastAsia="zh-CN"/>
        </w:rPr>
        <w:t xml:space="preserve"> wild type embryos</w:t>
      </w:r>
      <w:r w:rsidR="004D381A" w:rsidRPr="00E6172C">
        <w:rPr>
          <w:rFonts w:cs="Arial"/>
          <w:lang w:val="en-GB" w:eastAsia="zh-CN"/>
        </w:rPr>
        <w:t xml:space="preserve">. </w:t>
      </w:r>
      <w:r w:rsidR="00FD484C" w:rsidRPr="00E6172C">
        <w:rPr>
          <w:rFonts w:cs="Arial"/>
          <w:lang w:val="en-GB" w:eastAsia="zh-CN"/>
        </w:rPr>
        <w:t>A</w:t>
      </w:r>
      <w:r w:rsidR="004D381A" w:rsidRPr="00E6172C">
        <w:rPr>
          <w:rFonts w:cs="Arial"/>
          <w:lang w:val="en-GB" w:eastAsia="zh-CN"/>
        </w:rPr>
        <w:t>rrowheads</w:t>
      </w:r>
      <w:r w:rsidR="00FD484C" w:rsidRPr="00E6172C">
        <w:rPr>
          <w:rFonts w:cs="Arial"/>
          <w:lang w:val="en-GB" w:eastAsia="zh-CN"/>
        </w:rPr>
        <w:t xml:space="preserve"> indicate nascent adaxial cells</w:t>
      </w:r>
      <w:r w:rsidR="004D381A" w:rsidRPr="00E6172C">
        <w:rPr>
          <w:rFonts w:cs="Arial"/>
          <w:lang w:val="en-GB" w:eastAsia="zh-CN"/>
        </w:rPr>
        <w:t xml:space="preserve">. </w:t>
      </w:r>
      <w:r w:rsidR="00CB3555" w:rsidRPr="00E6172C">
        <w:rPr>
          <w:rFonts w:cs="Arial"/>
          <w:lang w:val="en-GB" w:eastAsia="zh-CN"/>
        </w:rPr>
        <w:t xml:space="preserve"> </w:t>
      </w:r>
      <w:r w:rsidR="00B549EC" w:rsidRPr="001C0667">
        <w:rPr>
          <w:rFonts w:cs="Arial"/>
          <w:b/>
          <w:bCs/>
          <w:lang w:val="en-GB" w:eastAsia="zh-CN"/>
        </w:rPr>
        <w:t>B</w:t>
      </w:r>
      <w:r w:rsidR="0040585C" w:rsidRPr="003201DD">
        <w:rPr>
          <w:rFonts w:cs="Arial"/>
          <w:b/>
          <w:bCs/>
          <w:lang w:val="en-GB" w:eastAsia="zh-CN"/>
        </w:rPr>
        <w:t>.</w:t>
      </w:r>
      <w:r w:rsidR="0040585C" w:rsidRPr="00E6172C">
        <w:rPr>
          <w:rFonts w:cs="Arial"/>
          <w:b/>
          <w:lang w:val="en-GB" w:eastAsia="zh-CN"/>
        </w:rPr>
        <w:t xml:space="preserve"> </w:t>
      </w:r>
      <w:r w:rsidR="00BF7A0E" w:rsidRPr="00E6172C">
        <w:rPr>
          <w:rFonts w:cs="Arial"/>
          <w:lang w:val="en-GB" w:eastAsia="zh-CN"/>
        </w:rPr>
        <w:t xml:space="preserve">In contrast to 80% epiboly (compare Fig. </w:t>
      </w:r>
      <w:r w:rsidR="00246C95" w:rsidRPr="00E6172C">
        <w:rPr>
          <w:rFonts w:cs="Arial"/>
          <w:lang w:val="en-GB" w:eastAsia="zh-CN"/>
        </w:rPr>
        <w:t>S3</w:t>
      </w:r>
      <w:r w:rsidR="00BF7A0E" w:rsidRPr="00E6172C">
        <w:rPr>
          <w:rFonts w:cs="Arial"/>
          <w:lang w:val="en-GB" w:eastAsia="zh-CN"/>
        </w:rPr>
        <w:t>C),</w:t>
      </w:r>
      <w:r w:rsidR="00BF7A0E" w:rsidRPr="00E6172C">
        <w:rPr>
          <w:rFonts w:cs="Arial"/>
          <w:i/>
          <w:lang w:val="en-GB" w:eastAsia="zh-CN"/>
        </w:rPr>
        <w:t xml:space="preserve"> </w:t>
      </w:r>
      <w:r w:rsidR="00BF7A0E" w:rsidRPr="00E6172C">
        <w:rPr>
          <w:rFonts w:cs="Arial"/>
          <w:lang w:val="en-GB" w:eastAsia="zh-CN"/>
        </w:rPr>
        <w:t xml:space="preserve">at </w:t>
      </w:r>
      <w:r w:rsidR="0040585C" w:rsidRPr="00E6172C">
        <w:rPr>
          <w:rFonts w:cs="Arial"/>
          <w:lang w:val="en-GB" w:eastAsia="zh-CN"/>
        </w:rPr>
        <w:t xml:space="preserve">tailbud stage, cyclopamine </w:t>
      </w:r>
      <w:r w:rsidR="00B549EC" w:rsidRPr="00E6172C">
        <w:rPr>
          <w:rFonts w:cs="Arial"/>
          <w:lang w:val="en-GB" w:eastAsia="zh-CN"/>
        </w:rPr>
        <w:t>(</w:t>
      </w:r>
      <w:proofErr w:type="spellStart"/>
      <w:r w:rsidR="00B549EC" w:rsidRPr="00E6172C">
        <w:rPr>
          <w:rFonts w:cs="Arial"/>
          <w:lang w:val="en-GB" w:eastAsia="zh-CN"/>
        </w:rPr>
        <w:t>cyA</w:t>
      </w:r>
      <w:proofErr w:type="spellEnd"/>
      <w:r w:rsidR="00B549EC" w:rsidRPr="00E6172C">
        <w:rPr>
          <w:rFonts w:cs="Arial"/>
          <w:lang w:val="en-GB" w:eastAsia="zh-CN"/>
        </w:rPr>
        <w:t xml:space="preserve">) </w:t>
      </w:r>
      <w:r w:rsidR="0040585C" w:rsidRPr="00E6172C">
        <w:rPr>
          <w:rFonts w:cs="Arial"/>
          <w:lang w:val="en-GB" w:eastAsia="zh-CN"/>
        </w:rPr>
        <w:t xml:space="preserve">treatment ablates anterior adaxial </w:t>
      </w:r>
      <w:proofErr w:type="spellStart"/>
      <w:r w:rsidR="00C309D7" w:rsidRPr="00E6172C">
        <w:rPr>
          <w:rFonts w:cs="Arial"/>
          <w:i/>
          <w:lang w:val="en-GB" w:eastAsia="zh-CN"/>
        </w:rPr>
        <w:t>m</w:t>
      </w:r>
      <w:r w:rsidRPr="00E6172C">
        <w:rPr>
          <w:rFonts w:cs="Arial"/>
          <w:i/>
          <w:lang w:val="en-GB" w:eastAsia="zh-CN"/>
        </w:rPr>
        <w:t>yod</w:t>
      </w:r>
      <w:proofErr w:type="spellEnd"/>
      <w:r w:rsidRPr="00E6172C">
        <w:rPr>
          <w:rFonts w:cs="Arial"/>
          <w:lang w:val="en-GB" w:eastAsia="zh-CN"/>
        </w:rPr>
        <w:t xml:space="preserve"> </w:t>
      </w:r>
      <w:proofErr w:type="gramStart"/>
      <w:r w:rsidR="00C309D7" w:rsidRPr="00E6172C">
        <w:rPr>
          <w:rFonts w:cs="Arial"/>
          <w:lang w:val="en-GB" w:eastAsia="zh-CN"/>
        </w:rPr>
        <w:t>mRNA</w:t>
      </w:r>
      <w:r w:rsidR="0040585C" w:rsidRPr="00E6172C">
        <w:rPr>
          <w:rFonts w:cs="Arial"/>
          <w:lang w:val="en-GB" w:eastAsia="zh-CN"/>
        </w:rPr>
        <w:t>, but</w:t>
      </w:r>
      <w:proofErr w:type="gramEnd"/>
      <w:r w:rsidR="0040585C" w:rsidRPr="00E6172C">
        <w:rPr>
          <w:rFonts w:cs="Arial"/>
          <w:lang w:val="en-GB" w:eastAsia="zh-CN"/>
        </w:rPr>
        <w:t xml:space="preserve"> leaves pre-adaxial expression intact (arrowheads)</w:t>
      </w:r>
      <w:r w:rsidR="00543A82" w:rsidRPr="00E6172C">
        <w:rPr>
          <w:rFonts w:cs="Arial"/>
          <w:lang w:val="en-GB" w:eastAsia="zh-CN"/>
        </w:rPr>
        <w:t xml:space="preserve">.  </w:t>
      </w:r>
      <w:r w:rsidR="00BF7A0E" w:rsidRPr="00E6172C">
        <w:rPr>
          <w:rFonts w:cs="Arial"/>
          <w:lang w:val="en-GB" w:eastAsia="zh-CN"/>
        </w:rPr>
        <w:t>Injection of</w:t>
      </w:r>
      <w:r w:rsidR="00543A82" w:rsidRPr="00E6172C">
        <w:rPr>
          <w:rFonts w:cs="Arial"/>
          <w:lang w:val="en-GB" w:eastAsia="zh-CN"/>
        </w:rPr>
        <w:t xml:space="preserve"> </w:t>
      </w:r>
      <w:r w:rsidR="00543A82" w:rsidRPr="00E6172C">
        <w:rPr>
          <w:rFonts w:cs="Arial"/>
          <w:i/>
          <w:lang w:val="en-GB" w:eastAsia="zh-CN"/>
        </w:rPr>
        <w:t>fgf4</w:t>
      </w:r>
      <w:r w:rsidR="00FD484C" w:rsidRPr="00E6172C">
        <w:rPr>
          <w:rFonts w:cs="Arial"/>
          <w:lang w:val="en-GB" w:eastAsia="zh-CN"/>
        </w:rPr>
        <w:t>+</w:t>
      </w:r>
      <w:r w:rsidR="00543A82" w:rsidRPr="00E6172C">
        <w:rPr>
          <w:rFonts w:cs="Arial"/>
          <w:i/>
          <w:lang w:val="en-GB" w:eastAsia="zh-CN"/>
        </w:rPr>
        <w:t>fgf8a</w:t>
      </w:r>
      <w:r w:rsidR="00FD484C" w:rsidRPr="00E6172C">
        <w:rPr>
          <w:rFonts w:cs="Arial"/>
          <w:lang w:val="en-GB" w:eastAsia="zh-CN"/>
        </w:rPr>
        <w:t xml:space="preserve"> MOs ablate</w:t>
      </w:r>
      <w:r w:rsidR="00543A82" w:rsidRPr="00E6172C">
        <w:rPr>
          <w:rFonts w:cs="Arial"/>
          <w:lang w:val="en-GB" w:eastAsia="zh-CN"/>
        </w:rPr>
        <w:t xml:space="preserve"> residual </w:t>
      </w:r>
      <w:proofErr w:type="spellStart"/>
      <w:r w:rsidR="00C309D7" w:rsidRPr="00E6172C">
        <w:rPr>
          <w:rFonts w:cs="Arial"/>
          <w:i/>
          <w:lang w:val="en-GB" w:eastAsia="zh-CN"/>
        </w:rPr>
        <w:t>m</w:t>
      </w:r>
      <w:r w:rsidRPr="00E6172C">
        <w:rPr>
          <w:rFonts w:cs="Arial"/>
          <w:i/>
          <w:lang w:val="en-GB" w:eastAsia="zh-CN"/>
        </w:rPr>
        <w:t>yod</w:t>
      </w:r>
      <w:proofErr w:type="spellEnd"/>
      <w:r w:rsidR="00C309D7" w:rsidRPr="00E6172C">
        <w:rPr>
          <w:rFonts w:cs="Arial"/>
          <w:lang w:val="en-GB" w:eastAsia="zh-CN"/>
        </w:rPr>
        <w:t xml:space="preserve"> mRNA</w:t>
      </w:r>
      <w:r w:rsidR="00543A82" w:rsidRPr="00E6172C">
        <w:rPr>
          <w:rFonts w:cs="Arial"/>
          <w:lang w:val="en-GB" w:eastAsia="zh-CN"/>
        </w:rPr>
        <w:t>.</w:t>
      </w:r>
      <w:r w:rsidR="00CB3555" w:rsidRPr="00E6172C">
        <w:rPr>
          <w:rFonts w:cs="Arial"/>
          <w:lang w:val="en-GB" w:eastAsia="zh-CN"/>
        </w:rPr>
        <w:t xml:space="preserve"> </w:t>
      </w:r>
      <w:r w:rsidR="00543A82" w:rsidRPr="00E6172C">
        <w:rPr>
          <w:rFonts w:cs="Arial"/>
          <w:lang w:val="en-GB" w:eastAsia="zh-CN"/>
        </w:rPr>
        <w:t xml:space="preserve"> </w:t>
      </w:r>
      <w:r w:rsidR="00B549EC" w:rsidRPr="00E6172C">
        <w:rPr>
          <w:rFonts w:cs="Arial"/>
          <w:b/>
          <w:lang w:val="en-GB" w:eastAsia="zh-CN"/>
        </w:rPr>
        <w:t>C</w:t>
      </w:r>
      <w:r w:rsidR="005703FA" w:rsidRPr="00E6172C">
        <w:rPr>
          <w:rFonts w:cs="Arial"/>
          <w:b/>
          <w:lang w:val="en-GB" w:eastAsia="zh-CN"/>
        </w:rPr>
        <w:t>.</w:t>
      </w:r>
      <w:r w:rsidR="00C715CA" w:rsidRPr="00E6172C">
        <w:rPr>
          <w:rFonts w:cs="Arial"/>
          <w:lang w:val="en-GB" w:eastAsia="zh-CN"/>
        </w:rPr>
        <w:t xml:space="preserve"> </w:t>
      </w:r>
      <w:r w:rsidR="009136E8" w:rsidRPr="00E6172C">
        <w:rPr>
          <w:rFonts w:cs="Arial"/>
          <w:lang w:val="en-GB" w:eastAsia="zh-CN"/>
        </w:rPr>
        <w:t xml:space="preserve">Fgf4 </w:t>
      </w:r>
      <w:r w:rsidR="0040585C" w:rsidRPr="00E6172C">
        <w:rPr>
          <w:rFonts w:cs="Arial"/>
          <w:lang w:val="en-GB" w:eastAsia="zh-CN"/>
        </w:rPr>
        <w:t xml:space="preserve">or Fgf6a </w:t>
      </w:r>
      <w:r w:rsidR="00B549EC" w:rsidRPr="00E6172C">
        <w:rPr>
          <w:rFonts w:cs="Arial"/>
          <w:lang w:val="en-GB" w:eastAsia="zh-CN"/>
        </w:rPr>
        <w:t xml:space="preserve">mRNA injection </w:t>
      </w:r>
      <w:r w:rsidR="009136E8" w:rsidRPr="00E6172C">
        <w:rPr>
          <w:rFonts w:cs="Arial"/>
          <w:lang w:val="en-GB" w:eastAsia="zh-CN"/>
        </w:rPr>
        <w:t>up-regulate</w:t>
      </w:r>
      <w:r w:rsidR="00B549EC" w:rsidRPr="00E6172C">
        <w:rPr>
          <w:rFonts w:cs="Arial"/>
          <w:lang w:val="en-GB" w:eastAsia="zh-CN"/>
        </w:rPr>
        <w:t>s</w:t>
      </w:r>
      <w:r w:rsidR="009136E8" w:rsidRPr="00E6172C">
        <w:rPr>
          <w:rFonts w:cs="Arial"/>
          <w:lang w:val="en-GB" w:eastAsia="zh-CN"/>
        </w:rPr>
        <w:t xml:space="preserve"> </w:t>
      </w:r>
      <w:proofErr w:type="spellStart"/>
      <w:r w:rsidR="00C715CA" w:rsidRPr="00E6172C">
        <w:rPr>
          <w:rFonts w:cs="Arial"/>
          <w:i/>
          <w:lang w:val="en-GB" w:eastAsia="zh-CN"/>
        </w:rPr>
        <w:t>myod</w:t>
      </w:r>
      <w:proofErr w:type="spellEnd"/>
      <w:r w:rsidR="00C715CA" w:rsidRPr="00E6172C">
        <w:rPr>
          <w:rFonts w:cs="Arial"/>
          <w:i/>
          <w:lang w:val="en-GB" w:eastAsia="zh-CN"/>
        </w:rPr>
        <w:t xml:space="preserve"> </w:t>
      </w:r>
      <w:r w:rsidR="00C715CA" w:rsidRPr="00E6172C">
        <w:rPr>
          <w:rFonts w:cs="Arial"/>
          <w:lang w:val="en-GB" w:eastAsia="zh-CN"/>
        </w:rPr>
        <w:t xml:space="preserve">and </w:t>
      </w:r>
      <w:r w:rsidR="00C715CA" w:rsidRPr="00E6172C">
        <w:rPr>
          <w:rFonts w:cs="Arial"/>
          <w:i/>
          <w:lang w:val="en-GB" w:eastAsia="zh-CN"/>
        </w:rPr>
        <w:t xml:space="preserve">myf5 </w:t>
      </w:r>
      <w:r w:rsidR="009136E8" w:rsidRPr="00E6172C">
        <w:rPr>
          <w:rFonts w:cs="Arial"/>
          <w:lang w:val="en-GB" w:eastAsia="zh-CN"/>
        </w:rPr>
        <w:t>mRNAs around the</w:t>
      </w:r>
      <w:r w:rsidR="00C715CA" w:rsidRPr="00E6172C">
        <w:rPr>
          <w:rFonts w:cs="Arial"/>
          <w:lang w:val="en-GB" w:eastAsia="zh-CN"/>
        </w:rPr>
        <w:t xml:space="preserve"> marginal zone</w:t>
      </w:r>
      <w:r w:rsidR="009136E8" w:rsidRPr="00E6172C">
        <w:rPr>
          <w:rFonts w:cs="Arial"/>
          <w:lang w:val="en-GB" w:eastAsia="zh-CN"/>
        </w:rPr>
        <w:t>.  Note the widening of the unlabelled dorsal midline region (brackets)</w:t>
      </w:r>
      <w:r w:rsidR="00C715CA" w:rsidRPr="00E6172C">
        <w:rPr>
          <w:rFonts w:cs="Arial"/>
          <w:lang w:val="en-GB" w:eastAsia="zh-CN"/>
        </w:rPr>
        <w:t xml:space="preserve">. </w:t>
      </w:r>
      <w:r w:rsidR="00B549EC" w:rsidRPr="00E6172C">
        <w:rPr>
          <w:rFonts w:cs="Arial"/>
          <w:lang w:val="en-GB" w:eastAsia="zh-CN"/>
        </w:rPr>
        <w:t xml:space="preserve">Insets show the same embryos viewed from vegetal pole.  </w:t>
      </w:r>
      <w:r w:rsidR="00EF1CCB" w:rsidRPr="00E6172C">
        <w:rPr>
          <w:rFonts w:cs="Arial"/>
          <w:b/>
          <w:lang w:val="en-GB" w:eastAsia="zh-CN"/>
        </w:rPr>
        <w:t>D.</w:t>
      </w:r>
      <w:r w:rsidR="00EF1CCB" w:rsidRPr="00E6172C">
        <w:rPr>
          <w:rFonts w:cs="Arial"/>
          <w:lang w:val="en-GB" w:eastAsia="zh-CN"/>
        </w:rPr>
        <w:t xml:space="preserve"> Fgf4 mRNA injection down-regulates </w:t>
      </w:r>
      <w:proofErr w:type="spellStart"/>
      <w:r w:rsidR="00EF1CCB" w:rsidRPr="00E6172C">
        <w:rPr>
          <w:rFonts w:cs="Arial"/>
          <w:i/>
          <w:lang w:val="en-GB" w:eastAsia="zh-CN"/>
        </w:rPr>
        <w:t>aplnrb</w:t>
      </w:r>
      <w:proofErr w:type="spellEnd"/>
      <w:r w:rsidR="00EF1CCB" w:rsidRPr="00E6172C">
        <w:rPr>
          <w:rFonts w:cs="Arial"/>
          <w:i/>
          <w:lang w:val="en-GB" w:eastAsia="zh-CN"/>
        </w:rPr>
        <w:t xml:space="preserve"> </w:t>
      </w:r>
      <w:r w:rsidR="00EF1CCB" w:rsidRPr="00E6172C">
        <w:rPr>
          <w:rFonts w:cs="Arial"/>
          <w:lang w:val="en-GB" w:eastAsia="zh-CN"/>
        </w:rPr>
        <w:t xml:space="preserve">mRNA around </w:t>
      </w:r>
      <w:r w:rsidR="001045E3" w:rsidRPr="00E6172C">
        <w:rPr>
          <w:rFonts w:cs="Arial"/>
          <w:lang w:val="en-GB" w:eastAsia="zh-CN"/>
        </w:rPr>
        <w:t>the marginal zone</w:t>
      </w:r>
      <w:r w:rsidR="00EF1CCB" w:rsidRPr="00E6172C">
        <w:rPr>
          <w:rFonts w:cs="Arial"/>
          <w:lang w:val="en-GB" w:eastAsia="zh-CN"/>
        </w:rPr>
        <w:t xml:space="preserve"> (white dashes) but not </w:t>
      </w:r>
      <w:r w:rsidR="001045E3" w:rsidRPr="00E6172C">
        <w:rPr>
          <w:rFonts w:cs="Arial"/>
          <w:lang w:val="en-GB" w:eastAsia="zh-CN"/>
        </w:rPr>
        <w:t xml:space="preserve">anteriorly </w:t>
      </w:r>
      <w:r w:rsidR="00EF1CCB" w:rsidRPr="00E6172C">
        <w:rPr>
          <w:rFonts w:cs="Arial"/>
          <w:lang w:val="en-GB" w:eastAsia="zh-CN"/>
        </w:rPr>
        <w:t>(brackets)</w:t>
      </w:r>
      <w:r w:rsidR="001045E3" w:rsidRPr="00E6172C">
        <w:rPr>
          <w:rFonts w:cs="Arial"/>
          <w:lang w:val="en-GB" w:eastAsia="zh-CN"/>
        </w:rPr>
        <w:t xml:space="preserve"> in the dorsalized embryo</w:t>
      </w:r>
      <w:r w:rsidR="00EF1CCB" w:rsidRPr="00E6172C">
        <w:rPr>
          <w:rFonts w:cs="Arial"/>
          <w:lang w:val="en-GB" w:eastAsia="zh-CN"/>
        </w:rPr>
        <w:t xml:space="preserve">. </w:t>
      </w:r>
      <w:r w:rsidR="00BC6BCD">
        <w:rPr>
          <w:rFonts w:cs="Arial"/>
          <w:lang w:val="en-GB" w:eastAsia="zh-CN"/>
        </w:rPr>
        <w:t xml:space="preserve"> </w:t>
      </w:r>
      <w:r w:rsidR="00C715CA" w:rsidRPr="00E6172C">
        <w:rPr>
          <w:rFonts w:cs="Arial"/>
          <w:lang w:val="en-GB" w:eastAsia="zh-CN"/>
        </w:rPr>
        <w:t>Bar</w:t>
      </w:r>
      <w:r w:rsidR="0040585C" w:rsidRPr="00E6172C">
        <w:rPr>
          <w:rFonts w:cs="Arial"/>
          <w:lang w:val="en-GB" w:eastAsia="zh-CN"/>
        </w:rPr>
        <w:t>s</w:t>
      </w:r>
      <w:r w:rsidR="00C715CA" w:rsidRPr="00E6172C">
        <w:rPr>
          <w:rFonts w:cs="Arial"/>
          <w:lang w:val="en-GB" w:eastAsia="zh-CN"/>
        </w:rPr>
        <w:t>: 100 µm.</w:t>
      </w:r>
    </w:p>
    <w:p w14:paraId="4895F9D1" w14:textId="77777777" w:rsidR="00C715CA" w:rsidRPr="00E6172C" w:rsidRDefault="00C715CA" w:rsidP="00C715CA">
      <w:pPr>
        <w:widowControl w:val="0"/>
        <w:autoSpaceDE w:val="0"/>
        <w:autoSpaceDN w:val="0"/>
        <w:adjustRightInd w:val="0"/>
        <w:spacing w:line="360" w:lineRule="auto"/>
        <w:jc w:val="both"/>
        <w:rPr>
          <w:rFonts w:cs="Arial"/>
          <w:lang w:val="en-GB" w:eastAsia="zh-CN"/>
        </w:rPr>
      </w:pPr>
    </w:p>
    <w:p w14:paraId="3C9D991F" w14:textId="648E0161" w:rsidR="00C715CA" w:rsidRPr="00E6172C" w:rsidRDefault="00C715CA" w:rsidP="00C715CA">
      <w:pPr>
        <w:widowControl w:val="0"/>
        <w:autoSpaceDE w:val="0"/>
        <w:autoSpaceDN w:val="0"/>
        <w:adjustRightInd w:val="0"/>
        <w:spacing w:line="360" w:lineRule="auto"/>
        <w:jc w:val="both"/>
        <w:outlineLvl w:val="0"/>
        <w:rPr>
          <w:b/>
          <w:i/>
          <w:lang w:val="en-GB"/>
        </w:rPr>
      </w:pPr>
      <w:r w:rsidRPr="00E6172C">
        <w:rPr>
          <w:rFonts w:cs="Arial"/>
          <w:b/>
          <w:lang w:val="en-GB" w:eastAsia="zh-CN"/>
        </w:rPr>
        <w:t>Fig</w:t>
      </w:r>
      <w:r w:rsidR="00022601" w:rsidRPr="00E6172C">
        <w:rPr>
          <w:rFonts w:cs="Arial"/>
          <w:b/>
          <w:lang w:val="en-GB" w:eastAsia="zh-CN"/>
        </w:rPr>
        <w:t xml:space="preserve">. </w:t>
      </w:r>
      <w:r w:rsidR="00CC377C" w:rsidRPr="00E6172C">
        <w:rPr>
          <w:rFonts w:cs="Arial"/>
          <w:b/>
          <w:lang w:val="en-GB" w:eastAsia="zh-CN"/>
        </w:rPr>
        <w:t>4</w:t>
      </w:r>
      <w:r w:rsidR="00BC6BCD">
        <w:rPr>
          <w:rFonts w:cs="Arial"/>
          <w:b/>
          <w:lang w:val="en-GB" w:eastAsia="zh-CN"/>
        </w:rPr>
        <w:t>.</w:t>
      </w:r>
      <w:r w:rsidR="00CC377C" w:rsidRPr="00E6172C">
        <w:rPr>
          <w:rFonts w:cs="Arial"/>
          <w:b/>
          <w:lang w:val="en-GB" w:eastAsia="zh-CN"/>
        </w:rPr>
        <w:t xml:space="preserve"> </w:t>
      </w:r>
      <w:r w:rsidR="004C590E" w:rsidRPr="00E6172C">
        <w:rPr>
          <w:rFonts w:cs="Arial"/>
          <w:b/>
          <w:lang w:val="en-GB" w:eastAsia="zh-CN"/>
        </w:rPr>
        <w:t xml:space="preserve">Redundant Fgf/Tbx and </w:t>
      </w:r>
      <w:proofErr w:type="spellStart"/>
      <w:r w:rsidR="004C590E" w:rsidRPr="00E6172C">
        <w:rPr>
          <w:rFonts w:cs="Arial"/>
          <w:b/>
          <w:lang w:val="en-GB" w:eastAsia="zh-CN"/>
        </w:rPr>
        <w:t>Hh</w:t>
      </w:r>
      <w:proofErr w:type="spellEnd"/>
      <w:r w:rsidR="004C590E" w:rsidRPr="00E6172C">
        <w:rPr>
          <w:rFonts w:cs="Arial"/>
          <w:b/>
          <w:lang w:val="en-GB" w:eastAsia="zh-CN"/>
        </w:rPr>
        <w:t xml:space="preserve"> signals required for </w:t>
      </w:r>
      <w:r w:rsidRPr="00E6172C">
        <w:rPr>
          <w:b/>
          <w:lang w:val="en-GB"/>
        </w:rPr>
        <w:t>MRF</w:t>
      </w:r>
      <w:r w:rsidR="004C590E" w:rsidRPr="00E6172C">
        <w:rPr>
          <w:b/>
          <w:lang w:val="en-GB"/>
        </w:rPr>
        <w:t xml:space="preserve"> </w:t>
      </w:r>
      <w:r w:rsidRPr="00E6172C">
        <w:rPr>
          <w:b/>
          <w:lang w:val="en-GB"/>
        </w:rPr>
        <w:t>induc</w:t>
      </w:r>
      <w:r w:rsidR="004C590E" w:rsidRPr="00E6172C">
        <w:rPr>
          <w:b/>
          <w:lang w:val="en-GB"/>
        </w:rPr>
        <w:t>tion</w:t>
      </w:r>
      <w:r w:rsidR="004C590E" w:rsidRPr="00E6172C">
        <w:rPr>
          <w:b/>
          <w:i/>
          <w:lang w:val="en-GB"/>
        </w:rPr>
        <w:t xml:space="preserve"> </w:t>
      </w:r>
    </w:p>
    <w:p w14:paraId="05081E12" w14:textId="23D63969" w:rsidR="00C715CA" w:rsidRPr="00E6172C" w:rsidRDefault="00C715CA" w:rsidP="00C715CA">
      <w:pPr>
        <w:widowControl w:val="0"/>
        <w:autoSpaceDE w:val="0"/>
        <w:autoSpaceDN w:val="0"/>
        <w:adjustRightInd w:val="0"/>
        <w:spacing w:line="360" w:lineRule="auto"/>
        <w:jc w:val="both"/>
        <w:rPr>
          <w:rFonts w:cs="Arial"/>
          <w:lang w:val="en-GB" w:eastAsia="zh-CN"/>
        </w:rPr>
      </w:pPr>
      <w:r w:rsidRPr="00E6172C">
        <w:rPr>
          <w:rFonts w:cs="Arial"/>
          <w:lang w:val="en-GB"/>
        </w:rPr>
        <w:t>In situ mRNA hybridization for</w:t>
      </w:r>
      <w:r w:rsidR="00A647E6" w:rsidRPr="00E6172C">
        <w:rPr>
          <w:rFonts w:cs="Arial"/>
          <w:lang w:val="en-GB" w:eastAsia="zh-CN"/>
        </w:rPr>
        <w:t xml:space="preserve"> </w:t>
      </w:r>
      <w:proofErr w:type="spellStart"/>
      <w:r w:rsidR="00A647E6" w:rsidRPr="00E6172C">
        <w:rPr>
          <w:rFonts w:cs="Arial"/>
          <w:i/>
          <w:lang w:val="en-GB" w:eastAsia="zh-CN"/>
        </w:rPr>
        <w:t>tbxta</w:t>
      </w:r>
      <w:proofErr w:type="spellEnd"/>
      <w:r w:rsidR="00A647E6" w:rsidRPr="00E6172C">
        <w:rPr>
          <w:rFonts w:cs="Arial"/>
          <w:lang w:val="en-GB" w:eastAsia="zh-CN"/>
        </w:rPr>
        <w:t xml:space="preserve"> </w:t>
      </w:r>
      <w:r w:rsidRPr="00E6172C">
        <w:rPr>
          <w:rFonts w:cs="Arial"/>
          <w:lang w:val="en-GB" w:eastAsia="zh-CN"/>
        </w:rPr>
        <w:t xml:space="preserve">and </w:t>
      </w:r>
      <w:r w:rsidR="00E32C8B" w:rsidRPr="00E6172C">
        <w:rPr>
          <w:rFonts w:cs="Arial"/>
          <w:i/>
          <w:lang w:val="en-GB" w:eastAsia="zh-CN"/>
        </w:rPr>
        <w:t>tbx16</w:t>
      </w:r>
      <w:r w:rsidRPr="00E6172C">
        <w:rPr>
          <w:rFonts w:cs="Arial"/>
          <w:lang w:val="en-GB" w:eastAsia="zh-CN"/>
        </w:rPr>
        <w:t xml:space="preserve"> in control untreated</w:t>
      </w:r>
      <w:r w:rsidR="005918FA" w:rsidRPr="00E6172C">
        <w:rPr>
          <w:rFonts w:cs="Arial"/>
          <w:lang w:val="en-GB" w:eastAsia="zh-CN"/>
        </w:rPr>
        <w:t xml:space="preserve"> and</w:t>
      </w:r>
      <w:r w:rsidRPr="00E6172C">
        <w:rPr>
          <w:rFonts w:cs="Arial"/>
          <w:lang w:val="en-GB" w:eastAsia="zh-CN"/>
        </w:rPr>
        <w:t xml:space="preserve"> </w:t>
      </w:r>
      <w:r w:rsidR="003024F5" w:rsidRPr="00E6172C">
        <w:rPr>
          <w:rFonts w:cs="Arial"/>
          <w:lang w:val="en-GB" w:eastAsia="zh-CN"/>
        </w:rPr>
        <w:t>SU5402</w:t>
      </w:r>
      <w:r w:rsidRPr="00E6172C">
        <w:rPr>
          <w:rFonts w:cs="Arial"/>
          <w:lang w:val="en-GB" w:eastAsia="zh-CN"/>
        </w:rPr>
        <w:t xml:space="preserve">-treated </w:t>
      </w:r>
      <w:r w:rsidR="00B96B67" w:rsidRPr="00E6172C">
        <w:rPr>
          <w:rFonts w:cs="Arial"/>
          <w:lang w:val="en-GB" w:eastAsia="zh-CN"/>
        </w:rPr>
        <w:t xml:space="preserve">from 30% </w:t>
      </w:r>
      <w:r w:rsidRPr="00E6172C">
        <w:rPr>
          <w:rFonts w:cs="Arial"/>
          <w:lang w:val="en-GB" w:eastAsia="zh-CN"/>
        </w:rPr>
        <w:t>embryos</w:t>
      </w:r>
      <w:r w:rsidR="00B96B67" w:rsidRPr="00E6172C">
        <w:rPr>
          <w:rFonts w:cs="Arial"/>
          <w:lang w:val="en-GB" w:eastAsia="zh-CN"/>
        </w:rPr>
        <w:t xml:space="preserve"> </w:t>
      </w:r>
      <w:r w:rsidRPr="00E6172C">
        <w:rPr>
          <w:rFonts w:cs="Arial"/>
          <w:lang w:val="en-GB" w:eastAsia="zh-CN"/>
        </w:rPr>
        <w:t>(A</w:t>
      </w:r>
      <w:r w:rsidR="00177B12" w:rsidRPr="00E6172C">
        <w:rPr>
          <w:rFonts w:cs="Arial"/>
          <w:lang w:val="en-GB" w:eastAsia="zh-CN"/>
        </w:rPr>
        <w:t xml:space="preserve">), </w:t>
      </w:r>
      <w:r w:rsidRPr="00E6172C">
        <w:rPr>
          <w:rFonts w:cs="Arial"/>
          <w:lang w:val="en-GB" w:eastAsia="zh-CN"/>
        </w:rPr>
        <w:t xml:space="preserve">for </w:t>
      </w:r>
      <w:proofErr w:type="spellStart"/>
      <w:r w:rsidR="004C49C5" w:rsidRPr="00E6172C">
        <w:rPr>
          <w:rFonts w:cs="Arial"/>
          <w:i/>
          <w:lang w:val="en-GB" w:eastAsia="zh-CN"/>
        </w:rPr>
        <w:t>myod</w:t>
      </w:r>
      <w:proofErr w:type="spellEnd"/>
      <w:r w:rsidR="004C49C5" w:rsidRPr="00E6172C">
        <w:rPr>
          <w:rFonts w:cs="Arial"/>
          <w:i/>
          <w:lang w:val="en-GB" w:eastAsia="zh-CN"/>
        </w:rPr>
        <w:t>, myf5,</w:t>
      </w:r>
      <w:r w:rsidR="004C49C5" w:rsidRPr="00E6172C">
        <w:rPr>
          <w:rFonts w:cs="Arial"/>
          <w:lang w:val="en-GB" w:eastAsia="zh-CN"/>
        </w:rPr>
        <w:t xml:space="preserve"> </w:t>
      </w:r>
      <w:r w:rsidR="004C49C5" w:rsidRPr="00E6172C">
        <w:rPr>
          <w:rFonts w:cs="Arial"/>
          <w:i/>
          <w:lang w:val="en-GB" w:eastAsia="zh-CN"/>
        </w:rPr>
        <w:t>fgf8a</w:t>
      </w:r>
      <w:r w:rsidR="004C49C5" w:rsidRPr="00E6172C">
        <w:rPr>
          <w:rFonts w:cs="Arial"/>
          <w:lang w:val="en-GB" w:eastAsia="zh-CN"/>
        </w:rPr>
        <w:t xml:space="preserve">, </w:t>
      </w:r>
      <w:r w:rsidRPr="00E6172C">
        <w:rPr>
          <w:rFonts w:cs="Arial"/>
          <w:i/>
          <w:lang w:val="en-GB" w:eastAsia="zh-CN"/>
        </w:rPr>
        <w:t>fgf</w:t>
      </w:r>
      <w:r w:rsidRPr="00E6172C">
        <w:rPr>
          <w:rFonts w:cs="Arial"/>
          <w:lang w:val="en-GB" w:eastAsia="zh-CN"/>
        </w:rPr>
        <w:t>3</w:t>
      </w:r>
      <w:r w:rsidR="004C49C5" w:rsidRPr="00E6172C">
        <w:rPr>
          <w:rFonts w:cs="Arial"/>
          <w:lang w:val="en-GB" w:eastAsia="zh-CN"/>
        </w:rPr>
        <w:t xml:space="preserve"> and </w:t>
      </w:r>
      <w:r w:rsidRPr="00E6172C">
        <w:rPr>
          <w:rFonts w:cs="Arial"/>
          <w:i/>
          <w:lang w:val="en-GB" w:eastAsia="zh-CN"/>
        </w:rPr>
        <w:t>fgf4</w:t>
      </w:r>
      <w:r w:rsidRPr="00E6172C">
        <w:rPr>
          <w:rFonts w:cs="Arial"/>
          <w:lang w:val="en-GB" w:eastAsia="zh-CN"/>
        </w:rPr>
        <w:t>, in control,</w:t>
      </w:r>
      <w:r w:rsidR="00A647E6" w:rsidRPr="00E6172C">
        <w:rPr>
          <w:rFonts w:cs="Arial"/>
          <w:lang w:val="en-GB" w:eastAsia="zh-CN"/>
        </w:rPr>
        <w:t xml:space="preserve"> </w:t>
      </w:r>
      <w:proofErr w:type="spellStart"/>
      <w:r w:rsidR="00A647E6" w:rsidRPr="00E6172C">
        <w:rPr>
          <w:rFonts w:cs="Arial"/>
          <w:i/>
          <w:lang w:val="en-GB" w:eastAsia="zh-CN"/>
        </w:rPr>
        <w:t>tbxta</w:t>
      </w:r>
      <w:proofErr w:type="spellEnd"/>
      <w:r w:rsidR="00A647E6" w:rsidRPr="00E6172C">
        <w:rPr>
          <w:rFonts w:cs="Arial"/>
          <w:lang w:val="en-GB" w:eastAsia="zh-CN"/>
        </w:rPr>
        <w:t xml:space="preserve"> </w:t>
      </w:r>
      <w:r w:rsidRPr="00E6172C">
        <w:rPr>
          <w:rFonts w:cs="Arial"/>
          <w:lang w:val="en-GB" w:eastAsia="zh-CN"/>
        </w:rPr>
        <w:t>MO</w:t>
      </w:r>
      <w:r w:rsidR="005918FA" w:rsidRPr="00E6172C">
        <w:rPr>
          <w:rFonts w:cs="Arial"/>
          <w:lang w:val="en-GB" w:eastAsia="zh-CN"/>
        </w:rPr>
        <w:t>-</w:t>
      </w:r>
      <w:r w:rsidRPr="00E6172C">
        <w:rPr>
          <w:rFonts w:cs="Arial"/>
          <w:lang w:val="en-GB" w:eastAsia="zh-CN"/>
        </w:rPr>
        <w:t xml:space="preserve"> and </w:t>
      </w:r>
      <w:r w:rsidR="00E32C8B" w:rsidRPr="00E6172C">
        <w:rPr>
          <w:rFonts w:cs="Arial"/>
          <w:i/>
          <w:lang w:val="en-GB" w:eastAsia="zh-CN"/>
        </w:rPr>
        <w:t>tbx16</w:t>
      </w:r>
      <w:r w:rsidRPr="00E6172C">
        <w:rPr>
          <w:rFonts w:cs="Arial"/>
          <w:i/>
          <w:lang w:val="en-GB" w:eastAsia="zh-CN"/>
        </w:rPr>
        <w:t xml:space="preserve"> </w:t>
      </w:r>
      <w:r w:rsidRPr="00E6172C">
        <w:rPr>
          <w:rFonts w:cs="Arial"/>
          <w:lang w:val="en-GB" w:eastAsia="zh-CN"/>
        </w:rPr>
        <w:t>MO</w:t>
      </w:r>
      <w:r w:rsidR="005918FA" w:rsidRPr="00E6172C">
        <w:rPr>
          <w:rFonts w:cs="Arial"/>
          <w:lang w:val="en-GB" w:eastAsia="zh-CN"/>
        </w:rPr>
        <w:t>-injected</w:t>
      </w:r>
      <w:r w:rsidRPr="00E6172C">
        <w:rPr>
          <w:rFonts w:cs="Arial"/>
          <w:lang w:val="en-GB" w:eastAsia="zh-CN"/>
        </w:rPr>
        <w:t xml:space="preserve"> wild type </w:t>
      </w:r>
      <w:r w:rsidR="005918FA" w:rsidRPr="00E6172C">
        <w:rPr>
          <w:rFonts w:cs="Arial"/>
          <w:lang w:val="en-GB" w:eastAsia="zh-CN"/>
        </w:rPr>
        <w:t xml:space="preserve">(wt) </w:t>
      </w:r>
      <w:r w:rsidRPr="00E6172C">
        <w:rPr>
          <w:rFonts w:cs="Arial"/>
          <w:lang w:val="en-GB" w:eastAsia="zh-CN"/>
        </w:rPr>
        <w:t>embryos (B</w:t>
      </w:r>
      <w:r w:rsidR="00177B12" w:rsidRPr="00E6172C">
        <w:rPr>
          <w:rFonts w:cs="Arial"/>
          <w:lang w:val="en-GB" w:eastAsia="zh-CN"/>
        </w:rPr>
        <w:t xml:space="preserve">), </w:t>
      </w:r>
      <w:r w:rsidR="005918FA" w:rsidRPr="00E6172C">
        <w:rPr>
          <w:rFonts w:cs="Arial"/>
          <w:lang w:val="en-GB" w:eastAsia="zh-CN"/>
        </w:rPr>
        <w:t xml:space="preserve">and </w:t>
      </w:r>
      <w:r w:rsidRPr="00E6172C">
        <w:rPr>
          <w:rFonts w:cs="Arial"/>
          <w:lang w:val="en-GB" w:eastAsia="zh-CN"/>
        </w:rPr>
        <w:t xml:space="preserve">for </w:t>
      </w:r>
      <w:proofErr w:type="spellStart"/>
      <w:r w:rsidRPr="00E6172C">
        <w:rPr>
          <w:rFonts w:cs="Arial"/>
          <w:i/>
          <w:lang w:val="en-GB" w:eastAsia="zh-CN"/>
        </w:rPr>
        <w:t>myod</w:t>
      </w:r>
      <w:proofErr w:type="spellEnd"/>
      <w:r w:rsidRPr="00E6172C">
        <w:rPr>
          <w:rFonts w:cs="Arial"/>
          <w:i/>
          <w:lang w:val="en-GB" w:eastAsia="zh-CN"/>
        </w:rPr>
        <w:t xml:space="preserve"> </w:t>
      </w:r>
      <w:r w:rsidRPr="00E6172C">
        <w:rPr>
          <w:rFonts w:cs="Arial"/>
          <w:lang w:val="en-GB" w:eastAsia="zh-CN"/>
        </w:rPr>
        <w:t xml:space="preserve">and </w:t>
      </w:r>
      <w:r w:rsidRPr="00E6172C">
        <w:rPr>
          <w:rFonts w:cs="Arial"/>
          <w:i/>
          <w:lang w:val="en-GB" w:eastAsia="zh-CN"/>
        </w:rPr>
        <w:t>myf5</w:t>
      </w:r>
      <w:r w:rsidRPr="00E6172C">
        <w:rPr>
          <w:rFonts w:cs="Arial"/>
          <w:lang w:val="en-GB" w:eastAsia="zh-CN"/>
        </w:rPr>
        <w:t xml:space="preserve"> in control,</w:t>
      </w:r>
      <w:r w:rsidR="00A647E6" w:rsidRPr="00E6172C">
        <w:rPr>
          <w:rFonts w:cs="Arial"/>
          <w:lang w:val="en-GB" w:eastAsia="zh-CN"/>
        </w:rPr>
        <w:t xml:space="preserve"> </w:t>
      </w:r>
      <w:proofErr w:type="spellStart"/>
      <w:r w:rsidR="00A647E6" w:rsidRPr="00E6172C">
        <w:rPr>
          <w:rFonts w:cs="Arial"/>
          <w:i/>
          <w:lang w:val="en-GB" w:eastAsia="zh-CN"/>
        </w:rPr>
        <w:t>tbxta</w:t>
      </w:r>
      <w:proofErr w:type="spellEnd"/>
      <w:r w:rsidR="00A647E6" w:rsidRPr="00E6172C">
        <w:rPr>
          <w:rFonts w:cs="Arial"/>
          <w:lang w:val="en-GB" w:eastAsia="zh-CN"/>
        </w:rPr>
        <w:t xml:space="preserve"> </w:t>
      </w:r>
      <w:r w:rsidRPr="00E6172C">
        <w:rPr>
          <w:rFonts w:cs="Arial"/>
          <w:lang w:val="en-GB" w:eastAsia="zh-CN"/>
        </w:rPr>
        <w:t>MO</w:t>
      </w:r>
      <w:r w:rsidR="005918FA" w:rsidRPr="00E6172C">
        <w:rPr>
          <w:rFonts w:cs="Arial"/>
          <w:lang w:val="en-GB" w:eastAsia="zh-CN"/>
        </w:rPr>
        <w:t>-</w:t>
      </w:r>
      <w:r w:rsidRPr="00E6172C">
        <w:rPr>
          <w:rFonts w:cs="Arial"/>
          <w:lang w:val="en-GB" w:eastAsia="zh-CN"/>
        </w:rPr>
        <w:t xml:space="preserve"> and </w:t>
      </w:r>
      <w:r w:rsidR="00E32C8B" w:rsidRPr="00E6172C">
        <w:rPr>
          <w:rFonts w:cs="Arial"/>
          <w:i/>
          <w:lang w:val="en-GB" w:eastAsia="zh-CN"/>
        </w:rPr>
        <w:t>tbx16</w:t>
      </w:r>
      <w:r w:rsidRPr="00E6172C">
        <w:rPr>
          <w:rFonts w:cs="Arial"/>
          <w:i/>
          <w:lang w:val="en-GB" w:eastAsia="zh-CN"/>
        </w:rPr>
        <w:t xml:space="preserve"> </w:t>
      </w:r>
      <w:r w:rsidRPr="00E6172C">
        <w:rPr>
          <w:rFonts w:cs="Arial"/>
          <w:lang w:val="en-GB" w:eastAsia="zh-CN"/>
        </w:rPr>
        <w:t>MO</w:t>
      </w:r>
      <w:r w:rsidR="005918FA" w:rsidRPr="00E6172C">
        <w:rPr>
          <w:rFonts w:cs="Arial"/>
          <w:lang w:val="en-GB" w:eastAsia="zh-CN"/>
        </w:rPr>
        <w:t>-injected</w:t>
      </w:r>
      <w:r w:rsidRPr="00E6172C">
        <w:rPr>
          <w:rFonts w:cs="Arial"/>
          <w:lang w:val="en-GB" w:eastAsia="zh-CN"/>
        </w:rPr>
        <w:t xml:space="preserve"> </w:t>
      </w:r>
      <w:r w:rsidR="005918FA" w:rsidRPr="00E6172C">
        <w:rPr>
          <w:rFonts w:cs="Arial"/>
          <w:lang w:val="en-GB" w:eastAsia="zh-CN"/>
        </w:rPr>
        <w:t>wt</w:t>
      </w:r>
      <w:r w:rsidRPr="00E6172C">
        <w:rPr>
          <w:rFonts w:cs="Arial"/>
          <w:lang w:val="en-GB" w:eastAsia="zh-CN"/>
        </w:rPr>
        <w:t xml:space="preserve"> embryos treated with </w:t>
      </w:r>
      <w:r w:rsidR="00177B12" w:rsidRPr="00E6172C">
        <w:rPr>
          <w:rFonts w:cs="Arial"/>
          <w:lang w:val="en-GB" w:eastAsia="zh-CN"/>
        </w:rPr>
        <w:t xml:space="preserve">or without </w:t>
      </w:r>
      <w:r w:rsidRPr="00E6172C">
        <w:rPr>
          <w:rFonts w:cs="Arial"/>
          <w:lang w:val="en-GB" w:eastAsia="zh-CN"/>
        </w:rPr>
        <w:t>0.1</w:t>
      </w:r>
      <w:r w:rsidR="00C556BD" w:rsidRPr="00E6172C">
        <w:rPr>
          <w:rFonts w:cs="Arial"/>
          <w:lang w:val="en-GB" w:eastAsia="zh-CN"/>
        </w:rPr>
        <w:t> </w:t>
      </w:r>
      <w:r w:rsidRPr="00E6172C">
        <w:rPr>
          <w:rFonts w:cs="Arial"/>
          <w:lang w:val="en-GB" w:eastAsia="zh-CN"/>
        </w:rPr>
        <w:t xml:space="preserve">mM </w:t>
      </w:r>
      <w:proofErr w:type="spellStart"/>
      <w:r w:rsidRPr="00E6172C">
        <w:rPr>
          <w:rFonts w:cs="Arial"/>
          <w:lang w:val="en-GB" w:eastAsia="zh-CN"/>
        </w:rPr>
        <w:t>cyA</w:t>
      </w:r>
      <w:proofErr w:type="spellEnd"/>
      <w:r w:rsidRPr="00E6172C">
        <w:rPr>
          <w:rFonts w:cs="Arial"/>
          <w:lang w:val="en-GB" w:eastAsia="zh-CN"/>
        </w:rPr>
        <w:t xml:space="preserve"> (C).</w:t>
      </w:r>
      <w:r w:rsidR="00E10695" w:rsidRPr="00E6172C">
        <w:rPr>
          <w:rFonts w:cs="Arial"/>
          <w:lang w:val="en-GB" w:eastAsia="zh-CN"/>
        </w:rPr>
        <w:t xml:space="preserve"> </w:t>
      </w:r>
      <w:r w:rsidRPr="00E6172C">
        <w:rPr>
          <w:rFonts w:cs="Arial"/>
          <w:lang w:val="en-GB" w:eastAsia="zh-CN"/>
        </w:rPr>
        <w:t xml:space="preserve"> </w:t>
      </w:r>
      <w:r w:rsidR="005703FA" w:rsidRPr="00E6172C">
        <w:rPr>
          <w:rFonts w:cs="Arial"/>
          <w:b/>
          <w:lang w:val="en-GB" w:eastAsia="zh-CN"/>
        </w:rPr>
        <w:t xml:space="preserve">A. </w:t>
      </w:r>
      <w:r w:rsidRPr="00E6172C">
        <w:rPr>
          <w:rFonts w:cs="Arial"/>
          <w:lang w:val="en-GB" w:eastAsia="zh-CN"/>
        </w:rPr>
        <w:t>In 10</w:t>
      </w:r>
      <w:r w:rsidR="00C556BD" w:rsidRPr="00E6172C">
        <w:rPr>
          <w:rFonts w:cs="Arial"/>
          <w:lang w:val="en-GB" w:eastAsia="zh-CN"/>
        </w:rPr>
        <w:t> </w:t>
      </w:r>
      <w:r w:rsidRPr="00E6172C">
        <w:rPr>
          <w:rFonts w:cs="Arial"/>
          <w:lang w:val="en-GB" w:eastAsia="zh-CN"/>
        </w:rPr>
        <w:t xml:space="preserve">µM SU5402-treated </w:t>
      </w:r>
      <w:r w:rsidR="000B6706" w:rsidRPr="00E6172C">
        <w:rPr>
          <w:rFonts w:cs="Arial"/>
          <w:lang w:val="en-GB" w:eastAsia="zh-CN"/>
        </w:rPr>
        <w:t xml:space="preserve">wt </w:t>
      </w:r>
      <w:r w:rsidRPr="00E6172C">
        <w:rPr>
          <w:rFonts w:cs="Arial"/>
          <w:lang w:val="en-GB" w:eastAsia="zh-CN"/>
        </w:rPr>
        <w:t>embryos,</w:t>
      </w:r>
      <w:r w:rsidR="00A647E6" w:rsidRPr="00E6172C">
        <w:rPr>
          <w:rFonts w:cs="Arial"/>
          <w:i/>
          <w:lang w:val="en-GB" w:eastAsia="zh-CN"/>
        </w:rPr>
        <w:t xml:space="preserve"> </w:t>
      </w:r>
      <w:proofErr w:type="spellStart"/>
      <w:r w:rsidR="00A647E6" w:rsidRPr="00E6172C">
        <w:rPr>
          <w:rFonts w:cs="Arial"/>
          <w:i/>
          <w:lang w:val="en-GB" w:eastAsia="zh-CN"/>
        </w:rPr>
        <w:t>tbxta</w:t>
      </w:r>
      <w:proofErr w:type="spellEnd"/>
      <w:r w:rsidR="00A647E6" w:rsidRPr="00E6172C">
        <w:rPr>
          <w:rFonts w:cs="Arial"/>
          <w:i/>
          <w:lang w:val="en-GB" w:eastAsia="zh-CN"/>
        </w:rPr>
        <w:t xml:space="preserve"> </w:t>
      </w:r>
      <w:r w:rsidRPr="00E6172C">
        <w:rPr>
          <w:rFonts w:cs="Arial"/>
          <w:lang w:val="en-GB" w:eastAsia="zh-CN"/>
        </w:rPr>
        <w:t xml:space="preserve">and </w:t>
      </w:r>
      <w:r w:rsidR="00E32C8B" w:rsidRPr="00E6172C">
        <w:rPr>
          <w:rFonts w:cs="Arial"/>
          <w:i/>
          <w:lang w:val="en-GB" w:eastAsia="zh-CN"/>
        </w:rPr>
        <w:t>tbx16</w:t>
      </w:r>
      <w:r w:rsidRPr="00E6172C">
        <w:rPr>
          <w:rFonts w:cs="Arial"/>
          <w:i/>
          <w:lang w:val="en-GB" w:eastAsia="zh-CN"/>
        </w:rPr>
        <w:t xml:space="preserve"> </w:t>
      </w:r>
      <w:r w:rsidRPr="00E6172C">
        <w:rPr>
          <w:rFonts w:cs="Arial"/>
          <w:lang w:val="en-GB" w:eastAsia="zh-CN"/>
        </w:rPr>
        <w:t xml:space="preserve">transcripts are decreased </w:t>
      </w:r>
      <w:r w:rsidR="000B6706" w:rsidRPr="00E6172C">
        <w:rPr>
          <w:rFonts w:cs="Arial"/>
          <w:lang w:val="en-GB" w:eastAsia="zh-CN"/>
        </w:rPr>
        <w:t xml:space="preserve">(arrows) </w:t>
      </w:r>
      <w:r w:rsidR="005C0ADC" w:rsidRPr="00E6172C">
        <w:rPr>
          <w:rFonts w:cs="Arial"/>
          <w:lang w:val="en-GB" w:eastAsia="zh-CN"/>
        </w:rPr>
        <w:t xml:space="preserve">at </w:t>
      </w:r>
      <w:r w:rsidRPr="00E6172C">
        <w:rPr>
          <w:rFonts w:cs="Arial"/>
          <w:lang w:val="en-GB"/>
        </w:rPr>
        <w:t>80% epiboly</w:t>
      </w:r>
      <w:r w:rsidRPr="00E6172C">
        <w:rPr>
          <w:rFonts w:cs="Arial"/>
          <w:lang w:val="en-GB" w:eastAsia="zh-CN"/>
        </w:rPr>
        <w:t xml:space="preserve">, </w:t>
      </w:r>
      <w:r w:rsidR="000B6706" w:rsidRPr="00E6172C">
        <w:rPr>
          <w:rFonts w:cs="Arial"/>
          <w:lang w:val="en-GB" w:eastAsia="zh-CN"/>
        </w:rPr>
        <w:t xml:space="preserve">but </w:t>
      </w:r>
      <w:r w:rsidRPr="00E6172C">
        <w:rPr>
          <w:rFonts w:cs="Arial"/>
          <w:lang w:val="en-GB" w:eastAsia="zh-CN"/>
        </w:rPr>
        <w:t xml:space="preserve">almost normal </w:t>
      </w:r>
      <w:r w:rsidR="005C0ADC" w:rsidRPr="00E6172C">
        <w:rPr>
          <w:rFonts w:cs="Arial"/>
          <w:lang w:val="en-GB" w:eastAsia="zh-CN"/>
        </w:rPr>
        <w:t xml:space="preserve">at </w:t>
      </w:r>
      <w:r w:rsidRPr="00E6172C">
        <w:rPr>
          <w:rFonts w:cs="Arial"/>
          <w:lang w:val="en-GB" w:eastAsia="zh-CN"/>
        </w:rPr>
        <w:t>6</w:t>
      </w:r>
      <w:r w:rsidR="00C556BD" w:rsidRPr="00E6172C">
        <w:rPr>
          <w:rFonts w:cs="Arial"/>
          <w:lang w:val="en-GB" w:eastAsia="zh-CN"/>
        </w:rPr>
        <w:t>ss</w:t>
      </w:r>
      <w:r w:rsidR="00E10695" w:rsidRPr="00E6172C">
        <w:rPr>
          <w:rFonts w:cs="Arial"/>
          <w:lang w:val="en-GB" w:eastAsia="zh-CN"/>
        </w:rPr>
        <w:t>.</w:t>
      </w:r>
      <w:r w:rsidRPr="00E6172C">
        <w:rPr>
          <w:rFonts w:cs="Arial"/>
          <w:lang w:val="en-GB" w:eastAsia="zh-CN"/>
        </w:rPr>
        <w:t xml:space="preserve"> </w:t>
      </w:r>
      <w:r w:rsidR="005C0ADC" w:rsidRPr="00E6172C">
        <w:rPr>
          <w:rFonts w:cs="Arial"/>
          <w:lang w:val="en-GB" w:eastAsia="zh-CN"/>
        </w:rPr>
        <w:t xml:space="preserve">Both </w:t>
      </w:r>
      <w:r w:rsidRPr="00E6172C">
        <w:rPr>
          <w:rFonts w:cs="Arial"/>
          <w:lang w:val="en-GB" w:eastAsia="zh-CN"/>
        </w:rPr>
        <w:t>transcripts are absent in 30</w:t>
      </w:r>
      <w:r w:rsidR="00E10695" w:rsidRPr="00E6172C">
        <w:rPr>
          <w:rFonts w:cs="Arial"/>
          <w:lang w:val="en-GB" w:eastAsia="zh-CN"/>
        </w:rPr>
        <w:t> </w:t>
      </w:r>
      <w:r w:rsidRPr="00E6172C">
        <w:rPr>
          <w:rFonts w:cs="Arial"/>
          <w:lang w:val="en-GB" w:eastAsia="zh-CN"/>
        </w:rPr>
        <w:t xml:space="preserve">µM SU5402-treated embryos </w:t>
      </w:r>
      <w:r w:rsidR="004C49C5" w:rsidRPr="00E6172C">
        <w:rPr>
          <w:rFonts w:cs="Arial"/>
          <w:lang w:val="en-GB" w:eastAsia="zh-CN"/>
        </w:rPr>
        <w:t xml:space="preserve">at </w:t>
      </w:r>
      <w:r w:rsidRPr="00E6172C">
        <w:rPr>
          <w:rFonts w:cs="Arial"/>
          <w:lang w:val="en-GB" w:eastAsia="zh-CN"/>
        </w:rPr>
        <w:t>6</w:t>
      </w:r>
      <w:r w:rsidR="00E10695" w:rsidRPr="00E6172C">
        <w:rPr>
          <w:rFonts w:cs="Arial"/>
          <w:lang w:val="en-GB" w:eastAsia="zh-CN"/>
        </w:rPr>
        <w:t>ss</w:t>
      </w:r>
      <w:r w:rsidRPr="00E6172C">
        <w:rPr>
          <w:rFonts w:cs="Arial"/>
          <w:lang w:val="en-GB" w:eastAsia="zh-CN"/>
        </w:rPr>
        <w:t xml:space="preserve">. </w:t>
      </w:r>
      <w:r w:rsidR="00CB3555" w:rsidRPr="00E6172C">
        <w:rPr>
          <w:rFonts w:cs="Arial"/>
          <w:lang w:val="en-GB" w:eastAsia="zh-CN"/>
        </w:rPr>
        <w:t xml:space="preserve"> </w:t>
      </w:r>
      <w:r w:rsidRPr="00E6172C">
        <w:rPr>
          <w:rFonts w:cs="Arial"/>
          <w:b/>
          <w:lang w:val="en-GB" w:eastAsia="zh-CN"/>
        </w:rPr>
        <w:t>B.</w:t>
      </w:r>
      <w:r w:rsidRPr="00E6172C">
        <w:rPr>
          <w:rFonts w:cs="Arial"/>
          <w:lang w:val="en-GB" w:eastAsia="zh-CN"/>
        </w:rPr>
        <w:t xml:space="preserve"> </w:t>
      </w:r>
      <w:r w:rsidR="004C49C5" w:rsidRPr="00E6172C">
        <w:rPr>
          <w:rFonts w:cs="Arial"/>
          <w:lang w:val="en-GB" w:eastAsia="zh-CN"/>
        </w:rPr>
        <w:t>Adaxial</w:t>
      </w:r>
      <w:r w:rsidR="004C49C5" w:rsidRPr="00E6172C">
        <w:rPr>
          <w:rFonts w:cs="Arial"/>
          <w:i/>
          <w:lang w:val="en-GB" w:eastAsia="zh-CN"/>
        </w:rPr>
        <w:t xml:space="preserve"> </w:t>
      </w:r>
      <w:proofErr w:type="spellStart"/>
      <w:r w:rsidR="004C49C5" w:rsidRPr="00E6172C">
        <w:rPr>
          <w:rFonts w:cs="Arial"/>
          <w:i/>
          <w:lang w:val="en-GB" w:eastAsia="zh-CN"/>
        </w:rPr>
        <w:t>myod</w:t>
      </w:r>
      <w:proofErr w:type="spellEnd"/>
      <w:r w:rsidR="004C49C5" w:rsidRPr="00E6172C">
        <w:rPr>
          <w:rFonts w:cs="Arial"/>
          <w:i/>
          <w:lang w:val="en-GB" w:eastAsia="zh-CN"/>
        </w:rPr>
        <w:t xml:space="preserve"> </w:t>
      </w:r>
      <w:r w:rsidRPr="00E6172C">
        <w:rPr>
          <w:rFonts w:cs="Arial"/>
          <w:lang w:val="en-GB" w:eastAsia="zh-CN"/>
        </w:rPr>
        <w:t>expression</w:t>
      </w:r>
      <w:r w:rsidR="004C49C5" w:rsidRPr="00E6172C">
        <w:rPr>
          <w:rFonts w:cs="Arial"/>
          <w:lang w:val="en-GB" w:eastAsia="zh-CN"/>
        </w:rPr>
        <w:t xml:space="preserve"> (</w:t>
      </w:r>
      <w:r w:rsidR="00177B12" w:rsidRPr="00E6172C">
        <w:rPr>
          <w:rFonts w:cs="Arial"/>
          <w:lang w:val="en-GB" w:eastAsia="zh-CN"/>
        </w:rPr>
        <w:t xml:space="preserve">black </w:t>
      </w:r>
      <w:r w:rsidR="004C49C5" w:rsidRPr="00E6172C">
        <w:rPr>
          <w:rFonts w:cs="Arial"/>
          <w:lang w:val="en-GB" w:eastAsia="zh-CN"/>
        </w:rPr>
        <w:t>arrowheads)</w:t>
      </w:r>
      <w:r w:rsidRPr="00E6172C">
        <w:rPr>
          <w:rFonts w:cs="Arial"/>
          <w:lang w:val="en-GB" w:eastAsia="zh-CN"/>
        </w:rPr>
        <w:t xml:space="preserve"> is completely ablated in</w:t>
      </w:r>
      <w:r w:rsidR="00A647E6" w:rsidRPr="00E6172C">
        <w:rPr>
          <w:rFonts w:cs="Arial"/>
          <w:lang w:val="en-GB" w:eastAsia="zh-CN"/>
        </w:rPr>
        <w:t xml:space="preserve"> </w:t>
      </w:r>
      <w:proofErr w:type="spellStart"/>
      <w:r w:rsidR="00A647E6" w:rsidRPr="00E6172C">
        <w:rPr>
          <w:rFonts w:cs="Arial"/>
          <w:i/>
          <w:lang w:val="en-GB" w:eastAsia="zh-CN"/>
        </w:rPr>
        <w:t>tbxta</w:t>
      </w:r>
      <w:proofErr w:type="spellEnd"/>
      <w:r w:rsidR="00A647E6" w:rsidRPr="00E6172C">
        <w:rPr>
          <w:rFonts w:cs="Arial"/>
          <w:lang w:val="en-GB" w:eastAsia="zh-CN"/>
        </w:rPr>
        <w:t xml:space="preserve"> </w:t>
      </w:r>
      <w:r w:rsidR="004C49C5" w:rsidRPr="00E6172C">
        <w:rPr>
          <w:rFonts w:cs="Arial"/>
          <w:lang w:val="en-GB" w:eastAsia="zh-CN"/>
        </w:rPr>
        <w:t>or</w:t>
      </w:r>
      <w:r w:rsidRPr="00E6172C">
        <w:rPr>
          <w:rFonts w:cs="Arial"/>
          <w:lang w:val="en-GB" w:eastAsia="zh-CN"/>
        </w:rPr>
        <w:t xml:space="preserve"> </w:t>
      </w:r>
      <w:r w:rsidR="00E32C8B" w:rsidRPr="00E6172C">
        <w:rPr>
          <w:rFonts w:cs="Arial"/>
          <w:i/>
          <w:lang w:val="en-GB" w:eastAsia="zh-CN"/>
        </w:rPr>
        <w:t>tbx16</w:t>
      </w:r>
      <w:r w:rsidRPr="00E6172C">
        <w:rPr>
          <w:rFonts w:cs="Arial"/>
          <w:i/>
          <w:lang w:val="en-GB" w:eastAsia="zh-CN"/>
        </w:rPr>
        <w:t xml:space="preserve"> </w:t>
      </w:r>
      <w:r w:rsidR="005918FA" w:rsidRPr="00E6172C">
        <w:rPr>
          <w:rFonts w:cs="Arial"/>
          <w:lang w:val="en-GB" w:eastAsia="zh-CN"/>
        </w:rPr>
        <w:t>morphants</w:t>
      </w:r>
      <w:r w:rsidRPr="00E6172C">
        <w:rPr>
          <w:rFonts w:cs="Arial"/>
          <w:lang w:val="en-GB" w:eastAsia="zh-CN"/>
        </w:rPr>
        <w:t xml:space="preserve"> </w:t>
      </w:r>
      <w:r w:rsidR="00FD1094" w:rsidRPr="00E6172C">
        <w:rPr>
          <w:rFonts w:cs="Arial"/>
          <w:lang w:val="en-GB" w:eastAsia="zh-CN"/>
        </w:rPr>
        <w:t xml:space="preserve">at </w:t>
      </w:r>
      <w:r w:rsidRPr="00E6172C">
        <w:rPr>
          <w:rFonts w:cs="Arial"/>
          <w:lang w:val="en-GB"/>
        </w:rPr>
        <w:t>80% epiboly</w:t>
      </w:r>
      <w:r w:rsidRPr="00E6172C">
        <w:rPr>
          <w:rFonts w:cs="Arial"/>
          <w:lang w:val="en-GB" w:eastAsia="zh-CN"/>
        </w:rPr>
        <w:t xml:space="preserve">, and </w:t>
      </w:r>
      <w:r w:rsidRPr="00E6172C">
        <w:rPr>
          <w:rFonts w:cs="Arial"/>
          <w:i/>
          <w:lang w:val="en-GB" w:eastAsia="zh-CN"/>
        </w:rPr>
        <w:t xml:space="preserve">myf5 </w:t>
      </w:r>
      <w:r w:rsidRPr="00E6172C">
        <w:rPr>
          <w:rFonts w:cs="Arial"/>
          <w:lang w:val="en-GB" w:eastAsia="zh-CN"/>
        </w:rPr>
        <w:t xml:space="preserve">expression is </w:t>
      </w:r>
      <w:r w:rsidR="004C49C5" w:rsidRPr="00E6172C">
        <w:rPr>
          <w:rFonts w:cs="Arial"/>
          <w:lang w:val="en-GB" w:eastAsia="zh-CN"/>
        </w:rPr>
        <w:t xml:space="preserve">greatly </w:t>
      </w:r>
      <w:r w:rsidRPr="00E6172C">
        <w:rPr>
          <w:rFonts w:cs="Arial"/>
          <w:lang w:val="en-GB" w:eastAsia="zh-CN"/>
        </w:rPr>
        <w:t xml:space="preserve">decreased. </w:t>
      </w:r>
      <w:r w:rsidRPr="00E6172C">
        <w:rPr>
          <w:rFonts w:cs="Arial"/>
          <w:i/>
          <w:lang w:val="en-GB" w:eastAsia="zh-CN"/>
        </w:rPr>
        <w:t>Fgf8a</w:t>
      </w:r>
      <w:r w:rsidRPr="00E6172C">
        <w:rPr>
          <w:rFonts w:cs="Arial"/>
          <w:lang w:val="en-GB" w:eastAsia="zh-CN"/>
        </w:rPr>
        <w:t xml:space="preserve"> </w:t>
      </w:r>
      <w:r w:rsidR="00203CF5" w:rsidRPr="00E6172C">
        <w:rPr>
          <w:rFonts w:cs="Arial"/>
          <w:lang w:val="en-GB" w:eastAsia="zh-CN"/>
        </w:rPr>
        <w:t xml:space="preserve">mRNA </w:t>
      </w:r>
      <w:r w:rsidRPr="00E6172C">
        <w:rPr>
          <w:rFonts w:cs="Arial"/>
          <w:lang w:val="en-GB" w:eastAsia="zh-CN"/>
        </w:rPr>
        <w:t>is ablated in posterior notochord of</w:t>
      </w:r>
      <w:r w:rsidR="00A647E6" w:rsidRPr="00E6172C">
        <w:rPr>
          <w:rFonts w:cs="Arial"/>
          <w:lang w:val="en-GB" w:eastAsia="zh-CN"/>
        </w:rPr>
        <w:t xml:space="preserve"> </w:t>
      </w:r>
      <w:proofErr w:type="spellStart"/>
      <w:r w:rsidR="00A647E6" w:rsidRPr="00E6172C">
        <w:rPr>
          <w:rFonts w:cs="Arial"/>
          <w:i/>
          <w:lang w:val="en-GB" w:eastAsia="zh-CN"/>
        </w:rPr>
        <w:t>tbxta</w:t>
      </w:r>
      <w:proofErr w:type="spellEnd"/>
      <w:r w:rsidR="00A647E6" w:rsidRPr="00E6172C">
        <w:rPr>
          <w:rFonts w:cs="Arial"/>
          <w:lang w:val="en-GB" w:eastAsia="zh-CN"/>
        </w:rPr>
        <w:t xml:space="preserve"> </w:t>
      </w:r>
      <w:r w:rsidRPr="00E6172C">
        <w:rPr>
          <w:rFonts w:cs="Arial"/>
          <w:lang w:val="en-GB" w:eastAsia="zh-CN"/>
        </w:rPr>
        <w:t xml:space="preserve">morphants </w:t>
      </w:r>
      <w:r w:rsidR="00FD1094" w:rsidRPr="00E6172C">
        <w:rPr>
          <w:rFonts w:cs="Arial"/>
          <w:lang w:val="en-GB" w:eastAsia="zh-CN"/>
        </w:rPr>
        <w:t>(blue arrowheads</w:t>
      </w:r>
      <w:proofErr w:type="gramStart"/>
      <w:r w:rsidR="00FD1094" w:rsidRPr="00E6172C">
        <w:rPr>
          <w:rFonts w:cs="Arial"/>
          <w:lang w:val="en-GB" w:eastAsia="zh-CN"/>
        </w:rPr>
        <w:t>)</w:t>
      </w:r>
      <w:r w:rsidRPr="00E6172C">
        <w:rPr>
          <w:rFonts w:cs="Arial"/>
          <w:lang w:val="en-GB" w:eastAsia="zh-CN"/>
        </w:rPr>
        <w:t>, but</w:t>
      </w:r>
      <w:proofErr w:type="gramEnd"/>
      <w:r w:rsidRPr="00E6172C">
        <w:rPr>
          <w:rFonts w:cs="Arial"/>
          <w:lang w:val="en-GB" w:eastAsia="zh-CN"/>
        </w:rPr>
        <w:t xml:space="preserve"> </w:t>
      </w:r>
      <w:r w:rsidR="00E6172C" w:rsidRPr="00E6172C">
        <w:rPr>
          <w:rFonts w:cs="Arial"/>
          <w:lang w:val="en-GB" w:eastAsia="zh-CN"/>
        </w:rPr>
        <w:t>upregulated</w:t>
      </w:r>
      <w:r w:rsidRPr="00E6172C">
        <w:rPr>
          <w:rFonts w:cs="Arial"/>
          <w:lang w:val="en-GB" w:eastAsia="zh-CN"/>
        </w:rPr>
        <w:t xml:space="preserve"> </w:t>
      </w:r>
      <w:r w:rsidR="00FD1094" w:rsidRPr="00E6172C">
        <w:rPr>
          <w:rFonts w:cs="Arial"/>
          <w:lang w:val="en-GB" w:eastAsia="zh-CN"/>
        </w:rPr>
        <w:t xml:space="preserve">in </w:t>
      </w:r>
      <w:r w:rsidR="00FD1094" w:rsidRPr="00E6172C">
        <w:rPr>
          <w:rFonts w:cs="Arial"/>
          <w:i/>
          <w:lang w:val="en-GB" w:eastAsia="zh-CN"/>
        </w:rPr>
        <w:t xml:space="preserve">tbx16 </w:t>
      </w:r>
      <w:r w:rsidR="00FD1094" w:rsidRPr="00E6172C">
        <w:rPr>
          <w:rFonts w:cs="Arial"/>
          <w:lang w:val="en-GB" w:eastAsia="zh-CN"/>
        </w:rPr>
        <w:t xml:space="preserve">morphants around the </w:t>
      </w:r>
      <w:r w:rsidRPr="00E6172C">
        <w:rPr>
          <w:rFonts w:cs="Arial"/>
          <w:lang w:val="en-GB" w:eastAsia="zh-CN"/>
        </w:rPr>
        <w:t xml:space="preserve">germ marginal zone at </w:t>
      </w:r>
      <w:r w:rsidRPr="00E6172C">
        <w:rPr>
          <w:rFonts w:cs="Arial"/>
          <w:lang w:val="en-GB"/>
        </w:rPr>
        <w:t xml:space="preserve">80% </w:t>
      </w:r>
      <w:r w:rsidRPr="00E6172C">
        <w:rPr>
          <w:rFonts w:cs="Arial"/>
          <w:lang w:val="en-GB" w:eastAsia="zh-CN"/>
        </w:rPr>
        <w:t>and in posterior notochord at 6</w:t>
      </w:r>
      <w:r w:rsidR="005C0ADC" w:rsidRPr="00E6172C">
        <w:rPr>
          <w:rFonts w:cs="Arial"/>
          <w:lang w:val="en-GB" w:eastAsia="zh-CN"/>
        </w:rPr>
        <w:t>ss</w:t>
      </w:r>
      <w:r w:rsidR="00203BB0" w:rsidRPr="00E6172C">
        <w:rPr>
          <w:rFonts w:cs="Arial"/>
          <w:lang w:val="en-GB" w:eastAsia="zh-CN"/>
        </w:rPr>
        <w:t xml:space="preserve"> (yellow arrowheads)</w:t>
      </w:r>
      <w:r w:rsidRPr="00E6172C">
        <w:rPr>
          <w:rFonts w:cs="Arial"/>
          <w:lang w:val="en-GB" w:eastAsia="zh-CN"/>
        </w:rPr>
        <w:t xml:space="preserve">. </w:t>
      </w:r>
      <w:r w:rsidR="00BC6BCD">
        <w:rPr>
          <w:rFonts w:cs="Arial"/>
          <w:lang w:val="en-GB" w:eastAsia="zh-CN"/>
        </w:rPr>
        <w:t xml:space="preserve"> </w:t>
      </w:r>
      <w:r w:rsidRPr="00E6172C">
        <w:rPr>
          <w:rFonts w:cs="Arial"/>
          <w:lang w:val="en-GB" w:eastAsia="zh-CN"/>
        </w:rPr>
        <w:t>Expression</w:t>
      </w:r>
      <w:r w:rsidRPr="00E6172C">
        <w:rPr>
          <w:rFonts w:cs="Arial"/>
          <w:i/>
          <w:lang w:val="en-GB" w:eastAsia="zh-CN"/>
        </w:rPr>
        <w:t xml:space="preserve"> </w:t>
      </w:r>
      <w:r w:rsidRPr="00E6172C">
        <w:rPr>
          <w:rFonts w:cs="Arial"/>
          <w:lang w:val="en-GB" w:eastAsia="zh-CN"/>
        </w:rPr>
        <w:t xml:space="preserve">of </w:t>
      </w:r>
      <w:r w:rsidRPr="00E6172C">
        <w:rPr>
          <w:rFonts w:cs="Arial"/>
          <w:i/>
          <w:lang w:val="en-GB" w:eastAsia="zh-CN"/>
        </w:rPr>
        <w:t xml:space="preserve">fgf3 </w:t>
      </w:r>
      <w:r w:rsidRPr="00E6172C">
        <w:rPr>
          <w:rFonts w:cs="Arial"/>
          <w:lang w:val="en-GB" w:eastAsia="zh-CN"/>
        </w:rPr>
        <w:t xml:space="preserve">and </w:t>
      </w:r>
      <w:r w:rsidRPr="00E6172C">
        <w:rPr>
          <w:rFonts w:cs="Arial"/>
          <w:i/>
          <w:lang w:val="en-GB" w:eastAsia="zh-CN"/>
        </w:rPr>
        <w:t xml:space="preserve">fgf4 </w:t>
      </w:r>
      <w:r w:rsidRPr="00E6172C">
        <w:rPr>
          <w:rFonts w:cs="Arial"/>
          <w:lang w:val="en-GB" w:eastAsia="zh-CN"/>
        </w:rPr>
        <w:t>is absent in posterior notochord of</w:t>
      </w:r>
      <w:r w:rsidR="00A647E6" w:rsidRPr="00E6172C">
        <w:rPr>
          <w:rFonts w:cs="Arial"/>
          <w:lang w:val="en-GB" w:eastAsia="zh-CN"/>
        </w:rPr>
        <w:t xml:space="preserve"> </w:t>
      </w:r>
      <w:proofErr w:type="spellStart"/>
      <w:r w:rsidR="00A647E6" w:rsidRPr="00E6172C">
        <w:rPr>
          <w:rFonts w:cs="Arial"/>
          <w:i/>
          <w:lang w:val="en-GB" w:eastAsia="zh-CN"/>
        </w:rPr>
        <w:t>tbxta</w:t>
      </w:r>
      <w:proofErr w:type="spellEnd"/>
      <w:r w:rsidR="00A647E6" w:rsidRPr="00E6172C">
        <w:rPr>
          <w:rFonts w:cs="Arial"/>
          <w:lang w:val="en-GB" w:eastAsia="zh-CN"/>
        </w:rPr>
        <w:t xml:space="preserve"> </w:t>
      </w:r>
      <w:proofErr w:type="gramStart"/>
      <w:r w:rsidR="00203BB0" w:rsidRPr="00E6172C">
        <w:rPr>
          <w:rFonts w:cs="Arial"/>
          <w:lang w:val="en-GB" w:eastAsia="zh-CN"/>
        </w:rPr>
        <w:t>morphants</w:t>
      </w:r>
      <w:r w:rsidRPr="00E6172C">
        <w:rPr>
          <w:rFonts w:cs="Arial"/>
          <w:lang w:val="en-GB" w:eastAsia="zh-CN"/>
        </w:rPr>
        <w:t>, but</w:t>
      </w:r>
      <w:proofErr w:type="gramEnd"/>
      <w:r w:rsidRPr="00E6172C">
        <w:rPr>
          <w:rFonts w:cs="Arial"/>
          <w:lang w:val="en-GB" w:eastAsia="zh-CN"/>
        </w:rPr>
        <w:t xml:space="preserve"> enhanced in </w:t>
      </w:r>
      <w:r w:rsidR="005C0ADC" w:rsidRPr="00E6172C">
        <w:rPr>
          <w:rFonts w:cs="Arial"/>
          <w:lang w:val="en-GB" w:eastAsia="zh-CN"/>
        </w:rPr>
        <w:t>that location in</w:t>
      </w:r>
      <w:r w:rsidRPr="00E6172C">
        <w:rPr>
          <w:rFonts w:cs="Arial"/>
          <w:lang w:val="en-GB" w:eastAsia="zh-CN"/>
        </w:rPr>
        <w:t xml:space="preserve"> </w:t>
      </w:r>
      <w:r w:rsidR="00E32C8B" w:rsidRPr="00E6172C">
        <w:rPr>
          <w:rFonts w:cs="Arial"/>
          <w:i/>
          <w:lang w:val="en-GB" w:eastAsia="zh-CN"/>
        </w:rPr>
        <w:t>tbx16</w:t>
      </w:r>
      <w:r w:rsidRPr="00E6172C">
        <w:rPr>
          <w:rFonts w:cs="Arial"/>
          <w:i/>
          <w:lang w:val="en-GB" w:eastAsia="zh-CN"/>
        </w:rPr>
        <w:t xml:space="preserve"> </w:t>
      </w:r>
      <w:r w:rsidR="00203BB0" w:rsidRPr="00E6172C">
        <w:rPr>
          <w:rFonts w:cs="Arial"/>
          <w:lang w:val="en-GB" w:eastAsia="zh-CN"/>
        </w:rPr>
        <w:t>morphants (green arrowheads)</w:t>
      </w:r>
      <w:r w:rsidRPr="00E6172C">
        <w:rPr>
          <w:rFonts w:cs="Arial"/>
          <w:lang w:val="en-GB" w:eastAsia="zh-CN"/>
        </w:rPr>
        <w:t xml:space="preserve">. </w:t>
      </w:r>
      <w:r w:rsidR="00CB3555" w:rsidRPr="00E6172C">
        <w:rPr>
          <w:rFonts w:cs="Arial"/>
          <w:lang w:val="en-GB" w:eastAsia="zh-CN"/>
        </w:rPr>
        <w:t xml:space="preserve"> </w:t>
      </w:r>
      <w:r w:rsidRPr="00E6172C">
        <w:rPr>
          <w:rFonts w:cs="Arial"/>
          <w:b/>
          <w:lang w:val="en-GB" w:eastAsia="zh-CN"/>
        </w:rPr>
        <w:t>C.</w:t>
      </w:r>
      <w:r w:rsidRPr="00E6172C">
        <w:rPr>
          <w:rFonts w:cs="Arial"/>
          <w:lang w:val="en-GB" w:eastAsia="zh-CN"/>
        </w:rPr>
        <w:t xml:space="preserve"> </w:t>
      </w:r>
      <w:r w:rsidR="005C0ADC" w:rsidRPr="00E6172C">
        <w:rPr>
          <w:rFonts w:cs="Arial"/>
          <w:lang w:val="en-GB" w:eastAsia="zh-CN"/>
        </w:rPr>
        <w:t xml:space="preserve">At 6ss, pre-adaxial </w:t>
      </w:r>
      <w:proofErr w:type="spellStart"/>
      <w:r w:rsidRPr="00E6172C">
        <w:rPr>
          <w:rFonts w:cs="Arial"/>
          <w:i/>
          <w:lang w:val="en-GB" w:eastAsia="zh-CN"/>
        </w:rPr>
        <w:t>myod</w:t>
      </w:r>
      <w:proofErr w:type="spellEnd"/>
      <w:r w:rsidRPr="00E6172C">
        <w:rPr>
          <w:rFonts w:cs="Arial"/>
          <w:i/>
          <w:lang w:val="en-GB" w:eastAsia="zh-CN"/>
        </w:rPr>
        <w:t xml:space="preserve"> </w:t>
      </w:r>
      <w:r w:rsidRPr="00E6172C">
        <w:rPr>
          <w:rFonts w:cs="Arial"/>
          <w:lang w:val="en-GB" w:eastAsia="zh-CN"/>
        </w:rPr>
        <w:t xml:space="preserve">expression </w:t>
      </w:r>
      <w:r w:rsidR="005C0ADC" w:rsidRPr="00E6172C">
        <w:rPr>
          <w:rFonts w:cs="Arial"/>
          <w:lang w:val="en-GB" w:eastAsia="zh-CN"/>
        </w:rPr>
        <w:t xml:space="preserve">(black arrowheads) </w:t>
      </w:r>
      <w:r w:rsidR="008671B1" w:rsidRPr="00E6172C">
        <w:rPr>
          <w:rFonts w:cs="Arial"/>
          <w:lang w:val="en-GB" w:eastAsia="zh-CN"/>
        </w:rPr>
        <w:t>is</w:t>
      </w:r>
      <w:r w:rsidR="005C0ADC" w:rsidRPr="00E6172C">
        <w:rPr>
          <w:rFonts w:cs="Arial"/>
          <w:lang w:val="en-GB" w:eastAsia="zh-CN"/>
        </w:rPr>
        <w:t xml:space="preserve"> lost </w:t>
      </w:r>
      <w:r w:rsidRPr="00E6172C">
        <w:rPr>
          <w:rFonts w:cs="Arial"/>
          <w:lang w:val="en-GB" w:eastAsia="zh-CN"/>
        </w:rPr>
        <w:t>in</w:t>
      </w:r>
      <w:r w:rsidR="00A647E6" w:rsidRPr="00E6172C">
        <w:rPr>
          <w:rFonts w:cs="Arial"/>
          <w:lang w:val="en-GB" w:eastAsia="zh-CN"/>
        </w:rPr>
        <w:t xml:space="preserve"> </w:t>
      </w:r>
      <w:proofErr w:type="spellStart"/>
      <w:r w:rsidR="00A647E6" w:rsidRPr="00E6172C">
        <w:rPr>
          <w:rFonts w:cs="Arial"/>
          <w:i/>
          <w:lang w:val="en-GB" w:eastAsia="zh-CN"/>
        </w:rPr>
        <w:t>tbxta</w:t>
      </w:r>
      <w:proofErr w:type="spellEnd"/>
      <w:r w:rsidR="00A647E6" w:rsidRPr="00E6172C">
        <w:rPr>
          <w:rFonts w:cs="Arial"/>
          <w:lang w:val="en-GB" w:eastAsia="zh-CN"/>
        </w:rPr>
        <w:t xml:space="preserve"> </w:t>
      </w:r>
      <w:r w:rsidR="00B4281C" w:rsidRPr="00E6172C">
        <w:rPr>
          <w:rFonts w:cs="Arial"/>
          <w:lang w:val="en-GB" w:eastAsia="zh-CN"/>
        </w:rPr>
        <w:t xml:space="preserve">morphant </w:t>
      </w:r>
      <w:proofErr w:type="gramStart"/>
      <w:r w:rsidRPr="00E6172C">
        <w:rPr>
          <w:rFonts w:cs="Arial"/>
          <w:lang w:val="en-GB" w:eastAsia="zh-CN"/>
        </w:rPr>
        <w:t>tailbud, and</w:t>
      </w:r>
      <w:proofErr w:type="gramEnd"/>
      <w:r w:rsidRPr="00E6172C">
        <w:rPr>
          <w:rFonts w:cs="Arial"/>
          <w:lang w:val="en-GB" w:eastAsia="zh-CN"/>
        </w:rPr>
        <w:t xml:space="preserve"> </w:t>
      </w:r>
      <w:r w:rsidR="005C0ADC" w:rsidRPr="00E6172C">
        <w:rPr>
          <w:rFonts w:cs="Arial"/>
          <w:lang w:val="en-GB" w:eastAsia="zh-CN"/>
        </w:rPr>
        <w:t>diminished</w:t>
      </w:r>
      <w:r w:rsidRPr="00E6172C">
        <w:rPr>
          <w:rFonts w:cs="Arial"/>
          <w:lang w:val="en-GB" w:eastAsia="zh-CN"/>
        </w:rPr>
        <w:t xml:space="preserve"> in </w:t>
      </w:r>
      <w:r w:rsidR="005C0ADC" w:rsidRPr="00E6172C">
        <w:rPr>
          <w:rFonts w:cs="Arial"/>
          <w:i/>
          <w:lang w:val="en-GB" w:eastAsia="zh-CN"/>
        </w:rPr>
        <w:t xml:space="preserve">tbx16 </w:t>
      </w:r>
      <w:r w:rsidR="00B4281C" w:rsidRPr="00E6172C">
        <w:rPr>
          <w:rFonts w:cs="Arial"/>
          <w:lang w:val="en-GB" w:eastAsia="zh-CN"/>
        </w:rPr>
        <w:t>morphant</w:t>
      </w:r>
      <w:r w:rsidRPr="00E6172C">
        <w:rPr>
          <w:rFonts w:cs="Arial"/>
          <w:lang w:val="en-GB" w:eastAsia="zh-CN"/>
        </w:rPr>
        <w:t xml:space="preserve">s. </w:t>
      </w:r>
      <w:r w:rsidR="00C67279" w:rsidRPr="00E6172C">
        <w:rPr>
          <w:rFonts w:cs="Arial"/>
          <w:lang w:val="en-GB" w:eastAsia="zh-CN"/>
        </w:rPr>
        <w:t>Injection of</w:t>
      </w:r>
      <w:r w:rsidR="00C67279" w:rsidRPr="00E6172C">
        <w:rPr>
          <w:rFonts w:cs="Arial"/>
          <w:i/>
          <w:lang w:val="en-GB" w:eastAsia="zh-CN"/>
        </w:rPr>
        <w:t xml:space="preserve"> tbx16 </w:t>
      </w:r>
      <w:r w:rsidR="00C67279" w:rsidRPr="00E6172C">
        <w:rPr>
          <w:rFonts w:cs="Arial"/>
          <w:lang w:val="en-GB" w:eastAsia="zh-CN"/>
        </w:rPr>
        <w:t>MO, but not</w:t>
      </w:r>
      <w:r w:rsidR="00A647E6" w:rsidRPr="00E6172C">
        <w:rPr>
          <w:rFonts w:cs="Arial"/>
          <w:lang w:val="en-GB" w:eastAsia="zh-CN"/>
        </w:rPr>
        <w:t xml:space="preserve"> </w:t>
      </w:r>
      <w:proofErr w:type="spellStart"/>
      <w:r w:rsidR="00A647E6" w:rsidRPr="00E6172C">
        <w:rPr>
          <w:rFonts w:cs="Arial"/>
          <w:i/>
          <w:lang w:val="en-GB" w:eastAsia="zh-CN"/>
        </w:rPr>
        <w:t>tbxta</w:t>
      </w:r>
      <w:proofErr w:type="spellEnd"/>
      <w:r w:rsidR="00A647E6" w:rsidRPr="00E6172C">
        <w:rPr>
          <w:rFonts w:cs="Arial"/>
          <w:lang w:val="en-GB" w:eastAsia="zh-CN"/>
        </w:rPr>
        <w:t xml:space="preserve"> </w:t>
      </w:r>
      <w:r w:rsidR="00C67279" w:rsidRPr="00E6172C">
        <w:rPr>
          <w:rFonts w:cs="Arial"/>
          <w:lang w:val="en-GB" w:eastAsia="zh-CN"/>
        </w:rPr>
        <w:t>MO</w:t>
      </w:r>
      <w:r w:rsidR="00C67279" w:rsidRPr="00E6172C">
        <w:rPr>
          <w:rFonts w:cs="Arial"/>
          <w:i/>
          <w:lang w:val="en-GB" w:eastAsia="zh-CN"/>
        </w:rPr>
        <w:t xml:space="preserve">, </w:t>
      </w:r>
      <w:r w:rsidR="008671B1" w:rsidRPr="00E6172C">
        <w:rPr>
          <w:rFonts w:cs="Arial"/>
          <w:lang w:val="en-GB" w:eastAsia="zh-CN"/>
        </w:rPr>
        <w:t>reduces</w:t>
      </w:r>
      <w:r w:rsidR="00C67279" w:rsidRPr="00E6172C">
        <w:rPr>
          <w:rFonts w:cs="Arial"/>
          <w:lang w:val="en-GB" w:eastAsia="zh-CN"/>
        </w:rPr>
        <w:t xml:space="preserve"> adaxial</w:t>
      </w:r>
      <w:r w:rsidR="00C67279" w:rsidRPr="00E6172C">
        <w:rPr>
          <w:rFonts w:cs="Arial"/>
          <w:i/>
          <w:lang w:val="en-GB" w:eastAsia="zh-CN"/>
        </w:rPr>
        <w:t xml:space="preserve"> myf5</w:t>
      </w:r>
      <w:r w:rsidR="008671B1" w:rsidRPr="00E6172C">
        <w:rPr>
          <w:rFonts w:cs="Arial"/>
          <w:lang w:val="en-GB" w:eastAsia="zh-CN"/>
        </w:rPr>
        <w:t xml:space="preserve"> mRNA to the level in paraxial mesoderm (orange arrowheads)</w:t>
      </w:r>
      <w:r w:rsidR="00C67279" w:rsidRPr="00E6172C">
        <w:rPr>
          <w:rFonts w:cs="Arial"/>
          <w:i/>
          <w:lang w:val="en-GB" w:eastAsia="zh-CN"/>
        </w:rPr>
        <w:t xml:space="preserve">, </w:t>
      </w:r>
      <w:r w:rsidR="00C67279" w:rsidRPr="00E6172C">
        <w:rPr>
          <w:rFonts w:cs="Arial"/>
          <w:lang w:val="en-GB" w:eastAsia="zh-CN"/>
        </w:rPr>
        <w:t>whereas</w:t>
      </w:r>
      <w:r w:rsidR="00A647E6" w:rsidRPr="00E6172C">
        <w:rPr>
          <w:rFonts w:cs="Arial"/>
          <w:i/>
          <w:lang w:val="en-GB" w:eastAsia="zh-CN"/>
        </w:rPr>
        <w:t xml:space="preserve"> </w:t>
      </w:r>
      <w:proofErr w:type="spellStart"/>
      <w:r w:rsidR="00A647E6" w:rsidRPr="00E6172C">
        <w:rPr>
          <w:rFonts w:cs="Arial"/>
          <w:i/>
          <w:lang w:val="en-GB" w:eastAsia="zh-CN"/>
        </w:rPr>
        <w:t>tbxta</w:t>
      </w:r>
      <w:proofErr w:type="spellEnd"/>
      <w:r w:rsidR="00A647E6" w:rsidRPr="00E6172C">
        <w:rPr>
          <w:rFonts w:cs="Arial"/>
          <w:i/>
          <w:lang w:val="en-GB" w:eastAsia="zh-CN"/>
        </w:rPr>
        <w:t xml:space="preserve"> </w:t>
      </w:r>
      <w:r w:rsidR="00054802" w:rsidRPr="00E6172C">
        <w:rPr>
          <w:rFonts w:cs="Arial"/>
          <w:lang w:val="en-GB" w:eastAsia="zh-CN"/>
        </w:rPr>
        <w:t xml:space="preserve">MO but not </w:t>
      </w:r>
      <w:r w:rsidR="00054802" w:rsidRPr="00E6172C">
        <w:rPr>
          <w:rFonts w:cs="Arial"/>
          <w:i/>
          <w:lang w:val="en-GB" w:eastAsia="zh-CN"/>
        </w:rPr>
        <w:t>tbx16</w:t>
      </w:r>
      <w:r w:rsidR="00054802" w:rsidRPr="00E6172C">
        <w:rPr>
          <w:rFonts w:cs="Arial"/>
          <w:lang w:val="en-GB" w:eastAsia="zh-CN"/>
        </w:rPr>
        <w:t xml:space="preserve"> MO up-regulates </w:t>
      </w:r>
      <w:r w:rsidR="00054802" w:rsidRPr="00E6172C">
        <w:rPr>
          <w:rFonts w:cs="Arial"/>
          <w:i/>
          <w:lang w:val="en-GB" w:eastAsia="zh-CN"/>
        </w:rPr>
        <w:t>myf5</w:t>
      </w:r>
      <w:r w:rsidR="00054802" w:rsidRPr="00E6172C">
        <w:rPr>
          <w:rFonts w:cs="Arial"/>
          <w:lang w:val="en-GB" w:eastAsia="zh-CN"/>
        </w:rPr>
        <w:t xml:space="preserve"> mRNA in posterior tailbud (asterisks).  </w:t>
      </w:r>
      <w:r w:rsidR="00660A15" w:rsidRPr="00E6172C">
        <w:rPr>
          <w:rFonts w:cs="Arial"/>
          <w:i/>
          <w:lang w:val="en-GB" w:eastAsia="zh-CN"/>
        </w:rPr>
        <w:t>Tbx16</w:t>
      </w:r>
      <w:r w:rsidR="00660A15" w:rsidRPr="00E6172C">
        <w:rPr>
          <w:rFonts w:cs="Arial"/>
          <w:lang w:val="en-GB" w:eastAsia="zh-CN"/>
        </w:rPr>
        <w:t xml:space="preserve"> MO abolishes pre-adaxial </w:t>
      </w:r>
      <w:r w:rsidR="00660A15" w:rsidRPr="00E6172C">
        <w:rPr>
          <w:rFonts w:cs="Arial"/>
          <w:i/>
          <w:lang w:val="en-GB" w:eastAsia="zh-CN"/>
        </w:rPr>
        <w:t>myf5</w:t>
      </w:r>
      <w:r w:rsidR="00660A15" w:rsidRPr="00E6172C">
        <w:rPr>
          <w:rFonts w:cs="Arial"/>
          <w:lang w:val="en-GB" w:eastAsia="zh-CN"/>
        </w:rPr>
        <w:t xml:space="preserve"> mRNA in </w:t>
      </w:r>
      <w:proofErr w:type="spellStart"/>
      <w:r w:rsidR="00177B12" w:rsidRPr="00E6172C">
        <w:rPr>
          <w:rFonts w:cs="Arial"/>
          <w:lang w:val="en-GB" w:eastAsia="zh-CN"/>
        </w:rPr>
        <w:t>cyA</w:t>
      </w:r>
      <w:proofErr w:type="spellEnd"/>
      <w:r w:rsidR="00660A15" w:rsidRPr="00E6172C">
        <w:rPr>
          <w:rFonts w:cs="Arial"/>
          <w:lang w:val="en-GB" w:eastAsia="zh-CN"/>
        </w:rPr>
        <w:t xml:space="preserve">-treated embryos (white arrowheads).  </w:t>
      </w:r>
      <w:r w:rsidR="00B4281C" w:rsidRPr="00E6172C">
        <w:rPr>
          <w:rFonts w:cs="Arial"/>
          <w:lang w:val="en-GB" w:eastAsia="zh-CN"/>
        </w:rPr>
        <w:t xml:space="preserve">Adaxial </w:t>
      </w:r>
      <w:r w:rsidR="00B4281C" w:rsidRPr="00E6172C">
        <w:rPr>
          <w:rFonts w:cs="Arial"/>
          <w:i/>
          <w:lang w:val="en-GB" w:eastAsia="zh-CN"/>
        </w:rPr>
        <w:t>myf5</w:t>
      </w:r>
      <w:r w:rsidR="00B4281C" w:rsidRPr="00E6172C">
        <w:rPr>
          <w:rFonts w:cs="Arial"/>
          <w:lang w:val="en-GB" w:eastAsia="zh-CN"/>
        </w:rPr>
        <w:t xml:space="preserve"> and</w:t>
      </w:r>
      <w:r w:rsidRPr="00E6172C">
        <w:rPr>
          <w:rFonts w:cs="Arial"/>
          <w:lang w:val="en-GB" w:eastAsia="zh-CN"/>
        </w:rPr>
        <w:t xml:space="preserve"> </w:t>
      </w:r>
      <w:proofErr w:type="spellStart"/>
      <w:r w:rsidRPr="00E6172C">
        <w:rPr>
          <w:rFonts w:cs="Arial"/>
          <w:i/>
          <w:lang w:val="en-GB" w:eastAsia="zh-CN"/>
        </w:rPr>
        <w:t>myod</w:t>
      </w:r>
      <w:proofErr w:type="spellEnd"/>
      <w:r w:rsidRPr="00E6172C">
        <w:rPr>
          <w:rFonts w:cs="Arial"/>
          <w:i/>
          <w:lang w:val="en-GB" w:eastAsia="zh-CN"/>
        </w:rPr>
        <w:t xml:space="preserve"> </w:t>
      </w:r>
      <w:r w:rsidRPr="00E6172C">
        <w:rPr>
          <w:rFonts w:cs="Arial"/>
          <w:lang w:val="en-GB" w:eastAsia="zh-CN"/>
        </w:rPr>
        <w:t>transcripts</w:t>
      </w:r>
      <w:r w:rsidR="00B4281C" w:rsidRPr="00E6172C">
        <w:rPr>
          <w:rFonts w:cs="Arial"/>
          <w:lang w:val="en-GB" w:eastAsia="zh-CN"/>
        </w:rPr>
        <w:t xml:space="preserve"> recover in</w:t>
      </w:r>
      <w:r w:rsidR="00A647E6" w:rsidRPr="00E6172C">
        <w:rPr>
          <w:rFonts w:cs="Arial"/>
          <w:lang w:val="en-GB" w:eastAsia="zh-CN"/>
        </w:rPr>
        <w:t xml:space="preserve"> </w:t>
      </w:r>
      <w:proofErr w:type="spellStart"/>
      <w:r w:rsidR="00A647E6" w:rsidRPr="00E6172C">
        <w:rPr>
          <w:rFonts w:cs="Arial"/>
          <w:i/>
          <w:lang w:val="en-GB" w:eastAsia="zh-CN"/>
        </w:rPr>
        <w:t>tbxta</w:t>
      </w:r>
      <w:proofErr w:type="spellEnd"/>
      <w:r w:rsidR="00A647E6" w:rsidRPr="00E6172C">
        <w:rPr>
          <w:rFonts w:cs="Arial"/>
          <w:lang w:val="en-GB" w:eastAsia="zh-CN"/>
        </w:rPr>
        <w:t xml:space="preserve"> </w:t>
      </w:r>
      <w:proofErr w:type="gramStart"/>
      <w:r w:rsidR="00B4281C" w:rsidRPr="00E6172C">
        <w:rPr>
          <w:rFonts w:cs="Arial"/>
          <w:lang w:val="en-GB" w:eastAsia="zh-CN"/>
        </w:rPr>
        <w:t>morphants, but</w:t>
      </w:r>
      <w:proofErr w:type="gramEnd"/>
      <w:r w:rsidR="00B4281C" w:rsidRPr="00E6172C">
        <w:rPr>
          <w:rFonts w:cs="Arial"/>
          <w:lang w:val="en-GB" w:eastAsia="zh-CN"/>
        </w:rPr>
        <w:t xml:space="preserve"> are ablated by </w:t>
      </w:r>
      <w:proofErr w:type="spellStart"/>
      <w:r w:rsidR="00B4281C" w:rsidRPr="00E6172C">
        <w:rPr>
          <w:rFonts w:cs="Arial"/>
          <w:lang w:val="en-GB" w:eastAsia="zh-CN"/>
        </w:rPr>
        <w:t>cyA</w:t>
      </w:r>
      <w:proofErr w:type="spellEnd"/>
      <w:r w:rsidR="00B4281C" w:rsidRPr="00E6172C">
        <w:rPr>
          <w:rFonts w:cs="Arial"/>
          <w:lang w:val="en-GB" w:eastAsia="zh-CN"/>
        </w:rPr>
        <w:t>-treatment</w:t>
      </w:r>
      <w:r w:rsidR="00660A15" w:rsidRPr="00E6172C">
        <w:rPr>
          <w:rFonts w:cs="Arial"/>
          <w:lang w:val="en-GB" w:eastAsia="zh-CN"/>
        </w:rPr>
        <w:t xml:space="preserve"> (red arrowheads)</w:t>
      </w:r>
      <w:r w:rsidRPr="00E6172C">
        <w:rPr>
          <w:rFonts w:cs="Arial"/>
          <w:lang w:val="en-GB" w:eastAsia="zh-CN"/>
        </w:rPr>
        <w:t xml:space="preserve">.  </w:t>
      </w:r>
      <w:proofErr w:type="spellStart"/>
      <w:r w:rsidR="0097292D" w:rsidRPr="00E6172C">
        <w:rPr>
          <w:rFonts w:cs="Arial"/>
          <w:lang w:val="en-GB" w:eastAsia="zh-CN"/>
        </w:rPr>
        <w:t>C</w:t>
      </w:r>
      <w:r w:rsidR="00FD1094" w:rsidRPr="00E6172C">
        <w:rPr>
          <w:rFonts w:cs="Arial"/>
          <w:lang w:val="en-GB" w:eastAsia="zh-CN"/>
        </w:rPr>
        <w:t>yA</w:t>
      </w:r>
      <w:proofErr w:type="spellEnd"/>
      <w:r w:rsidR="00FD1094" w:rsidRPr="00E6172C">
        <w:rPr>
          <w:rFonts w:cs="Arial"/>
          <w:lang w:val="en-GB" w:eastAsia="zh-CN"/>
        </w:rPr>
        <w:t>-treat</w:t>
      </w:r>
      <w:r w:rsidR="0097292D" w:rsidRPr="00E6172C">
        <w:rPr>
          <w:rFonts w:cs="Arial"/>
          <w:lang w:val="en-GB" w:eastAsia="zh-CN"/>
        </w:rPr>
        <w:t>ment of</w:t>
      </w:r>
      <w:r w:rsidRPr="00E6172C">
        <w:rPr>
          <w:rFonts w:cs="Arial"/>
          <w:lang w:val="en-GB" w:eastAsia="zh-CN"/>
        </w:rPr>
        <w:t xml:space="preserve"> </w:t>
      </w:r>
      <w:r w:rsidR="0097292D" w:rsidRPr="00E6172C">
        <w:rPr>
          <w:rFonts w:cs="Arial"/>
          <w:i/>
          <w:lang w:val="en-GB" w:eastAsia="zh-CN"/>
        </w:rPr>
        <w:t>tbx16</w:t>
      </w:r>
      <w:r w:rsidR="0097292D" w:rsidRPr="00E6172C">
        <w:rPr>
          <w:rFonts w:cs="Arial"/>
          <w:lang w:val="en-GB" w:eastAsia="zh-CN"/>
        </w:rPr>
        <w:t xml:space="preserve"> morphant</w:t>
      </w:r>
      <w:r w:rsidRPr="00E6172C">
        <w:rPr>
          <w:rFonts w:cs="Arial"/>
          <w:lang w:val="en-GB" w:eastAsia="zh-CN"/>
        </w:rPr>
        <w:t>s ablate</w:t>
      </w:r>
      <w:r w:rsidR="00FD1094" w:rsidRPr="00E6172C">
        <w:rPr>
          <w:rFonts w:cs="Arial"/>
          <w:lang w:val="en-GB" w:eastAsia="zh-CN"/>
        </w:rPr>
        <w:t>s</w:t>
      </w:r>
      <w:r w:rsidRPr="00E6172C">
        <w:rPr>
          <w:rFonts w:cs="Arial"/>
          <w:lang w:val="en-GB" w:eastAsia="zh-CN"/>
        </w:rPr>
        <w:t xml:space="preserve"> adaxial </w:t>
      </w:r>
      <w:proofErr w:type="spellStart"/>
      <w:r w:rsidRPr="00E6172C">
        <w:rPr>
          <w:rFonts w:cs="Arial"/>
          <w:i/>
          <w:lang w:val="en-GB" w:eastAsia="zh-CN"/>
        </w:rPr>
        <w:t>myod</w:t>
      </w:r>
      <w:proofErr w:type="spellEnd"/>
      <w:r w:rsidRPr="00E6172C">
        <w:rPr>
          <w:rFonts w:cs="Arial"/>
          <w:i/>
          <w:lang w:val="en-GB" w:eastAsia="zh-CN"/>
        </w:rPr>
        <w:t xml:space="preserve"> </w:t>
      </w:r>
      <w:r w:rsidRPr="00E6172C">
        <w:rPr>
          <w:rFonts w:cs="Arial"/>
          <w:lang w:val="en-GB" w:eastAsia="zh-CN"/>
        </w:rPr>
        <w:t xml:space="preserve">expression </w:t>
      </w:r>
      <w:r w:rsidR="0097292D" w:rsidRPr="00E6172C">
        <w:rPr>
          <w:rFonts w:cs="Arial"/>
          <w:lang w:val="en-GB" w:eastAsia="zh-CN"/>
        </w:rPr>
        <w:t>throughout the axis</w:t>
      </w:r>
      <w:r w:rsidR="00C67279" w:rsidRPr="00E6172C">
        <w:rPr>
          <w:rFonts w:cs="Arial"/>
          <w:lang w:val="en-GB" w:eastAsia="zh-CN"/>
        </w:rPr>
        <w:t xml:space="preserve"> (cyan arrowheads)</w:t>
      </w:r>
      <w:r w:rsidR="00660A15" w:rsidRPr="00E6172C">
        <w:rPr>
          <w:rFonts w:cs="Arial"/>
          <w:lang w:val="en-GB" w:eastAsia="zh-CN"/>
        </w:rPr>
        <w:t>,</w:t>
      </w:r>
      <w:r w:rsidR="0097292D" w:rsidRPr="00E6172C">
        <w:rPr>
          <w:rFonts w:cs="Arial"/>
          <w:lang w:val="en-GB" w:eastAsia="zh-CN"/>
        </w:rPr>
        <w:t xml:space="preserve"> leaving</w:t>
      </w:r>
      <w:r w:rsidR="00FD1094" w:rsidRPr="00E6172C">
        <w:rPr>
          <w:rFonts w:cs="Arial"/>
          <w:lang w:val="en-GB" w:eastAsia="zh-CN"/>
        </w:rPr>
        <w:t xml:space="preserve"> </w:t>
      </w:r>
      <w:r w:rsidRPr="00E6172C">
        <w:rPr>
          <w:rFonts w:cs="Arial"/>
          <w:lang w:val="en-GB" w:eastAsia="zh-CN"/>
        </w:rPr>
        <w:t xml:space="preserve">only residual </w:t>
      </w:r>
      <w:r w:rsidR="00FD1094" w:rsidRPr="00E6172C">
        <w:rPr>
          <w:rFonts w:cs="Arial"/>
          <w:lang w:val="en-GB" w:eastAsia="zh-CN"/>
        </w:rPr>
        <w:t xml:space="preserve">paraxial </w:t>
      </w:r>
      <w:proofErr w:type="spellStart"/>
      <w:r w:rsidRPr="00E6172C">
        <w:rPr>
          <w:rFonts w:cs="Arial"/>
          <w:i/>
          <w:lang w:val="en-GB" w:eastAsia="zh-CN"/>
        </w:rPr>
        <w:t>myod</w:t>
      </w:r>
      <w:proofErr w:type="spellEnd"/>
      <w:r w:rsidRPr="00E6172C">
        <w:rPr>
          <w:rFonts w:cs="Arial"/>
          <w:i/>
          <w:lang w:val="en-GB" w:eastAsia="zh-CN"/>
        </w:rPr>
        <w:t xml:space="preserve"> </w:t>
      </w:r>
      <w:r w:rsidRPr="00E6172C">
        <w:rPr>
          <w:rFonts w:cs="Arial"/>
          <w:lang w:val="en-GB" w:eastAsia="zh-CN"/>
        </w:rPr>
        <w:t xml:space="preserve">and </w:t>
      </w:r>
      <w:r w:rsidRPr="00E6172C">
        <w:rPr>
          <w:rFonts w:cs="Arial"/>
          <w:i/>
          <w:lang w:val="en-GB" w:eastAsia="zh-CN"/>
        </w:rPr>
        <w:t xml:space="preserve">myf5 </w:t>
      </w:r>
      <w:r w:rsidRPr="00E6172C">
        <w:rPr>
          <w:rFonts w:cs="Arial"/>
          <w:lang w:val="en-GB" w:eastAsia="zh-CN"/>
        </w:rPr>
        <w:t>expression</w:t>
      </w:r>
      <w:r w:rsidR="0097292D" w:rsidRPr="00E6172C">
        <w:rPr>
          <w:rFonts w:cs="Arial"/>
          <w:lang w:val="en-GB" w:eastAsia="zh-CN"/>
        </w:rPr>
        <w:t xml:space="preserve"> (mauve arrowheads)</w:t>
      </w:r>
      <w:r w:rsidRPr="00E6172C">
        <w:rPr>
          <w:rFonts w:cs="Arial"/>
          <w:lang w:val="en-GB" w:eastAsia="zh-CN"/>
        </w:rPr>
        <w:t>.</w:t>
      </w:r>
      <w:r w:rsidR="00BC6BCD">
        <w:rPr>
          <w:rFonts w:cs="Arial"/>
          <w:lang w:val="en-GB" w:eastAsia="zh-CN"/>
        </w:rPr>
        <w:t xml:space="preserve"> </w:t>
      </w:r>
      <w:r w:rsidR="00660A15" w:rsidRPr="00E6172C">
        <w:rPr>
          <w:rFonts w:cs="Arial"/>
          <w:lang w:val="en-GB" w:eastAsia="zh-CN"/>
        </w:rPr>
        <w:t xml:space="preserve"> </w:t>
      </w:r>
      <w:r w:rsidRPr="00E6172C">
        <w:rPr>
          <w:rFonts w:cs="Arial"/>
          <w:lang w:val="en-GB" w:eastAsia="zh-CN"/>
        </w:rPr>
        <w:t>Bars:</w:t>
      </w:r>
      <w:r w:rsidR="00C556BD" w:rsidRPr="00E6172C">
        <w:rPr>
          <w:rFonts w:cs="Arial"/>
          <w:lang w:val="en-GB" w:eastAsia="zh-CN"/>
        </w:rPr>
        <w:t> </w:t>
      </w:r>
      <w:r w:rsidR="00E05A32" w:rsidRPr="00E6172C">
        <w:rPr>
          <w:rFonts w:cs="Arial"/>
          <w:lang w:val="en-GB" w:eastAsia="zh-CN"/>
        </w:rPr>
        <w:t>100 </w:t>
      </w:r>
      <w:r w:rsidRPr="00E6172C">
        <w:rPr>
          <w:rFonts w:cs="Arial"/>
          <w:lang w:val="en-GB" w:eastAsia="zh-CN"/>
        </w:rPr>
        <w:t>µm.</w:t>
      </w:r>
    </w:p>
    <w:p w14:paraId="237649EB" w14:textId="77777777" w:rsidR="00C715CA" w:rsidRPr="00E6172C" w:rsidRDefault="00C715CA" w:rsidP="00C715CA">
      <w:pPr>
        <w:widowControl w:val="0"/>
        <w:autoSpaceDE w:val="0"/>
        <w:autoSpaceDN w:val="0"/>
        <w:adjustRightInd w:val="0"/>
        <w:spacing w:line="360" w:lineRule="auto"/>
        <w:jc w:val="both"/>
        <w:rPr>
          <w:rFonts w:cs="Arial"/>
          <w:lang w:val="en-GB" w:eastAsia="zh-CN"/>
        </w:rPr>
      </w:pPr>
    </w:p>
    <w:p w14:paraId="0BFE8AC0" w14:textId="42022A74" w:rsidR="00C715CA" w:rsidRPr="00E6172C" w:rsidRDefault="00C715CA" w:rsidP="00C715CA">
      <w:pPr>
        <w:widowControl w:val="0"/>
        <w:autoSpaceDE w:val="0"/>
        <w:autoSpaceDN w:val="0"/>
        <w:adjustRightInd w:val="0"/>
        <w:spacing w:line="360" w:lineRule="auto"/>
        <w:jc w:val="both"/>
        <w:outlineLvl w:val="0"/>
        <w:rPr>
          <w:b/>
          <w:lang w:val="en-GB"/>
        </w:rPr>
      </w:pPr>
      <w:r w:rsidRPr="00E6172C">
        <w:rPr>
          <w:rFonts w:cs="Arial"/>
          <w:b/>
          <w:lang w:val="en-GB" w:eastAsia="zh-CN"/>
        </w:rPr>
        <w:t>Fig</w:t>
      </w:r>
      <w:r w:rsidR="00B324F2" w:rsidRPr="00E6172C">
        <w:rPr>
          <w:rFonts w:cs="Arial"/>
          <w:b/>
          <w:lang w:val="en-GB" w:eastAsia="zh-CN"/>
        </w:rPr>
        <w:t xml:space="preserve">. </w:t>
      </w:r>
      <w:r w:rsidR="00CC377C" w:rsidRPr="00E6172C">
        <w:rPr>
          <w:rFonts w:cs="Arial"/>
          <w:b/>
          <w:lang w:val="en-GB" w:eastAsia="zh-CN"/>
        </w:rPr>
        <w:t>5</w:t>
      </w:r>
      <w:r w:rsidRPr="00E6172C">
        <w:rPr>
          <w:rFonts w:cs="Arial"/>
          <w:b/>
          <w:lang w:val="en-GB" w:eastAsia="zh-CN"/>
        </w:rPr>
        <w:t>.</w:t>
      </w:r>
      <w:r w:rsidRPr="00E6172C">
        <w:rPr>
          <w:rFonts w:cs="Arial"/>
          <w:lang w:val="en-GB" w:eastAsia="zh-CN"/>
        </w:rPr>
        <w:t xml:space="preserve"> </w:t>
      </w:r>
      <w:r w:rsidR="005B0D5D" w:rsidRPr="00E6172C">
        <w:rPr>
          <w:b/>
          <w:lang w:val="en-GB"/>
        </w:rPr>
        <w:t>Tbx16 is necessary and sufficient for MRF induction</w:t>
      </w:r>
    </w:p>
    <w:p w14:paraId="553BF367" w14:textId="01CCFBD2" w:rsidR="00C715CA" w:rsidRPr="00E6172C" w:rsidRDefault="00C715CA" w:rsidP="00C715CA">
      <w:pPr>
        <w:widowControl w:val="0"/>
        <w:autoSpaceDE w:val="0"/>
        <w:autoSpaceDN w:val="0"/>
        <w:adjustRightInd w:val="0"/>
        <w:spacing w:line="360" w:lineRule="auto"/>
        <w:jc w:val="both"/>
        <w:rPr>
          <w:rFonts w:cs="Arial"/>
          <w:lang w:val="en-GB" w:eastAsia="zh-CN"/>
        </w:rPr>
      </w:pPr>
      <w:r w:rsidRPr="00E6172C">
        <w:rPr>
          <w:rFonts w:cs="Arial"/>
          <w:i/>
          <w:lang w:val="en-GB"/>
        </w:rPr>
        <w:t>In situ</w:t>
      </w:r>
      <w:r w:rsidRPr="00E6172C">
        <w:rPr>
          <w:rFonts w:cs="Arial"/>
          <w:lang w:val="en-GB"/>
        </w:rPr>
        <w:t xml:space="preserve"> mRNA hybridization </w:t>
      </w:r>
      <w:r w:rsidR="00055F90" w:rsidRPr="00E6172C">
        <w:rPr>
          <w:rFonts w:cs="Arial"/>
          <w:lang w:val="en-GB"/>
        </w:rPr>
        <w:t xml:space="preserve">for the indicated mRNAs of </w:t>
      </w:r>
      <w:r w:rsidR="00055F90" w:rsidRPr="00E6172C">
        <w:rPr>
          <w:rFonts w:cs="Arial"/>
          <w:lang w:val="en-GB" w:eastAsia="zh-CN"/>
        </w:rPr>
        <w:t xml:space="preserve">control uninjected and </w:t>
      </w:r>
      <w:r w:rsidR="00055F90" w:rsidRPr="00E6172C">
        <w:rPr>
          <w:rFonts w:cs="Arial"/>
          <w:i/>
          <w:lang w:val="en-GB" w:eastAsia="zh-CN"/>
        </w:rPr>
        <w:t>fgf4</w:t>
      </w:r>
      <w:r w:rsidR="00055F90" w:rsidRPr="00E6172C">
        <w:rPr>
          <w:rFonts w:cs="Arial"/>
          <w:lang w:val="en-GB" w:eastAsia="zh-CN"/>
        </w:rPr>
        <w:t xml:space="preserve"> </w:t>
      </w:r>
      <w:r w:rsidR="00635A8B" w:rsidRPr="00E6172C">
        <w:rPr>
          <w:rFonts w:cs="Arial"/>
          <w:lang w:val="en-GB" w:eastAsia="zh-CN"/>
        </w:rPr>
        <w:t xml:space="preserve">(A,B) or </w:t>
      </w:r>
      <w:r w:rsidR="00635A8B" w:rsidRPr="00E6172C">
        <w:rPr>
          <w:rFonts w:cs="Arial"/>
          <w:i/>
          <w:lang w:val="en-GB" w:eastAsia="zh-CN"/>
        </w:rPr>
        <w:t>tbx16</w:t>
      </w:r>
      <w:r w:rsidR="00635A8B" w:rsidRPr="00E6172C">
        <w:rPr>
          <w:rFonts w:cs="Arial"/>
          <w:lang w:val="en-GB" w:eastAsia="zh-CN"/>
        </w:rPr>
        <w:t xml:space="preserve"> (C</w:t>
      </w:r>
      <w:r w:rsidR="0057043E" w:rsidRPr="00E6172C">
        <w:rPr>
          <w:rFonts w:cs="Arial"/>
          <w:lang w:val="en-GB" w:eastAsia="zh-CN"/>
        </w:rPr>
        <w:t>,D</w:t>
      </w:r>
      <w:r w:rsidR="00635A8B" w:rsidRPr="00E6172C">
        <w:rPr>
          <w:rFonts w:cs="Arial"/>
          <w:lang w:val="en-GB" w:eastAsia="zh-CN"/>
        </w:rPr>
        <w:t xml:space="preserve">) </w:t>
      </w:r>
      <w:r w:rsidR="00055F90" w:rsidRPr="00E6172C">
        <w:rPr>
          <w:rFonts w:cs="Arial"/>
          <w:lang w:val="en-GB" w:eastAsia="zh-CN"/>
        </w:rPr>
        <w:t xml:space="preserve">mRNA-injected embryos at </w:t>
      </w:r>
      <w:r w:rsidR="00055F90" w:rsidRPr="00E6172C">
        <w:rPr>
          <w:rFonts w:cs="Arial"/>
          <w:lang w:val="en-GB"/>
        </w:rPr>
        <w:t>80% epiboly</w:t>
      </w:r>
      <w:r w:rsidR="00055F90" w:rsidRPr="00E6172C">
        <w:rPr>
          <w:rFonts w:cs="Arial"/>
          <w:lang w:val="en-GB" w:eastAsia="zh-CN"/>
        </w:rPr>
        <w:t xml:space="preserve"> stage in </w:t>
      </w:r>
      <w:r w:rsidR="00E32C8B" w:rsidRPr="00E6172C">
        <w:rPr>
          <w:rFonts w:cs="Arial"/>
          <w:i/>
          <w:lang w:val="en-GB" w:eastAsia="zh-CN"/>
        </w:rPr>
        <w:t>tbx16</w:t>
      </w:r>
      <w:r w:rsidRPr="00E6172C">
        <w:rPr>
          <w:rFonts w:cs="Arial"/>
          <w:i/>
          <w:vertAlign w:val="superscript"/>
          <w:lang w:val="en-GB" w:eastAsia="zh-CN"/>
        </w:rPr>
        <w:t>+/-</w:t>
      </w:r>
      <w:r w:rsidRPr="00E6172C">
        <w:rPr>
          <w:rFonts w:cs="Arial"/>
          <w:i/>
          <w:lang w:val="en-GB" w:eastAsia="zh-CN"/>
        </w:rPr>
        <w:t xml:space="preserve"> </w:t>
      </w:r>
      <w:proofErr w:type="spellStart"/>
      <w:r w:rsidRPr="00E6172C">
        <w:rPr>
          <w:rFonts w:cs="Arial"/>
          <w:lang w:val="en-GB" w:eastAsia="zh-CN"/>
        </w:rPr>
        <w:t>incross</w:t>
      </w:r>
      <w:proofErr w:type="spellEnd"/>
      <w:r w:rsidRPr="00E6172C">
        <w:rPr>
          <w:rFonts w:cs="Arial"/>
          <w:lang w:val="en-GB" w:eastAsia="zh-CN"/>
        </w:rPr>
        <w:t xml:space="preserve"> </w:t>
      </w:r>
      <w:r w:rsidR="00055F90" w:rsidRPr="00E6172C">
        <w:rPr>
          <w:rFonts w:cs="Arial"/>
          <w:lang w:val="en-GB" w:eastAsia="zh-CN"/>
        </w:rPr>
        <w:t>(A)</w:t>
      </w:r>
      <w:r w:rsidR="00635A8B" w:rsidRPr="00E6172C">
        <w:rPr>
          <w:rFonts w:cs="Arial"/>
          <w:lang w:val="en-GB" w:eastAsia="zh-CN"/>
        </w:rPr>
        <w:t xml:space="preserve"> and</w:t>
      </w:r>
      <w:r w:rsidR="00055F90" w:rsidRPr="00E6172C">
        <w:rPr>
          <w:rFonts w:cs="Arial"/>
          <w:lang w:val="en-GB" w:eastAsia="zh-CN"/>
        </w:rPr>
        <w:t xml:space="preserve"> wild type </w:t>
      </w:r>
      <w:r w:rsidRPr="00E6172C">
        <w:rPr>
          <w:rFonts w:cs="Arial"/>
          <w:lang w:val="en-GB" w:eastAsia="zh-CN"/>
        </w:rPr>
        <w:t>(B</w:t>
      </w:r>
      <w:r w:rsidR="0057043E" w:rsidRPr="00E6172C">
        <w:rPr>
          <w:rFonts w:cs="Arial"/>
          <w:lang w:val="en-GB" w:eastAsia="zh-CN"/>
        </w:rPr>
        <w:t>-D</w:t>
      </w:r>
      <w:r w:rsidRPr="00E6172C">
        <w:rPr>
          <w:rFonts w:cs="Arial"/>
          <w:lang w:val="en-GB" w:eastAsia="zh-CN"/>
        </w:rPr>
        <w:t xml:space="preserve">). </w:t>
      </w:r>
      <w:r w:rsidR="00CB3555" w:rsidRPr="00E6172C">
        <w:rPr>
          <w:rFonts w:cs="Arial"/>
          <w:lang w:val="en-GB" w:eastAsia="zh-CN"/>
        </w:rPr>
        <w:t xml:space="preserve"> </w:t>
      </w:r>
      <w:r w:rsidR="00635A8B" w:rsidRPr="00E6172C">
        <w:rPr>
          <w:rFonts w:cs="Arial"/>
          <w:lang w:val="en-GB" w:eastAsia="zh-CN"/>
        </w:rPr>
        <w:t xml:space="preserve"> </w:t>
      </w:r>
      <w:r w:rsidR="003053D3" w:rsidRPr="00E6172C">
        <w:rPr>
          <w:rFonts w:cs="Arial"/>
          <w:lang w:val="en-GB" w:eastAsia="zh-CN"/>
        </w:rPr>
        <w:t xml:space="preserve">Dorsal views.  Insets ventral views.  </w:t>
      </w:r>
      <w:r w:rsidRPr="00E6172C">
        <w:rPr>
          <w:rFonts w:cs="Arial"/>
          <w:b/>
          <w:lang w:val="en-GB" w:eastAsia="zh-CN"/>
        </w:rPr>
        <w:t>A.</w:t>
      </w:r>
      <w:r w:rsidRPr="00E6172C">
        <w:rPr>
          <w:rFonts w:cs="Arial"/>
          <w:lang w:val="en-GB" w:eastAsia="zh-CN"/>
        </w:rPr>
        <w:t xml:space="preserve"> </w:t>
      </w:r>
      <w:r w:rsidRPr="00E6172C">
        <w:rPr>
          <w:rFonts w:cs="Arial"/>
          <w:i/>
          <w:lang w:val="en-GB" w:eastAsia="zh-CN"/>
        </w:rPr>
        <w:t xml:space="preserve">Myf5 </w:t>
      </w:r>
      <w:r w:rsidRPr="00E6172C">
        <w:rPr>
          <w:rFonts w:cs="Arial"/>
          <w:lang w:val="en-GB" w:eastAsia="zh-CN"/>
        </w:rPr>
        <w:t xml:space="preserve">and </w:t>
      </w:r>
      <w:proofErr w:type="spellStart"/>
      <w:r w:rsidRPr="00E6172C">
        <w:rPr>
          <w:rFonts w:cs="Arial"/>
          <w:i/>
          <w:lang w:val="en-GB" w:eastAsia="zh-CN"/>
        </w:rPr>
        <w:t>myod</w:t>
      </w:r>
      <w:proofErr w:type="spellEnd"/>
      <w:r w:rsidRPr="00E6172C">
        <w:rPr>
          <w:rFonts w:cs="Arial"/>
          <w:i/>
          <w:lang w:val="en-GB" w:eastAsia="zh-CN"/>
        </w:rPr>
        <w:t xml:space="preserve"> </w:t>
      </w:r>
      <w:r w:rsidR="00055F90" w:rsidRPr="00E6172C">
        <w:rPr>
          <w:rFonts w:cs="Arial"/>
          <w:lang w:val="en-GB" w:eastAsia="zh-CN"/>
        </w:rPr>
        <w:t xml:space="preserve">mRNAs </w:t>
      </w:r>
      <w:r w:rsidR="00C67736" w:rsidRPr="00E6172C">
        <w:rPr>
          <w:rFonts w:cs="Arial"/>
          <w:lang w:val="en-GB" w:eastAsia="zh-CN"/>
        </w:rPr>
        <w:t>flank the dorsal midline in siblings (sib</w:t>
      </w:r>
      <w:proofErr w:type="gramStart"/>
      <w:r w:rsidR="00C67736" w:rsidRPr="00E6172C">
        <w:rPr>
          <w:rFonts w:cs="Arial"/>
          <w:lang w:val="en-GB" w:eastAsia="zh-CN"/>
        </w:rPr>
        <w:t>), but</w:t>
      </w:r>
      <w:proofErr w:type="gramEnd"/>
      <w:r w:rsidR="00C67736" w:rsidRPr="00E6172C">
        <w:rPr>
          <w:rFonts w:cs="Arial"/>
          <w:lang w:val="en-GB" w:eastAsia="zh-CN"/>
        </w:rPr>
        <w:t xml:space="preserve"> are </w:t>
      </w:r>
      <w:r w:rsidRPr="00E6172C">
        <w:rPr>
          <w:rFonts w:cs="Arial"/>
          <w:lang w:val="en-GB" w:eastAsia="zh-CN"/>
        </w:rPr>
        <w:t>absent</w:t>
      </w:r>
      <w:r w:rsidR="00C67736" w:rsidRPr="00E6172C">
        <w:rPr>
          <w:rFonts w:cs="Arial"/>
          <w:lang w:val="en-GB" w:eastAsia="zh-CN"/>
        </w:rPr>
        <w:t xml:space="preserve"> or greatly diminished </w:t>
      </w:r>
      <w:r w:rsidRPr="00E6172C">
        <w:rPr>
          <w:rFonts w:cs="Arial"/>
          <w:lang w:val="en-GB" w:eastAsia="zh-CN"/>
        </w:rPr>
        <w:t>in</w:t>
      </w:r>
      <w:r w:rsidRPr="00E6172C">
        <w:rPr>
          <w:rFonts w:cs="Arial"/>
          <w:i/>
          <w:lang w:val="en-GB" w:eastAsia="zh-CN"/>
        </w:rPr>
        <w:t xml:space="preserve"> </w:t>
      </w:r>
      <w:r w:rsidR="00E32C8B" w:rsidRPr="00E6172C">
        <w:rPr>
          <w:rFonts w:cs="Arial"/>
          <w:i/>
          <w:lang w:val="en-GB" w:eastAsia="zh-CN"/>
        </w:rPr>
        <w:t>tbx16</w:t>
      </w:r>
      <w:r w:rsidRPr="00E6172C">
        <w:rPr>
          <w:rFonts w:cs="Arial"/>
          <w:i/>
          <w:vertAlign w:val="superscript"/>
          <w:lang w:val="en-GB" w:eastAsia="zh-CN"/>
        </w:rPr>
        <w:t>-/-</w:t>
      </w:r>
      <w:r w:rsidR="00C67736" w:rsidRPr="00E6172C">
        <w:rPr>
          <w:rFonts w:cs="Arial"/>
          <w:i/>
          <w:vertAlign w:val="superscript"/>
          <w:lang w:val="en-GB" w:eastAsia="zh-CN"/>
        </w:rPr>
        <w:t xml:space="preserve"> </w:t>
      </w:r>
      <w:r w:rsidR="00C67736" w:rsidRPr="00E6172C">
        <w:rPr>
          <w:rFonts w:cs="Arial"/>
          <w:lang w:val="en-GB" w:eastAsia="zh-CN"/>
        </w:rPr>
        <w:t>mutan</w:t>
      </w:r>
      <w:r w:rsidRPr="00E6172C">
        <w:rPr>
          <w:rFonts w:cs="Arial"/>
          <w:lang w:val="en-GB" w:eastAsia="zh-CN"/>
        </w:rPr>
        <w:t>t</w:t>
      </w:r>
      <w:r w:rsidR="00C67736" w:rsidRPr="00E6172C">
        <w:rPr>
          <w:rFonts w:cs="Arial"/>
          <w:lang w:val="en-GB" w:eastAsia="zh-CN"/>
        </w:rPr>
        <w:t>s</w:t>
      </w:r>
      <w:r w:rsidRPr="00E6172C">
        <w:rPr>
          <w:rFonts w:cs="Arial"/>
          <w:lang w:val="en-GB" w:eastAsia="zh-CN"/>
        </w:rPr>
        <w:t xml:space="preserve">. </w:t>
      </w:r>
      <w:r w:rsidR="000D05CE" w:rsidRPr="00E6172C">
        <w:rPr>
          <w:rFonts w:cs="Arial"/>
          <w:i/>
          <w:lang w:val="en-GB" w:eastAsia="zh-CN"/>
        </w:rPr>
        <w:t xml:space="preserve">Fgf4 </w:t>
      </w:r>
      <w:r w:rsidR="00055F90" w:rsidRPr="00E6172C">
        <w:rPr>
          <w:rFonts w:cs="Arial"/>
          <w:lang w:val="en-GB" w:eastAsia="zh-CN"/>
        </w:rPr>
        <w:t xml:space="preserve">widened notochord (bars) and induced </w:t>
      </w:r>
      <w:r w:rsidRPr="00E6172C">
        <w:rPr>
          <w:rFonts w:cs="Arial"/>
          <w:lang w:val="en-GB" w:eastAsia="zh-CN"/>
        </w:rPr>
        <w:t xml:space="preserve">ectopic </w:t>
      </w:r>
      <w:proofErr w:type="spellStart"/>
      <w:r w:rsidRPr="00E6172C">
        <w:rPr>
          <w:rFonts w:cs="Arial"/>
          <w:i/>
          <w:lang w:val="en-GB" w:eastAsia="zh-CN"/>
        </w:rPr>
        <w:t>myod</w:t>
      </w:r>
      <w:proofErr w:type="spellEnd"/>
      <w:r w:rsidRPr="00E6172C">
        <w:rPr>
          <w:rFonts w:cs="Arial"/>
          <w:i/>
          <w:lang w:val="en-GB" w:eastAsia="zh-CN"/>
        </w:rPr>
        <w:t xml:space="preserve"> </w:t>
      </w:r>
      <w:r w:rsidRPr="00E6172C">
        <w:rPr>
          <w:rFonts w:cs="Arial"/>
          <w:lang w:val="en-GB" w:eastAsia="zh-CN"/>
        </w:rPr>
        <w:t xml:space="preserve">and </w:t>
      </w:r>
      <w:r w:rsidRPr="00E6172C">
        <w:rPr>
          <w:rFonts w:cs="Arial"/>
          <w:i/>
          <w:lang w:val="en-GB" w:eastAsia="zh-CN"/>
        </w:rPr>
        <w:t xml:space="preserve">myf5 </w:t>
      </w:r>
      <w:r w:rsidR="00055F90" w:rsidRPr="00E6172C">
        <w:rPr>
          <w:rFonts w:cs="Arial"/>
          <w:lang w:val="en-GB" w:eastAsia="zh-CN"/>
        </w:rPr>
        <w:t xml:space="preserve">mRNA around the </w:t>
      </w:r>
      <w:r w:rsidRPr="00E6172C">
        <w:rPr>
          <w:rFonts w:cs="Arial"/>
          <w:lang w:val="en-GB" w:eastAsia="zh-CN"/>
        </w:rPr>
        <w:t xml:space="preserve">germ marginal zone of </w:t>
      </w:r>
      <w:proofErr w:type="gramStart"/>
      <w:r w:rsidRPr="00E6172C">
        <w:rPr>
          <w:rFonts w:cs="Arial"/>
          <w:lang w:val="en-GB" w:eastAsia="zh-CN"/>
        </w:rPr>
        <w:t>sibling</w:t>
      </w:r>
      <w:r w:rsidR="00055F90" w:rsidRPr="00E6172C">
        <w:rPr>
          <w:rFonts w:cs="Arial"/>
          <w:lang w:val="en-GB" w:eastAsia="zh-CN"/>
        </w:rPr>
        <w:t>s</w:t>
      </w:r>
      <w:r w:rsidRPr="00E6172C">
        <w:rPr>
          <w:rFonts w:cs="Arial"/>
          <w:lang w:val="en-GB" w:eastAsia="zh-CN"/>
        </w:rPr>
        <w:t>,</w:t>
      </w:r>
      <w:r w:rsidR="00C348A6" w:rsidRPr="00E6172C">
        <w:rPr>
          <w:rFonts w:cs="Arial"/>
          <w:lang w:val="en-GB" w:eastAsia="zh-CN"/>
        </w:rPr>
        <w:t xml:space="preserve"> </w:t>
      </w:r>
      <w:r w:rsidRPr="00E6172C">
        <w:rPr>
          <w:rFonts w:cs="Arial"/>
          <w:lang w:val="en-GB" w:eastAsia="zh-CN"/>
        </w:rPr>
        <w:t>but</w:t>
      </w:r>
      <w:proofErr w:type="gramEnd"/>
      <w:r w:rsidRPr="00E6172C">
        <w:rPr>
          <w:rFonts w:cs="Arial"/>
          <w:lang w:val="en-GB" w:eastAsia="zh-CN"/>
        </w:rPr>
        <w:t xml:space="preserve"> </w:t>
      </w:r>
      <w:r w:rsidR="00055F90" w:rsidRPr="00E6172C">
        <w:rPr>
          <w:rFonts w:cs="Arial"/>
          <w:lang w:val="en-GB" w:eastAsia="zh-CN"/>
        </w:rPr>
        <w:t xml:space="preserve">did not </w:t>
      </w:r>
      <w:r w:rsidRPr="00E6172C">
        <w:rPr>
          <w:rFonts w:cs="Arial"/>
          <w:lang w:val="en-GB" w:eastAsia="zh-CN"/>
        </w:rPr>
        <w:t xml:space="preserve">rescue expression in </w:t>
      </w:r>
      <w:r w:rsidR="00E32C8B" w:rsidRPr="00E6172C">
        <w:rPr>
          <w:rFonts w:cs="Arial"/>
          <w:i/>
          <w:lang w:val="en-GB" w:eastAsia="zh-CN"/>
        </w:rPr>
        <w:t>tbx16</w:t>
      </w:r>
      <w:r w:rsidRPr="00E6172C">
        <w:rPr>
          <w:rFonts w:cs="Arial"/>
          <w:i/>
          <w:vertAlign w:val="superscript"/>
          <w:lang w:val="en-GB" w:eastAsia="zh-CN"/>
        </w:rPr>
        <w:t>-/-</w:t>
      </w:r>
      <w:r w:rsidRPr="00E6172C">
        <w:rPr>
          <w:rFonts w:cs="Arial"/>
          <w:i/>
          <w:lang w:val="en-GB" w:eastAsia="zh-CN"/>
        </w:rPr>
        <w:t xml:space="preserve"> </w:t>
      </w:r>
      <w:r w:rsidRPr="00E6172C">
        <w:rPr>
          <w:rFonts w:cs="Arial"/>
          <w:lang w:val="en-GB" w:eastAsia="zh-CN"/>
        </w:rPr>
        <w:t xml:space="preserve">embryos. </w:t>
      </w:r>
      <w:r w:rsidR="00CB3555" w:rsidRPr="00E6172C">
        <w:rPr>
          <w:rFonts w:cs="Arial"/>
          <w:lang w:val="en-GB" w:eastAsia="zh-CN"/>
        </w:rPr>
        <w:t xml:space="preserve"> </w:t>
      </w:r>
      <w:r w:rsidRPr="00E6172C">
        <w:rPr>
          <w:rFonts w:cs="Arial"/>
          <w:b/>
          <w:lang w:val="en-GB" w:eastAsia="zh-CN"/>
        </w:rPr>
        <w:t>B.</w:t>
      </w:r>
      <w:r w:rsidR="00A647E6" w:rsidRPr="00E6172C">
        <w:rPr>
          <w:rFonts w:cs="Arial"/>
          <w:lang w:val="en-GB" w:eastAsia="zh-CN"/>
        </w:rPr>
        <w:t xml:space="preserve"> </w:t>
      </w:r>
      <w:proofErr w:type="spellStart"/>
      <w:r w:rsidR="0057043E" w:rsidRPr="00E6172C">
        <w:rPr>
          <w:rFonts w:cs="Arial"/>
          <w:i/>
          <w:lang w:val="en-GB" w:eastAsia="zh-CN"/>
        </w:rPr>
        <w:t>Tbxta</w:t>
      </w:r>
      <w:proofErr w:type="spellEnd"/>
      <w:r w:rsidR="0057043E" w:rsidRPr="00E6172C">
        <w:rPr>
          <w:rFonts w:cs="Arial"/>
          <w:lang w:val="en-GB" w:eastAsia="zh-CN"/>
        </w:rPr>
        <w:t xml:space="preserve"> </w:t>
      </w:r>
      <w:r w:rsidR="00055F90" w:rsidRPr="00E6172C">
        <w:rPr>
          <w:rFonts w:cs="Arial"/>
          <w:lang w:val="en-GB" w:eastAsia="zh-CN"/>
        </w:rPr>
        <w:t xml:space="preserve">mRNA reveals </w:t>
      </w:r>
      <w:r w:rsidR="00635A8B" w:rsidRPr="00E6172C">
        <w:rPr>
          <w:rFonts w:cs="Arial"/>
          <w:lang w:val="en-GB" w:eastAsia="zh-CN"/>
        </w:rPr>
        <w:t>widen</w:t>
      </w:r>
      <w:r w:rsidRPr="00E6172C">
        <w:rPr>
          <w:rFonts w:cs="Arial"/>
          <w:lang w:val="en-GB" w:eastAsia="zh-CN"/>
        </w:rPr>
        <w:t xml:space="preserve">ed notochord </w:t>
      </w:r>
      <w:r w:rsidR="00055F90" w:rsidRPr="00E6172C">
        <w:rPr>
          <w:rFonts w:cs="Arial"/>
          <w:lang w:val="en-GB" w:eastAsia="zh-CN"/>
        </w:rPr>
        <w:t xml:space="preserve">(bars) in </w:t>
      </w:r>
      <w:r w:rsidRPr="00E6172C">
        <w:rPr>
          <w:rFonts w:cs="Arial"/>
          <w:lang w:val="en-GB" w:eastAsia="zh-CN"/>
        </w:rPr>
        <w:t xml:space="preserve">wild type embryos injected with </w:t>
      </w:r>
      <w:r w:rsidRPr="00E6172C">
        <w:rPr>
          <w:rFonts w:cs="Arial"/>
          <w:i/>
          <w:lang w:val="en-GB" w:eastAsia="zh-CN"/>
        </w:rPr>
        <w:t xml:space="preserve">fgf4 </w:t>
      </w:r>
      <w:r w:rsidRPr="00E6172C">
        <w:rPr>
          <w:rFonts w:cs="Arial"/>
          <w:lang w:val="en-GB" w:eastAsia="zh-CN"/>
        </w:rPr>
        <w:t xml:space="preserve">mRNA. </w:t>
      </w:r>
      <w:r w:rsidR="000D05CE" w:rsidRPr="00E6172C">
        <w:rPr>
          <w:rFonts w:cs="Arial"/>
          <w:lang w:val="en-GB" w:eastAsia="zh-CN"/>
        </w:rPr>
        <w:t xml:space="preserve">Both </w:t>
      </w:r>
      <w:proofErr w:type="spellStart"/>
      <w:r w:rsidR="000D05CE" w:rsidRPr="00E6172C">
        <w:rPr>
          <w:rFonts w:cs="Arial"/>
          <w:i/>
          <w:lang w:val="en-GB" w:eastAsia="zh-CN"/>
        </w:rPr>
        <w:t>tbxta</w:t>
      </w:r>
      <w:proofErr w:type="spellEnd"/>
      <w:r w:rsidR="000D05CE" w:rsidRPr="00E6172C">
        <w:rPr>
          <w:rFonts w:cs="Arial"/>
          <w:lang w:val="en-GB" w:eastAsia="zh-CN"/>
        </w:rPr>
        <w:t xml:space="preserve"> and </w:t>
      </w:r>
      <w:r w:rsidR="000D05CE" w:rsidRPr="00E6172C">
        <w:rPr>
          <w:rFonts w:cs="Arial"/>
          <w:i/>
          <w:lang w:val="en-GB" w:eastAsia="zh-CN"/>
        </w:rPr>
        <w:t xml:space="preserve">tbx16 </w:t>
      </w:r>
      <w:r w:rsidR="00055F90" w:rsidRPr="00E6172C">
        <w:rPr>
          <w:rFonts w:cs="Arial"/>
          <w:lang w:val="en-GB" w:eastAsia="zh-CN"/>
        </w:rPr>
        <w:t>mRNA</w:t>
      </w:r>
      <w:r w:rsidR="000D05CE" w:rsidRPr="00E6172C">
        <w:rPr>
          <w:rFonts w:cs="Arial"/>
          <w:lang w:val="en-GB" w:eastAsia="zh-CN"/>
        </w:rPr>
        <w:t>s</w:t>
      </w:r>
      <w:r w:rsidR="00055F90" w:rsidRPr="00E6172C">
        <w:rPr>
          <w:rFonts w:cs="Arial"/>
          <w:lang w:val="en-GB" w:eastAsia="zh-CN"/>
        </w:rPr>
        <w:t xml:space="preserve"> </w:t>
      </w:r>
      <w:r w:rsidR="000D05CE" w:rsidRPr="00E6172C">
        <w:rPr>
          <w:rFonts w:cs="Arial"/>
          <w:lang w:val="en-GB" w:eastAsia="zh-CN"/>
        </w:rPr>
        <w:t>show clumping in the germ ring after</w:t>
      </w:r>
      <w:r w:rsidRPr="00E6172C">
        <w:rPr>
          <w:rFonts w:cs="Arial"/>
          <w:lang w:val="en-GB" w:eastAsia="zh-CN"/>
        </w:rPr>
        <w:t xml:space="preserve"> overexpression of </w:t>
      </w:r>
      <w:r w:rsidRPr="00E6172C">
        <w:rPr>
          <w:rFonts w:cs="Arial"/>
          <w:i/>
          <w:lang w:val="en-GB" w:eastAsia="zh-CN"/>
        </w:rPr>
        <w:t>fgf4</w:t>
      </w:r>
      <w:r w:rsidRPr="00E6172C">
        <w:rPr>
          <w:rFonts w:cs="Arial"/>
          <w:lang w:val="en-GB" w:eastAsia="zh-CN"/>
        </w:rPr>
        <w:t xml:space="preserve">. </w:t>
      </w:r>
      <w:r w:rsidR="005B0D5D" w:rsidRPr="00E6172C">
        <w:rPr>
          <w:rFonts w:cs="Arial"/>
          <w:b/>
          <w:lang w:val="en-GB" w:eastAsia="zh-CN"/>
        </w:rPr>
        <w:t xml:space="preserve"> C</w:t>
      </w:r>
      <w:r w:rsidR="0057043E" w:rsidRPr="00E6172C">
        <w:rPr>
          <w:rFonts w:cs="Arial"/>
          <w:b/>
          <w:lang w:val="en-GB" w:eastAsia="zh-CN"/>
        </w:rPr>
        <w:t>,D</w:t>
      </w:r>
      <w:r w:rsidR="005B0D5D" w:rsidRPr="00E6172C">
        <w:rPr>
          <w:rFonts w:cs="Arial"/>
          <w:b/>
          <w:lang w:val="en-GB" w:eastAsia="zh-CN"/>
        </w:rPr>
        <w:t xml:space="preserve">.  </w:t>
      </w:r>
      <w:r w:rsidRPr="00E6172C">
        <w:rPr>
          <w:rFonts w:cs="Arial"/>
          <w:i/>
          <w:iCs/>
          <w:lang w:val="en-GB"/>
        </w:rPr>
        <w:t>In situ</w:t>
      </w:r>
      <w:r w:rsidRPr="00E6172C">
        <w:rPr>
          <w:rFonts w:cs="Arial"/>
          <w:lang w:val="en-GB"/>
        </w:rPr>
        <w:t xml:space="preserve"> mRNA hybridization </w:t>
      </w:r>
      <w:r w:rsidR="0057043E" w:rsidRPr="00E6172C">
        <w:rPr>
          <w:rFonts w:cs="Arial"/>
          <w:lang w:val="en-GB" w:eastAsia="zh-CN"/>
        </w:rPr>
        <w:t xml:space="preserve">at 80% epiboly stage </w:t>
      </w:r>
      <w:r w:rsidRPr="00E6172C">
        <w:rPr>
          <w:rFonts w:cs="Arial"/>
          <w:lang w:val="en-GB"/>
        </w:rPr>
        <w:t>for</w:t>
      </w:r>
      <w:r w:rsidRPr="00E6172C">
        <w:rPr>
          <w:rFonts w:cs="Arial"/>
          <w:lang w:val="en-GB" w:eastAsia="zh-CN"/>
        </w:rPr>
        <w:t xml:space="preserve"> </w:t>
      </w:r>
      <w:r w:rsidRPr="00E6172C">
        <w:rPr>
          <w:rFonts w:cs="Arial"/>
          <w:i/>
          <w:lang w:val="en-GB" w:eastAsia="zh-CN"/>
        </w:rPr>
        <w:t xml:space="preserve">myf5 </w:t>
      </w:r>
      <w:r w:rsidRPr="00E6172C">
        <w:rPr>
          <w:rFonts w:cs="Arial"/>
          <w:lang w:val="en-GB" w:eastAsia="zh-CN"/>
        </w:rPr>
        <w:t xml:space="preserve">and </w:t>
      </w:r>
      <w:proofErr w:type="spellStart"/>
      <w:r w:rsidRPr="00E6172C">
        <w:rPr>
          <w:rFonts w:cs="Arial"/>
          <w:i/>
          <w:lang w:val="en-GB" w:eastAsia="zh-CN"/>
        </w:rPr>
        <w:t>myod</w:t>
      </w:r>
      <w:proofErr w:type="spellEnd"/>
      <w:r w:rsidRPr="00E6172C">
        <w:rPr>
          <w:rFonts w:cs="Arial"/>
          <w:lang w:val="en-GB" w:eastAsia="zh-CN"/>
        </w:rPr>
        <w:t xml:space="preserve"> </w:t>
      </w:r>
      <w:r w:rsidR="0061098B" w:rsidRPr="00E6172C">
        <w:rPr>
          <w:rFonts w:cs="Arial"/>
          <w:lang w:val="en-GB" w:eastAsia="zh-CN"/>
        </w:rPr>
        <w:t xml:space="preserve">mRNAs </w:t>
      </w:r>
      <w:r w:rsidRPr="00E6172C">
        <w:rPr>
          <w:rFonts w:cs="Arial"/>
          <w:lang w:val="en-GB" w:eastAsia="zh-CN"/>
        </w:rPr>
        <w:t xml:space="preserve">in </w:t>
      </w:r>
      <w:r w:rsidR="0057043E" w:rsidRPr="00E6172C">
        <w:rPr>
          <w:rFonts w:cs="Arial"/>
          <w:lang w:val="en-GB" w:eastAsia="zh-CN"/>
        </w:rPr>
        <w:t xml:space="preserve">wild type </w:t>
      </w:r>
      <w:r w:rsidRPr="00E6172C">
        <w:rPr>
          <w:rFonts w:cs="Arial"/>
          <w:lang w:val="en-GB" w:eastAsia="zh-CN"/>
        </w:rPr>
        <w:t>control</w:t>
      </w:r>
      <w:r w:rsidR="0057043E" w:rsidRPr="00E6172C">
        <w:rPr>
          <w:rFonts w:cs="Arial"/>
          <w:lang w:val="en-GB" w:eastAsia="zh-CN"/>
        </w:rPr>
        <w:t xml:space="preserve"> or </w:t>
      </w:r>
      <w:r w:rsidR="00E32C8B" w:rsidRPr="00E6172C">
        <w:rPr>
          <w:rFonts w:cs="Arial"/>
          <w:i/>
          <w:lang w:val="en-GB" w:eastAsia="zh-CN"/>
        </w:rPr>
        <w:lastRenderedPageBreak/>
        <w:t>tbx16</w:t>
      </w:r>
      <w:r w:rsidRPr="00E6172C">
        <w:rPr>
          <w:rFonts w:cs="Arial"/>
          <w:i/>
          <w:lang w:val="en-GB" w:eastAsia="zh-CN"/>
        </w:rPr>
        <w:t xml:space="preserve"> </w:t>
      </w:r>
      <w:r w:rsidRPr="00E6172C">
        <w:rPr>
          <w:rFonts w:cs="Arial"/>
          <w:lang w:val="en-GB" w:eastAsia="zh-CN"/>
        </w:rPr>
        <w:t>mRNA-injected</w:t>
      </w:r>
      <w:r w:rsidR="0057043E" w:rsidRPr="00E6172C">
        <w:rPr>
          <w:rFonts w:cs="Arial"/>
          <w:lang w:val="en-GB" w:eastAsia="zh-CN"/>
        </w:rPr>
        <w:t xml:space="preserve"> embryos</w:t>
      </w:r>
      <w:r w:rsidR="00AB3F4D" w:rsidRPr="00E6172C">
        <w:rPr>
          <w:rFonts w:cs="Arial"/>
          <w:lang w:val="en-GB" w:eastAsia="zh-CN"/>
        </w:rPr>
        <w:t xml:space="preserve"> </w:t>
      </w:r>
      <w:r w:rsidR="0057043E" w:rsidRPr="00E6172C">
        <w:rPr>
          <w:rFonts w:cs="Arial"/>
          <w:lang w:val="en-GB" w:eastAsia="zh-CN"/>
        </w:rPr>
        <w:t>treated</w:t>
      </w:r>
      <w:r w:rsidR="00AB3F4D" w:rsidRPr="00E6172C">
        <w:rPr>
          <w:rFonts w:cs="Arial"/>
          <w:lang w:val="en-GB" w:eastAsia="zh-CN"/>
        </w:rPr>
        <w:t xml:space="preserve"> with</w:t>
      </w:r>
      <w:r w:rsidR="0057043E" w:rsidRPr="00E6172C">
        <w:rPr>
          <w:rFonts w:cs="Arial"/>
          <w:lang w:val="en-GB" w:eastAsia="zh-CN"/>
        </w:rPr>
        <w:t xml:space="preserve"> </w:t>
      </w:r>
      <w:r w:rsidRPr="00E6172C">
        <w:rPr>
          <w:rFonts w:cs="Arial"/>
          <w:lang w:val="en-GB" w:eastAsia="zh-CN"/>
        </w:rPr>
        <w:t>SU5402</w:t>
      </w:r>
      <w:r w:rsidR="00AB3F4D" w:rsidRPr="00E6172C">
        <w:rPr>
          <w:rFonts w:cs="Arial"/>
          <w:lang w:val="en-GB" w:eastAsia="zh-CN"/>
        </w:rPr>
        <w:t xml:space="preserve"> at </w:t>
      </w:r>
      <w:r w:rsidR="0057043E" w:rsidRPr="00E6172C">
        <w:rPr>
          <w:rFonts w:cs="Arial"/>
          <w:lang w:val="en-GB" w:eastAsia="zh-CN"/>
        </w:rPr>
        <w:t xml:space="preserve">10 µM </w:t>
      </w:r>
      <w:r w:rsidR="00AB3F4D" w:rsidRPr="00E6172C">
        <w:rPr>
          <w:rFonts w:cs="Arial"/>
          <w:lang w:val="en-GB" w:eastAsia="zh-CN"/>
        </w:rPr>
        <w:t>(</w:t>
      </w:r>
      <w:r w:rsidR="0057043E" w:rsidRPr="00E6172C">
        <w:rPr>
          <w:rFonts w:cs="Arial"/>
          <w:lang w:val="en-GB" w:eastAsia="zh-CN"/>
        </w:rPr>
        <w:t>C</w:t>
      </w:r>
      <w:r w:rsidR="00AB3F4D" w:rsidRPr="00E6172C">
        <w:rPr>
          <w:rFonts w:cs="Arial"/>
          <w:lang w:val="en-GB" w:eastAsia="zh-CN"/>
        </w:rPr>
        <w:t>) or</w:t>
      </w:r>
      <w:r w:rsidR="0057043E" w:rsidRPr="00E6172C">
        <w:rPr>
          <w:rFonts w:cs="Arial"/>
          <w:lang w:val="en-GB" w:eastAsia="zh-CN"/>
        </w:rPr>
        <w:t xml:space="preserve"> 60 µM </w:t>
      </w:r>
      <w:r w:rsidR="00AB3F4D" w:rsidRPr="00E6172C">
        <w:rPr>
          <w:rFonts w:cs="Arial"/>
          <w:lang w:val="en-GB" w:eastAsia="zh-CN"/>
        </w:rPr>
        <w:t>(</w:t>
      </w:r>
      <w:r w:rsidR="0057043E" w:rsidRPr="00E6172C">
        <w:rPr>
          <w:rFonts w:cs="Arial"/>
          <w:lang w:val="en-GB" w:eastAsia="zh-CN"/>
        </w:rPr>
        <w:t>D)</w:t>
      </w:r>
      <w:r w:rsidR="00AB3F4D" w:rsidRPr="00E6172C">
        <w:rPr>
          <w:rFonts w:cs="Arial"/>
          <w:lang w:val="en-GB" w:eastAsia="zh-CN"/>
        </w:rPr>
        <w:t xml:space="preserve">. </w:t>
      </w:r>
      <w:r w:rsidRPr="00E6172C">
        <w:rPr>
          <w:rFonts w:cs="Arial"/>
          <w:lang w:val="en-GB" w:eastAsia="zh-CN"/>
        </w:rPr>
        <w:t xml:space="preserve"> </w:t>
      </w:r>
      <w:r w:rsidRPr="00E6172C">
        <w:rPr>
          <w:rFonts w:cs="Arial"/>
          <w:i/>
          <w:lang w:val="en-GB" w:eastAsia="zh-CN"/>
        </w:rPr>
        <w:t xml:space="preserve">Myf5 </w:t>
      </w:r>
      <w:r w:rsidRPr="00E6172C">
        <w:rPr>
          <w:rFonts w:cs="Arial"/>
          <w:lang w:val="en-GB" w:eastAsia="zh-CN"/>
        </w:rPr>
        <w:t xml:space="preserve">and </w:t>
      </w:r>
      <w:proofErr w:type="spellStart"/>
      <w:r w:rsidRPr="00E6172C">
        <w:rPr>
          <w:rFonts w:cs="Arial"/>
          <w:i/>
          <w:lang w:val="en-GB" w:eastAsia="zh-CN"/>
        </w:rPr>
        <w:t>myod</w:t>
      </w:r>
      <w:proofErr w:type="spellEnd"/>
      <w:r w:rsidRPr="00E6172C">
        <w:rPr>
          <w:rFonts w:cs="Arial"/>
          <w:i/>
          <w:lang w:val="en-GB" w:eastAsia="zh-CN"/>
        </w:rPr>
        <w:t xml:space="preserve"> </w:t>
      </w:r>
      <w:r w:rsidR="0061098B" w:rsidRPr="00E6172C">
        <w:rPr>
          <w:rFonts w:cs="Arial"/>
          <w:lang w:val="en-GB" w:eastAsia="zh-CN"/>
        </w:rPr>
        <w:t xml:space="preserve">mRNAs are ectopically induced in posterior mesoderm by Tbx16 </w:t>
      </w:r>
      <w:r w:rsidRPr="00E6172C">
        <w:rPr>
          <w:rFonts w:cs="Arial"/>
          <w:lang w:val="en-GB" w:eastAsia="zh-CN"/>
        </w:rPr>
        <w:t>expression</w:t>
      </w:r>
      <w:r w:rsidR="0061098B" w:rsidRPr="00E6172C">
        <w:rPr>
          <w:rFonts w:cs="Arial"/>
          <w:lang w:val="en-GB" w:eastAsia="zh-CN"/>
        </w:rPr>
        <w:t>,</w:t>
      </w:r>
      <w:r w:rsidRPr="00E6172C">
        <w:rPr>
          <w:rFonts w:cs="Arial"/>
          <w:lang w:val="en-GB" w:eastAsia="zh-CN"/>
        </w:rPr>
        <w:t xml:space="preserve"> decreased by administration of 10</w:t>
      </w:r>
      <w:r w:rsidR="0061098B" w:rsidRPr="00E6172C">
        <w:rPr>
          <w:rFonts w:cs="Arial"/>
          <w:lang w:val="en-GB" w:eastAsia="zh-CN"/>
        </w:rPr>
        <w:t> </w:t>
      </w:r>
      <w:r w:rsidRPr="00E6172C">
        <w:rPr>
          <w:rFonts w:cs="Arial"/>
          <w:lang w:val="en-GB" w:eastAsia="zh-CN"/>
        </w:rPr>
        <w:t>µM SU5402 in wild type</w:t>
      </w:r>
      <w:r w:rsidR="0061098B" w:rsidRPr="00E6172C">
        <w:rPr>
          <w:rFonts w:cs="Arial"/>
          <w:lang w:val="en-GB" w:eastAsia="zh-CN"/>
        </w:rPr>
        <w:t>,</w:t>
      </w:r>
      <w:r w:rsidRPr="00E6172C">
        <w:rPr>
          <w:rFonts w:cs="Arial"/>
          <w:lang w:val="en-GB" w:eastAsia="zh-CN"/>
        </w:rPr>
        <w:t xml:space="preserve"> and rescued in </w:t>
      </w:r>
      <w:r w:rsidR="0061098B" w:rsidRPr="00E6172C">
        <w:rPr>
          <w:rFonts w:cs="Arial"/>
          <w:lang w:val="en-GB" w:eastAsia="zh-CN"/>
        </w:rPr>
        <w:t xml:space="preserve">SU5402-treated </w:t>
      </w:r>
      <w:r w:rsidRPr="00E6172C">
        <w:rPr>
          <w:rFonts w:cs="Arial"/>
          <w:lang w:val="en-GB" w:eastAsia="zh-CN"/>
        </w:rPr>
        <w:t xml:space="preserve">embryos by overexpression of </w:t>
      </w:r>
      <w:r w:rsidR="00E32C8B" w:rsidRPr="00E6172C">
        <w:rPr>
          <w:rFonts w:cs="Arial"/>
          <w:i/>
          <w:lang w:val="en-GB" w:eastAsia="zh-CN"/>
        </w:rPr>
        <w:t>tbx16</w:t>
      </w:r>
      <w:r w:rsidRPr="00E6172C">
        <w:rPr>
          <w:rFonts w:cs="Arial"/>
          <w:lang w:val="en-GB" w:eastAsia="zh-CN"/>
        </w:rPr>
        <w:t xml:space="preserve">. </w:t>
      </w:r>
      <w:r w:rsidR="00BC6BCD">
        <w:rPr>
          <w:rFonts w:cs="Arial"/>
          <w:lang w:val="en-GB" w:eastAsia="zh-CN"/>
        </w:rPr>
        <w:t xml:space="preserve"> </w:t>
      </w:r>
      <w:r w:rsidR="00AB3F4D" w:rsidRPr="00E6172C">
        <w:rPr>
          <w:rFonts w:cs="Arial"/>
          <w:lang w:val="en-GB" w:eastAsia="zh-CN"/>
        </w:rPr>
        <w:t xml:space="preserve">High dose SU5402 </w:t>
      </w:r>
      <w:r w:rsidR="003053D3" w:rsidRPr="00E6172C">
        <w:rPr>
          <w:rFonts w:cs="Arial"/>
          <w:lang w:val="en-GB" w:eastAsia="zh-CN"/>
        </w:rPr>
        <w:t>prevent</w:t>
      </w:r>
      <w:r w:rsidR="00AB3F4D" w:rsidRPr="00E6172C">
        <w:rPr>
          <w:rFonts w:cs="Arial"/>
          <w:lang w:val="en-GB" w:eastAsia="zh-CN"/>
        </w:rPr>
        <w:t>s MRF expression</w:t>
      </w:r>
      <w:r w:rsidR="003053D3" w:rsidRPr="00E6172C">
        <w:rPr>
          <w:rFonts w:cs="Arial"/>
          <w:lang w:val="en-GB" w:eastAsia="zh-CN"/>
        </w:rPr>
        <w:t>,</w:t>
      </w:r>
      <w:r w:rsidR="00AB3F4D" w:rsidRPr="00E6172C">
        <w:rPr>
          <w:rFonts w:cs="Arial"/>
          <w:lang w:val="en-GB" w:eastAsia="zh-CN"/>
        </w:rPr>
        <w:t xml:space="preserve"> even after </w:t>
      </w:r>
      <w:r w:rsidR="003053D3" w:rsidRPr="00E6172C">
        <w:rPr>
          <w:rFonts w:cs="Arial"/>
          <w:i/>
          <w:iCs/>
          <w:lang w:val="en-GB" w:eastAsia="zh-CN"/>
        </w:rPr>
        <w:t>t</w:t>
      </w:r>
      <w:r w:rsidR="00AB3F4D" w:rsidRPr="00E6172C">
        <w:rPr>
          <w:rFonts w:cs="Arial"/>
          <w:i/>
          <w:iCs/>
          <w:lang w:val="en-GB" w:eastAsia="zh-CN"/>
        </w:rPr>
        <w:t>bx16</w:t>
      </w:r>
      <w:r w:rsidR="00AB3F4D" w:rsidRPr="00E6172C">
        <w:rPr>
          <w:rFonts w:cs="Arial"/>
          <w:lang w:val="en-GB" w:eastAsia="zh-CN"/>
        </w:rPr>
        <w:t xml:space="preserve"> mRNA injection.  </w:t>
      </w:r>
      <w:r w:rsidRPr="00E6172C">
        <w:rPr>
          <w:rFonts w:cs="Arial"/>
          <w:lang w:val="en-GB" w:eastAsia="zh-CN"/>
        </w:rPr>
        <w:t>Bars: 100</w:t>
      </w:r>
      <w:r w:rsidR="00E05A32" w:rsidRPr="00E6172C">
        <w:rPr>
          <w:rFonts w:cs="Arial"/>
          <w:lang w:val="en-GB" w:eastAsia="zh-CN"/>
        </w:rPr>
        <w:t> </w:t>
      </w:r>
      <w:r w:rsidRPr="00E6172C">
        <w:rPr>
          <w:rFonts w:cs="Arial"/>
          <w:lang w:val="en-GB" w:eastAsia="zh-CN"/>
        </w:rPr>
        <w:t>µm.</w:t>
      </w:r>
    </w:p>
    <w:p w14:paraId="77F5902E" w14:textId="77777777" w:rsidR="00C715CA" w:rsidRPr="00E6172C" w:rsidRDefault="00C715CA" w:rsidP="00C715CA">
      <w:pPr>
        <w:widowControl w:val="0"/>
        <w:autoSpaceDE w:val="0"/>
        <w:autoSpaceDN w:val="0"/>
        <w:adjustRightInd w:val="0"/>
        <w:spacing w:line="360" w:lineRule="auto"/>
        <w:jc w:val="both"/>
        <w:rPr>
          <w:rFonts w:cs="Arial"/>
          <w:lang w:val="en-GB" w:eastAsia="zh-CN"/>
        </w:rPr>
      </w:pPr>
    </w:p>
    <w:p w14:paraId="22A925C8" w14:textId="6703E727" w:rsidR="00C715CA" w:rsidRPr="00E6172C" w:rsidRDefault="00C715CA" w:rsidP="001C0667">
      <w:pPr>
        <w:spacing w:line="360" w:lineRule="auto"/>
        <w:rPr>
          <w:rFonts w:cs="Arial"/>
          <w:lang w:val="en-GB" w:eastAsia="zh-CN"/>
        </w:rPr>
      </w:pPr>
      <w:r w:rsidRPr="00E6172C">
        <w:rPr>
          <w:rFonts w:cs="Arial"/>
          <w:b/>
          <w:lang w:val="en-GB" w:eastAsia="zh-CN"/>
        </w:rPr>
        <w:t>Fig</w:t>
      </w:r>
      <w:r w:rsidR="00B324F2" w:rsidRPr="00E6172C">
        <w:rPr>
          <w:rFonts w:cs="Arial"/>
          <w:b/>
          <w:lang w:val="en-GB" w:eastAsia="zh-CN"/>
        </w:rPr>
        <w:t xml:space="preserve">. </w:t>
      </w:r>
      <w:r w:rsidR="00CC377C" w:rsidRPr="00E6172C">
        <w:rPr>
          <w:rFonts w:cs="Arial"/>
          <w:b/>
          <w:lang w:val="en-GB" w:eastAsia="zh-CN"/>
        </w:rPr>
        <w:t>6</w:t>
      </w:r>
      <w:r w:rsidRPr="00E6172C">
        <w:rPr>
          <w:rFonts w:cs="Arial"/>
          <w:b/>
          <w:lang w:val="en-GB" w:eastAsia="zh-CN"/>
        </w:rPr>
        <w:t xml:space="preserve">. </w:t>
      </w:r>
      <w:r w:rsidRPr="00E6172C">
        <w:rPr>
          <w:rFonts w:cs="Arial"/>
          <w:b/>
          <w:i/>
          <w:lang w:val="en-GB" w:eastAsia="zh-CN"/>
        </w:rPr>
        <w:t xml:space="preserve">Myf5 </w:t>
      </w:r>
      <w:r w:rsidR="00677201" w:rsidRPr="00E6172C">
        <w:rPr>
          <w:rFonts w:cs="Arial"/>
          <w:b/>
          <w:i/>
          <w:lang w:val="en-GB" w:eastAsia="zh-CN"/>
        </w:rPr>
        <w:t>is a</w:t>
      </w:r>
      <w:r w:rsidRPr="00E6172C">
        <w:rPr>
          <w:rFonts w:cs="Arial"/>
          <w:b/>
          <w:i/>
          <w:lang w:val="en-GB" w:eastAsia="zh-CN"/>
        </w:rPr>
        <w:t xml:space="preserve"> direct transcriptional target of </w:t>
      </w:r>
      <w:r w:rsidR="004C590E" w:rsidRPr="00E6172C">
        <w:rPr>
          <w:rFonts w:cs="Arial"/>
          <w:b/>
          <w:i/>
          <w:lang w:val="en-GB" w:eastAsia="zh-CN"/>
        </w:rPr>
        <w:t>Tbx16</w:t>
      </w:r>
    </w:p>
    <w:p w14:paraId="75CDD573" w14:textId="4EF0C096" w:rsidR="005D65E1" w:rsidRPr="00E6172C" w:rsidRDefault="008D20A9" w:rsidP="00C715CA">
      <w:pPr>
        <w:widowControl w:val="0"/>
        <w:autoSpaceDE w:val="0"/>
        <w:autoSpaceDN w:val="0"/>
        <w:adjustRightInd w:val="0"/>
        <w:spacing w:line="360" w:lineRule="auto"/>
        <w:jc w:val="both"/>
        <w:rPr>
          <w:rFonts w:cs="Arial"/>
          <w:lang w:val="en-GB" w:eastAsia="zh-CN"/>
        </w:rPr>
      </w:pPr>
      <w:r w:rsidRPr="00E6172C">
        <w:rPr>
          <w:rFonts w:cs="Arial"/>
          <w:b/>
          <w:lang w:val="en-GB" w:eastAsia="zh-CN"/>
        </w:rPr>
        <w:t>A</w:t>
      </w:r>
      <w:r w:rsidR="000574FC" w:rsidRPr="00E6172C">
        <w:rPr>
          <w:rFonts w:cs="Arial"/>
          <w:b/>
          <w:lang w:val="en-GB" w:eastAsia="zh-CN"/>
        </w:rPr>
        <w:t>,B</w:t>
      </w:r>
      <w:r w:rsidRPr="00E6172C">
        <w:rPr>
          <w:rFonts w:cs="Arial"/>
          <w:b/>
          <w:lang w:val="en-GB" w:eastAsia="zh-CN"/>
        </w:rPr>
        <w:t>.</w:t>
      </w:r>
      <w:r w:rsidRPr="00E6172C">
        <w:rPr>
          <w:rFonts w:cs="Arial"/>
          <w:lang w:val="en-GB" w:eastAsia="zh-CN"/>
        </w:rPr>
        <w:t xml:space="preserve"> </w:t>
      </w:r>
      <w:r w:rsidR="00C715CA" w:rsidRPr="00E6172C">
        <w:rPr>
          <w:rFonts w:cs="Arial"/>
          <w:lang w:val="en-GB" w:eastAsia="zh-CN"/>
        </w:rPr>
        <w:t xml:space="preserve">Chromatin immunoprecipitation followed by sequencing </w:t>
      </w:r>
      <w:r w:rsidRPr="00E6172C">
        <w:rPr>
          <w:rFonts w:cs="Arial"/>
          <w:lang w:val="en-GB" w:eastAsia="zh-CN"/>
        </w:rPr>
        <w:t>(</w:t>
      </w:r>
      <w:proofErr w:type="spellStart"/>
      <w:r w:rsidRPr="00E6172C">
        <w:rPr>
          <w:rFonts w:cs="Arial"/>
          <w:lang w:val="en-GB" w:eastAsia="zh-CN"/>
        </w:rPr>
        <w:t>ChIP-seq</w:t>
      </w:r>
      <w:proofErr w:type="spellEnd"/>
      <w:r w:rsidRPr="00E6172C">
        <w:rPr>
          <w:rFonts w:cs="Arial"/>
          <w:lang w:val="en-GB" w:eastAsia="zh-CN"/>
        </w:rPr>
        <w:t>)</w:t>
      </w:r>
      <w:r w:rsidR="005D65E1" w:rsidRPr="00E6172C">
        <w:rPr>
          <w:rFonts w:cs="Arial"/>
          <w:lang w:val="en-GB" w:eastAsia="zh-CN"/>
        </w:rPr>
        <w:t xml:space="preserve"> on wild-type (wt) embryos at </w:t>
      </w:r>
      <w:r w:rsidR="00854FE3" w:rsidRPr="00E6172C">
        <w:rPr>
          <w:rFonts w:cs="Arial"/>
          <w:lang w:val="en-GB" w:eastAsia="zh-CN"/>
        </w:rPr>
        <w:t>75-85</w:t>
      </w:r>
      <w:r w:rsidR="005D65E1" w:rsidRPr="00E6172C">
        <w:rPr>
          <w:rFonts w:cs="Arial"/>
          <w:lang w:val="en-GB" w:eastAsia="zh-CN"/>
        </w:rPr>
        <w:t>% epiboly</w:t>
      </w:r>
      <w:r w:rsidRPr="00E6172C">
        <w:rPr>
          <w:rFonts w:cs="Arial"/>
          <w:lang w:val="en-GB" w:eastAsia="zh-CN"/>
        </w:rPr>
        <w:t xml:space="preserve"> </w:t>
      </w:r>
      <w:r w:rsidR="005F678A" w:rsidRPr="00E6172C">
        <w:rPr>
          <w:rFonts w:cs="Arial"/>
          <w:lang w:val="en-GB" w:eastAsia="zh-CN"/>
        </w:rPr>
        <w:t xml:space="preserve">reveals </w:t>
      </w:r>
      <w:r w:rsidRPr="00E6172C">
        <w:rPr>
          <w:rFonts w:cs="Arial"/>
          <w:lang w:val="en-GB" w:eastAsia="zh-CN"/>
        </w:rPr>
        <w:t xml:space="preserve">endogenous </w:t>
      </w:r>
      <w:r w:rsidR="004C590E" w:rsidRPr="00E6172C">
        <w:rPr>
          <w:rFonts w:cs="Arial"/>
          <w:lang w:val="en-GB" w:eastAsia="zh-CN"/>
        </w:rPr>
        <w:t xml:space="preserve">Tbx16 </w:t>
      </w:r>
      <w:r w:rsidRPr="00E6172C">
        <w:rPr>
          <w:rFonts w:cs="Arial"/>
          <w:lang w:val="en-GB" w:eastAsia="zh-CN"/>
        </w:rPr>
        <w:t xml:space="preserve">and </w:t>
      </w:r>
      <w:proofErr w:type="spellStart"/>
      <w:r w:rsidRPr="00E6172C">
        <w:rPr>
          <w:rFonts w:cs="Arial"/>
          <w:lang w:val="en-GB" w:eastAsia="zh-CN"/>
        </w:rPr>
        <w:t>Tbxta</w:t>
      </w:r>
      <w:proofErr w:type="spellEnd"/>
      <w:r w:rsidRPr="00E6172C">
        <w:rPr>
          <w:rFonts w:cs="Arial"/>
          <w:lang w:val="en-GB" w:eastAsia="zh-CN"/>
        </w:rPr>
        <w:t xml:space="preserve"> </w:t>
      </w:r>
      <w:r w:rsidR="00C715CA" w:rsidRPr="00E6172C">
        <w:rPr>
          <w:rFonts w:cs="Arial"/>
          <w:lang w:val="en-GB" w:eastAsia="zh-CN"/>
        </w:rPr>
        <w:t xml:space="preserve">binding events within </w:t>
      </w:r>
      <w:r w:rsidRPr="00E6172C">
        <w:rPr>
          <w:rFonts w:cs="Arial"/>
          <w:lang w:val="en-GB" w:eastAsia="zh-CN"/>
        </w:rPr>
        <w:t>120 </w:t>
      </w:r>
      <w:r w:rsidR="00C715CA" w:rsidRPr="00E6172C">
        <w:rPr>
          <w:rFonts w:cs="Arial"/>
          <w:lang w:val="en-GB" w:eastAsia="zh-CN"/>
        </w:rPr>
        <w:t xml:space="preserve">kb </w:t>
      </w:r>
      <w:r w:rsidRPr="00E6172C">
        <w:rPr>
          <w:rFonts w:cs="Arial"/>
          <w:lang w:val="en-GB" w:eastAsia="zh-CN"/>
        </w:rPr>
        <w:t xml:space="preserve">flanking </w:t>
      </w:r>
      <w:r w:rsidR="00C715CA" w:rsidRPr="00E6172C">
        <w:rPr>
          <w:rFonts w:cs="Arial"/>
          <w:lang w:val="en-GB" w:eastAsia="zh-CN"/>
        </w:rPr>
        <w:t xml:space="preserve">the </w:t>
      </w:r>
      <w:r w:rsidR="00C715CA" w:rsidRPr="00E6172C">
        <w:rPr>
          <w:rFonts w:cs="Arial"/>
          <w:i/>
          <w:lang w:val="en-GB" w:eastAsia="zh-CN"/>
        </w:rPr>
        <w:t>myf5</w:t>
      </w:r>
      <w:r w:rsidR="00C715CA" w:rsidRPr="00E6172C">
        <w:rPr>
          <w:rFonts w:cs="Arial"/>
          <w:lang w:val="en-GB" w:eastAsia="zh-CN"/>
        </w:rPr>
        <w:t xml:space="preserve"> </w:t>
      </w:r>
      <w:r w:rsidRPr="00E6172C">
        <w:rPr>
          <w:rFonts w:cs="Arial"/>
          <w:lang w:val="en-GB" w:eastAsia="zh-CN"/>
        </w:rPr>
        <w:t>transcriptional start site (TSS)</w:t>
      </w:r>
      <w:r w:rsidR="00C715CA" w:rsidRPr="00E6172C">
        <w:rPr>
          <w:rFonts w:cs="Arial"/>
          <w:lang w:val="en-GB" w:eastAsia="zh-CN"/>
        </w:rPr>
        <w:t xml:space="preserve">.  RPM – </w:t>
      </w:r>
      <w:proofErr w:type="spellStart"/>
      <w:r w:rsidR="00C715CA" w:rsidRPr="00E6172C">
        <w:rPr>
          <w:rFonts w:cs="Arial"/>
          <w:lang w:val="en-GB" w:eastAsia="zh-CN"/>
        </w:rPr>
        <w:t>ChIP-seq</w:t>
      </w:r>
      <w:proofErr w:type="spellEnd"/>
      <w:r w:rsidR="00C715CA" w:rsidRPr="00E6172C">
        <w:rPr>
          <w:rFonts w:cs="Arial"/>
          <w:lang w:val="en-GB" w:eastAsia="zh-CN"/>
        </w:rPr>
        <w:t xml:space="preserve"> peak height in reads per million reads</w:t>
      </w:r>
      <w:r w:rsidR="00E05A32" w:rsidRPr="00E6172C">
        <w:rPr>
          <w:rFonts w:cs="Arial"/>
          <w:lang w:val="en-GB" w:eastAsia="zh-CN"/>
        </w:rPr>
        <w:t>.</w:t>
      </w:r>
      <w:r w:rsidR="008A4078" w:rsidRPr="00E6172C">
        <w:rPr>
          <w:rFonts w:cs="Arial"/>
          <w:lang w:val="en-GB" w:eastAsia="zh-CN"/>
        </w:rPr>
        <w:t xml:space="preserve"> H3K4</w:t>
      </w:r>
      <w:r w:rsidR="00854FE3" w:rsidRPr="00E6172C">
        <w:rPr>
          <w:rFonts w:cs="Arial"/>
          <w:lang w:val="en-GB" w:eastAsia="zh-CN"/>
        </w:rPr>
        <w:t>me3</w:t>
      </w:r>
      <w:r w:rsidR="008A4078" w:rsidRPr="00E6172C">
        <w:rPr>
          <w:rFonts w:cs="Arial"/>
          <w:lang w:val="en-GB" w:eastAsia="zh-CN"/>
        </w:rPr>
        <w:t xml:space="preserve"> indicates TSSs.</w:t>
      </w:r>
      <w:r w:rsidRPr="00E6172C">
        <w:rPr>
          <w:rFonts w:cs="Arial"/>
          <w:lang w:val="en-GB" w:eastAsia="zh-CN"/>
        </w:rPr>
        <w:t xml:space="preserve"> </w:t>
      </w:r>
      <w:r w:rsidR="008A4078" w:rsidRPr="00E6172C">
        <w:rPr>
          <w:rFonts w:cs="Arial"/>
          <w:lang w:val="en-GB" w:eastAsia="zh-CN"/>
        </w:rPr>
        <w:t>H3K4m</w:t>
      </w:r>
      <w:r w:rsidR="00854FE3" w:rsidRPr="00E6172C">
        <w:rPr>
          <w:rFonts w:cs="Arial"/>
          <w:lang w:val="en-GB" w:eastAsia="zh-CN"/>
        </w:rPr>
        <w:t>e1</w:t>
      </w:r>
      <w:r w:rsidR="008A4078" w:rsidRPr="00E6172C">
        <w:rPr>
          <w:rFonts w:cs="Arial"/>
          <w:lang w:val="en-GB" w:eastAsia="zh-CN"/>
        </w:rPr>
        <w:t xml:space="preserve"> indicates </w:t>
      </w:r>
      <w:r w:rsidR="00854FE3" w:rsidRPr="00E6172C">
        <w:rPr>
          <w:rFonts w:cs="Arial"/>
          <w:lang w:val="en-GB" w:eastAsia="zh-CN"/>
        </w:rPr>
        <w:t xml:space="preserve">putative </w:t>
      </w:r>
      <w:r w:rsidR="008A4078" w:rsidRPr="00E6172C">
        <w:rPr>
          <w:rFonts w:cs="Arial"/>
          <w:lang w:val="en-GB" w:eastAsia="zh-CN"/>
        </w:rPr>
        <w:t xml:space="preserve">enhancers. H3K27ac indicates active enhancers.  Known transcripts with exons (black) and introns (arrowheads) are indicated.  </w:t>
      </w:r>
      <w:proofErr w:type="spellStart"/>
      <w:r w:rsidR="00B7292A" w:rsidRPr="00E6172C">
        <w:rPr>
          <w:rFonts w:cs="Arial"/>
          <w:lang w:val="en-GB" w:eastAsia="zh-CN"/>
        </w:rPr>
        <w:t>Multiz</w:t>
      </w:r>
      <w:proofErr w:type="spellEnd"/>
      <w:r w:rsidR="00B7292A" w:rsidRPr="00E6172C">
        <w:rPr>
          <w:rFonts w:cs="Arial"/>
          <w:lang w:val="en-GB" w:eastAsia="zh-CN"/>
        </w:rPr>
        <w:t xml:space="preserve"> Alignments &amp; Conservation </w:t>
      </w:r>
      <w:r w:rsidR="008A4078" w:rsidRPr="00E6172C">
        <w:rPr>
          <w:rFonts w:cs="Arial"/>
          <w:lang w:val="en-GB" w:eastAsia="zh-CN"/>
        </w:rPr>
        <w:t xml:space="preserve">from </w:t>
      </w:r>
      <w:r w:rsidR="00B7292A" w:rsidRPr="00E6172C">
        <w:rPr>
          <w:rFonts w:cs="Arial"/>
          <w:lang w:val="en-GB" w:eastAsia="zh-CN"/>
        </w:rPr>
        <w:t xml:space="preserve">UCSC Genome Browser </w:t>
      </w:r>
      <w:r w:rsidR="00667861" w:rsidRPr="00E6172C">
        <w:rPr>
          <w:rFonts w:cs="Arial"/>
          <w:lang w:val="en-GB" w:eastAsia="zh-CN"/>
        </w:rPr>
        <w:fldChar w:fldCharType="begin"/>
      </w:r>
      <w:r w:rsidR="00AD49EB" w:rsidRPr="00E6172C">
        <w:rPr>
          <w:rFonts w:cs="Arial"/>
          <w:lang w:val="en-GB" w:eastAsia="zh-CN"/>
        </w:rPr>
        <w:instrText xml:space="preserve"> ADDIN EN.CITE &lt;EndNote&gt;&lt;Cite&gt;&lt;Author&gt;Haeussler&lt;/Author&gt;&lt;Year&gt;2019&lt;/Year&gt;&lt;RecNum&gt;10448&lt;/RecNum&gt;&lt;DisplayText&gt;(Haeussler et al., 2019)&lt;/DisplayText&gt;&lt;record&gt;&lt;rec-number&gt;10448&lt;/rec-number&gt;&lt;foreign-keys&gt;&lt;key app="EN" db-id="22p5fpsx89st9pe99v5xs2x1d2dex5rwt590" timestamp="1547736322"&gt;10448&lt;/key&gt;&lt;/foreign-keys&gt;&lt;ref-type name="Journal Article"&gt;17&lt;/ref-type&gt;&lt;contributors&gt;&lt;authors&gt;&lt;author&gt;Haeussler, M.&lt;/author&gt;&lt;author&gt;Zweig, A. S.&lt;/author&gt;&lt;author&gt;Tyner, C.&lt;/author&gt;&lt;author&gt;Speir, M. L.&lt;/author&gt;&lt;author&gt;Rosenbloom, K. R.&lt;/author&gt;&lt;author&gt;Raney, B. J.&lt;/author&gt;&lt;author&gt;Lee, C. M.&lt;/author&gt;&lt;author&gt;Lee, B. T.&lt;/author&gt;&lt;author&gt;Hinrichs, A. S.&lt;/author&gt;&lt;author&gt;Gonzalez, J. N.&lt;/author&gt;&lt;author&gt;Gibson, D.&lt;/author&gt;&lt;author&gt;Diekhans, M.&lt;/author&gt;&lt;author&gt;Clawson, H.&lt;/author&gt;&lt;author&gt;Casper, J.&lt;/author&gt;&lt;author&gt;Barber, G. P.&lt;/author&gt;&lt;author&gt;Haussler, D.&lt;/author&gt;&lt;author&gt;Kuhn, R. M.&lt;/author&gt;&lt;author&gt;Kent, W. J.&lt;/author&gt;&lt;/authors&gt;&lt;/contributors&gt;&lt;auth-address&gt;Genomics Institute, University of California Santa Cruz, Santa Cruz, CA 95064, USA.&amp;#xD;Howard Hughes Medical Institute, University of California Santa Cruz, Santa Cruz, CA 95064, USA.&lt;/auth-address&gt;&lt;titles&gt;&lt;title&gt;The UCSC Genome Browser database: 2019 update&lt;/title&gt;&lt;secondary-title&gt;Nucleic Acids Res&lt;/secondary-title&gt;&lt;/titles&gt;&lt;periodical&gt;&lt;full-title&gt;Nucleic Acids Res&lt;/full-title&gt;&lt;/periodical&gt;&lt;pages&gt;D853-D858&lt;/pages&gt;&lt;volume&gt;47&lt;/volume&gt;&lt;number&gt;D1&lt;/number&gt;&lt;dates&gt;&lt;year&gt;2019&lt;/year&gt;&lt;pub-dates&gt;&lt;date&gt;Jan 8&lt;/date&gt;&lt;/pub-dates&gt;&lt;/dates&gt;&lt;isbn&gt;1362-4962 (Electronic)&amp;#xD;0305-1048 (Linking)&lt;/isbn&gt;&lt;accession-num&gt;30407534&lt;/accession-num&gt;&lt;urls&gt;&lt;related-urls&gt;&lt;url&gt;https://www.ncbi.nlm.nih.gov/pubmed/30407534&lt;/url&gt;&lt;/related-urls&gt;&lt;/urls&gt;&lt;custom2&gt;PMC6323953&lt;/custom2&gt;&lt;electronic-resource-num&gt;10.1093/nar/gky1095&lt;/electronic-resource-num&gt;&lt;/record&gt;&lt;/Cite&gt;&lt;/EndNote&gt;</w:instrText>
      </w:r>
      <w:r w:rsidR="00667861" w:rsidRPr="00E6172C">
        <w:rPr>
          <w:rFonts w:cs="Arial"/>
          <w:lang w:val="en-GB" w:eastAsia="zh-CN"/>
        </w:rPr>
        <w:fldChar w:fldCharType="separate"/>
      </w:r>
      <w:r w:rsidR="00667861" w:rsidRPr="00E6172C">
        <w:rPr>
          <w:rFonts w:cs="Arial"/>
          <w:noProof/>
          <w:lang w:val="en-GB" w:eastAsia="zh-CN"/>
        </w:rPr>
        <w:t>(Haeussler et al., 2019)</w:t>
      </w:r>
      <w:r w:rsidR="00667861" w:rsidRPr="00E6172C">
        <w:rPr>
          <w:rFonts w:cs="Arial"/>
          <w:lang w:val="en-GB" w:eastAsia="zh-CN"/>
        </w:rPr>
        <w:fldChar w:fldCharType="end"/>
      </w:r>
      <w:r w:rsidR="00667861" w:rsidRPr="00E6172C">
        <w:rPr>
          <w:rFonts w:cs="Arial"/>
          <w:lang w:val="en-GB" w:eastAsia="zh-CN"/>
        </w:rPr>
        <w:t xml:space="preserve"> </w:t>
      </w:r>
      <w:r w:rsidR="008A4078" w:rsidRPr="00E6172C">
        <w:rPr>
          <w:rFonts w:cs="Arial"/>
          <w:lang w:val="en-GB" w:eastAsia="zh-CN"/>
        </w:rPr>
        <w:t xml:space="preserve">are </w:t>
      </w:r>
      <w:r w:rsidRPr="00E6172C">
        <w:rPr>
          <w:rFonts w:cs="Arial"/>
          <w:lang w:val="en-GB" w:eastAsia="zh-CN"/>
        </w:rPr>
        <w:t>shown beneath</w:t>
      </w:r>
      <w:r w:rsidR="000574FC" w:rsidRPr="00E6172C">
        <w:rPr>
          <w:rFonts w:cs="Arial"/>
          <w:lang w:val="en-GB" w:eastAsia="zh-CN"/>
        </w:rPr>
        <w:t xml:space="preserve">.  Purple boxes indicate validated Tbx16 binding sites.  Blue box indicates region expanded in panel </w:t>
      </w:r>
      <w:r w:rsidR="000574FC" w:rsidRPr="00E6172C">
        <w:rPr>
          <w:rFonts w:cs="Arial"/>
          <w:bCs/>
          <w:lang w:val="en-GB" w:eastAsia="zh-CN"/>
        </w:rPr>
        <w:t>B.</w:t>
      </w:r>
      <w:r w:rsidR="000574FC" w:rsidRPr="00E6172C">
        <w:rPr>
          <w:rFonts w:cs="Arial"/>
          <w:lang w:val="en-GB" w:eastAsia="zh-CN"/>
        </w:rPr>
        <w:t xml:space="preserve"> </w:t>
      </w:r>
      <w:r w:rsidR="00214879" w:rsidRPr="00E6172C">
        <w:rPr>
          <w:rFonts w:cs="Arial"/>
          <w:lang w:val="en-GB" w:eastAsia="zh-CN"/>
        </w:rPr>
        <w:t xml:space="preserve">Cyan boxes indicate other </w:t>
      </w:r>
      <w:r w:rsidR="00DF2711" w:rsidRPr="00E6172C">
        <w:rPr>
          <w:rFonts w:cs="Arial"/>
          <w:lang w:val="en-GB" w:eastAsia="zh-CN"/>
        </w:rPr>
        <w:t xml:space="preserve">Tbx </w:t>
      </w:r>
      <w:r w:rsidR="00214879" w:rsidRPr="00E6172C">
        <w:rPr>
          <w:rFonts w:cs="Arial"/>
          <w:lang w:val="en-GB" w:eastAsia="zh-CN"/>
        </w:rPr>
        <w:t>sites</w:t>
      </w:r>
      <w:r w:rsidR="00DF2711" w:rsidRPr="00E6172C">
        <w:rPr>
          <w:rFonts w:cs="Arial"/>
          <w:lang w:val="en-GB" w:eastAsia="zh-CN"/>
        </w:rPr>
        <w:t xml:space="preserve"> mentioned in text.</w:t>
      </w:r>
      <w:r w:rsidR="000574FC" w:rsidRPr="00E6172C">
        <w:rPr>
          <w:rFonts w:cs="Arial"/>
          <w:lang w:val="en-GB" w:eastAsia="zh-CN"/>
        </w:rPr>
        <w:t xml:space="preserve"> </w:t>
      </w:r>
      <w:r w:rsidR="00CB3555" w:rsidRPr="00E6172C">
        <w:rPr>
          <w:rFonts w:cs="Arial"/>
          <w:lang w:val="en-GB" w:eastAsia="zh-CN"/>
        </w:rPr>
        <w:t xml:space="preserve"> </w:t>
      </w:r>
      <w:r w:rsidR="000574FC" w:rsidRPr="00E6172C">
        <w:rPr>
          <w:rFonts w:cs="Arial"/>
          <w:b/>
          <w:lang w:val="en-GB" w:eastAsia="zh-CN"/>
        </w:rPr>
        <w:t>C</w:t>
      </w:r>
      <w:r w:rsidR="00C715CA" w:rsidRPr="00E6172C">
        <w:rPr>
          <w:rFonts w:cs="Arial"/>
          <w:lang w:val="en-GB" w:eastAsia="zh-CN"/>
        </w:rPr>
        <w:t>.</w:t>
      </w:r>
      <w:r w:rsidR="00E05A32" w:rsidRPr="00E6172C">
        <w:rPr>
          <w:rFonts w:cs="Arial"/>
          <w:lang w:val="en-GB" w:eastAsia="zh-CN"/>
        </w:rPr>
        <w:t xml:space="preserve"> </w:t>
      </w:r>
      <w:proofErr w:type="spellStart"/>
      <w:r w:rsidR="00E05A32" w:rsidRPr="00E6172C">
        <w:rPr>
          <w:rFonts w:cs="Arial"/>
          <w:lang w:val="en-GB" w:eastAsia="zh-CN"/>
        </w:rPr>
        <w:t>ChIP</w:t>
      </w:r>
      <w:proofErr w:type="spellEnd"/>
      <w:r w:rsidR="00E05A32" w:rsidRPr="00E6172C">
        <w:rPr>
          <w:rFonts w:cs="Arial"/>
          <w:lang w:val="en-GB" w:eastAsia="zh-CN"/>
        </w:rPr>
        <w:t>-</w:t>
      </w:r>
      <w:r w:rsidR="006A39CD" w:rsidRPr="00E6172C">
        <w:rPr>
          <w:rFonts w:cs="Arial"/>
          <w:lang w:val="en-GB" w:eastAsia="zh-CN"/>
        </w:rPr>
        <w:t>q</w:t>
      </w:r>
      <w:r w:rsidR="00E05A32" w:rsidRPr="00E6172C">
        <w:rPr>
          <w:rFonts w:cs="Arial"/>
          <w:lang w:val="en-GB" w:eastAsia="zh-CN"/>
        </w:rPr>
        <w:t>PCR validat</w:t>
      </w:r>
      <w:r w:rsidR="00DA3F71" w:rsidRPr="00E6172C">
        <w:rPr>
          <w:rFonts w:cs="Arial"/>
          <w:lang w:val="en-GB" w:eastAsia="zh-CN"/>
        </w:rPr>
        <w:t>ion of</w:t>
      </w:r>
      <w:r w:rsidR="00E05A32" w:rsidRPr="00E6172C">
        <w:rPr>
          <w:rFonts w:cs="Arial"/>
          <w:lang w:val="en-GB" w:eastAsia="zh-CN"/>
        </w:rPr>
        <w:t xml:space="preserve"> Tbx16 peaks</w:t>
      </w:r>
      <w:r w:rsidR="00DA3F71" w:rsidRPr="00E6172C">
        <w:rPr>
          <w:rFonts w:cs="Arial"/>
          <w:lang w:val="en-GB" w:eastAsia="zh-CN"/>
        </w:rPr>
        <w:t xml:space="preserve"> on </w:t>
      </w:r>
      <w:r w:rsidR="00DA3F71" w:rsidRPr="00E6172C">
        <w:rPr>
          <w:rFonts w:cs="Arial"/>
          <w:i/>
          <w:lang w:val="en-GB" w:eastAsia="zh-CN"/>
        </w:rPr>
        <w:t>myf5</w:t>
      </w:r>
      <w:r w:rsidR="006A39CD" w:rsidRPr="00E6172C">
        <w:rPr>
          <w:rFonts w:cs="Arial"/>
          <w:i/>
          <w:lang w:val="en-GB" w:eastAsia="zh-CN"/>
        </w:rPr>
        <w:t xml:space="preserve"> </w:t>
      </w:r>
      <w:r w:rsidR="006A39CD" w:rsidRPr="00E6172C">
        <w:rPr>
          <w:rFonts w:cs="Arial"/>
          <w:iCs/>
          <w:lang w:val="en-GB" w:eastAsia="zh-CN"/>
        </w:rPr>
        <w:t>distal</w:t>
      </w:r>
      <w:r w:rsidR="006A39CD" w:rsidRPr="00E6172C">
        <w:rPr>
          <w:rFonts w:cs="Arial"/>
          <w:i/>
          <w:lang w:val="en-GB" w:eastAsia="zh-CN"/>
        </w:rPr>
        <w:t xml:space="preserve"> </w:t>
      </w:r>
      <w:r w:rsidR="006A39CD" w:rsidRPr="00E6172C">
        <w:rPr>
          <w:rFonts w:cs="Arial"/>
          <w:lang w:val="en-GB" w:eastAsia="zh-CN"/>
        </w:rPr>
        <w:t xml:space="preserve">element </w:t>
      </w:r>
      <w:r w:rsidR="00677201" w:rsidRPr="00E6172C">
        <w:rPr>
          <w:rFonts w:cs="Arial"/>
          <w:lang w:val="en-GB" w:eastAsia="zh-CN"/>
        </w:rPr>
        <w:t>(5DE)</w:t>
      </w:r>
      <w:r w:rsidR="006A39CD" w:rsidRPr="00E6172C">
        <w:rPr>
          <w:rFonts w:cs="Arial"/>
          <w:lang w:val="en-GB" w:eastAsia="zh-CN"/>
        </w:rPr>
        <w:t xml:space="preserve"> and proximal element 2 (5PE</w:t>
      </w:r>
      <w:r w:rsidR="000574FC" w:rsidRPr="00E6172C">
        <w:rPr>
          <w:rFonts w:cs="Arial"/>
          <w:lang w:val="en-GB" w:eastAsia="zh-CN"/>
        </w:rPr>
        <w:t>1</w:t>
      </w:r>
      <w:r w:rsidR="006A39CD" w:rsidRPr="00E6172C">
        <w:rPr>
          <w:rFonts w:cs="Arial"/>
          <w:lang w:val="en-GB" w:eastAsia="zh-CN"/>
        </w:rPr>
        <w:t>)</w:t>
      </w:r>
      <w:r w:rsidR="00DA3F71" w:rsidRPr="00E6172C">
        <w:rPr>
          <w:rFonts w:cs="Arial"/>
          <w:lang w:val="en-GB" w:eastAsia="zh-CN"/>
        </w:rPr>
        <w:t>.</w:t>
      </w:r>
      <w:r w:rsidR="001537E3" w:rsidRPr="00E6172C">
        <w:rPr>
          <w:rFonts w:cs="Arial"/>
          <w:lang w:val="en-GB" w:eastAsia="zh-CN"/>
        </w:rPr>
        <w:t xml:space="preserve">  Error bars indicate standard error of the mean for </w:t>
      </w:r>
      <w:r w:rsidR="004C2912" w:rsidRPr="00E6172C">
        <w:rPr>
          <w:rFonts w:cs="Arial"/>
          <w:lang w:val="en-GB" w:eastAsia="zh-CN"/>
        </w:rPr>
        <w:t xml:space="preserve">biological </w:t>
      </w:r>
      <w:r w:rsidR="001537E3" w:rsidRPr="00E6172C">
        <w:rPr>
          <w:rFonts w:cs="Arial"/>
          <w:lang w:val="en-GB" w:eastAsia="zh-CN"/>
        </w:rPr>
        <w:t xml:space="preserve">triplicate </w:t>
      </w:r>
      <w:r w:rsidR="004C2912" w:rsidRPr="00E6172C">
        <w:rPr>
          <w:rFonts w:cs="Arial"/>
          <w:lang w:val="en-GB" w:eastAsia="zh-CN"/>
        </w:rPr>
        <w:t>experiments</w:t>
      </w:r>
      <w:r w:rsidR="001537E3" w:rsidRPr="00E6172C">
        <w:rPr>
          <w:rFonts w:cs="Arial"/>
          <w:lang w:val="en-GB" w:eastAsia="zh-CN"/>
        </w:rPr>
        <w:t>.</w:t>
      </w:r>
      <w:r w:rsidR="00DA3F71" w:rsidRPr="00E6172C">
        <w:rPr>
          <w:rFonts w:cs="Arial"/>
          <w:lang w:val="en-GB" w:eastAsia="zh-CN"/>
        </w:rPr>
        <w:t xml:space="preserve"> </w:t>
      </w:r>
      <w:r w:rsidR="00C715CA" w:rsidRPr="00E6172C">
        <w:rPr>
          <w:rFonts w:cs="Arial"/>
          <w:lang w:val="en-GB" w:eastAsia="zh-CN"/>
        </w:rPr>
        <w:t xml:space="preserve"> </w:t>
      </w:r>
      <w:r w:rsidR="000574FC" w:rsidRPr="00E6172C">
        <w:rPr>
          <w:rFonts w:cs="Arial"/>
          <w:b/>
          <w:lang w:val="en-GB" w:eastAsia="zh-CN"/>
        </w:rPr>
        <w:t>D</w:t>
      </w:r>
      <w:r w:rsidR="00DA3F71" w:rsidRPr="00E6172C">
        <w:rPr>
          <w:rFonts w:cs="Arial"/>
          <w:b/>
          <w:lang w:val="en-GB" w:eastAsia="zh-CN"/>
        </w:rPr>
        <w:t>.</w:t>
      </w:r>
      <w:r w:rsidR="00DA3F71" w:rsidRPr="00E6172C">
        <w:rPr>
          <w:rFonts w:cs="Arial"/>
          <w:lang w:val="en-GB" w:eastAsia="zh-CN"/>
        </w:rPr>
        <w:t xml:space="preserve"> </w:t>
      </w:r>
      <w:r w:rsidR="006A39CD" w:rsidRPr="00E6172C">
        <w:rPr>
          <w:rFonts w:cs="Arial"/>
          <w:lang w:val="en-GB" w:eastAsia="zh-CN"/>
        </w:rPr>
        <w:t>Schematic showing how direct injection</w:t>
      </w:r>
      <w:r w:rsidR="00A838C8" w:rsidRPr="00E6172C">
        <w:rPr>
          <w:rFonts w:cs="Arial"/>
          <w:lang w:val="en-GB" w:eastAsia="zh-CN"/>
        </w:rPr>
        <w:t xml:space="preserve"> into wt embryos</w:t>
      </w:r>
      <w:r w:rsidR="006A39CD" w:rsidRPr="00E6172C">
        <w:rPr>
          <w:rFonts w:cs="Arial"/>
          <w:lang w:val="en-GB" w:eastAsia="zh-CN"/>
        </w:rPr>
        <w:t xml:space="preserve"> of mRNA encoding the Tbx16-Gulucocotorticoid Response fusion protein leads to target gene induction in the presence of protein synthesis inhibitor cycloheximide (CHD) ind</w:t>
      </w:r>
      <w:r w:rsidR="00A838C8" w:rsidRPr="00E6172C">
        <w:rPr>
          <w:rFonts w:cs="Arial"/>
          <w:lang w:val="en-GB" w:eastAsia="zh-CN"/>
        </w:rPr>
        <w:t>uced by n</w:t>
      </w:r>
      <w:r w:rsidR="006A39CD" w:rsidRPr="00E6172C">
        <w:rPr>
          <w:rFonts w:cs="Arial"/>
          <w:lang w:val="en-GB" w:eastAsia="zh-CN"/>
        </w:rPr>
        <w:t xml:space="preserve">uclear translocation triggered by dexamethasone (DEX). </w:t>
      </w:r>
      <w:r w:rsidR="00A838C8" w:rsidRPr="00E6172C">
        <w:rPr>
          <w:rFonts w:cs="Arial"/>
          <w:lang w:val="en-GB" w:eastAsia="zh-CN"/>
        </w:rPr>
        <w:t>CHD caused ~5% delay in epiboly sowing it was active.</w:t>
      </w:r>
      <w:r w:rsidR="00CB3555" w:rsidRPr="00E6172C">
        <w:rPr>
          <w:rFonts w:cs="Arial"/>
          <w:lang w:val="en-GB" w:eastAsia="zh-CN"/>
        </w:rPr>
        <w:t xml:space="preserve">  </w:t>
      </w:r>
      <w:r w:rsidR="000574FC" w:rsidRPr="00E6172C">
        <w:rPr>
          <w:rFonts w:cs="Arial"/>
          <w:b/>
          <w:lang w:val="en-GB" w:eastAsia="zh-CN"/>
        </w:rPr>
        <w:t>E</w:t>
      </w:r>
      <w:r w:rsidR="006A39CD" w:rsidRPr="00E6172C">
        <w:rPr>
          <w:rFonts w:cs="Arial"/>
          <w:b/>
          <w:lang w:val="en-GB" w:eastAsia="zh-CN"/>
        </w:rPr>
        <w:t>.</w:t>
      </w:r>
      <w:r w:rsidR="006A39CD" w:rsidRPr="00E6172C">
        <w:rPr>
          <w:rFonts w:cs="Arial"/>
          <w:lang w:val="en-GB" w:eastAsia="zh-CN"/>
        </w:rPr>
        <w:t xml:space="preserve"> </w:t>
      </w:r>
      <w:r w:rsidR="00C715CA" w:rsidRPr="00E6172C">
        <w:rPr>
          <w:rFonts w:cs="Arial"/>
          <w:lang w:val="en-GB" w:eastAsia="zh-CN"/>
        </w:rPr>
        <w:t xml:space="preserve">Wild-type embryos injected with </w:t>
      </w:r>
      <w:r w:rsidR="00E32C8B" w:rsidRPr="00E6172C">
        <w:rPr>
          <w:rFonts w:cs="Arial"/>
          <w:i/>
          <w:lang w:val="en-GB" w:eastAsia="zh-CN"/>
        </w:rPr>
        <w:t>tbx16</w:t>
      </w:r>
      <w:r w:rsidR="00C715CA" w:rsidRPr="00E6172C">
        <w:rPr>
          <w:rFonts w:cs="Arial"/>
          <w:i/>
          <w:lang w:val="en-GB" w:eastAsia="zh-CN"/>
        </w:rPr>
        <w:t>-GR</w:t>
      </w:r>
      <w:r w:rsidR="00C715CA" w:rsidRPr="00E6172C">
        <w:rPr>
          <w:rFonts w:cs="Arial"/>
          <w:lang w:val="en-GB" w:eastAsia="zh-CN"/>
        </w:rPr>
        <w:t xml:space="preserve"> mRNA treated with cycloheximide from </w:t>
      </w:r>
      <w:r w:rsidR="00430D5A" w:rsidRPr="00E6172C">
        <w:rPr>
          <w:rFonts w:cs="Arial"/>
          <w:lang w:val="en-GB" w:eastAsia="zh-CN"/>
        </w:rPr>
        <w:t xml:space="preserve">germ ring </w:t>
      </w:r>
      <w:r w:rsidR="00C715CA" w:rsidRPr="00E6172C">
        <w:rPr>
          <w:rFonts w:cs="Arial"/>
          <w:lang w:val="en-GB" w:eastAsia="zh-CN"/>
        </w:rPr>
        <w:t>stage and dexamethasone from</w:t>
      </w:r>
      <w:r w:rsidR="00430D5A" w:rsidRPr="00E6172C">
        <w:rPr>
          <w:rFonts w:cs="Arial"/>
          <w:lang w:val="en-GB" w:eastAsia="zh-CN"/>
        </w:rPr>
        <w:t xml:space="preserve"> </w:t>
      </w:r>
      <w:r w:rsidR="005D65E1" w:rsidRPr="00E6172C">
        <w:rPr>
          <w:rFonts w:cs="Arial"/>
          <w:lang w:val="en-GB" w:eastAsia="zh-CN"/>
        </w:rPr>
        <w:t>shiel</w:t>
      </w:r>
      <w:r w:rsidR="00430D5A" w:rsidRPr="00E6172C">
        <w:rPr>
          <w:rFonts w:cs="Arial"/>
          <w:lang w:val="en-GB" w:eastAsia="zh-CN"/>
        </w:rPr>
        <w:t xml:space="preserve">d </w:t>
      </w:r>
      <w:r w:rsidR="00C715CA" w:rsidRPr="00E6172C">
        <w:rPr>
          <w:rFonts w:cs="Arial"/>
          <w:lang w:val="en-GB" w:eastAsia="zh-CN"/>
        </w:rPr>
        <w:t xml:space="preserve">stage.  Note that embryos treated with cycloheximide alone exhibit </w:t>
      </w:r>
      <w:r w:rsidR="00E6172C" w:rsidRPr="00E6172C">
        <w:rPr>
          <w:rFonts w:cs="Arial"/>
          <w:lang w:val="en-GB" w:eastAsia="zh-CN"/>
        </w:rPr>
        <w:t>wild type</w:t>
      </w:r>
      <w:r w:rsidR="00C715CA" w:rsidRPr="00E6172C">
        <w:rPr>
          <w:rFonts w:cs="Arial"/>
          <w:lang w:val="en-GB" w:eastAsia="zh-CN"/>
        </w:rPr>
        <w:t xml:space="preserve"> </w:t>
      </w:r>
      <w:r w:rsidR="00C715CA" w:rsidRPr="00E6172C">
        <w:rPr>
          <w:rFonts w:cs="Arial"/>
          <w:i/>
          <w:lang w:val="en-GB" w:eastAsia="zh-CN"/>
        </w:rPr>
        <w:t>myf5</w:t>
      </w:r>
      <w:r w:rsidR="00C715CA" w:rsidRPr="00E6172C">
        <w:rPr>
          <w:rFonts w:cs="Arial"/>
          <w:lang w:val="en-GB" w:eastAsia="zh-CN"/>
        </w:rPr>
        <w:t xml:space="preserve"> expression at </w:t>
      </w:r>
      <w:r w:rsidR="00A838C8" w:rsidRPr="00E6172C">
        <w:rPr>
          <w:rFonts w:cs="Arial"/>
          <w:lang w:val="en-GB" w:eastAsia="zh-CN"/>
        </w:rPr>
        <w:t>75-</w:t>
      </w:r>
      <w:r w:rsidR="00C715CA" w:rsidRPr="00E6172C">
        <w:rPr>
          <w:rFonts w:cs="Arial"/>
          <w:lang w:val="en-GB" w:eastAsia="zh-CN"/>
        </w:rPr>
        <w:t xml:space="preserve">80% epiboly, whereas embryos additionally treated with dexamethasone exhibit ectopic </w:t>
      </w:r>
      <w:r w:rsidR="00C715CA" w:rsidRPr="00E6172C">
        <w:rPr>
          <w:rFonts w:cs="Arial"/>
          <w:i/>
          <w:lang w:val="en-GB" w:eastAsia="zh-CN"/>
        </w:rPr>
        <w:t>myf5</w:t>
      </w:r>
      <w:r w:rsidR="00C715CA" w:rsidRPr="00E6172C">
        <w:rPr>
          <w:rFonts w:cs="Arial"/>
          <w:lang w:val="en-GB" w:eastAsia="zh-CN"/>
        </w:rPr>
        <w:t xml:space="preserve"> expression</w:t>
      </w:r>
      <w:r w:rsidR="00DA3F71" w:rsidRPr="00E6172C">
        <w:rPr>
          <w:rFonts w:cs="Arial"/>
          <w:lang w:val="en-GB" w:eastAsia="zh-CN"/>
        </w:rPr>
        <w:t xml:space="preserve"> </w:t>
      </w:r>
      <w:r w:rsidR="006A39CD" w:rsidRPr="00E6172C">
        <w:rPr>
          <w:rFonts w:cs="Arial"/>
          <w:lang w:val="en-GB" w:eastAsia="zh-CN"/>
        </w:rPr>
        <w:t>with strong (white arrowheads</w:t>
      </w:r>
      <w:r w:rsidR="005D65E1" w:rsidRPr="00E6172C">
        <w:rPr>
          <w:rFonts w:cs="Arial"/>
          <w:lang w:val="en-GB" w:eastAsia="zh-CN"/>
        </w:rPr>
        <w:t>, comparable to wt pre-adaxial level</w:t>
      </w:r>
      <w:r w:rsidR="006A39CD" w:rsidRPr="00E6172C">
        <w:rPr>
          <w:rFonts w:cs="Arial"/>
          <w:lang w:val="en-GB" w:eastAsia="zh-CN"/>
        </w:rPr>
        <w:t xml:space="preserve">) and weak </w:t>
      </w:r>
      <w:r w:rsidR="00DA3F71" w:rsidRPr="00E6172C">
        <w:rPr>
          <w:rFonts w:cs="Arial"/>
          <w:lang w:val="en-GB" w:eastAsia="zh-CN"/>
        </w:rPr>
        <w:t>(</w:t>
      </w:r>
      <w:r w:rsidR="006A39CD" w:rsidRPr="00E6172C">
        <w:rPr>
          <w:rFonts w:cs="Arial"/>
          <w:lang w:val="en-GB" w:eastAsia="zh-CN"/>
        </w:rPr>
        <w:t xml:space="preserve">black </w:t>
      </w:r>
      <w:r w:rsidR="00DA3F71" w:rsidRPr="00E6172C">
        <w:rPr>
          <w:rFonts w:cs="Arial"/>
          <w:lang w:val="en-GB" w:eastAsia="zh-CN"/>
        </w:rPr>
        <w:t>arrow</w:t>
      </w:r>
      <w:r w:rsidR="00430D5A" w:rsidRPr="00E6172C">
        <w:rPr>
          <w:rFonts w:cs="Arial"/>
          <w:lang w:val="en-GB" w:eastAsia="zh-CN"/>
        </w:rPr>
        <w:t>head</w:t>
      </w:r>
      <w:r w:rsidR="006A39CD" w:rsidRPr="00E6172C">
        <w:rPr>
          <w:rFonts w:cs="Arial"/>
          <w:lang w:val="en-GB" w:eastAsia="zh-CN"/>
        </w:rPr>
        <w:t>s</w:t>
      </w:r>
      <w:r w:rsidR="005D65E1" w:rsidRPr="00E6172C">
        <w:rPr>
          <w:rFonts w:cs="Arial"/>
          <w:lang w:val="en-GB" w:eastAsia="zh-CN"/>
        </w:rPr>
        <w:t>, comparable to wt paraxial level</w:t>
      </w:r>
      <w:r w:rsidR="00DA3F71" w:rsidRPr="00E6172C">
        <w:rPr>
          <w:rFonts w:cs="Arial"/>
          <w:lang w:val="en-GB" w:eastAsia="zh-CN"/>
        </w:rPr>
        <w:t>)</w:t>
      </w:r>
      <w:r w:rsidR="006A39CD" w:rsidRPr="00E6172C">
        <w:rPr>
          <w:rFonts w:cs="Arial"/>
          <w:lang w:val="en-GB" w:eastAsia="zh-CN"/>
        </w:rPr>
        <w:t xml:space="preserve"> stain</w:t>
      </w:r>
      <w:r w:rsidR="00C715CA" w:rsidRPr="00E6172C">
        <w:rPr>
          <w:rFonts w:cs="Arial"/>
          <w:lang w:val="en-GB" w:eastAsia="zh-CN"/>
        </w:rPr>
        <w:t>.</w:t>
      </w:r>
      <w:r w:rsidR="00DA3F71" w:rsidRPr="00E6172C">
        <w:rPr>
          <w:rFonts w:cs="Arial"/>
          <w:lang w:val="en-GB" w:eastAsia="zh-CN"/>
        </w:rPr>
        <w:t xml:space="preserve"> </w:t>
      </w:r>
      <w:r w:rsidR="00BC6BCD">
        <w:rPr>
          <w:rFonts w:cs="Arial"/>
          <w:lang w:val="en-GB" w:eastAsia="zh-CN"/>
        </w:rPr>
        <w:t xml:space="preserve"> </w:t>
      </w:r>
      <w:r w:rsidR="005D65E1" w:rsidRPr="00E6172C">
        <w:rPr>
          <w:rFonts w:cs="Arial"/>
          <w:lang w:val="en-GB" w:eastAsia="zh-CN"/>
        </w:rPr>
        <w:t xml:space="preserve">Three separate CDH+DEX treated embryos are shown. </w:t>
      </w:r>
      <w:r w:rsidR="00BC6BCD">
        <w:rPr>
          <w:rFonts w:cs="Arial"/>
          <w:lang w:val="en-GB" w:eastAsia="zh-CN"/>
        </w:rPr>
        <w:t xml:space="preserve"> </w:t>
      </w:r>
      <w:r w:rsidR="00A838C8" w:rsidRPr="00E6172C">
        <w:rPr>
          <w:rFonts w:cs="Arial"/>
          <w:lang w:val="en-GB" w:eastAsia="zh-CN"/>
        </w:rPr>
        <w:t xml:space="preserve">Numbers </w:t>
      </w:r>
      <w:r w:rsidR="005D65E1" w:rsidRPr="00E6172C">
        <w:rPr>
          <w:rFonts w:cs="Arial"/>
          <w:lang w:val="en-GB" w:eastAsia="zh-CN"/>
        </w:rPr>
        <w:t>indicate</w:t>
      </w:r>
      <w:r w:rsidR="00A838C8" w:rsidRPr="00E6172C">
        <w:rPr>
          <w:rFonts w:cs="Arial"/>
          <w:lang w:val="en-GB" w:eastAsia="zh-CN"/>
        </w:rPr>
        <w:t xml:space="preserve"> the fraction of embryos with the expression pattern(s) shown.  Inset shows a</w:t>
      </w:r>
      <w:r w:rsidR="00107F2F" w:rsidRPr="00E6172C">
        <w:rPr>
          <w:rFonts w:cs="Arial"/>
          <w:lang w:val="en-GB" w:eastAsia="zh-CN"/>
        </w:rPr>
        <w:t>n unusual</w:t>
      </w:r>
      <w:r w:rsidR="00A838C8" w:rsidRPr="00E6172C">
        <w:rPr>
          <w:rFonts w:cs="Arial"/>
          <w:lang w:val="en-GB" w:eastAsia="zh-CN"/>
        </w:rPr>
        <w:t xml:space="preserve"> </w:t>
      </w:r>
      <w:r w:rsidR="00107F2F" w:rsidRPr="00E6172C">
        <w:rPr>
          <w:rFonts w:cs="Arial"/>
          <w:lang w:val="en-GB" w:eastAsia="zh-CN"/>
        </w:rPr>
        <w:t xml:space="preserve">induction of </w:t>
      </w:r>
      <w:r w:rsidR="00107F2F" w:rsidRPr="00E6172C">
        <w:rPr>
          <w:rFonts w:cs="Arial"/>
          <w:i/>
          <w:lang w:val="en-GB" w:eastAsia="zh-CN"/>
        </w:rPr>
        <w:t>myf5</w:t>
      </w:r>
      <w:r w:rsidR="00107F2F" w:rsidRPr="00E6172C">
        <w:rPr>
          <w:rFonts w:cs="Arial"/>
          <w:lang w:val="en-GB" w:eastAsia="zh-CN"/>
        </w:rPr>
        <w:t xml:space="preserve"> in</w:t>
      </w:r>
      <w:r w:rsidR="005D65E1" w:rsidRPr="00E6172C">
        <w:rPr>
          <w:rFonts w:cs="Arial"/>
          <w:lang w:val="en-GB" w:eastAsia="zh-CN"/>
        </w:rPr>
        <w:t xml:space="preserve"> </w:t>
      </w:r>
      <w:r w:rsidR="00107F2F" w:rsidRPr="00E6172C">
        <w:rPr>
          <w:rFonts w:cs="Arial"/>
          <w:lang w:val="en-GB" w:eastAsia="zh-CN"/>
        </w:rPr>
        <w:t xml:space="preserve">anterior regions that was not observed with </w:t>
      </w:r>
      <w:proofErr w:type="spellStart"/>
      <w:r w:rsidR="00107F2F" w:rsidRPr="00E6172C">
        <w:rPr>
          <w:rFonts w:cs="Arial"/>
          <w:i/>
          <w:lang w:val="en-GB" w:eastAsia="zh-CN"/>
        </w:rPr>
        <w:t>myod</w:t>
      </w:r>
      <w:proofErr w:type="spellEnd"/>
      <w:r w:rsidR="005D65E1" w:rsidRPr="00E6172C">
        <w:rPr>
          <w:rFonts w:cs="Arial"/>
          <w:lang w:val="en-GB" w:eastAsia="zh-CN"/>
        </w:rPr>
        <w:t xml:space="preserve">. </w:t>
      </w:r>
      <w:r w:rsidR="00DA3F71" w:rsidRPr="00E6172C">
        <w:rPr>
          <w:rFonts w:cs="Arial"/>
          <w:lang w:val="en-GB" w:eastAsia="zh-CN"/>
        </w:rPr>
        <w:t xml:space="preserve"> </w:t>
      </w:r>
      <w:r w:rsidR="000574FC" w:rsidRPr="00E6172C">
        <w:rPr>
          <w:rFonts w:cs="Arial"/>
          <w:b/>
          <w:lang w:val="en-GB" w:eastAsia="zh-CN"/>
        </w:rPr>
        <w:t>F</w:t>
      </w:r>
      <w:r w:rsidR="007A5D93" w:rsidRPr="00E6172C">
        <w:rPr>
          <w:rFonts w:cs="Arial"/>
          <w:b/>
          <w:lang w:val="en-GB" w:eastAsia="zh-CN"/>
        </w:rPr>
        <w:t>.</w:t>
      </w:r>
      <w:r w:rsidR="007A5D93" w:rsidRPr="00E6172C">
        <w:rPr>
          <w:rFonts w:cs="Arial"/>
          <w:lang w:val="en-GB" w:eastAsia="zh-CN"/>
        </w:rPr>
        <w:t xml:space="preserve"> Injection of </w:t>
      </w:r>
      <w:r w:rsidR="007A5D93" w:rsidRPr="00E6172C">
        <w:rPr>
          <w:rFonts w:cs="Arial"/>
          <w:i/>
          <w:lang w:val="en-GB" w:eastAsia="zh-CN"/>
        </w:rPr>
        <w:t>tbx16</w:t>
      </w:r>
      <w:r w:rsidR="007A5D93" w:rsidRPr="00E6172C">
        <w:rPr>
          <w:rFonts w:cs="Arial"/>
          <w:lang w:val="en-GB" w:eastAsia="zh-CN"/>
        </w:rPr>
        <w:t xml:space="preserve"> mRNA </w:t>
      </w:r>
      <w:r w:rsidR="00F533F1" w:rsidRPr="00E6172C">
        <w:rPr>
          <w:rFonts w:cs="Arial"/>
          <w:lang w:val="en-GB" w:eastAsia="zh-CN"/>
        </w:rPr>
        <w:t xml:space="preserve">(200 pg) </w:t>
      </w:r>
      <w:r w:rsidR="007A5D93" w:rsidRPr="00E6172C">
        <w:rPr>
          <w:rFonts w:cs="Arial"/>
          <w:lang w:val="en-GB" w:eastAsia="zh-CN"/>
        </w:rPr>
        <w:t xml:space="preserve">into embryos from a </w:t>
      </w:r>
      <w:r w:rsidR="007A5D93" w:rsidRPr="00E6172C">
        <w:rPr>
          <w:rFonts w:cs="Arial"/>
          <w:i/>
          <w:lang w:val="en-GB" w:eastAsia="zh-CN"/>
        </w:rPr>
        <w:t>myf5</w:t>
      </w:r>
      <w:r w:rsidR="007A5D93" w:rsidRPr="00E6172C">
        <w:rPr>
          <w:rFonts w:cs="Arial"/>
          <w:i/>
          <w:vertAlign w:val="superscript"/>
          <w:lang w:val="en-GB" w:eastAsia="zh-CN"/>
        </w:rPr>
        <w:t>hu2022/+</w:t>
      </w:r>
      <w:r w:rsidR="007A5D93" w:rsidRPr="00E6172C">
        <w:rPr>
          <w:rFonts w:cs="Arial"/>
          <w:vertAlign w:val="superscript"/>
          <w:lang w:val="en-GB" w:eastAsia="zh-CN"/>
        </w:rPr>
        <w:t xml:space="preserve"> </w:t>
      </w:r>
      <w:r w:rsidR="007A5D93" w:rsidRPr="00E6172C">
        <w:rPr>
          <w:rFonts w:cs="Arial"/>
          <w:lang w:val="en-GB" w:eastAsia="zh-CN"/>
        </w:rPr>
        <w:t xml:space="preserve">heterozygote </w:t>
      </w:r>
      <w:proofErr w:type="spellStart"/>
      <w:r w:rsidR="007A5D93" w:rsidRPr="00E6172C">
        <w:rPr>
          <w:rFonts w:cs="Arial"/>
          <w:lang w:val="en-GB" w:eastAsia="zh-CN"/>
        </w:rPr>
        <w:t>incross</w:t>
      </w:r>
      <w:proofErr w:type="spellEnd"/>
      <w:r w:rsidR="007A5D93" w:rsidRPr="00E6172C">
        <w:rPr>
          <w:rFonts w:cs="Arial"/>
          <w:lang w:val="en-GB" w:eastAsia="zh-CN"/>
        </w:rPr>
        <w:t xml:space="preserve"> led to ectopic up-regulation of </w:t>
      </w:r>
      <w:proofErr w:type="spellStart"/>
      <w:r w:rsidR="007A5D93" w:rsidRPr="00E6172C">
        <w:rPr>
          <w:rFonts w:cs="Arial"/>
          <w:i/>
          <w:lang w:val="en-GB" w:eastAsia="zh-CN"/>
        </w:rPr>
        <w:t>myod</w:t>
      </w:r>
      <w:proofErr w:type="spellEnd"/>
      <w:r w:rsidR="007A5D93" w:rsidRPr="00E6172C">
        <w:rPr>
          <w:rFonts w:cs="Arial"/>
          <w:lang w:val="en-GB" w:eastAsia="zh-CN"/>
        </w:rPr>
        <w:t xml:space="preserve"> mRNA in the dorsal germ</w:t>
      </w:r>
      <w:r w:rsidR="00E6172C" w:rsidRPr="00E6172C">
        <w:rPr>
          <w:rFonts w:cs="Arial"/>
          <w:lang w:val="en-GB" w:eastAsia="zh-CN"/>
        </w:rPr>
        <w:t xml:space="preserve"> </w:t>
      </w:r>
      <w:r w:rsidR="007A5D93" w:rsidRPr="00E6172C">
        <w:rPr>
          <w:rFonts w:cs="Arial"/>
          <w:lang w:val="en-GB" w:eastAsia="zh-CN"/>
        </w:rPr>
        <w:t xml:space="preserve">ring (arrows) irrespective of genotype. </w:t>
      </w:r>
      <w:r w:rsidR="00BC6BCD">
        <w:rPr>
          <w:rFonts w:cs="Arial"/>
          <w:lang w:val="en-GB" w:eastAsia="zh-CN"/>
        </w:rPr>
        <w:t xml:space="preserve"> </w:t>
      </w:r>
      <w:r w:rsidR="007A5D93" w:rsidRPr="00E6172C">
        <w:rPr>
          <w:rFonts w:cs="Arial"/>
          <w:lang w:val="en-GB" w:eastAsia="zh-CN"/>
        </w:rPr>
        <w:t>Numbers indicate fraction of embryos showing ectopic mRNA/total analysed.</w:t>
      </w:r>
      <w:r w:rsidR="00677201" w:rsidRPr="00E6172C">
        <w:rPr>
          <w:rFonts w:cs="Arial"/>
          <w:lang w:val="en-GB" w:eastAsia="zh-CN"/>
        </w:rPr>
        <w:t xml:space="preserve"> </w:t>
      </w:r>
      <w:r w:rsidR="00BC6BCD">
        <w:rPr>
          <w:rFonts w:cs="Arial"/>
          <w:lang w:val="en-GB" w:eastAsia="zh-CN"/>
        </w:rPr>
        <w:t xml:space="preserve"> </w:t>
      </w:r>
      <w:r w:rsidR="00046B87" w:rsidRPr="00E6172C">
        <w:rPr>
          <w:rFonts w:cs="Arial"/>
          <w:lang w:val="en-GB" w:eastAsia="zh-CN"/>
        </w:rPr>
        <w:t>B</w:t>
      </w:r>
      <w:r w:rsidR="00677201" w:rsidRPr="00E6172C">
        <w:rPr>
          <w:rFonts w:cs="Arial"/>
          <w:lang w:val="en-GB" w:eastAsia="zh-CN"/>
        </w:rPr>
        <w:t xml:space="preserve">ars: 100 µm.  </w:t>
      </w:r>
    </w:p>
    <w:p w14:paraId="0DA510D0" w14:textId="77777777" w:rsidR="005D65E1" w:rsidRPr="00E6172C" w:rsidRDefault="005D65E1" w:rsidP="00C715CA">
      <w:pPr>
        <w:widowControl w:val="0"/>
        <w:autoSpaceDE w:val="0"/>
        <w:autoSpaceDN w:val="0"/>
        <w:adjustRightInd w:val="0"/>
        <w:spacing w:line="360" w:lineRule="auto"/>
        <w:jc w:val="both"/>
        <w:rPr>
          <w:rFonts w:cs="Arial"/>
          <w:lang w:val="en-GB" w:eastAsia="zh-CN"/>
        </w:rPr>
      </w:pPr>
    </w:p>
    <w:p w14:paraId="69E13FD3" w14:textId="09B77A94" w:rsidR="00107F2F" w:rsidRPr="00E6172C" w:rsidRDefault="00107F2F" w:rsidP="00C715CA">
      <w:pPr>
        <w:widowControl w:val="0"/>
        <w:autoSpaceDE w:val="0"/>
        <w:autoSpaceDN w:val="0"/>
        <w:adjustRightInd w:val="0"/>
        <w:spacing w:line="360" w:lineRule="auto"/>
        <w:jc w:val="both"/>
        <w:rPr>
          <w:rFonts w:cs="Arial"/>
          <w:b/>
          <w:lang w:val="en-GB" w:eastAsia="zh-CN"/>
        </w:rPr>
      </w:pPr>
      <w:r w:rsidRPr="00E6172C">
        <w:rPr>
          <w:rFonts w:cs="Arial"/>
          <w:b/>
          <w:lang w:val="en-GB" w:eastAsia="zh-CN"/>
        </w:rPr>
        <w:lastRenderedPageBreak/>
        <w:t xml:space="preserve">Fig. </w:t>
      </w:r>
      <w:r w:rsidR="00CC377C" w:rsidRPr="00E6172C">
        <w:rPr>
          <w:rFonts w:cs="Arial"/>
          <w:b/>
          <w:lang w:val="en-GB" w:eastAsia="zh-CN"/>
        </w:rPr>
        <w:t>7</w:t>
      </w:r>
      <w:r w:rsidRPr="00E6172C">
        <w:rPr>
          <w:rFonts w:cs="Arial"/>
          <w:b/>
          <w:lang w:val="en-GB" w:eastAsia="zh-CN"/>
        </w:rPr>
        <w:t xml:space="preserve">. </w:t>
      </w:r>
      <w:proofErr w:type="spellStart"/>
      <w:r w:rsidR="00815E15" w:rsidRPr="00E6172C">
        <w:rPr>
          <w:rFonts w:cs="Arial"/>
          <w:b/>
          <w:lang w:val="en-GB" w:eastAsia="zh-CN"/>
        </w:rPr>
        <w:t>Tbxta</w:t>
      </w:r>
      <w:proofErr w:type="spellEnd"/>
      <w:r w:rsidR="00815E15" w:rsidRPr="00E6172C">
        <w:rPr>
          <w:rFonts w:cs="Arial"/>
          <w:b/>
          <w:lang w:val="en-GB" w:eastAsia="zh-CN"/>
        </w:rPr>
        <w:t xml:space="preserve"> is essential for Fgf4-driven induction of </w:t>
      </w:r>
      <w:proofErr w:type="spellStart"/>
      <w:r w:rsidR="00815E15" w:rsidRPr="00E6172C">
        <w:rPr>
          <w:rFonts w:cs="Arial"/>
          <w:b/>
          <w:i/>
          <w:lang w:val="en-GB" w:eastAsia="zh-CN"/>
        </w:rPr>
        <w:t>myod</w:t>
      </w:r>
      <w:proofErr w:type="spellEnd"/>
      <w:r w:rsidR="00815E15" w:rsidRPr="00E6172C">
        <w:rPr>
          <w:rFonts w:cs="Arial"/>
          <w:b/>
          <w:lang w:val="en-GB" w:eastAsia="zh-CN"/>
        </w:rPr>
        <w:t xml:space="preserve"> but not </w:t>
      </w:r>
      <w:r w:rsidR="00815E15" w:rsidRPr="00E6172C">
        <w:rPr>
          <w:rFonts w:cs="Arial"/>
          <w:b/>
          <w:i/>
          <w:lang w:val="en-GB" w:eastAsia="zh-CN"/>
        </w:rPr>
        <w:t>myf5</w:t>
      </w:r>
      <w:r w:rsidR="00815E15" w:rsidRPr="00E6172C">
        <w:rPr>
          <w:rFonts w:cs="Arial"/>
          <w:b/>
          <w:lang w:val="en-GB" w:eastAsia="zh-CN"/>
        </w:rPr>
        <w:t>.</w:t>
      </w:r>
    </w:p>
    <w:p w14:paraId="4E1B20E1" w14:textId="28B8A802" w:rsidR="00C715CA" w:rsidRPr="00E6172C" w:rsidRDefault="00685596" w:rsidP="00213131">
      <w:pPr>
        <w:widowControl w:val="0"/>
        <w:autoSpaceDE w:val="0"/>
        <w:autoSpaceDN w:val="0"/>
        <w:adjustRightInd w:val="0"/>
        <w:spacing w:line="360" w:lineRule="auto"/>
        <w:jc w:val="both"/>
        <w:rPr>
          <w:rFonts w:cs="Arial"/>
          <w:lang w:val="en-GB" w:eastAsia="zh-CN"/>
        </w:rPr>
      </w:pPr>
      <w:r w:rsidRPr="00E6172C">
        <w:rPr>
          <w:rFonts w:cs="Arial"/>
          <w:lang w:val="en-GB" w:eastAsia="zh-CN"/>
        </w:rPr>
        <w:t xml:space="preserve">Embryos from a </w:t>
      </w:r>
      <w:proofErr w:type="spellStart"/>
      <w:r w:rsidRPr="00E6172C">
        <w:rPr>
          <w:rFonts w:cs="Arial"/>
          <w:i/>
          <w:iCs/>
          <w:lang w:val="en-GB" w:eastAsia="zh-CN"/>
        </w:rPr>
        <w:t>tbxta</w:t>
      </w:r>
      <w:proofErr w:type="spellEnd"/>
      <w:r w:rsidRPr="00E6172C">
        <w:rPr>
          <w:rFonts w:cs="Arial"/>
          <w:i/>
          <w:iCs/>
          <w:vertAlign w:val="superscript"/>
          <w:lang w:val="en-GB" w:eastAsia="zh-CN"/>
        </w:rPr>
        <w:t>+/-</w:t>
      </w:r>
      <w:r w:rsidRPr="00E6172C">
        <w:rPr>
          <w:rFonts w:cs="Arial"/>
          <w:lang w:val="en-GB" w:eastAsia="zh-CN"/>
        </w:rPr>
        <w:t xml:space="preserve"> </w:t>
      </w:r>
      <w:proofErr w:type="spellStart"/>
      <w:r w:rsidRPr="00E6172C">
        <w:rPr>
          <w:rFonts w:cs="Arial"/>
          <w:lang w:val="en-GB" w:eastAsia="zh-CN"/>
        </w:rPr>
        <w:t>incross</w:t>
      </w:r>
      <w:proofErr w:type="spellEnd"/>
      <w:r w:rsidRPr="00E6172C">
        <w:rPr>
          <w:rFonts w:cs="Arial"/>
          <w:lang w:val="en-GB" w:eastAsia="zh-CN"/>
        </w:rPr>
        <w:t xml:space="preserve"> injected with 150 pg </w:t>
      </w:r>
      <w:r w:rsidRPr="00E6172C">
        <w:rPr>
          <w:rFonts w:cs="Arial"/>
          <w:i/>
          <w:iCs/>
          <w:lang w:val="en-GB" w:eastAsia="zh-CN"/>
        </w:rPr>
        <w:t>fgf4</w:t>
      </w:r>
      <w:r w:rsidRPr="00E6172C">
        <w:rPr>
          <w:rFonts w:cs="Arial"/>
          <w:lang w:val="en-GB" w:eastAsia="zh-CN"/>
        </w:rPr>
        <w:t xml:space="preserve"> mRNA or control.  </w:t>
      </w:r>
      <w:r w:rsidR="00107F2F" w:rsidRPr="00E6172C">
        <w:rPr>
          <w:rFonts w:cs="Arial"/>
          <w:b/>
          <w:lang w:val="en-GB" w:eastAsia="zh-CN"/>
        </w:rPr>
        <w:t>A.</w:t>
      </w:r>
      <w:r w:rsidR="00107F2F" w:rsidRPr="00E6172C">
        <w:rPr>
          <w:rFonts w:cs="Arial"/>
          <w:lang w:val="en-GB" w:eastAsia="zh-CN"/>
        </w:rPr>
        <w:t xml:space="preserve"> </w:t>
      </w:r>
      <w:r w:rsidR="00107F2F" w:rsidRPr="00E6172C">
        <w:rPr>
          <w:rFonts w:cs="Arial"/>
          <w:i/>
          <w:lang w:val="en-GB" w:eastAsia="zh-CN"/>
        </w:rPr>
        <w:t>Tbtxa</w:t>
      </w:r>
      <w:r w:rsidR="00107F2F" w:rsidRPr="00E6172C">
        <w:rPr>
          <w:rFonts w:cs="Arial"/>
          <w:i/>
          <w:vertAlign w:val="superscript"/>
          <w:lang w:val="en-GB" w:eastAsia="zh-CN"/>
        </w:rPr>
        <w:t>-/-</w:t>
      </w:r>
      <w:r w:rsidR="00107F2F" w:rsidRPr="00E6172C">
        <w:rPr>
          <w:rFonts w:cs="Arial"/>
          <w:lang w:val="en-GB" w:eastAsia="zh-CN"/>
        </w:rPr>
        <w:t xml:space="preserve"> mutants lack </w:t>
      </w:r>
      <w:proofErr w:type="spellStart"/>
      <w:r w:rsidR="00107F2F" w:rsidRPr="00E6172C">
        <w:rPr>
          <w:rFonts w:cs="Arial"/>
          <w:i/>
          <w:lang w:val="en-GB" w:eastAsia="zh-CN"/>
        </w:rPr>
        <w:t>myod</w:t>
      </w:r>
      <w:proofErr w:type="spellEnd"/>
      <w:r w:rsidR="00107F2F" w:rsidRPr="00E6172C">
        <w:rPr>
          <w:rFonts w:cs="Arial"/>
          <w:lang w:val="en-GB" w:eastAsia="zh-CN"/>
        </w:rPr>
        <w:t xml:space="preserve"> mRNA </w:t>
      </w:r>
      <w:r w:rsidR="005D0845" w:rsidRPr="00E6172C">
        <w:rPr>
          <w:rFonts w:cs="Arial"/>
          <w:lang w:val="en-GB" w:eastAsia="zh-CN"/>
        </w:rPr>
        <w:t xml:space="preserve">(arrows) </w:t>
      </w:r>
      <w:r w:rsidR="00107F2F" w:rsidRPr="00E6172C">
        <w:rPr>
          <w:rFonts w:cs="Arial"/>
          <w:lang w:val="en-GB" w:eastAsia="zh-CN"/>
        </w:rPr>
        <w:t xml:space="preserve">but retain </w:t>
      </w:r>
      <w:r w:rsidR="00107F2F" w:rsidRPr="00E6172C">
        <w:rPr>
          <w:rFonts w:cs="Arial"/>
          <w:i/>
          <w:lang w:val="en-GB" w:eastAsia="zh-CN"/>
        </w:rPr>
        <w:t>myf5</w:t>
      </w:r>
      <w:r w:rsidR="00107F2F" w:rsidRPr="00E6172C">
        <w:rPr>
          <w:rFonts w:cs="Arial"/>
          <w:lang w:val="en-GB" w:eastAsia="zh-CN"/>
        </w:rPr>
        <w:t xml:space="preserve"> mRNA in presomitic mesoderm (</w:t>
      </w:r>
      <w:r w:rsidR="005D0845" w:rsidRPr="00E6172C">
        <w:rPr>
          <w:rFonts w:cs="Arial"/>
          <w:lang w:val="en-GB" w:eastAsia="zh-CN"/>
        </w:rPr>
        <w:t>white dashes</w:t>
      </w:r>
      <w:r w:rsidR="00107F2F" w:rsidRPr="00E6172C">
        <w:rPr>
          <w:rFonts w:cs="Arial"/>
          <w:lang w:val="en-GB" w:eastAsia="zh-CN"/>
        </w:rPr>
        <w:t xml:space="preserve">). </w:t>
      </w:r>
      <w:r w:rsidR="00107F2F" w:rsidRPr="00E6172C">
        <w:rPr>
          <w:rFonts w:cs="Arial"/>
          <w:i/>
          <w:lang w:val="en-GB" w:eastAsia="zh-CN"/>
        </w:rPr>
        <w:t>Fgf4</w:t>
      </w:r>
      <w:r w:rsidR="00107F2F" w:rsidRPr="00E6172C">
        <w:rPr>
          <w:rFonts w:cs="Arial"/>
          <w:lang w:val="en-GB" w:eastAsia="zh-CN"/>
        </w:rPr>
        <w:t xml:space="preserve"> </w:t>
      </w:r>
      <w:r w:rsidR="00213131" w:rsidRPr="00E6172C">
        <w:rPr>
          <w:rFonts w:cs="Arial"/>
          <w:lang w:val="en-GB" w:eastAsia="zh-CN"/>
        </w:rPr>
        <w:t xml:space="preserve">mRNA injection </w:t>
      </w:r>
      <w:r w:rsidR="00107F2F" w:rsidRPr="00E6172C">
        <w:rPr>
          <w:rFonts w:cs="Arial"/>
          <w:lang w:val="en-GB" w:eastAsia="zh-CN"/>
        </w:rPr>
        <w:t xml:space="preserve">induced </w:t>
      </w:r>
      <w:r w:rsidR="00107F2F" w:rsidRPr="00E6172C">
        <w:rPr>
          <w:rFonts w:cs="Arial"/>
          <w:i/>
          <w:lang w:val="en-GB" w:eastAsia="zh-CN"/>
        </w:rPr>
        <w:t>myf5</w:t>
      </w:r>
      <w:r w:rsidR="00107F2F" w:rsidRPr="00E6172C">
        <w:rPr>
          <w:rFonts w:cs="Arial"/>
          <w:lang w:val="en-GB" w:eastAsia="zh-CN"/>
        </w:rPr>
        <w:t xml:space="preserve"> and </w:t>
      </w:r>
      <w:proofErr w:type="spellStart"/>
      <w:r w:rsidR="00107F2F" w:rsidRPr="00E6172C">
        <w:rPr>
          <w:rFonts w:cs="Arial"/>
          <w:i/>
          <w:iCs/>
          <w:lang w:val="en-GB" w:eastAsia="zh-CN"/>
        </w:rPr>
        <w:t>my</w:t>
      </w:r>
      <w:r w:rsidR="00635A8B" w:rsidRPr="00E6172C">
        <w:rPr>
          <w:rFonts w:cs="Arial"/>
          <w:i/>
          <w:iCs/>
          <w:lang w:val="en-GB" w:eastAsia="zh-CN"/>
        </w:rPr>
        <w:t>od</w:t>
      </w:r>
      <w:proofErr w:type="spellEnd"/>
      <w:r w:rsidR="00107F2F" w:rsidRPr="00E6172C">
        <w:rPr>
          <w:rFonts w:cs="Arial"/>
          <w:lang w:val="en-GB" w:eastAsia="zh-CN"/>
        </w:rPr>
        <w:t xml:space="preserve"> mRNAs </w:t>
      </w:r>
      <w:r w:rsidR="00CF3110" w:rsidRPr="00E6172C">
        <w:rPr>
          <w:rFonts w:cs="Arial"/>
          <w:lang w:val="en-GB" w:eastAsia="zh-CN"/>
        </w:rPr>
        <w:t xml:space="preserve">throughout the posterior mesoderm </w:t>
      </w:r>
      <w:r w:rsidR="00107F2F" w:rsidRPr="00E6172C">
        <w:rPr>
          <w:rFonts w:cs="Arial"/>
          <w:lang w:val="en-GB" w:eastAsia="zh-CN"/>
        </w:rPr>
        <w:t>in siblings</w:t>
      </w:r>
      <w:r w:rsidR="00CF3110" w:rsidRPr="00E6172C">
        <w:rPr>
          <w:rFonts w:cs="Arial"/>
          <w:lang w:val="en-GB" w:eastAsia="zh-CN"/>
        </w:rPr>
        <w:t xml:space="preserve"> (white dashes</w:t>
      </w:r>
      <w:proofErr w:type="gramStart"/>
      <w:r w:rsidR="00CF3110" w:rsidRPr="00E6172C">
        <w:rPr>
          <w:rFonts w:cs="Arial"/>
          <w:lang w:val="en-GB" w:eastAsia="zh-CN"/>
        </w:rPr>
        <w:t>), but</w:t>
      </w:r>
      <w:proofErr w:type="gramEnd"/>
      <w:r w:rsidR="00CF3110" w:rsidRPr="00E6172C">
        <w:rPr>
          <w:rFonts w:cs="Arial"/>
          <w:lang w:val="en-GB" w:eastAsia="zh-CN"/>
        </w:rPr>
        <w:t xml:space="preserve"> fa</w:t>
      </w:r>
      <w:r w:rsidR="005D0845" w:rsidRPr="00E6172C">
        <w:rPr>
          <w:rFonts w:cs="Arial"/>
          <w:lang w:val="en-GB" w:eastAsia="zh-CN"/>
        </w:rPr>
        <w:t xml:space="preserve">iled to induce </w:t>
      </w:r>
      <w:proofErr w:type="spellStart"/>
      <w:r w:rsidR="005D0845" w:rsidRPr="00E6172C">
        <w:rPr>
          <w:rFonts w:cs="Arial"/>
          <w:i/>
          <w:iCs/>
          <w:lang w:val="en-GB" w:eastAsia="zh-CN"/>
        </w:rPr>
        <w:t>myod</w:t>
      </w:r>
      <w:proofErr w:type="spellEnd"/>
      <w:r w:rsidR="005D0845" w:rsidRPr="00E6172C">
        <w:rPr>
          <w:rFonts w:cs="Arial"/>
          <w:lang w:val="en-GB" w:eastAsia="zh-CN"/>
        </w:rPr>
        <w:t xml:space="preserve"> mRNA in mutants</w:t>
      </w:r>
      <w:r w:rsidR="00213131" w:rsidRPr="00E6172C">
        <w:rPr>
          <w:rFonts w:cs="Arial"/>
          <w:lang w:val="en-GB" w:eastAsia="zh-CN"/>
        </w:rPr>
        <w:t xml:space="preserve">.  </w:t>
      </w:r>
      <w:r w:rsidR="00CF3110" w:rsidRPr="00E6172C">
        <w:rPr>
          <w:rFonts w:cs="Arial"/>
          <w:b/>
          <w:bCs/>
          <w:lang w:val="en-GB" w:eastAsia="zh-CN"/>
        </w:rPr>
        <w:t>B.</w:t>
      </w:r>
      <w:r w:rsidR="00CF3110" w:rsidRPr="00E6172C">
        <w:rPr>
          <w:rFonts w:cs="Arial"/>
          <w:lang w:val="en-GB" w:eastAsia="zh-CN"/>
        </w:rPr>
        <w:t xml:space="preserve"> </w:t>
      </w:r>
      <w:r w:rsidR="00213131" w:rsidRPr="00E6172C">
        <w:rPr>
          <w:rFonts w:cs="Arial"/>
          <w:i/>
          <w:iCs/>
          <w:lang w:val="en-GB" w:eastAsia="zh-CN"/>
        </w:rPr>
        <w:t>Fgf4</w:t>
      </w:r>
      <w:r w:rsidR="00213131" w:rsidRPr="00E6172C">
        <w:rPr>
          <w:rFonts w:cs="Arial"/>
          <w:lang w:val="en-GB" w:eastAsia="zh-CN"/>
        </w:rPr>
        <w:t xml:space="preserve"> suppressed </w:t>
      </w:r>
      <w:proofErr w:type="spellStart"/>
      <w:r w:rsidR="00213131" w:rsidRPr="00E6172C">
        <w:rPr>
          <w:rFonts w:cs="Arial"/>
          <w:i/>
          <w:lang w:val="en-GB" w:eastAsia="zh-CN"/>
        </w:rPr>
        <w:t>aplnrb</w:t>
      </w:r>
      <w:proofErr w:type="spellEnd"/>
      <w:r w:rsidR="00213131" w:rsidRPr="00E6172C">
        <w:rPr>
          <w:rFonts w:cs="Arial"/>
          <w:lang w:val="en-GB" w:eastAsia="zh-CN"/>
        </w:rPr>
        <w:t xml:space="preserve"> mRNA </w:t>
      </w:r>
      <w:r w:rsidR="00CF3110" w:rsidRPr="00E6172C">
        <w:rPr>
          <w:rFonts w:cs="Arial"/>
          <w:lang w:val="en-GB" w:eastAsia="zh-CN"/>
        </w:rPr>
        <w:t>in posterior mesoderm above the germ</w:t>
      </w:r>
      <w:r w:rsidR="00E6172C" w:rsidRPr="00E6172C">
        <w:rPr>
          <w:rFonts w:cs="Arial"/>
          <w:lang w:val="en-GB" w:eastAsia="zh-CN"/>
        </w:rPr>
        <w:t xml:space="preserve"> </w:t>
      </w:r>
      <w:r w:rsidR="00CF3110" w:rsidRPr="00E6172C">
        <w:rPr>
          <w:rFonts w:cs="Arial"/>
          <w:lang w:val="en-GB" w:eastAsia="zh-CN"/>
        </w:rPr>
        <w:t xml:space="preserve">ring (white dashes) </w:t>
      </w:r>
      <w:r w:rsidR="00107F2F" w:rsidRPr="00E6172C">
        <w:rPr>
          <w:rFonts w:cs="Arial"/>
          <w:lang w:val="en-GB" w:eastAsia="zh-CN"/>
        </w:rPr>
        <w:t>in</w:t>
      </w:r>
      <w:r w:rsidR="00CF3110" w:rsidRPr="00E6172C">
        <w:rPr>
          <w:rFonts w:cs="Arial"/>
          <w:lang w:val="en-GB" w:eastAsia="zh-CN"/>
        </w:rPr>
        <w:t xml:space="preserve"> both</w:t>
      </w:r>
      <w:r w:rsidR="00107F2F" w:rsidRPr="00E6172C">
        <w:rPr>
          <w:rFonts w:cs="Arial"/>
          <w:lang w:val="en-GB" w:eastAsia="zh-CN"/>
        </w:rPr>
        <w:t xml:space="preserve"> </w:t>
      </w:r>
      <w:proofErr w:type="spellStart"/>
      <w:r w:rsidR="00107F2F" w:rsidRPr="00E6172C">
        <w:rPr>
          <w:rFonts w:cs="Arial"/>
          <w:i/>
          <w:lang w:val="en-GB" w:eastAsia="zh-CN"/>
        </w:rPr>
        <w:t>tbxta</w:t>
      </w:r>
      <w:proofErr w:type="spellEnd"/>
      <w:r w:rsidR="00107F2F" w:rsidRPr="00E6172C">
        <w:rPr>
          <w:rFonts w:cs="Arial"/>
          <w:i/>
          <w:vertAlign w:val="superscript"/>
          <w:lang w:val="en-GB" w:eastAsia="zh-CN"/>
        </w:rPr>
        <w:t>-/-</w:t>
      </w:r>
      <w:r w:rsidR="00107F2F" w:rsidRPr="00E6172C">
        <w:rPr>
          <w:rFonts w:cs="Arial"/>
          <w:lang w:val="en-GB" w:eastAsia="zh-CN"/>
        </w:rPr>
        <w:t xml:space="preserve"> mutants</w:t>
      </w:r>
      <w:r w:rsidR="00CF3110" w:rsidRPr="00E6172C">
        <w:rPr>
          <w:rFonts w:cs="Arial"/>
          <w:lang w:val="en-GB" w:eastAsia="zh-CN"/>
        </w:rPr>
        <w:t xml:space="preserve"> and siblings</w:t>
      </w:r>
      <w:r w:rsidR="00107F2F" w:rsidRPr="00E6172C">
        <w:rPr>
          <w:rFonts w:cs="Arial"/>
          <w:lang w:val="en-GB" w:eastAsia="zh-CN"/>
        </w:rPr>
        <w:t>.</w:t>
      </w:r>
      <w:r w:rsidR="00CF3110" w:rsidRPr="00E6172C">
        <w:rPr>
          <w:rFonts w:cs="Arial"/>
          <w:lang w:val="en-GB" w:eastAsia="zh-CN"/>
        </w:rPr>
        <w:t xml:space="preserve"> </w:t>
      </w:r>
      <w:r w:rsidR="0097419A" w:rsidRPr="00E6172C">
        <w:rPr>
          <w:rFonts w:cs="Arial"/>
          <w:lang w:val="en-GB" w:eastAsia="zh-CN"/>
        </w:rPr>
        <w:t>Individually genotyped e</w:t>
      </w:r>
      <w:r w:rsidR="00635A8B" w:rsidRPr="00E6172C">
        <w:rPr>
          <w:rFonts w:cs="Arial"/>
          <w:lang w:val="en-GB" w:eastAsia="zh-CN"/>
        </w:rPr>
        <w:t>mbryos are shown in lateral view, dorsal to right</w:t>
      </w:r>
      <w:r w:rsidR="005D0845" w:rsidRPr="00E6172C">
        <w:rPr>
          <w:rFonts w:cs="Arial"/>
          <w:lang w:val="en-GB" w:eastAsia="zh-CN"/>
        </w:rPr>
        <w:t xml:space="preserve"> (A,B)</w:t>
      </w:r>
      <w:r w:rsidR="00635A8B" w:rsidRPr="00E6172C">
        <w:rPr>
          <w:rFonts w:cs="Arial"/>
          <w:lang w:val="en-GB" w:eastAsia="zh-CN"/>
        </w:rPr>
        <w:t>.</w:t>
      </w:r>
      <w:r w:rsidR="00CB3555" w:rsidRPr="00E6172C">
        <w:rPr>
          <w:rFonts w:cs="Arial"/>
          <w:lang w:val="en-GB" w:eastAsia="zh-CN"/>
        </w:rPr>
        <w:t xml:space="preserve"> </w:t>
      </w:r>
      <w:r w:rsidR="00635A8B" w:rsidRPr="00E6172C">
        <w:rPr>
          <w:rFonts w:cs="Arial"/>
          <w:lang w:val="en-GB" w:eastAsia="zh-CN"/>
        </w:rPr>
        <w:t xml:space="preserve"> </w:t>
      </w:r>
      <w:r w:rsidR="007A5D93" w:rsidRPr="00E6172C">
        <w:rPr>
          <w:rFonts w:cs="Arial"/>
          <w:b/>
          <w:lang w:val="en-GB" w:eastAsia="zh-CN"/>
        </w:rPr>
        <w:t>C.</w:t>
      </w:r>
      <w:r w:rsidR="007A5D93" w:rsidRPr="00E6172C">
        <w:rPr>
          <w:rFonts w:cs="Arial"/>
          <w:lang w:val="en-GB" w:eastAsia="zh-CN"/>
        </w:rPr>
        <w:t xml:space="preserve"> </w:t>
      </w:r>
      <w:r w:rsidR="00206B70" w:rsidRPr="00E6172C">
        <w:rPr>
          <w:rFonts w:cs="Arial"/>
          <w:lang w:val="en-GB" w:eastAsia="zh-CN"/>
        </w:rPr>
        <w:t>Scoring</w:t>
      </w:r>
      <w:r w:rsidR="00213131" w:rsidRPr="00E6172C">
        <w:rPr>
          <w:rFonts w:cs="Arial"/>
          <w:lang w:val="en-GB" w:eastAsia="zh-CN"/>
        </w:rPr>
        <w:t xml:space="preserve"> of </w:t>
      </w:r>
      <w:proofErr w:type="spellStart"/>
      <w:r w:rsidR="00213131" w:rsidRPr="00E6172C">
        <w:rPr>
          <w:rFonts w:cs="Arial"/>
          <w:i/>
          <w:iCs/>
          <w:lang w:val="en-GB" w:eastAsia="zh-CN"/>
        </w:rPr>
        <w:t>myod</w:t>
      </w:r>
      <w:proofErr w:type="spellEnd"/>
      <w:r w:rsidR="00213131" w:rsidRPr="00E6172C">
        <w:rPr>
          <w:rFonts w:cs="Arial"/>
          <w:lang w:val="en-GB" w:eastAsia="zh-CN"/>
        </w:rPr>
        <w:t xml:space="preserve"> </w:t>
      </w:r>
      <w:r w:rsidR="00206B70" w:rsidRPr="00E6172C">
        <w:rPr>
          <w:rFonts w:cs="Arial"/>
          <w:lang w:val="en-GB" w:eastAsia="zh-CN"/>
        </w:rPr>
        <w:t>mRNA accumulat</w:t>
      </w:r>
      <w:r w:rsidR="00213131" w:rsidRPr="00E6172C">
        <w:rPr>
          <w:rFonts w:cs="Arial"/>
          <w:lang w:val="en-GB" w:eastAsia="zh-CN"/>
        </w:rPr>
        <w:t xml:space="preserve">ion in response to </w:t>
      </w:r>
      <w:r w:rsidR="00213131" w:rsidRPr="00E6172C">
        <w:rPr>
          <w:rFonts w:cs="Arial"/>
          <w:i/>
          <w:iCs/>
          <w:lang w:val="en-GB" w:eastAsia="zh-CN"/>
        </w:rPr>
        <w:t>Fgf4</w:t>
      </w:r>
      <w:r w:rsidR="00213131" w:rsidRPr="00E6172C">
        <w:rPr>
          <w:rFonts w:cs="Arial"/>
          <w:lang w:val="en-GB" w:eastAsia="zh-CN"/>
        </w:rPr>
        <w:t xml:space="preserve"> mRNA injection </w:t>
      </w:r>
      <w:r w:rsidR="00206B70" w:rsidRPr="00E6172C">
        <w:rPr>
          <w:rFonts w:cs="Arial"/>
          <w:lang w:val="en-GB" w:eastAsia="zh-CN"/>
        </w:rPr>
        <w:t>into</w:t>
      </w:r>
      <w:r w:rsidR="00213131" w:rsidRPr="00E6172C">
        <w:rPr>
          <w:rFonts w:cs="Arial"/>
          <w:lang w:val="en-GB" w:eastAsia="zh-CN"/>
        </w:rPr>
        <w:t xml:space="preserve"> embryos from a </w:t>
      </w:r>
      <w:proofErr w:type="spellStart"/>
      <w:r w:rsidR="00213131" w:rsidRPr="00E6172C">
        <w:rPr>
          <w:rFonts w:cs="Arial"/>
          <w:i/>
          <w:iCs/>
          <w:lang w:val="en-GB" w:eastAsia="zh-CN"/>
        </w:rPr>
        <w:t>tbxta</w:t>
      </w:r>
      <w:proofErr w:type="spellEnd"/>
      <w:r w:rsidR="00213131" w:rsidRPr="00E6172C">
        <w:rPr>
          <w:rFonts w:cs="Arial"/>
          <w:i/>
          <w:iCs/>
          <w:vertAlign w:val="superscript"/>
          <w:lang w:val="en-GB" w:eastAsia="zh-CN"/>
        </w:rPr>
        <w:t>+/-</w:t>
      </w:r>
      <w:r w:rsidR="00213131" w:rsidRPr="00E6172C">
        <w:rPr>
          <w:rFonts w:cs="Arial"/>
          <w:lang w:val="en-GB" w:eastAsia="zh-CN"/>
        </w:rPr>
        <w:t xml:space="preserve"> </w:t>
      </w:r>
      <w:proofErr w:type="spellStart"/>
      <w:r w:rsidR="00213131" w:rsidRPr="00E6172C">
        <w:rPr>
          <w:rFonts w:cs="Arial"/>
          <w:lang w:val="en-GB" w:eastAsia="zh-CN"/>
        </w:rPr>
        <w:t>incross</w:t>
      </w:r>
      <w:proofErr w:type="spellEnd"/>
      <w:r w:rsidR="00213131" w:rsidRPr="00E6172C">
        <w:rPr>
          <w:rFonts w:cs="Arial"/>
          <w:lang w:val="en-GB" w:eastAsia="zh-CN"/>
        </w:rPr>
        <w:t>.</w:t>
      </w:r>
      <w:r w:rsidR="00206B70" w:rsidRPr="00E6172C">
        <w:rPr>
          <w:rFonts w:cs="Arial"/>
          <w:lang w:val="en-GB" w:eastAsia="zh-CN"/>
        </w:rPr>
        <w:t xml:space="preserve"> Expanded: ventral expansion, generally </w:t>
      </w:r>
      <w:proofErr w:type="gramStart"/>
      <w:r w:rsidR="00206B70" w:rsidRPr="00E6172C">
        <w:rPr>
          <w:rFonts w:cs="Arial"/>
          <w:lang w:val="en-GB" w:eastAsia="zh-CN"/>
        </w:rPr>
        <w:t>all around</w:t>
      </w:r>
      <w:proofErr w:type="gramEnd"/>
      <w:r w:rsidR="00206B70" w:rsidRPr="00E6172C">
        <w:rPr>
          <w:rFonts w:cs="Arial"/>
          <w:lang w:val="en-GB" w:eastAsia="zh-CN"/>
        </w:rPr>
        <w:t xml:space="preserve"> germ</w:t>
      </w:r>
      <w:r w:rsidR="00E6172C" w:rsidRPr="00E6172C">
        <w:rPr>
          <w:rFonts w:cs="Arial"/>
          <w:lang w:val="en-GB" w:eastAsia="zh-CN"/>
        </w:rPr>
        <w:t xml:space="preserve"> </w:t>
      </w:r>
      <w:r w:rsidR="00206B70" w:rsidRPr="00E6172C">
        <w:rPr>
          <w:rFonts w:cs="Arial"/>
          <w:lang w:val="en-GB" w:eastAsia="zh-CN"/>
        </w:rPr>
        <w:t xml:space="preserve">ring as in panel A.  Adaxial/faint: Either wild type pattern or faint version of it in small a small proportion of mutants, which was not </w:t>
      </w:r>
      <w:r w:rsidR="00E6172C" w:rsidRPr="00E6172C">
        <w:rPr>
          <w:rFonts w:cs="Arial"/>
          <w:lang w:val="en-GB" w:eastAsia="zh-CN"/>
        </w:rPr>
        <w:t xml:space="preserve">significantly </w:t>
      </w:r>
      <w:r w:rsidR="00206B70" w:rsidRPr="00E6172C">
        <w:rPr>
          <w:rFonts w:cs="Arial"/>
          <w:lang w:val="en-GB" w:eastAsia="zh-CN"/>
        </w:rPr>
        <w:t xml:space="preserve">altered by Fgf4 mRNA.  </w:t>
      </w:r>
      <w:r w:rsidR="00213131" w:rsidRPr="00E6172C">
        <w:rPr>
          <w:rFonts w:cs="Arial"/>
          <w:lang w:val="en-GB" w:eastAsia="zh-CN"/>
        </w:rPr>
        <w:t xml:space="preserve">Left panel shows absolute number of embryos analysed from </w:t>
      </w:r>
      <w:r w:rsidR="00C07531" w:rsidRPr="00E6172C">
        <w:rPr>
          <w:rFonts w:cs="Arial"/>
          <w:lang w:val="en-GB" w:eastAsia="zh-CN"/>
        </w:rPr>
        <w:t xml:space="preserve">two </w:t>
      </w:r>
      <w:r w:rsidR="00213131" w:rsidRPr="00E6172C">
        <w:rPr>
          <w:rFonts w:cs="Arial"/>
          <w:lang w:val="en-GB" w:eastAsia="zh-CN"/>
        </w:rPr>
        <w:t>experiments</w:t>
      </w:r>
      <w:r w:rsidR="00206B70" w:rsidRPr="00E6172C">
        <w:rPr>
          <w:rFonts w:cs="Arial"/>
          <w:lang w:val="en-GB" w:eastAsia="zh-CN"/>
        </w:rPr>
        <w:t xml:space="preserve"> to emphasise lack of induction in mutants</w:t>
      </w:r>
      <w:r w:rsidR="00213131" w:rsidRPr="00E6172C">
        <w:rPr>
          <w:rFonts w:cs="Arial"/>
          <w:lang w:val="en-GB" w:eastAsia="zh-CN"/>
        </w:rPr>
        <w:t xml:space="preserve"> </w:t>
      </w:r>
      <w:r w:rsidR="00C07531" w:rsidRPr="00E6172C">
        <w:rPr>
          <w:rFonts w:cs="Arial"/>
          <w:lang w:val="en-GB" w:eastAsia="zh-CN"/>
        </w:rPr>
        <w:t xml:space="preserve">(raw data </w:t>
      </w:r>
      <w:r w:rsidR="00213131" w:rsidRPr="00E6172C">
        <w:rPr>
          <w:rFonts w:cs="Arial"/>
          <w:lang w:val="en-GB" w:eastAsia="zh-CN"/>
        </w:rPr>
        <w:t>in Table S3</w:t>
      </w:r>
      <w:r w:rsidR="00C07531" w:rsidRPr="00E6172C">
        <w:rPr>
          <w:rFonts w:cs="Arial"/>
          <w:lang w:val="en-GB" w:eastAsia="zh-CN"/>
        </w:rPr>
        <w:t>)</w:t>
      </w:r>
      <w:r w:rsidR="00213131" w:rsidRPr="00E6172C">
        <w:rPr>
          <w:rFonts w:cs="Arial"/>
          <w:lang w:val="en-GB" w:eastAsia="zh-CN"/>
        </w:rPr>
        <w:t xml:space="preserve">. </w:t>
      </w:r>
      <w:r w:rsidR="00C07531" w:rsidRPr="00E6172C">
        <w:rPr>
          <w:rFonts w:cs="Arial"/>
          <w:lang w:val="en-GB" w:eastAsia="zh-CN"/>
        </w:rPr>
        <w:t>R</w:t>
      </w:r>
      <w:r w:rsidR="00213131" w:rsidRPr="00E6172C">
        <w:rPr>
          <w:rFonts w:cs="Arial"/>
          <w:lang w:val="en-GB" w:eastAsia="zh-CN"/>
        </w:rPr>
        <w:t>ight panel displays data as a percentage of the tota</w:t>
      </w:r>
      <w:r w:rsidR="00C07531" w:rsidRPr="00E6172C">
        <w:rPr>
          <w:rFonts w:cs="Arial"/>
          <w:lang w:val="en-GB" w:eastAsia="zh-CN"/>
        </w:rPr>
        <w:t xml:space="preserve">l to highlight </w:t>
      </w:r>
      <w:r w:rsidR="00206B70" w:rsidRPr="00E6172C">
        <w:rPr>
          <w:rFonts w:cs="Arial"/>
          <w:lang w:val="en-GB" w:eastAsia="zh-CN"/>
        </w:rPr>
        <w:t>reduc</w:t>
      </w:r>
      <w:r w:rsidR="00C07531" w:rsidRPr="00E6172C">
        <w:rPr>
          <w:rFonts w:cs="Arial"/>
          <w:lang w:val="en-GB" w:eastAsia="zh-CN"/>
        </w:rPr>
        <w:t xml:space="preserve">ed response in </w:t>
      </w:r>
      <w:r w:rsidR="00206B70" w:rsidRPr="00E6172C">
        <w:rPr>
          <w:rFonts w:cs="Arial"/>
          <w:lang w:val="en-GB" w:eastAsia="zh-CN"/>
        </w:rPr>
        <w:t xml:space="preserve">heterozygotes compared to </w:t>
      </w:r>
      <w:r w:rsidR="00C07531" w:rsidRPr="00E6172C">
        <w:rPr>
          <w:rFonts w:cs="Arial"/>
          <w:lang w:val="en-GB" w:eastAsia="zh-CN"/>
        </w:rPr>
        <w:t>wild type (</w:t>
      </w:r>
      <w:r w:rsidR="00C07531" w:rsidRPr="00E6172C">
        <w:rPr>
          <w:rFonts w:ascii="Symbol" w:hAnsi="Symbol" w:cs="Arial"/>
          <w:lang w:val="en-GB" w:eastAsia="zh-CN"/>
        </w:rPr>
        <w:t></w:t>
      </w:r>
      <w:r w:rsidR="00C07531" w:rsidRPr="00E6172C">
        <w:rPr>
          <w:rFonts w:cs="Arial"/>
          <w:vertAlign w:val="superscript"/>
          <w:lang w:val="en-GB" w:eastAsia="zh-CN"/>
        </w:rPr>
        <w:t>2</w:t>
      </w:r>
      <w:r w:rsidR="00C07531" w:rsidRPr="00E6172C">
        <w:rPr>
          <w:rFonts w:cs="Arial"/>
          <w:lang w:val="en-GB" w:eastAsia="zh-CN"/>
        </w:rPr>
        <w:t xml:space="preserve"> test)</w:t>
      </w:r>
      <w:r w:rsidR="00213131" w:rsidRPr="00E6172C">
        <w:rPr>
          <w:rFonts w:cs="Arial"/>
          <w:lang w:val="en-GB" w:eastAsia="zh-CN"/>
        </w:rPr>
        <w:t xml:space="preserve">.  </w:t>
      </w:r>
      <w:r w:rsidR="00213131" w:rsidRPr="00E6172C">
        <w:rPr>
          <w:rFonts w:cs="Arial"/>
          <w:b/>
          <w:bCs/>
          <w:lang w:val="en-GB" w:eastAsia="zh-CN"/>
        </w:rPr>
        <w:t>D.</w:t>
      </w:r>
      <w:r w:rsidR="00213131" w:rsidRPr="00E6172C">
        <w:rPr>
          <w:rFonts w:cs="Arial"/>
          <w:lang w:val="en-GB" w:eastAsia="zh-CN"/>
        </w:rPr>
        <w:t xml:space="preserve"> </w:t>
      </w:r>
      <w:r w:rsidR="001C3980" w:rsidRPr="00E6172C">
        <w:rPr>
          <w:rFonts w:cs="Arial"/>
          <w:lang w:val="en-GB" w:eastAsia="zh-CN"/>
        </w:rPr>
        <w:t>Adaxial u</w:t>
      </w:r>
      <w:r w:rsidR="005D0845" w:rsidRPr="00E6172C">
        <w:rPr>
          <w:rFonts w:cs="Arial"/>
          <w:lang w:val="en-GB" w:eastAsia="zh-CN"/>
        </w:rPr>
        <w:t xml:space="preserve">pregulation of </w:t>
      </w:r>
      <w:r w:rsidR="005D0845" w:rsidRPr="00E6172C">
        <w:rPr>
          <w:rFonts w:cs="Arial"/>
          <w:i/>
          <w:iCs/>
          <w:lang w:val="en-GB" w:eastAsia="zh-CN"/>
        </w:rPr>
        <w:t>tbx16</w:t>
      </w:r>
      <w:r w:rsidR="005D0845" w:rsidRPr="00E6172C">
        <w:rPr>
          <w:rFonts w:cs="Arial"/>
          <w:lang w:val="en-GB" w:eastAsia="zh-CN"/>
        </w:rPr>
        <w:t xml:space="preserve"> mRNA is lost in</w:t>
      </w:r>
      <w:r w:rsidR="005D0845" w:rsidRPr="00E6172C">
        <w:rPr>
          <w:rFonts w:cs="Arial"/>
          <w:i/>
          <w:lang w:val="en-GB" w:eastAsia="zh-CN"/>
        </w:rPr>
        <w:t xml:space="preserve"> </w:t>
      </w:r>
      <w:proofErr w:type="spellStart"/>
      <w:r w:rsidR="005D0845" w:rsidRPr="00E6172C">
        <w:rPr>
          <w:rFonts w:cs="Arial"/>
          <w:i/>
          <w:lang w:val="en-GB" w:eastAsia="zh-CN"/>
        </w:rPr>
        <w:t>tbxta</w:t>
      </w:r>
      <w:proofErr w:type="spellEnd"/>
      <w:r w:rsidR="005D0845" w:rsidRPr="00E6172C">
        <w:rPr>
          <w:rFonts w:cs="Arial"/>
          <w:i/>
          <w:vertAlign w:val="superscript"/>
          <w:lang w:val="en-GB" w:eastAsia="zh-CN"/>
        </w:rPr>
        <w:t>-/-</w:t>
      </w:r>
      <w:r w:rsidR="005D0845" w:rsidRPr="00E6172C">
        <w:rPr>
          <w:rFonts w:cs="Arial"/>
          <w:lang w:val="en-GB" w:eastAsia="zh-CN"/>
        </w:rPr>
        <w:t xml:space="preserve"> mutant (arrowheads).  Fgf4</w:t>
      </w:r>
      <w:r w:rsidR="00341368" w:rsidRPr="00E6172C">
        <w:rPr>
          <w:rFonts w:cs="Arial"/>
          <w:lang w:val="en-GB" w:eastAsia="zh-CN"/>
        </w:rPr>
        <w:t xml:space="preserve"> upregulates </w:t>
      </w:r>
      <w:r w:rsidR="00341368" w:rsidRPr="00E6172C">
        <w:rPr>
          <w:rFonts w:cs="Arial"/>
          <w:i/>
          <w:iCs/>
          <w:lang w:val="en-GB" w:eastAsia="zh-CN"/>
        </w:rPr>
        <w:t>tbx16</w:t>
      </w:r>
      <w:r w:rsidR="00341368" w:rsidRPr="00E6172C">
        <w:rPr>
          <w:rFonts w:cs="Arial"/>
          <w:lang w:val="en-GB" w:eastAsia="zh-CN"/>
        </w:rPr>
        <w:t xml:space="preserve"> mRNA </w:t>
      </w:r>
      <w:r w:rsidR="001C3980" w:rsidRPr="00E6172C">
        <w:rPr>
          <w:rFonts w:cs="Arial"/>
          <w:lang w:val="en-GB" w:eastAsia="zh-CN"/>
        </w:rPr>
        <w:t>throughout</w:t>
      </w:r>
      <w:r w:rsidR="00341368" w:rsidRPr="00E6172C">
        <w:rPr>
          <w:rFonts w:cs="Arial"/>
          <w:lang w:val="en-GB" w:eastAsia="zh-CN"/>
        </w:rPr>
        <w:t xml:space="preserve"> ventral posterior mesoderm (arrows) and causes mesodermal cell aggregation (asterisks). </w:t>
      </w:r>
      <w:r w:rsidR="001C3980" w:rsidRPr="00E6172C">
        <w:rPr>
          <w:rFonts w:cs="Arial"/>
          <w:lang w:val="en-GB" w:eastAsia="zh-CN"/>
        </w:rPr>
        <w:t xml:space="preserve"> </w:t>
      </w:r>
      <w:proofErr w:type="spellStart"/>
      <w:r w:rsidR="001C3980" w:rsidRPr="00E6172C">
        <w:rPr>
          <w:rFonts w:cs="Arial"/>
          <w:i/>
          <w:lang w:val="en-GB" w:eastAsia="zh-CN"/>
        </w:rPr>
        <w:t>Tbxta</w:t>
      </w:r>
      <w:proofErr w:type="spellEnd"/>
      <w:r w:rsidR="001C3980" w:rsidRPr="00E6172C">
        <w:rPr>
          <w:rFonts w:cs="Arial"/>
          <w:i/>
          <w:vertAlign w:val="superscript"/>
          <w:lang w:val="en-GB" w:eastAsia="zh-CN"/>
        </w:rPr>
        <w:t>-/-</w:t>
      </w:r>
      <w:r w:rsidR="00341368" w:rsidRPr="00E6172C">
        <w:rPr>
          <w:rFonts w:cs="Arial"/>
          <w:lang w:val="en-GB" w:eastAsia="zh-CN"/>
        </w:rPr>
        <w:t xml:space="preserve"> </w:t>
      </w:r>
      <w:r w:rsidR="001C3980" w:rsidRPr="00E6172C">
        <w:rPr>
          <w:rFonts w:cs="Arial"/>
          <w:lang w:val="en-GB" w:eastAsia="zh-CN"/>
        </w:rPr>
        <w:t>m</w:t>
      </w:r>
      <w:r w:rsidR="00341368" w:rsidRPr="00E6172C">
        <w:rPr>
          <w:rFonts w:cs="Arial"/>
          <w:lang w:val="en-GB" w:eastAsia="zh-CN"/>
        </w:rPr>
        <w:t xml:space="preserve">utants accumulate less </w:t>
      </w:r>
      <w:r w:rsidR="00341368" w:rsidRPr="00E6172C">
        <w:rPr>
          <w:rFonts w:cs="Arial"/>
          <w:i/>
          <w:iCs/>
          <w:lang w:val="en-GB" w:eastAsia="zh-CN"/>
        </w:rPr>
        <w:t>tbx16</w:t>
      </w:r>
      <w:r w:rsidR="00341368" w:rsidRPr="00E6172C">
        <w:rPr>
          <w:rFonts w:cs="Arial"/>
          <w:lang w:val="en-GB" w:eastAsia="zh-CN"/>
        </w:rPr>
        <w:t xml:space="preserve"> mRNA than siblings and have less expression on the dorsal side (brackets).  </w:t>
      </w:r>
      <w:r w:rsidR="00046B87" w:rsidRPr="00E6172C">
        <w:rPr>
          <w:rFonts w:cs="Arial"/>
          <w:lang w:val="en-GB" w:eastAsia="zh-CN"/>
        </w:rPr>
        <w:t>B</w:t>
      </w:r>
      <w:r w:rsidR="00635A8B" w:rsidRPr="00E6172C">
        <w:rPr>
          <w:rFonts w:cs="Arial"/>
          <w:lang w:val="en-GB" w:eastAsia="zh-CN"/>
        </w:rPr>
        <w:t xml:space="preserve">ars: 100 µm.  </w:t>
      </w:r>
    </w:p>
    <w:p w14:paraId="529EBACE" w14:textId="4D026CBB" w:rsidR="005C4013" w:rsidRPr="00E6172C" w:rsidRDefault="005C4013" w:rsidP="00213131">
      <w:pPr>
        <w:widowControl w:val="0"/>
        <w:autoSpaceDE w:val="0"/>
        <w:autoSpaceDN w:val="0"/>
        <w:adjustRightInd w:val="0"/>
        <w:spacing w:line="360" w:lineRule="auto"/>
        <w:jc w:val="both"/>
        <w:rPr>
          <w:rFonts w:cs="Arial"/>
          <w:lang w:val="en-GB" w:eastAsia="zh-CN"/>
        </w:rPr>
      </w:pPr>
    </w:p>
    <w:p w14:paraId="3153C445" w14:textId="5A0CC5C4" w:rsidR="005C4013" w:rsidRPr="00E6172C" w:rsidRDefault="005C4013" w:rsidP="00E7339C">
      <w:pPr>
        <w:spacing w:line="360" w:lineRule="auto"/>
        <w:jc w:val="both"/>
        <w:rPr>
          <w:rFonts w:cs="Arial"/>
          <w:b/>
          <w:bCs/>
          <w:lang w:val="en-GB" w:eastAsia="zh-CN"/>
        </w:rPr>
      </w:pPr>
      <w:r w:rsidRPr="00E6172C">
        <w:rPr>
          <w:rFonts w:cs="Arial"/>
          <w:b/>
          <w:bCs/>
          <w:lang w:val="en-GB" w:eastAsia="zh-CN"/>
        </w:rPr>
        <w:t xml:space="preserve">Fig. 8. Tbx16 is essential for Fgf4-driven upregulation of </w:t>
      </w:r>
      <w:r w:rsidRPr="00E6172C">
        <w:rPr>
          <w:rFonts w:cs="Arial"/>
          <w:b/>
          <w:bCs/>
          <w:i/>
          <w:iCs/>
          <w:lang w:val="en-GB" w:eastAsia="zh-CN"/>
        </w:rPr>
        <w:t>tbx16</w:t>
      </w:r>
      <w:r w:rsidRPr="00E6172C">
        <w:rPr>
          <w:rFonts w:cs="Arial"/>
          <w:b/>
          <w:bCs/>
          <w:lang w:val="en-GB" w:eastAsia="zh-CN"/>
        </w:rPr>
        <w:t xml:space="preserve"> and suppression of </w:t>
      </w:r>
      <w:proofErr w:type="spellStart"/>
      <w:r w:rsidRPr="00E6172C">
        <w:rPr>
          <w:rFonts w:cs="Arial"/>
          <w:b/>
          <w:bCs/>
          <w:i/>
          <w:iCs/>
          <w:lang w:val="en-GB" w:eastAsia="zh-CN"/>
        </w:rPr>
        <w:t>tbxta</w:t>
      </w:r>
      <w:proofErr w:type="spellEnd"/>
      <w:r w:rsidRPr="00E6172C">
        <w:rPr>
          <w:rFonts w:cs="Arial"/>
          <w:b/>
          <w:bCs/>
          <w:lang w:val="en-GB" w:eastAsia="zh-CN"/>
        </w:rPr>
        <w:t xml:space="preserve">.  </w:t>
      </w:r>
      <w:r w:rsidR="00D5168C" w:rsidRPr="00E6172C">
        <w:rPr>
          <w:rFonts w:cs="Arial"/>
          <w:lang w:val="en-GB" w:eastAsia="zh-CN"/>
        </w:rPr>
        <w:t xml:space="preserve">Embryos from a </w:t>
      </w:r>
      <w:r w:rsidR="00D5168C" w:rsidRPr="00E6172C">
        <w:rPr>
          <w:rFonts w:cs="Arial"/>
          <w:i/>
          <w:iCs/>
          <w:lang w:val="en-GB" w:eastAsia="zh-CN"/>
        </w:rPr>
        <w:t>tbx16</w:t>
      </w:r>
      <w:r w:rsidR="00D5168C" w:rsidRPr="00E6172C">
        <w:rPr>
          <w:rFonts w:cs="Arial"/>
          <w:i/>
          <w:iCs/>
          <w:vertAlign w:val="superscript"/>
          <w:lang w:val="en-GB" w:eastAsia="zh-CN"/>
        </w:rPr>
        <w:t>+/-</w:t>
      </w:r>
      <w:r w:rsidR="00D5168C" w:rsidRPr="00E6172C">
        <w:rPr>
          <w:rFonts w:cs="Arial"/>
          <w:lang w:val="en-GB" w:eastAsia="zh-CN"/>
        </w:rPr>
        <w:t xml:space="preserve"> </w:t>
      </w:r>
      <w:proofErr w:type="spellStart"/>
      <w:r w:rsidR="00D5168C" w:rsidRPr="00E6172C">
        <w:rPr>
          <w:rFonts w:cs="Arial"/>
          <w:lang w:val="en-GB" w:eastAsia="zh-CN"/>
        </w:rPr>
        <w:t>incross</w:t>
      </w:r>
      <w:proofErr w:type="spellEnd"/>
      <w:r w:rsidR="00D5168C" w:rsidRPr="00E6172C">
        <w:rPr>
          <w:rFonts w:cs="Arial"/>
          <w:lang w:val="en-GB" w:eastAsia="zh-CN"/>
        </w:rPr>
        <w:t xml:space="preserve"> injected with </w:t>
      </w:r>
      <w:r w:rsidR="00B25AF0" w:rsidRPr="00E6172C">
        <w:rPr>
          <w:rFonts w:cs="Arial"/>
          <w:lang w:val="en-GB" w:eastAsia="zh-CN"/>
        </w:rPr>
        <w:t xml:space="preserve">150 pg </w:t>
      </w:r>
      <w:r w:rsidR="00D5168C" w:rsidRPr="00E6172C">
        <w:rPr>
          <w:rFonts w:cs="Arial"/>
          <w:i/>
          <w:iCs/>
          <w:lang w:val="en-GB" w:eastAsia="zh-CN"/>
        </w:rPr>
        <w:t>fgf4</w:t>
      </w:r>
      <w:r w:rsidR="00D5168C" w:rsidRPr="00E6172C">
        <w:rPr>
          <w:rFonts w:cs="Arial"/>
          <w:lang w:val="en-GB" w:eastAsia="zh-CN"/>
        </w:rPr>
        <w:t xml:space="preserve"> mRNA or control.  </w:t>
      </w:r>
      <w:r w:rsidR="004C49FA" w:rsidRPr="00E6172C">
        <w:rPr>
          <w:rFonts w:cs="Arial"/>
          <w:b/>
          <w:bCs/>
          <w:lang w:val="en-GB" w:eastAsia="zh-CN"/>
        </w:rPr>
        <w:t>A</w:t>
      </w:r>
      <w:r w:rsidR="00D5168C" w:rsidRPr="00E6172C">
        <w:rPr>
          <w:rFonts w:cs="Arial"/>
          <w:b/>
          <w:bCs/>
          <w:lang w:val="en-GB" w:eastAsia="zh-CN"/>
        </w:rPr>
        <w:t>,</w:t>
      </w:r>
      <w:r w:rsidR="004C49FA" w:rsidRPr="00E6172C">
        <w:rPr>
          <w:rFonts w:cs="Arial"/>
          <w:b/>
          <w:bCs/>
          <w:lang w:val="en-GB" w:eastAsia="zh-CN"/>
        </w:rPr>
        <w:t xml:space="preserve">B. </w:t>
      </w:r>
      <w:r w:rsidR="00D34C65" w:rsidRPr="00E6172C">
        <w:rPr>
          <w:rFonts w:cs="Arial"/>
          <w:lang w:val="en-GB" w:eastAsia="zh-CN"/>
        </w:rPr>
        <w:t>By 24 hpf</w:t>
      </w:r>
      <w:r w:rsidR="00D34C65" w:rsidRPr="00E6172C">
        <w:rPr>
          <w:rFonts w:cs="Arial"/>
          <w:b/>
          <w:bCs/>
          <w:lang w:val="en-GB" w:eastAsia="zh-CN"/>
        </w:rPr>
        <w:t xml:space="preserve">, </w:t>
      </w:r>
      <w:r w:rsidR="00D34C65" w:rsidRPr="00E6172C">
        <w:rPr>
          <w:rFonts w:cs="Arial"/>
          <w:lang w:val="en-GB" w:eastAsia="zh-CN"/>
        </w:rPr>
        <w:t xml:space="preserve">Fgf4-injected embryos have disorganized heads and although lacking obvious trunk or tail, some contain twitching muscle (A).  In situ mRNA hybridization for </w:t>
      </w:r>
      <w:r w:rsidR="00D34C65" w:rsidRPr="00E6172C">
        <w:rPr>
          <w:rFonts w:cs="Arial"/>
          <w:i/>
          <w:iCs/>
          <w:lang w:val="en-GB" w:eastAsia="zh-CN"/>
        </w:rPr>
        <w:t>col1a2</w:t>
      </w:r>
      <w:r w:rsidR="00D34C65" w:rsidRPr="00E6172C">
        <w:rPr>
          <w:rFonts w:cs="Arial"/>
          <w:lang w:val="en-GB" w:eastAsia="zh-CN"/>
        </w:rPr>
        <w:t xml:space="preserve"> for derm</w:t>
      </w:r>
      <w:r w:rsidR="00E1477A" w:rsidRPr="00E6172C">
        <w:rPr>
          <w:rFonts w:cs="Arial"/>
          <w:lang w:val="en-GB" w:eastAsia="zh-CN"/>
        </w:rPr>
        <w:t>omyotome</w:t>
      </w:r>
      <w:r w:rsidR="00B25AF0" w:rsidRPr="00E6172C">
        <w:rPr>
          <w:rFonts w:cs="Arial"/>
          <w:lang w:val="en-GB" w:eastAsia="zh-CN"/>
        </w:rPr>
        <w:t>/connective tissue</w:t>
      </w:r>
      <w:r w:rsidR="00E1477A" w:rsidRPr="00E6172C">
        <w:rPr>
          <w:rFonts w:cs="Arial"/>
          <w:lang w:val="en-GB" w:eastAsia="zh-CN"/>
        </w:rPr>
        <w:t xml:space="preserve"> and </w:t>
      </w:r>
      <w:r w:rsidR="00D34C65" w:rsidRPr="00E6172C">
        <w:rPr>
          <w:rFonts w:cs="Arial"/>
          <w:i/>
          <w:iCs/>
          <w:lang w:val="en-GB" w:eastAsia="zh-CN"/>
        </w:rPr>
        <w:t>myhz1</w:t>
      </w:r>
      <w:r w:rsidR="00D34C65" w:rsidRPr="00E6172C">
        <w:rPr>
          <w:rFonts w:cs="Arial"/>
          <w:lang w:val="en-GB" w:eastAsia="zh-CN"/>
        </w:rPr>
        <w:t xml:space="preserve"> </w:t>
      </w:r>
      <w:r w:rsidR="00B25AF0" w:rsidRPr="00E6172C">
        <w:rPr>
          <w:rFonts w:cs="Arial"/>
          <w:lang w:val="en-GB" w:eastAsia="zh-CN"/>
        </w:rPr>
        <w:t>for skeletal</w:t>
      </w:r>
      <w:r w:rsidR="00D34C65" w:rsidRPr="00E6172C">
        <w:rPr>
          <w:rFonts w:cs="Arial"/>
          <w:lang w:val="en-GB" w:eastAsia="zh-CN"/>
        </w:rPr>
        <w:t xml:space="preserve"> muscle </w:t>
      </w:r>
      <w:r w:rsidR="00B25AF0" w:rsidRPr="00E6172C">
        <w:rPr>
          <w:rFonts w:cs="Arial"/>
          <w:lang w:val="en-GB" w:eastAsia="zh-CN"/>
        </w:rPr>
        <w:t xml:space="preserve">revealed muscle </w:t>
      </w:r>
      <w:r w:rsidR="00D34C65" w:rsidRPr="00E6172C">
        <w:rPr>
          <w:rFonts w:cs="Arial"/>
          <w:lang w:val="en-GB" w:eastAsia="zh-CN"/>
        </w:rPr>
        <w:t xml:space="preserve">in </w:t>
      </w:r>
      <w:r w:rsidR="00D34C65" w:rsidRPr="00E6172C">
        <w:rPr>
          <w:rFonts w:cs="Arial"/>
          <w:i/>
          <w:iCs/>
          <w:lang w:val="en-GB" w:eastAsia="zh-CN"/>
        </w:rPr>
        <w:t>fgf4</w:t>
      </w:r>
      <w:r w:rsidR="00D34C65" w:rsidRPr="00E6172C">
        <w:rPr>
          <w:rFonts w:cs="Arial"/>
          <w:lang w:val="en-GB" w:eastAsia="zh-CN"/>
        </w:rPr>
        <w:t xml:space="preserve">-injected sibs, but not in </w:t>
      </w:r>
      <w:r w:rsidR="00D34C65" w:rsidRPr="00E6172C">
        <w:rPr>
          <w:rFonts w:cs="Arial"/>
          <w:i/>
          <w:iCs/>
          <w:lang w:val="en-GB" w:eastAsia="zh-CN"/>
        </w:rPr>
        <w:t>tbx16</w:t>
      </w:r>
      <w:r w:rsidR="00B25AF0" w:rsidRPr="00E6172C">
        <w:rPr>
          <w:rFonts w:cs="Arial"/>
          <w:i/>
          <w:iCs/>
          <w:vertAlign w:val="superscript"/>
          <w:lang w:val="en-GB" w:eastAsia="zh-CN"/>
        </w:rPr>
        <w:t>-</w:t>
      </w:r>
      <w:r w:rsidR="00D34C65" w:rsidRPr="00E6172C">
        <w:rPr>
          <w:rFonts w:cs="Arial"/>
          <w:i/>
          <w:iCs/>
          <w:vertAlign w:val="superscript"/>
          <w:lang w:val="en-GB" w:eastAsia="zh-CN"/>
        </w:rPr>
        <w:t>/-</w:t>
      </w:r>
      <w:r w:rsidR="00D34C65" w:rsidRPr="00E6172C">
        <w:rPr>
          <w:rFonts w:cs="Arial"/>
          <w:lang w:val="en-GB" w:eastAsia="zh-CN"/>
        </w:rPr>
        <w:t xml:space="preserve"> mutants (B).  Boxes are magnified</w:t>
      </w:r>
      <w:r w:rsidR="003A298E" w:rsidRPr="00E6172C">
        <w:rPr>
          <w:rFonts w:cs="Arial"/>
          <w:lang w:val="en-GB" w:eastAsia="zh-CN"/>
        </w:rPr>
        <w:t xml:space="preserve"> to show the alternating pattern of aggregated muscle and </w:t>
      </w:r>
      <w:r w:rsidR="00B25AF0" w:rsidRPr="00E6172C">
        <w:rPr>
          <w:rFonts w:cs="Arial"/>
          <w:lang w:val="en-GB" w:eastAsia="zh-CN"/>
        </w:rPr>
        <w:t>connective</w:t>
      </w:r>
      <w:r w:rsidR="003A298E" w:rsidRPr="00E6172C">
        <w:rPr>
          <w:rFonts w:cs="Arial"/>
          <w:lang w:val="en-GB" w:eastAsia="zh-CN"/>
        </w:rPr>
        <w:t xml:space="preserve"> tissue in Fgf4-injected siblings, but the reduced </w:t>
      </w:r>
      <w:r w:rsidR="003A298E" w:rsidRPr="00E6172C">
        <w:rPr>
          <w:rFonts w:cs="Arial"/>
          <w:i/>
          <w:iCs/>
          <w:lang w:val="en-GB" w:eastAsia="zh-CN"/>
        </w:rPr>
        <w:t>col1a2</w:t>
      </w:r>
      <w:r w:rsidR="003A298E" w:rsidRPr="00E6172C">
        <w:rPr>
          <w:rFonts w:cs="Arial"/>
          <w:lang w:val="en-GB" w:eastAsia="zh-CN"/>
        </w:rPr>
        <w:t xml:space="preserve"> and absent </w:t>
      </w:r>
      <w:r w:rsidR="003A298E" w:rsidRPr="00E6172C">
        <w:rPr>
          <w:rFonts w:cs="Arial"/>
          <w:i/>
          <w:iCs/>
          <w:lang w:val="en-GB" w:eastAsia="zh-CN"/>
        </w:rPr>
        <w:t>myhz1</w:t>
      </w:r>
      <w:r w:rsidR="003A298E" w:rsidRPr="00E6172C">
        <w:rPr>
          <w:rFonts w:cs="Arial"/>
          <w:lang w:val="en-GB" w:eastAsia="zh-CN"/>
        </w:rPr>
        <w:t xml:space="preserve"> mRNA in Fgf4-injected mutants</w:t>
      </w:r>
      <w:r w:rsidR="00D34C65" w:rsidRPr="00E6172C">
        <w:rPr>
          <w:rFonts w:cs="Arial"/>
          <w:lang w:val="en-GB" w:eastAsia="zh-CN"/>
        </w:rPr>
        <w:t xml:space="preserve">. </w:t>
      </w:r>
      <w:r w:rsidR="00B25AF0" w:rsidRPr="00E6172C">
        <w:rPr>
          <w:rFonts w:cs="Arial"/>
          <w:lang w:val="en-GB" w:eastAsia="zh-CN"/>
        </w:rPr>
        <w:t xml:space="preserve"> Note the aggregation of posterior mesoderm cells into strands around the yolk.</w:t>
      </w:r>
      <w:r w:rsidR="00D34C65" w:rsidRPr="00E6172C">
        <w:rPr>
          <w:rFonts w:cs="Arial"/>
          <w:lang w:val="en-GB" w:eastAsia="zh-CN"/>
        </w:rPr>
        <w:t xml:space="preserve"> </w:t>
      </w:r>
      <w:r w:rsidR="004C49FA" w:rsidRPr="00E6172C">
        <w:rPr>
          <w:rFonts w:cs="Arial"/>
          <w:b/>
          <w:bCs/>
          <w:lang w:val="en-GB" w:eastAsia="zh-CN"/>
        </w:rPr>
        <w:t>C</w:t>
      </w:r>
      <w:r w:rsidRPr="00E6172C">
        <w:rPr>
          <w:rFonts w:cs="Arial"/>
          <w:b/>
          <w:bCs/>
          <w:lang w:val="en-GB" w:eastAsia="zh-CN"/>
        </w:rPr>
        <w:t xml:space="preserve">. </w:t>
      </w:r>
      <w:r w:rsidRPr="00E6172C">
        <w:rPr>
          <w:rFonts w:cs="Arial"/>
          <w:lang w:val="en-GB" w:eastAsia="zh-CN"/>
        </w:rPr>
        <w:t xml:space="preserve">In situ mRNA hybridisation for </w:t>
      </w:r>
      <w:r w:rsidRPr="00E6172C">
        <w:rPr>
          <w:rFonts w:cs="Arial"/>
          <w:i/>
          <w:iCs/>
          <w:lang w:val="en-GB" w:eastAsia="zh-CN"/>
        </w:rPr>
        <w:t>tbx16</w:t>
      </w:r>
      <w:r w:rsidRPr="00E6172C">
        <w:rPr>
          <w:rFonts w:cs="Arial"/>
          <w:lang w:val="en-GB" w:eastAsia="zh-CN"/>
        </w:rPr>
        <w:t xml:space="preserve"> mRNA in embryos from a </w:t>
      </w:r>
      <w:r w:rsidRPr="00E6172C">
        <w:rPr>
          <w:rFonts w:cs="Arial"/>
          <w:i/>
          <w:iCs/>
          <w:lang w:val="en-GB" w:eastAsia="zh-CN"/>
        </w:rPr>
        <w:t>tbx16</w:t>
      </w:r>
      <w:r w:rsidRPr="00E6172C">
        <w:rPr>
          <w:rFonts w:cs="Arial"/>
          <w:i/>
          <w:iCs/>
          <w:vertAlign w:val="superscript"/>
          <w:lang w:val="en-GB" w:eastAsia="zh-CN"/>
        </w:rPr>
        <w:t>+/-</w:t>
      </w:r>
      <w:r w:rsidRPr="00E6172C">
        <w:rPr>
          <w:rFonts w:cs="Arial"/>
          <w:i/>
          <w:iCs/>
          <w:lang w:val="en-GB" w:eastAsia="zh-CN"/>
        </w:rPr>
        <w:t xml:space="preserve"> </w:t>
      </w:r>
      <w:proofErr w:type="spellStart"/>
      <w:r w:rsidRPr="00E6172C">
        <w:rPr>
          <w:rFonts w:cs="Arial"/>
          <w:lang w:val="en-GB" w:eastAsia="zh-CN"/>
        </w:rPr>
        <w:t>incross</w:t>
      </w:r>
      <w:proofErr w:type="spellEnd"/>
      <w:r w:rsidR="001A76F9" w:rsidRPr="00E6172C">
        <w:rPr>
          <w:rFonts w:cs="Arial"/>
          <w:lang w:val="en-GB" w:eastAsia="zh-CN"/>
        </w:rPr>
        <w:t xml:space="preserve"> at around 90% epiboly</w:t>
      </w:r>
      <w:r w:rsidRPr="00E6172C">
        <w:rPr>
          <w:rFonts w:cs="Arial"/>
          <w:lang w:val="en-GB" w:eastAsia="zh-CN"/>
        </w:rPr>
        <w:t xml:space="preserve">.  Nonsense mediate decay of the mutant transcript is apparent (arrow). Fgf4 RNA injection increases </w:t>
      </w:r>
      <w:r w:rsidRPr="00E6172C">
        <w:rPr>
          <w:rFonts w:cs="Arial"/>
          <w:i/>
          <w:iCs/>
          <w:lang w:val="en-GB" w:eastAsia="zh-CN"/>
        </w:rPr>
        <w:t>tbx16</w:t>
      </w:r>
      <w:r w:rsidRPr="00E6172C">
        <w:rPr>
          <w:rFonts w:cs="Arial"/>
          <w:lang w:val="en-GB" w:eastAsia="zh-CN"/>
        </w:rPr>
        <w:t xml:space="preserve"> mRNA in paraxial mesoderm</w:t>
      </w:r>
      <w:r w:rsidR="003A298E" w:rsidRPr="00E6172C">
        <w:rPr>
          <w:rFonts w:cs="Arial"/>
          <w:lang w:val="en-GB" w:eastAsia="zh-CN"/>
        </w:rPr>
        <w:t>,</w:t>
      </w:r>
      <w:r w:rsidRPr="00E6172C">
        <w:rPr>
          <w:rFonts w:cs="Arial"/>
          <w:lang w:val="en-GB" w:eastAsia="zh-CN"/>
        </w:rPr>
        <w:t xml:space="preserve"> widens dorsal axial notochord domain (asterisk)</w:t>
      </w:r>
      <w:r w:rsidR="003A298E" w:rsidRPr="00E6172C">
        <w:rPr>
          <w:rFonts w:cs="Arial"/>
          <w:lang w:val="en-GB" w:eastAsia="zh-CN"/>
        </w:rPr>
        <w:t xml:space="preserve"> and causes aggregation of paraxial cells</w:t>
      </w:r>
      <w:r w:rsidRPr="00E6172C">
        <w:rPr>
          <w:rFonts w:cs="Arial"/>
          <w:lang w:val="en-GB" w:eastAsia="zh-CN"/>
        </w:rPr>
        <w:t xml:space="preserve"> in siblings, but suppresses residual </w:t>
      </w:r>
      <w:r w:rsidRPr="00E6172C">
        <w:rPr>
          <w:rFonts w:cs="Arial"/>
          <w:i/>
          <w:iCs/>
          <w:lang w:val="en-GB" w:eastAsia="zh-CN"/>
        </w:rPr>
        <w:t>tbx16</w:t>
      </w:r>
      <w:r w:rsidRPr="00E6172C">
        <w:rPr>
          <w:rFonts w:cs="Arial"/>
          <w:lang w:val="en-GB" w:eastAsia="zh-CN"/>
        </w:rPr>
        <w:t xml:space="preserve"> transcript in mutants.</w:t>
      </w:r>
      <w:r w:rsidR="00C4599E" w:rsidRPr="00E6172C">
        <w:rPr>
          <w:rFonts w:cs="Arial"/>
          <w:lang w:val="en-GB" w:eastAsia="zh-CN"/>
        </w:rPr>
        <w:t xml:space="preserve">  </w:t>
      </w:r>
      <w:r w:rsidR="004C49FA" w:rsidRPr="00E6172C">
        <w:rPr>
          <w:rFonts w:cs="Arial"/>
          <w:b/>
          <w:bCs/>
          <w:lang w:val="en-GB" w:eastAsia="zh-CN"/>
        </w:rPr>
        <w:t>D</w:t>
      </w:r>
      <w:r w:rsidR="00C4599E" w:rsidRPr="00E6172C">
        <w:rPr>
          <w:rFonts w:cs="Arial"/>
          <w:b/>
          <w:bCs/>
          <w:lang w:val="en-GB" w:eastAsia="zh-CN"/>
        </w:rPr>
        <w:t>.</w:t>
      </w:r>
      <w:r w:rsidR="00C4599E" w:rsidRPr="00E6172C">
        <w:rPr>
          <w:rFonts w:cs="Arial"/>
          <w:lang w:val="en-GB" w:eastAsia="zh-CN"/>
        </w:rPr>
        <w:t xml:space="preserve">  Immunodetection of </w:t>
      </w:r>
      <w:proofErr w:type="spellStart"/>
      <w:r w:rsidR="00C4599E" w:rsidRPr="00E6172C">
        <w:rPr>
          <w:rFonts w:cs="Arial"/>
          <w:lang w:val="en-GB" w:eastAsia="zh-CN"/>
        </w:rPr>
        <w:t>Tb</w:t>
      </w:r>
      <w:r w:rsidR="003A298E" w:rsidRPr="00E6172C">
        <w:rPr>
          <w:rFonts w:cs="Arial"/>
          <w:lang w:val="en-GB" w:eastAsia="zh-CN"/>
        </w:rPr>
        <w:t>xt</w:t>
      </w:r>
      <w:proofErr w:type="spellEnd"/>
      <w:r w:rsidR="00C4599E" w:rsidRPr="00E6172C">
        <w:rPr>
          <w:rFonts w:cs="Arial"/>
          <w:lang w:val="en-GB" w:eastAsia="zh-CN"/>
        </w:rPr>
        <w:t xml:space="preserve"> protein </w:t>
      </w:r>
      <w:r w:rsidR="00820451" w:rsidRPr="00E6172C">
        <w:rPr>
          <w:rFonts w:cs="Arial"/>
          <w:lang w:val="en-GB" w:eastAsia="zh-CN"/>
        </w:rPr>
        <w:t xml:space="preserve">and </w:t>
      </w:r>
      <w:r w:rsidR="00820451" w:rsidRPr="00E6172C">
        <w:rPr>
          <w:rFonts w:cs="Arial"/>
          <w:i/>
          <w:iCs/>
          <w:lang w:val="en-GB" w:eastAsia="zh-CN"/>
        </w:rPr>
        <w:t>tbx16</w:t>
      </w:r>
      <w:r w:rsidR="00820451" w:rsidRPr="00E6172C">
        <w:rPr>
          <w:rFonts w:cs="Arial"/>
          <w:lang w:val="en-GB" w:eastAsia="zh-CN"/>
        </w:rPr>
        <w:t xml:space="preserve"> mRNA </w:t>
      </w:r>
      <w:r w:rsidR="00C4599E" w:rsidRPr="00E6172C">
        <w:rPr>
          <w:rFonts w:cs="Arial"/>
          <w:lang w:val="en-GB" w:eastAsia="zh-CN"/>
        </w:rPr>
        <w:t xml:space="preserve">in </w:t>
      </w:r>
      <w:r w:rsidR="00820451" w:rsidRPr="00E6172C">
        <w:rPr>
          <w:rFonts w:cs="Arial"/>
          <w:lang w:val="en-GB" w:eastAsia="zh-CN"/>
        </w:rPr>
        <w:t xml:space="preserve">Fgf4-injected and control embryos </w:t>
      </w:r>
      <w:r w:rsidR="00820451" w:rsidRPr="00E6172C">
        <w:rPr>
          <w:rFonts w:cs="Arial"/>
          <w:lang w:val="en-GB" w:eastAsia="zh-CN"/>
        </w:rPr>
        <w:lastRenderedPageBreak/>
        <w:t xml:space="preserve">from a </w:t>
      </w:r>
      <w:r w:rsidR="00820451" w:rsidRPr="00E6172C">
        <w:rPr>
          <w:rFonts w:cs="Arial"/>
          <w:i/>
          <w:iCs/>
          <w:lang w:val="en-GB" w:eastAsia="zh-CN"/>
        </w:rPr>
        <w:t>tbx16</w:t>
      </w:r>
      <w:r w:rsidR="00820451" w:rsidRPr="00E6172C">
        <w:rPr>
          <w:rFonts w:cs="Arial"/>
          <w:i/>
          <w:iCs/>
          <w:vertAlign w:val="superscript"/>
          <w:lang w:val="en-GB" w:eastAsia="zh-CN"/>
        </w:rPr>
        <w:t>+/-</w:t>
      </w:r>
      <w:r w:rsidR="00820451" w:rsidRPr="00E6172C">
        <w:rPr>
          <w:rFonts w:cs="Arial"/>
          <w:lang w:val="en-GB" w:eastAsia="zh-CN"/>
        </w:rPr>
        <w:t xml:space="preserve"> </w:t>
      </w:r>
      <w:proofErr w:type="spellStart"/>
      <w:r w:rsidR="00820451" w:rsidRPr="00E6172C">
        <w:rPr>
          <w:rFonts w:cs="Arial"/>
          <w:lang w:val="en-GB" w:eastAsia="zh-CN"/>
        </w:rPr>
        <w:t>incross</w:t>
      </w:r>
      <w:proofErr w:type="spellEnd"/>
      <w:r w:rsidR="00820451" w:rsidRPr="00E6172C">
        <w:rPr>
          <w:rFonts w:cs="Arial"/>
          <w:lang w:val="en-GB" w:eastAsia="zh-CN"/>
        </w:rPr>
        <w:t xml:space="preserve">. A </w:t>
      </w:r>
      <w:r w:rsidR="00C4599E" w:rsidRPr="00E6172C">
        <w:rPr>
          <w:rFonts w:cs="Arial"/>
          <w:lang w:val="en-GB" w:eastAsia="zh-CN"/>
        </w:rPr>
        <w:t xml:space="preserve">Fgf4-injected </w:t>
      </w:r>
      <w:r w:rsidR="00C4599E" w:rsidRPr="00E6172C">
        <w:rPr>
          <w:rFonts w:cs="Arial"/>
          <w:i/>
          <w:iCs/>
          <w:lang w:val="en-GB" w:eastAsia="zh-CN"/>
        </w:rPr>
        <w:t>tbx16</w:t>
      </w:r>
      <w:r w:rsidR="00C4599E" w:rsidRPr="00E6172C">
        <w:rPr>
          <w:rFonts w:cs="Arial"/>
          <w:vertAlign w:val="superscript"/>
          <w:lang w:val="en-GB" w:eastAsia="zh-CN"/>
        </w:rPr>
        <w:t>-/-</w:t>
      </w:r>
      <w:r w:rsidR="00C4599E" w:rsidRPr="00E6172C">
        <w:rPr>
          <w:rFonts w:cs="Arial"/>
          <w:lang w:val="en-GB" w:eastAsia="zh-CN"/>
        </w:rPr>
        <w:t xml:space="preserve"> mutant </w:t>
      </w:r>
      <w:r w:rsidR="00820451" w:rsidRPr="00E6172C">
        <w:rPr>
          <w:rFonts w:cs="Arial"/>
          <w:lang w:val="en-GB" w:eastAsia="zh-CN"/>
        </w:rPr>
        <w:t xml:space="preserve">(bottom) </w:t>
      </w:r>
      <w:r w:rsidR="00C4599E" w:rsidRPr="00E6172C">
        <w:rPr>
          <w:rFonts w:cs="Arial"/>
          <w:lang w:val="en-GB" w:eastAsia="zh-CN"/>
        </w:rPr>
        <w:t xml:space="preserve">reveals nuclear </w:t>
      </w:r>
      <w:proofErr w:type="spellStart"/>
      <w:r w:rsidR="00B25AF0" w:rsidRPr="00E6172C">
        <w:rPr>
          <w:rFonts w:cs="Arial"/>
          <w:lang w:val="en-GB" w:eastAsia="zh-CN"/>
        </w:rPr>
        <w:t>Tbxt</w:t>
      </w:r>
      <w:proofErr w:type="spellEnd"/>
      <w:r w:rsidR="00B25AF0" w:rsidRPr="00E6172C">
        <w:rPr>
          <w:rFonts w:cs="Arial"/>
          <w:lang w:val="en-GB" w:eastAsia="zh-CN"/>
        </w:rPr>
        <w:t xml:space="preserve"> protei</w:t>
      </w:r>
      <w:r w:rsidR="00C4599E" w:rsidRPr="00E6172C">
        <w:rPr>
          <w:rFonts w:cs="Arial"/>
          <w:lang w:val="en-GB" w:eastAsia="zh-CN"/>
        </w:rPr>
        <w:t xml:space="preserve">n in the entire posterior mesoderm.  Residual </w:t>
      </w:r>
      <w:r w:rsidR="00C4599E" w:rsidRPr="00E6172C">
        <w:rPr>
          <w:rFonts w:cs="Arial"/>
          <w:i/>
          <w:iCs/>
          <w:lang w:val="en-GB" w:eastAsia="zh-CN"/>
        </w:rPr>
        <w:t>tbx16</w:t>
      </w:r>
      <w:r w:rsidR="00C4599E" w:rsidRPr="00E6172C">
        <w:rPr>
          <w:rFonts w:cs="Arial"/>
          <w:lang w:val="en-GB" w:eastAsia="zh-CN"/>
        </w:rPr>
        <w:t xml:space="preserve"> mRNA in the prechordal region (arrows) but absence in posterior mesoderm demonstrates the genoty</w:t>
      </w:r>
      <w:r w:rsidR="00E6172C" w:rsidRPr="00E6172C">
        <w:rPr>
          <w:rFonts w:cs="Arial"/>
          <w:lang w:val="en-GB" w:eastAsia="zh-CN"/>
        </w:rPr>
        <w:t>p</w:t>
      </w:r>
      <w:r w:rsidR="00C4599E" w:rsidRPr="00E6172C">
        <w:rPr>
          <w:rFonts w:cs="Arial"/>
          <w:lang w:val="en-GB" w:eastAsia="zh-CN"/>
        </w:rPr>
        <w:t xml:space="preserve">e.  </w:t>
      </w:r>
      <w:r w:rsidR="003A298E" w:rsidRPr="00E6172C">
        <w:rPr>
          <w:rFonts w:cs="Arial"/>
          <w:b/>
          <w:bCs/>
          <w:lang w:val="en-GB" w:eastAsia="zh-CN"/>
        </w:rPr>
        <w:t>E.</w:t>
      </w:r>
      <w:r w:rsidR="003A298E" w:rsidRPr="00E6172C">
        <w:rPr>
          <w:rFonts w:cs="Arial"/>
          <w:lang w:val="en-GB" w:eastAsia="zh-CN"/>
        </w:rPr>
        <w:t xml:space="preserve">  Widespread up-regulation of </w:t>
      </w:r>
      <w:proofErr w:type="spellStart"/>
      <w:r w:rsidR="003A298E" w:rsidRPr="00E6172C">
        <w:rPr>
          <w:rFonts w:cs="Arial"/>
          <w:i/>
          <w:iCs/>
          <w:lang w:val="en-GB" w:eastAsia="zh-CN"/>
        </w:rPr>
        <w:t>shha</w:t>
      </w:r>
      <w:proofErr w:type="spellEnd"/>
      <w:r w:rsidR="003A298E" w:rsidRPr="00E6172C">
        <w:rPr>
          <w:rFonts w:cs="Arial"/>
          <w:lang w:val="en-GB" w:eastAsia="zh-CN"/>
        </w:rPr>
        <w:t xml:space="preserve"> mRNA reveals the notochord-like character of posterior mesoderm in Fgf4-injected</w:t>
      </w:r>
      <w:r w:rsidR="003A298E" w:rsidRPr="00E6172C">
        <w:rPr>
          <w:rFonts w:cs="Arial"/>
          <w:i/>
          <w:iCs/>
          <w:lang w:val="en-GB" w:eastAsia="zh-CN"/>
        </w:rPr>
        <w:t xml:space="preserve"> tbx16</w:t>
      </w:r>
      <w:r w:rsidR="003A298E" w:rsidRPr="00E6172C">
        <w:rPr>
          <w:rFonts w:cs="Arial"/>
          <w:vertAlign w:val="superscript"/>
          <w:lang w:val="en-GB" w:eastAsia="zh-CN"/>
        </w:rPr>
        <w:t>-/-</w:t>
      </w:r>
      <w:r w:rsidR="003A298E" w:rsidRPr="00E6172C">
        <w:rPr>
          <w:rFonts w:cs="Arial"/>
          <w:lang w:val="en-GB" w:eastAsia="zh-CN"/>
        </w:rPr>
        <w:t xml:space="preserve"> mutant.  </w:t>
      </w:r>
      <w:r w:rsidR="00C4599E" w:rsidRPr="00E6172C">
        <w:rPr>
          <w:rFonts w:cs="Arial"/>
          <w:lang w:val="en-GB" w:eastAsia="zh-CN"/>
        </w:rPr>
        <w:t xml:space="preserve">Bars: 100 µm.  </w:t>
      </w:r>
    </w:p>
    <w:p w14:paraId="6ACE6BCB" w14:textId="220A3195" w:rsidR="00DD6C77" w:rsidRPr="00E6172C" w:rsidRDefault="00DD6C77" w:rsidP="006165CE">
      <w:pPr>
        <w:spacing w:line="360" w:lineRule="auto"/>
        <w:rPr>
          <w:rFonts w:cs="Arial"/>
          <w:b/>
          <w:sz w:val="22"/>
          <w:szCs w:val="20"/>
          <w:lang w:val="en-GB" w:eastAsia="zh-CN"/>
        </w:rPr>
      </w:pPr>
      <w:r w:rsidRPr="00E6172C">
        <w:rPr>
          <w:rFonts w:cs="Arial"/>
          <w:b/>
          <w:sz w:val="22"/>
          <w:szCs w:val="20"/>
          <w:lang w:val="en-GB" w:eastAsia="zh-CN"/>
        </w:rPr>
        <w:br w:type="page"/>
      </w:r>
    </w:p>
    <w:p w14:paraId="0C0A3C57" w14:textId="418BC3CD" w:rsidR="0005567E" w:rsidRPr="00E6172C" w:rsidRDefault="0005567E" w:rsidP="003A1827">
      <w:pPr>
        <w:widowControl w:val="0"/>
        <w:autoSpaceDE w:val="0"/>
        <w:autoSpaceDN w:val="0"/>
        <w:adjustRightInd w:val="0"/>
        <w:spacing w:line="360" w:lineRule="auto"/>
        <w:jc w:val="both"/>
        <w:rPr>
          <w:rFonts w:cs="Arial"/>
          <w:b/>
          <w:sz w:val="22"/>
          <w:szCs w:val="20"/>
          <w:lang w:val="en-GB" w:eastAsia="zh-CN"/>
        </w:rPr>
      </w:pPr>
      <w:r w:rsidRPr="00E6172C">
        <w:rPr>
          <w:rFonts w:cs="Arial"/>
          <w:b/>
          <w:sz w:val="22"/>
          <w:szCs w:val="20"/>
          <w:lang w:val="en-GB" w:eastAsia="zh-CN"/>
        </w:rPr>
        <w:lastRenderedPageBreak/>
        <w:t xml:space="preserve">Table </w:t>
      </w:r>
      <w:r w:rsidR="00246C95" w:rsidRPr="00E6172C">
        <w:rPr>
          <w:rFonts w:cs="Arial"/>
          <w:b/>
          <w:sz w:val="22"/>
          <w:szCs w:val="20"/>
          <w:lang w:val="en-GB" w:eastAsia="zh-CN"/>
        </w:rPr>
        <w:t xml:space="preserve">S1  </w:t>
      </w:r>
      <w:r w:rsidRPr="00E6172C">
        <w:rPr>
          <w:rFonts w:cs="Arial"/>
          <w:b/>
          <w:sz w:val="22"/>
          <w:szCs w:val="20"/>
          <w:lang w:val="en-GB" w:eastAsia="zh-CN"/>
        </w:rPr>
        <w:t>Quantitation of data in Figures</w:t>
      </w:r>
    </w:p>
    <w:tbl>
      <w:tblPr>
        <w:tblStyle w:val="TableGrid"/>
        <w:tblW w:w="9743" w:type="dxa"/>
        <w:tblLook w:val="04A0" w:firstRow="1" w:lastRow="0" w:firstColumn="1" w:lastColumn="0" w:noHBand="0" w:noVBand="1"/>
      </w:tblPr>
      <w:tblGrid>
        <w:gridCol w:w="1696"/>
        <w:gridCol w:w="1528"/>
        <w:gridCol w:w="2959"/>
        <w:gridCol w:w="3560"/>
      </w:tblGrid>
      <w:tr w:rsidR="00B42861" w:rsidRPr="00E6172C" w14:paraId="44FB4D87" w14:textId="77777777" w:rsidTr="000C07B6">
        <w:tc>
          <w:tcPr>
            <w:tcW w:w="1696" w:type="dxa"/>
          </w:tcPr>
          <w:p w14:paraId="5CC9D006" w14:textId="66626741" w:rsidR="00B42861" w:rsidRPr="00E6172C" w:rsidRDefault="00B42861" w:rsidP="003A1827">
            <w:pPr>
              <w:widowControl w:val="0"/>
              <w:autoSpaceDE w:val="0"/>
              <w:autoSpaceDN w:val="0"/>
              <w:adjustRightInd w:val="0"/>
              <w:spacing w:line="360" w:lineRule="auto"/>
              <w:jc w:val="both"/>
              <w:rPr>
                <w:rFonts w:cs="Arial"/>
                <w:b/>
                <w:sz w:val="22"/>
                <w:szCs w:val="20"/>
                <w:lang w:val="en-GB" w:eastAsia="zh-CN"/>
              </w:rPr>
            </w:pPr>
            <w:r w:rsidRPr="00E6172C">
              <w:rPr>
                <w:rFonts w:cs="Arial"/>
                <w:b/>
                <w:sz w:val="22"/>
                <w:szCs w:val="20"/>
                <w:lang w:val="en-GB" w:eastAsia="zh-CN"/>
              </w:rPr>
              <w:t>Figure + panel</w:t>
            </w:r>
          </w:p>
        </w:tc>
        <w:tc>
          <w:tcPr>
            <w:tcW w:w="1528" w:type="dxa"/>
          </w:tcPr>
          <w:p w14:paraId="453E65E6" w14:textId="41477A45" w:rsidR="00B42861" w:rsidRPr="00E6172C" w:rsidRDefault="00B42861" w:rsidP="003A1827">
            <w:pPr>
              <w:widowControl w:val="0"/>
              <w:autoSpaceDE w:val="0"/>
              <w:autoSpaceDN w:val="0"/>
              <w:adjustRightInd w:val="0"/>
              <w:spacing w:line="360" w:lineRule="auto"/>
              <w:jc w:val="both"/>
              <w:rPr>
                <w:rFonts w:cs="Arial"/>
                <w:b/>
                <w:sz w:val="22"/>
                <w:szCs w:val="20"/>
                <w:lang w:val="en-GB" w:eastAsia="zh-CN"/>
              </w:rPr>
            </w:pPr>
            <w:r w:rsidRPr="00E6172C">
              <w:rPr>
                <w:rFonts w:cs="Arial"/>
                <w:b/>
                <w:sz w:val="22"/>
                <w:szCs w:val="20"/>
                <w:lang w:val="en-GB" w:eastAsia="zh-CN"/>
              </w:rPr>
              <w:t>Assay</w:t>
            </w:r>
          </w:p>
        </w:tc>
        <w:tc>
          <w:tcPr>
            <w:tcW w:w="2959" w:type="dxa"/>
          </w:tcPr>
          <w:p w14:paraId="05D7FBBB" w14:textId="0396B745" w:rsidR="00B42861" w:rsidRPr="00E6172C" w:rsidRDefault="00B42861" w:rsidP="003A1827">
            <w:pPr>
              <w:widowControl w:val="0"/>
              <w:autoSpaceDE w:val="0"/>
              <w:autoSpaceDN w:val="0"/>
              <w:adjustRightInd w:val="0"/>
              <w:spacing w:line="360" w:lineRule="auto"/>
              <w:jc w:val="both"/>
              <w:rPr>
                <w:rFonts w:cs="Arial"/>
                <w:b/>
                <w:sz w:val="22"/>
                <w:szCs w:val="20"/>
                <w:lang w:val="en-GB" w:eastAsia="zh-CN"/>
              </w:rPr>
            </w:pPr>
            <w:r w:rsidRPr="00E6172C">
              <w:rPr>
                <w:rFonts w:cs="Arial"/>
                <w:b/>
                <w:sz w:val="22"/>
                <w:szCs w:val="20"/>
                <w:lang w:val="en-GB" w:eastAsia="zh-CN"/>
              </w:rPr>
              <w:t>Treatment</w:t>
            </w:r>
            <w:r w:rsidR="004C49FA" w:rsidRPr="00E6172C">
              <w:rPr>
                <w:rFonts w:cs="Arial"/>
                <w:b/>
                <w:sz w:val="22"/>
                <w:szCs w:val="20"/>
                <w:lang w:val="en-GB" w:eastAsia="zh-CN"/>
              </w:rPr>
              <w:t>/genotype</w:t>
            </w:r>
          </w:p>
        </w:tc>
        <w:tc>
          <w:tcPr>
            <w:tcW w:w="3560" w:type="dxa"/>
          </w:tcPr>
          <w:p w14:paraId="49E0D9DF" w14:textId="23CA6034" w:rsidR="00B42861" w:rsidRPr="00E6172C" w:rsidRDefault="00B42861" w:rsidP="003A1827">
            <w:pPr>
              <w:widowControl w:val="0"/>
              <w:autoSpaceDE w:val="0"/>
              <w:autoSpaceDN w:val="0"/>
              <w:adjustRightInd w:val="0"/>
              <w:spacing w:line="360" w:lineRule="auto"/>
              <w:jc w:val="both"/>
              <w:rPr>
                <w:rFonts w:cs="Arial"/>
                <w:b/>
                <w:sz w:val="22"/>
                <w:szCs w:val="20"/>
                <w:lang w:val="en-GB" w:eastAsia="zh-CN"/>
              </w:rPr>
            </w:pPr>
            <w:r w:rsidRPr="00E6172C">
              <w:rPr>
                <w:rFonts w:cs="Arial"/>
                <w:b/>
                <w:sz w:val="22"/>
                <w:szCs w:val="20"/>
                <w:lang w:val="en-GB" w:eastAsia="zh-CN"/>
              </w:rPr>
              <w:t>Embryos with phenotype shown/Total (%)</w:t>
            </w:r>
          </w:p>
        </w:tc>
      </w:tr>
      <w:tr w:rsidR="00660E59" w:rsidRPr="00E6172C" w14:paraId="3C6F2A2E" w14:textId="77777777" w:rsidTr="000C07B6">
        <w:tc>
          <w:tcPr>
            <w:tcW w:w="1696" w:type="dxa"/>
          </w:tcPr>
          <w:p w14:paraId="77DA0650" w14:textId="29E3766D" w:rsidR="00660E59" w:rsidRPr="00E6172C" w:rsidRDefault="00660E59" w:rsidP="00660E5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A</w:t>
            </w:r>
          </w:p>
        </w:tc>
        <w:tc>
          <w:tcPr>
            <w:tcW w:w="1528" w:type="dxa"/>
          </w:tcPr>
          <w:p w14:paraId="023115D7" w14:textId="22F4AF8E" w:rsidR="00660E59" w:rsidRPr="00E6172C" w:rsidRDefault="00660E59" w:rsidP="00660E59">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sz w:val="20"/>
                <w:szCs w:val="20"/>
                <w:lang w:val="en-GB" w:eastAsia="zh-CN"/>
              </w:rPr>
              <w:t>myod</w:t>
            </w:r>
            <w:proofErr w:type="spellEnd"/>
            <w:r w:rsidRPr="00E6172C">
              <w:rPr>
                <w:rFonts w:cs="Arial"/>
                <w:i/>
                <w:sz w:val="20"/>
                <w:szCs w:val="20"/>
                <w:lang w:val="en-GB" w:eastAsia="zh-CN"/>
              </w:rPr>
              <w:t xml:space="preserve"> </w:t>
            </w:r>
            <w:r w:rsidRPr="00E6172C">
              <w:rPr>
                <w:rFonts w:cs="Arial"/>
                <w:sz w:val="20"/>
                <w:szCs w:val="20"/>
                <w:lang w:val="en-GB" w:eastAsia="zh-CN"/>
              </w:rPr>
              <w:t>mRNA</w:t>
            </w:r>
          </w:p>
        </w:tc>
        <w:tc>
          <w:tcPr>
            <w:tcW w:w="2959" w:type="dxa"/>
          </w:tcPr>
          <w:p w14:paraId="15F47B8D" w14:textId="67EFD226" w:rsidR="00660E59" w:rsidRPr="00E6172C" w:rsidRDefault="00660E59" w:rsidP="00660E5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p>
          <w:p w14:paraId="5F34990D" w14:textId="4DDA2789" w:rsidR="00660E59" w:rsidRPr="00E6172C" w:rsidRDefault="00660E59" w:rsidP="00660E5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U5402</w:t>
            </w:r>
          </w:p>
          <w:p w14:paraId="7FE076D6" w14:textId="70212A08" w:rsidR="00660E59" w:rsidRPr="00E6172C" w:rsidRDefault="00660E59" w:rsidP="00660E5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r w:rsidRPr="00E6172C">
              <w:rPr>
                <w:rFonts w:cs="Arial"/>
                <w:sz w:val="20"/>
                <w:szCs w:val="20"/>
                <w:lang w:val="en-GB" w:eastAsia="zh-CN"/>
              </w:rPr>
              <w:t xml:space="preserve"> </w:t>
            </w:r>
          </w:p>
          <w:p w14:paraId="301F8670" w14:textId="4CAB526F" w:rsidR="00660E59" w:rsidRPr="00E6172C" w:rsidRDefault="00660E59" w:rsidP="00660E59">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sz w:val="20"/>
                <w:szCs w:val="20"/>
                <w:lang w:val="en-GB" w:eastAsia="zh-CN"/>
              </w:rPr>
              <w:t>cyA</w:t>
            </w:r>
            <w:proofErr w:type="spellEnd"/>
          </w:p>
        </w:tc>
        <w:tc>
          <w:tcPr>
            <w:tcW w:w="3560" w:type="dxa"/>
          </w:tcPr>
          <w:p w14:paraId="5595F009" w14:textId="77777777" w:rsidR="00660E59" w:rsidRPr="00E6172C" w:rsidRDefault="00660E59" w:rsidP="00660E5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51/51 (100%)</w:t>
            </w:r>
          </w:p>
          <w:p w14:paraId="74265CBD" w14:textId="77777777" w:rsidR="00660E59" w:rsidRPr="00E6172C" w:rsidRDefault="00660E59" w:rsidP="00660E5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40/40 (100%)</w:t>
            </w:r>
          </w:p>
          <w:p w14:paraId="7EC0A5D5" w14:textId="77777777" w:rsidR="00660E59" w:rsidRPr="00E6172C" w:rsidRDefault="00660E59" w:rsidP="00660E5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80/80 (100%)</w:t>
            </w:r>
          </w:p>
          <w:p w14:paraId="44754C68" w14:textId="07EACD1E" w:rsidR="00660E59" w:rsidRPr="00E6172C" w:rsidRDefault="00660E59" w:rsidP="00660E5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60/60 (100%)</w:t>
            </w:r>
          </w:p>
        </w:tc>
      </w:tr>
      <w:tr w:rsidR="00660E59" w:rsidRPr="00E6172C" w14:paraId="178A51D7" w14:textId="77777777" w:rsidTr="000C07B6">
        <w:tc>
          <w:tcPr>
            <w:tcW w:w="1696" w:type="dxa"/>
          </w:tcPr>
          <w:p w14:paraId="0FB20786" w14:textId="55CBBF14" w:rsidR="00660E59" w:rsidRPr="00E6172C" w:rsidRDefault="00660E59" w:rsidP="00660E5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A</w:t>
            </w:r>
          </w:p>
        </w:tc>
        <w:tc>
          <w:tcPr>
            <w:tcW w:w="1528" w:type="dxa"/>
          </w:tcPr>
          <w:p w14:paraId="3BD746DE" w14:textId="173AC47F" w:rsidR="00660E59" w:rsidRPr="00E6172C" w:rsidRDefault="00660E59" w:rsidP="00660E59">
            <w:pPr>
              <w:widowControl w:val="0"/>
              <w:autoSpaceDE w:val="0"/>
              <w:autoSpaceDN w:val="0"/>
              <w:adjustRightInd w:val="0"/>
              <w:spacing w:line="276" w:lineRule="auto"/>
              <w:jc w:val="both"/>
              <w:rPr>
                <w:rFonts w:cs="Arial"/>
                <w:sz w:val="20"/>
                <w:szCs w:val="20"/>
                <w:lang w:val="en-GB" w:eastAsia="zh-CN"/>
              </w:rPr>
            </w:pPr>
            <w:r w:rsidRPr="00E6172C">
              <w:rPr>
                <w:rFonts w:cs="Arial"/>
                <w:i/>
                <w:sz w:val="20"/>
                <w:szCs w:val="20"/>
                <w:lang w:val="en-GB" w:eastAsia="zh-CN"/>
              </w:rPr>
              <w:t xml:space="preserve">myf5 </w:t>
            </w:r>
            <w:r w:rsidRPr="00E6172C">
              <w:rPr>
                <w:rFonts w:cs="Arial"/>
                <w:sz w:val="20"/>
                <w:szCs w:val="20"/>
                <w:lang w:val="en-GB" w:eastAsia="zh-CN"/>
              </w:rPr>
              <w:t>mRNA</w:t>
            </w:r>
          </w:p>
        </w:tc>
        <w:tc>
          <w:tcPr>
            <w:tcW w:w="2959" w:type="dxa"/>
          </w:tcPr>
          <w:p w14:paraId="7654C8F9" w14:textId="6EDCBED0" w:rsidR="00660E59" w:rsidRPr="00E6172C" w:rsidRDefault="00660E59" w:rsidP="00660E5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p>
          <w:p w14:paraId="2DAEDECF" w14:textId="3CB5435C" w:rsidR="00660E59" w:rsidRPr="00E6172C" w:rsidRDefault="00660E59" w:rsidP="00660E5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U5402</w:t>
            </w:r>
          </w:p>
          <w:p w14:paraId="28A689D6" w14:textId="0FECDD1B" w:rsidR="00660E59" w:rsidRPr="00E6172C" w:rsidRDefault="00660E59" w:rsidP="00660E5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p>
          <w:p w14:paraId="4CC68C69" w14:textId="1C412A97" w:rsidR="00660E59" w:rsidRPr="00E6172C" w:rsidRDefault="00660E59" w:rsidP="00660E59">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sz w:val="20"/>
                <w:szCs w:val="20"/>
                <w:lang w:val="en-GB" w:eastAsia="zh-CN"/>
              </w:rPr>
              <w:t>cyA</w:t>
            </w:r>
            <w:proofErr w:type="spellEnd"/>
          </w:p>
        </w:tc>
        <w:tc>
          <w:tcPr>
            <w:tcW w:w="3560" w:type="dxa"/>
          </w:tcPr>
          <w:p w14:paraId="36DBDCBB" w14:textId="77777777" w:rsidR="00660E59" w:rsidRPr="00E6172C" w:rsidRDefault="00660E59" w:rsidP="00660E5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50/50 (100%)</w:t>
            </w:r>
          </w:p>
          <w:p w14:paraId="2BAFB1C6" w14:textId="77777777" w:rsidR="00660E59" w:rsidRPr="00E6172C" w:rsidRDefault="00660E59" w:rsidP="00660E5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6/36 (100%)</w:t>
            </w:r>
          </w:p>
          <w:p w14:paraId="0E43C97B" w14:textId="77777777" w:rsidR="00660E59" w:rsidRPr="00E6172C" w:rsidRDefault="00660E59" w:rsidP="00660E5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81/81 (100%)</w:t>
            </w:r>
          </w:p>
          <w:p w14:paraId="78058935" w14:textId="47C50F18" w:rsidR="00660E59" w:rsidRPr="00E6172C" w:rsidRDefault="00660E59" w:rsidP="00660E5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68/68 (100%)</w:t>
            </w:r>
          </w:p>
        </w:tc>
      </w:tr>
      <w:tr w:rsidR="00660E59" w:rsidRPr="00E6172C" w14:paraId="26BE593D" w14:textId="77777777" w:rsidTr="000C07B6">
        <w:tc>
          <w:tcPr>
            <w:tcW w:w="1696" w:type="dxa"/>
          </w:tcPr>
          <w:p w14:paraId="30727462" w14:textId="6DE0E974" w:rsidR="00660E59" w:rsidRPr="00E6172C" w:rsidRDefault="00660E59" w:rsidP="00660E5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A</w:t>
            </w:r>
          </w:p>
        </w:tc>
        <w:tc>
          <w:tcPr>
            <w:tcW w:w="1528" w:type="dxa"/>
          </w:tcPr>
          <w:p w14:paraId="31E78DD2" w14:textId="1BE1DF9E" w:rsidR="00660E59" w:rsidRPr="00E6172C" w:rsidRDefault="00660E59" w:rsidP="00660E59">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sz w:val="20"/>
                <w:szCs w:val="20"/>
                <w:lang w:val="en-GB" w:eastAsia="zh-CN"/>
              </w:rPr>
              <w:t>aplnrb</w:t>
            </w:r>
            <w:proofErr w:type="spellEnd"/>
            <w:r w:rsidRPr="00E6172C">
              <w:rPr>
                <w:rFonts w:cs="Arial"/>
                <w:sz w:val="20"/>
                <w:szCs w:val="20"/>
                <w:lang w:val="en-GB" w:eastAsia="zh-CN"/>
              </w:rPr>
              <w:t xml:space="preserve"> mRNA</w:t>
            </w:r>
          </w:p>
        </w:tc>
        <w:tc>
          <w:tcPr>
            <w:tcW w:w="2959" w:type="dxa"/>
          </w:tcPr>
          <w:p w14:paraId="0CB852C7" w14:textId="3BEB711A" w:rsidR="00660E59" w:rsidRPr="00E6172C" w:rsidRDefault="00660E59" w:rsidP="00660E5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p>
          <w:p w14:paraId="1B38904D" w14:textId="1B653612" w:rsidR="00660E59" w:rsidRPr="00E6172C" w:rsidRDefault="00660E59" w:rsidP="00660E5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U5402</w:t>
            </w:r>
          </w:p>
        </w:tc>
        <w:tc>
          <w:tcPr>
            <w:tcW w:w="3560" w:type="dxa"/>
          </w:tcPr>
          <w:p w14:paraId="0A017A35" w14:textId="3A38E670" w:rsidR="00660E59" w:rsidRPr="00E6172C" w:rsidRDefault="00660E59" w:rsidP="00660E5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0/</w:t>
            </w:r>
            <w:r w:rsidR="00807A81" w:rsidRPr="00E6172C">
              <w:rPr>
                <w:rFonts w:cs="Arial"/>
                <w:sz w:val="20"/>
                <w:szCs w:val="20"/>
                <w:lang w:val="en-GB" w:eastAsia="zh-CN"/>
              </w:rPr>
              <w:t>30</w:t>
            </w:r>
            <w:r w:rsidRPr="00E6172C">
              <w:rPr>
                <w:rFonts w:cs="Arial"/>
                <w:sz w:val="20"/>
                <w:szCs w:val="20"/>
                <w:lang w:val="en-GB" w:eastAsia="zh-CN"/>
              </w:rPr>
              <w:t xml:space="preserve"> (100%)</w:t>
            </w:r>
          </w:p>
          <w:p w14:paraId="640499BC" w14:textId="54EFCE38" w:rsidR="00660E59" w:rsidRPr="00E6172C" w:rsidRDefault="00660E59" w:rsidP="00660E5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8/</w:t>
            </w:r>
            <w:r w:rsidR="00807A81" w:rsidRPr="00E6172C">
              <w:rPr>
                <w:rFonts w:cs="Arial"/>
                <w:sz w:val="20"/>
                <w:szCs w:val="20"/>
                <w:lang w:val="en-GB" w:eastAsia="zh-CN"/>
              </w:rPr>
              <w:t>28</w:t>
            </w:r>
            <w:r w:rsidRPr="00E6172C">
              <w:rPr>
                <w:rFonts w:cs="Arial"/>
                <w:sz w:val="20"/>
                <w:szCs w:val="20"/>
                <w:lang w:val="en-GB" w:eastAsia="zh-CN"/>
              </w:rPr>
              <w:t xml:space="preserve"> (100%)</w:t>
            </w:r>
          </w:p>
        </w:tc>
      </w:tr>
      <w:tr w:rsidR="00D771DA" w:rsidRPr="00E6172C" w14:paraId="650B48CB" w14:textId="77777777" w:rsidTr="000C07B6">
        <w:tc>
          <w:tcPr>
            <w:tcW w:w="1696" w:type="dxa"/>
          </w:tcPr>
          <w:p w14:paraId="6F723819" w14:textId="0EC72D49" w:rsidR="00D771DA" w:rsidRPr="00E6172C" w:rsidRDefault="00D771DA" w:rsidP="00D771D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B</w:t>
            </w:r>
          </w:p>
        </w:tc>
        <w:tc>
          <w:tcPr>
            <w:tcW w:w="1528" w:type="dxa"/>
          </w:tcPr>
          <w:p w14:paraId="585103D1" w14:textId="77777777" w:rsidR="00D771DA" w:rsidRPr="00E6172C" w:rsidRDefault="00D771DA" w:rsidP="00D771DA">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sz w:val="20"/>
                <w:szCs w:val="20"/>
                <w:lang w:val="en-GB" w:eastAsia="zh-CN"/>
              </w:rPr>
              <w:t>myod</w:t>
            </w:r>
            <w:proofErr w:type="spellEnd"/>
            <w:r w:rsidRPr="00E6172C">
              <w:rPr>
                <w:rFonts w:cs="Arial"/>
                <w:sz w:val="20"/>
                <w:szCs w:val="20"/>
                <w:lang w:val="en-GB" w:eastAsia="zh-CN"/>
              </w:rPr>
              <w:t xml:space="preserve"> mRNA</w:t>
            </w:r>
          </w:p>
          <w:p w14:paraId="0BDF071A" w14:textId="323FAA26" w:rsidR="00D771DA" w:rsidRPr="00E6172C" w:rsidRDefault="00D771DA" w:rsidP="00D771DA">
            <w:pPr>
              <w:widowControl w:val="0"/>
              <w:autoSpaceDE w:val="0"/>
              <w:autoSpaceDN w:val="0"/>
              <w:adjustRightInd w:val="0"/>
              <w:spacing w:line="276" w:lineRule="auto"/>
              <w:jc w:val="both"/>
              <w:rPr>
                <w:rFonts w:cs="Arial"/>
                <w:sz w:val="20"/>
                <w:szCs w:val="20"/>
                <w:lang w:val="en-GB" w:eastAsia="zh-CN"/>
              </w:rPr>
            </w:pPr>
          </w:p>
        </w:tc>
        <w:tc>
          <w:tcPr>
            <w:tcW w:w="2959" w:type="dxa"/>
          </w:tcPr>
          <w:p w14:paraId="24285382" w14:textId="3A186BA6" w:rsidR="00FD0309" w:rsidRPr="00E6172C" w:rsidRDefault="00FD0309" w:rsidP="00D771DA">
            <w:pPr>
              <w:widowControl w:val="0"/>
              <w:autoSpaceDE w:val="0"/>
              <w:autoSpaceDN w:val="0"/>
              <w:adjustRightInd w:val="0"/>
              <w:spacing w:line="276" w:lineRule="auto"/>
              <w:jc w:val="both"/>
              <w:rPr>
                <w:rFonts w:cs="Arial"/>
                <w:iCs/>
                <w:sz w:val="20"/>
                <w:szCs w:val="20"/>
                <w:lang w:val="en-GB" w:eastAsia="zh-CN"/>
              </w:rPr>
            </w:pPr>
            <w:proofErr w:type="spellStart"/>
            <w:r w:rsidRPr="00E6172C">
              <w:rPr>
                <w:rFonts w:cs="Arial"/>
                <w:iCs/>
                <w:sz w:val="20"/>
                <w:szCs w:val="20"/>
                <w:lang w:val="en-GB" w:eastAsia="zh-CN"/>
              </w:rPr>
              <w:t>cyA</w:t>
            </w:r>
            <w:proofErr w:type="spellEnd"/>
            <w:r w:rsidRPr="00E6172C">
              <w:rPr>
                <w:rFonts w:cs="Arial"/>
                <w:iCs/>
                <w:sz w:val="20"/>
                <w:szCs w:val="20"/>
                <w:lang w:val="en-GB" w:eastAsia="zh-CN"/>
              </w:rPr>
              <w:t xml:space="preserve"> 6ss</w:t>
            </w:r>
          </w:p>
          <w:p w14:paraId="6FB1DCA7" w14:textId="084D9A62" w:rsidR="00D771DA" w:rsidRPr="00E6172C" w:rsidRDefault="00D771DA" w:rsidP="00D771DA">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sz w:val="20"/>
                <w:szCs w:val="20"/>
                <w:lang w:val="en-GB" w:eastAsia="zh-CN"/>
              </w:rPr>
              <w:t>smo</w:t>
            </w:r>
            <w:proofErr w:type="spellEnd"/>
            <w:r w:rsidRPr="00E6172C">
              <w:rPr>
                <w:rFonts w:cs="Arial"/>
                <w:sz w:val="20"/>
                <w:szCs w:val="20"/>
                <w:lang w:val="en-GB" w:eastAsia="zh-CN"/>
              </w:rPr>
              <w:t xml:space="preserve"> 6ss </w:t>
            </w:r>
          </w:p>
          <w:p w14:paraId="156AF74B" w14:textId="77777777" w:rsidR="00D771DA" w:rsidRPr="00E6172C" w:rsidRDefault="00D771DA" w:rsidP="00D771DA">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sz w:val="20"/>
                <w:szCs w:val="20"/>
                <w:lang w:val="en-GB" w:eastAsia="zh-CN"/>
              </w:rPr>
              <w:t>smo</w:t>
            </w:r>
            <w:proofErr w:type="spellEnd"/>
            <w:r w:rsidRPr="00E6172C">
              <w:rPr>
                <w:rFonts w:cs="Arial"/>
                <w:sz w:val="20"/>
                <w:szCs w:val="20"/>
                <w:lang w:val="en-GB" w:eastAsia="zh-CN"/>
              </w:rPr>
              <w:t xml:space="preserve"> + </w:t>
            </w:r>
            <w:proofErr w:type="spellStart"/>
            <w:r w:rsidRPr="00E6172C">
              <w:rPr>
                <w:rFonts w:cs="Arial"/>
                <w:sz w:val="20"/>
                <w:szCs w:val="20"/>
                <w:lang w:val="en-GB" w:eastAsia="zh-CN"/>
              </w:rPr>
              <w:t>cyA</w:t>
            </w:r>
            <w:proofErr w:type="spellEnd"/>
            <w:r w:rsidRPr="00E6172C">
              <w:rPr>
                <w:rFonts w:cs="Arial"/>
                <w:sz w:val="20"/>
                <w:szCs w:val="20"/>
                <w:lang w:val="en-GB" w:eastAsia="zh-CN"/>
              </w:rPr>
              <w:t xml:space="preserve"> 6ss</w:t>
            </w:r>
          </w:p>
          <w:p w14:paraId="06203934" w14:textId="0180FB18" w:rsidR="00D771DA" w:rsidRPr="00E6172C" w:rsidRDefault="00D771DA" w:rsidP="00D771DA">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sz w:val="20"/>
                <w:szCs w:val="20"/>
                <w:lang w:val="en-GB" w:eastAsia="zh-CN"/>
              </w:rPr>
              <w:t>smo</w:t>
            </w:r>
            <w:proofErr w:type="spellEnd"/>
            <w:r w:rsidRPr="00E6172C">
              <w:rPr>
                <w:rFonts w:cs="Arial"/>
                <w:sz w:val="20"/>
                <w:szCs w:val="20"/>
                <w:lang w:val="en-GB" w:eastAsia="zh-CN"/>
              </w:rPr>
              <w:t xml:space="preserve"> 15ss </w:t>
            </w:r>
          </w:p>
        </w:tc>
        <w:tc>
          <w:tcPr>
            <w:tcW w:w="3560" w:type="dxa"/>
          </w:tcPr>
          <w:p w14:paraId="34A951D6" w14:textId="77777777" w:rsidR="00FD0309" w:rsidRPr="00E6172C" w:rsidRDefault="00FD0309" w:rsidP="00D771D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83/83 (100%)</w:t>
            </w:r>
          </w:p>
          <w:p w14:paraId="656692EE" w14:textId="13516556" w:rsidR="00D771DA" w:rsidRPr="00E6172C" w:rsidRDefault="00E84C32" w:rsidP="00D771D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3</w:t>
            </w:r>
            <w:r w:rsidR="00D771DA" w:rsidRPr="00E6172C">
              <w:rPr>
                <w:rFonts w:cs="Arial"/>
                <w:sz w:val="20"/>
                <w:szCs w:val="20"/>
                <w:lang w:val="en-GB" w:eastAsia="zh-CN"/>
              </w:rPr>
              <w:t>/</w:t>
            </w:r>
            <w:r w:rsidRPr="00E6172C">
              <w:rPr>
                <w:rFonts w:cs="Arial"/>
                <w:sz w:val="20"/>
                <w:szCs w:val="20"/>
                <w:lang w:val="en-GB" w:eastAsia="zh-CN"/>
              </w:rPr>
              <w:t>46</w:t>
            </w:r>
            <w:r w:rsidR="00D771DA" w:rsidRPr="00E6172C">
              <w:rPr>
                <w:rFonts w:cs="Arial"/>
                <w:sz w:val="20"/>
                <w:szCs w:val="20"/>
                <w:lang w:val="en-GB" w:eastAsia="zh-CN"/>
              </w:rPr>
              <w:t xml:space="preserve"> (2</w:t>
            </w:r>
            <w:r w:rsidR="001D7F45" w:rsidRPr="00E6172C">
              <w:rPr>
                <w:rFonts w:cs="Arial"/>
                <w:sz w:val="20"/>
                <w:szCs w:val="20"/>
                <w:lang w:val="en-GB" w:eastAsia="zh-CN"/>
              </w:rPr>
              <w:t>8</w:t>
            </w:r>
            <w:r w:rsidR="00D771DA" w:rsidRPr="00E6172C">
              <w:rPr>
                <w:rFonts w:cs="Arial"/>
                <w:sz w:val="20"/>
                <w:szCs w:val="20"/>
                <w:lang w:val="en-GB" w:eastAsia="zh-CN"/>
              </w:rPr>
              <w:t>%)</w:t>
            </w:r>
          </w:p>
          <w:p w14:paraId="2B1FABAC" w14:textId="70F94DD9" w:rsidR="00D771DA" w:rsidRPr="00E6172C" w:rsidRDefault="00FD0309" w:rsidP="00AC0EF6">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4</w:t>
            </w:r>
            <w:r w:rsidR="00D771DA" w:rsidRPr="00E6172C">
              <w:rPr>
                <w:rFonts w:cs="Arial"/>
                <w:sz w:val="20"/>
                <w:szCs w:val="20"/>
                <w:lang w:val="en-GB" w:eastAsia="zh-CN"/>
              </w:rPr>
              <w:t>/</w:t>
            </w:r>
            <w:r w:rsidRPr="00E6172C">
              <w:rPr>
                <w:rFonts w:cs="Arial"/>
                <w:sz w:val="20"/>
                <w:szCs w:val="20"/>
                <w:lang w:val="en-GB" w:eastAsia="zh-CN"/>
              </w:rPr>
              <w:t>54</w:t>
            </w:r>
            <w:r w:rsidR="00D771DA" w:rsidRPr="00E6172C">
              <w:rPr>
                <w:rFonts w:cs="Arial"/>
                <w:sz w:val="20"/>
                <w:szCs w:val="20"/>
                <w:lang w:val="en-GB" w:eastAsia="zh-CN"/>
              </w:rPr>
              <w:t xml:space="preserve"> (2</w:t>
            </w:r>
            <w:r w:rsidRPr="00E6172C">
              <w:rPr>
                <w:rFonts w:cs="Arial"/>
                <w:sz w:val="20"/>
                <w:szCs w:val="20"/>
                <w:lang w:val="en-GB" w:eastAsia="zh-CN"/>
              </w:rPr>
              <w:t>6</w:t>
            </w:r>
            <w:r w:rsidR="00D771DA" w:rsidRPr="00E6172C">
              <w:rPr>
                <w:rFonts w:cs="Arial"/>
                <w:sz w:val="20"/>
                <w:szCs w:val="20"/>
                <w:lang w:val="en-GB" w:eastAsia="zh-CN"/>
              </w:rPr>
              <w:t>%)</w:t>
            </w:r>
          </w:p>
          <w:p w14:paraId="1D3F41AE" w14:textId="0B586F30" w:rsidR="00D771DA" w:rsidRPr="00E6172C" w:rsidRDefault="00E84C32" w:rsidP="00D771D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6</w:t>
            </w:r>
            <w:r w:rsidR="00D771DA" w:rsidRPr="00E6172C">
              <w:rPr>
                <w:rFonts w:cs="Arial"/>
                <w:sz w:val="20"/>
                <w:szCs w:val="20"/>
                <w:lang w:val="en-GB" w:eastAsia="zh-CN"/>
              </w:rPr>
              <w:t>/</w:t>
            </w:r>
            <w:r w:rsidRPr="00E6172C">
              <w:rPr>
                <w:rFonts w:cs="Arial"/>
                <w:sz w:val="20"/>
                <w:szCs w:val="20"/>
                <w:lang w:val="en-GB" w:eastAsia="zh-CN"/>
              </w:rPr>
              <w:t>99</w:t>
            </w:r>
            <w:r w:rsidR="00D771DA" w:rsidRPr="00E6172C">
              <w:rPr>
                <w:rFonts w:cs="Arial"/>
                <w:sz w:val="20"/>
                <w:szCs w:val="20"/>
                <w:lang w:val="en-GB" w:eastAsia="zh-CN"/>
              </w:rPr>
              <w:t xml:space="preserve"> (26%)</w:t>
            </w:r>
          </w:p>
        </w:tc>
      </w:tr>
      <w:tr w:rsidR="00D771DA" w:rsidRPr="00E6172C" w14:paraId="17B77656" w14:textId="77777777" w:rsidTr="000C07B6">
        <w:tc>
          <w:tcPr>
            <w:tcW w:w="1696" w:type="dxa"/>
          </w:tcPr>
          <w:p w14:paraId="7CF48329" w14:textId="5AAE2AF3" w:rsidR="00D771DA" w:rsidRPr="00E6172C" w:rsidRDefault="00D771DA" w:rsidP="00D771D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B</w:t>
            </w:r>
          </w:p>
        </w:tc>
        <w:tc>
          <w:tcPr>
            <w:tcW w:w="1528" w:type="dxa"/>
          </w:tcPr>
          <w:p w14:paraId="4B58BFEB" w14:textId="6BE6A683" w:rsidR="00D771DA" w:rsidRPr="00E6172C" w:rsidRDefault="00D771DA" w:rsidP="00D771DA">
            <w:pPr>
              <w:widowControl w:val="0"/>
              <w:autoSpaceDE w:val="0"/>
              <w:autoSpaceDN w:val="0"/>
              <w:adjustRightInd w:val="0"/>
              <w:spacing w:line="276" w:lineRule="auto"/>
              <w:jc w:val="both"/>
              <w:rPr>
                <w:rFonts w:cs="Arial"/>
                <w:sz w:val="20"/>
                <w:szCs w:val="20"/>
                <w:lang w:val="en-GB" w:eastAsia="zh-CN"/>
              </w:rPr>
            </w:pPr>
            <w:r w:rsidRPr="00E6172C">
              <w:rPr>
                <w:rFonts w:cs="Arial"/>
                <w:i/>
                <w:sz w:val="20"/>
                <w:szCs w:val="20"/>
                <w:lang w:val="en-GB" w:eastAsia="zh-CN"/>
              </w:rPr>
              <w:t>ptc1</w:t>
            </w:r>
            <w:r w:rsidRPr="00E6172C">
              <w:rPr>
                <w:rFonts w:cs="Arial"/>
                <w:sz w:val="20"/>
                <w:szCs w:val="20"/>
                <w:lang w:val="en-GB" w:eastAsia="zh-CN"/>
              </w:rPr>
              <w:t xml:space="preserve"> mRNA</w:t>
            </w:r>
          </w:p>
        </w:tc>
        <w:tc>
          <w:tcPr>
            <w:tcW w:w="2959" w:type="dxa"/>
          </w:tcPr>
          <w:p w14:paraId="1FCAA9B8" w14:textId="77777777" w:rsidR="00D771DA" w:rsidRPr="00E6172C" w:rsidRDefault="00D771DA" w:rsidP="00D771DA">
            <w:pPr>
              <w:spacing w:line="276" w:lineRule="auto"/>
              <w:rPr>
                <w:rFonts w:cs="Arial"/>
                <w:sz w:val="20"/>
                <w:szCs w:val="20"/>
                <w:lang w:val="en-GB" w:eastAsia="zh-CN"/>
              </w:rPr>
            </w:pPr>
            <w:proofErr w:type="spellStart"/>
            <w:r w:rsidRPr="00E6172C">
              <w:rPr>
                <w:rFonts w:cs="Arial"/>
                <w:i/>
                <w:sz w:val="20"/>
                <w:szCs w:val="20"/>
                <w:lang w:val="en-GB" w:eastAsia="zh-CN"/>
              </w:rPr>
              <w:t>smo</w:t>
            </w:r>
            <w:proofErr w:type="spellEnd"/>
            <w:r w:rsidRPr="00E6172C">
              <w:rPr>
                <w:rFonts w:cs="Arial"/>
                <w:sz w:val="20"/>
                <w:szCs w:val="20"/>
                <w:lang w:val="en-GB" w:eastAsia="zh-CN"/>
              </w:rPr>
              <w:t xml:space="preserve"> 6ss</w:t>
            </w:r>
          </w:p>
          <w:p w14:paraId="26C7764F" w14:textId="63CDA698" w:rsidR="00D771DA" w:rsidRPr="00E6172C" w:rsidRDefault="00D771DA" w:rsidP="00D771DA">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sz w:val="20"/>
                <w:szCs w:val="20"/>
                <w:lang w:val="en-GB" w:eastAsia="zh-CN"/>
              </w:rPr>
              <w:t>cyA</w:t>
            </w:r>
            <w:proofErr w:type="spellEnd"/>
          </w:p>
        </w:tc>
        <w:tc>
          <w:tcPr>
            <w:tcW w:w="3560" w:type="dxa"/>
          </w:tcPr>
          <w:p w14:paraId="373C3CD3" w14:textId="0F1F458B" w:rsidR="00D771DA" w:rsidRPr="00E6172C" w:rsidRDefault="00AC0EF6" w:rsidP="00D771D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1</w:t>
            </w:r>
            <w:r w:rsidR="00D771DA" w:rsidRPr="00E6172C">
              <w:rPr>
                <w:rFonts w:cs="Arial"/>
                <w:sz w:val="20"/>
                <w:szCs w:val="20"/>
                <w:lang w:val="en-GB" w:eastAsia="zh-CN"/>
              </w:rPr>
              <w:t>/</w:t>
            </w:r>
            <w:r w:rsidRPr="00E6172C">
              <w:rPr>
                <w:rFonts w:cs="Arial"/>
                <w:sz w:val="20"/>
                <w:szCs w:val="20"/>
                <w:lang w:val="en-GB" w:eastAsia="zh-CN"/>
              </w:rPr>
              <w:t>67</w:t>
            </w:r>
            <w:r w:rsidR="00D771DA" w:rsidRPr="00E6172C">
              <w:rPr>
                <w:rFonts w:cs="Arial"/>
                <w:sz w:val="20"/>
                <w:szCs w:val="20"/>
                <w:lang w:val="en-GB" w:eastAsia="zh-CN"/>
              </w:rPr>
              <w:t xml:space="preserve"> (</w:t>
            </w:r>
            <w:r w:rsidR="00FD0309" w:rsidRPr="00E6172C">
              <w:rPr>
                <w:rFonts w:cs="Arial"/>
                <w:sz w:val="20"/>
                <w:szCs w:val="20"/>
                <w:lang w:val="en-GB" w:eastAsia="zh-CN"/>
              </w:rPr>
              <w:t>16</w:t>
            </w:r>
            <w:r w:rsidR="00D771DA" w:rsidRPr="00E6172C">
              <w:rPr>
                <w:rFonts w:cs="Arial"/>
                <w:sz w:val="20"/>
                <w:szCs w:val="20"/>
                <w:lang w:val="en-GB" w:eastAsia="zh-CN"/>
              </w:rPr>
              <w:t>%)</w:t>
            </w:r>
          </w:p>
          <w:p w14:paraId="4D1289AB" w14:textId="16D02A63" w:rsidR="00D771DA" w:rsidRPr="00E6172C" w:rsidRDefault="00FD0309" w:rsidP="00D771D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1</w:t>
            </w:r>
            <w:r w:rsidR="00D771DA" w:rsidRPr="00E6172C">
              <w:rPr>
                <w:rFonts w:cs="Arial"/>
                <w:sz w:val="20"/>
                <w:szCs w:val="20"/>
                <w:lang w:val="en-GB" w:eastAsia="zh-CN"/>
              </w:rPr>
              <w:t>/</w:t>
            </w:r>
            <w:r w:rsidRPr="00E6172C">
              <w:rPr>
                <w:rFonts w:cs="Arial"/>
                <w:sz w:val="20"/>
                <w:szCs w:val="20"/>
                <w:lang w:val="en-GB" w:eastAsia="zh-CN"/>
              </w:rPr>
              <w:t>31</w:t>
            </w:r>
            <w:r w:rsidR="00D771DA" w:rsidRPr="00E6172C">
              <w:rPr>
                <w:rFonts w:cs="Arial"/>
                <w:sz w:val="20"/>
                <w:szCs w:val="20"/>
                <w:lang w:val="en-GB" w:eastAsia="zh-CN"/>
              </w:rPr>
              <w:t xml:space="preserve"> (100%)</w:t>
            </w:r>
          </w:p>
        </w:tc>
      </w:tr>
      <w:tr w:rsidR="00D771DA" w:rsidRPr="00E6172C" w14:paraId="29F720C3" w14:textId="77777777" w:rsidTr="000C07B6">
        <w:tc>
          <w:tcPr>
            <w:tcW w:w="1696" w:type="dxa"/>
          </w:tcPr>
          <w:p w14:paraId="7443771D" w14:textId="4AF6E597" w:rsidR="00D771DA" w:rsidRPr="00E6172C" w:rsidRDefault="00320F4C" w:rsidP="00D771D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A</w:t>
            </w:r>
          </w:p>
        </w:tc>
        <w:tc>
          <w:tcPr>
            <w:tcW w:w="1528" w:type="dxa"/>
          </w:tcPr>
          <w:p w14:paraId="5B3D8460" w14:textId="3A1A1170" w:rsidR="00D771DA" w:rsidRPr="00E6172C" w:rsidRDefault="00320F4C" w:rsidP="00D771D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low MyHC</w:t>
            </w:r>
          </w:p>
        </w:tc>
        <w:tc>
          <w:tcPr>
            <w:tcW w:w="2959" w:type="dxa"/>
          </w:tcPr>
          <w:p w14:paraId="620C45FE" w14:textId="090152C0" w:rsidR="00D771DA" w:rsidRPr="00E6172C" w:rsidRDefault="00320F4C" w:rsidP="00D771DA">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iCs/>
                <w:sz w:val="20"/>
                <w:szCs w:val="20"/>
                <w:lang w:val="en-GB" w:eastAsia="zh-CN"/>
              </w:rPr>
              <w:t>shha</w:t>
            </w:r>
            <w:proofErr w:type="spellEnd"/>
            <w:r w:rsidRPr="00E6172C">
              <w:rPr>
                <w:rFonts w:cs="Arial"/>
                <w:sz w:val="20"/>
                <w:szCs w:val="20"/>
                <w:lang w:val="en-GB" w:eastAsia="zh-CN"/>
              </w:rPr>
              <w:t xml:space="preserve"> 24hpf</w:t>
            </w:r>
          </w:p>
        </w:tc>
        <w:tc>
          <w:tcPr>
            <w:tcW w:w="3560" w:type="dxa"/>
          </w:tcPr>
          <w:p w14:paraId="0BE6096D" w14:textId="7EE654DF" w:rsidR="00D771DA" w:rsidRPr="00E6172C" w:rsidRDefault="00320F4C" w:rsidP="00D771D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3/80  (</w:t>
            </w:r>
            <w:r w:rsidR="002D7EBC" w:rsidRPr="00E6172C">
              <w:rPr>
                <w:rFonts w:cs="Arial"/>
                <w:sz w:val="20"/>
                <w:szCs w:val="20"/>
                <w:lang w:val="en-GB" w:eastAsia="zh-CN"/>
              </w:rPr>
              <w:t>29</w:t>
            </w:r>
            <w:r w:rsidRPr="00E6172C">
              <w:rPr>
                <w:rFonts w:cs="Arial"/>
                <w:sz w:val="20"/>
                <w:szCs w:val="20"/>
                <w:lang w:val="en-GB" w:eastAsia="zh-CN"/>
              </w:rPr>
              <w:t>%)</w:t>
            </w:r>
          </w:p>
        </w:tc>
      </w:tr>
      <w:tr w:rsidR="00320F4C" w:rsidRPr="00E6172C" w14:paraId="613906F0" w14:textId="77777777" w:rsidTr="000C07B6">
        <w:tc>
          <w:tcPr>
            <w:tcW w:w="1696" w:type="dxa"/>
          </w:tcPr>
          <w:p w14:paraId="08B0A1E6" w14:textId="6552F61B" w:rsidR="00320F4C" w:rsidRPr="00E6172C" w:rsidRDefault="00320F4C"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B</w:t>
            </w:r>
          </w:p>
        </w:tc>
        <w:tc>
          <w:tcPr>
            <w:tcW w:w="1528" w:type="dxa"/>
          </w:tcPr>
          <w:p w14:paraId="7B3FABD9" w14:textId="20C6AB00" w:rsidR="00320F4C" w:rsidRPr="00E6172C" w:rsidRDefault="00320F4C"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low MyHC</w:t>
            </w:r>
          </w:p>
        </w:tc>
        <w:tc>
          <w:tcPr>
            <w:tcW w:w="2959" w:type="dxa"/>
          </w:tcPr>
          <w:p w14:paraId="6FFB7D3C" w14:textId="2519B386" w:rsidR="00320F4C" w:rsidRPr="00E6172C" w:rsidRDefault="00320F4C" w:rsidP="00320F4C">
            <w:pPr>
              <w:spacing w:line="276" w:lineRule="auto"/>
              <w:rPr>
                <w:rFonts w:cs="Arial"/>
                <w:sz w:val="20"/>
                <w:szCs w:val="20"/>
                <w:lang w:val="en-GB" w:eastAsia="zh-CN"/>
              </w:rPr>
            </w:pPr>
            <w:r w:rsidRPr="00E6172C">
              <w:rPr>
                <w:rFonts w:cs="Arial"/>
                <w:i/>
                <w:sz w:val="20"/>
                <w:szCs w:val="20"/>
                <w:lang w:val="en-GB" w:eastAsia="zh-CN"/>
              </w:rPr>
              <w:t xml:space="preserve">noto </w:t>
            </w:r>
            <w:r w:rsidRPr="00E6172C">
              <w:rPr>
                <w:rFonts w:cs="Arial"/>
                <w:iCs/>
                <w:sz w:val="20"/>
                <w:szCs w:val="20"/>
                <w:lang w:val="en-GB" w:eastAsia="zh-CN"/>
              </w:rPr>
              <w:t>24hpf</w:t>
            </w:r>
          </w:p>
        </w:tc>
        <w:tc>
          <w:tcPr>
            <w:tcW w:w="3560" w:type="dxa"/>
          </w:tcPr>
          <w:p w14:paraId="17DC7BA8" w14:textId="0059BDB2" w:rsidR="00320F4C" w:rsidRPr="00E6172C" w:rsidRDefault="002D7EBC"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5</w:t>
            </w:r>
            <w:r w:rsidR="00320F4C" w:rsidRPr="00E6172C">
              <w:rPr>
                <w:rFonts w:cs="Arial"/>
                <w:sz w:val="20"/>
                <w:szCs w:val="20"/>
                <w:lang w:val="en-GB" w:eastAsia="zh-CN"/>
              </w:rPr>
              <w:t>/</w:t>
            </w:r>
            <w:r w:rsidRPr="00E6172C">
              <w:rPr>
                <w:rFonts w:cs="Arial"/>
                <w:sz w:val="20"/>
                <w:szCs w:val="20"/>
                <w:lang w:val="en-GB" w:eastAsia="zh-CN"/>
              </w:rPr>
              <w:t>88</w:t>
            </w:r>
            <w:r w:rsidR="00320F4C" w:rsidRPr="00E6172C">
              <w:rPr>
                <w:rFonts w:cs="Arial"/>
                <w:sz w:val="20"/>
                <w:szCs w:val="20"/>
                <w:lang w:val="en-GB" w:eastAsia="zh-CN"/>
              </w:rPr>
              <w:t xml:space="preserve">  (</w:t>
            </w:r>
            <w:r w:rsidRPr="00E6172C">
              <w:rPr>
                <w:rFonts w:cs="Arial"/>
                <w:sz w:val="20"/>
                <w:szCs w:val="20"/>
                <w:lang w:val="en-GB" w:eastAsia="zh-CN"/>
              </w:rPr>
              <w:t>28</w:t>
            </w:r>
            <w:r w:rsidR="00320F4C" w:rsidRPr="00E6172C">
              <w:rPr>
                <w:rFonts w:cs="Arial"/>
                <w:sz w:val="20"/>
                <w:szCs w:val="20"/>
                <w:lang w:val="en-GB" w:eastAsia="zh-CN"/>
              </w:rPr>
              <w:t>%)</w:t>
            </w:r>
          </w:p>
        </w:tc>
      </w:tr>
      <w:tr w:rsidR="00320F4C" w:rsidRPr="00E6172C" w14:paraId="30B726B0" w14:textId="77777777" w:rsidTr="000C07B6">
        <w:tc>
          <w:tcPr>
            <w:tcW w:w="1696" w:type="dxa"/>
          </w:tcPr>
          <w:p w14:paraId="63CC08D7" w14:textId="32980F8D" w:rsidR="00320F4C" w:rsidRPr="00E6172C" w:rsidRDefault="00320F4C"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C</w:t>
            </w:r>
          </w:p>
        </w:tc>
        <w:tc>
          <w:tcPr>
            <w:tcW w:w="1528" w:type="dxa"/>
          </w:tcPr>
          <w:p w14:paraId="257C1BBD" w14:textId="7CFC9323" w:rsidR="00320F4C" w:rsidRPr="00E6172C" w:rsidRDefault="00320F4C" w:rsidP="00320F4C">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sz w:val="20"/>
                <w:szCs w:val="20"/>
                <w:lang w:val="en-GB" w:eastAsia="zh-CN"/>
              </w:rPr>
              <w:t>myod</w:t>
            </w:r>
            <w:proofErr w:type="spellEnd"/>
            <w:r w:rsidRPr="00E6172C">
              <w:rPr>
                <w:rFonts w:cs="Arial"/>
                <w:i/>
                <w:sz w:val="20"/>
                <w:szCs w:val="20"/>
                <w:lang w:val="en-GB" w:eastAsia="zh-CN"/>
              </w:rPr>
              <w:t xml:space="preserve"> </w:t>
            </w:r>
            <w:r w:rsidRPr="00E6172C">
              <w:rPr>
                <w:rFonts w:cs="Arial"/>
                <w:sz w:val="20"/>
                <w:szCs w:val="20"/>
                <w:lang w:val="en-GB" w:eastAsia="zh-CN"/>
              </w:rPr>
              <w:t>mRNA</w:t>
            </w:r>
          </w:p>
        </w:tc>
        <w:tc>
          <w:tcPr>
            <w:tcW w:w="2959" w:type="dxa"/>
          </w:tcPr>
          <w:p w14:paraId="00A5A22D" w14:textId="77777777" w:rsidR="00320F4C" w:rsidRPr="00E6172C" w:rsidRDefault="00320F4C"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sib </w:t>
            </w:r>
          </w:p>
          <w:p w14:paraId="6D4B4095" w14:textId="77777777" w:rsidR="00320F4C" w:rsidRPr="00E6172C" w:rsidRDefault="00320F4C" w:rsidP="00320F4C">
            <w:pPr>
              <w:widowControl w:val="0"/>
              <w:autoSpaceDE w:val="0"/>
              <w:autoSpaceDN w:val="0"/>
              <w:adjustRightInd w:val="0"/>
              <w:spacing w:line="276" w:lineRule="auto"/>
              <w:jc w:val="both"/>
              <w:rPr>
                <w:rFonts w:cs="Arial"/>
                <w:sz w:val="20"/>
                <w:szCs w:val="20"/>
                <w:lang w:val="en-GB" w:eastAsia="zh-CN"/>
              </w:rPr>
            </w:pPr>
            <w:r w:rsidRPr="00E6172C">
              <w:rPr>
                <w:rFonts w:cs="Arial"/>
                <w:i/>
                <w:sz w:val="20"/>
                <w:szCs w:val="20"/>
                <w:lang w:val="en-GB" w:eastAsia="zh-CN"/>
              </w:rPr>
              <w:t>noto</w:t>
            </w:r>
            <w:r w:rsidRPr="00E6172C">
              <w:rPr>
                <w:rFonts w:cs="Arial"/>
                <w:sz w:val="20"/>
                <w:szCs w:val="20"/>
                <w:lang w:val="en-GB" w:eastAsia="zh-CN"/>
              </w:rPr>
              <w:t xml:space="preserve"> </w:t>
            </w:r>
          </w:p>
          <w:p w14:paraId="7AF982B9" w14:textId="77777777" w:rsidR="00320F4C" w:rsidRPr="00E6172C" w:rsidRDefault="00320F4C"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sib + </w:t>
            </w:r>
            <w:proofErr w:type="spellStart"/>
            <w:r w:rsidRPr="00E6172C">
              <w:rPr>
                <w:rFonts w:cs="Arial"/>
                <w:sz w:val="20"/>
                <w:szCs w:val="20"/>
                <w:lang w:val="en-GB" w:eastAsia="zh-CN"/>
              </w:rPr>
              <w:t>cyA</w:t>
            </w:r>
            <w:proofErr w:type="spellEnd"/>
            <w:r w:rsidRPr="00E6172C">
              <w:rPr>
                <w:rFonts w:cs="Arial"/>
                <w:sz w:val="20"/>
                <w:szCs w:val="20"/>
                <w:lang w:val="en-GB" w:eastAsia="zh-CN"/>
              </w:rPr>
              <w:t xml:space="preserve"> </w:t>
            </w:r>
          </w:p>
          <w:p w14:paraId="2540F043" w14:textId="5118DC7B" w:rsidR="00320F4C" w:rsidRPr="00E6172C" w:rsidRDefault="00320F4C" w:rsidP="00320F4C">
            <w:pPr>
              <w:widowControl w:val="0"/>
              <w:autoSpaceDE w:val="0"/>
              <w:autoSpaceDN w:val="0"/>
              <w:adjustRightInd w:val="0"/>
              <w:spacing w:line="276" w:lineRule="auto"/>
              <w:jc w:val="both"/>
              <w:rPr>
                <w:rFonts w:cs="Arial"/>
                <w:sz w:val="20"/>
                <w:szCs w:val="20"/>
                <w:lang w:val="en-GB" w:eastAsia="zh-CN"/>
              </w:rPr>
            </w:pPr>
            <w:r w:rsidRPr="00E6172C">
              <w:rPr>
                <w:rFonts w:cs="Arial"/>
                <w:i/>
                <w:sz w:val="20"/>
                <w:szCs w:val="20"/>
                <w:lang w:val="en-GB" w:eastAsia="zh-CN"/>
              </w:rPr>
              <w:t xml:space="preserve">noto </w:t>
            </w:r>
            <w:r w:rsidRPr="00E6172C">
              <w:rPr>
                <w:rFonts w:cs="Arial"/>
                <w:sz w:val="20"/>
                <w:szCs w:val="20"/>
                <w:lang w:val="en-GB" w:eastAsia="zh-CN"/>
              </w:rPr>
              <w:t xml:space="preserve">+ </w:t>
            </w:r>
            <w:proofErr w:type="spellStart"/>
            <w:r w:rsidRPr="00E6172C">
              <w:rPr>
                <w:rFonts w:cs="Arial"/>
                <w:sz w:val="20"/>
                <w:szCs w:val="20"/>
                <w:lang w:val="en-GB" w:eastAsia="zh-CN"/>
              </w:rPr>
              <w:t>cyA</w:t>
            </w:r>
            <w:proofErr w:type="spellEnd"/>
            <w:r w:rsidRPr="00E6172C">
              <w:rPr>
                <w:rFonts w:cs="Arial"/>
                <w:sz w:val="20"/>
                <w:szCs w:val="20"/>
                <w:lang w:val="en-GB" w:eastAsia="zh-CN"/>
              </w:rPr>
              <w:t xml:space="preserve"> </w:t>
            </w:r>
          </w:p>
        </w:tc>
        <w:tc>
          <w:tcPr>
            <w:tcW w:w="3560" w:type="dxa"/>
          </w:tcPr>
          <w:p w14:paraId="41CF3C77" w14:textId="77777777" w:rsidR="00320F4C" w:rsidRPr="00E6172C" w:rsidRDefault="00320F4C"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47/62 (76%)</w:t>
            </w:r>
          </w:p>
          <w:p w14:paraId="464F7CA5" w14:textId="77777777" w:rsidR="00320F4C" w:rsidRPr="00E6172C" w:rsidRDefault="00320F4C"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5/62 (24%)</w:t>
            </w:r>
          </w:p>
          <w:p w14:paraId="726D907E" w14:textId="77777777" w:rsidR="00320F4C" w:rsidRPr="00E6172C" w:rsidRDefault="00320F4C"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9/56 (70%)</w:t>
            </w:r>
          </w:p>
          <w:p w14:paraId="474E0292" w14:textId="704D27B5" w:rsidR="00320F4C" w:rsidRPr="00E6172C" w:rsidRDefault="00320F4C"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17/56 (30%) </w:t>
            </w:r>
          </w:p>
        </w:tc>
      </w:tr>
      <w:tr w:rsidR="00320F4C" w:rsidRPr="00E6172C" w14:paraId="5FE352DD" w14:textId="77777777" w:rsidTr="000C07B6">
        <w:tc>
          <w:tcPr>
            <w:tcW w:w="1696" w:type="dxa"/>
          </w:tcPr>
          <w:p w14:paraId="7D53F0D8" w14:textId="2F53EB28" w:rsidR="00320F4C" w:rsidRPr="00E6172C" w:rsidRDefault="00320F4C"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D</w:t>
            </w:r>
          </w:p>
        </w:tc>
        <w:tc>
          <w:tcPr>
            <w:tcW w:w="1528" w:type="dxa"/>
          </w:tcPr>
          <w:p w14:paraId="184B968B" w14:textId="283370F6" w:rsidR="00320F4C" w:rsidRPr="00E6172C" w:rsidRDefault="00320F4C" w:rsidP="00320F4C">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sz w:val="20"/>
                <w:szCs w:val="20"/>
                <w:lang w:val="en-GB" w:eastAsia="zh-CN"/>
              </w:rPr>
              <w:t>myod</w:t>
            </w:r>
            <w:proofErr w:type="spellEnd"/>
            <w:r w:rsidRPr="00E6172C">
              <w:rPr>
                <w:rFonts w:cs="Arial"/>
                <w:i/>
                <w:sz w:val="20"/>
                <w:szCs w:val="20"/>
                <w:lang w:val="en-GB" w:eastAsia="zh-CN"/>
              </w:rPr>
              <w:t xml:space="preserve"> </w:t>
            </w:r>
            <w:r w:rsidRPr="00E6172C">
              <w:rPr>
                <w:rFonts w:cs="Arial"/>
                <w:sz w:val="20"/>
                <w:szCs w:val="20"/>
                <w:lang w:val="en-GB" w:eastAsia="zh-CN"/>
              </w:rPr>
              <w:t>mRNA</w:t>
            </w:r>
          </w:p>
        </w:tc>
        <w:tc>
          <w:tcPr>
            <w:tcW w:w="2959" w:type="dxa"/>
          </w:tcPr>
          <w:p w14:paraId="58814D5B" w14:textId="17321C54" w:rsidR="00320F4C" w:rsidRPr="00E6172C" w:rsidRDefault="00320F4C"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r w:rsidRPr="00E6172C">
              <w:rPr>
                <w:rFonts w:cs="Arial"/>
                <w:sz w:val="20"/>
                <w:szCs w:val="20"/>
                <w:lang w:val="en-GB" w:eastAsia="zh-CN"/>
              </w:rPr>
              <w:t xml:space="preserve"> </w:t>
            </w:r>
          </w:p>
          <w:p w14:paraId="73817A8A" w14:textId="77777777" w:rsidR="00320F4C" w:rsidRPr="00E6172C" w:rsidRDefault="00320F4C" w:rsidP="00320F4C">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sz w:val="20"/>
                <w:szCs w:val="20"/>
                <w:lang w:val="en-GB" w:eastAsia="zh-CN"/>
              </w:rPr>
              <w:t>cyA</w:t>
            </w:r>
            <w:proofErr w:type="spellEnd"/>
            <w:r w:rsidRPr="00E6172C">
              <w:rPr>
                <w:rFonts w:cs="Arial"/>
                <w:sz w:val="20"/>
                <w:szCs w:val="20"/>
                <w:lang w:val="en-GB" w:eastAsia="zh-CN"/>
              </w:rPr>
              <w:t xml:space="preserve"> </w:t>
            </w:r>
          </w:p>
          <w:p w14:paraId="49470235" w14:textId="77777777" w:rsidR="00320F4C" w:rsidRPr="00E6172C" w:rsidRDefault="00320F4C"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SU5402 </w:t>
            </w:r>
          </w:p>
          <w:p w14:paraId="26DB0094" w14:textId="442C91AE" w:rsidR="00320F4C" w:rsidRPr="00E6172C" w:rsidRDefault="00320F4C"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SU5402 + </w:t>
            </w:r>
            <w:proofErr w:type="spellStart"/>
            <w:r w:rsidRPr="00E6172C">
              <w:rPr>
                <w:rFonts w:cs="Arial"/>
                <w:sz w:val="20"/>
                <w:szCs w:val="20"/>
                <w:lang w:val="en-GB" w:eastAsia="zh-CN"/>
              </w:rPr>
              <w:t>cyA</w:t>
            </w:r>
            <w:proofErr w:type="spellEnd"/>
            <w:r w:rsidRPr="00E6172C">
              <w:rPr>
                <w:rFonts w:cs="Arial"/>
                <w:sz w:val="20"/>
                <w:szCs w:val="20"/>
                <w:lang w:val="en-GB" w:eastAsia="zh-CN"/>
              </w:rPr>
              <w:t xml:space="preserve"> </w:t>
            </w:r>
          </w:p>
        </w:tc>
        <w:tc>
          <w:tcPr>
            <w:tcW w:w="3560" w:type="dxa"/>
          </w:tcPr>
          <w:p w14:paraId="7CDDA5A9" w14:textId="4790BD7E" w:rsidR="00320F4C" w:rsidRPr="00E6172C" w:rsidRDefault="00345308"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67</w:t>
            </w:r>
            <w:r w:rsidR="00320F4C" w:rsidRPr="00E6172C">
              <w:rPr>
                <w:rFonts w:cs="Arial"/>
                <w:sz w:val="20"/>
                <w:szCs w:val="20"/>
                <w:lang w:val="en-GB" w:eastAsia="zh-CN"/>
              </w:rPr>
              <w:t>/</w:t>
            </w:r>
            <w:r w:rsidRPr="00E6172C">
              <w:rPr>
                <w:rFonts w:cs="Arial"/>
                <w:sz w:val="20"/>
                <w:szCs w:val="20"/>
                <w:lang w:val="en-GB" w:eastAsia="zh-CN"/>
              </w:rPr>
              <w:t xml:space="preserve">67 </w:t>
            </w:r>
            <w:r w:rsidR="00320F4C" w:rsidRPr="00E6172C">
              <w:rPr>
                <w:rFonts w:cs="Arial"/>
                <w:sz w:val="20"/>
                <w:szCs w:val="20"/>
                <w:lang w:val="en-GB" w:eastAsia="zh-CN"/>
              </w:rPr>
              <w:t>(100%)</w:t>
            </w:r>
          </w:p>
          <w:p w14:paraId="5E294259" w14:textId="77777777" w:rsidR="00320F4C" w:rsidRPr="00E6172C" w:rsidRDefault="00320F4C"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47/47 (100%)</w:t>
            </w:r>
          </w:p>
          <w:p w14:paraId="6FE33735" w14:textId="201E23BC" w:rsidR="00320F4C" w:rsidRPr="00E6172C" w:rsidRDefault="00345308"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16</w:t>
            </w:r>
            <w:r w:rsidR="00320F4C" w:rsidRPr="00E6172C">
              <w:rPr>
                <w:rFonts w:cs="Arial"/>
                <w:sz w:val="20"/>
                <w:szCs w:val="20"/>
                <w:lang w:val="en-GB" w:eastAsia="zh-CN"/>
              </w:rPr>
              <w:t>/</w:t>
            </w:r>
            <w:r w:rsidRPr="00E6172C">
              <w:rPr>
                <w:rFonts w:cs="Arial"/>
                <w:sz w:val="20"/>
                <w:szCs w:val="20"/>
                <w:lang w:val="en-GB" w:eastAsia="zh-CN"/>
              </w:rPr>
              <w:t xml:space="preserve">116 </w:t>
            </w:r>
            <w:r w:rsidR="00320F4C" w:rsidRPr="00E6172C">
              <w:rPr>
                <w:rFonts w:cs="Arial"/>
                <w:sz w:val="20"/>
                <w:szCs w:val="20"/>
                <w:lang w:val="en-GB" w:eastAsia="zh-CN"/>
              </w:rPr>
              <w:t>(100%)</w:t>
            </w:r>
          </w:p>
          <w:p w14:paraId="3AB1FC71" w14:textId="50060C5B" w:rsidR="00320F4C" w:rsidRPr="00E6172C" w:rsidRDefault="00345308"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62</w:t>
            </w:r>
            <w:r w:rsidR="00320F4C" w:rsidRPr="00E6172C">
              <w:rPr>
                <w:rFonts w:cs="Arial"/>
                <w:sz w:val="20"/>
                <w:szCs w:val="20"/>
                <w:lang w:val="en-GB" w:eastAsia="zh-CN"/>
              </w:rPr>
              <w:t>/</w:t>
            </w:r>
            <w:r w:rsidRPr="00E6172C">
              <w:rPr>
                <w:rFonts w:cs="Arial"/>
                <w:sz w:val="20"/>
                <w:szCs w:val="20"/>
                <w:lang w:val="en-GB" w:eastAsia="zh-CN"/>
              </w:rPr>
              <w:t xml:space="preserve">63   </w:t>
            </w:r>
            <w:r w:rsidR="00320F4C" w:rsidRPr="00E6172C">
              <w:rPr>
                <w:rFonts w:cs="Arial"/>
                <w:sz w:val="20"/>
                <w:szCs w:val="20"/>
                <w:lang w:val="en-GB" w:eastAsia="zh-CN"/>
              </w:rPr>
              <w:t>(</w:t>
            </w:r>
            <w:r w:rsidRPr="00E6172C">
              <w:rPr>
                <w:rFonts w:cs="Arial"/>
                <w:sz w:val="20"/>
                <w:szCs w:val="20"/>
                <w:lang w:val="en-GB" w:eastAsia="zh-CN"/>
              </w:rPr>
              <w:t>98</w:t>
            </w:r>
            <w:r w:rsidR="00320F4C" w:rsidRPr="00E6172C">
              <w:rPr>
                <w:rFonts w:cs="Arial"/>
                <w:sz w:val="20"/>
                <w:szCs w:val="20"/>
                <w:lang w:val="en-GB" w:eastAsia="zh-CN"/>
              </w:rPr>
              <w:t>%)</w:t>
            </w:r>
          </w:p>
        </w:tc>
      </w:tr>
      <w:tr w:rsidR="00320F4C" w:rsidRPr="00E6172C" w14:paraId="4A3D9507" w14:textId="77777777" w:rsidTr="000C07B6">
        <w:tc>
          <w:tcPr>
            <w:tcW w:w="1696" w:type="dxa"/>
          </w:tcPr>
          <w:p w14:paraId="2EEECB6B" w14:textId="6515348F" w:rsidR="00320F4C" w:rsidRPr="00E6172C" w:rsidRDefault="00320F4C"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D</w:t>
            </w:r>
          </w:p>
        </w:tc>
        <w:tc>
          <w:tcPr>
            <w:tcW w:w="1528" w:type="dxa"/>
          </w:tcPr>
          <w:p w14:paraId="19FE8743" w14:textId="0EB1F1D2" w:rsidR="00320F4C" w:rsidRPr="00E6172C" w:rsidRDefault="00320F4C" w:rsidP="00320F4C">
            <w:pPr>
              <w:widowControl w:val="0"/>
              <w:autoSpaceDE w:val="0"/>
              <w:autoSpaceDN w:val="0"/>
              <w:adjustRightInd w:val="0"/>
              <w:spacing w:line="276" w:lineRule="auto"/>
              <w:jc w:val="both"/>
              <w:rPr>
                <w:rFonts w:cs="Arial"/>
                <w:sz w:val="20"/>
                <w:szCs w:val="20"/>
                <w:lang w:val="en-GB" w:eastAsia="zh-CN"/>
              </w:rPr>
            </w:pPr>
            <w:r w:rsidRPr="00E6172C">
              <w:rPr>
                <w:rFonts w:cs="Arial"/>
                <w:i/>
                <w:sz w:val="20"/>
                <w:szCs w:val="20"/>
                <w:lang w:val="en-GB" w:eastAsia="zh-CN"/>
              </w:rPr>
              <w:t xml:space="preserve">myf5 </w:t>
            </w:r>
            <w:r w:rsidRPr="00E6172C">
              <w:rPr>
                <w:rFonts w:cs="Arial"/>
                <w:sz w:val="20"/>
                <w:szCs w:val="20"/>
                <w:lang w:val="en-GB" w:eastAsia="zh-CN"/>
              </w:rPr>
              <w:t>mRNA</w:t>
            </w:r>
          </w:p>
        </w:tc>
        <w:tc>
          <w:tcPr>
            <w:tcW w:w="2959" w:type="dxa"/>
          </w:tcPr>
          <w:p w14:paraId="5B96B2B2" w14:textId="787576AA" w:rsidR="00320F4C" w:rsidRPr="00E6172C" w:rsidRDefault="00320F4C"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r w:rsidRPr="00E6172C">
              <w:rPr>
                <w:rFonts w:cs="Arial"/>
                <w:sz w:val="20"/>
                <w:szCs w:val="20"/>
                <w:lang w:val="en-GB" w:eastAsia="zh-CN"/>
              </w:rPr>
              <w:t xml:space="preserve"> </w:t>
            </w:r>
          </w:p>
          <w:p w14:paraId="3F52335A" w14:textId="77777777" w:rsidR="00320F4C" w:rsidRPr="00E6172C" w:rsidRDefault="00320F4C" w:rsidP="00320F4C">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sz w:val="20"/>
                <w:szCs w:val="20"/>
                <w:lang w:val="en-GB" w:eastAsia="zh-CN"/>
              </w:rPr>
              <w:t>cyA</w:t>
            </w:r>
            <w:proofErr w:type="spellEnd"/>
            <w:r w:rsidRPr="00E6172C">
              <w:rPr>
                <w:rFonts w:cs="Arial"/>
                <w:sz w:val="20"/>
                <w:szCs w:val="20"/>
                <w:lang w:val="en-GB" w:eastAsia="zh-CN"/>
              </w:rPr>
              <w:t xml:space="preserve"> </w:t>
            </w:r>
          </w:p>
          <w:p w14:paraId="4F88D19F" w14:textId="77777777" w:rsidR="00320F4C" w:rsidRPr="00E6172C" w:rsidRDefault="00320F4C"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U5402</w:t>
            </w:r>
          </w:p>
          <w:p w14:paraId="5497E271" w14:textId="4EDE9701" w:rsidR="00320F4C" w:rsidRPr="00E6172C" w:rsidRDefault="00320F4C"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U5402+cyA</w:t>
            </w:r>
          </w:p>
        </w:tc>
        <w:tc>
          <w:tcPr>
            <w:tcW w:w="3560" w:type="dxa"/>
          </w:tcPr>
          <w:p w14:paraId="4C53DDD3" w14:textId="2455A442" w:rsidR="00320F4C" w:rsidRPr="00E6172C" w:rsidRDefault="00345308"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0</w:t>
            </w:r>
            <w:r w:rsidR="00320F4C" w:rsidRPr="00E6172C">
              <w:rPr>
                <w:rFonts w:cs="Arial"/>
                <w:sz w:val="20"/>
                <w:szCs w:val="20"/>
                <w:lang w:val="en-GB" w:eastAsia="zh-CN"/>
              </w:rPr>
              <w:t>/</w:t>
            </w:r>
            <w:r w:rsidRPr="00E6172C">
              <w:rPr>
                <w:rFonts w:cs="Arial"/>
                <w:sz w:val="20"/>
                <w:szCs w:val="20"/>
                <w:lang w:val="en-GB" w:eastAsia="zh-CN"/>
              </w:rPr>
              <w:t xml:space="preserve">20 </w:t>
            </w:r>
            <w:r w:rsidR="00320F4C" w:rsidRPr="00E6172C">
              <w:rPr>
                <w:rFonts w:cs="Arial"/>
                <w:sz w:val="20"/>
                <w:szCs w:val="20"/>
                <w:lang w:val="en-GB" w:eastAsia="zh-CN"/>
              </w:rPr>
              <w:t>(100%)</w:t>
            </w:r>
          </w:p>
          <w:p w14:paraId="4871C709" w14:textId="6F615582" w:rsidR="00320F4C" w:rsidRPr="00E6172C" w:rsidRDefault="00345308"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5</w:t>
            </w:r>
            <w:r w:rsidR="00320F4C" w:rsidRPr="00E6172C">
              <w:rPr>
                <w:rFonts w:cs="Arial"/>
                <w:sz w:val="20"/>
                <w:szCs w:val="20"/>
                <w:lang w:val="en-GB" w:eastAsia="zh-CN"/>
              </w:rPr>
              <w:t>/</w:t>
            </w:r>
            <w:r w:rsidRPr="00E6172C">
              <w:rPr>
                <w:rFonts w:cs="Arial"/>
                <w:sz w:val="20"/>
                <w:szCs w:val="20"/>
                <w:lang w:val="en-GB" w:eastAsia="zh-CN"/>
              </w:rPr>
              <w:t xml:space="preserve">15 </w:t>
            </w:r>
            <w:r w:rsidR="00320F4C" w:rsidRPr="00E6172C">
              <w:rPr>
                <w:rFonts w:cs="Arial"/>
                <w:sz w:val="20"/>
                <w:szCs w:val="20"/>
                <w:lang w:val="en-GB" w:eastAsia="zh-CN"/>
              </w:rPr>
              <w:t>(100%)</w:t>
            </w:r>
          </w:p>
          <w:p w14:paraId="4FED86E0" w14:textId="22C0192D" w:rsidR="00320F4C" w:rsidRPr="00E6172C" w:rsidRDefault="0058204F"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   </w:t>
            </w:r>
            <w:r w:rsidR="00345308" w:rsidRPr="00E6172C">
              <w:rPr>
                <w:rFonts w:cs="Arial"/>
                <w:sz w:val="20"/>
                <w:szCs w:val="20"/>
                <w:lang w:val="en-GB" w:eastAsia="zh-CN"/>
              </w:rPr>
              <w:t>5</w:t>
            </w:r>
            <w:r w:rsidR="00320F4C" w:rsidRPr="00E6172C">
              <w:rPr>
                <w:rFonts w:cs="Arial"/>
                <w:sz w:val="20"/>
                <w:szCs w:val="20"/>
                <w:lang w:val="en-GB" w:eastAsia="zh-CN"/>
              </w:rPr>
              <w:t>/</w:t>
            </w:r>
            <w:r w:rsidR="00345308" w:rsidRPr="00E6172C">
              <w:rPr>
                <w:rFonts w:cs="Arial"/>
                <w:sz w:val="20"/>
                <w:szCs w:val="20"/>
                <w:lang w:val="en-GB" w:eastAsia="zh-CN"/>
              </w:rPr>
              <w:t xml:space="preserve">5 </w:t>
            </w:r>
            <w:r w:rsidR="00320F4C" w:rsidRPr="00E6172C">
              <w:rPr>
                <w:rFonts w:cs="Arial"/>
                <w:sz w:val="20"/>
                <w:szCs w:val="20"/>
                <w:lang w:val="en-GB" w:eastAsia="zh-CN"/>
              </w:rPr>
              <w:t>(</w:t>
            </w:r>
            <w:r w:rsidR="00345308" w:rsidRPr="00E6172C">
              <w:rPr>
                <w:rFonts w:cs="Arial"/>
                <w:sz w:val="20"/>
                <w:szCs w:val="20"/>
                <w:lang w:val="en-GB" w:eastAsia="zh-CN"/>
              </w:rPr>
              <w:t>10</w:t>
            </w:r>
            <w:r w:rsidR="00320F4C" w:rsidRPr="00E6172C">
              <w:rPr>
                <w:rFonts w:cs="Arial"/>
                <w:sz w:val="20"/>
                <w:szCs w:val="20"/>
                <w:lang w:val="en-GB" w:eastAsia="zh-CN"/>
              </w:rPr>
              <w:t>0%)</w:t>
            </w:r>
          </w:p>
          <w:p w14:paraId="61D6DF5E" w14:textId="0067B3E4" w:rsidR="00320F4C" w:rsidRPr="00E6172C" w:rsidRDefault="00345308"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3</w:t>
            </w:r>
            <w:r w:rsidR="00320F4C" w:rsidRPr="00E6172C">
              <w:rPr>
                <w:rFonts w:cs="Arial"/>
                <w:sz w:val="20"/>
                <w:szCs w:val="20"/>
                <w:lang w:val="en-GB" w:eastAsia="zh-CN"/>
              </w:rPr>
              <w:t>/</w:t>
            </w:r>
            <w:r w:rsidRPr="00E6172C">
              <w:rPr>
                <w:rFonts w:cs="Arial"/>
                <w:sz w:val="20"/>
                <w:szCs w:val="20"/>
                <w:lang w:val="en-GB" w:eastAsia="zh-CN"/>
              </w:rPr>
              <w:t xml:space="preserve">13 </w:t>
            </w:r>
            <w:r w:rsidR="00320F4C" w:rsidRPr="00E6172C">
              <w:rPr>
                <w:rFonts w:cs="Arial"/>
                <w:sz w:val="20"/>
                <w:szCs w:val="20"/>
                <w:lang w:val="en-GB" w:eastAsia="zh-CN"/>
              </w:rPr>
              <w:t>(</w:t>
            </w:r>
            <w:r w:rsidRPr="00E6172C">
              <w:rPr>
                <w:rFonts w:cs="Arial"/>
                <w:sz w:val="20"/>
                <w:szCs w:val="20"/>
                <w:lang w:val="en-GB" w:eastAsia="zh-CN"/>
              </w:rPr>
              <w:t>100</w:t>
            </w:r>
            <w:r w:rsidR="00320F4C" w:rsidRPr="00E6172C">
              <w:rPr>
                <w:rFonts w:cs="Arial"/>
                <w:sz w:val="20"/>
                <w:szCs w:val="20"/>
                <w:lang w:val="en-GB" w:eastAsia="zh-CN"/>
              </w:rPr>
              <w:t>%)</w:t>
            </w:r>
          </w:p>
        </w:tc>
      </w:tr>
      <w:tr w:rsidR="00320F4C" w:rsidRPr="00E6172C" w14:paraId="381C0F35" w14:textId="77777777" w:rsidTr="000C07B6">
        <w:tc>
          <w:tcPr>
            <w:tcW w:w="1696" w:type="dxa"/>
          </w:tcPr>
          <w:p w14:paraId="378B1086" w14:textId="49FB5C4F" w:rsidR="00320F4C" w:rsidRPr="00E6172C" w:rsidRDefault="00220075"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A</w:t>
            </w:r>
          </w:p>
        </w:tc>
        <w:tc>
          <w:tcPr>
            <w:tcW w:w="1528" w:type="dxa"/>
          </w:tcPr>
          <w:p w14:paraId="6D05BC7E" w14:textId="231E3AFE" w:rsidR="00320F4C" w:rsidRPr="00E6172C" w:rsidRDefault="00220075" w:rsidP="00320F4C">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iCs/>
                <w:sz w:val="20"/>
                <w:szCs w:val="20"/>
                <w:lang w:val="en-GB" w:eastAsia="zh-CN"/>
              </w:rPr>
              <w:t>myod</w:t>
            </w:r>
            <w:proofErr w:type="spellEnd"/>
            <w:r w:rsidRPr="00E6172C">
              <w:rPr>
                <w:rFonts w:cs="Arial"/>
                <w:sz w:val="20"/>
                <w:szCs w:val="20"/>
                <w:lang w:val="en-GB" w:eastAsia="zh-CN"/>
              </w:rPr>
              <w:t xml:space="preserve"> mRNA</w:t>
            </w:r>
          </w:p>
        </w:tc>
        <w:tc>
          <w:tcPr>
            <w:tcW w:w="2959" w:type="dxa"/>
          </w:tcPr>
          <w:p w14:paraId="172C4EE3" w14:textId="4D5641C8" w:rsidR="00320F4C" w:rsidRPr="00E6172C" w:rsidRDefault="00220075"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p>
          <w:p w14:paraId="6D8B365A" w14:textId="77777777" w:rsidR="00662727" w:rsidRPr="00E6172C" w:rsidRDefault="00662727" w:rsidP="00662727">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fgf6a</w:t>
            </w:r>
            <w:r w:rsidRPr="00E6172C">
              <w:rPr>
                <w:rFonts w:cs="Arial"/>
                <w:sz w:val="20"/>
                <w:szCs w:val="20"/>
                <w:lang w:val="en-GB" w:eastAsia="zh-CN"/>
              </w:rPr>
              <w:t xml:space="preserve"> MO + </w:t>
            </w:r>
            <w:r w:rsidRPr="00E6172C">
              <w:rPr>
                <w:rFonts w:cs="Arial"/>
                <w:i/>
                <w:iCs/>
                <w:sz w:val="20"/>
                <w:szCs w:val="20"/>
                <w:lang w:val="en-GB" w:eastAsia="zh-CN"/>
              </w:rPr>
              <w:t>fgf8a</w:t>
            </w:r>
            <w:r w:rsidRPr="00E6172C">
              <w:rPr>
                <w:rFonts w:cs="Arial"/>
                <w:sz w:val="20"/>
                <w:szCs w:val="20"/>
                <w:lang w:val="en-GB" w:eastAsia="zh-CN"/>
              </w:rPr>
              <w:t xml:space="preserve"> MO</w:t>
            </w:r>
          </w:p>
          <w:p w14:paraId="10B1015A" w14:textId="77777777" w:rsidR="00662727" w:rsidRPr="00E6172C" w:rsidRDefault="00662727" w:rsidP="00662727">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fgf4</w:t>
            </w:r>
            <w:r w:rsidRPr="00E6172C">
              <w:rPr>
                <w:rFonts w:cs="Arial"/>
                <w:sz w:val="20"/>
                <w:szCs w:val="20"/>
                <w:lang w:val="en-GB" w:eastAsia="zh-CN"/>
              </w:rPr>
              <w:t xml:space="preserve"> MO + </w:t>
            </w:r>
            <w:r w:rsidRPr="00E6172C">
              <w:rPr>
                <w:rFonts w:cs="Arial"/>
                <w:i/>
                <w:iCs/>
                <w:sz w:val="20"/>
                <w:szCs w:val="20"/>
                <w:lang w:val="en-GB" w:eastAsia="zh-CN"/>
              </w:rPr>
              <w:t>fgf8a</w:t>
            </w:r>
            <w:r w:rsidRPr="00E6172C">
              <w:rPr>
                <w:rFonts w:cs="Arial"/>
                <w:sz w:val="20"/>
                <w:szCs w:val="20"/>
                <w:lang w:val="en-GB" w:eastAsia="zh-CN"/>
              </w:rPr>
              <w:t xml:space="preserve"> MO</w:t>
            </w:r>
          </w:p>
          <w:p w14:paraId="101D297C" w14:textId="718D8779" w:rsidR="00220075" w:rsidRPr="00E6172C" w:rsidRDefault="00662727" w:rsidP="00662727">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fgf4</w:t>
            </w:r>
            <w:r w:rsidRPr="00E6172C">
              <w:rPr>
                <w:rFonts w:cs="Arial"/>
                <w:sz w:val="20"/>
                <w:szCs w:val="20"/>
                <w:lang w:val="en-GB" w:eastAsia="zh-CN"/>
              </w:rPr>
              <w:t xml:space="preserve"> MO + </w:t>
            </w:r>
            <w:r w:rsidRPr="00E6172C">
              <w:rPr>
                <w:rFonts w:cs="Arial"/>
                <w:i/>
                <w:iCs/>
                <w:sz w:val="20"/>
                <w:szCs w:val="20"/>
                <w:lang w:val="en-GB" w:eastAsia="zh-CN"/>
              </w:rPr>
              <w:t>fgf6a</w:t>
            </w:r>
            <w:r w:rsidRPr="00E6172C">
              <w:rPr>
                <w:rFonts w:cs="Arial"/>
                <w:sz w:val="20"/>
                <w:szCs w:val="20"/>
                <w:lang w:val="en-GB" w:eastAsia="zh-CN"/>
              </w:rPr>
              <w:t xml:space="preserve"> MO + </w:t>
            </w:r>
            <w:r w:rsidRPr="00E6172C">
              <w:rPr>
                <w:rFonts w:cs="Arial"/>
                <w:i/>
                <w:iCs/>
                <w:sz w:val="20"/>
                <w:szCs w:val="20"/>
                <w:lang w:val="en-GB" w:eastAsia="zh-CN"/>
              </w:rPr>
              <w:t>fgf8a</w:t>
            </w:r>
            <w:r w:rsidRPr="00E6172C">
              <w:rPr>
                <w:rFonts w:cs="Arial"/>
                <w:sz w:val="20"/>
                <w:szCs w:val="20"/>
                <w:lang w:val="en-GB" w:eastAsia="zh-CN"/>
              </w:rPr>
              <w:t xml:space="preserve"> MO</w:t>
            </w:r>
          </w:p>
        </w:tc>
        <w:tc>
          <w:tcPr>
            <w:tcW w:w="3560" w:type="dxa"/>
          </w:tcPr>
          <w:p w14:paraId="48B39461" w14:textId="41C8769C" w:rsidR="00320F4C" w:rsidRPr="00E6172C" w:rsidRDefault="001B0F4A"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5</w:t>
            </w:r>
            <w:r w:rsidR="00220075" w:rsidRPr="00E6172C">
              <w:rPr>
                <w:rFonts w:cs="Arial"/>
                <w:sz w:val="20"/>
                <w:szCs w:val="20"/>
                <w:lang w:val="en-GB" w:eastAsia="zh-CN"/>
              </w:rPr>
              <w:t>/</w:t>
            </w:r>
            <w:r w:rsidRPr="00E6172C">
              <w:rPr>
                <w:rFonts w:cs="Arial"/>
                <w:sz w:val="20"/>
                <w:szCs w:val="20"/>
                <w:lang w:val="en-GB" w:eastAsia="zh-CN"/>
              </w:rPr>
              <w:t>40</w:t>
            </w:r>
            <w:r w:rsidR="00220075" w:rsidRPr="00E6172C">
              <w:rPr>
                <w:rFonts w:cs="Arial"/>
                <w:sz w:val="20"/>
                <w:szCs w:val="20"/>
                <w:lang w:val="en-GB" w:eastAsia="zh-CN"/>
              </w:rPr>
              <w:t xml:space="preserve"> (</w:t>
            </w:r>
            <w:r w:rsidRPr="00E6172C">
              <w:rPr>
                <w:rFonts w:cs="Arial"/>
                <w:sz w:val="20"/>
                <w:szCs w:val="20"/>
                <w:lang w:val="en-GB" w:eastAsia="zh-CN"/>
              </w:rPr>
              <w:t>88</w:t>
            </w:r>
            <w:r w:rsidR="00220075" w:rsidRPr="00E6172C">
              <w:rPr>
                <w:rFonts w:cs="Arial"/>
                <w:sz w:val="20"/>
                <w:szCs w:val="20"/>
                <w:lang w:val="en-GB" w:eastAsia="zh-CN"/>
              </w:rPr>
              <w:t>%)</w:t>
            </w:r>
            <w:r w:rsidR="00F6295A" w:rsidRPr="00E6172C">
              <w:rPr>
                <w:rFonts w:cs="Arial"/>
                <w:sz w:val="20"/>
                <w:szCs w:val="20"/>
                <w:lang w:val="en-GB" w:eastAsia="zh-CN"/>
              </w:rPr>
              <w:t xml:space="preserve"> + 8/19 (42%)</w:t>
            </w:r>
          </w:p>
          <w:p w14:paraId="76ABEE11" w14:textId="1A00EB96" w:rsidR="00220075" w:rsidRPr="00E6172C" w:rsidRDefault="001B0F4A"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8</w:t>
            </w:r>
            <w:r w:rsidR="00220075" w:rsidRPr="00E6172C">
              <w:rPr>
                <w:rFonts w:cs="Arial"/>
                <w:sz w:val="20"/>
                <w:szCs w:val="20"/>
                <w:lang w:val="en-GB" w:eastAsia="zh-CN"/>
              </w:rPr>
              <w:t>/</w:t>
            </w:r>
            <w:r w:rsidRPr="00E6172C">
              <w:rPr>
                <w:rFonts w:cs="Arial"/>
                <w:sz w:val="20"/>
                <w:szCs w:val="20"/>
                <w:lang w:val="en-GB" w:eastAsia="zh-CN"/>
              </w:rPr>
              <w:t>46</w:t>
            </w:r>
            <w:r w:rsidR="00220075" w:rsidRPr="00E6172C">
              <w:rPr>
                <w:rFonts w:cs="Arial"/>
                <w:sz w:val="20"/>
                <w:szCs w:val="20"/>
                <w:lang w:val="en-GB" w:eastAsia="zh-CN"/>
              </w:rPr>
              <w:t xml:space="preserve"> (</w:t>
            </w:r>
            <w:r w:rsidRPr="00E6172C">
              <w:rPr>
                <w:rFonts w:cs="Arial"/>
                <w:sz w:val="20"/>
                <w:szCs w:val="20"/>
                <w:lang w:val="en-GB" w:eastAsia="zh-CN"/>
              </w:rPr>
              <w:t>83</w:t>
            </w:r>
            <w:r w:rsidR="00220075" w:rsidRPr="00E6172C">
              <w:rPr>
                <w:rFonts w:cs="Arial"/>
                <w:sz w:val="20"/>
                <w:szCs w:val="20"/>
                <w:lang w:val="en-GB" w:eastAsia="zh-CN"/>
              </w:rPr>
              <w:t>%)</w:t>
            </w:r>
            <w:r w:rsidR="00F6295A" w:rsidRPr="00E6172C">
              <w:rPr>
                <w:rFonts w:cs="Arial"/>
                <w:sz w:val="20"/>
                <w:szCs w:val="20"/>
                <w:lang w:val="en-GB" w:eastAsia="zh-CN"/>
              </w:rPr>
              <w:t xml:space="preserve"> + 2</w:t>
            </w:r>
            <w:r w:rsidR="00F00D85" w:rsidRPr="00E6172C">
              <w:rPr>
                <w:rFonts w:cs="Arial"/>
                <w:sz w:val="20"/>
                <w:szCs w:val="20"/>
                <w:lang w:val="en-GB" w:eastAsia="zh-CN"/>
              </w:rPr>
              <w:t>2</w:t>
            </w:r>
            <w:r w:rsidR="00F6295A" w:rsidRPr="00E6172C">
              <w:rPr>
                <w:rFonts w:cs="Arial"/>
                <w:sz w:val="20"/>
                <w:szCs w:val="20"/>
                <w:lang w:val="en-GB" w:eastAsia="zh-CN"/>
              </w:rPr>
              <w:t>/2</w:t>
            </w:r>
            <w:r w:rsidR="00F00D85" w:rsidRPr="00E6172C">
              <w:rPr>
                <w:rFonts w:cs="Arial"/>
                <w:sz w:val="20"/>
                <w:szCs w:val="20"/>
                <w:lang w:val="en-GB" w:eastAsia="zh-CN"/>
              </w:rPr>
              <w:t>6</w:t>
            </w:r>
            <w:r w:rsidR="00F6295A" w:rsidRPr="00E6172C">
              <w:rPr>
                <w:rFonts w:cs="Arial"/>
                <w:sz w:val="20"/>
                <w:szCs w:val="20"/>
                <w:lang w:val="en-GB" w:eastAsia="zh-CN"/>
              </w:rPr>
              <w:t xml:space="preserve"> (</w:t>
            </w:r>
            <w:r w:rsidR="00F00D85" w:rsidRPr="00E6172C">
              <w:rPr>
                <w:rFonts w:cs="Arial"/>
                <w:sz w:val="20"/>
                <w:szCs w:val="20"/>
                <w:lang w:val="en-GB" w:eastAsia="zh-CN"/>
              </w:rPr>
              <w:t>85</w:t>
            </w:r>
            <w:r w:rsidR="00F6295A" w:rsidRPr="00E6172C">
              <w:rPr>
                <w:rFonts w:cs="Arial"/>
                <w:sz w:val="20"/>
                <w:szCs w:val="20"/>
                <w:lang w:val="en-GB" w:eastAsia="zh-CN"/>
              </w:rPr>
              <w:t>%)</w:t>
            </w:r>
            <w:r w:rsidR="00F00D85" w:rsidRPr="00E6172C">
              <w:rPr>
                <w:rFonts w:cs="Arial"/>
                <w:sz w:val="20"/>
                <w:szCs w:val="20"/>
                <w:lang w:val="en-GB" w:eastAsia="zh-CN"/>
              </w:rPr>
              <w:t xml:space="preserve"> </w:t>
            </w:r>
          </w:p>
          <w:p w14:paraId="31BFE347" w14:textId="0C22765F" w:rsidR="00220075" w:rsidRPr="00E6172C" w:rsidRDefault="00F6295A" w:rsidP="00F6295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                        2</w:t>
            </w:r>
            <w:r w:rsidR="00F00D85" w:rsidRPr="00E6172C">
              <w:rPr>
                <w:rFonts w:cs="Arial"/>
                <w:sz w:val="20"/>
                <w:szCs w:val="20"/>
                <w:lang w:val="en-GB" w:eastAsia="zh-CN"/>
              </w:rPr>
              <w:t>5</w:t>
            </w:r>
            <w:r w:rsidR="00220075" w:rsidRPr="00E6172C">
              <w:rPr>
                <w:rFonts w:cs="Arial"/>
                <w:sz w:val="20"/>
                <w:szCs w:val="20"/>
                <w:lang w:val="en-GB" w:eastAsia="zh-CN"/>
              </w:rPr>
              <w:t>/</w:t>
            </w:r>
            <w:r w:rsidR="00F00D85" w:rsidRPr="00E6172C">
              <w:rPr>
                <w:rFonts w:cs="Arial"/>
                <w:sz w:val="20"/>
                <w:szCs w:val="20"/>
                <w:lang w:val="en-GB" w:eastAsia="zh-CN"/>
              </w:rPr>
              <w:t>36</w:t>
            </w:r>
            <w:r w:rsidR="00220075" w:rsidRPr="00E6172C">
              <w:rPr>
                <w:rFonts w:cs="Arial"/>
                <w:sz w:val="20"/>
                <w:szCs w:val="20"/>
                <w:lang w:val="en-GB" w:eastAsia="zh-CN"/>
              </w:rPr>
              <w:t xml:space="preserve"> (</w:t>
            </w:r>
            <w:r w:rsidR="00F00D85" w:rsidRPr="00E6172C">
              <w:rPr>
                <w:rFonts w:cs="Arial"/>
                <w:sz w:val="20"/>
                <w:szCs w:val="20"/>
                <w:lang w:val="en-GB" w:eastAsia="zh-CN"/>
              </w:rPr>
              <w:t>69</w:t>
            </w:r>
            <w:r w:rsidR="00220075" w:rsidRPr="00E6172C">
              <w:rPr>
                <w:rFonts w:cs="Arial"/>
                <w:sz w:val="20"/>
                <w:szCs w:val="20"/>
                <w:lang w:val="en-GB" w:eastAsia="zh-CN"/>
              </w:rPr>
              <w:t>%)</w:t>
            </w:r>
          </w:p>
          <w:p w14:paraId="49CD2954" w14:textId="6631866C" w:rsidR="00220075" w:rsidRPr="00E6172C" w:rsidRDefault="00F6295A" w:rsidP="00F6295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                        </w:t>
            </w:r>
            <w:r w:rsidR="00F00D85" w:rsidRPr="00E6172C">
              <w:rPr>
                <w:rFonts w:cs="Arial"/>
                <w:sz w:val="20"/>
                <w:szCs w:val="20"/>
                <w:lang w:val="en-GB" w:eastAsia="zh-CN"/>
              </w:rPr>
              <w:t>13</w:t>
            </w:r>
            <w:r w:rsidR="00220075" w:rsidRPr="00E6172C">
              <w:rPr>
                <w:rFonts w:cs="Arial"/>
                <w:sz w:val="20"/>
                <w:szCs w:val="20"/>
                <w:lang w:val="en-GB" w:eastAsia="zh-CN"/>
              </w:rPr>
              <w:t>/</w:t>
            </w:r>
            <w:r w:rsidR="00F00D85" w:rsidRPr="00E6172C">
              <w:rPr>
                <w:rFonts w:cs="Arial"/>
                <w:sz w:val="20"/>
                <w:szCs w:val="20"/>
                <w:lang w:val="en-GB" w:eastAsia="zh-CN"/>
              </w:rPr>
              <w:t>15</w:t>
            </w:r>
            <w:r w:rsidR="00220075" w:rsidRPr="00E6172C">
              <w:rPr>
                <w:rFonts w:cs="Arial"/>
                <w:sz w:val="20"/>
                <w:szCs w:val="20"/>
                <w:lang w:val="en-GB" w:eastAsia="zh-CN"/>
              </w:rPr>
              <w:t xml:space="preserve"> (</w:t>
            </w:r>
            <w:r w:rsidR="00F00D85" w:rsidRPr="00E6172C">
              <w:rPr>
                <w:rFonts w:cs="Arial"/>
                <w:sz w:val="20"/>
                <w:szCs w:val="20"/>
                <w:lang w:val="en-GB" w:eastAsia="zh-CN"/>
              </w:rPr>
              <w:t>87</w:t>
            </w:r>
            <w:r w:rsidR="00220075" w:rsidRPr="00E6172C">
              <w:rPr>
                <w:rFonts w:cs="Arial"/>
                <w:sz w:val="20"/>
                <w:szCs w:val="20"/>
                <w:lang w:val="en-GB" w:eastAsia="zh-CN"/>
              </w:rPr>
              <w:t>%)</w:t>
            </w:r>
          </w:p>
        </w:tc>
      </w:tr>
      <w:tr w:rsidR="00320F4C" w:rsidRPr="00E6172C" w14:paraId="0C50E4AD" w14:textId="77777777" w:rsidTr="000C07B6">
        <w:tc>
          <w:tcPr>
            <w:tcW w:w="1696" w:type="dxa"/>
          </w:tcPr>
          <w:p w14:paraId="278043DD" w14:textId="5386B26F" w:rsidR="00320F4C" w:rsidRPr="00E6172C" w:rsidRDefault="00220075"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A</w:t>
            </w:r>
          </w:p>
        </w:tc>
        <w:tc>
          <w:tcPr>
            <w:tcW w:w="1528" w:type="dxa"/>
          </w:tcPr>
          <w:p w14:paraId="7EB8466E" w14:textId="60A09AFB" w:rsidR="00320F4C" w:rsidRPr="00E6172C" w:rsidRDefault="00220075" w:rsidP="00320F4C">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myf5</w:t>
            </w:r>
            <w:r w:rsidRPr="00E6172C">
              <w:rPr>
                <w:rFonts w:cs="Arial"/>
                <w:sz w:val="20"/>
                <w:szCs w:val="20"/>
                <w:lang w:val="en-GB" w:eastAsia="zh-CN"/>
              </w:rPr>
              <w:t xml:space="preserve"> mRNA</w:t>
            </w:r>
          </w:p>
        </w:tc>
        <w:tc>
          <w:tcPr>
            <w:tcW w:w="2959" w:type="dxa"/>
          </w:tcPr>
          <w:p w14:paraId="59B3649C" w14:textId="01267066" w:rsidR="00220075" w:rsidRPr="00E6172C" w:rsidRDefault="00220075"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p>
          <w:p w14:paraId="52278871" w14:textId="509AA4E7" w:rsidR="00220075" w:rsidRPr="00E6172C" w:rsidRDefault="00220075" w:rsidP="00220075">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fgf6a</w:t>
            </w:r>
            <w:r w:rsidRPr="00E6172C">
              <w:rPr>
                <w:rFonts w:cs="Arial"/>
                <w:sz w:val="20"/>
                <w:szCs w:val="20"/>
                <w:lang w:val="en-GB" w:eastAsia="zh-CN"/>
              </w:rPr>
              <w:t xml:space="preserve"> MO + </w:t>
            </w:r>
            <w:r w:rsidRPr="00E6172C">
              <w:rPr>
                <w:rFonts w:cs="Arial"/>
                <w:i/>
                <w:iCs/>
                <w:sz w:val="20"/>
                <w:szCs w:val="20"/>
                <w:lang w:val="en-GB" w:eastAsia="zh-CN"/>
              </w:rPr>
              <w:t>fgf8a</w:t>
            </w:r>
            <w:r w:rsidRPr="00E6172C">
              <w:rPr>
                <w:rFonts w:cs="Arial"/>
                <w:sz w:val="20"/>
                <w:szCs w:val="20"/>
                <w:lang w:val="en-GB" w:eastAsia="zh-CN"/>
              </w:rPr>
              <w:t xml:space="preserve"> MO</w:t>
            </w:r>
          </w:p>
          <w:p w14:paraId="51AA33BC" w14:textId="5AFE0E11" w:rsidR="00220075" w:rsidRPr="00E6172C" w:rsidRDefault="00220075" w:rsidP="00220075">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fgf4</w:t>
            </w:r>
            <w:r w:rsidRPr="00E6172C">
              <w:rPr>
                <w:rFonts w:cs="Arial"/>
                <w:sz w:val="20"/>
                <w:szCs w:val="20"/>
                <w:lang w:val="en-GB" w:eastAsia="zh-CN"/>
              </w:rPr>
              <w:t xml:space="preserve"> MO + </w:t>
            </w:r>
            <w:r w:rsidRPr="00E6172C">
              <w:rPr>
                <w:rFonts w:cs="Arial"/>
                <w:i/>
                <w:iCs/>
                <w:sz w:val="20"/>
                <w:szCs w:val="20"/>
                <w:lang w:val="en-GB" w:eastAsia="zh-CN"/>
              </w:rPr>
              <w:t>fgf8a</w:t>
            </w:r>
            <w:r w:rsidRPr="00E6172C">
              <w:rPr>
                <w:rFonts w:cs="Arial"/>
                <w:sz w:val="20"/>
                <w:szCs w:val="20"/>
                <w:lang w:val="en-GB" w:eastAsia="zh-CN"/>
              </w:rPr>
              <w:t xml:space="preserve"> MO</w:t>
            </w:r>
          </w:p>
          <w:p w14:paraId="7E72DF4C" w14:textId="4922DBD2" w:rsidR="00320F4C" w:rsidRPr="00E6172C" w:rsidRDefault="00220075" w:rsidP="00220075">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fgf4</w:t>
            </w:r>
            <w:r w:rsidRPr="00E6172C">
              <w:rPr>
                <w:rFonts w:cs="Arial"/>
                <w:sz w:val="20"/>
                <w:szCs w:val="20"/>
                <w:lang w:val="en-GB" w:eastAsia="zh-CN"/>
              </w:rPr>
              <w:t xml:space="preserve"> MO + </w:t>
            </w:r>
            <w:r w:rsidRPr="00E6172C">
              <w:rPr>
                <w:rFonts w:cs="Arial"/>
                <w:i/>
                <w:iCs/>
                <w:sz w:val="20"/>
                <w:szCs w:val="20"/>
                <w:lang w:val="en-GB" w:eastAsia="zh-CN"/>
              </w:rPr>
              <w:t>fgf6a</w:t>
            </w:r>
            <w:r w:rsidRPr="00E6172C">
              <w:rPr>
                <w:rFonts w:cs="Arial"/>
                <w:sz w:val="20"/>
                <w:szCs w:val="20"/>
                <w:lang w:val="en-GB" w:eastAsia="zh-CN"/>
              </w:rPr>
              <w:t xml:space="preserve"> MO + </w:t>
            </w:r>
            <w:r w:rsidRPr="00E6172C">
              <w:rPr>
                <w:rFonts w:cs="Arial"/>
                <w:i/>
                <w:iCs/>
                <w:sz w:val="20"/>
                <w:szCs w:val="20"/>
                <w:lang w:val="en-GB" w:eastAsia="zh-CN"/>
              </w:rPr>
              <w:t>fgf8a</w:t>
            </w:r>
            <w:r w:rsidRPr="00E6172C">
              <w:rPr>
                <w:rFonts w:cs="Arial"/>
                <w:sz w:val="20"/>
                <w:szCs w:val="20"/>
                <w:lang w:val="en-GB" w:eastAsia="zh-CN"/>
              </w:rPr>
              <w:t xml:space="preserve"> MO</w:t>
            </w:r>
          </w:p>
        </w:tc>
        <w:tc>
          <w:tcPr>
            <w:tcW w:w="3560" w:type="dxa"/>
          </w:tcPr>
          <w:p w14:paraId="413B69FA" w14:textId="1EA1E0B8" w:rsidR="00220075" w:rsidRPr="00E6172C" w:rsidRDefault="00662727"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8</w:t>
            </w:r>
            <w:r w:rsidR="00220075" w:rsidRPr="00E6172C">
              <w:rPr>
                <w:rFonts w:cs="Arial"/>
                <w:sz w:val="20"/>
                <w:szCs w:val="20"/>
                <w:lang w:val="en-GB" w:eastAsia="zh-CN"/>
              </w:rPr>
              <w:t>/</w:t>
            </w:r>
            <w:r w:rsidRPr="00E6172C">
              <w:rPr>
                <w:rFonts w:cs="Arial"/>
                <w:sz w:val="20"/>
                <w:szCs w:val="20"/>
                <w:lang w:val="en-GB" w:eastAsia="zh-CN"/>
              </w:rPr>
              <w:t>40</w:t>
            </w:r>
            <w:r w:rsidR="00220075" w:rsidRPr="00E6172C">
              <w:rPr>
                <w:rFonts w:cs="Arial"/>
                <w:sz w:val="20"/>
                <w:szCs w:val="20"/>
                <w:lang w:val="en-GB" w:eastAsia="zh-CN"/>
              </w:rPr>
              <w:t xml:space="preserve"> (</w:t>
            </w:r>
            <w:r w:rsidRPr="00E6172C">
              <w:rPr>
                <w:rFonts w:cs="Arial"/>
                <w:sz w:val="20"/>
                <w:szCs w:val="20"/>
                <w:lang w:val="en-GB" w:eastAsia="zh-CN"/>
              </w:rPr>
              <w:t>95</w:t>
            </w:r>
            <w:r w:rsidR="00220075" w:rsidRPr="00E6172C">
              <w:rPr>
                <w:rFonts w:cs="Arial"/>
                <w:sz w:val="20"/>
                <w:szCs w:val="20"/>
                <w:lang w:val="en-GB" w:eastAsia="zh-CN"/>
              </w:rPr>
              <w:t>%)</w:t>
            </w:r>
            <w:r w:rsidR="00F6295A" w:rsidRPr="00E6172C">
              <w:rPr>
                <w:rFonts w:cs="Arial"/>
                <w:sz w:val="20"/>
                <w:szCs w:val="20"/>
                <w:lang w:val="en-GB" w:eastAsia="zh-CN"/>
              </w:rPr>
              <w:t xml:space="preserve"> + 20/20 (100%)</w:t>
            </w:r>
          </w:p>
          <w:p w14:paraId="1F5D7117" w14:textId="25D81305" w:rsidR="00220075" w:rsidRPr="00E6172C" w:rsidRDefault="00662727"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46</w:t>
            </w:r>
            <w:r w:rsidR="00220075" w:rsidRPr="00E6172C">
              <w:rPr>
                <w:rFonts w:cs="Arial"/>
                <w:sz w:val="20"/>
                <w:szCs w:val="20"/>
                <w:lang w:val="en-GB" w:eastAsia="zh-CN"/>
              </w:rPr>
              <w:t>/</w:t>
            </w:r>
            <w:r w:rsidRPr="00E6172C">
              <w:rPr>
                <w:rFonts w:cs="Arial"/>
                <w:sz w:val="20"/>
                <w:szCs w:val="20"/>
                <w:lang w:val="en-GB" w:eastAsia="zh-CN"/>
              </w:rPr>
              <w:t>50</w:t>
            </w:r>
            <w:r w:rsidR="00220075" w:rsidRPr="00E6172C">
              <w:rPr>
                <w:rFonts w:cs="Arial"/>
                <w:sz w:val="20"/>
                <w:szCs w:val="20"/>
                <w:lang w:val="en-GB" w:eastAsia="zh-CN"/>
              </w:rPr>
              <w:t xml:space="preserve"> (</w:t>
            </w:r>
            <w:r w:rsidRPr="00E6172C">
              <w:rPr>
                <w:rFonts w:cs="Arial"/>
                <w:sz w:val="20"/>
                <w:szCs w:val="20"/>
                <w:lang w:val="en-GB" w:eastAsia="zh-CN"/>
              </w:rPr>
              <w:t>97</w:t>
            </w:r>
            <w:r w:rsidR="00220075" w:rsidRPr="00E6172C">
              <w:rPr>
                <w:rFonts w:cs="Arial"/>
                <w:sz w:val="20"/>
                <w:szCs w:val="20"/>
                <w:lang w:val="en-GB" w:eastAsia="zh-CN"/>
              </w:rPr>
              <w:t>%)</w:t>
            </w:r>
            <w:r w:rsidR="00F6295A" w:rsidRPr="00E6172C">
              <w:rPr>
                <w:rFonts w:cs="Arial"/>
                <w:sz w:val="20"/>
                <w:szCs w:val="20"/>
                <w:lang w:val="en-GB" w:eastAsia="zh-CN"/>
              </w:rPr>
              <w:t xml:space="preserve"> + </w:t>
            </w:r>
            <w:r w:rsidR="00F00D85" w:rsidRPr="00E6172C">
              <w:rPr>
                <w:rFonts w:cs="Arial"/>
                <w:sz w:val="20"/>
                <w:szCs w:val="20"/>
                <w:lang w:val="en-GB" w:eastAsia="zh-CN"/>
              </w:rPr>
              <w:t>32/33 (91%)</w:t>
            </w:r>
          </w:p>
          <w:p w14:paraId="5EC84DF4" w14:textId="50B2AAB8" w:rsidR="00220075" w:rsidRPr="00E6172C" w:rsidRDefault="00F6295A"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                       </w:t>
            </w:r>
            <w:r w:rsidR="006475B8" w:rsidRPr="00E6172C">
              <w:rPr>
                <w:rFonts w:cs="Arial"/>
                <w:sz w:val="20"/>
                <w:szCs w:val="20"/>
                <w:lang w:val="en-GB" w:eastAsia="zh-CN"/>
              </w:rPr>
              <w:t xml:space="preserve"> </w:t>
            </w:r>
            <w:r w:rsidR="00F00D85" w:rsidRPr="00E6172C">
              <w:rPr>
                <w:rFonts w:cs="Arial"/>
                <w:sz w:val="20"/>
                <w:szCs w:val="20"/>
                <w:lang w:val="en-GB" w:eastAsia="zh-CN"/>
              </w:rPr>
              <w:t>11</w:t>
            </w:r>
            <w:r w:rsidRPr="00E6172C">
              <w:rPr>
                <w:rFonts w:cs="Arial"/>
                <w:sz w:val="20"/>
                <w:szCs w:val="20"/>
                <w:lang w:val="en-GB" w:eastAsia="zh-CN"/>
              </w:rPr>
              <w:t>/</w:t>
            </w:r>
            <w:r w:rsidR="00F00D85" w:rsidRPr="00E6172C">
              <w:rPr>
                <w:rFonts w:cs="Arial"/>
                <w:sz w:val="20"/>
                <w:szCs w:val="20"/>
                <w:lang w:val="en-GB" w:eastAsia="zh-CN"/>
              </w:rPr>
              <w:t>38</w:t>
            </w:r>
            <w:r w:rsidRPr="00E6172C">
              <w:rPr>
                <w:rFonts w:cs="Arial"/>
                <w:sz w:val="20"/>
                <w:szCs w:val="20"/>
                <w:lang w:val="en-GB" w:eastAsia="zh-CN"/>
              </w:rPr>
              <w:t xml:space="preserve"> (</w:t>
            </w:r>
            <w:r w:rsidR="00F00D85" w:rsidRPr="00E6172C">
              <w:rPr>
                <w:rFonts w:cs="Arial"/>
                <w:sz w:val="20"/>
                <w:szCs w:val="20"/>
                <w:lang w:val="en-GB" w:eastAsia="zh-CN"/>
              </w:rPr>
              <w:t>29</w:t>
            </w:r>
            <w:r w:rsidRPr="00E6172C">
              <w:rPr>
                <w:rFonts w:cs="Arial"/>
                <w:sz w:val="20"/>
                <w:szCs w:val="20"/>
                <w:lang w:val="en-GB" w:eastAsia="zh-CN"/>
              </w:rPr>
              <w:t>%)</w:t>
            </w:r>
          </w:p>
          <w:p w14:paraId="17ED51D6" w14:textId="7E541F67" w:rsidR="00320F4C" w:rsidRPr="00E6172C" w:rsidRDefault="00F6295A"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                        </w:t>
            </w:r>
            <w:r w:rsidR="00F00D85" w:rsidRPr="00E6172C">
              <w:rPr>
                <w:rFonts w:cs="Arial"/>
                <w:sz w:val="20"/>
                <w:szCs w:val="20"/>
                <w:lang w:val="en-GB" w:eastAsia="zh-CN"/>
              </w:rPr>
              <w:t>17</w:t>
            </w:r>
            <w:r w:rsidR="00220075" w:rsidRPr="00E6172C">
              <w:rPr>
                <w:rFonts w:cs="Arial"/>
                <w:sz w:val="20"/>
                <w:szCs w:val="20"/>
                <w:lang w:val="en-GB" w:eastAsia="zh-CN"/>
              </w:rPr>
              <w:t>/</w:t>
            </w:r>
            <w:r w:rsidRPr="00E6172C">
              <w:rPr>
                <w:rFonts w:cs="Arial"/>
                <w:sz w:val="20"/>
                <w:szCs w:val="20"/>
                <w:lang w:val="en-GB" w:eastAsia="zh-CN"/>
              </w:rPr>
              <w:t>25</w:t>
            </w:r>
            <w:r w:rsidR="00220075" w:rsidRPr="00E6172C">
              <w:rPr>
                <w:rFonts w:cs="Arial"/>
                <w:sz w:val="20"/>
                <w:szCs w:val="20"/>
                <w:lang w:val="en-GB" w:eastAsia="zh-CN"/>
              </w:rPr>
              <w:t xml:space="preserve"> (</w:t>
            </w:r>
            <w:r w:rsidR="00F00D85" w:rsidRPr="00E6172C">
              <w:rPr>
                <w:rFonts w:cs="Arial"/>
                <w:sz w:val="20"/>
                <w:szCs w:val="20"/>
                <w:lang w:val="en-GB" w:eastAsia="zh-CN"/>
              </w:rPr>
              <w:t>68</w:t>
            </w:r>
            <w:r w:rsidR="00220075" w:rsidRPr="00E6172C">
              <w:rPr>
                <w:rFonts w:cs="Arial"/>
                <w:sz w:val="20"/>
                <w:szCs w:val="20"/>
                <w:lang w:val="en-GB" w:eastAsia="zh-CN"/>
              </w:rPr>
              <w:t>%)</w:t>
            </w:r>
          </w:p>
        </w:tc>
      </w:tr>
      <w:tr w:rsidR="00320F4C" w:rsidRPr="00E6172C" w14:paraId="5CDC42C4" w14:textId="77777777" w:rsidTr="000C07B6">
        <w:tc>
          <w:tcPr>
            <w:tcW w:w="1696" w:type="dxa"/>
          </w:tcPr>
          <w:p w14:paraId="16616EC8" w14:textId="24680C54" w:rsidR="00320F4C" w:rsidRPr="00E6172C" w:rsidRDefault="00220075"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B</w:t>
            </w:r>
          </w:p>
        </w:tc>
        <w:tc>
          <w:tcPr>
            <w:tcW w:w="1528" w:type="dxa"/>
          </w:tcPr>
          <w:p w14:paraId="32E3AF65" w14:textId="13B69A0C" w:rsidR="00320F4C" w:rsidRPr="00E6172C" w:rsidRDefault="00220075" w:rsidP="00320F4C">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iCs/>
                <w:sz w:val="20"/>
                <w:szCs w:val="20"/>
                <w:lang w:val="en-GB" w:eastAsia="zh-CN"/>
              </w:rPr>
              <w:t>myod</w:t>
            </w:r>
            <w:proofErr w:type="spellEnd"/>
            <w:r w:rsidRPr="00E6172C">
              <w:rPr>
                <w:rFonts w:cs="Arial"/>
                <w:sz w:val="20"/>
                <w:szCs w:val="20"/>
                <w:lang w:val="en-GB" w:eastAsia="zh-CN"/>
              </w:rPr>
              <w:t xml:space="preserve"> mRNA</w:t>
            </w:r>
          </w:p>
        </w:tc>
        <w:tc>
          <w:tcPr>
            <w:tcW w:w="2959" w:type="dxa"/>
          </w:tcPr>
          <w:p w14:paraId="5A46E203" w14:textId="3AB2AB42" w:rsidR="00320F4C" w:rsidRPr="00E6172C" w:rsidRDefault="00220075"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p>
          <w:p w14:paraId="73A70598" w14:textId="77777777" w:rsidR="00220075" w:rsidRPr="00E6172C" w:rsidRDefault="00220075" w:rsidP="00320F4C">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sz w:val="20"/>
                <w:szCs w:val="20"/>
                <w:lang w:val="en-GB" w:eastAsia="zh-CN"/>
              </w:rPr>
              <w:t>cyA</w:t>
            </w:r>
            <w:proofErr w:type="spellEnd"/>
          </w:p>
          <w:p w14:paraId="6F951BC1" w14:textId="77777777" w:rsidR="00220075" w:rsidRPr="00E6172C" w:rsidRDefault="00220075"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f</w:t>
            </w:r>
            <w:r w:rsidRPr="00E6172C">
              <w:rPr>
                <w:rFonts w:cs="Arial"/>
                <w:i/>
                <w:iCs/>
                <w:sz w:val="20"/>
                <w:szCs w:val="20"/>
                <w:lang w:val="en-GB" w:eastAsia="zh-CN"/>
              </w:rPr>
              <w:t>gf4</w:t>
            </w:r>
            <w:r w:rsidRPr="00E6172C">
              <w:rPr>
                <w:rFonts w:cs="Arial"/>
                <w:sz w:val="20"/>
                <w:szCs w:val="20"/>
                <w:lang w:val="en-GB" w:eastAsia="zh-CN"/>
              </w:rPr>
              <w:t xml:space="preserve"> MO + </w:t>
            </w:r>
            <w:r w:rsidRPr="00E6172C">
              <w:rPr>
                <w:rFonts w:cs="Arial"/>
                <w:i/>
                <w:iCs/>
                <w:sz w:val="20"/>
                <w:szCs w:val="20"/>
                <w:lang w:val="en-GB" w:eastAsia="zh-CN"/>
              </w:rPr>
              <w:t>fgf8a</w:t>
            </w:r>
            <w:r w:rsidRPr="00E6172C">
              <w:rPr>
                <w:rFonts w:cs="Arial"/>
                <w:sz w:val="20"/>
                <w:szCs w:val="20"/>
                <w:lang w:val="en-GB" w:eastAsia="zh-CN"/>
              </w:rPr>
              <w:t xml:space="preserve"> MO</w:t>
            </w:r>
          </w:p>
          <w:p w14:paraId="63CC8D22" w14:textId="1CA3E795" w:rsidR="00220075" w:rsidRPr="00E6172C" w:rsidRDefault="00220075" w:rsidP="00320F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f</w:t>
            </w:r>
            <w:r w:rsidRPr="00E6172C">
              <w:rPr>
                <w:rFonts w:cs="Arial"/>
                <w:i/>
                <w:iCs/>
                <w:sz w:val="20"/>
                <w:szCs w:val="20"/>
                <w:lang w:val="en-GB" w:eastAsia="zh-CN"/>
              </w:rPr>
              <w:t>gf4</w:t>
            </w:r>
            <w:r w:rsidRPr="00E6172C">
              <w:rPr>
                <w:rFonts w:cs="Arial"/>
                <w:sz w:val="20"/>
                <w:szCs w:val="20"/>
                <w:lang w:val="en-GB" w:eastAsia="zh-CN"/>
              </w:rPr>
              <w:t xml:space="preserve"> MO + </w:t>
            </w:r>
            <w:r w:rsidRPr="00E6172C">
              <w:rPr>
                <w:rFonts w:cs="Arial"/>
                <w:i/>
                <w:iCs/>
                <w:sz w:val="20"/>
                <w:szCs w:val="20"/>
                <w:lang w:val="en-GB" w:eastAsia="zh-CN"/>
              </w:rPr>
              <w:t>fgf8a</w:t>
            </w:r>
            <w:r w:rsidRPr="00E6172C">
              <w:rPr>
                <w:rFonts w:cs="Arial"/>
                <w:sz w:val="20"/>
                <w:szCs w:val="20"/>
                <w:lang w:val="en-GB" w:eastAsia="zh-CN"/>
              </w:rPr>
              <w:t xml:space="preserve"> MO + </w:t>
            </w:r>
            <w:proofErr w:type="spellStart"/>
            <w:r w:rsidRPr="00E6172C">
              <w:rPr>
                <w:rFonts w:cs="Arial"/>
                <w:sz w:val="20"/>
                <w:szCs w:val="20"/>
                <w:lang w:val="en-GB" w:eastAsia="zh-CN"/>
              </w:rPr>
              <w:t>cyA</w:t>
            </w:r>
            <w:proofErr w:type="spellEnd"/>
          </w:p>
        </w:tc>
        <w:tc>
          <w:tcPr>
            <w:tcW w:w="3560" w:type="dxa"/>
          </w:tcPr>
          <w:p w14:paraId="76686C47" w14:textId="6C5C11E7" w:rsidR="00220075" w:rsidRPr="00E6172C" w:rsidRDefault="001B0F4A"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w:t>
            </w:r>
            <w:r w:rsidR="00220075" w:rsidRPr="00E6172C">
              <w:rPr>
                <w:rFonts w:cs="Arial"/>
                <w:sz w:val="20"/>
                <w:szCs w:val="20"/>
                <w:lang w:val="en-GB" w:eastAsia="zh-CN"/>
              </w:rPr>
              <w:t>/</w:t>
            </w:r>
            <w:r w:rsidRPr="00E6172C">
              <w:rPr>
                <w:rFonts w:cs="Arial"/>
                <w:sz w:val="20"/>
                <w:szCs w:val="20"/>
                <w:lang w:val="en-GB" w:eastAsia="zh-CN"/>
              </w:rPr>
              <w:t>3</w:t>
            </w:r>
            <w:r w:rsidR="00220075" w:rsidRPr="00E6172C">
              <w:rPr>
                <w:rFonts w:cs="Arial"/>
                <w:sz w:val="20"/>
                <w:szCs w:val="20"/>
                <w:lang w:val="en-GB" w:eastAsia="zh-CN"/>
              </w:rPr>
              <w:t xml:space="preserve"> (100%)</w:t>
            </w:r>
          </w:p>
          <w:p w14:paraId="1F0EDFC6" w14:textId="7191511B" w:rsidR="00220075" w:rsidRPr="00E6172C" w:rsidRDefault="001B0F4A"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5</w:t>
            </w:r>
            <w:r w:rsidR="00220075" w:rsidRPr="00E6172C">
              <w:rPr>
                <w:rFonts w:cs="Arial"/>
                <w:sz w:val="20"/>
                <w:szCs w:val="20"/>
                <w:lang w:val="en-GB" w:eastAsia="zh-CN"/>
              </w:rPr>
              <w:t>/</w:t>
            </w:r>
            <w:r w:rsidRPr="00E6172C">
              <w:rPr>
                <w:rFonts w:cs="Arial"/>
                <w:sz w:val="20"/>
                <w:szCs w:val="20"/>
                <w:lang w:val="en-GB" w:eastAsia="zh-CN"/>
              </w:rPr>
              <w:t>5</w:t>
            </w:r>
            <w:r w:rsidR="00220075" w:rsidRPr="00E6172C">
              <w:rPr>
                <w:rFonts w:cs="Arial"/>
                <w:sz w:val="20"/>
                <w:szCs w:val="20"/>
                <w:lang w:val="en-GB" w:eastAsia="zh-CN"/>
              </w:rPr>
              <w:t xml:space="preserve"> (100%)</w:t>
            </w:r>
          </w:p>
          <w:p w14:paraId="18AB6BB3" w14:textId="2ADE070F" w:rsidR="00220075" w:rsidRPr="00E6172C" w:rsidRDefault="001B0F4A"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5</w:t>
            </w:r>
            <w:r w:rsidR="00220075" w:rsidRPr="00E6172C">
              <w:rPr>
                <w:rFonts w:cs="Arial"/>
                <w:sz w:val="20"/>
                <w:szCs w:val="20"/>
                <w:lang w:val="en-GB" w:eastAsia="zh-CN"/>
              </w:rPr>
              <w:t>/</w:t>
            </w:r>
            <w:r w:rsidRPr="00E6172C">
              <w:rPr>
                <w:rFonts w:cs="Arial"/>
                <w:sz w:val="20"/>
                <w:szCs w:val="20"/>
                <w:lang w:val="en-GB" w:eastAsia="zh-CN"/>
              </w:rPr>
              <w:t>5</w:t>
            </w:r>
            <w:r w:rsidR="00220075" w:rsidRPr="00E6172C">
              <w:rPr>
                <w:rFonts w:cs="Arial"/>
                <w:sz w:val="20"/>
                <w:szCs w:val="20"/>
                <w:lang w:val="en-GB" w:eastAsia="zh-CN"/>
              </w:rPr>
              <w:t xml:space="preserve"> (100%)</w:t>
            </w:r>
          </w:p>
          <w:p w14:paraId="394F2A38" w14:textId="45275E5C" w:rsidR="00320F4C" w:rsidRPr="00E6172C" w:rsidRDefault="001B0F4A"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4</w:t>
            </w:r>
            <w:r w:rsidR="00220075" w:rsidRPr="00E6172C">
              <w:rPr>
                <w:rFonts w:cs="Arial"/>
                <w:sz w:val="20"/>
                <w:szCs w:val="20"/>
                <w:lang w:val="en-GB" w:eastAsia="zh-CN"/>
              </w:rPr>
              <w:t>/</w:t>
            </w:r>
            <w:r w:rsidRPr="00E6172C">
              <w:rPr>
                <w:rFonts w:cs="Arial"/>
                <w:sz w:val="20"/>
                <w:szCs w:val="20"/>
                <w:lang w:val="en-GB" w:eastAsia="zh-CN"/>
              </w:rPr>
              <w:t>5</w:t>
            </w:r>
            <w:r w:rsidR="00220075" w:rsidRPr="00E6172C">
              <w:rPr>
                <w:rFonts w:cs="Arial"/>
                <w:sz w:val="20"/>
                <w:szCs w:val="20"/>
                <w:lang w:val="en-GB" w:eastAsia="zh-CN"/>
              </w:rPr>
              <w:t xml:space="preserve"> (</w:t>
            </w:r>
            <w:r w:rsidRPr="00E6172C">
              <w:rPr>
                <w:rFonts w:cs="Arial"/>
                <w:sz w:val="20"/>
                <w:szCs w:val="20"/>
                <w:lang w:val="en-GB" w:eastAsia="zh-CN"/>
              </w:rPr>
              <w:t>8</w:t>
            </w:r>
            <w:r w:rsidR="00220075" w:rsidRPr="00E6172C">
              <w:rPr>
                <w:rFonts w:cs="Arial"/>
                <w:sz w:val="20"/>
                <w:szCs w:val="20"/>
                <w:lang w:val="en-GB" w:eastAsia="zh-CN"/>
              </w:rPr>
              <w:t>0%)</w:t>
            </w:r>
          </w:p>
        </w:tc>
      </w:tr>
      <w:tr w:rsidR="00220075" w:rsidRPr="00E6172C" w14:paraId="3E8E8296" w14:textId="77777777" w:rsidTr="000C07B6">
        <w:tc>
          <w:tcPr>
            <w:tcW w:w="1696" w:type="dxa"/>
          </w:tcPr>
          <w:p w14:paraId="2FB12BE3" w14:textId="5BA03929" w:rsidR="00220075" w:rsidRPr="00E6172C" w:rsidRDefault="00220075"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C</w:t>
            </w:r>
          </w:p>
        </w:tc>
        <w:tc>
          <w:tcPr>
            <w:tcW w:w="1528" w:type="dxa"/>
          </w:tcPr>
          <w:p w14:paraId="3AED7EF4" w14:textId="4C27B080" w:rsidR="00220075" w:rsidRPr="00E6172C" w:rsidRDefault="00220075" w:rsidP="00220075">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iCs/>
                <w:sz w:val="20"/>
                <w:szCs w:val="20"/>
                <w:lang w:val="en-GB" w:eastAsia="zh-CN"/>
              </w:rPr>
              <w:t>myod</w:t>
            </w:r>
            <w:proofErr w:type="spellEnd"/>
            <w:r w:rsidRPr="00E6172C">
              <w:rPr>
                <w:rFonts w:cs="Arial"/>
                <w:sz w:val="20"/>
                <w:szCs w:val="20"/>
                <w:lang w:val="en-GB" w:eastAsia="zh-CN"/>
              </w:rPr>
              <w:t xml:space="preserve"> mRNA</w:t>
            </w:r>
          </w:p>
        </w:tc>
        <w:tc>
          <w:tcPr>
            <w:tcW w:w="2959" w:type="dxa"/>
          </w:tcPr>
          <w:p w14:paraId="7A6E0987" w14:textId="7360D146" w:rsidR="00220075" w:rsidRPr="00E6172C" w:rsidRDefault="00220075"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r w:rsidRPr="00E6172C">
              <w:rPr>
                <w:rFonts w:cs="Arial"/>
                <w:sz w:val="20"/>
                <w:szCs w:val="20"/>
                <w:lang w:val="en-GB" w:eastAsia="zh-CN"/>
              </w:rPr>
              <w:t xml:space="preserve"> (fgf4)</w:t>
            </w:r>
          </w:p>
          <w:p w14:paraId="3A28DDB2" w14:textId="77777777" w:rsidR="00220075" w:rsidRPr="00E6172C" w:rsidRDefault="00220075"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_</w:t>
            </w:r>
            <w:r w:rsidRPr="00E6172C">
              <w:rPr>
                <w:rFonts w:cs="Arial"/>
                <w:i/>
                <w:iCs/>
                <w:sz w:val="20"/>
                <w:szCs w:val="20"/>
                <w:lang w:val="en-GB" w:eastAsia="zh-CN"/>
              </w:rPr>
              <w:t>fgf4</w:t>
            </w:r>
            <w:r w:rsidRPr="00E6172C">
              <w:rPr>
                <w:rFonts w:cs="Arial"/>
                <w:sz w:val="20"/>
                <w:szCs w:val="20"/>
                <w:lang w:val="en-GB" w:eastAsia="zh-CN"/>
              </w:rPr>
              <w:t xml:space="preserve"> mRNA</w:t>
            </w:r>
          </w:p>
          <w:p w14:paraId="67EE24C3" w14:textId="64496EFA" w:rsidR="00220075" w:rsidRPr="00E6172C" w:rsidRDefault="00220075"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r w:rsidRPr="00E6172C">
              <w:rPr>
                <w:rFonts w:cs="Arial"/>
                <w:sz w:val="20"/>
                <w:szCs w:val="20"/>
                <w:lang w:val="en-GB" w:eastAsia="zh-CN"/>
              </w:rPr>
              <w:t xml:space="preserve"> (fgf6a)</w:t>
            </w:r>
          </w:p>
          <w:p w14:paraId="442C282A" w14:textId="774833E5" w:rsidR="00220075" w:rsidRPr="00E6172C" w:rsidRDefault="00220075"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 </w:t>
            </w:r>
            <w:r w:rsidRPr="00E6172C">
              <w:rPr>
                <w:rFonts w:cs="Arial"/>
                <w:i/>
                <w:iCs/>
                <w:sz w:val="20"/>
                <w:szCs w:val="20"/>
                <w:lang w:val="en-GB" w:eastAsia="zh-CN"/>
              </w:rPr>
              <w:t>fgf6a</w:t>
            </w:r>
            <w:r w:rsidRPr="00E6172C">
              <w:rPr>
                <w:rFonts w:cs="Arial"/>
                <w:sz w:val="20"/>
                <w:szCs w:val="20"/>
                <w:lang w:val="en-GB" w:eastAsia="zh-CN"/>
              </w:rPr>
              <w:t xml:space="preserve"> mRNA</w:t>
            </w:r>
          </w:p>
        </w:tc>
        <w:tc>
          <w:tcPr>
            <w:tcW w:w="3560" w:type="dxa"/>
          </w:tcPr>
          <w:p w14:paraId="7345BF67" w14:textId="034721DC" w:rsidR="00220075" w:rsidRPr="00E6172C" w:rsidRDefault="00987C71"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29</w:t>
            </w:r>
            <w:r w:rsidR="00220075" w:rsidRPr="00E6172C">
              <w:rPr>
                <w:rFonts w:cs="Arial"/>
                <w:sz w:val="20"/>
                <w:szCs w:val="20"/>
                <w:lang w:val="en-GB" w:eastAsia="zh-CN"/>
              </w:rPr>
              <w:t>/</w:t>
            </w:r>
            <w:r w:rsidRPr="00E6172C">
              <w:rPr>
                <w:rFonts w:cs="Arial"/>
                <w:sz w:val="20"/>
                <w:szCs w:val="20"/>
                <w:lang w:val="en-GB" w:eastAsia="zh-CN"/>
              </w:rPr>
              <w:t xml:space="preserve">129 </w:t>
            </w:r>
            <w:r w:rsidR="00220075" w:rsidRPr="00E6172C">
              <w:rPr>
                <w:rFonts w:cs="Arial"/>
                <w:sz w:val="20"/>
                <w:szCs w:val="20"/>
                <w:lang w:val="en-GB" w:eastAsia="zh-CN"/>
              </w:rPr>
              <w:t>(100%)</w:t>
            </w:r>
          </w:p>
          <w:p w14:paraId="55CCCAE7" w14:textId="456B6AAA" w:rsidR="00220075" w:rsidRPr="00E6172C" w:rsidRDefault="00987C71"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31</w:t>
            </w:r>
            <w:r w:rsidR="00220075" w:rsidRPr="00E6172C">
              <w:rPr>
                <w:rFonts w:cs="Arial"/>
                <w:sz w:val="20"/>
                <w:szCs w:val="20"/>
                <w:lang w:val="en-GB" w:eastAsia="zh-CN"/>
              </w:rPr>
              <w:t>/</w:t>
            </w:r>
            <w:r w:rsidRPr="00E6172C">
              <w:rPr>
                <w:rFonts w:cs="Arial"/>
                <w:sz w:val="20"/>
                <w:szCs w:val="20"/>
                <w:lang w:val="en-GB" w:eastAsia="zh-CN"/>
              </w:rPr>
              <w:t xml:space="preserve">136 </w:t>
            </w:r>
            <w:r w:rsidR="00220075" w:rsidRPr="00E6172C">
              <w:rPr>
                <w:rFonts w:cs="Arial"/>
                <w:sz w:val="20"/>
                <w:szCs w:val="20"/>
                <w:lang w:val="en-GB" w:eastAsia="zh-CN"/>
              </w:rPr>
              <w:t>(</w:t>
            </w:r>
            <w:r w:rsidRPr="00E6172C">
              <w:rPr>
                <w:rFonts w:cs="Arial"/>
                <w:sz w:val="20"/>
                <w:szCs w:val="20"/>
                <w:lang w:val="en-GB" w:eastAsia="zh-CN"/>
              </w:rPr>
              <w:t>96</w:t>
            </w:r>
            <w:r w:rsidR="00220075" w:rsidRPr="00E6172C">
              <w:rPr>
                <w:rFonts w:cs="Arial"/>
                <w:sz w:val="20"/>
                <w:szCs w:val="20"/>
                <w:lang w:val="en-GB" w:eastAsia="zh-CN"/>
              </w:rPr>
              <w:t>%)</w:t>
            </w:r>
          </w:p>
          <w:p w14:paraId="2C90DCC1" w14:textId="2ACA4D57" w:rsidR="00220075" w:rsidRPr="00E6172C" w:rsidRDefault="00597E5B"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0/20</w:t>
            </w:r>
            <w:r w:rsidR="00220075" w:rsidRPr="00E6172C">
              <w:rPr>
                <w:rFonts w:cs="Arial"/>
                <w:sz w:val="20"/>
                <w:szCs w:val="20"/>
                <w:lang w:val="en-GB" w:eastAsia="zh-CN"/>
              </w:rPr>
              <w:t xml:space="preserve"> (100%)</w:t>
            </w:r>
          </w:p>
          <w:p w14:paraId="6D0D9EB5" w14:textId="2E05CA77" w:rsidR="00220075" w:rsidRPr="00E6172C" w:rsidRDefault="00597E5B"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0/20</w:t>
            </w:r>
            <w:r w:rsidR="00220075" w:rsidRPr="00E6172C">
              <w:rPr>
                <w:rFonts w:cs="Arial"/>
                <w:sz w:val="20"/>
                <w:szCs w:val="20"/>
                <w:lang w:val="en-GB" w:eastAsia="zh-CN"/>
              </w:rPr>
              <w:t xml:space="preserve"> (100%)</w:t>
            </w:r>
          </w:p>
        </w:tc>
      </w:tr>
      <w:tr w:rsidR="00220075" w:rsidRPr="00E6172C" w14:paraId="248BE245" w14:textId="77777777" w:rsidTr="000C07B6">
        <w:tc>
          <w:tcPr>
            <w:tcW w:w="1696" w:type="dxa"/>
          </w:tcPr>
          <w:p w14:paraId="1041CACC" w14:textId="09341077" w:rsidR="00220075" w:rsidRPr="00E6172C" w:rsidRDefault="00220075"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C</w:t>
            </w:r>
          </w:p>
        </w:tc>
        <w:tc>
          <w:tcPr>
            <w:tcW w:w="1528" w:type="dxa"/>
          </w:tcPr>
          <w:p w14:paraId="470DB991" w14:textId="218CC491" w:rsidR="00220075" w:rsidRPr="00E6172C" w:rsidRDefault="00220075" w:rsidP="00220075">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myf5</w:t>
            </w:r>
            <w:r w:rsidRPr="00E6172C">
              <w:rPr>
                <w:rFonts w:cs="Arial"/>
                <w:sz w:val="20"/>
                <w:szCs w:val="20"/>
                <w:lang w:val="en-GB" w:eastAsia="zh-CN"/>
              </w:rPr>
              <w:t xml:space="preserve"> mRNA</w:t>
            </w:r>
          </w:p>
        </w:tc>
        <w:tc>
          <w:tcPr>
            <w:tcW w:w="2959" w:type="dxa"/>
          </w:tcPr>
          <w:p w14:paraId="72BB285A" w14:textId="70335318" w:rsidR="00220075" w:rsidRPr="00E6172C" w:rsidRDefault="00220075"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r w:rsidRPr="00E6172C">
              <w:rPr>
                <w:rFonts w:cs="Arial"/>
                <w:sz w:val="20"/>
                <w:szCs w:val="20"/>
                <w:lang w:val="en-GB" w:eastAsia="zh-CN"/>
              </w:rPr>
              <w:t xml:space="preserve"> (fgf4)</w:t>
            </w:r>
          </w:p>
          <w:p w14:paraId="1107EE33" w14:textId="77777777" w:rsidR="00220075" w:rsidRPr="00E6172C" w:rsidRDefault="00220075"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lastRenderedPageBreak/>
              <w:t>+_</w:t>
            </w:r>
            <w:r w:rsidRPr="00E6172C">
              <w:rPr>
                <w:rFonts w:cs="Arial"/>
                <w:i/>
                <w:iCs/>
                <w:sz w:val="20"/>
                <w:szCs w:val="20"/>
                <w:lang w:val="en-GB" w:eastAsia="zh-CN"/>
              </w:rPr>
              <w:t>fgf4</w:t>
            </w:r>
            <w:r w:rsidRPr="00E6172C">
              <w:rPr>
                <w:rFonts w:cs="Arial"/>
                <w:sz w:val="20"/>
                <w:szCs w:val="20"/>
                <w:lang w:val="en-GB" w:eastAsia="zh-CN"/>
              </w:rPr>
              <w:t xml:space="preserve"> mRNA</w:t>
            </w:r>
          </w:p>
          <w:p w14:paraId="7849C469" w14:textId="7C07BD98" w:rsidR="00220075" w:rsidRPr="00E6172C" w:rsidRDefault="00220075"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r w:rsidRPr="00E6172C">
              <w:rPr>
                <w:rFonts w:cs="Arial"/>
                <w:sz w:val="20"/>
                <w:szCs w:val="20"/>
                <w:lang w:val="en-GB" w:eastAsia="zh-CN"/>
              </w:rPr>
              <w:t xml:space="preserve"> (fgf6a)</w:t>
            </w:r>
          </w:p>
          <w:p w14:paraId="7494D81F" w14:textId="4100DE97" w:rsidR="00220075" w:rsidRPr="00E6172C" w:rsidRDefault="00220075"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 </w:t>
            </w:r>
            <w:r w:rsidRPr="00E6172C">
              <w:rPr>
                <w:rFonts w:cs="Arial"/>
                <w:i/>
                <w:iCs/>
                <w:sz w:val="20"/>
                <w:szCs w:val="20"/>
                <w:lang w:val="en-GB" w:eastAsia="zh-CN"/>
              </w:rPr>
              <w:t>fgf6a</w:t>
            </w:r>
            <w:r w:rsidRPr="00E6172C">
              <w:rPr>
                <w:rFonts w:cs="Arial"/>
                <w:sz w:val="20"/>
                <w:szCs w:val="20"/>
                <w:lang w:val="en-GB" w:eastAsia="zh-CN"/>
              </w:rPr>
              <w:t xml:space="preserve"> mRNA</w:t>
            </w:r>
          </w:p>
        </w:tc>
        <w:tc>
          <w:tcPr>
            <w:tcW w:w="3560" w:type="dxa"/>
          </w:tcPr>
          <w:p w14:paraId="2BF0D23E" w14:textId="2AFAB4BF" w:rsidR="00220075" w:rsidRPr="00E6172C" w:rsidRDefault="00662727"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lastRenderedPageBreak/>
              <w:t>30</w:t>
            </w:r>
            <w:r w:rsidR="00220075" w:rsidRPr="00E6172C">
              <w:rPr>
                <w:rFonts w:cs="Arial"/>
                <w:sz w:val="20"/>
                <w:szCs w:val="20"/>
                <w:lang w:val="en-GB" w:eastAsia="zh-CN"/>
              </w:rPr>
              <w:t>/</w:t>
            </w:r>
            <w:r w:rsidRPr="00E6172C">
              <w:rPr>
                <w:rFonts w:cs="Arial"/>
                <w:sz w:val="20"/>
                <w:szCs w:val="20"/>
                <w:lang w:val="en-GB" w:eastAsia="zh-CN"/>
              </w:rPr>
              <w:t>30</w:t>
            </w:r>
            <w:r w:rsidR="00220075" w:rsidRPr="00E6172C">
              <w:rPr>
                <w:rFonts w:cs="Arial"/>
                <w:sz w:val="20"/>
                <w:szCs w:val="20"/>
                <w:lang w:val="en-GB" w:eastAsia="zh-CN"/>
              </w:rPr>
              <w:t xml:space="preserve"> (100%)</w:t>
            </w:r>
          </w:p>
          <w:p w14:paraId="50BE5722" w14:textId="5C29BBEE" w:rsidR="00220075" w:rsidRPr="00E6172C" w:rsidRDefault="00662727"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lastRenderedPageBreak/>
              <w:t>34</w:t>
            </w:r>
            <w:r w:rsidR="00220075" w:rsidRPr="00E6172C">
              <w:rPr>
                <w:rFonts w:cs="Arial"/>
                <w:sz w:val="20"/>
                <w:szCs w:val="20"/>
                <w:lang w:val="en-GB" w:eastAsia="zh-CN"/>
              </w:rPr>
              <w:t>/</w:t>
            </w:r>
            <w:r w:rsidRPr="00E6172C">
              <w:rPr>
                <w:rFonts w:cs="Arial"/>
                <w:sz w:val="20"/>
                <w:szCs w:val="20"/>
                <w:lang w:val="en-GB" w:eastAsia="zh-CN"/>
              </w:rPr>
              <w:t>40</w:t>
            </w:r>
            <w:r w:rsidR="00220075" w:rsidRPr="00E6172C">
              <w:rPr>
                <w:rFonts w:cs="Arial"/>
                <w:sz w:val="20"/>
                <w:szCs w:val="20"/>
                <w:lang w:val="en-GB" w:eastAsia="zh-CN"/>
              </w:rPr>
              <w:t xml:space="preserve"> (</w:t>
            </w:r>
            <w:r w:rsidRPr="00E6172C">
              <w:rPr>
                <w:rFonts w:cs="Arial"/>
                <w:sz w:val="20"/>
                <w:szCs w:val="20"/>
                <w:lang w:val="en-GB" w:eastAsia="zh-CN"/>
              </w:rPr>
              <w:t>85</w:t>
            </w:r>
            <w:r w:rsidR="00220075" w:rsidRPr="00E6172C">
              <w:rPr>
                <w:rFonts w:cs="Arial"/>
                <w:sz w:val="20"/>
                <w:szCs w:val="20"/>
                <w:lang w:val="en-GB" w:eastAsia="zh-CN"/>
              </w:rPr>
              <w:t>%)</w:t>
            </w:r>
          </w:p>
          <w:p w14:paraId="31219F8D" w14:textId="2F34F220" w:rsidR="00220075" w:rsidRPr="00E6172C" w:rsidRDefault="00597E5B"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0/20</w:t>
            </w:r>
            <w:r w:rsidR="00220075" w:rsidRPr="00E6172C">
              <w:rPr>
                <w:rFonts w:cs="Arial"/>
                <w:sz w:val="20"/>
                <w:szCs w:val="20"/>
                <w:lang w:val="en-GB" w:eastAsia="zh-CN"/>
              </w:rPr>
              <w:t xml:space="preserve"> (100%)</w:t>
            </w:r>
          </w:p>
          <w:p w14:paraId="0D342569" w14:textId="1D3986A0" w:rsidR="00220075" w:rsidRPr="00E6172C" w:rsidRDefault="00597E5B"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8/18</w:t>
            </w:r>
            <w:r w:rsidR="00220075" w:rsidRPr="00E6172C">
              <w:rPr>
                <w:rFonts w:cs="Arial"/>
                <w:sz w:val="20"/>
                <w:szCs w:val="20"/>
                <w:lang w:val="en-GB" w:eastAsia="zh-CN"/>
              </w:rPr>
              <w:t xml:space="preserve"> (100%)</w:t>
            </w:r>
          </w:p>
        </w:tc>
      </w:tr>
      <w:tr w:rsidR="00220075" w:rsidRPr="00E6172C" w14:paraId="7A5BF33E" w14:textId="77777777" w:rsidTr="000C07B6">
        <w:tc>
          <w:tcPr>
            <w:tcW w:w="1696" w:type="dxa"/>
          </w:tcPr>
          <w:p w14:paraId="62708C0F" w14:textId="648E3E2A" w:rsidR="00220075" w:rsidRPr="00E6172C" w:rsidRDefault="006417FE"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lastRenderedPageBreak/>
              <w:t>3D</w:t>
            </w:r>
          </w:p>
        </w:tc>
        <w:tc>
          <w:tcPr>
            <w:tcW w:w="1528" w:type="dxa"/>
          </w:tcPr>
          <w:p w14:paraId="12BA0015" w14:textId="60080BA2" w:rsidR="00220075" w:rsidRPr="00E6172C" w:rsidRDefault="006417FE" w:rsidP="00220075">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iCs/>
                <w:sz w:val="20"/>
                <w:szCs w:val="20"/>
                <w:lang w:val="en-GB" w:eastAsia="zh-CN"/>
              </w:rPr>
              <w:t>aplnrb</w:t>
            </w:r>
            <w:proofErr w:type="spellEnd"/>
            <w:r w:rsidRPr="00E6172C">
              <w:rPr>
                <w:rFonts w:cs="Arial"/>
                <w:sz w:val="20"/>
                <w:szCs w:val="20"/>
                <w:lang w:val="en-GB" w:eastAsia="zh-CN"/>
              </w:rPr>
              <w:t xml:space="preserve"> mRNA</w:t>
            </w:r>
          </w:p>
        </w:tc>
        <w:tc>
          <w:tcPr>
            <w:tcW w:w="2959" w:type="dxa"/>
          </w:tcPr>
          <w:p w14:paraId="58003A10" w14:textId="5001766A" w:rsidR="00220075" w:rsidRPr="00E6172C" w:rsidRDefault="006417FE"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p>
          <w:p w14:paraId="04A1D6F0" w14:textId="22FFCF8C" w:rsidR="006417FE" w:rsidRPr="00E6172C" w:rsidRDefault="006417FE"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 </w:t>
            </w:r>
            <w:r w:rsidRPr="00E6172C">
              <w:rPr>
                <w:rFonts w:cs="Arial"/>
                <w:i/>
                <w:iCs/>
                <w:sz w:val="20"/>
                <w:szCs w:val="20"/>
                <w:lang w:val="en-GB" w:eastAsia="zh-CN"/>
              </w:rPr>
              <w:t>fgf4</w:t>
            </w:r>
            <w:r w:rsidRPr="00E6172C">
              <w:rPr>
                <w:rFonts w:cs="Arial"/>
                <w:sz w:val="20"/>
                <w:szCs w:val="20"/>
                <w:lang w:val="en-GB" w:eastAsia="zh-CN"/>
              </w:rPr>
              <w:t xml:space="preserve"> mRNA</w:t>
            </w:r>
          </w:p>
        </w:tc>
        <w:tc>
          <w:tcPr>
            <w:tcW w:w="3560" w:type="dxa"/>
          </w:tcPr>
          <w:p w14:paraId="5D974419" w14:textId="4D3B099D" w:rsidR="006417FE" w:rsidRPr="00E6172C" w:rsidRDefault="004F0234" w:rsidP="006417FE">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2</w:t>
            </w:r>
            <w:r w:rsidR="006417FE" w:rsidRPr="00E6172C">
              <w:rPr>
                <w:rFonts w:cs="Arial"/>
                <w:sz w:val="20"/>
                <w:szCs w:val="20"/>
                <w:lang w:val="en-GB" w:eastAsia="zh-CN"/>
              </w:rPr>
              <w:t>/</w:t>
            </w:r>
            <w:r w:rsidRPr="00E6172C">
              <w:rPr>
                <w:rFonts w:cs="Arial"/>
                <w:sz w:val="20"/>
                <w:szCs w:val="20"/>
                <w:lang w:val="en-GB" w:eastAsia="zh-CN"/>
              </w:rPr>
              <w:t xml:space="preserve">32 </w:t>
            </w:r>
            <w:r w:rsidR="006417FE" w:rsidRPr="00E6172C">
              <w:rPr>
                <w:rFonts w:cs="Arial"/>
                <w:sz w:val="20"/>
                <w:szCs w:val="20"/>
                <w:lang w:val="en-GB" w:eastAsia="zh-CN"/>
              </w:rPr>
              <w:t>(100%)</w:t>
            </w:r>
          </w:p>
          <w:p w14:paraId="4FBF563B" w14:textId="100938B8" w:rsidR="00220075" w:rsidRPr="00E6172C" w:rsidRDefault="00015A1D" w:rsidP="006417FE">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2</w:t>
            </w:r>
            <w:r w:rsidR="006417FE" w:rsidRPr="00E6172C">
              <w:rPr>
                <w:rFonts w:cs="Arial"/>
                <w:sz w:val="20"/>
                <w:szCs w:val="20"/>
                <w:lang w:val="en-GB" w:eastAsia="zh-CN"/>
              </w:rPr>
              <w:t>/</w:t>
            </w:r>
            <w:r w:rsidRPr="00E6172C">
              <w:rPr>
                <w:rFonts w:cs="Arial"/>
                <w:sz w:val="20"/>
                <w:szCs w:val="20"/>
                <w:lang w:val="en-GB" w:eastAsia="zh-CN"/>
              </w:rPr>
              <w:t>18</w:t>
            </w:r>
            <w:r w:rsidR="004F0234" w:rsidRPr="00E6172C">
              <w:rPr>
                <w:rFonts w:cs="Arial"/>
                <w:sz w:val="20"/>
                <w:szCs w:val="20"/>
                <w:lang w:val="en-GB" w:eastAsia="zh-CN"/>
              </w:rPr>
              <w:t xml:space="preserve"> </w:t>
            </w:r>
            <w:r w:rsidR="006417FE" w:rsidRPr="00E6172C">
              <w:rPr>
                <w:rFonts w:cs="Arial"/>
                <w:sz w:val="20"/>
                <w:szCs w:val="20"/>
                <w:lang w:val="en-GB" w:eastAsia="zh-CN"/>
              </w:rPr>
              <w:t>(</w:t>
            </w:r>
            <w:r w:rsidRPr="00E6172C">
              <w:rPr>
                <w:rFonts w:cs="Arial"/>
                <w:sz w:val="20"/>
                <w:szCs w:val="20"/>
                <w:lang w:val="en-GB" w:eastAsia="zh-CN"/>
              </w:rPr>
              <w:t>67</w:t>
            </w:r>
            <w:r w:rsidR="006417FE" w:rsidRPr="00E6172C">
              <w:rPr>
                <w:rFonts w:cs="Arial"/>
                <w:sz w:val="20"/>
                <w:szCs w:val="20"/>
                <w:lang w:val="en-GB" w:eastAsia="zh-CN"/>
              </w:rPr>
              <w:t>%)</w:t>
            </w:r>
          </w:p>
        </w:tc>
      </w:tr>
      <w:tr w:rsidR="00220075" w:rsidRPr="00E6172C" w14:paraId="160D6C9D" w14:textId="77777777" w:rsidTr="000C07B6">
        <w:tc>
          <w:tcPr>
            <w:tcW w:w="1696" w:type="dxa"/>
          </w:tcPr>
          <w:p w14:paraId="69252524" w14:textId="627CB153" w:rsidR="00220075" w:rsidRPr="00E6172C" w:rsidRDefault="00015A1D"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4A</w:t>
            </w:r>
          </w:p>
        </w:tc>
        <w:tc>
          <w:tcPr>
            <w:tcW w:w="1528" w:type="dxa"/>
          </w:tcPr>
          <w:p w14:paraId="510ED0F6" w14:textId="3A4760F5" w:rsidR="00220075" w:rsidRPr="00E6172C" w:rsidRDefault="004A02B3" w:rsidP="00220075">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iCs/>
                <w:sz w:val="20"/>
                <w:szCs w:val="20"/>
                <w:lang w:val="en-GB" w:eastAsia="zh-CN"/>
              </w:rPr>
              <w:t>tbxta</w:t>
            </w:r>
            <w:proofErr w:type="spellEnd"/>
            <w:r w:rsidRPr="00E6172C">
              <w:rPr>
                <w:rFonts w:cs="Arial"/>
                <w:sz w:val="20"/>
                <w:szCs w:val="20"/>
                <w:lang w:val="en-GB" w:eastAsia="zh-CN"/>
              </w:rPr>
              <w:t xml:space="preserve"> mRNA</w:t>
            </w:r>
          </w:p>
        </w:tc>
        <w:tc>
          <w:tcPr>
            <w:tcW w:w="2959" w:type="dxa"/>
          </w:tcPr>
          <w:p w14:paraId="417D5B9C" w14:textId="6328A6A2" w:rsidR="00220075" w:rsidRPr="00E6172C" w:rsidRDefault="004A02B3"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r w:rsidRPr="00E6172C">
              <w:rPr>
                <w:rFonts w:cs="Arial"/>
                <w:sz w:val="20"/>
                <w:szCs w:val="20"/>
                <w:lang w:val="en-GB" w:eastAsia="zh-CN"/>
              </w:rPr>
              <w:t xml:space="preserve">  80%</w:t>
            </w:r>
          </w:p>
          <w:p w14:paraId="0AE64EAC" w14:textId="72DE99B9" w:rsidR="004A02B3" w:rsidRPr="00E6172C" w:rsidRDefault="004A02B3"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low SU5402  80%</w:t>
            </w:r>
          </w:p>
          <w:p w14:paraId="409250AB" w14:textId="298D84CC" w:rsidR="004A02B3" w:rsidRPr="00E6172C" w:rsidRDefault="004A02B3"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r w:rsidRPr="00E6172C">
              <w:rPr>
                <w:rFonts w:cs="Arial"/>
                <w:sz w:val="20"/>
                <w:szCs w:val="20"/>
                <w:lang w:val="en-GB" w:eastAsia="zh-CN"/>
              </w:rPr>
              <w:t xml:space="preserve"> 6ss</w:t>
            </w:r>
          </w:p>
          <w:p w14:paraId="64F6FE08" w14:textId="769DFFDE" w:rsidR="004A02B3" w:rsidRPr="00E6172C" w:rsidRDefault="004A02B3"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low SU5402 6ss</w:t>
            </w:r>
          </w:p>
          <w:p w14:paraId="40734303" w14:textId="61DD2282" w:rsidR="004A02B3" w:rsidRPr="00E6172C" w:rsidRDefault="004A02B3"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high SU5402 6ss</w:t>
            </w:r>
          </w:p>
        </w:tc>
        <w:tc>
          <w:tcPr>
            <w:tcW w:w="3560" w:type="dxa"/>
          </w:tcPr>
          <w:p w14:paraId="5C937134" w14:textId="27767313" w:rsidR="00220075" w:rsidRPr="00E6172C" w:rsidRDefault="00643E4C"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1/21</w:t>
            </w:r>
            <w:r w:rsidR="004B6F8A" w:rsidRPr="00E6172C">
              <w:rPr>
                <w:rFonts w:cs="Arial"/>
                <w:sz w:val="20"/>
                <w:szCs w:val="20"/>
                <w:lang w:val="en-GB" w:eastAsia="zh-CN"/>
              </w:rPr>
              <w:t xml:space="preserve"> (100%)</w:t>
            </w:r>
          </w:p>
          <w:p w14:paraId="5EB7BBFF" w14:textId="06296849" w:rsidR="00643E4C" w:rsidRPr="00E6172C" w:rsidRDefault="00643E4C"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4/14</w:t>
            </w:r>
            <w:r w:rsidR="004B6F8A" w:rsidRPr="00E6172C">
              <w:rPr>
                <w:rFonts w:cs="Arial"/>
                <w:sz w:val="20"/>
                <w:szCs w:val="20"/>
                <w:lang w:val="en-GB" w:eastAsia="zh-CN"/>
              </w:rPr>
              <w:t xml:space="preserve"> (100%)</w:t>
            </w:r>
          </w:p>
          <w:p w14:paraId="1AD82BEC" w14:textId="731C46B9" w:rsidR="00643E4C" w:rsidRPr="00E6172C" w:rsidRDefault="004B6F8A"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52/52 (100%)</w:t>
            </w:r>
          </w:p>
          <w:p w14:paraId="632FE3BF" w14:textId="77AFF2BA" w:rsidR="00643E4C" w:rsidRPr="00E6172C" w:rsidRDefault="004B6F8A"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44/50  (88%)</w:t>
            </w:r>
          </w:p>
          <w:p w14:paraId="20DE952C" w14:textId="150D66E8" w:rsidR="00643E4C" w:rsidRPr="00E6172C" w:rsidRDefault="004B6F8A" w:rsidP="00220075">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2/32 (100%)</w:t>
            </w:r>
          </w:p>
        </w:tc>
      </w:tr>
      <w:tr w:rsidR="004A02B3" w:rsidRPr="00E6172C" w14:paraId="05DEAB6B" w14:textId="77777777" w:rsidTr="000C07B6">
        <w:tc>
          <w:tcPr>
            <w:tcW w:w="1696" w:type="dxa"/>
          </w:tcPr>
          <w:p w14:paraId="310A33FD" w14:textId="5FD9080F"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4A</w:t>
            </w:r>
          </w:p>
        </w:tc>
        <w:tc>
          <w:tcPr>
            <w:tcW w:w="1528" w:type="dxa"/>
          </w:tcPr>
          <w:p w14:paraId="6F7948A6" w14:textId="1D15DA95"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tbx16</w:t>
            </w:r>
            <w:r w:rsidRPr="00E6172C">
              <w:rPr>
                <w:rFonts w:cs="Arial"/>
                <w:sz w:val="20"/>
                <w:szCs w:val="20"/>
                <w:lang w:val="en-GB" w:eastAsia="zh-CN"/>
              </w:rPr>
              <w:t xml:space="preserve"> mRNA</w:t>
            </w:r>
          </w:p>
        </w:tc>
        <w:tc>
          <w:tcPr>
            <w:tcW w:w="2959" w:type="dxa"/>
          </w:tcPr>
          <w:p w14:paraId="25D4F4CD" w14:textId="58572C66"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r w:rsidRPr="00E6172C">
              <w:rPr>
                <w:rFonts w:cs="Arial"/>
                <w:sz w:val="20"/>
                <w:szCs w:val="20"/>
                <w:lang w:val="en-GB" w:eastAsia="zh-CN"/>
              </w:rPr>
              <w:t xml:space="preserve">  80%</w:t>
            </w:r>
          </w:p>
          <w:p w14:paraId="75C022C1"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low SU5402  80%</w:t>
            </w:r>
          </w:p>
          <w:p w14:paraId="67022E7D" w14:textId="234F3AEB"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r w:rsidRPr="00E6172C">
              <w:rPr>
                <w:rFonts w:cs="Arial"/>
                <w:sz w:val="20"/>
                <w:szCs w:val="20"/>
                <w:lang w:val="en-GB" w:eastAsia="zh-CN"/>
              </w:rPr>
              <w:t xml:space="preserve"> 6ss</w:t>
            </w:r>
          </w:p>
          <w:p w14:paraId="59BE4C4C"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low SU5402 6ss</w:t>
            </w:r>
          </w:p>
          <w:p w14:paraId="1AE4FD0C" w14:textId="7481E61C"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high SU5402 6ss</w:t>
            </w:r>
          </w:p>
        </w:tc>
        <w:tc>
          <w:tcPr>
            <w:tcW w:w="3560" w:type="dxa"/>
          </w:tcPr>
          <w:p w14:paraId="5495A68F" w14:textId="7CE915D3" w:rsidR="004A02B3" w:rsidRPr="00E6172C" w:rsidRDefault="00643E4C"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1/21</w:t>
            </w:r>
            <w:r w:rsidR="004B6F8A" w:rsidRPr="00E6172C">
              <w:rPr>
                <w:rFonts w:cs="Arial"/>
                <w:sz w:val="20"/>
                <w:szCs w:val="20"/>
                <w:lang w:val="en-GB" w:eastAsia="zh-CN"/>
              </w:rPr>
              <w:t xml:space="preserve"> (100%)</w:t>
            </w:r>
          </w:p>
          <w:p w14:paraId="4E164275" w14:textId="6D95B814" w:rsidR="00987C71" w:rsidRPr="00E6172C" w:rsidRDefault="00643E4C"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5/15</w:t>
            </w:r>
            <w:r w:rsidR="004B6F8A" w:rsidRPr="00E6172C">
              <w:rPr>
                <w:rFonts w:cs="Arial"/>
                <w:sz w:val="20"/>
                <w:szCs w:val="20"/>
                <w:lang w:val="en-GB" w:eastAsia="zh-CN"/>
              </w:rPr>
              <w:t xml:space="preserve"> (100%)</w:t>
            </w:r>
          </w:p>
          <w:p w14:paraId="742B4A68" w14:textId="661F29ED" w:rsidR="00987C71" w:rsidRPr="00E6172C" w:rsidRDefault="004B6F8A" w:rsidP="00643E4C">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4</w:t>
            </w:r>
            <w:r w:rsidR="00643E4C" w:rsidRPr="00E6172C">
              <w:rPr>
                <w:rFonts w:cs="Arial"/>
                <w:sz w:val="20"/>
                <w:szCs w:val="20"/>
                <w:lang w:val="en-GB" w:eastAsia="zh-CN"/>
              </w:rPr>
              <w:t>0/</w:t>
            </w:r>
            <w:r w:rsidRPr="00E6172C">
              <w:rPr>
                <w:rFonts w:cs="Arial"/>
                <w:sz w:val="20"/>
                <w:szCs w:val="20"/>
                <w:lang w:val="en-GB" w:eastAsia="zh-CN"/>
              </w:rPr>
              <w:t>4</w:t>
            </w:r>
            <w:r w:rsidR="00643E4C" w:rsidRPr="00E6172C">
              <w:rPr>
                <w:rFonts w:cs="Arial"/>
                <w:sz w:val="20"/>
                <w:szCs w:val="20"/>
                <w:lang w:val="en-GB" w:eastAsia="zh-CN"/>
              </w:rPr>
              <w:t>0</w:t>
            </w:r>
            <w:r w:rsidRPr="00E6172C">
              <w:rPr>
                <w:rFonts w:cs="Arial"/>
                <w:sz w:val="20"/>
                <w:szCs w:val="20"/>
                <w:lang w:val="en-GB" w:eastAsia="zh-CN"/>
              </w:rPr>
              <w:t xml:space="preserve"> (100%)</w:t>
            </w:r>
          </w:p>
          <w:p w14:paraId="104F9E8B" w14:textId="0E3CA4E7" w:rsidR="00987C71" w:rsidRPr="00E6172C" w:rsidRDefault="004B6F8A"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41/41 (100%)</w:t>
            </w:r>
          </w:p>
          <w:p w14:paraId="5DCC68D5" w14:textId="013B4FDA" w:rsidR="00987C71" w:rsidRPr="00E6172C" w:rsidRDefault="004B6F8A"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74</w:t>
            </w:r>
            <w:r w:rsidR="00987C71" w:rsidRPr="00E6172C">
              <w:rPr>
                <w:rFonts w:cs="Arial"/>
                <w:sz w:val="20"/>
                <w:szCs w:val="20"/>
                <w:lang w:val="en-GB" w:eastAsia="zh-CN"/>
              </w:rPr>
              <w:t>/</w:t>
            </w:r>
            <w:r w:rsidRPr="00E6172C">
              <w:rPr>
                <w:rFonts w:cs="Arial"/>
                <w:sz w:val="20"/>
                <w:szCs w:val="20"/>
                <w:lang w:val="en-GB" w:eastAsia="zh-CN"/>
              </w:rPr>
              <w:t>74</w:t>
            </w:r>
            <w:r w:rsidR="00643E4C" w:rsidRPr="00E6172C">
              <w:rPr>
                <w:rFonts w:cs="Arial"/>
                <w:sz w:val="20"/>
                <w:szCs w:val="20"/>
                <w:lang w:val="en-GB" w:eastAsia="zh-CN"/>
              </w:rPr>
              <w:t xml:space="preserve"> (100%)</w:t>
            </w:r>
          </w:p>
        </w:tc>
      </w:tr>
      <w:tr w:rsidR="004A02B3" w:rsidRPr="00E6172C" w14:paraId="7B979ADE" w14:textId="77777777" w:rsidTr="000C07B6">
        <w:tc>
          <w:tcPr>
            <w:tcW w:w="1696" w:type="dxa"/>
          </w:tcPr>
          <w:p w14:paraId="08FA48ED" w14:textId="67A1CC5E"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4B</w:t>
            </w:r>
          </w:p>
        </w:tc>
        <w:tc>
          <w:tcPr>
            <w:tcW w:w="1528" w:type="dxa"/>
          </w:tcPr>
          <w:p w14:paraId="04CC58E9" w14:textId="6712CE8A"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iCs/>
                <w:sz w:val="20"/>
                <w:szCs w:val="20"/>
                <w:lang w:val="en-GB" w:eastAsia="zh-CN"/>
              </w:rPr>
              <w:t>myod</w:t>
            </w:r>
            <w:proofErr w:type="spellEnd"/>
            <w:r w:rsidRPr="00E6172C">
              <w:rPr>
                <w:rFonts w:cs="Arial"/>
                <w:sz w:val="20"/>
                <w:szCs w:val="20"/>
                <w:lang w:val="en-GB" w:eastAsia="zh-CN"/>
              </w:rPr>
              <w:t xml:space="preserve"> mRNA</w:t>
            </w:r>
          </w:p>
        </w:tc>
        <w:tc>
          <w:tcPr>
            <w:tcW w:w="2959" w:type="dxa"/>
          </w:tcPr>
          <w:p w14:paraId="590F780F" w14:textId="3194187F"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p>
          <w:p w14:paraId="194C15AA" w14:textId="78E7C35F"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iCs/>
                <w:sz w:val="20"/>
                <w:szCs w:val="20"/>
                <w:lang w:val="en-GB" w:eastAsia="zh-CN"/>
              </w:rPr>
              <w:t>tbxta</w:t>
            </w:r>
            <w:proofErr w:type="spellEnd"/>
            <w:r w:rsidRPr="00E6172C">
              <w:rPr>
                <w:rFonts w:cs="Arial"/>
                <w:sz w:val="20"/>
                <w:szCs w:val="20"/>
                <w:lang w:val="en-GB" w:eastAsia="zh-CN"/>
              </w:rPr>
              <w:t xml:space="preserve"> MO</w:t>
            </w:r>
          </w:p>
          <w:p w14:paraId="2E7B8796" w14:textId="4D19EB1C"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tbx16</w:t>
            </w:r>
            <w:r w:rsidRPr="00E6172C">
              <w:rPr>
                <w:rFonts w:cs="Arial"/>
                <w:sz w:val="20"/>
                <w:szCs w:val="20"/>
                <w:lang w:val="en-GB" w:eastAsia="zh-CN"/>
              </w:rPr>
              <w:t xml:space="preserve"> MO</w:t>
            </w:r>
          </w:p>
        </w:tc>
        <w:tc>
          <w:tcPr>
            <w:tcW w:w="3560" w:type="dxa"/>
          </w:tcPr>
          <w:p w14:paraId="1AC0792F" w14:textId="17896E62" w:rsidR="004A02B3" w:rsidRPr="00E6172C" w:rsidRDefault="00643E4C"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8/28 (100%)</w:t>
            </w:r>
          </w:p>
          <w:p w14:paraId="5FF3C787" w14:textId="6CE6AEB9" w:rsidR="00643E4C" w:rsidRPr="00E6172C" w:rsidRDefault="00643E4C"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20/21 </w:t>
            </w:r>
            <w:r w:rsidR="00600133" w:rsidRPr="00E6172C">
              <w:rPr>
                <w:rFonts w:cs="Arial"/>
                <w:sz w:val="20"/>
                <w:szCs w:val="20"/>
                <w:lang w:val="en-GB" w:eastAsia="zh-CN"/>
              </w:rPr>
              <w:t xml:space="preserve"> </w:t>
            </w:r>
            <w:r w:rsidRPr="00E6172C">
              <w:rPr>
                <w:rFonts w:cs="Arial"/>
                <w:sz w:val="20"/>
                <w:szCs w:val="20"/>
                <w:lang w:val="en-GB" w:eastAsia="zh-CN"/>
              </w:rPr>
              <w:t>(95%)</w:t>
            </w:r>
          </w:p>
          <w:p w14:paraId="540D4E06" w14:textId="2F9F6696" w:rsidR="00643E4C" w:rsidRPr="00E6172C" w:rsidRDefault="00643E4C"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20/22 </w:t>
            </w:r>
            <w:r w:rsidR="00600133" w:rsidRPr="00E6172C">
              <w:rPr>
                <w:rFonts w:cs="Arial"/>
                <w:sz w:val="20"/>
                <w:szCs w:val="20"/>
                <w:lang w:val="en-GB" w:eastAsia="zh-CN"/>
              </w:rPr>
              <w:t xml:space="preserve"> </w:t>
            </w:r>
            <w:r w:rsidRPr="00E6172C">
              <w:rPr>
                <w:rFonts w:cs="Arial"/>
                <w:sz w:val="20"/>
                <w:szCs w:val="20"/>
                <w:lang w:val="en-GB" w:eastAsia="zh-CN"/>
              </w:rPr>
              <w:t>(91%)</w:t>
            </w:r>
          </w:p>
        </w:tc>
      </w:tr>
      <w:tr w:rsidR="00643E4C" w:rsidRPr="00E6172C" w14:paraId="55C894A9" w14:textId="77777777" w:rsidTr="000C07B6">
        <w:tc>
          <w:tcPr>
            <w:tcW w:w="1696" w:type="dxa"/>
          </w:tcPr>
          <w:p w14:paraId="421A403F" w14:textId="77777777" w:rsidR="00643E4C" w:rsidRPr="00E6172C" w:rsidRDefault="00643E4C" w:rsidP="00034EC8">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4B</w:t>
            </w:r>
          </w:p>
        </w:tc>
        <w:tc>
          <w:tcPr>
            <w:tcW w:w="1528" w:type="dxa"/>
          </w:tcPr>
          <w:p w14:paraId="041F7F0A" w14:textId="5546ABEA" w:rsidR="00643E4C" w:rsidRPr="00E6172C" w:rsidRDefault="00643E4C" w:rsidP="00034EC8">
            <w:pPr>
              <w:widowControl w:val="0"/>
              <w:autoSpaceDE w:val="0"/>
              <w:autoSpaceDN w:val="0"/>
              <w:adjustRightInd w:val="0"/>
              <w:spacing w:line="276" w:lineRule="auto"/>
              <w:jc w:val="both"/>
              <w:rPr>
                <w:rFonts w:cs="Arial"/>
                <w:i/>
                <w:iCs/>
                <w:sz w:val="20"/>
                <w:szCs w:val="20"/>
                <w:lang w:val="en-GB" w:eastAsia="zh-CN"/>
              </w:rPr>
            </w:pPr>
            <w:r w:rsidRPr="00E6172C">
              <w:rPr>
                <w:rFonts w:cs="Arial"/>
                <w:i/>
                <w:iCs/>
                <w:sz w:val="20"/>
                <w:szCs w:val="20"/>
                <w:lang w:val="en-GB" w:eastAsia="zh-CN"/>
              </w:rPr>
              <w:t xml:space="preserve">myf5 </w:t>
            </w:r>
            <w:r w:rsidRPr="00E6172C">
              <w:rPr>
                <w:rFonts w:cs="Arial"/>
                <w:sz w:val="20"/>
                <w:szCs w:val="20"/>
                <w:lang w:val="en-GB" w:eastAsia="zh-CN"/>
              </w:rPr>
              <w:t xml:space="preserve"> mRNA</w:t>
            </w:r>
          </w:p>
        </w:tc>
        <w:tc>
          <w:tcPr>
            <w:tcW w:w="2959" w:type="dxa"/>
          </w:tcPr>
          <w:p w14:paraId="4759676B" w14:textId="197C92C9" w:rsidR="00643E4C" w:rsidRPr="00E6172C" w:rsidRDefault="00643E4C" w:rsidP="00034EC8">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p>
          <w:p w14:paraId="4BE143F8" w14:textId="77777777" w:rsidR="00643E4C" w:rsidRPr="00E6172C" w:rsidRDefault="00643E4C" w:rsidP="00034EC8">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iCs/>
                <w:sz w:val="20"/>
                <w:szCs w:val="20"/>
                <w:lang w:val="en-GB" w:eastAsia="zh-CN"/>
              </w:rPr>
              <w:t>tbxta</w:t>
            </w:r>
            <w:proofErr w:type="spellEnd"/>
            <w:r w:rsidRPr="00E6172C">
              <w:rPr>
                <w:rFonts w:cs="Arial"/>
                <w:sz w:val="20"/>
                <w:szCs w:val="20"/>
                <w:lang w:val="en-GB" w:eastAsia="zh-CN"/>
              </w:rPr>
              <w:t xml:space="preserve"> MO</w:t>
            </w:r>
          </w:p>
          <w:p w14:paraId="1BF9619B" w14:textId="77777777" w:rsidR="00643E4C" w:rsidRPr="00E6172C" w:rsidRDefault="00643E4C" w:rsidP="00034EC8">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tbx16</w:t>
            </w:r>
            <w:r w:rsidRPr="00E6172C">
              <w:rPr>
                <w:rFonts w:cs="Arial"/>
                <w:sz w:val="20"/>
                <w:szCs w:val="20"/>
                <w:lang w:val="en-GB" w:eastAsia="zh-CN"/>
              </w:rPr>
              <w:t xml:space="preserve"> MO</w:t>
            </w:r>
          </w:p>
        </w:tc>
        <w:tc>
          <w:tcPr>
            <w:tcW w:w="3560" w:type="dxa"/>
          </w:tcPr>
          <w:p w14:paraId="492228FC" w14:textId="77777777" w:rsidR="00643E4C" w:rsidRPr="00E6172C" w:rsidRDefault="00643E4C" w:rsidP="00034EC8">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0/30 (100%)</w:t>
            </w:r>
          </w:p>
          <w:p w14:paraId="3E8B35CC" w14:textId="2A8FE23B" w:rsidR="00643E4C" w:rsidRPr="00E6172C" w:rsidRDefault="00643E4C" w:rsidP="00034EC8">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12/19 </w:t>
            </w:r>
            <w:r w:rsidR="00600133" w:rsidRPr="00E6172C">
              <w:rPr>
                <w:rFonts w:cs="Arial"/>
                <w:sz w:val="20"/>
                <w:szCs w:val="20"/>
                <w:lang w:val="en-GB" w:eastAsia="zh-CN"/>
              </w:rPr>
              <w:t xml:space="preserve"> </w:t>
            </w:r>
            <w:r w:rsidRPr="00E6172C">
              <w:rPr>
                <w:rFonts w:cs="Arial"/>
                <w:sz w:val="20"/>
                <w:szCs w:val="20"/>
                <w:lang w:val="en-GB" w:eastAsia="zh-CN"/>
              </w:rPr>
              <w:t>(63%)</w:t>
            </w:r>
          </w:p>
          <w:p w14:paraId="7D9B9C50" w14:textId="65F95DC9" w:rsidR="00643E4C" w:rsidRPr="00E6172C" w:rsidRDefault="00643E4C" w:rsidP="00034EC8">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19/20 </w:t>
            </w:r>
            <w:r w:rsidR="00600133" w:rsidRPr="00E6172C">
              <w:rPr>
                <w:rFonts w:cs="Arial"/>
                <w:sz w:val="20"/>
                <w:szCs w:val="20"/>
                <w:lang w:val="en-GB" w:eastAsia="zh-CN"/>
              </w:rPr>
              <w:t xml:space="preserve"> </w:t>
            </w:r>
            <w:r w:rsidRPr="00E6172C">
              <w:rPr>
                <w:rFonts w:cs="Arial"/>
                <w:sz w:val="20"/>
                <w:szCs w:val="20"/>
                <w:lang w:val="en-GB" w:eastAsia="zh-CN"/>
              </w:rPr>
              <w:t>(95%)</w:t>
            </w:r>
          </w:p>
        </w:tc>
      </w:tr>
      <w:tr w:rsidR="004A02B3" w:rsidRPr="00E6172C" w14:paraId="0DDB783C" w14:textId="77777777" w:rsidTr="000C07B6">
        <w:tc>
          <w:tcPr>
            <w:tcW w:w="1696" w:type="dxa"/>
          </w:tcPr>
          <w:p w14:paraId="4A36F9DF" w14:textId="0974B04E"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4B</w:t>
            </w:r>
          </w:p>
        </w:tc>
        <w:tc>
          <w:tcPr>
            <w:tcW w:w="1528" w:type="dxa"/>
          </w:tcPr>
          <w:p w14:paraId="3A1CC3F7" w14:textId="123F84CC" w:rsidR="004A02B3" w:rsidRPr="00E6172C" w:rsidRDefault="004A02B3" w:rsidP="004A02B3">
            <w:pPr>
              <w:widowControl w:val="0"/>
              <w:autoSpaceDE w:val="0"/>
              <w:autoSpaceDN w:val="0"/>
              <w:adjustRightInd w:val="0"/>
              <w:spacing w:line="276" w:lineRule="auto"/>
              <w:jc w:val="both"/>
              <w:rPr>
                <w:rFonts w:cs="Arial"/>
                <w:i/>
                <w:iCs/>
                <w:sz w:val="20"/>
                <w:szCs w:val="20"/>
                <w:lang w:val="en-GB" w:eastAsia="zh-CN"/>
              </w:rPr>
            </w:pPr>
            <w:r w:rsidRPr="00E6172C">
              <w:rPr>
                <w:rFonts w:cs="Arial"/>
                <w:i/>
                <w:iCs/>
                <w:sz w:val="20"/>
                <w:szCs w:val="20"/>
                <w:lang w:val="en-GB" w:eastAsia="zh-CN"/>
              </w:rPr>
              <w:t xml:space="preserve">fgf8a </w:t>
            </w:r>
            <w:r w:rsidRPr="00E6172C">
              <w:rPr>
                <w:rFonts w:cs="Arial"/>
                <w:sz w:val="20"/>
                <w:szCs w:val="20"/>
                <w:lang w:val="en-GB" w:eastAsia="zh-CN"/>
              </w:rPr>
              <w:t xml:space="preserve"> mRNA</w:t>
            </w:r>
          </w:p>
        </w:tc>
        <w:tc>
          <w:tcPr>
            <w:tcW w:w="2959" w:type="dxa"/>
          </w:tcPr>
          <w:p w14:paraId="75CF12A5" w14:textId="5B17E9E8"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p>
          <w:p w14:paraId="240B2C52"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iCs/>
                <w:sz w:val="20"/>
                <w:szCs w:val="20"/>
                <w:lang w:val="en-GB" w:eastAsia="zh-CN"/>
              </w:rPr>
              <w:t>tbxta</w:t>
            </w:r>
            <w:proofErr w:type="spellEnd"/>
            <w:r w:rsidRPr="00E6172C">
              <w:rPr>
                <w:rFonts w:cs="Arial"/>
                <w:sz w:val="20"/>
                <w:szCs w:val="20"/>
                <w:lang w:val="en-GB" w:eastAsia="zh-CN"/>
              </w:rPr>
              <w:t xml:space="preserve"> MO</w:t>
            </w:r>
          </w:p>
          <w:p w14:paraId="7C96C068" w14:textId="5BAFFA50"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tbx16</w:t>
            </w:r>
            <w:r w:rsidRPr="00E6172C">
              <w:rPr>
                <w:rFonts w:cs="Arial"/>
                <w:sz w:val="20"/>
                <w:szCs w:val="20"/>
                <w:lang w:val="en-GB" w:eastAsia="zh-CN"/>
              </w:rPr>
              <w:t xml:space="preserve"> MO</w:t>
            </w:r>
          </w:p>
        </w:tc>
        <w:tc>
          <w:tcPr>
            <w:tcW w:w="3560" w:type="dxa"/>
          </w:tcPr>
          <w:p w14:paraId="3ABDA301" w14:textId="6419CBBA" w:rsidR="004A02B3" w:rsidRPr="00E6172C" w:rsidRDefault="00643E4C"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0/30 (100%)</w:t>
            </w:r>
          </w:p>
          <w:p w14:paraId="38D7A095" w14:textId="1F9659A2" w:rsidR="00643E4C" w:rsidRPr="00E6172C" w:rsidRDefault="00643E4C"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9/20</w:t>
            </w:r>
            <w:r w:rsidR="00600133" w:rsidRPr="00E6172C">
              <w:rPr>
                <w:rFonts w:cs="Arial"/>
                <w:sz w:val="20"/>
                <w:szCs w:val="20"/>
                <w:lang w:val="en-GB" w:eastAsia="zh-CN"/>
              </w:rPr>
              <w:t xml:space="preserve"> </w:t>
            </w:r>
            <w:r w:rsidRPr="00E6172C">
              <w:rPr>
                <w:rFonts w:cs="Arial"/>
                <w:sz w:val="20"/>
                <w:szCs w:val="20"/>
                <w:lang w:val="en-GB" w:eastAsia="zh-CN"/>
              </w:rPr>
              <w:t xml:space="preserve"> (95%)</w:t>
            </w:r>
          </w:p>
          <w:p w14:paraId="3E604247" w14:textId="54ECE83D" w:rsidR="00643E4C" w:rsidRPr="00E6172C" w:rsidRDefault="00643E4C"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8/20</w:t>
            </w:r>
            <w:r w:rsidR="00600133" w:rsidRPr="00E6172C">
              <w:rPr>
                <w:rFonts w:cs="Arial"/>
                <w:sz w:val="20"/>
                <w:szCs w:val="20"/>
                <w:lang w:val="en-GB" w:eastAsia="zh-CN"/>
              </w:rPr>
              <w:t xml:space="preserve"> </w:t>
            </w:r>
            <w:r w:rsidRPr="00E6172C">
              <w:rPr>
                <w:rFonts w:cs="Arial"/>
                <w:sz w:val="20"/>
                <w:szCs w:val="20"/>
                <w:lang w:val="en-GB" w:eastAsia="zh-CN"/>
              </w:rPr>
              <w:t xml:space="preserve"> (90%)</w:t>
            </w:r>
          </w:p>
        </w:tc>
      </w:tr>
      <w:tr w:rsidR="004A02B3" w:rsidRPr="00E6172C" w14:paraId="43C22928" w14:textId="77777777" w:rsidTr="000C07B6">
        <w:tc>
          <w:tcPr>
            <w:tcW w:w="1696" w:type="dxa"/>
          </w:tcPr>
          <w:p w14:paraId="1782F262" w14:textId="202351BA"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4B</w:t>
            </w:r>
          </w:p>
        </w:tc>
        <w:tc>
          <w:tcPr>
            <w:tcW w:w="1528" w:type="dxa"/>
          </w:tcPr>
          <w:p w14:paraId="15995193" w14:textId="6EB80FB1" w:rsidR="004A02B3" w:rsidRPr="00E6172C" w:rsidRDefault="004A02B3" w:rsidP="004A02B3">
            <w:pPr>
              <w:widowControl w:val="0"/>
              <w:autoSpaceDE w:val="0"/>
              <w:autoSpaceDN w:val="0"/>
              <w:adjustRightInd w:val="0"/>
              <w:spacing w:line="276" w:lineRule="auto"/>
              <w:jc w:val="both"/>
              <w:rPr>
                <w:rFonts w:cs="Arial"/>
                <w:i/>
                <w:iCs/>
                <w:sz w:val="20"/>
                <w:szCs w:val="20"/>
                <w:lang w:val="en-GB" w:eastAsia="zh-CN"/>
              </w:rPr>
            </w:pPr>
            <w:r w:rsidRPr="00E6172C">
              <w:rPr>
                <w:rFonts w:cs="Arial"/>
                <w:i/>
                <w:iCs/>
                <w:sz w:val="20"/>
                <w:szCs w:val="20"/>
                <w:lang w:val="en-GB" w:eastAsia="zh-CN"/>
              </w:rPr>
              <w:t>fgf3</w:t>
            </w:r>
            <w:r w:rsidRPr="00E6172C">
              <w:rPr>
                <w:rFonts w:cs="Arial"/>
                <w:sz w:val="20"/>
                <w:szCs w:val="20"/>
                <w:lang w:val="en-GB" w:eastAsia="zh-CN"/>
              </w:rPr>
              <w:t xml:space="preserve"> mRNA</w:t>
            </w:r>
          </w:p>
        </w:tc>
        <w:tc>
          <w:tcPr>
            <w:tcW w:w="2959" w:type="dxa"/>
          </w:tcPr>
          <w:p w14:paraId="3C6D7ACC" w14:textId="3F754EA9"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p>
          <w:p w14:paraId="4F0CC990"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iCs/>
                <w:sz w:val="20"/>
                <w:szCs w:val="20"/>
                <w:lang w:val="en-GB" w:eastAsia="zh-CN"/>
              </w:rPr>
              <w:t>tbxta</w:t>
            </w:r>
            <w:proofErr w:type="spellEnd"/>
            <w:r w:rsidRPr="00E6172C">
              <w:rPr>
                <w:rFonts w:cs="Arial"/>
                <w:sz w:val="20"/>
                <w:szCs w:val="20"/>
                <w:lang w:val="en-GB" w:eastAsia="zh-CN"/>
              </w:rPr>
              <w:t xml:space="preserve"> MO</w:t>
            </w:r>
          </w:p>
          <w:p w14:paraId="35DB422E" w14:textId="389D70E8"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tbx16</w:t>
            </w:r>
            <w:r w:rsidRPr="00E6172C">
              <w:rPr>
                <w:rFonts w:cs="Arial"/>
                <w:sz w:val="20"/>
                <w:szCs w:val="20"/>
                <w:lang w:val="en-GB" w:eastAsia="zh-CN"/>
              </w:rPr>
              <w:t xml:space="preserve"> MO</w:t>
            </w:r>
          </w:p>
        </w:tc>
        <w:tc>
          <w:tcPr>
            <w:tcW w:w="3560" w:type="dxa"/>
          </w:tcPr>
          <w:p w14:paraId="1844E423" w14:textId="77777777" w:rsidR="004A02B3" w:rsidRPr="00E6172C" w:rsidRDefault="0060013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5/25 (100%)</w:t>
            </w:r>
          </w:p>
          <w:p w14:paraId="2E0ED78A" w14:textId="77777777" w:rsidR="00600133" w:rsidRPr="00E6172C" w:rsidRDefault="0060013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7/17 (100%)</w:t>
            </w:r>
          </w:p>
          <w:p w14:paraId="3786A705" w14:textId="22C153B5" w:rsidR="00600133" w:rsidRPr="00E6172C" w:rsidRDefault="0060013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1/14  (79%)</w:t>
            </w:r>
          </w:p>
        </w:tc>
      </w:tr>
      <w:tr w:rsidR="004A02B3" w:rsidRPr="00E6172C" w14:paraId="4ADCD750" w14:textId="77777777" w:rsidTr="000C07B6">
        <w:tc>
          <w:tcPr>
            <w:tcW w:w="1696" w:type="dxa"/>
          </w:tcPr>
          <w:p w14:paraId="5CB27503" w14:textId="17365CEB"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4B</w:t>
            </w:r>
          </w:p>
        </w:tc>
        <w:tc>
          <w:tcPr>
            <w:tcW w:w="1528" w:type="dxa"/>
          </w:tcPr>
          <w:p w14:paraId="453FCA42" w14:textId="616C8218" w:rsidR="004A02B3" w:rsidRPr="00E6172C" w:rsidRDefault="004A02B3" w:rsidP="004A02B3">
            <w:pPr>
              <w:widowControl w:val="0"/>
              <w:autoSpaceDE w:val="0"/>
              <w:autoSpaceDN w:val="0"/>
              <w:adjustRightInd w:val="0"/>
              <w:spacing w:line="276" w:lineRule="auto"/>
              <w:jc w:val="both"/>
              <w:rPr>
                <w:rFonts w:cs="Arial"/>
                <w:i/>
                <w:iCs/>
                <w:sz w:val="20"/>
                <w:szCs w:val="20"/>
                <w:lang w:val="en-GB" w:eastAsia="zh-CN"/>
              </w:rPr>
            </w:pPr>
            <w:r w:rsidRPr="00E6172C">
              <w:rPr>
                <w:rFonts w:cs="Arial"/>
                <w:i/>
                <w:iCs/>
                <w:sz w:val="20"/>
                <w:szCs w:val="20"/>
                <w:lang w:val="en-GB" w:eastAsia="zh-CN"/>
              </w:rPr>
              <w:t>fgf4</w:t>
            </w:r>
            <w:r w:rsidRPr="00E6172C">
              <w:rPr>
                <w:rFonts w:cs="Arial"/>
                <w:sz w:val="20"/>
                <w:szCs w:val="20"/>
                <w:lang w:val="en-GB" w:eastAsia="zh-CN"/>
              </w:rPr>
              <w:t xml:space="preserve"> mRNA</w:t>
            </w:r>
          </w:p>
        </w:tc>
        <w:tc>
          <w:tcPr>
            <w:tcW w:w="2959" w:type="dxa"/>
          </w:tcPr>
          <w:p w14:paraId="1C0D64EA" w14:textId="12577A05"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p>
          <w:p w14:paraId="48E52A04"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iCs/>
                <w:sz w:val="20"/>
                <w:szCs w:val="20"/>
                <w:lang w:val="en-GB" w:eastAsia="zh-CN"/>
              </w:rPr>
              <w:t>tbxta</w:t>
            </w:r>
            <w:proofErr w:type="spellEnd"/>
            <w:r w:rsidRPr="00E6172C">
              <w:rPr>
                <w:rFonts w:cs="Arial"/>
                <w:sz w:val="20"/>
                <w:szCs w:val="20"/>
                <w:lang w:val="en-GB" w:eastAsia="zh-CN"/>
              </w:rPr>
              <w:t xml:space="preserve"> MO</w:t>
            </w:r>
          </w:p>
          <w:p w14:paraId="3B3F1B78" w14:textId="1A89C076"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tbx16</w:t>
            </w:r>
            <w:r w:rsidRPr="00E6172C">
              <w:rPr>
                <w:rFonts w:cs="Arial"/>
                <w:sz w:val="20"/>
                <w:szCs w:val="20"/>
                <w:lang w:val="en-GB" w:eastAsia="zh-CN"/>
              </w:rPr>
              <w:t xml:space="preserve"> MO</w:t>
            </w:r>
          </w:p>
        </w:tc>
        <w:tc>
          <w:tcPr>
            <w:tcW w:w="3560" w:type="dxa"/>
          </w:tcPr>
          <w:p w14:paraId="20585B90" w14:textId="77777777" w:rsidR="00600133" w:rsidRPr="00E6172C" w:rsidRDefault="00600133" w:rsidP="0060013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8/28 (100%)</w:t>
            </w:r>
          </w:p>
          <w:p w14:paraId="44000CE3" w14:textId="77777777" w:rsidR="00600133" w:rsidRPr="00E6172C" w:rsidRDefault="00600133" w:rsidP="0060013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9/19 (100%)</w:t>
            </w:r>
          </w:p>
          <w:p w14:paraId="7F0DAE18" w14:textId="6DB5077B" w:rsidR="00600133" w:rsidRPr="00E6172C" w:rsidRDefault="00600133" w:rsidP="0060013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2/14  (86%)</w:t>
            </w:r>
          </w:p>
        </w:tc>
      </w:tr>
      <w:tr w:rsidR="004A02B3" w:rsidRPr="00E6172C" w14:paraId="5214A5CC" w14:textId="77777777" w:rsidTr="000C07B6">
        <w:tc>
          <w:tcPr>
            <w:tcW w:w="1696" w:type="dxa"/>
          </w:tcPr>
          <w:p w14:paraId="16325149" w14:textId="777AD07F"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4B</w:t>
            </w:r>
          </w:p>
        </w:tc>
        <w:tc>
          <w:tcPr>
            <w:tcW w:w="1528" w:type="dxa"/>
          </w:tcPr>
          <w:p w14:paraId="236521B5" w14:textId="15EACF3C" w:rsidR="004A02B3" w:rsidRPr="00E6172C" w:rsidRDefault="004A02B3" w:rsidP="004A02B3">
            <w:pPr>
              <w:widowControl w:val="0"/>
              <w:autoSpaceDE w:val="0"/>
              <w:autoSpaceDN w:val="0"/>
              <w:adjustRightInd w:val="0"/>
              <w:spacing w:line="276" w:lineRule="auto"/>
              <w:jc w:val="both"/>
              <w:rPr>
                <w:rFonts w:cs="Arial"/>
                <w:i/>
                <w:iCs/>
                <w:sz w:val="20"/>
                <w:szCs w:val="20"/>
                <w:lang w:val="en-GB" w:eastAsia="zh-CN"/>
              </w:rPr>
            </w:pPr>
            <w:r w:rsidRPr="00E6172C">
              <w:rPr>
                <w:rFonts w:cs="Arial"/>
                <w:i/>
                <w:iCs/>
                <w:sz w:val="20"/>
                <w:szCs w:val="20"/>
                <w:lang w:val="en-GB" w:eastAsia="zh-CN"/>
              </w:rPr>
              <w:t>fgf8a</w:t>
            </w:r>
            <w:r w:rsidRPr="00E6172C">
              <w:rPr>
                <w:rFonts w:cs="Arial"/>
                <w:sz w:val="20"/>
                <w:szCs w:val="20"/>
                <w:lang w:val="en-GB" w:eastAsia="zh-CN"/>
              </w:rPr>
              <w:t xml:space="preserve"> mRNA</w:t>
            </w:r>
          </w:p>
        </w:tc>
        <w:tc>
          <w:tcPr>
            <w:tcW w:w="2959" w:type="dxa"/>
          </w:tcPr>
          <w:p w14:paraId="5ECDD740" w14:textId="40F0D660"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p>
          <w:p w14:paraId="19C79036"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iCs/>
                <w:sz w:val="20"/>
                <w:szCs w:val="20"/>
                <w:lang w:val="en-GB" w:eastAsia="zh-CN"/>
              </w:rPr>
              <w:t>tbxta</w:t>
            </w:r>
            <w:proofErr w:type="spellEnd"/>
            <w:r w:rsidRPr="00E6172C">
              <w:rPr>
                <w:rFonts w:cs="Arial"/>
                <w:sz w:val="20"/>
                <w:szCs w:val="20"/>
                <w:lang w:val="en-GB" w:eastAsia="zh-CN"/>
              </w:rPr>
              <w:t xml:space="preserve"> MO</w:t>
            </w:r>
          </w:p>
          <w:p w14:paraId="79CADB77" w14:textId="17F438EB"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tbx16</w:t>
            </w:r>
            <w:r w:rsidRPr="00E6172C">
              <w:rPr>
                <w:rFonts w:cs="Arial"/>
                <w:sz w:val="20"/>
                <w:szCs w:val="20"/>
                <w:lang w:val="en-GB" w:eastAsia="zh-CN"/>
              </w:rPr>
              <w:t xml:space="preserve"> MO</w:t>
            </w:r>
          </w:p>
        </w:tc>
        <w:tc>
          <w:tcPr>
            <w:tcW w:w="3560" w:type="dxa"/>
          </w:tcPr>
          <w:p w14:paraId="557560CB" w14:textId="77777777" w:rsidR="00600133" w:rsidRPr="00E6172C" w:rsidRDefault="0060013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0/30 (100%)</w:t>
            </w:r>
          </w:p>
          <w:p w14:paraId="4ACAD301" w14:textId="0C5B43F7" w:rsidR="004A02B3" w:rsidRPr="00E6172C" w:rsidRDefault="0060013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4/16  (88%)</w:t>
            </w:r>
          </w:p>
          <w:p w14:paraId="765265B4" w14:textId="244B067E" w:rsidR="00600133" w:rsidRPr="00E6172C" w:rsidRDefault="0060013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0/12  (83%)</w:t>
            </w:r>
          </w:p>
        </w:tc>
      </w:tr>
      <w:tr w:rsidR="004A02B3" w:rsidRPr="00E6172C" w14:paraId="64F2F63C" w14:textId="77777777" w:rsidTr="000C07B6">
        <w:tc>
          <w:tcPr>
            <w:tcW w:w="1696" w:type="dxa"/>
          </w:tcPr>
          <w:p w14:paraId="5A56B862" w14:textId="2A34D133"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4C</w:t>
            </w:r>
          </w:p>
        </w:tc>
        <w:tc>
          <w:tcPr>
            <w:tcW w:w="1528" w:type="dxa"/>
          </w:tcPr>
          <w:p w14:paraId="4BEC7D50" w14:textId="42F4BED8" w:rsidR="004A02B3" w:rsidRPr="00E6172C" w:rsidRDefault="004A02B3" w:rsidP="004A02B3">
            <w:pPr>
              <w:widowControl w:val="0"/>
              <w:autoSpaceDE w:val="0"/>
              <w:autoSpaceDN w:val="0"/>
              <w:adjustRightInd w:val="0"/>
              <w:spacing w:line="276" w:lineRule="auto"/>
              <w:jc w:val="both"/>
              <w:rPr>
                <w:rFonts w:cs="Arial"/>
                <w:i/>
                <w:iCs/>
                <w:sz w:val="20"/>
                <w:szCs w:val="20"/>
                <w:lang w:val="en-GB" w:eastAsia="zh-CN"/>
              </w:rPr>
            </w:pPr>
            <w:proofErr w:type="spellStart"/>
            <w:r w:rsidRPr="00E6172C">
              <w:rPr>
                <w:rFonts w:cs="Arial"/>
                <w:i/>
                <w:iCs/>
                <w:sz w:val="20"/>
                <w:szCs w:val="20"/>
                <w:lang w:val="en-GB" w:eastAsia="zh-CN"/>
              </w:rPr>
              <w:t>myod</w:t>
            </w:r>
            <w:proofErr w:type="spellEnd"/>
            <w:r w:rsidRPr="00E6172C">
              <w:rPr>
                <w:rFonts w:cs="Arial"/>
                <w:sz w:val="20"/>
                <w:szCs w:val="20"/>
                <w:lang w:val="en-GB" w:eastAsia="zh-CN"/>
              </w:rPr>
              <w:t xml:space="preserve"> mRNA</w:t>
            </w:r>
          </w:p>
        </w:tc>
        <w:tc>
          <w:tcPr>
            <w:tcW w:w="2959" w:type="dxa"/>
          </w:tcPr>
          <w:p w14:paraId="424A462D" w14:textId="725D026E"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p>
          <w:p w14:paraId="367300CB"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iCs/>
                <w:sz w:val="20"/>
                <w:szCs w:val="20"/>
                <w:lang w:val="en-GB" w:eastAsia="zh-CN"/>
              </w:rPr>
              <w:t>tbxta</w:t>
            </w:r>
            <w:proofErr w:type="spellEnd"/>
            <w:r w:rsidRPr="00E6172C">
              <w:rPr>
                <w:rFonts w:cs="Arial"/>
                <w:sz w:val="20"/>
                <w:szCs w:val="20"/>
                <w:lang w:val="en-GB" w:eastAsia="zh-CN"/>
              </w:rPr>
              <w:t xml:space="preserve"> MO</w:t>
            </w:r>
          </w:p>
          <w:p w14:paraId="0B4B1ABD"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tbx16</w:t>
            </w:r>
            <w:r w:rsidRPr="00E6172C">
              <w:rPr>
                <w:rFonts w:cs="Arial"/>
                <w:sz w:val="20"/>
                <w:szCs w:val="20"/>
                <w:lang w:val="en-GB" w:eastAsia="zh-CN"/>
              </w:rPr>
              <w:t xml:space="preserve"> MO</w:t>
            </w:r>
          </w:p>
          <w:p w14:paraId="3EAE4CA4"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sz w:val="20"/>
                <w:szCs w:val="20"/>
                <w:lang w:val="en-GB" w:eastAsia="zh-CN"/>
              </w:rPr>
              <w:t>cyA</w:t>
            </w:r>
            <w:proofErr w:type="spellEnd"/>
          </w:p>
          <w:p w14:paraId="563ABC3C"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sz w:val="20"/>
                <w:szCs w:val="20"/>
                <w:lang w:val="en-GB" w:eastAsia="zh-CN"/>
              </w:rPr>
              <w:t>cyA</w:t>
            </w:r>
            <w:proofErr w:type="spellEnd"/>
            <w:r w:rsidRPr="00E6172C">
              <w:rPr>
                <w:rFonts w:cs="Arial"/>
                <w:sz w:val="20"/>
                <w:szCs w:val="20"/>
                <w:lang w:val="en-GB" w:eastAsia="zh-CN"/>
              </w:rPr>
              <w:t xml:space="preserve"> + </w:t>
            </w:r>
            <w:proofErr w:type="spellStart"/>
            <w:r w:rsidRPr="00E6172C">
              <w:rPr>
                <w:rFonts w:cs="Arial"/>
                <w:sz w:val="20"/>
                <w:szCs w:val="20"/>
                <w:lang w:val="en-GB" w:eastAsia="zh-CN"/>
              </w:rPr>
              <w:t>tbxta</w:t>
            </w:r>
            <w:proofErr w:type="spellEnd"/>
            <w:r w:rsidRPr="00E6172C">
              <w:rPr>
                <w:rFonts w:cs="Arial"/>
                <w:sz w:val="20"/>
                <w:szCs w:val="20"/>
                <w:lang w:val="en-GB" w:eastAsia="zh-CN"/>
              </w:rPr>
              <w:t xml:space="preserve"> MO</w:t>
            </w:r>
          </w:p>
          <w:p w14:paraId="4A904D9D" w14:textId="270F73FF"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sz w:val="20"/>
                <w:szCs w:val="20"/>
                <w:lang w:val="en-GB" w:eastAsia="zh-CN"/>
              </w:rPr>
              <w:t>cyA</w:t>
            </w:r>
            <w:proofErr w:type="spellEnd"/>
            <w:r w:rsidRPr="00E6172C">
              <w:rPr>
                <w:rFonts w:cs="Arial"/>
                <w:sz w:val="20"/>
                <w:szCs w:val="20"/>
                <w:lang w:val="en-GB" w:eastAsia="zh-CN"/>
              </w:rPr>
              <w:t xml:space="preserve"> + tbx16 MO</w:t>
            </w:r>
          </w:p>
        </w:tc>
        <w:tc>
          <w:tcPr>
            <w:tcW w:w="3560" w:type="dxa"/>
          </w:tcPr>
          <w:p w14:paraId="2B89BA84" w14:textId="1D2501C2" w:rsidR="004A02B3" w:rsidRPr="00E6172C" w:rsidRDefault="0060013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1/31 (100%)</w:t>
            </w:r>
          </w:p>
          <w:p w14:paraId="27C5481F" w14:textId="6D44C63E" w:rsidR="00600133" w:rsidRPr="00E6172C" w:rsidRDefault="0060013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1/22  (95%)</w:t>
            </w:r>
          </w:p>
          <w:p w14:paraId="628D6E0B" w14:textId="2A951687" w:rsidR="00600133" w:rsidRPr="00E6172C" w:rsidRDefault="0060013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4/24 (100%)</w:t>
            </w:r>
          </w:p>
          <w:p w14:paraId="77D39323" w14:textId="1471CB97" w:rsidR="00600133" w:rsidRPr="00E6172C" w:rsidRDefault="0060013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0/30 (100%)</w:t>
            </w:r>
          </w:p>
          <w:p w14:paraId="2ED8F6DF" w14:textId="33CF163E" w:rsidR="00600133" w:rsidRPr="00E6172C" w:rsidRDefault="0060013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3/23 (100%)</w:t>
            </w:r>
          </w:p>
          <w:p w14:paraId="1CFE5AED" w14:textId="060B5F96" w:rsidR="00600133" w:rsidRPr="00E6172C" w:rsidRDefault="0060013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2/22 (100%)</w:t>
            </w:r>
          </w:p>
        </w:tc>
      </w:tr>
      <w:tr w:rsidR="004A02B3" w:rsidRPr="00E6172C" w14:paraId="70FF9F40" w14:textId="77777777" w:rsidTr="000C07B6">
        <w:tc>
          <w:tcPr>
            <w:tcW w:w="1696" w:type="dxa"/>
          </w:tcPr>
          <w:p w14:paraId="339731F4" w14:textId="572FF74D"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4C</w:t>
            </w:r>
          </w:p>
        </w:tc>
        <w:tc>
          <w:tcPr>
            <w:tcW w:w="1528" w:type="dxa"/>
          </w:tcPr>
          <w:p w14:paraId="4A642DF7" w14:textId="2EAAC8D6" w:rsidR="004A02B3" w:rsidRPr="00E6172C" w:rsidRDefault="004A02B3" w:rsidP="004A02B3">
            <w:pPr>
              <w:widowControl w:val="0"/>
              <w:autoSpaceDE w:val="0"/>
              <w:autoSpaceDN w:val="0"/>
              <w:adjustRightInd w:val="0"/>
              <w:spacing w:line="276" w:lineRule="auto"/>
              <w:jc w:val="both"/>
              <w:rPr>
                <w:rFonts w:cs="Arial"/>
                <w:i/>
                <w:iCs/>
                <w:sz w:val="20"/>
                <w:szCs w:val="20"/>
                <w:lang w:val="en-GB" w:eastAsia="zh-CN"/>
              </w:rPr>
            </w:pPr>
            <w:r w:rsidRPr="00E6172C">
              <w:rPr>
                <w:rFonts w:cs="Arial"/>
                <w:i/>
                <w:iCs/>
                <w:sz w:val="20"/>
                <w:szCs w:val="20"/>
                <w:lang w:val="en-GB" w:eastAsia="zh-CN"/>
              </w:rPr>
              <w:t>myf5</w:t>
            </w:r>
            <w:r w:rsidRPr="00E6172C">
              <w:rPr>
                <w:rFonts w:cs="Arial"/>
                <w:sz w:val="20"/>
                <w:szCs w:val="20"/>
                <w:lang w:val="en-GB" w:eastAsia="zh-CN"/>
              </w:rPr>
              <w:t xml:space="preserve"> mRNA</w:t>
            </w:r>
          </w:p>
        </w:tc>
        <w:tc>
          <w:tcPr>
            <w:tcW w:w="2959" w:type="dxa"/>
          </w:tcPr>
          <w:p w14:paraId="3B86C32A" w14:textId="753322D4"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p>
          <w:p w14:paraId="3BF9E312"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iCs/>
                <w:sz w:val="20"/>
                <w:szCs w:val="20"/>
                <w:lang w:val="en-GB" w:eastAsia="zh-CN"/>
              </w:rPr>
              <w:t>tbxta</w:t>
            </w:r>
            <w:proofErr w:type="spellEnd"/>
            <w:r w:rsidRPr="00E6172C">
              <w:rPr>
                <w:rFonts w:cs="Arial"/>
                <w:sz w:val="20"/>
                <w:szCs w:val="20"/>
                <w:lang w:val="en-GB" w:eastAsia="zh-CN"/>
              </w:rPr>
              <w:t xml:space="preserve"> MO</w:t>
            </w:r>
          </w:p>
          <w:p w14:paraId="7C8907F2"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tbx16</w:t>
            </w:r>
            <w:r w:rsidRPr="00E6172C">
              <w:rPr>
                <w:rFonts w:cs="Arial"/>
                <w:sz w:val="20"/>
                <w:szCs w:val="20"/>
                <w:lang w:val="en-GB" w:eastAsia="zh-CN"/>
              </w:rPr>
              <w:t xml:space="preserve"> MO</w:t>
            </w:r>
          </w:p>
          <w:p w14:paraId="3002CA06"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sz w:val="20"/>
                <w:szCs w:val="20"/>
                <w:lang w:val="en-GB" w:eastAsia="zh-CN"/>
              </w:rPr>
              <w:t>cyA</w:t>
            </w:r>
            <w:proofErr w:type="spellEnd"/>
          </w:p>
          <w:p w14:paraId="760D0C70"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sz w:val="20"/>
                <w:szCs w:val="20"/>
                <w:lang w:val="en-GB" w:eastAsia="zh-CN"/>
              </w:rPr>
              <w:t>cyA</w:t>
            </w:r>
            <w:proofErr w:type="spellEnd"/>
            <w:r w:rsidRPr="00E6172C">
              <w:rPr>
                <w:rFonts w:cs="Arial"/>
                <w:sz w:val="20"/>
                <w:szCs w:val="20"/>
                <w:lang w:val="en-GB" w:eastAsia="zh-CN"/>
              </w:rPr>
              <w:t xml:space="preserve"> + </w:t>
            </w:r>
            <w:proofErr w:type="spellStart"/>
            <w:r w:rsidRPr="00E6172C">
              <w:rPr>
                <w:rFonts w:cs="Arial"/>
                <w:sz w:val="20"/>
                <w:szCs w:val="20"/>
                <w:lang w:val="en-GB" w:eastAsia="zh-CN"/>
              </w:rPr>
              <w:t>tbxta</w:t>
            </w:r>
            <w:proofErr w:type="spellEnd"/>
            <w:r w:rsidRPr="00E6172C">
              <w:rPr>
                <w:rFonts w:cs="Arial"/>
                <w:sz w:val="20"/>
                <w:szCs w:val="20"/>
                <w:lang w:val="en-GB" w:eastAsia="zh-CN"/>
              </w:rPr>
              <w:t xml:space="preserve"> MO</w:t>
            </w:r>
          </w:p>
          <w:p w14:paraId="00442BC9" w14:textId="6DA310BB"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sz w:val="20"/>
                <w:szCs w:val="20"/>
                <w:lang w:val="en-GB" w:eastAsia="zh-CN"/>
              </w:rPr>
              <w:t>cyA</w:t>
            </w:r>
            <w:proofErr w:type="spellEnd"/>
            <w:r w:rsidRPr="00E6172C">
              <w:rPr>
                <w:rFonts w:cs="Arial"/>
                <w:sz w:val="20"/>
                <w:szCs w:val="20"/>
                <w:lang w:val="en-GB" w:eastAsia="zh-CN"/>
              </w:rPr>
              <w:t xml:space="preserve"> + tbx16 MO</w:t>
            </w:r>
          </w:p>
        </w:tc>
        <w:tc>
          <w:tcPr>
            <w:tcW w:w="3560" w:type="dxa"/>
          </w:tcPr>
          <w:p w14:paraId="76098D93" w14:textId="77777777" w:rsidR="004A02B3" w:rsidRPr="00E6172C" w:rsidRDefault="0060013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40/40 (100%)</w:t>
            </w:r>
          </w:p>
          <w:p w14:paraId="3B688961" w14:textId="02763AC1" w:rsidR="00600133" w:rsidRPr="00E6172C" w:rsidRDefault="0060013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4/26  (92%)</w:t>
            </w:r>
          </w:p>
          <w:p w14:paraId="6CB4FF59" w14:textId="77777777" w:rsidR="00600133" w:rsidRPr="00E6172C" w:rsidRDefault="0060013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5/25 (100%)</w:t>
            </w:r>
          </w:p>
          <w:p w14:paraId="30083D3D" w14:textId="77777777" w:rsidR="00600133" w:rsidRPr="00E6172C" w:rsidRDefault="0060013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8/38 (100%)</w:t>
            </w:r>
          </w:p>
          <w:p w14:paraId="6B7873FE" w14:textId="0CB8A5E7" w:rsidR="00600133" w:rsidRPr="00E6172C" w:rsidRDefault="0060013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9/20  (95%)</w:t>
            </w:r>
          </w:p>
          <w:p w14:paraId="52506355" w14:textId="5DBBED07" w:rsidR="00600133" w:rsidRPr="00E6172C" w:rsidRDefault="0060013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4/24 (100%)</w:t>
            </w:r>
          </w:p>
        </w:tc>
      </w:tr>
      <w:tr w:rsidR="004A02B3" w:rsidRPr="00E6172C" w14:paraId="4BAEE963" w14:textId="77777777" w:rsidTr="000C07B6">
        <w:tc>
          <w:tcPr>
            <w:tcW w:w="1696" w:type="dxa"/>
          </w:tcPr>
          <w:p w14:paraId="021D216D" w14:textId="2073A7A5"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5A</w:t>
            </w:r>
          </w:p>
        </w:tc>
        <w:tc>
          <w:tcPr>
            <w:tcW w:w="1528" w:type="dxa"/>
          </w:tcPr>
          <w:p w14:paraId="3297FFEE" w14:textId="6692CFD9"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iCs/>
                <w:sz w:val="20"/>
                <w:szCs w:val="20"/>
                <w:lang w:val="en-GB" w:eastAsia="zh-CN"/>
              </w:rPr>
              <w:t>myod</w:t>
            </w:r>
            <w:proofErr w:type="spellEnd"/>
            <w:r w:rsidRPr="00E6172C">
              <w:rPr>
                <w:rFonts w:cs="Arial"/>
                <w:sz w:val="20"/>
                <w:szCs w:val="20"/>
                <w:lang w:val="en-GB" w:eastAsia="zh-CN"/>
              </w:rPr>
              <w:t xml:space="preserve"> mRNA</w:t>
            </w:r>
          </w:p>
        </w:tc>
        <w:tc>
          <w:tcPr>
            <w:tcW w:w="2959" w:type="dxa"/>
          </w:tcPr>
          <w:p w14:paraId="4195AA6F" w14:textId="70633792"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ib</w:t>
            </w:r>
          </w:p>
          <w:p w14:paraId="2E5CD77F" w14:textId="179FDC87" w:rsidR="004A02B3" w:rsidRPr="00E6172C" w:rsidRDefault="004A02B3" w:rsidP="004A02B3">
            <w:pPr>
              <w:widowControl w:val="0"/>
              <w:autoSpaceDE w:val="0"/>
              <w:autoSpaceDN w:val="0"/>
              <w:adjustRightInd w:val="0"/>
              <w:spacing w:line="276" w:lineRule="auto"/>
              <w:jc w:val="both"/>
              <w:rPr>
                <w:rFonts w:cs="Arial"/>
                <w:i/>
                <w:iCs/>
                <w:sz w:val="20"/>
                <w:szCs w:val="20"/>
                <w:lang w:val="en-GB" w:eastAsia="zh-CN"/>
              </w:rPr>
            </w:pPr>
            <w:r w:rsidRPr="00E6172C">
              <w:rPr>
                <w:rFonts w:cs="Arial"/>
                <w:i/>
                <w:iCs/>
                <w:sz w:val="20"/>
                <w:szCs w:val="20"/>
                <w:lang w:val="en-GB" w:eastAsia="zh-CN"/>
              </w:rPr>
              <w:t>tbx16-/-</w:t>
            </w:r>
          </w:p>
          <w:p w14:paraId="1DCB5B17" w14:textId="2A1F0E7B"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ib + fgf4 mRNA</w:t>
            </w:r>
          </w:p>
          <w:p w14:paraId="0C42232F" w14:textId="13D8BE43"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tbx16-/-</w:t>
            </w:r>
            <w:r w:rsidRPr="00E6172C">
              <w:rPr>
                <w:rFonts w:cs="Arial"/>
                <w:sz w:val="20"/>
                <w:szCs w:val="20"/>
                <w:lang w:val="en-GB" w:eastAsia="zh-CN"/>
              </w:rPr>
              <w:t xml:space="preserve"> + fgf4 mRNA</w:t>
            </w:r>
          </w:p>
        </w:tc>
        <w:tc>
          <w:tcPr>
            <w:tcW w:w="3560" w:type="dxa"/>
          </w:tcPr>
          <w:p w14:paraId="415B1C95" w14:textId="6ABD0F6A"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82/122 (67%)</w:t>
            </w:r>
          </w:p>
          <w:p w14:paraId="37270B06" w14:textId="119D5021"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40/122 (33%)</w:t>
            </w:r>
          </w:p>
          <w:p w14:paraId="0414CC4E" w14:textId="1B66C632"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95/128 (78%)</w:t>
            </w:r>
          </w:p>
          <w:p w14:paraId="604C84C2" w14:textId="4DB0E716"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3/128 (26%)</w:t>
            </w:r>
          </w:p>
        </w:tc>
      </w:tr>
      <w:tr w:rsidR="004A02B3" w:rsidRPr="00E6172C" w14:paraId="32454CF3" w14:textId="77777777" w:rsidTr="000C07B6">
        <w:tc>
          <w:tcPr>
            <w:tcW w:w="1696" w:type="dxa"/>
          </w:tcPr>
          <w:p w14:paraId="103C4885" w14:textId="5E680ED5"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5A</w:t>
            </w:r>
          </w:p>
        </w:tc>
        <w:tc>
          <w:tcPr>
            <w:tcW w:w="1528" w:type="dxa"/>
          </w:tcPr>
          <w:p w14:paraId="73B6C9B7" w14:textId="3F95D306"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myf5</w:t>
            </w:r>
            <w:r w:rsidRPr="00E6172C">
              <w:rPr>
                <w:rFonts w:cs="Arial"/>
                <w:sz w:val="20"/>
                <w:szCs w:val="20"/>
                <w:lang w:val="en-GB" w:eastAsia="zh-CN"/>
              </w:rPr>
              <w:t xml:space="preserve"> mRNA</w:t>
            </w:r>
          </w:p>
        </w:tc>
        <w:tc>
          <w:tcPr>
            <w:tcW w:w="2959" w:type="dxa"/>
          </w:tcPr>
          <w:p w14:paraId="50439435"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ib</w:t>
            </w:r>
          </w:p>
          <w:p w14:paraId="4B9997EF" w14:textId="77777777" w:rsidR="004A02B3" w:rsidRPr="00E6172C" w:rsidRDefault="004A02B3" w:rsidP="004A02B3">
            <w:pPr>
              <w:widowControl w:val="0"/>
              <w:autoSpaceDE w:val="0"/>
              <w:autoSpaceDN w:val="0"/>
              <w:adjustRightInd w:val="0"/>
              <w:spacing w:line="276" w:lineRule="auto"/>
              <w:jc w:val="both"/>
              <w:rPr>
                <w:rFonts w:cs="Arial"/>
                <w:i/>
                <w:iCs/>
                <w:sz w:val="20"/>
                <w:szCs w:val="20"/>
                <w:lang w:val="en-GB" w:eastAsia="zh-CN"/>
              </w:rPr>
            </w:pPr>
            <w:r w:rsidRPr="00E6172C">
              <w:rPr>
                <w:rFonts w:cs="Arial"/>
                <w:i/>
                <w:iCs/>
                <w:sz w:val="20"/>
                <w:szCs w:val="20"/>
                <w:lang w:val="en-GB" w:eastAsia="zh-CN"/>
              </w:rPr>
              <w:t>tbx16-/-</w:t>
            </w:r>
          </w:p>
          <w:p w14:paraId="5E668E21"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ib + fgf4 mRNA</w:t>
            </w:r>
          </w:p>
          <w:p w14:paraId="4665628C" w14:textId="1F676DD1"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lastRenderedPageBreak/>
              <w:t>tbx16-/-</w:t>
            </w:r>
            <w:r w:rsidRPr="00E6172C">
              <w:rPr>
                <w:rFonts w:cs="Arial"/>
                <w:sz w:val="20"/>
                <w:szCs w:val="20"/>
                <w:lang w:val="en-GB" w:eastAsia="zh-CN"/>
              </w:rPr>
              <w:t xml:space="preserve"> + fgf4 mRNA</w:t>
            </w:r>
          </w:p>
        </w:tc>
        <w:tc>
          <w:tcPr>
            <w:tcW w:w="3560" w:type="dxa"/>
          </w:tcPr>
          <w:p w14:paraId="45C84B70"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lastRenderedPageBreak/>
              <w:t>95/120 (79%)</w:t>
            </w:r>
          </w:p>
          <w:p w14:paraId="3002D0AB"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5/120 (21%)</w:t>
            </w:r>
          </w:p>
          <w:p w14:paraId="770C06CF"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98/126 (78%)</w:t>
            </w:r>
          </w:p>
          <w:p w14:paraId="3A827272" w14:textId="236E3979"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lastRenderedPageBreak/>
              <w:t>28/126 (22%)</w:t>
            </w:r>
          </w:p>
        </w:tc>
      </w:tr>
      <w:tr w:rsidR="004A02B3" w:rsidRPr="00E6172C" w14:paraId="32D94CE4" w14:textId="77777777" w:rsidTr="000C07B6">
        <w:tc>
          <w:tcPr>
            <w:tcW w:w="1696" w:type="dxa"/>
          </w:tcPr>
          <w:p w14:paraId="27A5E73D" w14:textId="6C83EEA9"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lastRenderedPageBreak/>
              <w:t>5B</w:t>
            </w:r>
          </w:p>
        </w:tc>
        <w:tc>
          <w:tcPr>
            <w:tcW w:w="1528" w:type="dxa"/>
          </w:tcPr>
          <w:p w14:paraId="22A4C449" w14:textId="06E6D5A3"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iCs/>
                <w:sz w:val="20"/>
                <w:szCs w:val="20"/>
                <w:lang w:val="en-GB" w:eastAsia="zh-CN"/>
              </w:rPr>
              <w:t>tbxta</w:t>
            </w:r>
            <w:proofErr w:type="spellEnd"/>
            <w:r w:rsidRPr="00E6172C">
              <w:rPr>
                <w:rFonts w:cs="Arial"/>
                <w:sz w:val="20"/>
                <w:szCs w:val="20"/>
                <w:lang w:val="en-GB" w:eastAsia="zh-CN"/>
              </w:rPr>
              <w:t xml:space="preserve"> mRNA</w:t>
            </w:r>
          </w:p>
        </w:tc>
        <w:tc>
          <w:tcPr>
            <w:tcW w:w="2959" w:type="dxa"/>
          </w:tcPr>
          <w:p w14:paraId="12ED0D39" w14:textId="45CC1C5F"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p>
          <w:p w14:paraId="260AF60B" w14:textId="63EF63C3"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fgf4 mRNA</w:t>
            </w:r>
          </w:p>
        </w:tc>
        <w:tc>
          <w:tcPr>
            <w:tcW w:w="3560" w:type="dxa"/>
          </w:tcPr>
          <w:p w14:paraId="28C55F2E"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0/30 (100%)</w:t>
            </w:r>
          </w:p>
          <w:p w14:paraId="0D8DCF74" w14:textId="7D61D94E"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0/21 (95%)</w:t>
            </w:r>
          </w:p>
        </w:tc>
      </w:tr>
      <w:tr w:rsidR="004A02B3" w:rsidRPr="00E6172C" w14:paraId="6E9BF71F" w14:textId="77777777" w:rsidTr="000C07B6">
        <w:tc>
          <w:tcPr>
            <w:tcW w:w="1696" w:type="dxa"/>
          </w:tcPr>
          <w:p w14:paraId="556799D9" w14:textId="25E4CD03"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5B</w:t>
            </w:r>
          </w:p>
        </w:tc>
        <w:tc>
          <w:tcPr>
            <w:tcW w:w="1528" w:type="dxa"/>
          </w:tcPr>
          <w:p w14:paraId="0285FD91" w14:textId="43184E88"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tbx16</w:t>
            </w:r>
            <w:r w:rsidRPr="00E6172C">
              <w:rPr>
                <w:rFonts w:cs="Arial"/>
                <w:sz w:val="20"/>
                <w:szCs w:val="20"/>
                <w:lang w:val="en-GB" w:eastAsia="zh-CN"/>
              </w:rPr>
              <w:t xml:space="preserve"> mRNA</w:t>
            </w:r>
          </w:p>
        </w:tc>
        <w:tc>
          <w:tcPr>
            <w:tcW w:w="2959" w:type="dxa"/>
          </w:tcPr>
          <w:p w14:paraId="027FA45C" w14:textId="42693E01"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p>
          <w:p w14:paraId="695D4E15" w14:textId="75D10B6D"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fgf4 mRNA</w:t>
            </w:r>
          </w:p>
        </w:tc>
        <w:tc>
          <w:tcPr>
            <w:tcW w:w="3560" w:type="dxa"/>
          </w:tcPr>
          <w:p w14:paraId="2BC8B5A0"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9/29 (100%)</w:t>
            </w:r>
          </w:p>
          <w:p w14:paraId="3B89747E" w14:textId="173CA443"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61/61 (100%)</w:t>
            </w:r>
          </w:p>
        </w:tc>
      </w:tr>
      <w:tr w:rsidR="004A02B3" w:rsidRPr="00E6172C" w14:paraId="7233EC28" w14:textId="77777777" w:rsidTr="000C07B6">
        <w:tc>
          <w:tcPr>
            <w:tcW w:w="1696" w:type="dxa"/>
          </w:tcPr>
          <w:p w14:paraId="70645752" w14:textId="38D4D5B2"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5C</w:t>
            </w:r>
          </w:p>
        </w:tc>
        <w:tc>
          <w:tcPr>
            <w:tcW w:w="1528" w:type="dxa"/>
          </w:tcPr>
          <w:p w14:paraId="5476D6C1" w14:textId="1192D072"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iCs/>
                <w:sz w:val="20"/>
                <w:szCs w:val="20"/>
                <w:lang w:val="en-GB" w:eastAsia="zh-CN"/>
              </w:rPr>
              <w:t>myod</w:t>
            </w:r>
            <w:proofErr w:type="spellEnd"/>
            <w:r w:rsidRPr="00E6172C">
              <w:rPr>
                <w:rFonts w:cs="Arial"/>
                <w:sz w:val="20"/>
                <w:szCs w:val="20"/>
                <w:lang w:val="en-GB" w:eastAsia="zh-CN"/>
              </w:rPr>
              <w:t xml:space="preserve"> mRNA</w:t>
            </w:r>
          </w:p>
        </w:tc>
        <w:tc>
          <w:tcPr>
            <w:tcW w:w="2959" w:type="dxa"/>
          </w:tcPr>
          <w:p w14:paraId="77396628" w14:textId="5A7C8FDE"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p>
          <w:p w14:paraId="509EE560" w14:textId="730B126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tbx16 mRNA</w:t>
            </w:r>
          </w:p>
          <w:p w14:paraId="36406A22" w14:textId="77A819E0"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r w:rsidRPr="00E6172C">
              <w:rPr>
                <w:rFonts w:cs="Arial"/>
                <w:sz w:val="20"/>
                <w:szCs w:val="20"/>
                <w:lang w:val="en-GB" w:eastAsia="zh-CN"/>
              </w:rPr>
              <w:t xml:space="preserve"> + 10 </w:t>
            </w:r>
            <w:r w:rsidR="00795C61" w:rsidRPr="00DD301F">
              <w:rPr>
                <w:rFonts w:ascii="Symbol" w:hAnsi="Symbol" w:cs="Arial"/>
                <w:sz w:val="20"/>
                <w:szCs w:val="20"/>
                <w:lang w:val="en-GB" w:eastAsia="zh-CN"/>
              </w:rPr>
              <w:t></w:t>
            </w:r>
            <w:r w:rsidR="004A6447" w:rsidRPr="00E6172C">
              <w:rPr>
                <w:rFonts w:cs="Arial"/>
                <w:sz w:val="20"/>
                <w:szCs w:val="20"/>
                <w:lang w:val="en-GB" w:eastAsia="zh-CN"/>
              </w:rPr>
              <w:t xml:space="preserve">M </w:t>
            </w:r>
            <w:r w:rsidRPr="00E6172C">
              <w:rPr>
                <w:rFonts w:cs="Arial"/>
                <w:sz w:val="20"/>
                <w:szCs w:val="20"/>
                <w:lang w:val="en-GB" w:eastAsia="zh-CN"/>
              </w:rPr>
              <w:t>SU5402</w:t>
            </w:r>
          </w:p>
          <w:p w14:paraId="6E198E97" w14:textId="13069666"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tbx16 mRNA + </w:t>
            </w:r>
            <w:r w:rsidR="004A6447" w:rsidRPr="00E6172C">
              <w:rPr>
                <w:rFonts w:cs="Arial"/>
                <w:sz w:val="20"/>
                <w:szCs w:val="20"/>
                <w:lang w:val="en-GB" w:eastAsia="zh-CN"/>
              </w:rPr>
              <w:t>10 </w:t>
            </w:r>
            <w:r w:rsidR="00795C61" w:rsidRPr="00DD301F">
              <w:rPr>
                <w:rFonts w:ascii="Symbol" w:hAnsi="Symbol" w:cs="Arial"/>
                <w:sz w:val="20"/>
                <w:szCs w:val="20"/>
                <w:lang w:val="en-GB" w:eastAsia="zh-CN"/>
              </w:rPr>
              <w:t></w:t>
            </w:r>
            <w:r w:rsidRPr="00E6172C">
              <w:rPr>
                <w:rFonts w:cs="Arial"/>
                <w:sz w:val="20"/>
                <w:szCs w:val="20"/>
                <w:lang w:val="en-GB" w:eastAsia="zh-CN"/>
              </w:rPr>
              <w:t xml:space="preserve">M SU5402 </w:t>
            </w:r>
          </w:p>
        </w:tc>
        <w:tc>
          <w:tcPr>
            <w:tcW w:w="3560" w:type="dxa"/>
          </w:tcPr>
          <w:p w14:paraId="77B9A53C" w14:textId="0F95F8AD"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1/31 (100%)</w:t>
            </w:r>
          </w:p>
          <w:p w14:paraId="039AE706" w14:textId="15608E6A"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7/42 (17%)</w:t>
            </w:r>
          </w:p>
          <w:p w14:paraId="380D2090"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2/32 (100%)</w:t>
            </w:r>
          </w:p>
          <w:p w14:paraId="658026F2" w14:textId="7A9F6B12"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7/35 (20%)</w:t>
            </w:r>
          </w:p>
        </w:tc>
      </w:tr>
      <w:tr w:rsidR="004A02B3" w:rsidRPr="00E6172C" w14:paraId="70994C69" w14:textId="77777777" w:rsidTr="000C07B6">
        <w:tc>
          <w:tcPr>
            <w:tcW w:w="1696" w:type="dxa"/>
          </w:tcPr>
          <w:p w14:paraId="4CF7AB4D" w14:textId="4A9FE8DB"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5C</w:t>
            </w:r>
          </w:p>
        </w:tc>
        <w:tc>
          <w:tcPr>
            <w:tcW w:w="1528" w:type="dxa"/>
          </w:tcPr>
          <w:p w14:paraId="54737912" w14:textId="00F9324B"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myf5</w:t>
            </w:r>
            <w:r w:rsidRPr="00E6172C">
              <w:rPr>
                <w:rFonts w:cs="Arial"/>
                <w:sz w:val="20"/>
                <w:szCs w:val="20"/>
                <w:lang w:val="en-GB" w:eastAsia="zh-CN"/>
              </w:rPr>
              <w:t xml:space="preserve"> mRNA</w:t>
            </w:r>
          </w:p>
        </w:tc>
        <w:tc>
          <w:tcPr>
            <w:tcW w:w="2959" w:type="dxa"/>
          </w:tcPr>
          <w:p w14:paraId="0203E98C" w14:textId="06F5AB9A"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p>
          <w:p w14:paraId="6B234F96" w14:textId="0ACDEB3D"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tbx16 mRNA</w:t>
            </w:r>
          </w:p>
          <w:p w14:paraId="44B12262" w14:textId="19C4E4ED"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r w:rsidRPr="00E6172C">
              <w:rPr>
                <w:rFonts w:cs="Arial"/>
                <w:sz w:val="20"/>
                <w:szCs w:val="20"/>
                <w:lang w:val="en-GB" w:eastAsia="zh-CN"/>
              </w:rPr>
              <w:t xml:space="preserve"> + 10 </w:t>
            </w:r>
            <w:r w:rsidR="00795C61" w:rsidRPr="00DD301F">
              <w:rPr>
                <w:rFonts w:ascii="Symbol" w:hAnsi="Symbol" w:cs="Arial"/>
                <w:sz w:val="20"/>
                <w:szCs w:val="20"/>
                <w:lang w:val="en-GB" w:eastAsia="zh-CN"/>
              </w:rPr>
              <w:t></w:t>
            </w:r>
            <w:r w:rsidRPr="00E6172C">
              <w:rPr>
                <w:rFonts w:cs="Arial"/>
                <w:sz w:val="20"/>
                <w:szCs w:val="20"/>
                <w:lang w:val="en-GB" w:eastAsia="zh-CN"/>
              </w:rPr>
              <w:t>M SU5402</w:t>
            </w:r>
          </w:p>
          <w:p w14:paraId="6CF8880B" w14:textId="566079C1"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tbx16 mRNA + </w:t>
            </w:r>
            <w:r w:rsidR="004A6447" w:rsidRPr="00E6172C">
              <w:rPr>
                <w:rFonts w:cs="Arial"/>
                <w:sz w:val="20"/>
                <w:szCs w:val="20"/>
                <w:lang w:val="en-GB" w:eastAsia="zh-CN"/>
              </w:rPr>
              <w:t>10 </w:t>
            </w:r>
            <w:r w:rsidR="00795C61" w:rsidRPr="00795C61">
              <w:rPr>
                <w:rFonts w:ascii="Symbol" w:hAnsi="Symbol" w:cs="Arial"/>
                <w:sz w:val="20"/>
                <w:szCs w:val="20"/>
                <w:lang w:val="en-GB" w:eastAsia="zh-CN"/>
              </w:rPr>
              <w:t></w:t>
            </w:r>
            <w:r w:rsidR="00795C61" w:rsidRPr="00E6172C">
              <w:rPr>
                <w:rFonts w:cs="Arial"/>
                <w:sz w:val="20"/>
                <w:szCs w:val="20"/>
                <w:lang w:val="en-GB" w:eastAsia="zh-CN"/>
              </w:rPr>
              <w:t xml:space="preserve">M </w:t>
            </w:r>
            <w:r w:rsidRPr="00E6172C">
              <w:rPr>
                <w:rFonts w:cs="Arial"/>
                <w:sz w:val="20"/>
                <w:szCs w:val="20"/>
                <w:lang w:val="en-GB" w:eastAsia="zh-CN"/>
              </w:rPr>
              <w:t xml:space="preserve">SU5402 </w:t>
            </w:r>
          </w:p>
        </w:tc>
        <w:tc>
          <w:tcPr>
            <w:tcW w:w="3560" w:type="dxa"/>
          </w:tcPr>
          <w:p w14:paraId="62C04681" w14:textId="32E9A09B"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4/24 (100%)</w:t>
            </w:r>
          </w:p>
          <w:p w14:paraId="055DC04C" w14:textId="17CC8ED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4/42 (33%)</w:t>
            </w:r>
          </w:p>
          <w:p w14:paraId="5000D22C"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9/29 (100%)</w:t>
            </w:r>
          </w:p>
          <w:p w14:paraId="15880C67" w14:textId="4EFE7C55"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4/35 (11%)</w:t>
            </w:r>
          </w:p>
        </w:tc>
      </w:tr>
      <w:tr w:rsidR="004A02B3" w:rsidRPr="00E6172C" w14:paraId="6A4CB3A5" w14:textId="77777777" w:rsidTr="000C07B6">
        <w:tc>
          <w:tcPr>
            <w:tcW w:w="1696" w:type="dxa"/>
          </w:tcPr>
          <w:p w14:paraId="44153F9F" w14:textId="5FED1F04"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5D</w:t>
            </w:r>
          </w:p>
        </w:tc>
        <w:tc>
          <w:tcPr>
            <w:tcW w:w="1528" w:type="dxa"/>
          </w:tcPr>
          <w:p w14:paraId="7E368AC1" w14:textId="7F66B444"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myf5</w:t>
            </w:r>
            <w:r w:rsidRPr="00E6172C">
              <w:rPr>
                <w:rFonts w:cs="Arial"/>
                <w:sz w:val="20"/>
                <w:szCs w:val="20"/>
                <w:lang w:val="en-GB" w:eastAsia="zh-CN"/>
              </w:rPr>
              <w:t xml:space="preserve"> mRNA</w:t>
            </w:r>
          </w:p>
        </w:tc>
        <w:tc>
          <w:tcPr>
            <w:tcW w:w="2959" w:type="dxa"/>
          </w:tcPr>
          <w:p w14:paraId="00048AAE" w14:textId="318F117E"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p>
          <w:p w14:paraId="4948F87F"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tbx16 mRNA</w:t>
            </w:r>
          </w:p>
          <w:p w14:paraId="0F71FE54" w14:textId="589EEDDB"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r w:rsidRPr="00E6172C">
              <w:rPr>
                <w:rFonts w:cs="Arial"/>
                <w:sz w:val="20"/>
                <w:szCs w:val="20"/>
                <w:lang w:val="en-GB" w:eastAsia="zh-CN"/>
              </w:rPr>
              <w:t xml:space="preserve"> + 60 </w:t>
            </w:r>
            <w:r w:rsidR="00795C61" w:rsidRPr="00DD301F">
              <w:rPr>
                <w:rFonts w:ascii="Symbol" w:hAnsi="Symbol" w:cs="Arial"/>
                <w:sz w:val="20"/>
                <w:szCs w:val="20"/>
                <w:lang w:val="en-GB" w:eastAsia="zh-CN"/>
              </w:rPr>
              <w:t></w:t>
            </w:r>
            <w:r w:rsidRPr="00E6172C">
              <w:rPr>
                <w:rFonts w:cs="Arial"/>
                <w:sz w:val="20"/>
                <w:szCs w:val="20"/>
                <w:lang w:val="en-GB" w:eastAsia="zh-CN"/>
              </w:rPr>
              <w:t>M SU5402</w:t>
            </w:r>
          </w:p>
          <w:p w14:paraId="0D75FFB5" w14:textId="7EB5B40D"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tbx16 mRNA + </w:t>
            </w:r>
            <w:r w:rsidR="004A6447" w:rsidRPr="00E6172C">
              <w:rPr>
                <w:rFonts w:cs="Arial"/>
                <w:sz w:val="20"/>
                <w:szCs w:val="20"/>
                <w:lang w:val="en-GB" w:eastAsia="zh-CN"/>
              </w:rPr>
              <w:t>60 </w:t>
            </w:r>
            <w:r w:rsidR="00795C61" w:rsidRPr="00DD301F">
              <w:rPr>
                <w:rFonts w:ascii="Symbol" w:hAnsi="Symbol" w:cs="Arial"/>
                <w:sz w:val="20"/>
                <w:szCs w:val="20"/>
                <w:lang w:val="en-GB" w:eastAsia="zh-CN"/>
              </w:rPr>
              <w:t></w:t>
            </w:r>
            <w:r w:rsidRPr="00E6172C">
              <w:rPr>
                <w:rFonts w:cs="Arial"/>
                <w:sz w:val="20"/>
                <w:szCs w:val="20"/>
                <w:lang w:val="en-GB" w:eastAsia="zh-CN"/>
              </w:rPr>
              <w:t xml:space="preserve">M SU5402 </w:t>
            </w:r>
          </w:p>
        </w:tc>
        <w:tc>
          <w:tcPr>
            <w:tcW w:w="3560" w:type="dxa"/>
          </w:tcPr>
          <w:p w14:paraId="3DECCDB6" w14:textId="3F24D313"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8/18 (100%)</w:t>
            </w:r>
          </w:p>
          <w:p w14:paraId="2EFCA40E" w14:textId="00824C0D"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23 (9%), 21/23 (91%) faint</w:t>
            </w:r>
          </w:p>
          <w:p w14:paraId="664AC6C4"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8/8 (100%)</w:t>
            </w:r>
          </w:p>
          <w:p w14:paraId="02DF8452" w14:textId="4FA3462D"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3/23 (100%)</w:t>
            </w:r>
          </w:p>
        </w:tc>
      </w:tr>
      <w:tr w:rsidR="004A02B3" w:rsidRPr="00E6172C" w14:paraId="3EB3E5CD" w14:textId="77777777" w:rsidTr="000C07B6">
        <w:tc>
          <w:tcPr>
            <w:tcW w:w="1696" w:type="dxa"/>
          </w:tcPr>
          <w:p w14:paraId="1B949FE1" w14:textId="04A8DB56"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5D</w:t>
            </w:r>
          </w:p>
        </w:tc>
        <w:tc>
          <w:tcPr>
            <w:tcW w:w="1528" w:type="dxa"/>
          </w:tcPr>
          <w:p w14:paraId="2FC63389" w14:textId="3A0AFBB8"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iCs/>
                <w:sz w:val="20"/>
                <w:szCs w:val="20"/>
                <w:lang w:val="en-GB" w:eastAsia="zh-CN"/>
              </w:rPr>
              <w:t>myod</w:t>
            </w:r>
            <w:proofErr w:type="spellEnd"/>
            <w:r w:rsidRPr="00E6172C">
              <w:rPr>
                <w:rFonts w:cs="Arial"/>
                <w:sz w:val="20"/>
                <w:szCs w:val="20"/>
                <w:lang w:val="en-GB" w:eastAsia="zh-CN"/>
              </w:rPr>
              <w:t xml:space="preserve"> mRNA</w:t>
            </w:r>
          </w:p>
        </w:tc>
        <w:tc>
          <w:tcPr>
            <w:tcW w:w="2959" w:type="dxa"/>
          </w:tcPr>
          <w:p w14:paraId="52679756" w14:textId="6417D7A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p>
          <w:p w14:paraId="6B25A1BF"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tbx16 mRNA</w:t>
            </w:r>
          </w:p>
          <w:p w14:paraId="1DBAFE9F" w14:textId="01B90D7E"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r w:rsidRPr="00E6172C">
              <w:rPr>
                <w:rFonts w:cs="Arial"/>
                <w:sz w:val="20"/>
                <w:szCs w:val="20"/>
                <w:lang w:val="en-GB" w:eastAsia="zh-CN"/>
              </w:rPr>
              <w:t xml:space="preserve"> + 60 </w:t>
            </w:r>
            <w:r w:rsidR="00795C61" w:rsidRPr="00DD301F">
              <w:rPr>
                <w:rFonts w:ascii="Symbol" w:hAnsi="Symbol" w:cs="Arial"/>
                <w:sz w:val="20"/>
                <w:szCs w:val="20"/>
                <w:lang w:val="en-GB" w:eastAsia="zh-CN"/>
              </w:rPr>
              <w:t></w:t>
            </w:r>
            <w:r w:rsidRPr="00E6172C">
              <w:rPr>
                <w:rFonts w:cs="Arial"/>
                <w:sz w:val="20"/>
                <w:szCs w:val="20"/>
                <w:lang w:val="en-GB" w:eastAsia="zh-CN"/>
              </w:rPr>
              <w:t>M SU5402</w:t>
            </w:r>
          </w:p>
          <w:p w14:paraId="61B3DC78" w14:textId="14CB22D9"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tbx16 mRNA + </w:t>
            </w:r>
            <w:r w:rsidR="004A6447" w:rsidRPr="00E6172C">
              <w:rPr>
                <w:rFonts w:cs="Arial"/>
                <w:sz w:val="20"/>
                <w:szCs w:val="20"/>
                <w:lang w:val="en-GB" w:eastAsia="zh-CN"/>
              </w:rPr>
              <w:t>60 </w:t>
            </w:r>
            <w:r w:rsidR="00795C61" w:rsidRPr="00DD301F">
              <w:rPr>
                <w:rFonts w:ascii="Symbol" w:hAnsi="Symbol" w:cs="Arial"/>
                <w:sz w:val="20"/>
                <w:szCs w:val="20"/>
                <w:lang w:val="en-GB" w:eastAsia="zh-CN"/>
              </w:rPr>
              <w:t></w:t>
            </w:r>
            <w:r w:rsidRPr="00E6172C">
              <w:rPr>
                <w:rFonts w:cs="Arial"/>
                <w:sz w:val="20"/>
                <w:szCs w:val="20"/>
                <w:lang w:val="en-GB" w:eastAsia="zh-CN"/>
              </w:rPr>
              <w:t xml:space="preserve">M SU5402 </w:t>
            </w:r>
          </w:p>
        </w:tc>
        <w:tc>
          <w:tcPr>
            <w:tcW w:w="3560" w:type="dxa"/>
          </w:tcPr>
          <w:p w14:paraId="53492296"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5/15/ (100%)</w:t>
            </w:r>
          </w:p>
          <w:p w14:paraId="6BD036B8" w14:textId="2FC0DDC6"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24 (8%), 7/24 (29%) disrupted</w:t>
            </w:r>
          </w:p>
          <w:p w14:paraId="5F05F679"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5/15 (100%)</w:t>
            </w:r>
          </w:p>
          <w:p w14:paraId="4C1DCF4B" w14:textId="32E0F106"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2/32 (100%)</w:t>
            </w:r>
          </w:p>
        </w:tc>
      </w:tr>
      <w:tr w:rsidR="004A02B3" w:rsidRPr="00E6172C" w14:paraId="33B023D5" w14:textId="77777777" w:rsidTr="000C07B6">
        <w:tc>
          <w:tcPr>
            <w:tcW w:w="1696" w:type="dxa"/>
          </w:tcPr>
          <w:p w14:paraId="1683B048" w14:textId="7AE13EA1"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6E</w:t>
            </w:r>
          </w:p>
        </w:tc>
        <w:tc>
          <w:tcPr>
            <w:tcW w:w="1528" w:type="dxa"/>
          </w:tcPr>
          <w:p w14:paraId="550E8695" w14:textId="45E93661"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myf5</w:t>
            </w:r>
            <w:r w:rsidRPr="00E6172C">
              <w:rPr>
                <w:rFonts w:cs="Arial"/>
                <w:sz w:val="20"/>
                <w:szCs w:val="20"/>
                <w:lang w:val="en-GB" w:eastAsia="zh-CN"/>
              </w:rPr>
              <w:t xml:space="preserve"> mRNA</w:t>
            </w:r>
          </w:p>
        </w:tc>
        <w:tc>
          <w:tcPr>
            <w:tcW w:w="2959" w:type="dxa"/>
          </w:tcPr>
          <w:p w14:paraId="38D11205"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HD alone</w:t>
            </w:r>
          </w:p>
          <w:p w14:paraId="294DE676" w14:textId="291F9E00"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HD + DEX</w:t>
            </w:r>
          </w:p>
        </w:tc>
        <w:tc>
          <w:tcPr>
            <w:tcW w:w="3560" w:type="dxa"/>
          </w:tcPr>
          <w:p w14:paraId="50BFDEAE"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75/75 (100%)</w:t>
            </w:r>
          </w:p>
          <w:p w14:paraId="2C8EF8A9" w14:textId="74612BE3"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5/70 (50%)</w:t>
            </w:r>
          </w:p>
        </w:tc>
      </w:tr>
      <w:tr w:rsidR="004A02B3" w:rsidRPr="00E6172C" w14:paraId="2772FED8" w14:textId="77777777" w:rsidTr="000C07B6">
        <w:tc>
          <w:tcPr>
            <w:tcW w:w="1696" w:type="dxa"/>
          </w:tcPr>
          <w:p w14:paraId="08B24B7E" w14:textId="00A974D6"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6E</w:t>
            </w:r>
          </w:p>
        </w:tc>
        <w:tc>
          <w:tcPr>
            <w:tcW w:w="1528" w:type="dxa"/>
          </w:tcPr>
          <w:p w14:paraId="3B06D96B" w14:textId="6CAB6E82" w:rsidR="004A02B3" w:rsidRPr="00E6172C" w:rsidRDefault="004A02B3" w:rsidP="004A02B3">
            <w:pPr>
              <w:widowControl w:val="0"/>
              <w:autoSpaceDE w:val="0"/>
              <w:autoSpaceDN w:val="0"/>
              <w:adjustRightInd w:val="0"/>
              <w:spacing w:line="276" w:lineRule="auto"/>
              <w:jc w:val="both"/>
              <w:rPr>
                <w:rFonts w:cs="Arial"/>
                <w:i/>
                <w:iCs/>
                <w:sz w:val="20"/>
                <w:szCs w:val="20"/>
                <w:lang w:val="en-GB" w:eastAsia="zh-CN"/>
              </w:rPr>
            </w:pPr>
            <w:proofErr w:type="spellStart"/>
            <w:r w:rsidRPr="00E6172C">
              <w:rPr>
                <w:rFonts w:cs="Arial"/>
                <w:i/>
                <w:iCs/>
                <w:sz w:val="20"/>
                <w:szCs w:val="20"/>
                <w:lang w:val="en-GB" w:eastAsia="zh-CN"/>
              </w:rPr>
              <w:t>myod</w:t>
            </w:r>
            <w:proofErr w:type="spellEnd"/>
            <w:r w:rsidRPr="00E6172C">
              <w:rPr>
                <w:rFonts w:cs="Arial"/>
                <w:i/>
                <w:iCs/>
                <w:sz w:val="20"/>
                <w:szCs w:val="20"/>
                <w:lang w:val="en-GB" w:eastAsia="zh-CN"/>
              </w:rPr>
              <w:t xml:space="preserve"> </w:t>
            </w:r>
            <w:r w:rsidRPr="00E6172C">
              <w:rPr>
                <w:rFonts w:cs="Arial"/>
                <w:sz w:val="20"/>
                <w:szCs w:val="20"/>
                <w:lang w:val="en-GB" w:eastAsia="zh-CN"/>
              </w:rPr>
              <w:t>mRNA</w:t>
            </w:r>
          </w:p>
        </w:tc>
        <w:tc>
          <w:tcPr>
            <w:tcW w:w="2959" w:type="dxa"/>
          </w:tcPr>
          <w:p w14:paraId="0E077AE0"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HD alone</w:t>
            </w:r>
          </w:p>
          <w:p w14:paraId="10CFC400" w14:textId="5001A8AF"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HD + DEX</w:t>
            </w:r>
          </w:p>
        </w:tc>
        <w:tc>
          <w:tcPr>
            <w:tcW w:w="3560" w:type="dxa"/>
          </w:tcPr>
          <w:p w14:paraId="197FB2D2" w14:textId="2A03D98A"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8/28 (100%)</w:t>
            </w:r>
          </w:p>
          <w:p w14:paraId="0D9EFD95" w14:textId="033ED946"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1/21 (52%)</w:t>
            </w:r>
          </w:p>
        </w:tc>
      </w:tr>
      <w:tr w:rsidR="004A02B3" w:rsidRPr="00E6172C" w14:paraId="5599CF53" w14:textId="77777777" w:rsidTr="000C07B6">
        <w:trPr>
          <w:trHeight w:val="77"/>
        </w:trPr>
        <w:tc>
          <w:tcPr>
            <w:tcW w:w="1696" w:type="dxa"/>
          </w:tcPr>
          <w:p w14:paraId="075B73D4" w14:textId="03CF915C"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6F</w:t>
            </w:r>
          </w:p>
        </w:tc>
        <w:tc>
          <w:tcPr>
            <w:tcW w:w="1528" w:type="dxa"/>
          </w:tcPr>
          <w:p w14:paraId="5A775080" w14:textId="3C7720A8"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iCs/>
                <w:sz w:val="20"/>
                <w:szCs w:val="20"/>
                <w:lang w:val="en-GB" w:eastAsia="zh-CN"/>
              </w:rPr>
              <w:t>myod</w:t>
            </w:r>
            <w:proofErr w:type="spellEnd"/>
            <w:r w:rsidRPr="00E6172C">
              <w:rPr>
                <w:rFonts w:cs="Arial"/>
                <w:i/>
                <w:iCs/>
                <w:sz w:val="20"/>
                <w:szCs w:val="20"/>
                <w:lang w:val="en-GB" w:eastAsia="zh-CN"/>
              </w:rPr>
              <w:t xml:space="preserve"> </w:t>
            </w:r>
            <w:r w:rsidRPr="00E6172C">
              <w:rPr>
                <w:rFonts w:cs="Arial"/>
                <w:sz w:val="20"/>
                <w:szCs w:val="20"/>
                <w:lang w:val="en-GB" w:eastAsia="zh-CN"/>
              </w:rPr>
              <w:t>mRNA</w:t>
            </w:r>
          </w:p>
        </w:tc>
        <w:tc>
          <w:tcPr>
            <w:tcW w:w="2959" w:type="dxa"/>
          </w:tcPr>
          <w:p w14:paraId="0C66D3E6"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Control </w:t>
            </w:r>
            <w:r w:rsidRPr="00E6172C">
              <w:rPr>
                <w:rFonts w:cs="Arial"/>
                <w:i/>
                <w:iCs/>
                <w:sz w:val="20"/>
                <w:szCs w:val="20"/>
                <w:lang w:val="en-GB" w:eastAsia="zh-CN"/>
              </w:rPr>
              <w:t>myf5</w:t>
            </w:r>
            <w:r w:rsidRPr="00E6172C">
              <w:rPr>
                <w:rFonts w:cs="Arial"/>
                <w:sz w:val="20"/>
                <w:szCs w:val="20"/>
                <w:lang w:val="en-GB" w:eastAsia="zh-CN"/>
              </w:rPr>
              <w:t xml:space="preserve"> het </w:t>
            </w:r>
            <w:proofErr w:type="spellStart"/>
            <w:r w:rsidRPr="00E6172C">
              <w:rPr>
                <w:rFonts w:cs="Arial"/>
                <w:sz w:val="20"/>
                <w:szCs w:val="20"/>
                <w:lang w:val="en-GB" w:eastAsia="zh-CN"/>
              </w:rPr>
              <w:t>incross</w:t>
            </w:r>
            <w:proofErr w:type="spellEnd"/>
          </w:p>
          <w:p w14:paraId="58D406DC"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myf5+/+</w:t>
            </w:r>
            <w:r w:rsidRPr="00E6172C">
              <w:rPr>
                <w:rFonts w:cs="Arial"/>
                <w:sz w:val="20"/>
                <w:szCs w:val="20"/>
                <w:lang w:val="en-GB" w:eastAsia="zh-CN"/>
              </w:rPr>
              <w:t xml:space="preserve"> + tbx16 mRNA</w:t>
            </w:r>
          </w:p>
          <w:p w14:paraId="7F4AED8B" w14:textId="659DC2BF"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 xml:space="preserve">myf5+/- </w:t>
            </w:r>
            <w:r w:rsidRPr="00E6172C">
              <w:rPr>
                <w:rFonts w:cs="Arial"/>
                <w:sz w:val="20"/>
                <w:szCs w:val="20"/>
                <w:lang w:val="en-GB" w:eastAsia="zh-CN"/>
              </w:rPr>
              <w:t>+ tbx16 mRNA</w:t>
            </w:r>
          </w:p>
          <w:p w14:paraId="2E581917" w14:textId="704508E1"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 xml:space="preserve">myf5-/- </w:t>
            </w:r>
            <w:r w:rsidRPr="00E6172C">
              <w:rPr>
                <w:rFonts w:cs="Arial"/>
                <w:sz w:val="20"/>
                <w:szCs w:val="20"/>
                <w:lang w:val="en-GB" w:eastAsia="zh-CN"/>
              </w:rPr>
              <w:t>+ tbx16 mRNA</w:t>
            </w:r>
          </w:p>
        </w:tc>
        <w:tc>
          <w:tcPr>
            <w:tcW w:w="3560" w:type="dxa"/>
          </w:tcPr>
          <w:p w14:paraId="46EB7797"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3/33 (100%)</w:t>
            </w:r>
          </w:p>
          <w:p w14:paraId="25BF15CF"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6/6 (100%)</w:t>
            </w:r>
          </w:p>
          <w:p w14:paraId="2F194B7C"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1/17 (65%)</w:t>
            </w:r>
          </w:p>
          <w:p w14:paraId="04C751FD" w14:textId="6D681B86"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4 (50%)</w:t>
            </w:r>
          </w:p>
        </w:tc>
      </w:tr>
      <w:tr w:rsidR="004A02B3" w:rsidRPr="00E6172C" w14:paraId="421A5BE2" w14:textId="77777777" w:rsidTr="000C07B6">
        <w:trPr>
          <w:trHeight w:val="77"/>
        </w:trPr>
        <w:tc>
          <w:tcPr>
            <w:tcW w:w="1696" w:type="dxa"/>
          </w:tcPr>
          <w:p w14:paraId="1D84286C" w14:textId="18ED6F96"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7A</w:t>
            </w:r>
          </w:p>
        </w:tc>
        <w:tc>
          <w:tcPr>
            <w:tcW w:w="1528" w:type="dxa"/>
          </w:tcPr>
          <w:p w14:paraId="720F68C2" w14:textId="7EC65BF6" w:rsidR="004A02B3" w:rsidRPr="00E6172C" w:rsidRDefault="004A02B3" w:rsidP="004A02B3">
            <w:pPr>
              <w:widowControl w:val="0"/>
              <w:autoSpaceDE w:val="0"/>
              <w:autoSpaceDN w:val="0"/>
              <w:adjustRightInd w:val="0"/>
              <w:spacing w:line="276" w:lineRule="auto"/>
              <w:jc w:val="both"/>
              <w:rPr>
                <w:rFonts w:cs="Arial"/>
                <w:i/>
                <w:iCs/>
                <w:sz w:val="20"/>
                <w:szCs w:val="20"/>
                <w:lang w:val="en-GB" w:eastAsia="zh-CN"/>
              </w:rPr>
            </w:pPr>
            <w:proofErr w:type="spellStart"/>
            <w:r w:rsidRPr="00E6172C">
              <w:rPr>
                <w:rFonts w:cs="Arial"/>
                <w:i/>
                <w:iCs/>
                <w:sz w:val="20"/>
                <w:szCs w:val="20"/>
                <w:lang w:val="en-GB" w:eastAsia="zh-CN"/>
              </w:rPr>
              <w:t>myod</w:t>
            </w:r>
            <w:proofErr w:type="spellEnd"/>
            <w:r w:rsidRPr="00E6172C">
              <w:rPr>
                <w:rFonts w:cs="Arial"/>
                <w:i/>
                <w:iCs/>
                <w:sz w:val="20"/>
                <w:szCs w:val="20"/>
                <w:lang w:val="en-GB" w:eastAsia="zh-CN"/>
              </w:rPr>
              <w:t xml:space="preserve"> </w:t>
            </w:r>
            <w:r w:rsidRPr="00E6172C">
              <w:rPr>
                <w:rFonts w:cs="Arial"/>
                <w:sz w:val="20"/>
                <w:szCs w:val="20"/>
                <w:lang w:val="en-GB" w:eastAsia="zh-CN"/>
              </w:rPr>
              <w:t>mRNA</w:t>
            </w:r>
          </w:p>
        </w:tc>
        <w:tc>
          <w:tcPr>
            <w:tcW w:w="2959" w:type="dxa"/>
          </w:tcPr>
          <w:p w14:paraId="7C786C59" w14:textId="153C8E53"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ib</w:t>
            </w:r>
          </w:p>
          <w:p w14:paraId="3640B89D" w14:textId="6D5DDB05" w:rsidR="004A02B3" w:rsidRPr="00E6172C" w:rsidRDefault="004A02B3" w:rsidP="004A02B3">
            <w:pPr>
              <w:widowControl w:val="0"/>
              <w:autoSpaceDE w:val="0"/>
              <w:autoSpaceDN w:val="0"/>
              <w:adjustRightInd w:val="0"/>
              <w:spacing w:line="276" w:lineRule="auto"/>
              <w:jc w:val="both"/>
              <w:rPr>
                <w:rFonts w:cs="Arial"/>
                <w:i/>
                <w:iCs/>
                <w:sz w:val="20"/>
                <w:szCs w:val="20"/>
                <w:lang w:val="en-GB" w:eastAsia="zh-CN"/>
              </w:rPr>
            </w:pPr>
            <w:proofErr w:type="spellStart"/>
            <w:r w:rsidRPr="00E6172C">
              <w:rPr>
                <w:rFonts w:cs="Arial"/>
                <w:i/>
                <w:iCs/>
                <w:sz w:val="20"/>
                <w:szCs w:val="20"/>
                <w:lang w:val="en-GB" w:eastAsia="zh-CN"/>
              </w:rPr>
              <w:t>tbxta</w:t>
            </w:r>
            <w:proofErr w:type="spellEnd"/>
            <w:r w:rsidRPr="00E6172C">
              <w:rPr>
                <w:rFonts w:cs="Arial"/>
                <w:i/>
                <w:iCs/>
                <w:sz w:val="20"/>
                <w:szCs w:val="20"/>
                <w:lang w:val="en-GB" w:eastAsia="zh-CN"/>
              </w:rPr>
              <w:t>-/-</w:t>
            </w:r>
          </w:p>
          <w:p w14:paraId="7E9C6178" w14:textId="391E9FB9"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sib + </w:t>
            </w:r>
            <w:r w:rsidRPr="00E6172C">
              <w:rPr>
                <w:rFonts w:cs="Arial"/>
                <w:i/>
                <w:iCs/>
                <w:sz w:val="20"/>
                <w:szCs w:val="20"/>
                <w:lang w:val="en-GB" w:eastAsia="zh-CN"/>
              </w:rPr>
              <w:t>fgf4</w:t>
            </w:r>
            <w:r w:rsidRPr="00E6172C">
              <w:rPr>
                <w:rFonts w:cs="Arial"/>
                <w:sz w:val="20"/>
                <w:szCs w:val="20"/>
                <w:lang w:val="en-GB" w:eastAsia="zh-CN"/>
              </w:rPr>
              <w:t xml:space="preserve"> mRNA</w:t>
            </w:r>
          </w:p>
          <w:p w14:paraId="5432DD27" w14:textId="2DEC2E1D" w:rsidR="004A02B3" w:rsidRPr="00E6172C" w:rsidRDefault="004A02B3" w:rsidP="004A02B3">
            <w:pPr>
              <w:widowControl w:val="0"/>
              <w:autoSpaceDE w:val="0"/>
              <w:autoSpaceDN w:val="0"/>
              <w:adjustRightInd w:val="0"/>
              <w:spacing w:line="276" w:lineRule="auto"/>
              <w:jc w:val="both"/>
              <w:rPr>
                <w:rFonts w:cs="Arial"/>
                <w:i/>
                <w:iCs/>
                <w:sz w:val="20"/>
                <w:szCs w:val="20"/>
                <w:lang w:val="en-GB" w:eastAsia="zh-CN"/>
              </w:rPr>
            </w:pPr>
            <w:proofErr w:type="spellStart"/>
            <w:r w:rsidRPr="00E6172C">
              <w:rPr>
                <w:rFonts w:cs="Arial"/>
                <w:i/>
                <w:iCs/>
                <w:sz w:val="20"/>
                <w:szCs w:val="20"/>
                <w:lang w:val="en-GB" w:eastAsia="zh-CN"/>
              </w:rPr>
              <w:t>tbxta</w:t>
            </w:r>
            <w:proofErr w:type="spellEnd"/>
            <w:r w:rsidRPr="00E6172C">
              <w:rPr>
                <w:rFonts w:cs="Arial"/>
                <w:i/>
                <w:iCs/>
                <w:sz w:val="20"/>
                <w:szCs w:val="20"/>
                <w:lang w:val="en-GB" w:eastAsia="zh-CN"/>
              </w:rPr>
              <w:t xml:space="preserve">-/- </w:t>
            </w:r>
            <w:r w:rsidRPr="00E6172C">
              <w:rPr>
                <w:rFonts w:cs="Arial"/>
                <w:sz w:val="20"/>
                <w:szCs w:val="20"/>
                <w:lang w:val="en-GB" w:eastAsia="zh-CN"/>
              </w:rPr>
              <w:t xml:space="preserve">+ </w:t>
            </w:r>
            <w:r w:rsidRPr="00E6172C">
              <w:rPr>
                <w:rFonts w:cs="Arial"/>
                <w:i/>
                <w:iCs/>
                <w:sz w:val="20"/>
                <w:szCs w:val="20"/>
                <w:lang w:val="en-GB" w:eastAsia="zh-CN"/>
              </w:rPr>
              <w:t>fgf4</w:t>
            </w:r>
            <w:r w:rsidRPr="00E6172C">
              <w:rPr>
                <w:rFonts w:cs="Arial"/>
                <w:sz w:val="20"/>
                <w:szCs w:val="20"/>
                <w:lang w:val="en-GB" w:eastAsia="zh-CN"/>
              </w:rPr>
              <w:t xml:space="preserve"> mRNA</w:t>
            </w:r>
          </w:p>
        </w:tc>
        <w:tc>
          <w:tcPr>
            <w:tcW w:w="3560" w:type="dxa"/>
          </w:tcPr>
          <w:p w14:paraId="6A53FACF" w14:textId="69480A4E"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00/132 (76%)</w:t>
            </w:r>
          </w:p>
          <w:p w14:paraId="01963BE8" w14:textId="0BC05337" w:rsidR="004A02B3" w:rsidRPr="00E6172C" w:rsidRDefault="004A02B3" w:rsidP="00542076">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32/132 (24%)   </w:t>
            </w:r>
          </w:p>
          <w:p w14:paraId="36F6D6BC" w14:textId="13D0EB3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6/27 (59%)</w:t>
            </w:r>
            <w:r w:rsidR="00542076" w:rsidRPr="00E6172C">
              <w:rPr>
                <w:rFonts w:cs="Arial"/>
                <w:sz w:val="20"/>
                <w:szCs w:val="20"/>
                <w:lang w:val="en-GB" w:eastAsia="zh-CN"/>
              </w:rPr>
              <w:t xml:space="preserve">     (for genotyping see</w:t>
            </w:r>
          </w:p>
          <w:p w14:paraId="3E5AF29E" w14:textId="5CD0C145" w:rsidR="004A02B3" w:rsidRPr="00E6172C" w:rsidRDefault="004A02B3" w:rsidP="00542076">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8/27 (29%)</w:t>
            </w:r>
            <w:r w:rsidR="00542076" w:rsidRPr="00E6172C">
              <w:rPr>
                <w:rFonts w:cs="Arial"/>
                <w:sz w:val="20"/>
                <w:szCs w:val="20"/>
                <w:lang w:val="en-GB" w:eastAsia="zh-CN"/>
              </w:rPr>
              <w:t xml:space="preserve">       Table </w:t>
            </w:r>
            <w:r w:rsidR="008037EE" w:rsidRPr="00E6172C">
              <w:rPr>
                <w:rFonts w:cs="Arial"/>
                <w:sz w:val="20"/>
                <w:szCs w:val="20"/>
                <w:lang w:val="en-GB" w:eastAsia="zh-CN"/>
              </w:rPr>
              <w:t>S4</w:t>
            </w:r>
            <w:r w:rsidR="00542076" w:rsidRPr="00E6172C">
              <w:rPr>
                <w:rFonts w:cs="Arial"/>
                <w:sz w:val="20"/>
                <w:szCs w:val="20"/>
                <w:lang w:val="en-GB" w:eastAsia="zh-CN"/>
              </w:rPr>
              <w:t>)</w:t>
            </w:r>
            <w:r w:rsidR="00542076" w:rsidRPr="00E6172C" w:rsidDel="00253E63">
              <w:rPr>
                <w:rFonts w:cs="Arial"/>
                <w:sz w:val="20"/>
                <w:szCs w:val="20"/>
                <w:lang w:val="en-GB" w:eastAsia="zh-CN"/>
              </w:rPr>
              <w:t xml:space="preserve"> </w:t>
            </w:r>
          </w:p>
        </w:tc>
      </w:tr>
      <w:tr w:rsidR="004A02B3" w:rsidRPr="00E6172C" w14:paraId="1CF033F9" w14:textId="77777777" w:rsidTr="000C07B6">
        <w:trPr>
          <w:trHeight w:val="77"/>
        </w:trPr>
        <w:tc>
          <w:tcPr>
            <w:tcW w:w="1696" w:type="dxa"/>
          </w:tcPr>
          <w:p w14:paraId="559D1A24" w14:textId="51C5EB0A"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7A</w:t>
            </w:r>
          </w:p>
        </w:tc>
        <w:tc>
          <w:tcPr>
            <w:tcW w:w="1528" w:type="dxa"/>
          </w:tcPr>
          <w:p w14:paraId="0700BB30" w14:textId="668BC750" w:rsidR="004A02B3" w:rsidRPr="00E6172C" w:rsidRDefault="004A02B3" w:rsidP="004A02B3">
            <w:pPr>
              <w:widowControl w:val="0"/>
              <w:autoSpaceDE w:val="0"/>
              <w:autoSpaceDN w:val="0"/>
              <w:adjustRightInd w:val="0"/>
              <w:spacing w:line="276" w:lineRule="auto"/>
              <w:jc w:val="both"/>
              <w:rPr>
                <w:rFonts w:cs="Arial"/>
                <w:i/>
                <w:iCs/>
                <w:sz w:val="20"/>
                <w:szCs w:val="20"/>
                <w:lang w:val="en-GB" w:eastAsia="zh-CN"/>
              </w:rPr>
            </w:pPr>
            <w:r w:rsidRPr="00E6172C">
              <w:rPr>
                <w:rFonts w:cs="Arial"/>
                <w:i/>
                <w:iCs/>
                <w:sz w:val="20"/>
                <w:szCs w:val="20"/>
                <w:lang w:val="en-GB" w:eastAsia="zh-CN"/>
              </w:rPr>
              <w:t xml:space="preserve">myf5 </w:t>
            </w:r>
            <w:r w:rsidRPr="00E6172C">
              <w:rPr>
                <w:rFonts w:cs="Arial"/>
                <w:sz w:val="20"/>
                <w:szCs w:val="20"/>
                <w:lang w:val="en-GB" w:eastAsia="zh-CN"/>
              </w:rPr>
              <w:t>mRNA</w:t>
            </w:r>
          </w:p>
        </w:tc>
        <w:tc>
          <w:tcPr>
            <w:tcW w:w="2959" w:type="dxa"/>
          </w:tcPr>
          <w:p w14:paraId="298C8A3E"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ib</w:t>
            </w:r>
          </w:p>
          <w:p w14:paraId="0FA0288B" w14:textId="77777777" w:rsidR="004A02B3" w:rsidRPr="00E6172C" w:rsidRDefault="004A02B3" w:rsidP="004A02B3">
            <w:pPr>
              <w:widowControl w:val="0"/>
              <w:autoSpaceDE w:val="0"/>
              <w:autoSpaceDN w:val="0"/>
              <w:adjustRightInd w:val="0"/>
              <w:spacing w:line="276" w:lineRule="auto"/>
              <w:jc w:val="both"/>
              <w:rPr>
                <w:rFonts w:cs="Arial"/>
                <w:i/>
                <w:iCs/>
                <w:sz w:val="20"/>
                <w:szCs w:val="20"/>
                <w:lang w:val="en-GB" w:eastAsia="zh-CN"/>
              </w:rPr>
            </w:pPr>
            <w:proofErr w:type="spellStart"/>
            <w:r w:rsidRPr="00E6172C">
              <w:rPr>
                <w:rFonts w:cs="Arial"/>
                <w:i/>
                <w:iCs/>
                <w:sz w:val="20"/>
                <w:szCs w:val="20"/>
                <w:lang w:val="en-GB" w:eastAsia="zh-CN"/>
              </w:rPr>
              <w:t>tbxta</w:t>
            </w:r>
            <w:proofErr w:type="spellEnd"/>
            <w:r w:rsidRPr="00E6172C">
              <w:rPr>
                <w:rFonts w:cs="Arial"/>
                <w:i/>
                <w:iCs/>
                <w:sz w:val="20"/>
                <w:szCs w:val="20"/>
                <w:lang w:val="en-GB" w:eastAsia="zh-CN"/>
              </w:rPr>
              <w:t>-/-</w:t>
            </w:r>
          </w:p>
          <w:p w14:paraId="0E4022EF" w14:textId="77777777"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sib + </w:t>
            </w:r>
            <w:r w:rsidRPr="00E6172C">
              <w:rPr>
                <w:rFonts w:cs="Arial"/>
                <w:i/>
                <w:iCs/>
                <w:sz w:val="20"/>
                <w:szCs w:val="20"/>
                <w:lang w:val="en-GB" w:eastAsia="zh-CN"/>
              </w:rPr>
              <w:t>fgf4</w:t>
            </w:r>
            <w:r w:rsidRPr="00E6172C">
              <w:rPr>
                <w:rFonts w:cs="Arial"/>
                <w:sz w:val="20"/>
                <w:szCs w:val="20"/>
                <w:lang w:val="en-GB" w:eastAsia="zh-CN"/>
              </w:rPr>
              <w:t xml:space="preserve"> mRNA</w:t>
            </w:r>
          </w:p>
          <w:p w14:paraId="4219C753" w14:textId="4D88D469"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iCs/>
                <w:sz w:val="20"/>
                <w:szCs w:val="20"/>
                <w:lang w:val="en-GB" w:eastAsia="zh-CN"/>
              </w:rPr>
              <w:t>tbxta</w:t>
            </w:r>
            <w:proofErr w:type="spellEnd"/>
            <w:r w:rsidRPr="00E6172C">
              <w:rPr>
                <w:rFonts w:cs="Arial"/>
                <w:i/>
                <w:iCs/>
                <w:sz w:val="20"/>
                <w:szCs w:val="20"/>
                <w:lang w:val="en-GB" w:eastAsia="zh-CN"/>
              </w:rPr>
              <w:t xml:space="preserve">-/- </w:t>
            </w:r>
            <w:r w:rsidRPr="00E6172C">
              <w:rPr>
                <w:rFonts w:cs="Arial"/>
                <w:sz w:val="20"/>
                <w:szCs w:val="20"/>
                <w:lang w:val="en-GB" w:eastAsia="zh-CN"/>
              </w:rPr>
              <w:t xml:space="preserve">+ </w:t>
            </w:r>
            <w:r w:rsidRPr="00E6172C">
              <w:rPr>
                <w:rFonts w:cs="Arial"/>
                <w:i/>
                <w:iCs/>
                <w:sz w:val="20"/>
                <w:szCs w:val="20"/>
                <w:lang w:val="en-GB" w:eastAsia="zh-CN"/>
              </w:rPr>
              <w:t>fgf4</w:t>
            </w:r>
            <w:r w:rsidRPr="00E6172C">
              <w:rPr>
                <w:rFonts w:cs="Arial"/>
                <w:sz w:val="20"/>
                <w:szCs w:val="20"/>
                <w:lang w:val="en-GB" w:eastAsia="zh-CN"/>
              </w:rPr>
              <w:t xml:space="preserve"> mRNA</w:t>
            </w:r>
          </w:p>
        </w:tc>
        <w:tc>
          <w:tcPr>
            <w:tcW w:w="3560" w:type="dxa"/>
          </w:tcPr>
          <w:p w14:paraId="3A3AEECC" w14:textId="6C4528A3"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108/138 (78%) </w:t>
            </w:r>
          </w:p>
          <w:p w14:paraId="01E7CEC5" w14:textId="3434F63E"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30/138 (22%)   </w:t>
            </w:r>
          </w:p>
          <w:p w14:paraId="0901CB2A" w14:textId="012B8DE5"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50/74 (68%)    </w:t>
            </w:r>
          </w:p>
          <w:p w14:paraId="72009F67" w14:textId="5FFC7109"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4/74 (32%</w:t>
            </w:r>
            <w:r w:rsidR="00253E63" w:rsidRPr="00E6172C">
              <w:rPr>
                <w:rFonts w:cs="Arial"/>
                <w:sz w:val="20"/>
                <w:szCs w:val="20"/>
                <w:lang w:val="en-GB" w:eastAsia="zh-CN"/>
              </w:rPr>
              <w:t>)</w:t>
            </w:r>
            <w:r w:rsidR="00542076" w:rsidRPr="00E6172C">
              <w:rPr>
                <w:rFonts w:cs="Arial"/>
                <w:sz w:val="20"/>
                <w:szCs w:val="20"/>
                <w:lang w:val="en-GB" w:eastAsia="zh-CN"/>
              </w:rPr>
              <w:t xml:space="preserve">   </w:t>
            </w:r>
          </w:p>
        </w:tc>
      </w:tr>
      <w:tr w:rsidR="004A02B3" w:rsidRPr="00E6172C" w14:paraId="07EE74C4" w14:textId="77777777" w:rsidTr="000C07B6">
        <w:trPr>
          <w:trHeight w:val="77"/>
        </w:trPr>
        <w:tc>
          <w:tcPr>
            <w:tcW w:w="1696" w:type="dxa"/>
          </w:tcPr>
          <w:p w14:paraId="71CB21E3" w14:textId="36B51F8C" w:rsidR="004A02B3" w:rsidRPr="00E6172C" w:rsidRDefault="004A02B3"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7B</w:t>
            </w:r>
          </w:p>
        </w:tc>
        <w:tc>
          <w:tcPr>
            <w:tcW w:w="1528" w:type="dxa"/>
          </w:tcPr>
          <w:p w14:paraId="18DFEF8A" w14:textId="0AB22603" w:rsidR="004A02B3" w:rsidRPr="00E6172C" w:rsidRDefault="004A02B3" w:rsidP="004A02B3">
            <w:pPr>
              <w:widowControl w:val="0"/>
              <w:autoSpaceDE w:val="0"/>
              <w:autoSpaceDN w:val="0"/>
              <w:adjustRightInd w:val="0"/>
              <w:spacing w:line="276" w:lineRule="auto"/>
              <w:jc w:val="both"/>
              <w:rPr>
                <w:rFonts w:cs="Arial"/>
                <w:i/>
                <w:iCs/>
                <w:sz w:val="20"/>
                <w:szCs w:val="20"/>
                <w:lang w:val="en-GB" w:eastAsia="zh-CN"/>
              </w:rPr>
            </w:pPr>
            <w:proofErr w:type="spellStart"/>
            <w:r w:rsidRPr="00E6172C">
              <w:rPr>
                <w:rFonts w:cs="Arial"/>
                <w:i/>
                <w:iCs/>
                <w:sz w:val="20"/>
                <w:szCs w:val="20"/>
                <w:lang w:val="en-GB" w:eastAsia="zh-CN"/>
              </w:rPr>
              <w:t>aplnrb</w:t>
            </w:r>
            <w:proofErr w:type="spellEnd"/>
            <w:r w:rsidRPr="00E6172C">
              <w:rPr>
                <w:rFonts w:cs="Arial"/>
                <w:i/>
                <w:iCs/>
                <w:sz w:val="20"/>
                <w:szCs w:val="20"/>
                <w:lang w:val="en-GB" w:eastAsia="zh-CN"/>
              </w:rPr>
              <w:t xml:space="preserve"> </w:t>
            </w:r>
            <w:r w:rsidRPr="00E6172C">
              <w:rPr>
                <w:rFonts w:cs="Arial"/>
                <w:sz w:val="20"/>
                <w:szCs w:val="20"/>
                <w:lang w:val="en-GB" w:eastAsia="zh-CN"/>
              </w:rPr>
              <w:t>mRNA</w:t>
            </w:r>
          </w:p>
        </w:tc>
        <w:tc>
          <w:tcPr>
            <w:tcW w:w="2959" w:type="dxa"/>
          </w:tcPr>
          <w:p w14:paraId="154992B8" w14:textId="77777777" w:rsidR="004A02B3" w:rsidRPr="00E6172C" w:rsidRDefault="004A02B3" w:rsidP="001472C4">
            <w:pPr>
              <w:widowControl w:val="0"/>
              <w:autoSpaceDE w:val="0"/>
              <w:autoSpaceDN w:val="0"/>
              <w:spacing w:line="276" w:lineRule="auto"/>
              <w:jc w:val="both"/>
              <w:rPr>
                <w:rFonts w:cs="Arial"/>
                <w:sz w:val="20"/>
                <w:szCs w:val="20"/>
                <w:lang w:val="en-GB" w:eastAsia="zh-CN"/>
              </w:rPr>
            </w:pPr>
            <w:r w:rsidRPr="00E6172C">
              <w:rPr>
                <w:rFonts w:cs="Arial"/>
                <w:sz w:val="20"/>
                <w:szCs w:val="20"/>
                <w:lang w:val="en-GB" w:eastAsia="zh-CN"/>
              </w:rPr>
              <w:t>sib</w:t>
            </w:r>
          </w:p>
          <w:p w14:paraId="428E56C3" w14:textId="77777777" w:rsidR="004A02B3" w:rsidRPr="00E6172C" w:rsidRDefault="004A02B3" w:rsidP="001472C4">
            <w:pPr>
              <w:widowControl w:val="0"/>
              <w:autoSpaceDE w:val="0"/>
              <w:autoSpaceDN w:val="0"/>
              <w:spacing w:line="276" w:lineRule="auto"/>
              <w:jc w:val="both"/>
              <w:rPr>
                <w:rFonts w:cs="Arial"/>
                <w:i/>
                <w:iCs/>
                <w:sz w:val="20"/>
                <w:szCs w:val="20"/>
                <w:lang w:val="en-GB" w:eastAsia="zh-CN"/>
              </w:rPr>
            </w:pPr>
            <w:proofErr w:type="spellStart"/>
            <w:r w:rsidRPr="00E6172C">
              <w:rPr>
                <w:rFonts w:cs="Arial"/>
                <w:i/>
                <w:iCs/>
                <w:sz w:val="20"/>
                <w:szCs w:val="20"/>
                <w:lang w:val="en-GB" w:eastAsia="zh-CN"/>
              </w:rPr>
              <w:t>tbxta</w:t>
            </w:r>
            <w:proofErr w:type="spellEnd"/>
            <w:r w:rsidRPr="00E6172C">
              <w:rPr>
                <w:rFonts w:cs="Arial"/>
                <w:i/>
                <w:iCs/>
                <w:sz w:val="20"/>
                <w:szCs w:val="20"/>
                <w:lang w:val="en-GB" w:eastAsia="zh-CN"/>
              </w:rPr>
              <w:t>-/-</w:t>
            </w:r>
          </w:p>
          <w:p w14:paraId="69A36056" w14:textId="77777777" w:rsidR="004A02B3" w:rsidRPr="00E6172C" w:rsidRDefault="004A02B3" w:rsidP="001472C4">
            <w:pPr>
              <w:widowControl w:val="0"/>
              <w:autoSpaceDE w:val="0"/>
              <w:autoSpaceDN w:val="0"/>
              <w:spacing w:line="276" w:lineRule="auto"/>
              <w:jc w:val="both"/>
              <w:rPr>
                <w:rFonts w:cs="Arial"/>
                <w:sz w:val="20"/>
                <w:szCs w:val="20"/>
                <w:lang w:val="en-GB" w:eastAsia="zh-CN"/>
              </w:rPr>
            </w:pPr>
            <w:r w:rsidRPr="00E6172C">
              <w:rPr>
                <w:rFonts w:cs="Arial"/>
                <w:sz w:val="20"/>
                <w:szCs w:val="20"/>
                <w:lang w:val="en-GB" w:eastAsia="zh-CN"/>
              </w:rPr>
              <w:t xml:space="preserve">sib + </w:t>
            </w:r>
            <w:r w:rsidRPr="00E6172C">
              <w:rPr>
                <w:rFonts w:cs="Arial"/>
                <w:i/>
                <w:iCs/>
                <w:sz w:val="20"/>
                <w:szCs w:val="20"/>
                <w:lang w:val="en-GB" w:eastAsia="zh-CN"/>
              </w:rPr>
              <w:t>fgf4</w:t>
            </w:r>
            <w:r w:rsidRPr="00E6172C">
              <w:rPr>
                <w:rFonts w:cs="Arial"/>
                <w:sz w:val="20"/>
                <w:szCs w:val="20"/>
                <w:lang w:val="en-GB" w:eastAsia="zh-CN"/>
              </w:rPr>
              <w:t xml:space="preserve"> mRNA</w:t>
            </w:r>
          </w:p>
          <w:p w14:paraId="61F52E2A" w14:textId="3BB3B9DB" w:rsidR="004A02B3" w:rsidRPr="00E6172C" w:rsidRDefault="004A02B3" w:rsidP="001472C4">
            <w:pPr>
              <w:widowControl w:val="0"/>
              <w:autoSpaceDE w:val="0"/>
              <w:autoSpaceDN w:val="0"/>
              <w:spacing w:line="276" w:lineRule="auto"/>
              <w:jc w:val="both"/>
              <w:rPr>
                <w:rFonts w:cs="Arial"/>
                <w:sz w:val="20"/>
                <w:szCs w:val="20"/>
                <w:lang w:val="en-GB" w:eastAsia="zh-CN"/>
              </w:rPr>
            </w:pPr>
            <w:proofErr w:type="spellStart"/>
            <w:r w:rsidRPr="00E6172C">
              <w:rPr>
                <w:rFonts w:cs="Arial"/>
                <w:i/>
                <w:iCs/>
                <w:sz w:val="20"/>
                <w:szCs w:val="20"/>
                <w:lang w:val="en-GB" w:eastAsia="zh-CN"/>
              </w:rPr>
              <w:t>tbxta</w:t>
            </w:r>
            <w:proofErr w:type="spellEnd"/>
            <w:r w:rsidRPr="00E6172C">
              <w:rPr>
                <w:rFonts w:cs="Arial"/>
                <w:i/>
                <w:iCs/>
                <w:sz w:val="20"/>
                <w:szCs w:val="20"/>
                <w:lang w:val="en-GB" w:eastAsia="zh-CN"/>
              </w:rPr>
              <w:t xml:space="preserve">-/- </w:t>
            </w:r>
            <w:r w:rsidRPr="00E6172C">
              <w:rPr>
                <w:rFonts w:cs="Arial"/>
                <w:sz w:val="20"/>
                <w:szCs w:val="20"/>
                <w:lang w:val="en-GB" w:eastAsia="zh-CN"/>
              </w:rPr>
              <w:t xml:space="preserve">+ </w:t>
            </w:r>
            <w:r w:rsidRPr="00E6172C">
              <w:rPr>
                <w:rFonts w:cs="Arial"/>
                <w:i/>
                <w:iCs/>
                <w:sz w:val="20"/>
                <w:szCs w:val="20"/>
                <w:lang w:val="en-GB" w:eastAsia="zh-CN"/>
              </w:rPr>
              <w:t>fgf4</w:t>
            </w:r>
            <w:r w:rsidRPr="00E6172C">
              <w:rPr>
                <w:rFonts w:cs="Arial"/>
                <w:sz w:val="20"/>
                <w:szCs w:val="20"/>
                <w:lang w:val="en-GB" w:eastAsia="zh-CN"/>
              </w:rPr>
              <w:t xml:space="preserve"> mRNA</w:t>
            </w:r>
          </w:p>
        </w:tc>
        <w:tc>
          <w:tcPr>
            <w:tcW w:w="3560" w:type="dxa"/>
          </w:tcPr>
          <w:p w14:paraId="0D42C8FA" w14:textId="06F6E4DB" w:rsidR="004A02B3" w:rsidRPr="00E6172C" w:rsidRDefault="004A02B3" w:rsidP="001472C4">
            <w:pPr>
              <w:widowControl w:val="0"/>
              <w:autoSpaceDE w:val="0"/>
              <w:autoSpaceDN w:val="0"/>
              <w:spacing w:line="276" w:lineRule="auto"/>
              <w:jc w:val="both"/>
              <w:rPr>
                <w:rFonts w:cs="Arial"/>
                <w:sz w:val="20"/>
                <w:szCs w:val="20"/>
                <w:lang w:val="en-GB" w:eastAsia="zh-CN"/>
              </w:rPr>
            </w:pPr>
            <w:r w:rsidRPr="00E6172C">
              <w:rPr>
                <w:rFonts w:cs="Arial"/>
                <w:sz w:val="20"/>
                <w:szCs w:val="20"/>
                <w:lang w:val="en-GB" w:eastAsia="zh-CN"/>
              </w:rPr>
              <w:t>144/195 (74%)</w:t>
            </w:r>
            <w:r w:rsidR="00253E63" w:rsidRPr="00E6172C">
              <w:rPr>
                <w:rFonts w:cs="Arial"/>
                <w:sz w:val="20"/>
                <w:szCs w:val="20"/>
                <w:lang w:val="en-GB" w:eastAsia="zh-CN"/>
              </w:rPr>
              <w:t xml:space="preserve">  </w:t>
            </w:r>
          </w:p>
          <w:p w14:paraId="0651E25D" w14:textId="168B1F8E" w:rsidR="00253E63" w:rsidRPr="00E6172C" w:rsidRDefault="004A02B3" w:rsidP="001472C4">
            <w:pPr>
              <w:widowControl w:val="0"/>
              <w:autoSpaceDE w:val="0"/>
              <w:autoSpaceDN w:val="0"/>
              <w:spacing w:line="276" w:lineRule="auto"/>
              <w:jc w:val="both"/>
              <w:rPr>
                <w:rFonts w:cs="Arial"/>
                <w:sz w:val="20"/>
                <w:szCs w:val="20"/>
                <w:highlight w:val="yellow"/>
                <w:lang w:val="en-GB" w:eastAsia="zh-CN"/>
              </w:rPr>
            </w:pPr>
            <w:r w:rsidRPr="00E6172C">
              <w:rPr>
                <w:rFonts w:cs="Arial"/>
                <w:sz w:val="20"/>
                <w:szCs w:val="20"/>
                <w:lang w:val="en-GB" w:eastAsia="zh-CN"/>
              </w:rPr>
              <w:t xml:space="preserve">51/195 (26%)     </w:t>
            </w:r>
          </w:p>
          <w:p w14:paraId="6019F715" w14:textId="0DFA95C7" w:rsidR="008037EE" w:rsidRPr="00E6172C" w:rsidRDefault="00542076" w:rsidP="008037EE">
            <w:pPr>
              <w:widowControl w:val="0"/>
              <w:autoSpaceDE w:val="0"/>
              <w:autoSpaceDN w:val="0"/>
              <w:spacing w:line="276" w:lineRule="auto"/>
              <w:jc w:val="both"/>
              <w:rPr>
                <w:rFonts w:cs="Arial"/>
                <w:sz w:val="20"/>
                <w:szCs w:val="20"/>
                <w:lang w:val="en-GB" w:eastAsia="zh-CN"/>
              </w:rPr>
            </w:pPr>
            <w:r w:rsidRPr="00E6172C">
              <w:rPr>
                <w:rFonts w:cs="Arial"/>
                <w:sz w:val="20"/>
                <w:szCs w:val="20"/>
                <w:lang w:val="en-GB" w:eastAsia="zh-CN"/>
              </w:rPr>
              <w:t>12</w:t>
            </w:r>
            <w:r w:rsidR="004A02B3" w:rsidRPr="00E6172C">
              <w:rPr>
                <w:rFonts w:cs="Arial"/>
                <w:sz w:val="20"/>
                <w:szCs w:val="20"/>
                <w:lang w:val="en-GB" w:eastAsia="zh-CN"/>
              </w:rPr>
              <w:t>/</w:t>
            </w:r>
            <w:r w:rsidRPr="00E6172C">
              <w:rPr>
                <w:rFonts w:cs="Arial"/>
                <w:sz w:val="20"/>
                <w:szCs w:val="20"/>
                <w:lang w:val="en-GB" w:eastAsia="zh-CN"/>
              </w:rPr>
              <w:t xml:space="preserve">18 </w:t>
            </w:r>
            <w:r w:rsidR="004A02B3" w:rsidRPr="00E6172C">
              <w:rPr>
                <w:rFonts w:cs="Arial"/>
                <w:sz w:val="20"/>
                <w:szCs w:val="20"/>
                <w:lang w:val="en-GB" w:eastAsia="zh-CN"/>
              </w:rPr>
              <w:t>(</w:t>
            </w:r>
            <w:r w:rsidRPr="00E6172C">
              <w:rPr>
                <w:rFonts w:cs="Arial"/>
                <w:sz w:val="20"/>
                <w:szCs w:val="20"/>
                <w:lang w:val="en-GB" w:eastAsia="zh-CN"/>
              </w:rPr>
              <w:t>67</w:t>
            </w:r>
            <w:r w:rsidR="004A02B3" w:rsidRPr="00E6172C">
              <w:rPr>
                <w:rFonts w:cs="Arial"/>
                <w:sz w:val="20"/>
                <w:szCs w:val="20"/>
                <w:lang w:val="en-GB" w:eastAsia="zh-CN"/>
              </w:rPr>
              <w:t>%)</w:t>
            </w:r>
            <w:r w:rsidRPr="00E6172C">
              <w:rPr>
                <w:rFonts w:cs="Arial"/>
                <w:sz w:val="20"/>
                <w:szCs w:val="20"/>
                <w:lang w:val="en-GB" w:eastAsia="zh-CN"/>
              </w:rPr>
              <w:t xml:space="preserve"> </w:t>
            </w:r>
          </w:p>
          <w:p w14:paraId="15F8E178" w14:textId="616CB410" w:rsidR="004A02B3" w:rsidRPr="00E6172C" w:rsidRDefault="00542076" w:rsidP="008037EE">
            <w:pPr>
              <w:widowControl w:val="0"/>
              <w:autoSpaceDE w:val="0"/>
              <w:autoSpaceDN w:val="0"/>
              <w:spacing w:line="276" w:lineRule="auto"/>
              <w:jc w:val="both"/>
              <w:rPr>
                <w:rFonts w:cs="Arial"/>
                <w:sz w:val="20"/>
                <w:szCs w:val="20"/>
                <w:lang w:val="en-GB" w:eastAsia="zh-CN"/>
              </w:rPr>
            </w:pPr>
            <w:r w:rsidRPr="00E6172C">
              <w:rPr>
                <w:rFonts w:cs="Arial"/>
                <w:sz w:val="20"/>
                <w:szCs w:val="20"/>
                <w:lang w:val="en-GB" w:eastAsia="zh-CN"/>
              </w:rPr>
              <w:t>6</w:t>
            </w:r>
            <w:r w:rsidR="004A02B3" w:rsidRPr="00E6172C">
              <w:rPr>
                <w:rFonts w:cs="Arial"/>
                <w:sz w:val="20"/>
                <w:szCs w:val="20"/>
                <w:lang w:val="en-GB" w:eastAsia="zh-CN"/>
              </w:rPr>
              <w:t>/</w:t>
            </w:r>
            <w:r w:rsidR="006F40DB" w:rsidRPr="00E6172C">
              <w:rPr>
                <w:rFonts w:cs="Arial"/>
                <w:sz w:val="20"/>
                <w:szCs w:val="20"/>
                <w:lang w:val="en-GB" w:eastAsia="zh-CN"/>
              </w:rPr>
              <w:t xml:space="preserve">18 </w:t>
            </w:r>
            <w:r w:rsidR="00DD08BF" w:rsidRPr="00E6172C">
              <w:rPr>
                <w:rFonts w:cs="Arial"/>
                <w:sz w:val="20"/>
                <w:szCs w:val="20"/>
                <w:lang w:val="en-GB" w:eastAsia="zh-CN"/>
              </w:rPr>
              <w:t>(</w:t>
            </w:r>
            <w:r w:rsidR="006F40DB" w:rsidRPr="00E6172C">
              <w:rPr>
                <w:rFonts w:cs="Arial"/>
                <w:sz w:val="20"/>
                <w:szCs w:val="20"/>
                <w:lang w:val="en-GB" w:eastAsia="zh-CN"/>
              </w:rPr>
              <w:t>33</w:t>
            </w:r>
            <w:r w:rsidR="004A02B3" w:rsidRPr="00E6172C">
              <w:rPr>
                <w:rFonts w:cs="Arial"/>
                <w:sz w:val="20"/>
                <w:szCs w:val="20"/>
                <w:lang w:val="en-GB" w:eastAsia="zh-CN"/>
              </w:rPr>
              <w:t>%)</w:t>
            </w:r>
            <w:r w:rsidRPr="00E6172C">
              <w:rPr>
                <w:rFonts w:cs="Arial"/>
                <w:sz w:val="20"/>
                <w:szCs w:val="20"/>
                <w:lang w:val="en-GB" w:eastAsia="zh-CN"/>
              </w:rPr>
              <w:t xml:space="preserve">   </w:t>
            </w:r>
          </w:p>
        </w:tc>
      </w:tr>
      <w:tr w:rsidR="004A6447" w:rsidRPr="00E6172C" w14:paraId="7C0DBA19" w14:textId="77777777" w:rsidTr="000C07B6">
        <w:trPr>
          <w:trHeight w:val="77"/>
        </w:trPr>
        <w:tc>
          <w:tcPr>
            <w:tcW w:w="1696" w:type="dxa"/>
          </w:tcPr>
          <w:p w14:paraId="20686474" w14:textId="3AD6F852" w:rsidR="004A6447" w:rsidRPr="00E6172C" w:rsidRDefault="004A6447"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7D</w:t>
            </w:r>
          </w:p>
        </w:tc>
        <w:tc>
          <w:tcPr>
            <w:tcW w:w="1528" w:type="dxa"/>
          </w:tcPr>
          <w:p w14:paraId="5FE274DB" w14:textId="2E67DDA6" w:rsidR="004A6447" w:rsidRPr="00E6172C" w:rsidRDefault="006F40DB" w:rsidP="004A02B3">
            <w:pPr>
              <w:widowControl w:val="0"/>
              <w:autoSpaceDE w:val="0"/>
              <w:autoSpaceDN w:val="0"/>
              <w:adjustRightInd w:val="0"/>
              <w:spacing w:line="276" w:lineRule="auto"/>
              <w:jc w:val="both"/>
              <w:rPr>
                <w:rFonts w:cs="Arial"/>
                <w:i/>
                <w:iCs/>
                <w:sz w:val="20"/>
                <w:szCs w:val="20"/>
                <w:lang w:val="en-GB" w:eastAsia="zh-CN"/>
              </w:rPr>
            </w:pPr>
            <w:r w:rsidRPr="00E6172C">
              <w:rPr>
                <w:rFonts w:cs="Arial"/>
                <w:i/>
                <w:iCs/>
                <w:sz w:val="20"/>
                <w:szCs w:val="20"/>
                <w:lang w:val="en-GB" w:eastAsia="zh-CN"/>
              </w:rPr>
              <w:t xml:space="preserve">tbx16 </w:t>
            </w:r>
            <w:r w:rsidRPr="00E6172C">
              <w:rPr>
                <w:rFonts w:cs="Arial"/>
                <w:sz w:val="20"/>
                <w:szCs w:val="20"/>
                <w:lang w:val="en-GB" w:eastAsia="zh-CN"/>
              </w:rPr>
              <w:t>mRNA</w:t>
            </w:r>
          </w:p>
        </w:tc>
        <w:tc>
          <w:tcPr>
            <w:tcW w:w="2959" w:type="dxa"/>
          </w:tcPr>
          <w:p w14:paraId="26E5A9FC" w14:textId="788C1697" w:rsidR="004A6447" w:rsidRPr="00E6172C" w:rsidRDefault="006F40DB" w:rsidP="001472C4">
            <w:pPr>
              <w:widowControl w:val="0"/>
              <w:autoSpaceDE w:val="0"/>
              <w:autoSpaceDN w:val="0"/>
              <w:spacing w:line="276" w:lineRule="auto"/>
              <w:jc w:val="both"/>
              <w:rPr>
                <w:rFonts w:cs="Arial"/>
                <w:sz w:val="20"/>
                <w:szCs w:val="20"/>
                <w:lang w:val="en-GB" w:eastAsia="zh-CN"/>
              </w:rPr>
            </w:pPr>
            <w:r w:rsidRPr="00E6172C">
              <w:rPr>
                <w:rFonts w:cs="Arial"/>
                <w:sz w:val="20"/>
                <w:szCs w:val="20"/>
                <w:lang w:val="en-GB" w:eastAsia="zh-CN"/>
              </w:rPr>
              <w:t>sib</w:t>
            </w:r>
          </w:p>
          <w:p w14:paraId="2DA7D6FD" w14:textId="77777777" w:rsidR="006F40DB" w:rsidRPr="00E6172C" w:rsidRDefault="006F40DB" w:rsidP="001472C4">
            <w:pPr>
              <w:widowControl w:val="0"/>
              <w:autoSpaceDE w:val="0"/>
              <w:autoSpaceDN w:val="0"/>
              <w:spacing w:line="276" w:lineRule="auto"/>
              <w:jc w:val="both"/>
              <w:rPr>
                <w:rFonts w:cs="Arial"/>
                <w:i/>
                <w:iCs/>
                <w:sz w:val="20"/>
                <w:szCs w:val="20"/>
                <w:lang w:val="en-GB" w:eastAsia="zh-CN"/>
              </w:rPr>
            </w:pPr>
            <w:proofErr w:type="spellStart"/>
            <w:r w:rsidRPr="00E6172C">
              <w:rPr>
                <w:rFonts w:cs="Arial"/>
                <w:i/>
                <w:iCs/>
                <w:sz w:val="20"/>
                <w:szCs w:val="20"/>
                <w:lang w:val="en-GB" w:eastAsia="zh-CN"/>
              </w:rPr>
              <w:t>tbxta</w:t>
            </w:r>
            <w:proofErr w:type="spellEnd"/>
            <w:r w:rsidRPr="00E6172C">
              <w:rPr>
                <w:rFonts w:cs="Arial"/>
                <w:i/>
                <w:iCs/>
                <w:sz w:val="20"/>
                <w:szCs w:val="20"/>
                <w:lang w:val="en-GB" w:eastAsia="zh-CN"/>
              </w:rPr>
              <w:t>-/-</w:t>
            </w:r>
          </w:p>
          <w:p w14:paraId="1AEF638E" w14:textId="77777777" w:rsidR="006F40DB" w:rsidRPr="00E6172C" w:rsidRDefault="006F40DB" w:rsidP="001472C4">
            <w:pPr>
              <w:widowControl w:val="0"/>
              <w:autoSpaceDE w:val="0"/>
              <w:autoSpaceDN w:val="0"/>
              <w:spacing w:line="276" w:lineRule="auto"/>
              <w:jc w:val="both"/>
              <w:rPr>
                <w:rFonts w:cs="Arial"/>
                <w:sz w:val="20"/>
                <w:szCs w:val="20"/>
                <w:lang w:val="en-GB" w:eastAsia="zh-CN"/>
              </w:rPr>
            </w:pPr>
            <w:r w:rsidRPr="00E6172C">
              <w:rPr>
                <w:rFonts w:cs="Arial"/>
                <w:sz w:val="20"/>
                <w:szCs w:val="20"/>
                <w:lang w:val="en-GB" w:eastAsia="zh-CN"/>
              </w:rPr>
              <w:t xml:space="preserve">sib + </w:t>
            </w:r>
            <w:r w:rsidRPr="00E6172C">
              <w:rPr>
                <w:rFonts w:cs="Arial"/>
                <w:i/>
                <w:iCs/>
                <w:sz w:val="20"/>
                <w:szCs w:val="20"/>
                <w:lang w:val="en-GB" w:eastAsia="zh-CN"/>
              </w:rPr>
              <w:t>fgf4</w:t>
            </w:r>
            <w:r w:rsidRPr="00E6172C">
              <w:rPr>
                <w:rFonts w:cs="Arial"/>
                <w:sz w:val="20"/>
                <w:szCs w:val="20"/>
                <w:lang w:val="en-GB" w:eastAsia="zh-CN"/>
              </w:rPr>
              <w:t xml:space="preserve"> mRNA</w:t>
            </w:r>
          </w:p>
          <w:p w14:paraId="0DA9D0AD" w14:textId="6CCB088A" w:rsidR="006F40DB" w:rsidRPr="00E6172C" w:rsidRDefault="006F40DB" w:rsidP="001472C4">
            <w:pPr>
              <w:widowControl w:val="0"/>
              <w:autoSpaceDE w:val="0"/>
              <w:autoSpaceDN w:val="0"/>
              <w:spacing w:line="276" w:lineRule="auto"/>
              <w:jc w:val="both"/>
              <w:rPr>
                <w:rFonts w:cs="Arial"/>
                <w:sz w:val="20"/>
                <w:szCs w:val="20"/>
                <w:lang w:val="en-GB" w:eastAsia="zh-CN"/>
              </w:rPr>
            </w:pPr>
            <w:proofErr w:type="spellStart"/>
            <w:r w:rsidRPr="00E6172C">
              <w:rPr>
                <w:rFonts w:cs="Arial"/>
                <w:i/>
                <w:iCs/>
                <w:sz w:val="20"/>
                <w:szCs w:val="20"/>
                <w:lang w:val="en-GB" w:eastAsia="zh-CN"/>
              </w:rPr>
              <w:t>tbxta</w:t>
            </w:r>
            <w:proofErr w:type="spellEnd"/>
            <w:r w:rsidRPr="00E6172C">
              <w:rPr>
                <w:rFonts w:cs="Arial"/>
                <w:i/>
                <w:iCs/>
                <w:sz w:val="20"/>
                <w:szCs w:val="20"/>
                <w:lang w:val="en-GB" w:eastAsia="zh-CN"/>
              </w:rPr>
              <w:t xml:space="preserve">-/- </w:t>
            </w:r>
            <w:r w:rsidRPr="00E6172C">
              <w:rPr>
                <w:rFonts w:cs="Arial"/>
                <w:sz w:val="20"/>
                <w:szCs w:val="20"/>
                <w:lang w:val="en-GB" w:eastAsia="zh-CN"/>
              </w:rPr>
              <w:t xml:space="preserve">+ </w:t>
            </w:r>
            <w:r w:rsidRPr="00E6172C">
              <w:rPr>
                <w:rFonts w:cs="Arial"/>
                <w:i/>
                <w:iCs/>
                <w:sz w:val="20"/>
                <w:szCs w:val="20"/>
                <w:lang w:val="en-GB" w:eastAsia="zh-CN"/>
              </w:rPr>
              <w:t>fgf4</w:t>
            </w:r>
            <w:r w:rsidRPr="00E6172C">
              <w:rPr>
                <w:rFonts w:cs="Arial"/>
                <w:sz w:val="20"/>
                <w:szCs w:val="20"/>
                <w:lang w:val="en-GB" w:eastAsia="zh-CN"/>
              </w:rPr>
              <w:t xml:space="preserve"> mRNA</w:t>
            </w:r>
          </w:p>
        </w:tc>
        <w:tc>
          <w:tcPr>
            <w:tcW w:w="3560" w:type="dxa"/>
          </w:tcPr>
          <w:p w14:paraId="4F7C38AD" w14:textId="77777777" w:rsidR="00CE1100" w:rsidRPr="00E6172C" w:rsidRDefault="00CE1100" w:rsidP="001472C4">
            <w:pPr>
              <w:spacing w:line="276" w:lineRule="auto"/>
              <w:jc w:val="both"/>
              <w:rPr>
                <w:rFonts w:cs="Arial"/>
                <w:color w:val="000000"/>
                <w:lang w:val="en-GB"/>
              </w:rPr>
            </w:pPr>
            <w:r w:rsidRPr="00E6172C">
              <w:rPr>
                <w:rFonts w:cs="Arial"/>
                <w:color w:val="000000"/>
                <w:sz w:val="20"/>
                <w:szCs w:val="20"/>
                <w:lang w:val="en-GB"/>
              </w:rPr>
              <w:t>48/66 (73%)</w:t>
            </w:r>
          </w:p>
          <w:p w14:paraId="6B973769" w14:textId="77777777" w:rsidR="00CE1100" w:rsidRPr="00E6172C" w:rsidRDefault="00CE1100" w:rsidP="001472C4">
            <w:pPr>
              <w:spacing w:line="276" w:lineRule="auto"/>
              <w:jc w:val="both"/>
              <w:rPr>
                <w:rFonts w:cs="Arial"/>
                <w:color w:val="000000"/>
                <w:lang w:val="en-GB"/>
              </w:rPr>
            </w:pPr>
            <w:r w:rsidRPr="00E6172C">
              <w:rPr>
                <w:rFonts w:cs="Arial"/>
                <w:color w:val="000000"/>
                <w:sz w:val="20"/>
                <w:szCs w:val="20"/>
                <w:lang w:val="en-GB"/>
              </w:rPr>
              <w:t>18/66 (27%)</w:t>
            </w:r>
          </w:p>
          <w:p w14:paraId="2335ACEF" w14:textId="77777777" w:rsidR="00CE1100" w:rsidRPr="00E6172C" w:rsidRDefault="00CE1100" w:rsidP="001472C4">
            <w:pPr>
              <w:spacing w:line="276" w:lineRule="auto"/>
              <w:jc w:val="both"/>
              <w:rPr>
                <w:rFonts w:cs="Arial"/>
                <w:color w:val="000000"/>
                <w:lang w:val="en-GB"/>
              </w:rPr>
            </w:pPr>
            <w:r w:rsidRPr="00E6172C">
              <w:rPr>
                <w:rFonts w:cs="Arial"/>
                <w:color w:val="000000"/>
                <w:sz w:val="20"/>
                <w:szCs w:val="20"/>
                <w:lang w:val="en-GB"/>
              </w:rPr>
              <w:t>70/93 (75%)</w:t>
            </w:r>
          </w:p>
          <w:p w14:paraId="46B72B87" w14:textId="4856D10C" w:rsidR="004A6447" w:rsidRPr="00E6172C" w:rsidRDefault="00CE1100" w:rsidP="001472C4">
            <w:pPr>
              <w:spacing w:line="276" w:lineRule="auto"/>
              <w:jc w:val="both"/>
              <w:rPr>
                <w:rFonts w:cs="Arial"/>
                <w:color w:val="000000"/>
                <w:lang w:val="en-GB"/>
              </w:rPr>
            </w:pPr>
            <w:r w:rsidRPr="00E6172C">
              <w:rPr>
                <w:rFonts w:cs="Arial"/>
                <w:color w:val="000000"/>
                <w:sz w:val="20"/>
                <w:szCs w:val="20"/>
                <w:lang w:val="en-GB"/>
              </w:rPr>
              <w:t>23/93 (25%)</w:t>
            </w:r>
          </w:p>
        </w:tc>
      </w:tr>
      <w:tr w:rsidR="004A6447" w:rsidRPr="00E6172C" w14:paraId="28A8D293" w14:textId="77777777" w:rsidTr="000C07B6">
        <w:trPr>
          <w:trHeight w:val="77"/>
        </w:trPr>
        <w:tc>
          <w:tcPr>
            <w:tcW w:w="1696" w:type="dxa"/>
          </w:tcPr>
          <w:p w14:paraId="28454643" w14:textId="1C9055BA" w:rsidR="004A6447" w:rsidRPr="00E6172C" w:rsidRDefault="004A6447"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8A</w:t>
            </w:r>
          </w:p>
        </w:tc>
        <w:tc>
          <w:tcPr>
            <w:tcW w:w="1528" w:type="dxa"/>
          </w:tcPr>
          <w:p w14:paraId="04A53915" w14:textId="47888C74" w:rsidR="004A6447" w:rsidRPr="00E6172C" w:rsidRDefault="00FE38A0"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Bright field</w:t>
            </w:r>
          </w:p>
        </w:tc>
        <w:tc>
          <w:tcPr>
            <w:tcW w:w="2959" w:type="dxa"/>
          </w:tcPr>
          <w:p w14:paraId="28283402" w14:textId="77777777" w:rsidR="00FE38A0" w:rsidRPr="00E6172C" w:rsidRDefault="00FE38A0" w:rsidP="00FE38A0">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ib</w:t>
            </w:r>
          </w:p>
          <w:p w14:paraId="047DD2D6" w14:textId="45EBB0FB" w:rsidR="004C49FA" w:rsidRPr="00E6172C" w:rsidRDefault="00FE38A0" w:rsidP="004C49FA">
            <w:pPr>
              <w:widowControl w:val="0"/>
              <w:autoSpaceDE w:val="0"/>
              <w:autoSpaceDN w:val="0"/>
              <w:adjustRightInd w:val="0"/>
              <w:spacing w:line="276" w:lineRule="auto"/>
              <w:jc w:val="both"/>
              <w:rPr>
                <w:rFonts w:cs="Arial"/>
                <w:i/>
                <w:iCs/>
                <w:sz w:val="20"/>
                <w:szCs w:val="20"/>
                <w:lang w:val="en-GB" w:eastAsia="zh-CN"/>
              </w:rPr>
            </w:pPr>
            <w:r w:rsidRPr="00E6172C">
              <w:rPr>
                <w:rFonts w:cs="Arial"/>
                <w:i/>
                <w:iCs/>
                <w:sz w:val="20"/>
                <w:szCs w:val="20"/>
                <w:lang w:val="en-GB" w:eastAsia="zh-CN"/>
              </w:rPr>
              <w:t>tbx</w:t>
            </w:r>
            <w:r w:rsidR="00A9635B" w:rsidRPr="00E6172C">
              <w:rPr>
                <w:rFonts w:cs="Arial"/>
                <w:i/>
                <w:iCs/>
                <w:sz w:val="20"/>
                <w:szCs w:val="20"/>
                <w:lang w:val="en-GB" w:eastAsia="zh-CN"/>
              </w:rPr>
              <w:t>16</w:t>
            </w:r>
            <w:r w:rsidRPr="00E6172C">
              <w:rPr>
                <w:rFonts w:cs="Arial"/>
                <w:i/>
                <w:iCs/>
                <w:sz w:val="20"/>
                <w:szCs w:val="20"/>
                <w:lang w:val="en-GB" w:eastAsia="zh-CN"/>
              </w:rPr>
              <w:t>-/-</w:t>
            </w:r>
          </w:p>
          <w:p w14:paraId="518B8BB5" w14:textId="1A26C99D" w:rsidR="004A6447" w:rsidRPr="00E6172C" w:rsidRDefault="00FE38A0" w:rsidP="004C49FA">
            <w:pPr>
              <w:widowControl w:val="0"/>
              <w:autoSpaceDE w:val="0"/>
              <w:autoSpaceDN w:val="0"/>
              <w:adjustRightInd w:val="0"/>
              <w:spacing w:line="276" w:lineRule="auto"/>
              <w:jc w:val="both"/>
              <w:rPr>
                <w:rFonts w:cs="Arial"/>
                <w:i/>
                <w:iCs/>
                <w:sz w:val="20"/>
                <w:szCs w:val="20"/>
                <w:lang w:val="en-GB" w:eastAsia="zh-CN"/>
              </w:rPr>
            </w:pPr>
            <w:r w:rsidRPr="00E6172C">
              <w:rPr>
                <w:rFonts w:cs="Arial"/>
                <w:sz w:val="20"/>
                <w:szCs w:val="20"/>
                <w:lang w:val="en-GB" w:eastAsia="zh-CN"/>
              </w:rPr>
              <w:lastRenderedPageBreak/>
              <w:t xml:space="preserve">+ </w:t>
            </w:r>
            <w:r w:rsidRPr="00E6172C">
              <w:rPr>
                <w:rFonts w:cs="Arial"/>
                <w:i/>
                <w:iCs/>
                <w:sz w:val="20"/>
                <w:szCs w:val="20"/>
                <w:lang w:val="en-GB" w:eastAsia="zh-CN"/>
              </w:rPr>
              <w:t>fgf4</w:t>
            </w:r>
            <w:r w:rsidRPr="00E6172C">
              <w:rPr>
                <w:rFonts w:cs="Arial"/>
                <w:sz w:val="20"/>
                <w:szCs w:val="20"/>
                <w:lang w:val="en-GB" w:eastAsia="zh-CN"/>
              </w:rPr>
              <w:t xml:space="preserve"> mRNA</w:t>
            </w:r>
          </w:p>
        </w:tc>
        <w:tc>
          <w:tcPr>
            <w:tcW w:w="3560" w:type="dxa"/>
          </w:tcPr>
          <w:p w14:paraId="46F44C99" w14:textId="12EA5ECD" w:rsidR="00B60DF6" w:rsidRPr="00E6172C" w:rsidRDefault="00B60DF6">
            <w:pPr>
              <w:rPr>
                <w:rFonts w:ascii="Times New Roman" w:hAnsi="Times New Roman"/>
                <w:sz w:val="20"/>
                <w:szCs w:val="20"/>
                <w:lang w:val="en-GB"/>
              </w:rPr>
            </w:pPr>
            <w:r w:rsidRPr="00E6172C">
              <w:rPr>
                <w:color w:val="000000"/>
                <w:sz w:val="20"/>
                <w:szCs w:val="20"/>
                <w:lang w:val="en-GB"/>
              </w:rPr>
              <w:lastRenderedPageBreak/>
              <w:t>28/41 (68%)</w:t>
            </w:r>
          </w:p>
          <w:p w14:paraId="252B532A" w14:textId="705C9C46" w:rsidR="00B60DF6" w:rsidRPr="00E6172C" w:rsidRDefault="00B60DF6" w:rsidP="00B60DF6">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3/41 (32%)</w:t>
            </w:r>
          </w:p>
          <w:p w14:paraId="717B779E" w14:textId="728767A0" w:rsidR="004A6447" w:rsidRPr="00E6172C" w:rsidRDefault="00B60DF6" w:rsidP="004C49F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lastRenderedPageBreak/>
              <w:t>48</w:t>
            </w:r>
          </w:p>
        </w:tc>
      </w:tr>
      <w:tr w:rsidR="004A6447" w:rsidRPr="00E6172C" w14:paraId="061676CB" w14:textId="77777777" w:rsidTr="000C07B6">
        <w:trPr>
          <w:trHeight w:val="77"/>
        </w:trPr>
        <w:tc>
          <w:tcPr>
            <w:tcW w:w="1696" w:type="dxa"/>
          </w:tcPr>
          <w:p w14:paraId="61E459F1" w14:textId="3FB3B132" w:rsidR="004A6447" w:rsidRPr="00E6172C" w:rsidRDefault="00DD3D61"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lastRenderedPageBreak/>
              <w:t>8</w:t>
            </w:r>
            <w:r w:rsidR="006F40DB" w:rsidRPr="00E6172C">
              <w:rPr>
                <w:rFonts w:cs="Arial"/>
                <w:sz w:val="20"/>
                <w:szCs w:val="20"/>
                <w:lang w:val="en-GB" w:eastAsia="zh-CN"/>
              </w:rPr>
              <w:t>B</w:t>
            </w:r>
          </w:p>
        </w:tc>
        <w:tc>
          <w:tcPr>
            <w:tcW w:w="1528" w:type="dxa"/>
          </w:tcPr>
          <w:p w14:paraId="105B6305" w14:textId="3F06FAA9" w:rsidR="004A6447" w:rsidRPr="00E6172C" w:rsidRDefault="004C49FA" w:rsidP="004A02B3">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 xml:space="preserve">myhz1 </w:t>
            </w:r>
            <w:r w:rsidRPr="00E6172C">
              <w:rPr>
                <w:rFonts w:cs="Arial"/>
                <w:sz w:val="20"/>
                <w:szCs w:val="20"/>
                <w:lang w:val="en-GB" w:eastAsia="zh-CN"/>
              </w:rPr>
              <w:t>mRNA</w:t>
            </w:r>
          </w:p>
        </w:tc>
        <w:tc>
          <w:tcPr>
            <w:tcW w:w="2959" w:type="dxa"/>
          </w:tcPr>
          <w:p w14:paraId="7D843E0D" w14:textId="77777777" w:rsidR="00FE38A0" w:rsidRPr="00E6172C" w:rsidRDefault="00FE38A0" w:rsidP="00FE38A0">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ib</w:t>
            </w:r>
          </w:p>
          <w:p w14:paraId="554D71F5" w14:textId="01A3B250" w:rsidR="00FE38A0" w:rsidRPr="00E6172C" w:rsidRDefault="00FE38A0" w:rsidP="00FE38A0">
            <w:pPr>
              <w:widowControl w:val="0"/>
              <w:autoSpaceDE w:val="0"/>
              <w:autoSpaceDN w:val="0"/>
              <w:adjustRightInd w:val="0"/>
              <w:spacing w:line="276" w:lineRule="auto"/>
              <w:jc w:val="both"/>
              <w:rPr>
                <w:rFonts w:cs="Arial"/>
                <w:i/>
                <w:iCs/>
                <w:sz w:val="20"/>
                <w:szCs w:val="20"/>
                <w:lang w:val="en-GB" w:eastAsia="zh-CN"/>
              </w:rPr>
            </w:pPr>
            <w:r w:rsidRPr="00E6172C">
              <w:rPr>
                <w:rFonts w:cs="Arial"/>
                <w:i/>
                <w:iCs/>
                <w:sz w:val="20"/>
                <w:szCs w:val="20"/>
                <w:lang w:val="en-GB" w:eastAsia="zh-CN"/>
              </w:rPr>
              <w:t>tbx</w:t>
            </w:r>
            <w:r w:rsidR="00CE1100" w:rsidRPr="00E6172C">
              <w:rPr>
                <w:rFonts w:cs="Arial"/>
                <w:i/>
                <w:iCs/>
                <w:sz w:val="20"/>
                <w:szCs w:val="20"/>
                <w:lang w:val="en-GB" w:eastAsia="zh-CN"/>
              </w:rPr>
              <w:t>16</w:t>
            </w:r>
            <w:r w:rsidRPr="00E6172C">
              <w:rPr>
                <w:rFonts w:cs="Arial"/>
                <w:i/>
                <w:iCs/>
                <w:sz w:val="20"/>
                <w:szCs w:val="20"/>
                <w:lang w:val="en-GB" w:eastAsia="zh-CN"/>
              </w:rPr>
              <w:t>-/-</w:t>
            </w:r>
          </w:p>
          <w:p w14:paraId="171999F3" w14:textId="77777777" w:rsidR="00FE38A0" w:rsidRPr="00E6172C" w:rsidRDefault="00FE38A0" w:rsidP="00FE38A0">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sib + </w:t>
            </w:r>
            <w:r w:rsidRPr="00E6172C">
              <w:rPr>
                <w:rFonts w:cs="Arial"/>
                <w:i/>
                <w:iCs/>
                <w:sz w:val="20"/>
                <w:szCs w:val="20"/>
                <w:lang w:val="en-GB" w:eastAsia="zh-CN"/>
              </w:rPr>
              <w:t>fgf4</w:t>
            </w:r>
            <w:r w:rsidRPr="00E6172C">
              <w:rPr>
                <w:rFonts w:cs="Arial"/>
                <w:sz w:val="20"/>
                <w:szCs w:val="20"/>
                <w:lang w:val="en-GB" w:eastAsia="zh-CN"/>
              </w:rPr>
              <w:t xml:space="preserve"> mRNA</w:t>
            </w:r>
          </w:p>
          <w:p w14:paraId="1CF282F2" w14:textId="454B4C32" w:rsidR="004A6447" w:rsidRPr="00E6172C" w:rsidRDefault="00FE38A0" w:rsidP="00FE38A0">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tbx</w:t>
            </w:r>
            <w:r w:rsidR="00CE1100" w:rsidRPr="00E6172C">
              <w:rPr>
                <w:rFonts w:cs="Arial"/>
                <w:i/>
                <w:iCs/>
                <w:sz w:val="20"/>
                <w:szCs w:val="20"/>
                <w:lang w:val="en-GB" w:eastAsia="zh-CN"/>
              </w:rPr>
              <w:t>16</w:t>
            </w:r>
            <w:r w:rsidRPr="00E6172C">
              <w:rPr>
                <w:rFonts w:cs="Arial"/>
                <w:i/>
                <w:iCs/>
                <w:sz w:val="20"/>
                <w:szCs w:val="20"/>
                <w:lang w:val="en-GB" w:eastAsia="zh-CN"/>
              </w:rPr>
              <w:t xml:space="preserve">-/- </w:t>
            </w:r>
            <w:r w:rsidRPr="00E6172C">
              <w:rPr>
                <w:rFonts w:cs="Arial"/>
                <w:sz w:val="20"/>
                <w:szCs w:val="20"/>
                <w:lang w:val="en-GB" w:eastAsia="zh-CN"/>
              </w:rPr>
              <w:t xml:space="preserve">+ </w:t>
            </w:r>
            <w:r w:rsidRPr="00E6172C">
              <w:rPr>
                <w:rFonts w:cs="Arial"/>
                <w:i/>
                <w:iCs/>
                <w:sz w:val="20"/>
                <w:szCs w:val="20"/>
                <w:lang w:val="en-GB" w:eastAsia="zh-CN"/>
              </w:rPr>
              <w:t>fgf4</w:t>
            </w:r>
            <w:r w:rsidRPr="00E6172C">
              <w:rPr>
                <w:rFonts w:cs="Arial"/>
                <w:sz w:val="20"/>
                <w:szCs w:val="20"/>
                <w:lang w:val="en-GB" w:eastAsia="zh-CN"/>
              </w:rPr>
              <w:t xml:space="preserve"> mRNA</w:t>
            </w:r>
          </w:p>
        </w:tc>
        <w:tc>
          <w:tcPr>
            <w:tcW w:w="3560" w:type="dxa"/>
          </w:tcPr>
          <w:p w14:paraId="4203E1E2" w14:textId="5DFD60D1" w:rsidR="00A9635B" w:rsidRPr="00E6172C" w:rsidRDefault="00A9635B" w:rsidP="00A9635B">
            <w:pPr>
              <w:rPr>
                <w:rFonts w:ascii="Times New Roman" w:hAnsi="Times New Roman"/>
                <w:sz w:val="20"/>
                <w:szCs w:val="20"/>
                <w:lang w:val="en-GB"/>
              </w:rPr>
            </w:pPr>
            <w:r w:rsidRPr="00E6172C">
              <w:rPr>
                <w:color w:val="000000"/>
                <w:sz w:val="20"/>
                <w:szCs w:val="20"/>
                <w:lang w:val="en-GB"/>
              </w:rPr>
              <w:t>27/40 (68%)</w:t>
            </w:r>
          </w:p>
          <w:p w14:paraId="4779CBBC" w14:textId="77777777" w:rsidR="004C49FA" w:rsidRPr="00E6172C" w:rsidRDefault="00A9635B" w:rsidP="00A9635B">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3/40 (32%)</w:t>
            </w:r>
          </w:p>
          <w:p w14:paraId="0B4DBD19" w14:textId="77777777" w:rsidR="00A9635B" w:rsidRPr="00E6172C" w:rsidRDefault="00A9635B" w:rsidP="00A9635B">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8/48 (79%)</w:t>
            </w:r>
          </w:p>
          <w:p w14:paraId="1E96465F" w14:textId="795B8F3E" w:rsidR="00A9635B" w:rsidRPr="00E6172C" w:rsidRDefault="00A9635B" w:rsidP="00A9635B">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0/48 (21%)</w:t>
            </w:r>
          </w:p>
        </w:tc>
      </w:tr>
      <w:tr w:rsidR="004A6447" w:rsidRPr="00E6172C" w14:paraId="41F4D30D" w14:textId="77777777" w:rsidTr="000C07B6">
        <w:trPr>
          <w:trHeight w:val="77"/>
        </w:trPr>
        <w:tc>
          <w:tcPr>
            <w:tcW w:w="1696" w:type="dxa"/>
          </w:tcPr>
          <w:p w14:paraId="1ED667D1" w14:textId="4EE7B4EC" w:rsidR="004A6447" w:rsidRPr="00E6172C" w:rsidRDefault="006F40DB"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8C</w:t>
            </w:r>
            <w:r w:rsidR="00B60DF6" w:rsidRPr="00E6172C">
              <w:rPr>
                <w:rFonts w:cs="Arial"/>
                <w:sz w:val="20"/>
                <w:szCs w:val="20"/>
                <w:lang w:val="en-GB" w:eastAsia="zh-CN"/>
              </w:rPr>
              <w:t>,D</w:t>
            </w:r>
          </w:p>
        </w:tc>
        <w:tc>
          <w:tcPr>
            <w:tcW w:w="1528" w:type="dxa"/>
          </w:tcPr>
          <w:p w14:paraId="2259871B" w14:textId="62273066" w:rsidR="004A6447" w:rsidRPr="00E6172C" w:rsidRDefault="004C49FA" w:rsidP="004A02B3">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 xml:space="preserve">tbx16 </w:t>
            </w:r>
            <w:r w:rsidRPr="00E6172C">
              <w:rPr>
                <w:rFonts w:cs="Arial"/>
                <w:sz w:val="20"/>
                <w:szCs w:val="20"/>
                <w:lang w:val="en-GB" w:eastAsia="zh-CN"/>
              </w:rPr>
              <w:t>mRNA</w:t>
            </w:r>
            <w:r w:rsidR="007F03AE" w:rsidRPr="00E6172C">
              <w:rPr>
                <w:rFonts w:cs="Arial"/>
                <w:sz w:val="20"/>
                <w:szCs w:val="20"/>
                <w:lang w:val="en-GB" w:eastAsia="zh-CN"/>
              </w:rPr>
              <w:t xml:space="preserve">+ </w:t>
            </w:r>
            <w:proofErr w:type="spellStart"/>
            <w:r w:rsidR="007F03AE" w:rsidRPr="00E6172C">
              <w:rPr>
                <w:rFonts w:cs="Arial"/>
                <w:sz w:val="20"/>
                <w:szCs w:val="20"/>
                <w:lang w:val="en-GB" w:eastAsia="zh-CN"/>
              </w:rPr>
              <w:t>Tbxta</w:t>
            </w:r>
            <w:proofErr w:type="spellEnd"/>
            <w:r w:rsidR="007F03AE" w:rsidRPr="00E6172C">
              <w:rPr>
                <w:rFonts w:cs="Arial"/>
                <w:sz w:val="20"/>
                <w:szCs w:val="20"/>
                <w:lang w:val="en-GB" w:eastAsia="zh-CN"/>
              </w:rPr>
              <w:t xml:space="preserve"> protein</w:t>
            </w:r>
          </w:p>
        </w:tc>
        <w:tc>
          <w:tcPr>
            <w:tcW w:w="2959" w:type="dxa"/>
          </w:tcPr>
          <w:p w14:paraId="78547126" w14:textId="77777777" w:rsidR="00FE38A0" w:rsidRPr="00E6172C" w:rsidRDefault="00FE38A0" w:rsidP="00FE38A0">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ib</w:t>
            </w:r>
          </w:p>
          <w:p w14:paraId="5A85C646" w14:textId="47A2CCEE" w:rsidR="00FE38A0" w:rsidRPr="00E6172C" w:rsidRDefault="00FE38A0" w:rsidP="00FE38A0">
            <w:pPr>
              <w:widowControl w:val="0"/>
              <w:autoSpaceDE w:val="0"/>
              <w:autoSpaceDN w:val="0"/>
              <w:adjustRightInd w:val="0"/>
              <w:spacing w:line="276" w:lineRule="auto"/>
              <w:jc w:val="both"/>
              <w:rPr>
                <w:rFonts w:cs="Arial"/>
                <w:i/>
                <w:iCs/>
                <w:sz w:val="20"/>
                <w:szCs w:val="20"/>
                <w:lang w:val="en-GB" w:eastAsia="zh-CN"/>
              </w:rPr>
            </w:pPr>
            <w:r w:rsidRPr="00E6172C">
              <w:rPr>
                <w:rFonts w:cs="Arial"/>
                <w:i/>
                <w:iCs/>
                <w:sz w:val="20"/>
                <w:szCs w:val="20"/>
                <w:lang w:val="en-GB" w:eastAsia="zh-CN"/>
              </w:rPr>
              <w:t>tbx</w:t>
            </w:r>
            <w:r w:rsidR="00C530FF" w:rsidRPr="00E6172C">
              <w:rPr>
                <w:rFonts w:cs="Arial"/>
                <w:i/>
                <w:iCs/>
                <w:sz w:val="20"/>
                <w:szCs w:val="20"/>
                <w:lang w:val="en-GB" w:eastAsia="zh-CN"/>
              </w:rPr>
              <w:t>16</w:t>
            </w:r>
            <w:r w:rsidRPr="00E6172C">
              <w:rPr>
                <w:rFonts w:cs="Arial"/>
                <w:i/>
                <w:iCs/>
                <w:sz w:val="20"/>
                <w:szCs w:val="20"/>
                <w:lang w:val="en-GB" w:eastAsia="zh-CN"/>
              </w:rPr>
              <w:t>-/-</w:t>
            </w:r>
          </w:p>
          <w:p w14:paraId="591454DA" w14:textId="77777777" w:rsidR="00FE38A0" w:rsidRPr="00E6172C" w:rsidRDefault="00FE38A0" w:rsidP="00FE38A0">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sib + </w:t>
            </w:r>
            <w:r w:rsidRPr="00E6172C">
              <w:rPr>
                <w:rFonts w:cs="Arial"/>
                <w:i/>
                <w:iCs/>
                <w:sz w:val="20"/>
                <w:szCs w:val="20"/>
                <w:lang w:val="en-GB" w:eastAsia="zh-CN"/>
              </w:rPr>
              <w:t>fgf4</w:t>
            </w:r>
            <w:r w:rsidRPr="00E6172C">
              <w:rPr>
                <w:rFonts w:cs="Arial"/>
                <w:sz w:val="20"/>
                <w:szCs w:val="20"/>
                <w:lang w:val="en-GB" w:eastAsia="zh-CN"/>
              </w:rPr>
              <w:t xml:space="preserve"> mRNA</w:t>
            </w:r>
          </w:p>
          <w:p w14:paraId="5FA0E9E7" w14:textId="17BC1993" w:rsidR="004A6447" w:rsidRPr="00E6172C" w:rsidRDefault="00FE38A0" w:rsidP="00FE38A0">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tbx</w:t>
            </w:r>
            <w:r w:rsidR="00C530FF" w:rsidRPr="00E6172C">
              <w:rPr>
                <w:rFonts w:cs="Arial"/>
                <w:i/>
                <w:iCs/>
                <w:sz w:val="20"/>
                <w:szCs w:val="20"/>
                <w:lang w:val="en-GB" w:eastAsia="zh-CN"/>
              </w:rPr>
              <w:t>16</w:t>
            </w:r>
            <w:r w:rsidRPr="00E6172C">
              <w:rPr>
                <w:rFonts w:cs="Arial"/>
                <w:i/>
                <w:iCs/>
                <w:sz w:val="20"/>
                <w:szCs w:val="20"/>
                <w:lang w:val="en-GB" w:eastAsia="zh-CN"/>
              </w:rPr>
              <w:t xml:space="preserve">-/- </w:t>
            </w:r>
            <w:r w:rsidRPr="00E6172C">
              <w:rPr>
                <w:rFonts w:cs="Arial"/>
                <w:sz w:val="20"/>
                <w:szCs w:val="20"/>
                <w:lang w:val="en-GB" w:eastAsia="zh-CN"/>
              </w:rPr>
              <w:t xml:space="preserve">+ </w:t>
            </w:r>
            <w:r w:rsidRPr="00E6172C">
              <w:rPr>
                <w:rFonts w:cs="Arial"/>
                <w:i/>
                <w:iCs/>
                <w:sz w:val="20"/>
                <w:szCs w:val="20"/>
                <w:lang w:val="en-GB" w:eastAsia="zh-CN"/>
              </w:rPr>
              <w:t>fgf4</w:t>
            </w:r>
            <w:r w:rsidRPr="00E6172C">
              <w:rPr>
                <w:rFonts w:cs="Arial"/>
                <w:sz w:val="20"/>
                <w:szCs w:val="20"/>
                <w:lang w:val="en-GB" w:eastAsia="zh-CN"/>
              </w:rPr>
              <w:t xml:space="preserve"> mRNA</w:t>
            </w:r>
          </w:p>
        </w:tc>
        <w:tc>
          <w:tcPr>
            <w:tcW w:w="3560" w:type="dxa"/>
          </w:tcPr>
          <w:p w14:paraId="08799358" w14:textId="77777777" w:rsidR="004A6447" w:rsidRPr="00E6172C" w:rsidRDefault="00CE1100"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3/47 (</w:t>
            </w:r>
            <w:r w:rsidR="00C530FF" w:rsidRPr="00E6172C">
              <w:rPr>
                <w:rFonts w:cs="Arial"/>
                <w:sz w:val="20"/>
                <w:szCs w:val="20"/>
                <w:lang w:val="en-GB" w:eastAsia="zh-CN"/>
              </w:rPr>
              <w:t>70%)</w:t>
            </w:r>
          </w:p>
          <w:p w14:paraId="30096773" w14:textId="77777777" w:rsidR="00C530FF" w:rsidRPr="00E6172C" w:rsidRDefault="00C530FF"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4/47 (30%)</w:t>
            </w:r>
          </w:p>
          <w:p w14:paraId="72BA454C" w14:textId="77777777" w:rsidR="00C530FF" w:rsidRPr="00E6172C" w:rsidRDefault="00C530FF"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40/57 (70%)</w:t>
            </w:r>
          </w:p>
          <w:p w14:paraId="3B3A2D9E" w14:textId="14436067" w:rsidR="00C530FF" w:rsidRPr="00E6172C" w:rsidRDefault="00C530FF"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7/57 (30%)</w:t>
            </w:r>
          </w:p>
        </w:tc>
      </w:tr>
      <w:tr w:rsidR="00FE38A0" w:rsidRPr="00E6172C" w14:paraId="4DFFE983" w14:textId="77777777" w:rsidTr="000C07B6">
        <w:trPr>
          <w:trHeight w:val="77"/>
        </w:trPr>
        <w:tc>
          <w:tcPr>
            <w:tcW w:w="1696" w:type="dxa"/>
          </w:tcPr>
          <w:p w14:paraId="3C743157" w14:textId="10DB19C3" w:rsidR="00FE38A0" w:rsidRPr="00E6172C" w:rsidRDefault="00FE38A0"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8E</w:t>
            </w:r>
          </w:p>
        </w:tc>
        <w:tc>
          <w:tcPr>
            <w:tcW w:w="1528" w:type="dxa"/>
          </w:tcPr>
          <w:p w14:paraId="50959D1D" w14:textId="77777777" w:rsidR="00FE38A0" w:rsidRPr="00E6172C" w:rsidRDefault="00FE38A0" w:rsidP="004A02B3">
            <w:pPr>
              <w:widowControl w:val="0"/>
              <w:autoSpaceDE w:val="0"/>
              <w:autoSpaceDN w:val="0"/>
              <w:adjustRightInd w:val="0"/>
              <w:spacing w:line="276" w:lineRule="auto"/>
              <w:jc w:val="both"/>
              <w:rPr>
                <w:rFonts w:cs="Arial"/>
                <w:i/>
                <w:iCs/>
                <w:sz w:val="20"/>
                <w:szCs w:val="20"/>
                <w:lang w:val="en-GB" w:eastAsia="zh-CN"/>
              </w:rPr>
            </w:pPr>
          </w:p>
        </w:tc>
        <w:tc>
          <w:tcPr>
            <w:tcW w:w="2959" w:type="dxa"/>
          </w:tcPr>
          <w:p w14:paraId="6DAE2C91" w14:textId="77777777" w:rsidR="00FE38A0" w:rsidRPr="00E6172C" w:rsidRDefault="00FE38A0" w:rsidP="00FE38A0">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ib</w:t>
            </w:r>
          </w:p>
          <w:p w14:paraId="4DF098AE" w14:textId="6F339124" w:rsidR="00FE38A0" w:rsidRPr="00E6172C" w:rsidRDefault="00FE38A0" w:rsidP="00FE38A0">
            <w:pPr>
              <w:widowControl w:val="0"/>
              <w:autoSpaceDE w:val="0"/>
              <w:autoSpaceDN w:val="0"/>
              <w:adjustRightInd w:val="0"/>
              <w:spacing w:line="276" w:lineRule="auto"/>
              <w:jc w:val="both"/>
              <w:rPr>
                <w:rFonts w:cs="Arial"/>
                <w:i/>
                <w:iCs/>
                <w:sz w:val="20"/>
                <w:szCs w:val="20"/>
                <w:lang w:val="en-GB" w:eastAsia="zh-CN"/>
              </w:rPr>
            </w:pPr>
            <w:r w:rsidRPr="00E6172C">
              <w:rPr>
                <w:rFonts w:cs="Arial"/>
                <w:i/>
                <w:iCs/>
                <w:sz w:val="20"/>
                <w:szCs w:val="20"/>
                <w:lang w:val="en-GB" w:eastAsia="zh-CN"/>
              </w:rPr>
              <w:t>tbxt</w:t>
            </w:r>
            <w:r w:rsidR="00A9635B" w:rsidRPr="00E6172C">
              <w:rPr>
                <w:rFonts w:cs="Arial"/>
                <w:i/>
                <w:iCs/>
                <w:sz w:val="20"/>
                <w:szCs w:val="20"/>
                <w:lang w:val="en-GB" w:eastAsia="zh-CN"/>
              </w:rPr>
              <w:t>16</w:t>
            </w:r>
            <w:r w:rsidRPr="00E6172C">
              <w:rPr>
                <w:rFonts w:cs="Arial"/>
                <w:i/>
                <w:iCs/>
                <w:sz w:val="20"/>
                <w:szCs w:val="20"/>
                <w:lang w:val="en-GB" w:eastAsia="zh-CN"/>
              </w:rPr>
              <w:t>-/-</w:t>
            </w:r>
          </w:p>
          <w:p w14:paraId="221E3B88" w14:textId="77777777" w:rsidR="00FE38A0" w:rsidRPr="00E6172C" w:rsidRDefault="00FE38A0" w:rsidP="00FE38A0">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sib + </w:t>
            </w:r>
            <w:r w:rsidRPr="00E6172C">
              <w:rPr>
                <w:rFonts w:cs="Arial"/>
                <w:i/>
                <w:iCs/>
                <w:sz w:val="20"/>
                <w:szCs w:val="20"/>
                <w:lang w:val="en-GB" w:eastAsia="zh-CN"/>
              </w:rPr>
              <w:t>fgf4</w:t>
            </w:r>
            <w:r w:rsidRPr="00E6172C">
              <w:rPr>
                <w:rFonts w:cs="Arial"/>
                <w:sz w:val="20"/>
                <w:szCs w:val="20"/>
                <w:lang w:val="en-GB" w:eastAsia="zh-CN"/>
              </w:rPr>
              <w:t xml:space="preserve"> mRNA</w:t>
            </w:r>
          </w:p>
          <w:p w14:paraId="16B93874" w14:textId="56A70B44" w:rsidR="00FE38A0" w:rsidRPr="00E6172C" w:rsidRDefault="00FE38A0" w:rsidP="00FE38A0">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tbx</w:t>
            </w:r>
            <w:r w:rsidR="00A9635B" w:rsidRPr="00E6172C">
              <w:rPr>
                <w:rFonts w:cs="Arial"/>
                <w:i/>
                <w:iCs/>
                <w:sz w:val="20"/>
                <w:szCs w:val="20"/>
                <w:lang w:val="en-GB" w:eastAsia="zh-CN"/>
              </w:rPr>
              <w:t>16</w:t>
            </w:r>
            <w:r w:rsidRPr="00E6172C">
              <w:rPr>
                <w:rFonts w:cs="Arial"/>
                <w:i/>
                <w:iCs/>
                <w:sz w:val="20"/>
                <w:szCs w:val="20"/>
                <w:lang w:val="en-GB" w:eastAsia="zh-CN"/>
              </w:rPr>
              <w:t xml:space="preserve">-/- </w:t>
            </w:r>
            <w:r w:rsidRPr="00E6172C">
              <w:rPr>
                <w:rFonts w:cs="Arial"/>
                <w:sz w:val="20"/>
                <w:szCs w:val="20"/>
                <w:lang w:val="en-GB" w:eastAsia="zh-CN"/>
              </w:rPr>
              <w:t xml:space="preserve">+ </w:t>
            </w:r>
            <w:r w:rsidRPr="00E6172C">
              <w:rPr>
                <w:rFonts w:cs="Arial"/>
                <w:i/>
                <w:iCs/>
                <w:sz w:val="20"/>
                <w:szCs w:val="20"/>
                <w:lang w:val="en-GB" w:eastAsia="zh-CN"/>
              </w:rPr>
              <w:t>fgf4</w:t>
            </w:r>
            <w:r w:rsidRPr="00E6172C">
              <w:rPr>
                <w:rFonts w:cs="Arial"/>
                <w:sz w:val="20"/>
                <w:szCs w:val="20"/>
                <w:lang w:val="en-GB" w:eastAsia="zh-CN"/>
              </w:rPr>
              <w:t xml:space="preserve"> mRNA</w:t>
            </w:r>
          </w:p>
        </w:tc>
        <w:tc>
          <w:tcPr>
            <w:tcW w:w="3560" w:type="dxa"/>
          </w:tcPr>
          <w:p w14:paraId="4B3BBBBE" w14:textId="77777777" w:rsidR="00FE38A0" w:rsidRPr="00E6172C" w:rsidRDefault="00A9635B"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9/28 (68%)</w:t>
            </w:r>
          </w:p>
          <w:p w14:paraId="7DAC9DF1" w14:textId="77777777" w:rsidR="00A9635B" w:rsidRPr="00E6172C" w:rsidRDefault="00A9635B"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9/28 (32%)</w:t>
            </w:r>
          </w:p>
          <w:p w14:paraId="5D33845A" w14:textId="77777777" w:rsidR="00A9635B" w:rsidRPr="00E6172C" w:rsidRDefault="00A9635B"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9/31 (61%)</w:t>
            </w:r>
          </w:p>
          <w:p w14:paraId="5AB78897" w14:textId="12BCB010" w:rsidR="00A9635B" w:rsidRPr="00E6172C" w:rsidRDefault="00A9635B"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2/31 (39%)</w:t>
            </w:r>
          </w:p>
        </w:tc>
      </w:tr>
      <w:tr w:rsidR="004A02B3" w:rsidRPr="00E6172C" w14:paraId="1192709E" w14:textId="77777777" w:rsidTr="000C07B6">
        <w:trPr>
          <w:trHeight w:val="77"/>
        </w:trPr>
        <w:tc>
          <w:tcPr>
            <w:tcW w:w="1696" w:type="dxa"/>
          </w:tcPr>
          <w:p w14:paraId="21058AD1" w14:textId="39061AC9" w:rsidR="004A02B3" w:rsidRPr="00E6172C" w:rsidRDefault="00AE522E"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1</w:t>
            </w:r>
          </w:p>
        </w:tc>
        <w:tc>
          <w:tcPr>
            <w:tcW w:w="1528" w:type="dxa"/>
          </w:tcPr>
          <w:p w14:paraId="6CAB47EB" w14:textId="7D298108" w:rsidR="004A02B3" w:rsidRPr="00E6172C" w:rsidRDefault="00AE522E" w:rsidP="004A02B3">
            <w:pPr>
              <w:widowControl w:val="0"/>
              <w:autoSpaceDE w:val="0"/>
              <w:autoSpaceDN w:val="0"/>
              <w:adjustRightInd w:val="0"/>
              <w:spacing w:line="276" w:lineRule="auto"/>
              <w:jc w:val="both"/>
              <w:rPr>
                <w:rFonts w:cs="Arial"/>
                <w:i/>
                <w:iCs/>
                <w:sz w:val="20"/>
                <w:szCs w:val="20"/>
                <w:lang w:val="en-GB" w:eastAsia="zh-CN"/>
              </w:rPr>
            </w:pPr>
            <w:proofErr w:type="spellStart"/>
            <w:r w:rsidRPr="00E6172C">
              <w:rPr>
                <w:rFonts w:cs="Arial"/>
                <w:i/>
                <w:iCs/>
                <w:sz w:val="20"/>
                <w:szCs w:val="20"/>
                <w:lang w:val="en-GB" w:eastAsia="zh-CN"/>
              </w:rPr>
              <w:t>aplnrb</w:t>
            </w:r>
            <w:proofErr w:type="spellEnd"/>
            <w:r w:rsidRPr="00E6172C">
              <w:rPr>
                <w:rFonts w:cs="Arial"/>
                <w:i/>
                <w:iCs/>
                <w:sz w:val="20"/>
                <w:szCs w:val="20"/>
                <w:lang w:val="en-GB" w:eastAsia="zh-CN"/>
              </w:rPr>
              <w:t xml:space="preserve"> </w:t>
            </w:r>
            <w:r w:rsidRPr="00E6172C">
              <w:rPr>
                <w:rFonts w:cs="Arial"/>
                <w:sz w:val="20"/>
                <w:szCs w:val="20"/>
                <w:lang w:val="en-GB" w:eastAsia="zh-CN"/>
              </w:rPr>
              <w:t>mRNA</w:t>
            </w:r>
          </w:p>
        </w:tc>
        <w:tc>
          <w:tcPr>
            <w:tcW w:w="2959" w:type="dxa"/>
          </w:tcPr>
          <w:p w14:paraId="01F2F3F7" w14:textId="6F9D9B30" w:rsidR="00AE522E" w:rsidRPr="00E6172C" w:rsidRDefault="00AE522E" w:rsidP="00AE522E">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50%</w:t>
            </w:r>
            <w:r w:rsidR="001E34BA" w:rsidRPr="00E6172C">
              <w:rPr>
                <w:rFonts w:cs="Arial"/>
                <w:sz w:val="20"/>
                <w:szCs w:val="20"/>
                <w:lang w:val="en-GB" w:eastAsia="zh-CN"/>
              </w:rPr>
              <w:t>-</w:t>
            </w:r>
            <w:r w:rsidRPr="00E6172C">
              <w:rPr>
                <w:rFonts w:cs="Arial"/>
                <w:sz w:val="20"/>
                <w:szCs w:val="20"/>
                <w:lang w:val="en-GB" w:eastAsia="zh-CN"/>
              </w:rPr>
              <w:t>10ss</w:t>
            </w:r>
          </w:p>
        </w:tc>
        <w:tc>
          <w:tcPr>
            <w:tcW w:w="3560" w:type="dxa"/>
          </w:tcPr>
          <w:p w14:paraId="60860C4B" w14:textId="130C0444" w:rsidR="004A02B3" w:rsidRPr="00E6172C" w:rsidRDefault="00E6172C" w:rsidP="004A02B3">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approx.</w:t>
            </w:r>
            <w:r w:rsidR="001E34BA" w:rsidRPr="00E6172C">
              <w:rPr>
                <w:rFonts w:cs="Arial"/>
                <w:sz w:val="20"/>
                <w:szCs w:val="20"/>
                <w:lang w:val="en-GB" w:eastAsia="zh-CN"/>
              </w:rPr>
              <w:t xml:space="preserve"> 25 embryos/stage</w:t>
            </w:r>
          </w:p>
        </w:tc>
      </w:tr>
      <w:tr w:rsidR="003C6D29" w:rsidRPr="00E6172C" w14:paraId="7779CEBC" w14:textId="77777777" w:rsidTr="000C07B6">
        <w:trPr>
          <w:trHeight w:val="77"/>
        </w:trPr>
        <w:tc>
          <w:tcPr>
            <w:tcW w:w="1696" w:type="dxa"/>
          </w:tcPr>
          <w:p w14:paraId="1B1C4EBE" w14:textId="64417886"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2A</w:t>
            </w:r>
          </w:p>
        </w:tc>
        <w:tc>
          <w:tcPr>
            <w:tcW w:w="1528" w:type="dxa"/>
          </w:tcPr>
          <w:p w14:paraId="28059C93" w14:textId="1E3B514B"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low MyHC</w:t>
            </w:r>
          </w:p>
        </w:tc>
        <w:tc>
          <w:tcPr>
            <w:tcW w:w="2959" w:type="dxa"/>
          </w:tcPr>
          <w:p w14:paraId="7A548D2A" w14:textId="1793DA7A"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iCs/>
                <w:sz w:val="20"/>
                <w:szCs w:val="20"/>
                <w:lang w:val="en-GB" w:eastAsia="zh-CN"/>
              </w:rPr>
              <w:t>smo</w:t>
            </w:r>
            <w:proofErr w:type="spellEnd"/>
            <w:r w:rsidRPr="00E6172C">
              <w:rPr>
                <w:rFonts w:cs="Arial"/>
                <w:sz w:val="20"/>
                <w:szCs w:val="20"/>
                <w:lang w:val="en-GB" w:eastAsia="zh-CN"/>
              </w:rPr>
              <w:t xml:space="preserve"> sib</w:t>
            </w:r>
          </w:p>
        </w:tc>
        <w:tc>
          <w:tcPr>
            <w:tcW w:w="3560" w:type="dxa"/>
          </w:tcPr>
          <w:p w14:paraId="18B87554" w14:textId="7AA10A01"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7/40 (67.5%)</w:t>
            </w:r>
          </w:p>
        </w:tc>
      </w:tr>
      <w:tr w:rsidR="003C6D29" w:rsidRPr="00E6172C" w14:paraId="4E5778C0" w14:textId="77777777" w:rsidTr="000C07B6">
        <w:trPr>
          <w:trHeight w:val="77"/>
        </w:trPr>
        <w:tc>
          <w:tcPr>
            <w:tcW w:w="1696" w:type="dxa"/>
          </w:tcPr>
          <w:p w14:paraId="04CC927B" w14:textId="056327BF"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2B</w:t>
            </w:r>
          </w:p>
        </w:tc>
        <w:tc>
          <w:tcPr>
            <w:tcW w:w="1528" w:type="dxa"/>
          </w:tcPr>
          <w:p w14:paraId="371C3B12" w14:textId="3C9936A0" w:rsidR="003C6D29" w:rsidRPr="00E6172C" w:rsidRDefault="003C6D29" w:rsidP="003C6D29">
            <w:pPr>
              <w:widowControl w:val="0"/>
              <w:autoSpaceDE w:val="0"/>
              <w:autoSpaceDN w:val="0"/>
              <w:adjustRightInd w:val="0"/>
              <w:spacing w:line="276" w:lineRule="auto"/>
              <w:jc w:val="both"/>
              <w:rPr>
                <w:rFonts w:cs="Arial"/>
                <w:i/>
                <w:iCs/>
                <w:sz w:val="20"/>
                <w:szCs w:val="20"/>
                <w:lang w:val="en-GB" w:eastAsia="zh-CN"/>
              </w:rPr>
            </w:pPr>
            <w:r w:rsidRPr="00E6172C">
              <w:rPr>
                <w:rFonts w:cs="Arial"/>
                <w:sz w:val="20"/>
                <w:szCs w:val="20"/>
                <w:lang w:val="en-GB" w:eastAsia="zh-CN"/>
              </w:rPr>
              <w:t>Slow MyHC</w:t>
            </w:r>
          </w:p>
        </w:tc>
        <w:tc>
          <w:tcPr>
            <w:tcW w:w="2959" w:type="dxa"/>
          </w:tcPr>
          <w:p w14:paraId="5112F8D4" w14:textId="2A0A7C21"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iCs/>
                <w:sz w:val="20"/>
                <w:szCs w:val="20"/>
                <w:lang w:val="en-GB" w:eastAsia="zh-CN"/>
              </w:rPr>
              <w:t>smo</w:t>
            </w:r>
            <w:proofErr w:type="spellEnd"/>
            <w:r w:rsidRPr="00E6172C">
              <w:rPr>
                <w:rFonts w:cs="Arial"/>
                <w:i/>
                <w:iCs/>
                <w:sz w:val="20"/>
                <w:szCs w:val="20"/>
                <w:vertAlign w:val="superscript"/>
                <w:lang w:val="en-GB" w:eastAsia="zh-CN"/>
              </w:rPr>
              <w:t xml:space="preserve"> </w:t>
            </w:r>
            <w:r w:rsidRPr="00E6172C">
              <w:rPr>
                <w:rFonts w:cs="Arial"/>
                <w:sz w:val="20"/>
                <w:szCs w:val="20"/>
                <w:lang w:val="en-GB" w:eastAsia="zh-CN"/>
              </w:rPr>
              <w:t>sib</w:t>
            </w:r>
            <w:r w:rsidRPr="00E6172C">
              <w:rPr>
                <w:rFonts w:cs="Arial"/>
                <w:i/>
                <w:iCs/>
                <w:sz w:val="20"/>
                <w:szCs w:val="20"/>
                <w:lang w:val="en-GB" w:eastAsia="zh-CN"/>
              </w:rPr>
              <w:t xml:space="preserve"> </w:t>
            </w:r>
            <w:r w:rsidRPr="00E6172C">
              <w:rPr>
                <w:rFonts w:cs="Arial"/>
                <w:sz w:val="20"/>
                <w:szCs w:val="20"/>
                <w:lang w:val="en-GB" w:eastAsia="zh-CN"/>
              </w:rPr>
              <w:t xml:space="preserve">+ </w:t>
            </w:r>
            <w:proofErr w:type="spellStart"/>
            <w:r w:rsidRPr="00E6172C">
              <w:rPr>
                <w:rFonts w:cs="Arial"/>
                <w:i/>
                <w:iCs/>
                <w:sz w:val="20"/>
                <w:szCs w:val="20"/>
                <w:lang w:val="en-GB" w:eastAsia="zh-CN"/>
              </w:rPr>
              <w:t>myod</w:t>
            </w:r>
            <w:proofErr w:type="spellEnd"/>
            <w:r w:rsidRPr="00E6172C">
              <w:rPr>
                <w:rFonts w:cs="Arial"/>
                <w:sz w:val="20"/>
                <w:szCs w:val="20"/>
                <w:lang w:val="en-GB" w:eastAsia="zh-CN"/>
              </w:rPr>
              <w:t xml:space="preserve"> mRNA</w:t>
            </w:r>
          </w:p>
        </w:tc>
        <w:tc>
          <w:tcPr>
            <w:tcW w:w="3560" w:type="dxa"/>
          </w:tcPr>
          <w:p w14:paraId="5FE0CE4E" w14:textId="0F09C32D"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8/35 (80%)</w:t>
            </w:r>
          </w:p>
        </w:tc>
      </w:tr>
      <w:tr w:rsidR="003C6D29" w:rsidRPr="00E6172C" w14:paraId="2C16EE0E" w14:textId="77777777" w:rsidTr="001E34BA">
        <w:trPr>
          <w:trHeight w:val="77"/>
        </w:trPr>
        <w:tc>
          <w:tcPr>
            <w:tcW w:w="1696" w:type="dxa"/>
          </w:tcPr>
          <w:p w14:paraId="720B350D" w14:textId="67E1C1A9"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2C</w:t>
            </w:r>
          </w:p>
        </w:tc>
        <w:tc>
          <w:tcPr>
            <w:tcW w:w="1528" w:type="dxa"/>
          </w:tcPr>
          <w:p w14:paraId="32FF350D" w14:textId="03040899" w:rsidR="003C6D29" w:rsidRPr="00E6172C" w:rsidRDefault="003C6D29" w:rsidP="003C6D29">
            <w:pPr>
              <w:widowControl w:val="0"/>
              <w:autoSpaceDE w:val="0"/>
              <w:autoSpaceDN w:val="0"/>
              <w:adjustRightInd w:val="0"/>
              <w:spacing w:line="276" w:lineRule="auto"/>
              <w:jc w:val="both"/>
              <w:rPr>
                <w:rFonts w:cs="Arial"/>
                <w:i/>
                <w:iCs/>
                <w:sz w:val="20"/>
                <w:szCs w:val="20"/>
                <w:lang w:val="en-GB" w:eastAsia="zh-CN"/>
              </w:rPr>
            </w:pPr>
            <w:r w:rsidRPr="00E6172C">
              <w:rPr>
                <w:rFonts w:cs="Arial"/>
                <w:sz w:val="20"/>
                <w:szCs w:val="20"/>
                <w:lang w:val="en-GB" w:eastAsia="zh-CN"/>
              </w:rPr>
              <w:t>Slow MyHC</w:t>
            </w:r>
          </w:p>
        </w:tc>
        <w:tc>
          <w:tcPr>
            <w:tcW w:w="2959" w:type="dxa"/>
          </w:tcPr>
          <w:p w14:paraId="03A2FAFC" w14:textId="35A8345D" w:rsidR="003C6D29" w:rsidRPr="00E6172C" w:rsidRDefault="003C6D29" w:rsidP="003C6D29">
            <w:pPr>
              <w:widowControl w:val="0"/>
              <w:autoSpaceDE w:val="0"/>
              <w:autoSpaceDN w:val="0"/>
              <w:adjustRightInd w:val="0"/>
              <w:spacing w:line="276" w:lineRule="auto"/>
              <w:jc w:val="both"/>
              <w:rPr>
                <w:rFonts w:cs="Arial"/>
                <w:i/>
                <w:iCs/>
                <w:sz w:val="20"/>
                <w:szCs w:val="20"/>
                <w:lang w:val="en-GB" w:eastAsia="zh-CN"/>
              </w:rPr>
            </w:pPr>
            <w:proofErr w:type="spellStart"/>
            <w:r w:rsidRPr="00E6172C">
              <w:rPr>
                <w:rFonts w:cs="Arial"/>
                <w:i/>
                <w:iCs/>
                <w:sz w:val="20"/>
                <w:szCs w:val="20"/>
                <w:lang w:val="en-GB" w:eastAsia="zh-CN"/>
              </w:rPr>
              <w:t>smo</w:t>
            </w:r>
            <w:proofErr w:type="spellEnd"/>
            <w:r w:rsidRPr="00E6172C">
              <w:rPr>
                <w:rFonts w:cs="Arial"/>
                <w:i/>
                <w:iCs/>
                <w:sz w:val="20"/>
                <w:szCs w:val="20"/>
                <w:vertAlign w:val="superscript"/>
                <w:lang w:val="en-GB" w:eastAsia="zh-CN"/>
              </w:rPr>
              <w:t>-/-</w:t>
            </w:r>
          </w:p>
        </w:tc>
        <w:tc>
          <w:tcPr>
            <w:tcW w:w="3560" w:type="dxa"/>
          </w:tcPr>
          <w:p w14:paraId="1E833F0F" w14:textId="04913DBD"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3/40 (32.5%)</w:t>
            </w:r>
          </w:p>
        </w:tc>
      </w:tr>
      <w:tr w:rsidR="003C6D29" w:rsidRPr="00E6172C" w14:paraId="3338DC9A" w14:textId="77777777" w:rsidTr="001E34BA">
        <w:trPr>
          <w:trHeight w:val="77"/>
        </w:trPr>
        <w:tc>
          <w:tcPr>
            <w:tcW w:w="1696" w:type="dxa"/>
          </w:tcPr>
          <w:p w14:paraId="332CF513" w14:textId="73E9C410"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2D</w:t>
            </w:r>
          </w:p>
        </w:tc>
        <w:tc>
          <w:tcPr>
            <w:tcW w:w="1528" w:type="dxa"/>
          </w:tcPr>
          <w:p w14:paraId="5EC2A73A" w14:textId="3414E80B" w:rsidR="003C6D29" w:rsidRPr="00E6172C" w:rsidRDefault="003C6D29" w:rsidP="003C6D29">
            <w:pPr>
              <w:widowControl w:val="0"/>
              <w:autoSpaceDE w:val="0"/>
              <w:autoSpaceDN w:val="0"/>
              <w:adjustRightInd w:val="0"/>
              <w:spacing w:line="276" w:lineRule="auto"/>
              <w:jc w:val="both"/>
              <w:rPr>
                <w:rFonts w:cs="Arial"/>
                <w:i/>
                <w:iCs/>
                <w:sz w:val="20"/>
                <w:szCs w:val="20"/>
                <w:lang w:val="en-GB" w:eastAsia="zh-CN"/>
              </w:rPr>
            </w:pPr>
            <w:r w:rsidRPr="00E6172C">
              <w:rPr>
                <w:rFonts w:cs="Arial"/>
                <w:sz w:val="20"/>
                <w:szCs w:val="20"/>
                <w:lang w:val="en-GB" w:eastAsia="zh-CN"/>
              </w:rPr>
              <w:t>Slow MyHC</w:t>
            </w:r>
          </w:p>
        </w:tc>
        <w:tc>
          <w:tcPr>
            <w:tcW w:w="2959" w:type="dxa"/>
          </w:tcPr>
          <w:p w14:paraId="6C96474A" w14:textId="46BE126C"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i/>
                <w:iCs/>
                <w:sz w:val="20"/>
                <w:szCs w:val="20"/>
                <w:lang w:val="en-GB" w:eastAsia="zh-CN"/>
              </w:rPr>
              <w:t>smo</w:t>
            </w:r>
            <w:proofErr w:type="spellEnd"/>
            <w:r w:rsidRPr="00E6172C">
              <w:rPr>
                <w:rFonts w:cs="Arial"/>
                <w:i/>
                <w:iCs/>
                <w:sz w:val="20"/>
                <w:szCs w:val="20"/>
                <w:vertAlign w:val="superscript"/>
                <w:lang w:val="en-GB" w:eastAsia="zh-CN"/>
              </w:rPr>
              <w:t xml:space="preserve">-/- </w:t>
            </w:r>
            <w:r w:rsidRPr="00E6172C">
              <w:rPr>
                <w:rFonts w:cs="Arial"/>
                <w:sz w:val="20"/>
                <w:szCs w:val="20"/>
                <w:lang w:val="en-GB" w:eastAsia="zh-CN"/>
              </w:rPr>
              <w:t xml:space="preserve">+ </w:t>
            </w:r>
            <w:proofErr w:type="spellStart"/>
            <w:r w:rsidRPr="00E6172C">
              <w:rPr>
                <w:rFonts w:cs="Arial"/>
                <w:i/>
                <w:iCs/>
                <w:sz w:val="20"/>
                <w:szCs w:val="20"/>
                <w:lang w:val="en-GB" w:eastAsia="zh-CN"/>
              </w:rPr>
              <w:t>myod</w:t>
            </w:r>
            <w:proofErr w:type="spellEnd"/>
            <w:r w:rsidRPr="00E6172C">
              <w:rPr>
                <w:rFonts w:cs="Arial"/>
                <w:sz w:val="20"/>
                <w:szCs w:val="20"/>
                <w:lang w:val="en-GB" w:eastAsia="zh-CN"/>
              </w:rPr>
              <w:t xml:space="preserve"> mRNA </w:t>
            </w:r>
          </w:p>
        </w:tc>
        <w:tc>
          <w:tcPr>
            <w:tcW w:w="3560" w:type="dxa"/>
          </w:tcPr>
          <w:p w14:paraId="5C39DF50" w14:textId="52FA2B77"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7/35 (20%)</w:t>
            </w:r>
          </w:p>
        </w:tc>
      </w:tr>
      <w:tr w:rsidR="003C6D29" w:rsidRPr="00E6172C" w14:paraId="573056CF" w14:textId="77777777" w:rsidTr="001E34BA">
        <w:trPr>
          <w:trHeight w:val="77"/>
        </w:trPr>
        <w:tc>
          <w:tcPr>
            <w:tcW w:w="1696" w:type="dxa"/>
          </w:tcPr>
          <w:p w14:paraId="63BD6308" w14:textId="4C44D90F"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2E</w:t>
            </w:r>
          </w:p>
        </w:tc>
        <w:tc>
          <w:tcPr>
            <w:tcW w:w="1528" w:type="dxa"/>
          </w:tcPr>
          <w:p w14:paraId="738D03F8" w14:textId="5420011D" w:rsidR="003C6D29" w:rsidRPr="00E6172C" w:rsidRDefault="003C6D29" w:rsidP="003C6D29">
            <w:pPr>
              <w:widowControl w:val="0"/>
              <w:autoSpaceDE w:val="0"/>
              <w:autoSpaceDN w:val="0"/>
              <w:adjustRightInd w:val="0"/>
              <w:spacing w:line="276" w:lineRule="auto"/>
              <w:jc w:val="both"/>
              <w:rPr>
                <w:rFonts w:cs="Arial"/>
                <w:i/>
                <w:iCs/>
                <w:sz w:val="20"/>
                <w:szCs w:val="20"/>
                <w:lang w:val="en-GB" w:eastAsia="zh-CN"/>
              </w:rPr>
            </w:pPr>
            <w:r w:rsidRPr="00E6172C">
              <w:rPr>
                <w:rFonts w:cs="Arial"/>
                <w:sz w:val="20"/>
                <w:szCs w:val="20"/>
                <w:lang w:val="en-GB" w:eastAsia="zh-CN"/>
              </w:rPr>
              <w:t>Slow MyHC</w:t>
            </w:r>
          </w:p>
        </w:tc>
        <w:tc>
          <w:tcPr>
            <w:tcW w:w="2959" w:type="dxa"/>
          </w:tcPr>
          <w:p w14:paraId="03DE27AD" w14:textId="2F6469D7"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p>
        </w:tc>
        <w:tc>
          <w:tcPr>
            <w:tcW w:w="3560" w:type="dxa"/>
          </w:tcPr>
          <w:p w14:paraId="7CA4BE95" w14:textId="626249B9"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00/100 (100%)</w:t>
            </w:r>
          </w:p>
        </w:tc>
      </w:tr>
      <w:tr w:rsidR="003C6D29" w:rsidRPr="00E6172C" w14:paraId="55582EB7" w14:textId="77777777" w:rsidTr="001E34BA">
        <w:trPr>
          <w:trHeight w:val="77"/>
        </w:trPr>
        <w:tc>
          <w:tcPr>
            <w:tcW w:w="1696" w:type="dxa"/>
          </w:tcPr>
          <w:p w14:paraId="4FD7B6B8" w14:textId="63BB466E"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2F</w:t>
            </w:r>
          </w:p>
        </w:tc>
        <w:tc>
          <w:tcPr>
            <w:tcW w:w="1528" w:type="dxa"/>
          </w:tcPr>
          <w:p w14:paraId="218992B4" w14:textId="260A3296" w:rsidR="003C6D29" w:rsidRPr="00E6172C" w:rsidRDefault="003C6D29" w:rsidP="003C6D29">
            <w:pPr>
              <w:widowControl w:val="0"/>
              <w:autoSpaceDE w:val="0"/>
              <w:autoSpaceDN w:val="0"/>
              <w:adjustRightInd w:val="0"/>
              <w:spacing w:line="276" w:lineRule="auto"/>
              <w:jc w:val="both"/>
              <w:rPr>
                <w:rFonts w:cs="Arial"/>
                <w:i/>
                <w:iCs/>
                <w:sz w:val="20"/>
                <w:szCs w:val="20"/>
                <w:lang w:val="en-GB" w:eastAsia="zh-CN"/>
              </w:rPr>
            </w:pPr>
            <w:r w:rsidRPr="00E6172C">
              <w:rPr>
                <w:rFonts w:cs="Arial"/>
                <w:sz w:val="20"/>
                <w:szCs w:val="20"/>
                <w:lang w:val="en-GB" w:eastAsia="zh-CN"/>
              </w:rPr>
              <w:t>Slow MyHC</w:t>
            </w:r>
          </w:p>
        </w:tc>
        <w:tc>
          <w:tcPr>
            <w:tcW w:w="2959" w:type="dxa"/>
          </w:tcPr>
          <w:p w14:paraId="35CDBF69" w14:textId="654CEADB"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sz w:val="20"/>
                <w:szCs w:val="20"/>
                <w:lang w:val="en-GB" w:eastAsia="zh-CN"/>
              </w:rPr>
              <w:t>cyA</w:t>
            </w:r>
            <w:proofErr w:type="spellEnd"/>
          </w:p>
        </w:tc>
        <w:tc>
          <w:tcPr>
            <w:tcW w:w="3560" w:type="dxa"/>
          </w:tcPr>
          <w:p w14:paraId="3134E594" w14:textId="6FB321B6"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73/73 (100%)</w:t>
            </w:r>
          </w:p>
        </w:tc>
      </w:tr>
      <w:tr w:rsidR="003C6D29" w:rsidRPr="00E6172C" w14:paraId="7A724527" w14:textId="77777777" w:rsidTr="001E34BA">
        <w:trPr>
          <w:trHeight w:val="77"/>
        </w:trPr>
        <w:tc>
          <w:tcPr>
            <w:tcW w:w="1696" w:type="dxa"/>
          </w:tcPr>
          <w:p w14:paraId="5D715BF0" w14:textId="12B055F2"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2G</w:t>
            </w:r>
          </w:p>
        </w:tc>
        <w:tc>
          <w:tcPr>
            <w:tcW w:w="1528" w:type="dxa"/>
          </w:tcPr>
          <w:p w14:paraId="60E0E08D" w14:textId="06FD1C89" w:rsidR="003C6D29" w:rsidRPr="00E6172C" w:rsidRDefault="003C6D29" w:rsidP="003C6D29">
            <w:pPr>
              <w:widowControl w:val="0"/>
              <w:autoSpaceDE w:val="0"/>
              <w:autoSpaceDN w:val="0"/>
              <w:adjustRightInd w:val="0"/>
              <w:spacing w:line="276" w:lineRule="auto"/>
              <w:jc w:val="both"/>
              <w:rPr>
                <w:rFonts w:cs="Arial"/>
                <w:i/>
                <w:iCs/>
                <w:sz w:val="20"/>
                <w:szCs w:val="20"/>
                <w:lang w:val="en-GB" w:eastAsia="zh-CN"/>
              </w:rPr>
            </w:pPr>
            <w:r w:rsidRPr="00E6172C">
              <w:rPr>
                <w:rFonts w:cs="Arial"/>
                <w:sz w:val="20"/>
                <w:szCs w:val="20"/>
                <w:lang w:val="en-GB" w:eastAsia="zh-CN"/>
              </w:rPr>
              <w:t>Slow MyHC</w:t>
            </w:r>
          </w:p>
        </w:tc>
        <w:tc>
          <w:tcPr>
            <w:tcW w:w="2959" w:type="dxa"/>
          </w:tcPr>
          <w:p w14:paraId="2E135D50" w14:textId="6794F535"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sz w:val="20"/>
                <w:szCs w:val="20"/>
                <w:lang w:val="en-GB" w:eastAsia="zh-CN"/>
              </w:rPr>
              <w:t>cyA</w:t>
            </w:r>
            <w:proofErr w:type="spellEnd"/>
            <w:r w:rsidRPr="00E6172C">
              <w:rPr>
                <w:rFonts w:cs="Arial"/>
                <w:sz w:val="20"/>
                <w:szCs w:val="20"/>
                <w:lang w:val="en-GB" w:eastAsia="zh-CN"/>
              </w:rPr>
              <w:t xml:space="preserve"> + </w:t>
            </w:r>
            <w:proofErr w:type="spellStart"/>
            <w:r w:rsidRPr="00E6172C">
              <w:rPr>
                <w:rFonts w:cs="Arial"/>
                <w:i/>
                <w:iCs/>
                <w:sz w:val="20"/>
                <w:szCs w:val="20"/>
                <w:lang w:val="en-GB" w:eastAsia="zh-CN"/>
              </w:rPr>
              <w:t>myod</w:t>
            </w:r>
            <w:proofErr w:type="spellEnd"/>
            <w:r w:rsidRPr="00E6172C">
              <w:rPr>
                <w:rFonts w:cs="Arial"/>
                <w:sz w:val="20"/>
                <w:szCs w:val="20"/>
                <w:lang w:val="en-GB" w:eastAsia="zh-CN"/>
              </w:rPr>
              <w:t xml:space="preserve"> mRNA</w:t>
            </w:r>
          </w:p>
        </w:tc>
        <w:tc>
          <w:tcPr>
            <w:tcW w:w="3560" w:type="dxa"/>
          </w:tcPr>
          <w:p w14:paraId="37EF829B" w14:textId="46212559"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20/32 (63%) </w:t>
            </w:r>
          </w:p>
        </w:tc>
      </w:tr>
      <w:tr w:rsidR="003C6D29" w:rsidRPr="00E6172C" w14:paraId="35477A56" w14:textId="77777777" w:rsidTr="001E34BA">
        <w:trPr>
          <w:trHeight w:val="77"/>
        </w:trPr>
        <w:tc>
          <w:tcPr>
            <w:tcW w:w="1696" w:type="dxa"/>
          </w:tcPr>
          <w:p w14:paraId="27001245" w14:textId="3157DBC6"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2H</w:t>
            </w:r>
          </w:p>
        </w:tc>
        <w:tc>
          <w:tcPr>
            <w:tcW w:w="1528" w:type="dxa"/>
          </w:tcPr>
          <w:p w14:paraId="55AA3D8E" w14:textId="77777777"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low MyHC</w:t>
            </w:r>
          </w:p>
          <w:p w14:paraId="48C99A76" w14:textId="14A64390"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Prox1 + GFP</w:t>
            </w:r>
          </w:p>
        </w:tc>
        <w:tc>
          <w:tcPr>
            <w:tcW w:w="2959" w:type="dxa"/>
          </w:tcPr>
          <w:p w14:paraId="79377FF3" w14:textId="7248CDD5"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proofErr w:type="spellStart"/>
            <w:r w:rsidRPr="00E6172C">
              <w:rPr>
                <w:rFonts w:cs="Arial"/>
                <w:sz w:val="20"/>
                <w:szCs w:val="20"/>
                <w:lang w:val="en-GB" w:eastAsia="zh-CN"/>
              </w:rPr>
              <w:t>cyA</w:t>
            </w:r>
            <w:proofErr w:type="spellEnd"/>
            <w:r w:rsidRPr="00E6172C">
              <w:rPr>
                <w:rFonts w:cs="Arial"/>
                <w:sz w:val="20"/>
                <w:szCs w:val="20"/>
                <w:lang w:val="en-GB" w:eastAsia="zh-CN"/>
              </w:rPr>
              <w:t xml:space="preserve"> + </w:t>
            </w:r>
            <w:r w:rsidRPr="00E6172C">
              <w:rPr>
                <w:rFonts w:cs="Arial"/>
                <w:i/>
                <w:iCs/>
                <w:sz w:val="20"/>
                <w:szCs w:val="20"/>
                <w:lang w:val="en-GB" w:eastAsia="zh-CN"/>
              </w:rPr>
              <w:t>myog</w:t>
            </w:r>
            <w:r w:rsidRPr="00E6172C">
              <w:rPr>
                <w:rFonts w:cs="Arial"/>
                <w:sz w:val="20"/>
                <w:szCs w:val="20"/>
                <w:lang w:val="en-GB" w:eastAsia="zh-CN"/>
              </w:rPr>
              <w:t xml:space="preserve"> mRNA</w:t>
            </w:r>
          </w:p>
        </w:tc>
        <w:tc>
          <w:tcPr>
            <w:tcW w:w="3560" w:type="dxa"/>
          </w:tcPr>
          <w:p w14:paraId="61347A5F" w14:textId="00A2A645"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6/46 (57%)</w:t>
            </w:r>
          </w:p>
        </w:tc>
      </w:tr>
      <w:tr w:rsidR="003C6D29" w:rsidRPr="00E6172C" w14:paraId="5ACD8923" w14:textId="77777777" w:rsidTr="001E34BA">
        <w:trPr>
          <w:trHeight w:val="77"/>
        </w:trPr>
        <w:tc>
          <w:tcPr>
            <w:tcW w:w="1696" w:type="dxa"/>
          </w:tcPr>
          <w:p w14:paraId="27F7C582" w14:textId="2EF1F6DE"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2I</w:t>
            </w:r>
          </w:p>
        </w:tc>
        <w:tc>
          <w:tcPr>
            <w:tcW w:w="1528" w:type="dxa"/>
          </w:tcPr>
          <w:p w14:paraId="6760CB2A" w14:textId="39B0121C"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low MyHC + Prox1</w:t>
            </w:r>
          </w:p>
        </w:tc>
        <w:tc>
          <w:tcPr>
            <w:tcW w:w="2959" w:type="dxa"/>
          </w:tcPr>
          <w:p w14:paraId="075EFA48" w14:textId="6B8201AA"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4hpf</w:t>
            </w:r>
          </w:p>
        </w:tc>
        <w:tc>
          <w:tcPr>
            <w:tcW w:w="3560" w:type="dxa"/>
          </w:tcPr>
          <w:p w14:paraId="61B43E79" w14:textId="7AD15DDC"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50/50 (100%)</w:t>
            </w:r>
          </w:p>
        </w:tc>
      </w:tr>
      <w:tr w:rsidR="003C6D29" w:rsidRPr="00E6172C" w14:paraId="15B0D10F" w14:textId="77777777" w:rsidTr="001E34BA">
        <w:trPr>
          <w:trHeight w:val="77"/>
        </w:trPr>
        <w:tc>
          <w:tcPr>
            <w:tcW w:w="1696" w:type="dxa"/>
          </w:tcPr>
          <w:p w14:paraId="2A0B1990" w14:textId="49790D7E"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2J</w:t>
            </w:r>
          </w:p>
        </w:tc>
        <w:tc>
          <w:tcPr>
            <w:tcW w:w="1528" w:type="dxa"/>
          </w:tcPr>
          <w:p w14:paraId="06E06AA7" w14:textId="414F2AE2"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low MyHC + Prox1</w:t>
            </w:r>
          </w:p>
        </w:tc>
        <w:tc>
          <w:tcPr>
            <w:tcW w:w="2959" w:type="dxa"/>
          </w:tcPr>
          <w:p w14:paraId="6A684B21" w14:textId="55658D88"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4hpf</w:t>
            </w:r>
          </w:p>
        </w:tc>
        <w:tc>
          <w:tcPr>
            <w:tcW w:w="3560" w:type="dxa"/>
          </w:tcPr>
          <w:p w14:paraId="3E170F40" w14:textId="4D0AB4FD" w:rsidR="003C6D29" w:rsidRPr="00E6172C" w:rsidRDefault="003C6D29" w:rsidP="003C6D29">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6/43 (60%)</w:t>
            </w:r>
          </w:p>
        </w:tc>
      </w:tr>
      <w:tr w:rsidR="001E34BA" w:rsidRPr="00E6172C" w14:paraId="0A2FFE96" w14:textId="77777777" w:rsidTr="000C07B6">
        <w:trPr>
          <w:trHeight w:val="77"/>
        </w:trPr>
        <w:tc>
          <w:tcPr>
            <w:tcW w:w="1696" w:type="dxa"/>
          </w:tcPr>
          <w:p w14:paraId="1D7CC3FB" w14:textId="76E5DDAA"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3B</w:t>
            </w:r>
          </w:p>
        </w:tc>
        <w:tc>
          <w:tcPr>
            <w:tcW w:w="1528" w:type="dxa"/>
          </w:tcPr>
          <w:p w14:paraId="56772F4D" w14:textId="75286098" w:rsidR="001E34BA" w:rsidRPr="00E6172C" w:rsidRDefault="001E34BA" w:rsidP="001E34BA">
            <w:pPr>
              <w:widowControl w:val="0"/>
              <w:autoSpaceDE w:val="0"/>
              <w:autoSpaceDN w:val="0"/>
              <w:adjustRightInd w:val="0"/>
              <w:spacing w:line="276" w:lineRule="auto"/>
              <w:jc w:val="both"/>
              <w:rPr>
                <w:rFonts w:cs="Arial"/>
                <w:i/>
                <w:iCs/>
                <w:sz w:val="20"/>
                <w:szCs w:val="20"/>
                <w:lang w:val="en-GB" w:eastAsia="zh-CN"/>
              </w:rPr>
            </w:pPr>
            <w:proofErr w:type="spellStart"/>
            <w:r w:rsidRPr="00E6172C">
              <w:rPr>
                <w:rFonts w:cs="Arial"/>
                <w:i/>
                <w:iCs/>
                <w:sz w:val="20"/>
                <w:szCs w:val="20"/>
                <w:lang w:val="en-GB" w:eastAsia="zh-CN"/>
              </w:rPr>
              <w:t>myod</w:t>
            </w:r>
            <w:proofErr w:type="spellEnd"/>
            <w:r w:rsidRPr="00E6172C">
              <w:rPr>
                <w:rFonts w:cs="Arial"/>
                <w:i/>
                <w:iCs/>
                <w:sz w:val="20"/>
                <w:szCs w:val="20"/>
                <w:lang w:val="en-GB" w:eastAsia="zh-CN"/>
              </w:rPr>
              <w:t xml:space="preserve"> </w:t>
            </w:r>
            <w:r w:rsidRPr="00E6172C">
              <w:rPr>
                <w:rFonts w:cs="Arial"/>
                <w:sz w:val="20"/>
                <w:szCs w:val="20"/>
                <w:lang w:val="en-GB" w:eastAsia="zh-CN"/>
              </w:rPr>
              <w:t>mRNA</w:t>
            </w:r>
          </w:p>
        </w:tc>
        <w:tc>
          <w:tcPr>
            <w:tcW w:w="2959" w:type="dxa"/>
          </w:tcPr>
          <w:p w14:paraId="5074A17A" w14:textId="3A3D36F2"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p>
          <w:p w14:paraId="40DC8D0F" w14:textId="7A71E87B"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 </w:t>
            </w:r>
            <w:r w:rsidRPr="00E6172C">
              <w:rPr>
                <w:rFonts w:cs="Arial"/>
                <w:i/>
                <w:iCs/>
                <w:sz w:val="20"/>
                <w:szCs w:val="20"/>
                <w:lang w:val="en-GB" w:eastAsia="zh-CN"/>
              </w:rPr>
              <w:t>fgf3</w:t>
            </w:r>
            <w:r w:rsidRPr="00E6172C">
              <w:rPr>
                <w:rFonts w:cs="Arial"/>
                <w:sz w:val="20"/>
                <w:szCs w:val="20"/>
                <w:lang w:val="en-GB" w:eastAsia="zh-CN"/>
              </w:rPr>
              <w:t xml:space="preserve"> MO</w:t>
            </w:r>
          </w:p>
          <w:p w14:paraId="38100529" w14:textId="7EF0BC0D"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 </w:t>
            </w:r>
            <w:r w:rsidRPr="00E6172C">
              <w:rPr>
                <w:rFonts w:cs="Arial"/>
                <w:i/>
                <w:iCs/>
                <w:sz w:val="20"/>
                <w:szCs w:val="20"/>
                <w:lang w:val="en-GB" w:eastAsia="zh-CN"/>
              </w:rPr>
              <w:t>fgf4</w:t>
            </w:r>
            <w:r w:rsidRPr="00E6172C">
              <w:rPr>
                <w:rFonts w:cs="Arial"/>
                <w:sz w:val="20"/>
                <w:szCs w:val="20"/>
                <w:lang w:val="en-GB" w:eastAsia="zh-CN"/>
              </w:rPr>
              <w:t xml:space="preserve"> MO</w:t>
            </w:r>
          </w:p>
          <w:p w14:paraId="675CD30A" w14:textId="746B4B36"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 </w:t>
            </w:r>
            <w:r w:rsidRPr="00E6172C">
              <w:rPr>
                <w:rFonts w:cs="Arial"/>
                <w:i/>
                <w:iCs/>
                <w:sz w:val="20"/>
                <w:szCs w:val="20"/>
                <w:lang w:val="en-GB" w:eastAsia="zh-CN"/>
              </w:rPr>
              <w:t>fgf6a</w:t>
            </w:r>
            <w:r w:rsidRPr="00E6172C">
              <w:rPr>
                <w:rFonts w:cs="Arial"/>
                <w:sz w:val="20"/>
                <w:szCs w:val="20"/>
                <w:lang w:val="en-GB" w:eastAsia="zh-CN"/>
              </w:rPr>
              <w:t xml:space="preserve"> MO</w:t>
            </w:r>
          </w:p>
          <w:p w14:paraId="355E82E0" w14:textId="5A89FB13" w:rsidR="001E34BA" w:rsidRPr="00E6172C" w:rsidRDefault="001E34BA" w:rsidP="001E34BA">
            <w:pPr>
              <w:widowControl w:val="0"/>
              <w:autoSpaceDE w:val="0"/>
              <w:autoSpaceDN w:val="0"/>
              <w:adjustRightInd w:val="0"/>
              <w:spacing w:line="276" w:lineRule="auto"/>
              <w:jc w:val="both"/>
              <w:rPr>
                <w:rFonts w:cs="Arial"/>
                <w:i/>
                <w:iCs/>
                <w:sz w:val="20"/>
                <w:szCs w:val="20"/>
                <w:lang w:val="en-GB" w:eastAsia="zh-CN"/>
              </w:rPr>
            </w:pPr>
            <w:r w:rsidRPr="00E6172C">
              <w:rPr>
                <w:rFonts w:cs="Arial"/>
                <w:i/>
                <w:iCs/>
                <w:sz w:val="20"/>
                <w:szCs w:val="20"/>
                <w:lang w:val="en-GB" w:eastAsia="zh-CN"/>
              </w:rPr>
              <w:t>fgf8a-/-</w:t>
            </w:r>
          </w:p>
        </w:tc>
        <w:tc>
          <w:tcPr>
            <w:tcW w:w="3560" w:type="dxa"/>
          </w:tcPr>
          <w:p w14:paraId="20319BFF" w14:textId="77777777"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9/47</w:t>
            </w:r>
          </w:p>
          <w:p w14:paraId="6C9247E1" w14:textId="77777777"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58/65</w:t>
            </w:r>
          </w:p>
          <w:p w14:paraId="60962601" w14:textId="77777777"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46/70</w:t>
            </w:r>
          </w:p>
          <w:p w14:paraId="2AF4087E" w14:textId="77777777"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52/69</w:t>
            </w:r>
          </w:p>
          <w:p w14:paraId="05CFA66B" w14:textId="1BC9E21C"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p>
        </w:tc>
      </w:tr>
      <w:tr w:rsidR="001E34BA" w:rsidRPr="00E6172C" w14:paraId="357ED37F" w14:textId="77777777" w:rsidTr="000C07B6">
        <w:trPr>
          <w:trHeight w:val="77"/>
        </w:trPr>
        <w:tc>
          <w:tcPr>
            <w:tcW w:w="1696" w:type="dxa"/>
          </w:tcPr>
          <w:p w14:paraId="4E35DD16" w14:textId="6CD2733B"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3B</w:t>
            </w:r>
          </w:p>
        </w:tc>
        <w:tc>
          <w:tcPr>
            <w:tcW w:w="1528" w:type="dxa"/>
          </w:tcPr>
          <w:p w14:paraId="036F82B1" w14:textId="2FEE0158" w:rsidR="001E34BA" w:rsidRPr="00E6172C" w:rsidRDefault="001E34BA" w:rsidP="001E34BA">
            <w:pPr>
              <w:widowControl w:val="0"/>
              <w:autoSpaceDE w:val="0"/>
              <w:autoSpaceDN w:val="0"/>
              <w:adjustRightInd w:val="0"/>
              <w:spacing w:line="276" w:lineRule="auto"/>
              <w:jc w:val="both"/>
              <w:rPr>
                <w:rFonts w:cs="Arial"/>
                <w:i/>
                <w:iCs/>
                <w:sz w:val="20"/>
                <w:szCs w:val="20"/>
                <w:lang w:val="en-GB" w:eastAsia="zh-CN"/>
              </w:rPr>
            </w:pPr>
            <w:r w:rsidRPr="00E6172C">
              <w:rPr>
                <w:rFonts w:cs="Arial"/>
                <w:i/>
                <w:iCs/>
                <w:sz w:val="20"/>
                <w:szCs w:val="20"/>
                <w:lang w:val="en-GB" w:eastAsia="zh-CN"/>
              </w:rPr>
              <w:t>myf5</w:t>
            </w:r>
            <w:r w:rsidRPr="00E6172C">
              <w:rPr>
                <w:rFonts w:cs="Arial"/>
                <w:sz w:val="20"/>
                <w:szCs w:val="20"/>
                <w:lang w:val="en-GB" w:eastAsia="zh-CN"/>
              </w:rPr>
              <w:t xml:space="preserve"> mRNA</w:t>
            </w:r>
          </w:p>
        </w:tc>
        <w:tc>
          <w:tcPr>
            <w:tcW w:w="2959" w:type="dxa"/>
          </w:tcPr>
          <w:p w14:paraId="23AB907E" w14:textId="64788F0A"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p>
          <w:p w14:paraId="07D308D8" w14:textId="77777777"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 </w:t>
            </w:r>
            <w:r w:rsidRPr="00E6172C">
              <w:rPr>
                <w:rFonts w:cs="Arial"/>
                <w:i/>
                <w:iCs/>
                <w:sz w:val="20"/>
                <w:szCs w:val="20"/>
                <w:lang w:val="en-GB" w:eastAsia="zh-CN"/>
              </w:rPr>
              <w:t>fgf3</w:t>
            </w:r>
            <w:r w:rsidRPr="00E6172C">
              <w:rPr>
                <w:rFonts w:cs="Arial"/>
                <w:sz w:val="20"/>
                <w:szCs w:val="20"/>
                <w:lang w:val="en-GB" w:eastAsia="zh-CN"/>
              </w:rPr>
              <w:t xml:space="preserve"> MO</w:t>
            </w:r>
          </w:p>
          <w:p w14:paraId="4606FC7E" w14:textId="77777777"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 </w:t>
            </w:r>
            <w:r w:rsidRPr="00E6172C">
              <w:rPr>
                <w:rFonts w:cs="Arial"/>
                <w:i/>
                <w:iCs/>
                <w:sz w:val="20"/>
                <w:szCs w:val="20"/>
                <w:lang w:val="en-GB" w:eastAsia="zh-CN"/>
              </w:rPr>
              <w:t>fgf4</w:t>
            </w:r>
            <w:r w:rsidRPr="00E6172C">
              <w:rPr>
                <w:rFonts w:cs="Arial"/>
                <w:sz w:val="20"/>
                <w:szCs w:val="20"/>
                <w:lang w:val="en-GB" w:eastAsia="zh-CN"/>
              </w:rPr>
              <w:t xml:space="preserve"> MO</w:t>
            </w:r>
          </w:p>
          <w:p w14:paraId="15114631" w14:textId="77777777"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 </w:t>
            </w:r>
            <w:r w:rsidRPr="00E6172C">
              <w:rPr>
                <w:rFonts w:cs="Arial"/>
                <w:i/>
                <w:iCs/>
                <w:sz w:val="20"/>
                <w:szCs w:val="20"/>
                <w:lang w:val="en-GB" w:eastAsia="zh-CN"/>
              </w:rPr>
              <w:t>fgf6a</w:t>
            </w:r>
            <w:r w:rsidRPr="00E6172C">
              <w:rPr>
                <w:rFonts w:cs="Arial"/>
                <w:sz w:val="20"/>
                <w:szCs w:val="20"/>
                <w:lang w:val="en-GB" w:eastAsia="zh-CN"/>
              </w:rPr>
              <w:t xml:space="preserve"> MO</w:t>
            </w:r>
          </w:p>
          <w:p w14:paraId="67F570C7" w14:textId="52BE862A"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fgf8a-/-</w:t>
            </w:r>
          </w:p>
        </w:tc>
        <w:tc>
          <w:tcPr>
            <w:tcW w:w="3560" w:type="dxa"/>
          </w:tcPr>
          <w:p w14:paraId="68B7A267" w14:textId="230A73B3"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51/51  (100%)</w:t>
            </w:r>
          </w:p>
          <w:p w14:paraId="5C8E8223" w14:textId="14703F02"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1/58  (36%)</w:t>
            </w:r>
          </w:p>
          <w:p w14:paraId="46472624" w14:textId="6D1CF6C7"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9/58  (33%)</w:t>
            </w:r>
          </w:p>
          <w:p w14:paraId="7CDD81D5" w14:textId="08538F10"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44/69  (64%)</w:t>
            </w:r>
          </w:p>
          <w:p w14:paraId="4DF47023" w14:textId="552EBB8A"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p>
        </w:tc>
      </w:tr>
      <w:tr w:rsidR="001E34BA" w:rsidRPr="00E6172C" w14:paraId="2E14EF2A" w14:textId="77777777" w:rsidTr="000C07B6">
        <w:trPr>
          <w:trHeight w:val="77"/>
        </w:trPr>
        <w:tc>
          <w:tcPr>
            <w:tcW w:w="1696" w:type="dxa"/>
          </w:tcPr>
          <w:p w14:paraId="27DA10CF" w14:textId="436FF4F0"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3C</w:t>
            </w:r>
          </w:p>
        </w:tc>
        <w:tc>
          <w:tcPr>
            <w:tcW w:w="1528" w:type="dxa"/>
          </w:tcPr>
          <w:p w14:paraId="73C394A9" w14:textId="60FFBD88" w:rsidR="001E34BA" w:rsidRPr="00E6172C" w:rsidRDefault="001E34BA" w:rsidP="001E34BA">
            <w:pPr>
              <w:widowControl w:val="0"/>
              <w:autoSpaceDE w:val="0"/>
              <w:autoSpaceDN w:val="0"/>
              <w:adjustRightInd w:val="0"/>
              <w:spacing w:line="276" w:lineRule="auto"/>
              <w:jc w:val="both"/>
              <w:rPr>
                <w:rFonts w:cs="Arial"/>
                <w:i/>
                <w:iCs/>
                <w:sz w:val="20"/>
                <w:szCs w:val="20"/>
                <w:lang w:val="en-GB" w:eastAsia="zh-CN"/>
              </w:rPr>
            </w:pPr>
            <w:r w:rsidRPr="00E6172C">
              <w:rPr>
                <w:rFonts w:cs="Arial"/>
                <w:i/>
                <w:iCs/>
                <w:sz w:val="20"/>
                <w:szCs w:val="20"/>
                <w:lang w:val="en-GB" w:eastAsia="zh-CN"/>
              </w:rPr>
              <w:t>myf5</w:t>
            </w:r>
            <w:r w:rsidRPr="00E6172C">
              <w:rPr>
                <w:rFonts w:cs="Arial"/>
                <w:sz w:val="20"/>
                <w:szCs w:val="20"/>
                <w:lang w:val="en-GB" w:eastAsia="zh-CN"/>
              </w:rPr>
              <w:t xml:space="preserve"> mRNA</w:t>
            </w:r>
          </w:p>
        </w:tc>
        <w:tc>
          <w:tcPr>
            <w:tcW w:w="2959" w:type="dxa"/>
          </w:tcPr>
          <w:p w14:paraId="521B12F8" w14:textId="00144DAD"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ib + con</w:t>
            </w:r>
            <w:r w:rsidR="009819C8">
              <w:rPr>
                <w:rFonts w:cs="Arial"/>
                <w:sz w:val="20"/>
                <w:szCs w:val="20"/>
                <w:lang w:val="en-GB" w:eastAsia="zh-CN"/>
              </w:rPr>
              <w:t>trol</w:t>
            </w:r>
            <w:r w:rsidRPr="00E6172C">
              <w:rPr>
                <w:rFonts w:cs="Arial"/>
                <w:sz w:val="20"/>
                <w:szCs w:val="20"/>
                <w:lang w:val="en-GB" w:eastAsia="zh-CN"/>
              </w:rPr>
              <w:t xml:space="preserve"> MO</w:t>
            </w:r>
          </w:p>
          <w:p w14:paraId="58D8001E" w14:textId="31E78B22"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fgf8a-/-</w:t>
            </w:r>
            <w:r w:rsidRPr="00E6172C">
              <w:rPr>
                <w:rFonts w:cs="Arial"/>
                <w:sz w:val="20"/>
                <w:szCs w:val="20"/>
                <w:lang w:val="en-GB" w:eastAsia="zh-CN"/>
              </w:rPr>
              <w:t xml:space="preserve"> + con</w:t>
            </w:r>
            <w:r w:rsidR="009819C8">
              <w:rPr>
                <w:rFonts w:cs="Arial"/>
                <w:sz w:val="20"/>
                <w:szCs w:val="20"/>
                <w:lang w:val="en-GB" w:eastAsia="zh-CN"/>
              </w:rPr>
              <w:t>trol</w:t>
            </w:r>
            <w:r w:rsidRPr="00E6172C">
              <w:rPr>
                <w:rFonts w:cs="Arial"/>
                <w:sz w:val="20"/>
                <w:szCs w:val="20"/>
                <w:lang w:val="en-GB" w:eastAsia="zh-CN"/>
              </w:rPr>
              <w:t xml:space="preserve"> MO</w:t>
            </w:r>
          </w:p>
          <w:p w14:paraId="718955F6" w14:textId="0AD5BA40"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ib + triple Fgf MO</w:t>
            </w:r>
          </w:p>
          <w:p w14:paraId="312B11D4" w14:textId="11C69BA8"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fgf8a-/-</w:t>
            </w:r>
            <w:r w:rsidRPr="00E6172C">
              <w:rPr>
                <w:rFonts w:cs="Arial"/>
                <w:sz w:val="20"/>
                <w:szCs w:val="20"/>
                <w:lang w:val="en-GB" w:eastAsia="zh-CN"/>
              </w:rPr>
              <w:t xml:space="preserve"> + triple Fgf MO</w:t>
            </w:r>
          </w:p>
        </w:tc>
        <w:tc>
          <w:tcPr>
            <w:tcW w:w="3560" w:type="dxa"/>
          </w:tcPr>
          <w:p w14:paraId="7E612747" w14:textId="2935F861"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3/17 (76%) (2/2 genotyped sib)</w:t>
            </w:r>
          </w:p>
          <w:p w14:paraId="5E54866D" w14:textId="70E11BD8"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4/17 (24%)  (3/4 genotyped -/-)</w:t>
            </w:r>
          </w:p>
          <w:p w14:paraId="28135B18" w14:textId="2159AAC0"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19/31 (77%) (2/2 genotyped sib)</w:t>
            </w:r>
          </w:p>
          <w:p w14:paraId="5C57C45C" w14:textId="4CE0F63F"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7/31(23%) (3/3 genotyped -/-)</w:t>
            </w:r>
          </w:p>
        </w:tc>
      </w:tr>
      <w:tr w:rsidR="001E34BA" w:rsidRPr="00E6172C" w14:paraId="5A200432" w14:textId="77777777" w:rsidTr="000C07B6">
        <w:trPr>
          <w:trHeight w:val="77"/>
        </w:trPr>
        <w:tc>
          <w:tcPr>
            <w:tcW w:w="1696" w:type="dxa"/>
          </w:tcPr>
          <w:p w14:paraId="5EB3D12F" w14:textId="5F630722"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S3D</w:t>
            </w:r>
          </w:p>
        </w:tc>
        <w:tc>
          <w:tcPr>
            <w:tcW w:w="1528" w:type="dxa"/>
          </w:tcPr>
          <w:p w14:paraId="336CEF10" w14:textId="1D9BB302" w:rsidR="001E34BA" w:rsidRPr="00E6172C" w:rsidRDefault="001E34BA" w:rsidP="001E34BA">
            <w:pPr>
              <w:widowControl w:val="0"/>
              <w:autoSpaceDE w:val="0"/>
              <w:autoSpaceDN w:val="0"/>
              <w:adjustRightInd w:val="0"/>
              <w:spacing w:line="276" w:lineRule="auto"/>
              <w:jc w:val="both"/>
              <w:rPr>
                <w:rFonts w:cs="Arial"/>
                <w:i/>
                <w:iCs/>
                <w:sz w:val="20"/>
                <w:szCs w:val="20"/>
                <w:lang w:val="en-GB" w:eastAsia="zh-CN"/>
              </w:rPr>
            </w:pPr>
            <w:proofErr w:type="spellStart"/>
            <w:r w:rsidRPr="00E6172C">
              <w:rPr>
                <w:rFonts w:cs="Arial"/>
                <w:i/>
                <w:iCs/>
                <w:sz w:val="20"/>
                <w:szCs w:val="20"/>
                <w:lang w:val="en-GB" w:eastAsia="zh-CN"/>
              </w:rPr>
              <w:t>myod</w:t>
            </w:r>
            <w:proofErr w:type="spellEnd"/>
            <w:r w:rsidRPr="00E6172C">
              <w:rPr>
                <w:rFonts w:cs="Arial"/>
                <w:i/>
                <w:iCs/>
                <w:sz w:val="20"/>
                <w:szCs w:val="20"/>
                <w:lang w:val="en-GB" w:eastAsia="zh-CN"/>
              </w:rPr>
              <w:t xml:space="preserve"> mRNA</w:t>
            </w:r>
          </w:p>
        </w:tc>
        <w:tc>
          <w:tcPr>
            <w:tcW w:w="2959" w:type="dxa"/>
          </w:tcPr>
          <w:p w14:paraId="525B0D6A" w14:textId="25F48D90"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con</w:t>
            </w:r>
            <w:r w:rsidR="009819C8">
              <w:rPr>
                <w:rFonts w:cs="Arial"/>
                <w:sz w:val="20"/>
                <w:szCs w:val="20"/>
                <w:lang w:val="en-GB" w:eastAsia="zh-CN"/>
              </w:rPr>
              <w:t>trol</w:t>
            </w:r>
          </w:p>
          <w:p w14:paraId="6D111A49" w14:textId="77777777"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 </w:t>
            </w:r>
            <w:r w:rsidRPr="00E6172C">
              <w:rPr>
                <w:rFonts w:cs="Arial"/>
                <w:i/>
                <w:iCs/>
                <w:sz w:val="20"/>
                <w:szCs w:val="20"/>
                <w:lang w:val="en-GB" w:eastAsia="zh-CN"/>
              </w:rPr>
              <w:t>fgf4</w:t>
            </w:r>
            <w:r w:rsidRPr="00E6172C">
              <w:rPr>
                <w:rFonts w:cs="Arial"/>
                <w:sz w:val="20"/>
                <w:szCs w:val="20"/>
                <w:lang w:val="en-GB" w:eastAsia="zh-CN"/>
              </w:rPr>
              <w:t xml:space="preserve"> MO</w:t>
            </w:r>
          </w:p>
          <w:p w14:paraId="0A1E7CFE" w14:textId="323331A0"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 </w:t>
            </w:r>
            <w:r w:rsidRPr="00E6172C">
              <w:rPr>
                <w:rFonts w:cs="Arial"/>
                <w:i/>
                <w:iCs/>
                <w:sz w:val="20"/>
                <w:szCs w:val="20"/>
                <w:lang w:val="en-GB" w:eastAsia="zh-CN"/>
              </w:rPr>
              <w:t>fgf6a</w:t>
            </w:r>
            <w:r w:rsidRPr="00E6172C">
              <w:rPr>
                <w:rFonts w:cs="Arial"/>
                <w:sz w:val="20"/>
                <w:szCs w:val="20"/>
                <w:lang w:val="en-GB" w:eastAsia="zh-CN"/>
              </w:rPr>
              <w:t xml:space="preserve"> MO</w:t>
            </w:r>
          </w:p>
          <w:p w14:paraId="751BFD5E" w14:textId="6553D8CE"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 xml:space="preserve">+ </w:t>
            </w:r>
            <w:r w:rsidRPr="00E6172C">
              <w:rPr>
                <w:rFonts w:cs="Arial"/>
                <w:i/>
                <w:iCs/>
                <w:sz w:val="20"/>
                <w:szCs w:val="20"/>
                <w:lang w:val="en-GB" w:eastAsia="zh-CN"/>
              </w:rPr>
              <w:t>fgf4</w:t>
            </w:r>
            <w:r w:rsidRPr="00E6172C">
              <w:rPr>
                <w:rFonts w:cs="Arial"/>
                <w:sz w:val="20"/>
                <w:szCs w:val="20"/>
                <w:lang w:val="en-GB" w:eastAsia="zh-CN"/>
              </w:rPr>
              <w:t xml:space="preserve"> MO + </w:t>
            </w:r>
            <w:r w:rsidRPr="00E6172C">
              <w:rPr>
                <w:rFonts w:cs="Arial"/>
                <w:i/>
                <w:iCs/>
                <w:sz w:val="20"/>
                <w:szCs w:val="20"/>
                <w:lang w:val="en-GB" w:eastAsia="zh-CN"/>
              </w:rPr>
              <w:t>fgf6a</w:t>
            </w:r>
            <w:r w:rsidRPr="00E6172C">
              <w:rPr>
                <w:rFonts w:cs="Arial"/>
                <w:sz w:val="20"/>
                <w:szCs w:val="20"/>
                <w:lang w:val="en-GB" w:eastAsia="zh-CN"/>
              </w:rPr>
              <w:t xml:space="preserve"> MO</w:t>
            </w:r>
          </w:p>
        </w:tc>
        <w:tc>
          <w:tcPr>
            <w:tcW w:w="3560" w:type="dxa"/>
          </w:tcPr>
          <w:p w14:paraId="53D92A0A" w14:textId="77777777"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4/4</w:t>
            </w:r>
          </w:p>
          <w:p w14:paraId="24F9AB6A" w14:textId="77777777"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3</w:t>
            </w:r>
          </w:p>
          <w:p w14:paraId="060E9556" w14:textId="77777777"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2/2</w:t>
            </w:r>
          </w:p>
          <w:p w14:paraId="4DD40711" w14:textId="5C43C06D" w:rsidR="001E34BA" w:rsidRPr="00E6172C" w:rsidRDefault="001E34BA" w:rsidP="001E34BA">
            <w:pPr>
              <w:widowControl w:val="0"/>
              <w:autoSpaceDE w:val="0"/>
              <w:autoSpaceDN w:val="0"/>
              <w:adjustRightInd w:val="0"/>
              <w:spacing w:line="276" w:lineRule="auto"/>
              <w:jc w:val="both"/>
              <w:rPr>
                <w:rFonts w:cs="Arial"/>
                <w:sz w:val="20"/>
                <w:szCs w:val="20"/>
                <w:lang w:val="en-GB" w:eastAsia="zh-CN"/>
              </w:rPr>
            </w:pPr>
            <w:r w:rsidRPr="00E6172C">
              <w:rPr>
                <w:rFonts w:cs="Arial"/>
                <w:sz w:val="20"/>
                <w:szCs w:val="20"/>
                <w:lang w:val="en-GB" w:eastAsia="zh-CN"/>
              </w:rPr>
              <w:t>3/3</w:t>
            </w:r>
          </w:p>
        </w:tc>
      </w:tr>
      <w:tr w:rsidR="003201DD" w:rsidRPr="00E6172C" w14:paraId="00CE89EA" w14:textId="77777777" w:rsidTr="000C07B6">
        <w:trPr>
          <w:trHeight w:val="77"/>
        </w:trPr>
        <w:tc>
          <w:tcPr>
            <w:tcW w:w="1696" w:type="dxa"/>
          </w:tcPr>
          <w:p w14:paraId="6E42B535" w14:textId="3097192F" w:rsidR="003201DD" w:rsidRDefault="003201DD" w:rsidP="001E34BA">
            <w:pPr>
              <w:widowControl w:val="0"/>
              <w:autoSpaceDE w:val="0"/>
              <w:autoSpaceDN w:val="0"/>
              <w:adjustRightInd w:val="0"/>
              <w:spacing w:line="276" w:lineRule="auto"/>
              <w:jc w:val="both"/>
              <w:rPr>
                <w:rFonts w:cs="Arial"/>
                <w:sz w:val="20"/>
                <w:szCs w:val="20"/>
                <w:lang w:val="en-GB" w:eastAsia="zh-CN"/>
              </w:rPr>
            </w:pPr>
            <w:r>
              <w:rPr>
                <w:rFonts w:cs="Arial"/>
                <w:sz w:val="20"/>
                <w:szCs w:val="20"/>
                <w:lang w:val="en-GB" w:eastAsia="zh-CN"/>
              </w:rPr>
              <w:t>S3E</w:t>
            </w:r>
          </w:p>
        </w:tc>
        <w:tc>
          <w:tcPr>
            <w:tcW w:w="1528" w:type="dxa"/>
          </w:tcPr>
          <w:p w14:paraId="102EB74B" w14:textId="48692F0F" w:rsidR="003201DD" w:rsidRDefault="003201DD" w:rsidP="001E34BA">
            <w:pPr>
              <w:widowControl w:val="0"/>
              <w:autoSpaceDE w:val="0"/>
              <w:autoSpaceDN w:val="0"/>
              <w:adjustRightInd w:val="0"/>
              <w:spacing w:line="276" w:lineRule="auto"/>
              <w:jc w:val="both"/>
              <w:rPr>
                <w:rFonts w:cs="Arial"/>
                <w:i/>
                <w:iCs/>
                <w:sz w:val="20"/>
                <w:szCs w:val="20"/>
                <w:lang w:val="en-GB" w:eastAsia="zh-CN"/>
              </w:rPr>
            </w:pPr>
            <w:proofErr w:type="spellStart"/>
            <w:r>
              <w:rPr>
                <w:rFonts w:cs="Arial"/>
                <w:i/>
                <w:iCs/>
                <w:sz w:val="20"/>
                <w:szCs w:val="20"/>
                <w:lang w:val="en-GB" w:eastAsia="zh-CN"/>
              </w:rPr>
              <w:t>aplnrb</w:t>
            </w:r>
            <w:proofErr w:type="spellEnd"/>
            <w:r>
              <w:rPr>
                <w:rFonts w:cs="Arial"/>
                <w:i/>
                <w:iCs/>
                <w:sz w:val="20"/>
                <w:szCs w:val="20"/>
                <w:lang w:val="en-GB" w:eastAsia="zh-CN"/>
              </w:rPr>
              <w:t xml:space="preserve"> </w:t>
            </w:r>
            <w:r w:rsidRPr="001C0667">
              <w:rPr>
                <w:rFonts w:cs="Arial"/>
                <w:sz w:val="20"/>
                <w:szCs w:val="20"/>
                <w:lang w:val="en-GB" w:eastAsia="zh-CN"/>
              </w:rPr>
              <w:t>mRNA</w:t>
            </w:r>
          </w:p>
        </w:tc>
        <w:tc>
          <w:tcPr>
            <w:tcW w:w="2959" w:type="dxa"/>
          </w:tcPr>
          <w:p w14:paraId="434554E3" w14:textId="35B107A4" w:rsidR="003201DD" w:rsidRDefault="009819C8" w:rsidP="00253D58">
            <w:pPr>
              <w:widowControl w:val="0"/>
              <w:autoSpaceDE w:val="0"/>
              <w:autoSpaceDN w:val="0"/>
              <w:adjustRightInd w:val="0"/>
              <w:spacing w:line="276" w:lineRule="auto"/>
              <w:jc w:val="both"/>
              <w:rPr>
                <w:rFonts w:cs="Arial"/>
                <w:sz w:val="20"/>
                <w:szCs w:val="20"/>
                <w:lang w:val="en-GB" w:eastAsia="zh-CN"/>
              </w:rPr>
            </w:pPr>
            <w:r>
              <w:rPr>
                <w:rFonts w:cs="Arial"/>
                <w:sz w:val="20"/>
                <w:szCs w:val="20"/>
                <w:lang w:val="en-GB" w:eastAsia="zh-CN"/>
              </w:rPr>
              <w:t>+ Control MO</w:t>
            </w:r>
          </w:p>
          <w:p w14:paraId="44D70143" w14:textId="2D9FF9BA" w:rsidR="009819C8" w:rsidRDefault="009819C8" w:rsidP="00253D58">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fgf8a</w:t>
            </w:r>
            <w:r>
              <w:rPr>
                <w:rFonts w:cs="Arial"/>
                <w:i/>
                <w:iCs/>
                <w:sz w:val="20"/>
                <w:szCs w:val="20"/>
                <w:lang w:val="en-GB" w:eastAsia="zh-CN"/>
              </w:rPr>
              <w:t>+</w:t>
            </w:r>
            <w:r w:rsidRPr="00E6172C">
              <w:rPr>
                <w:rFonts w:cs="Arial"/>
                <w:i/>
                <w:iCs/>
                <w:sz w:val="20"/>
                <w:szCs w:val="20"/>
                <w:lang w:val="en-GB" w:eastAsia="zh-CN"/>
              </w:rPr>
              <w:t>/</w:t>
            </w:r>
            <w:r w:rsidR="008522BE">
              <w:rPr>
                <w:rFonts w:cs="Arial"/>
                <w:i/>
                <w:iCs/>
                <w:sz w:val="20"/>
                <w:szCs w:val="20"/>
                <w:lang w:val="en-GB" w:eastAsia="zh-CN"/>
              </w:rPr>
              <w:t>+</w:t>
            </w:r>
            <w:r w:rsidRPr="00E6172C">
              <w:rPr>
                <w:rFonts w:cs="Arial"/>
                <w:sz w:val="20"/>
                <w:szCs w:val="20"/>
                <w:lang w:val="en-GB" w:eastAsia="zh-CN"/>
              </w:rPr>
              <w:t xml:space="preserve"> </w:t>
            </w:r>
            <w:r>
              <w:rPr>
                <w:rFonts w:cs="Arial"/>
                <w:sz w:val="20"/>
                <w:szCs w:val="20"/>
                <w:lang w:val="en-GB" w:eastAsia="zh-CN"/>
              </w:rPr>
              <w:t>+ triple Fgf MO</w:t>
            </w:r>
          </w:p>
          <w:p w14:paraId="6B3A6BDF" w14:textId="5AC0788D" w:rsidR="009819C8" w:rsidRDefault="009819C8" w:rsidP="00253D58">
            <w:pPr>
              <w:widowControl w:val="0"/>
              <w:autoSpaceDE w:val="0"/>
              <w:autoSpaceDN w:val="0"/>
              <w:adjustRightInd w:val="0"/>
              <w:spacing w:line="276" w:lineRule="auto"/>
              <w:jc w:val="both"/>
              <w:rPr>
                <w:rFonts w:cs="Arial"/>
                <w:sz w:val="20"/>
                <w:szCs w:val="20"/>
                <w:lang w:val="en-GB" w:eastAsia="zh-CN"/>
              </w:rPr>
            </w:pPr>
            <w:r w:rsidRPr="00E6172C">
              <w:rPr>
                <w:rFonts w:cs="Arial"/>
                <w:i/>
                <w:iCs/>
                <w:sz w:val="20"/>
                <w:szCs w:val="20"/>
                <w:lang w:val="en-GB" w:eastAsia="zh-CN"/>
              </w:rPr>
              <w:t>fgf8a-/-</w:t>
            </w:r>
            <w:r w:rsidRPr="00E6172C">
              <w:rPr>
                <w:rFonts w:cs="Arial"/>
                <w:sz w:val="20"/>
                <w:szCs w:val="20"/>
                <w:lang w:val="en-GB" w:eastAsia="zh-CN"/>
              </w:rPr>
              <w:t xml:space="preserve"> </w:t>
            </w:r>
            <w:r>
              <w:rPr>
                <w:rFonts w:cs="Arial"/>
                <w:sz w:val="20"/>
                <w:szCs w:val="20"/>
                <w:lang w:val="en-GB" w:eastAsia="zh-CN"/>
              </w:rPr>
              <w:t>+ triple Fgf MO</w:t>
            </w:r>
          </w:p>
        </w:tc>
        <w:tc>
          <w:tcPr>
            <w:tcW w:w="3560" w:type="dxa"/>
          </w:tcPr>
          <w:p w14:paraId="0271BCD2" w14:textId="6D7F59C9" w:rsidR="003201DD" w:rsidRDefault="009819C8" w:rsidP="001E34BA">
            <w:pPr>
              <w:widowControl w:val="0"/>
              <w:autoSpaceDE w:val="0"/>
              <w:autoSpaceDN w:val="0"/>
              <w:adjustRightInd w:val="0"/>
              <w:spacing w:line="276" w:lineRule="auto"/>
              <w:jc w:val="both"/>
              <w:rPr>
                <w:rFonts w:cs="Arial"/>
                <w:sz w:val="20"/>
                <w:szCs w:val="20"/>
                <w:lang w:val="en-GB" w:eastAsia="zh-CN"/>
              </w:rPr>
            </w:pPr>
            <w:r>
              <w:rPr>
                <w:rFonts w:cs="Arial"/>
                <w:sz w:val="20"/>
                <w:szCs w:val="20"/>
                <w:lang w:val="en-GB" w:eastAsia="zh-CN"/>
              </w:rPr>
              <w:t>42/42 (genotyped: 1 +/+,  5 +/-, 2 -/-)</w:t>
            </w:r>
          </w:p>
          <w:p w14:paraId="71CE3B37" w14:textId="63038987" w:rsidR="009819C8" w:rsidRDefault="009819C8" w:rsidP="009819C8">
            <w:pPr>
              <w:widowControl w:val="0"/>
              <w:autoSpaceDE w:val="0"/>
              <w:autoSpaceDN w:val="0"/>
              <w:adjustRightInd w:val="0"/>
              <w:spacing w:line="276" w:lineRule="auto"/>
              <w:jc w:val="both"/>
              <w:rPr>
                <w:rFonts w:cs="Arial"/>
                <w:sz w:val="20"/>
                <w:szCs w:val="20"/>
                <w:lang w:val="en-GB" w:eastAsia="zh-CN"/>
              </w:rPr>
            </w:pPr>
            <w:r>
              <w:rPr>
                <w:rFonts w:cs="Arial"/>
                <w:sz w:val="20"/>
                <w:szCs w:val="20"/>
                <w:lang w:val="en-GB" w:eastAsia="zh-CN"/>
              </w:rPr>
              <w:t>32/38 (genotyped: 1 +/+,  3 +/-)</w:t>
            </w:r>
          </w:p>
          <w:p w14:paraId="3B49299F" w14:textId="3FD4F18F" w:rsidR="009819C8" w:rsidRDefault="009819C8" w:rsidP="001E34BA">
            <w:pPr>
              <w:widowControl w:val="0"/>
              <w:autoSpaceDE w:val="0"/>
              <w:autoSpaceDN w:val="0"/>
              <w:adjustRightInd w:val="0"/>
              <w:spacing w:line="276" w:lineRule="auto"/>
              <w:jc w:val="both"/>
              <w:rPr>
                <w:rFonts w:cs="Arial"/>
                <w:sz w:val="20"/>
                <w:szCs w:val="20"/>
                <w:lang w:val="en-GB" w:eastAsia="zh-CN"/>
              </w:rPr>
            </w:pPr>
            <w:r>
              <w:rPr>
                <w:rFonts w:cs="Arial"/>
                <w:sz w:val="20"/>
                <w:szCs w:val="20"/>
                <w:lang w:val="en-GB" w:eastAsia="zh-CN"/>
              </w:rPr>
              <w:t xml:space="preserve">6/38 </w:t>
            </w:r>
            <w:r w:rsidR="001F7023">
              <w:rPr>
                <w:rFonts w:cs="Arial"/>
                <w:sz w:val="20"/>
                <w:szCs w:val="20"/>
                <w:lang w:val="en-GB" w:eastAsia="zh-CN"/>
              </w:rPr>
              <w:t xml:space="preserve">  </w:t>
            </w:r>
            <w:r>
              <w:rPr>
                <w:rFonts w:cs="Arial"/>
                <w:sz w:val="20"/>
                <w:szCs w:val="20"/>
                <w:lang w:val="en-GB" w:eastAsia="zh-CN"/>
              </w:rPr>
              <w:t>(genotyped: 3/3 -/-)</w:t>
            </w:r>
          </w:p>
        </w:tc>
      </w:tr>
      <w:tr w:rsidR="00253D58" w:rsidRPr="00E6172C" w14:paraId="1786C0B3" w14:textId="77777777" w:rsidTr="000C07B6">
        <w:trPr>
          <w:trHeight w:val="77"/>
        </w:trPr>
        <w:tc>
          <w:tcPr>
            <w:tcW w:w="1696" w:type="dxa"/>
          </w:tcPr>
          <w:p w14:paraId="06321581" w14:textId="60CE54EA" w:rsidR="00253D58" w:rsidRPr="00E6172C" w:rsidRDefault="00253D58" w:rsidP="001E34BA">
            <w:pPr>
              <w:widowControl w:val="0"/>
              <w:autoSpaceDE w:val="0"/>
              <w:autoSpaceDN w:val="0"/>
              <w:adjustRightInd w:val="0"/>
              <w:spacing w:line="276" w:lineRule="auto"/>
              <w:jc w:val="both"/>
              <w:rPr>
                <w:rFonts w:cs="Arial"/>
                <w:sz w:val="20"/>
                <w:szCs w:val="20"/>
                <w:lang w:val="en-GB" w:eastAsia="zh-CN"/>
              </w:rPr>
            </w:pPr>
            <w:r>
              <w:rPr>
                <w:rFonts w:cs="Arial"/>
                <w:sz w:val="20"/>
                <w:szCs w:val="20"/>
                <w:lang w:val="en-GB" w:eastAsia="zh-CN"/>
              </w:rPr>
              <w:t>S4A</w:t>
            </w:r>
          </w:p>
        </w:tc>
        <w:tc>
          <w:tcPr>
            <w:tcW w:w="1528" w:type="dxa"/>
          </w:tcPr>
          <w:p w14:paraId="4A6FAEA9" w14:textId="5AC7CD24" w:rsidR="00253D58" w:rsidRPr="00E6172C" w:rsidRDefault="00253D58" w:rsidP="001E34BA">
            <w:pPr>
              <w:widowControl w:val="0"/>
              <w:autoSpaceDE w:val="0"/>
              <w:autoSpaceDN w:val="0"/>
              <w:adjustRightInd w:val="0"/>
              <w:spacing w:line="276" w:lineRule="auto"/>
              <w:jc w:val="both"/>
              <w:rPr>
                <w:rFonts w:cs="Arial"/>
                <w:i/>
                <w:iCs/>
                <w:sz w:val="20"/>
                <w:szCs w:val="20"/>
                <w:lang w:val="en-GB" w:eastAsia="zh-CN"/>
              </w:rPr>
            </w:pPr>
            <w:r>
              <w:rPr>
                <w:rFonts w:cs="Arial"/>
                <w:i/>
                <w:iCs/>
                <w:sz w:val="20"/>
                <w:szCs w:val="20"/>
                <w:lang w:val="en-GB" w:eastAsia="zh-CN"/>
              </w:rPr>
              <w:t xml:space="preserve">tbx16 </w:t>
            </w:r>
            <w:r w:rsidRPr="001C0667">
              <w:rPr>
                <w:rFonts w:cs="Arial"/>
                <w:sz w:val="20"/>
                <w:szCs w:val="20"/>
                <w:lang w:val="en-GB" w:eastAsia="zh-CN"/>
              </w:rPr>
              <w:t>mRNA</w:t>
            </w:r>
          </w:p>
        </w:tc>
        <w:tc>
          <w:tcPr>
            <w:tcW w:w="2959" w:type="dxa"/>
          </w:tcPr>
          <w:p w14:paraId="2DBFA021" w14:textId="6B640AD9" w:rsidR="00253D58" w:rsidRDefault="00253D58" w:rsidP="00253D58">
            <w:pPr>
              <w:widowControl w:val="0"/>
              <w:autoSpaceDE w:val="0"/>
              <w:autoSpaceDN w:val="0"/>
              <w:adjustRightInd w:val="0"/>
              <w:spacing w:line="276" w:lineRule="auto"/>
              <w:jc w:val="both"/>
              <w:rPr>
                <w:rFonts w:cs="Arial"/>
                <w:sz w:val="20"/>
                <w:szCs w:val="20"/>
                <w:lang w:val="en-GB" w:eastAsia="zh-CN"/>
              </w:rPr>
            </w:pPr>
            <w:r>
              <w:rPr>
                <w:rFonts w:cs="Arial"/>
                <w:sz w:val="20"/>
                <w:szCs w:val="20"/>
                <w:lang w:val="en-GB" w:eastAsia="zh-CN"/>
              </w:rPr>
              <w:t>con</w:t>
            </w:r>
            <w:r w:rsidR="009819C8">
              <w:rPr>
                <w:rFonts w:cs="Arial"/>
                <w:sz w:val="20"/>
                <w:szCs w:val="20"/>
                <w:lang w:val="en-GB" w:eastAsia="zh-CN"/>
              </w:rPr>
              <w:t>trol</w:t>
            </w:r>
            <w:r>
              <w:rPr>
                <w:rFonts w:cs="Arial"/>
                <w:sz w:val="20"/>
                <w:szCs w:val="20"/>
                <w:lang w:val="en-GB" w:eastAsia="zh-CN"/>
              </w:rPr>
              <w:t xml:space="preserve"> @ 80%</w:t>
            </w:r>
          </w:p>
          <w:p w14:paraId="1DDEBB94" w14:textId="77777777" w:rsidR="00253D58" w:rsidRDefault="00253D58" w:rsidP="00253D58">
            <w:pPr>
              <w:widowControl w:val="0"/>
              <w:autoSpaceDE w:val="0"/>
              <w:autoSpaceDN w:val="0"/>
              <w:adjustRightInd w:val="0"/>
              <w:spacing w:line="276" w:lineRule="auto"/>
              <w:jc w:val="both"/>
              <w:rPr>
                <w:rFonts w:cs="Arial"/>
                <w:sz w:val="20"/>
                <w:szCs w:val="20"/>
                <w:lang w:val="en-GB" w:eastAsia="zh-CN"/>
              </w:rPr>
            </w:pPr>
            <w:proofErr w:type="spellStart"/>
            <w:r>
              <w:rPr>
                <w:rFonts w:cs="Arial"/>
                <w:sz w:val="20"/>
                <w:szCs w:val="20"/>
                <w:lang w:val="en-GB" w:eastAsia="zh-CN"/>
              </w:rPr>
              <w:t>cyA</w:t>
            </w:r>
            <w:proofErr w:type="spellEnd"/>
            <w:r w:rsidR="00B4050A">
              <w:rPr>
                <w:rFonts w:cs="Arial"/>
                <w:sz w:val="20"/>
                <w:szCs w:val="20"/>
                <w:lang w:val="en-GB" w:eastAsia="zh-CN"/>
              </w:rPr>
              <w:t xml:space="preserve"> @ 80%</w:t>
            </w:r>
          </w:p>
          <w:p w14:paraId="4CBAFFCB" w14:textId="780113A0" w:rsidR="00B4050A" w:rsidRDefault="00B4050A" w:rsidP="00B4050A">
            <w:pPr>
              <w:widowControl w:val="0"/>
              <w:autoSpaceDE w:val="0"/>
              <w:autoSpaceDN w:val="0"/>
              <w:adjustRightInd w:val="0"/>
              <w:spacing w:line="276" w:lineRule="auto"/>
              <w:jc w:val="both"/>
              <w:rPr>
                <w:rFonts w:cs="Arial"/>
                <w:sz w:val="20"/>
                <w:szCs w:val="20"/>
                <w:lang w:val="en-GB" w:eastAsia="zh-CN"/>
              </w:rPr>
            </w:pPr>
            <w:r>
              <w:rPr>
                <w:rFonts w:cs="Arial"/>
                <w:sz w:val="20"/>
                <w:szCs w:val="20"/>
                <w:lang w:val="en-GB" w:eastAsia="zh-CN"/>
              </w:rPr>
              <w:t>con</w:t>
            </w:r>
            <w:r w:rsidR="009819C8">
              <w:rPr>
                <w:rFonts w:cs="Arial"/>
                <w:sz w:val="20"/>
                <w:szCs w:val="20"/>
                <w:lang w:val="en-GB" w:eastAsia="zh-CN"/>
              </w:rPr>
              <w:t>trol</w:t>
            </w:r>
            <w:r>
              <w:rPr>
                <w:rFonts w:cs="Arial"/>
                <w:sz w:val="20"/>
                <w:szCs w:val="20"/>
                <w:lang w:val="en-GB" w:eastAsia="zh-CN"/>
              </w:rPr>
              <w:t xml:space="preserve"> @ 5ss</w:t>
            </w:r>
          </w:p>
          <w:p w14:paraId="398C5719" w14:textId="0D9D95F4" w:rsidR="00B4050A" w:rsidRPr="00E6172C" w:rsidRDefault="00B4050A" w:rsidP="00B4050A">
            <w:pPr>
              <w:widowControl w:val="0"/>
              <w:autoSpaceDE w:val="0"/>
              <w:autoSpaceDN w:val="0"/>
              <w:adjustRightInd w:val="0"/>
              <w:spacing w:line="276" w:lineRule="auto"/>
              <w:jc w:val="both"/>
              <w:rPr>
                <w:rFonts w:cs="Arial"/>
                <w:sz w:val="20"/>
                <w:szCs w:val="20"/>
                <w:lang w:val="en-GB" w:eastAsia="zh-CN"/>
              </w:rPr>
            </w:pPr>
            <w:proofErr w:type="spellStart"/>
            <w:r>
              <w:rPr>
                <w:rFonts w:cs="Arial"/>
                <w:sz w:val="20"/>
                <w:szCs w:val="20"/>
                <w:lang w:val="en-GB" w:eastAsia="zh-CN"/>
              </w:rPr>
              <w:lastRenderedPageBreak/>
              <w:t>cyA</w:t>
            </w:r>
            <w:proofErr w:type="spellEnd"/>
            <w:r>
              <w:rPr>
                <w:rFonts w:cs="Arial"/>
                <w:sz w:val="20"/>
                <w:szCs w:val="20"/>
                <w:lang w:val="en-GB" w:eastAsia="zh-CN"/>
              </w:rPr>
              <w:t xml:space="preserve"> @ 5ss</w:t>
            </w:r>
          </w:p>
        </w:tc>
        <w:tc>
          <w:tcPr>
            <w:tcW w:w="3560" w:type="dxa"/>
          </w:tcPr>
          <w:p w14:paraId="65DE84CF" w14:textId="77777777" w:rsidR="00253D58" w:rsidRDefault="00B4050A" w:rsidP="001E34BA">
            <w:pPr>
              <w:widowControl w:val="0"/>
              <w:autoSpaceDE w:val="0"/>
              <w:autoSpaceDN w:val="0"/>
              <w:adjustRightInd w:val="0"/>
              <w:spacing w:line="276" w:lineRule="auto"/>
              <w:jc w:val="both"/>
              <w:rPr>
                <w:rFonts w:cs="Arial"/>
                <w:sz w:val="20"/>
                <w:szCs w:val="20"/>
                <w:lang w:val="en-GB" w:eastAsia="zh-CN"/>
              </w:rPr>
            </w:pPr>
            <w:r>
              <w:rPr>
                <w:rFonts w:cs="Arial"/>
                <w:sz w:val="20"/>
                <w:szCs w:val="20"/>
                <w:lang w:val="en-GB" w:eastAsia="zh-CN"/>
              </w:rPr>
              <w:lastRenderedPageBreak/>
              <w:t>16/16</w:t>
            </w:r>
          </w:p>
          <w:p w14:paraId="2C30EEE3" w14:textId="77777777" w:rsidR="00B4050A" w:rsidRDefault="00B4050A" w:rsidP="001E34BA">
            <w:pPr>
              <w:widowControl w:val="0"/>
              <w:autoSpaceDE w:val="0"/>
              <w:autoSpaceDN w:val="0"/>
              <w:adjustRightInd w:val="0"/>
              <w:spacing w:line="276" w:lineRule="auto"/>
              <w:jc w:val="both"/>
              <w:rPr>
                <w:rFonts w:cs="Arial"/>
                <w:sz w:val="20"/>
                <w:szCs w:val="20"/>
                <w:lang w:val="en-GB" w:eastAsia="zh-CN"/>
              </w:rPr>
            </w:pPr>
            <w:r>
              <w:rPr>
                <w:rFonts w:cs="Arial"/>
                <w:sz w:val="20"/>
                <w:szCs w:val="20"/>
                <w:lang w:val="en-GB" w:eastAsia="zh-CN"/>
              </w:rPr>
              <w:t>19/19</w:t>
            </w:r>
          </w:p>
          <w:p w14:paraId="7A0B99B6" w14:textId="77777777" w:rsidR="00B4050A" w:rsidRDefault="00B4050A" w:rsidP="001E34BA">
            <w:pPr>
              <w:widowControl w:val="0"/>
              <w:autoSpaceDE w:val="0"/>
              <w:autoSpaceDN w:val="0"/>
              <w:adjustRightInd w:val="0"/>
              <w:spacing w:line="276" w:lineRule="auto"/>
              <w:jc w:val="both"/>
              <w:rPr>
                <w:rFonts w:cs="Arial"/>
                <w:sz w:val="20"/>
                <w:szCs w:val="20"/>
                <w:lang w:val="en-GB" w:eastAsia="zh-CN"/>
              </w:rPr>
            </w:pPr>
            <w:r>
              <w:rPr>
                <w:rFonts w:cs="Arial"/>
                <w:sz w:val="20"/>
                <w:szCs w:val="20"/>
                <w:lang w:val="en-GB" w:eastAsia="zh-CN"/>
              </w:rPr>
              <w:t>33/33</w:t>
            </w:r>
          </w:p>
          <w:p w14:paraId="57F61B6B" w14:textId="797A8B5A" w:rsidR="00B4050A" w:rsidRPr="00E6172C" w:rsidRDefault="00B4050A" w:rsidP="001E34BA">
            <w:pPr>
              <w:widowControl w:val="0"/>
              <w:autoSpaceDE w:val="0"/>
              <w:autoSpaceDN w:val="0"/>
              <w:adjustRightInd w:val="0"/>
              <w:spacing w:line="276" w:lineRule="auto"/>
              <w:jc w:val="both"/>
              <w:rPr>
                <w:rFonts w:cs="Arial"/>
                <w:sz w:val="20"/>
                <w:szCs w:val="20"/>
                <w:lang w:val="en-GB" w:eastAsia="zh-CN"/>
              </w:rPr>
            </w:pPr>
            <w:r>
              <w:rPr>
                <w:rFonts w:cs="Arial"/>
                <w:sz w:val="20"/>
                <w:szCs w:val="20"/>
                <w:lang w:val="en-GB" w:eastAsia="zh-CN"/>
              </w:rPr>
              <w:lastRenderedPageBreak/>
              <w:t>18/18</w:t>
            </w:r>
          </w:p>
        </w:tc>
      </w:tr>
      <w:tr w:rsidR="00253D58" w:rsidRPr="00E6172C" w14:paraId="3CC241AC" w14:textId="77777777" w:rsidTr="000C07B6">
        <w:trPr>
          <w:trHeight w:val="77"/>
        </w:trPr>
        <w:tc>
          <w:tcPr>
            <w:tcW w:w="1696" w:type="dxa"/>
          </w:tcPr>
          <w:p w14:paraId="7DE20637" w14:textId="60962EF5" w:rsidR="00253D58" w:rsidRDefault="00253D58" w:rsidP="00253D58">
            <w:pPr>
              <w:widowControl w:val="0"/>
              <w:autoSpaceDE w:val="0"/>
              <w:autoSpaceDN w:val="0"/>
              <w:adjustRightInd w:val="0"/>
              <w:spacing w:line="276" w:lineRule="auto"/>
              <w:jc w:val="both"/>
              <w:rPr>
                <w:rFonts w:cs="Arial"/>
                <w:sz w:val="20"/>
                <w:szCs w:val="20"/>
                <w:lang w:val="en-GB" w:eastAsia="zh-CN"/>
              </w:rPr>
            </w:pPr>
            <w:r>
              <w:rPr>
                <w:rFonts w:cs="Arial"/>
                <w:sz w:val="20"/>
                <w:szCs w:val="20"/>
                <w:lang w:val="en-GB" w:eastAsia="zh-CN"/>
              </w:rPr>
              <w:lastRenderedPageBreak/>
              <w:t>S4B</w:t>
            </w:r>
          </w:p>
        </w:tc>
        <w:tc>
          <w:tcPr>
            <w:tcW w:w="1528" w:type="dxa"/>
          </w:tcPr>
          <w:p w14:paraId="6315630A" w14:textId="30D7A568" w:rsidR="00253D58" w:rsidRPr="00E6172C" w:rsidRDefault="00253D58" w:rsidP="00253D58">
            <w:pPr>
              <w:widowControl w:val="0"/>
              <w:autoSpaceDE w:val="0"/>
              <w:autoSpaceDN w:val="0"/>
              <w:adjustRightInd w:val="0"/>
              <w:spacing w:line="276" w:lineRule="auto"/>
              <w:jc w:val="both"/>
              <w:rPr>
                <w:rFonts w:cs="Arial"/>
                <w:i/>
                <w:iCs/>
                <w:sz w:val="20"/>
                <w:szCs w:val="20"/>
                <w:lang w:val="en-GB" w:eastAsia="zh-CN"/>
              </w:rPr>
            </w:pPr>
            <w:proofErr w:type="spellStart"/>
            <w:r>
              <w:rPr>
                <w:rFonts w:cs="Arial"/>
                <w:i/>
                <w:iCs/>
                <w:sz w:val="20"/>
                <w:szCs w:val="20"/>
                <w:lang w:val="en-GB" w:eastAsia="zh-CN"/>
              </w:rPr>
              <w:t>tbxta</w:t>
            </w:r>
            <w:proofErr w:type="spellEnd"/>
            <w:r>
              <w:rPr>
                <w:rFonts w:cs="Arial"/>
                <w:i/>
                <w:iCs/>
                <w:sz w:val="20"/>
                <w:szCs w:val="20"/>
                <w:lang w:val="en-GB" w:eastAsia="zh-CN"/>
              </w:rPr>
              <w:t xml:space="preserve"> </w:t>
            </w:r>
            <w:r w:rsidRPr="00A205AE">
              <w:rPr>
                <w:rFonts w:cs="Arial"/>
                <w:sz w:val="20"/>
                <w:szCs w:val="20"/>
                <w:lang w:val="en-GB" w:eastAsia="zh-CN"/>
              </w:rPr>
              <w:t>mRNA</w:t>
            </w:r>
          </w:p>
        </w:tc>
        <w:tc>
          <w:tcPr>
            <w:tcW w:w="2959" w:type="dxa"/>
          </w:tcPr>
          <w:p w14:paraId="69ED246B" w14:textId="5C5AD76F" w:rsidR="00B4050A" w:rsidRDefault="00B4050A" w:rsidP="00B4050A">
            <w:pPr>
              <w:widowControl w:val="0"/>
              <w:autoSpaceDE w:val="0"/>
              <w:autoSpaceDN w:val="0"/>
              <w:adjustRightInd w:val="0"/>
              <w:spacing w:line="276" w:lineRule="auto"/>
              <w:jc w:val="both"/>
              <w:rPr>
                <w:rFonts w:cs="Arial"/>
                <w:sz w:val="20"/>
                <w:szCs w:val="20"/>
                <w:lang w:val="en-GB" w:eastAsia="zh-CN"/>
              </w:rPr>
            </w:pPr>
            <w:r>
              <w:rPr>
                <w:rFonts w:cs="Arial"/>
                <w:sz w:val="20"/>
                <w:szCs w:val="20"/>
                <w:lang w:val="en-GB" w:eastAsia="zh-CN"/>
              </w:rPr>
              <w:t>con</w:t>
            </w:r>
            <w:r w:rsidR="009819C8">
              <w:rPr>
                <w:rFonts w:cs="Arial"/>
                <w:sz w:val="20"/>
                <w:szCs w:val="20"/>
                <w:lang w:val="en-GB" w:eastAsia="zh-CN"/>
              </w:rPr>
              <w:t>trol</w:t>
            </w:r>
            <w:r>
              <w:rPr>
                <w:rFonts w:cs="Arial"/>
                <w:sz w:val="20"/>
                <w:szCs w:val="20"/>
                <w:lang w:val="en-GB" w:eastAsia="zh-CN"/>
              </w:rPr>
              <w:t xml:space="preserve"> @ 80%</w:t>
            </w:r>
          </w:p>
          <w:p w14:paraId="499B14C2" w14:textId="77777777" w:rsidR="00B4050A" w:rsidRDefault="00B4050A" w:rsidP="00B4050A">
            <w:pPr>
              <w:widowControl w:val="0"/>
              <w:autoSpaceDE w:val="0"/>
              <w:autoSpaceDN w:val="0"/>
              <w:adjustRightInd w:val="0"/>
              <w:spacing w:line="276" w:lineRule="auto"/>
              <w:jc w:val="both"/>
              <w:rPr>
                <w:rFonts w:cs="Arial"/>
                <w:sz w:val="20"/>
                <w:szCs w:val="20"/>
                <w:lang w:val="en-GB" w:eastAsia="zh-CN"/>
              </w:rPr>
            </w:pPr>
            <w:proofErr w:type="spellStart"/>
            <w:r>
              <w:rPr>
                <w:rFonts w:cs="Arial"/>
                <w:sz w:val="20"/>
                <w:szCs w:val="20"/>
                <w:lang w:val="en-GB" w:eastAsia="zh-CN"/>
              </w:rPr>
              <w:t>cyA</w:t>
            </w:r>
            <w:proofErr w:type="spellEnd"/>
            <w:r>
              <w:rPr>
                <w:rFonts w:cs="Arial"/>
                <w:sz w:val="20"/>
                <w:szCs w:val="20"/>
                <w:lang w:val="en-GB" w:eastAsia="zh-CN"/>
              </w:rPr>
              <w:t xml:space="preserve"> @ 80%</w:t>
            </w:r>
          </w:p>
          <w:p w14:paraId="5D7821EE" w14:textId="640C53C5" w:rsidR="00B4050A" w:rsidRDefault="00B4050A" w:rsidP="00B4050A">
            <w:pPr>
              <w:widowControl w:val="0"/>
              <w:autoSpaceDE w:val="0"/>
              <w:autoSpaceDN w:val="0"/>
              <w:adjustRightInd w:val="0"/>
              <w:spacing w:line="276" w:lineRule="auto"/>
              <w:jc w:val="both"/>
              <w:rPr>
                <w:rFonts w:cs="Arial"/>
                <w:sz w:val="20"/>
                <w:szCs w:val="20"/>
                <w:lang w:val="en-GB" w:eastAsia="zh-CN"/>
              </w:rPr>
            </w:pPr>
            <w:r>
              <w:rPr>
                <w:rFonts w:cs="Arial"/>
                <w:sz w:val="20"/>
                <w:szCs w:val="20"/>
                <w:lang w:val="en-GB" w:eastAsia="zh-CN"/>
              </w:rPr>
              <w:t>con</w:t>
            </w:r>
            <w:r w:rsidR="009819C8">
              <w:rPr>
                <w:rFonts w:cs="Arial"/>
                <w:sz w:val="20"/>
                <w:szCs w:val="20"/>
                <w:lang w:val="en-GB" w:eastAsia="zh-CN"/>
              </w:rPr>
              <w:t>trol</w:t>
            </w:r>
            <w:r>
              <w:rPr>
                <w:rFonts w:cs="Arial"/>
                <w:sz w:val="20"/>
                <w:szCs w:val="20"/>
                <w:lang w:val="en-GB" w:eastAsia="zh-CN"/>
              </w:rPr>
              <w:t xml:space="preserve"> @ 5ss</w:t>
            </w:r>
          </w:p>
          <w:p w14:paraId="46856899" w14:textId="64BA7DED" w:rsidR="00253D58" w:rsidRPr="00E6172C" w:rsidRDefault="00B4050A" w:rsidP="00B4050A">
            <w:pPr>
              <w:widowControl w:val="0"/>
              <w:autoSpaceDE w:val="0"/>
              <w:autoSpaceDN w:val="0"/>
              <w:adjustRightInd w:val="0"/>
              <w:spacing w:line="276" w:lineRule="auto"/>
              <w:jc w:val="both"/>
              <w:rPr>
                <w:rFonts w:cs="Arial"/>
                <w:sz w:val="20"/>
                <w:szCs w:val="20"/>
                <w:lang w:val="en-GB" w:eastAsia="zh-CN"/>
              </w:rPr>
            </w:pPr>
            <w:proofErr w:type="spellStart"/>
            <w:r>
              <w:rPr>
                <w:rFonts w:cs="Arial"/>
                <w:sz w:val="20"/>
                <w:szCs w:val="20"/>
                <w:lang w:val="en-GB" w:eastAsia="zh-CN"/>
              </w:rPr>
              <w:t>cyA</w:t>
            </w:r>
            <w:proofErr w:type="spellEnd"/>
            <w:r>
              <w:rPr>
                <w:rFonts w:cs="Arial"/>
                <w:sz w:val="20"/>
                <w:szCs w:val="20"/>
                <w:lang w:val="en-GB" w:eastAsia="zh-CN"/>
              </w:rPr>
              <w:t xml:space="preserve"> @ 5ss</w:t>
            </w:r>
          </w:p>
        </w:tc>
        <w:tc>
          <w:tcPr>
            <w:tcW w:w="3560" w:type="dxa"/>
          </w:tcPr>
          <w:p w14:paraId="729A283F" w14:textId="77777777" w:rsidR="00253D58" w:rsidRDefault="00B4050A" w:rsidP="00253D58">
            <w:pPr>
              <w:widowControl w:val="0"/>
              <w:autoSpaceDE w:val="0"/>
              <w:autoSpaceDN w:val="0"/>
              <w:adjustRightInd w:val="0"/>
              <w:spacing w:line="276" w:lineRule="auto"/>
              <w:jc w:val="both"/>
              <w:rPr>
                <w:rFonts w:cs="Arial"/>
                <w:sz w:val="20"/>
                <w:szCs w:val="20"/>
                <w:lang w:val="en-GB" w:eastAsia="zh-CN"/>
              </w:rPr>
            </w:pPr>
            <w:r>
              <w:rPr>
                <w:rFonts w:cs="Arial"/>
                <w:sz w:val="20"/>
                <w:szCs w:val="20"/>
                <w:lang w:val="en-GB" w:eastAsia="zh-CN"/>
              </w:rPr>
              <w:t>13/13</w:t>
            </w:r>
          </w:p>
          <w:p w14:paraId="4DF4B9B0" w14:textId="77777777" w:rsidR="00B4050A" w:rsidRDefault="00B4050A" w:rsidP="00253D58">
            <w:pPr>
              <w:widowControl w:val="0"/>
              <w:autoSpaceDE w:val="0"/>
              <w:autoSpaceDN w:val="0"/>
              <w:adjustRightInd w:val="0"/>
              <w:spacing w:line="276" w:lineRule="auto"/>
              <w:jc w:val="both"/>
              <w:rPr>
                <w:rFonts w:cs="Arial"/>
                <w:sz w:val="20"/>
                <w:szCs w:val="20"/>
                <w:lang w:val="en-GB" w:eastAsia="zh-CN"/>
              </w:rPr>
            </w:pPr>
            <w:r>
              <w:rPr>
                <w:rFonts w:cs="Arial"/>
                <w:sz w:val="20"/>
                <w:szCs w:val="20"/>
                <w:lang w:val="en-GB" w:eastAsia="zh-CN"/>
              </w:rPr>
              <w:t>25/25</w:t>
            </w:r>
          </w:p>
          <w:p w14:paraId="00DAB623" w14:textId="77777777" w:rsidR="00B4050A" w:rsidRDefault="00B4050A" w:rsidP="00253D58">
            <w:pPr>
              <w:widowControl w:val="0"/>
              <w:autoSpaceDE w:val="0"/>
              <w:autoSpaceDN w:val="0"/>
              <w:adjustRightInd w:val="0"/>
              <w:spacing w:line="276" w:lineRule="auto"/>
              <w:jc w:val="both"/>
              <w:rPr>
                <w:rFonts w:cs="Arial"/>
                <w:sz w:val="20"/>
                <w:szCs w:val="20"/>
                <w:lang w:val="en-GB" w:eastAsia="zh-CN"/>
              </w:rPr>
            </w:pPr>
            <w:r>
              <w:rPr>
                <w:rFonts w:cs="Arial"/>
                <w:sz w:val="20"/>
                <w:szCs w:val="20"/>
                <w:lang w:val="en-GB" w:eastAsia="zh-CN"/>
              </w:rPr>
              <w:t>29/29</w:t>
            </w:r>
          </w:p>
          <w:p w14:paraId="070A99FD" w14:textId="33A3522D" w:rsidR="00B4050A" w:rsidRPr="00E6172C" w:rsidRDefault="00B4050A" w:rsidP="00253D58">
            <w:pPr>
              <w:widowControl w:val="0"/>
              <w:autoSpaceDE w:val="0"/>
              <w:autoSpaceDN w:val="0"/>
              <w:adjustRightInd w:val="0"/>
              <w:spacing w:line="276" w:lineRule="auto"/>
              <w:jc w:val="both"/>
              <w:rPr>
                <w:rFonts w:cs="Arial"/>
                <w:sz w:val="20"/>
                <w:szCs w:val="20"/>
                <w:lang w:val="en-GB" w:eastAsia="zh-CN"/>
              </w:rPr>
            </w:pPr>
            <w:r>
              <w:rPr>
                <w:rFonts w:cs="Arial"/>
                <w:sz w:val="20"/>
                <w:szCs w:val="20"/>
                <w:lang w:val="en-GB" w:eastAsia="zh-CN"/>
              </w:rPr>
              <w:t>32/32</w:t>
            </w:r>
          </w:p>
        </w:tc>
      </w:tr>
    </w:tbl>
    <w:p w14:paraId="68B502F3" w14:textId="77777777" w:rsidR="00194192" w:rsidRPr="00E6172C" w:rsidRDefault="00194192" w:rsidP="003A1827">
      <w:pPr>
        <w:widowControl w:val="0"/>
        <w:autoSpaceDE w:val="0"/>
        <w:autoSpaceDN w:val="0"/>
        <w:adjustRightInd w:val="0"/>
        <w:spacing w:line="360" w:lineRule="auto"/>
        <w:jc w:val="both"/>
        <w:rPr>
          <w:rFonts w:cs="Arial"/>
          <w:b/>
          <w:sz w:val="22"/>
          <w:szCs w:val="20"/>
          <w:lang w:val="en-GB" w:eastAsia="zh-CN"/>
        </w:rPr>
      </w:pPr>
    </w:p>
    <w:p w14:paraId="0F802618" w14:textId="2B3317F9" w:rsidR="00E23BEB" w:rsidRDefault="00E23BEB">
      <w:pPr>
        <w:rPr>
          <w:rFonts w:cs="Arial"/>
          <w:b/>
          <w:sz w:val="22"/>
          <w:szCs w:val="20"/>
          <w:lang w:val="en-GB" w:eastAsia="zh-CN"/>
        </w:rPr>
      </w:pPr>
    </w:p>
    <w:p w14:paraId="622B7F4D" w14:textId="577DBEC9" w:rsidR="00E23BEB" w:rsidRDefault="00E23BEB">
      <w:pPr>
        <w:rPr>
          <w:rFonts w:cs="Arial"/>
          <w:b/>
          <w:sz w:val="22"/>
          <w:szCs w:val="20"/>
          <w:lang w:val="en-GB" w:eastAsia="zh-CN"/>
        </w:rPr>
      </w:pPr>
    </w:p>
    <w:p w14:paraId="0E0D17BD" w14:textId="77777777" w:rsidR="00E23BEB" w:rsidRPr="00E6172C" w:rsidRDefault="00E23BEB">
      <w:pPr>
        <w:rPr>
          <w:rFonts w:cs="Arial"/>
          <w:b/>
          <w:sz w:val="22"/>
          <w:szCs w:val="20"/>
          <w:lang w:val="en-GB" w:eastAsia="zh-CN"/>
        </w:rPr>
      </w:pPr>
    </w:p>
    <w:p w14:paraId="53B07C8D" w14:textId="705DE26D" w:rsidR="00246C95" w:rsidRPr="00E6172C" w:rsidRDefault="00246C95" w:rsidP="000C07B6">
      <w:pPr>
        <w:rPr>
          <w:rFonts w:cs="Arial"/>
          <w:b/>
          <w:sz w:val="22"/>
          <w:szCs w:val="20"/>
          <w:lang w:val="en-GB" w:eastAsia="zh-CN"/>
        </w:rPr>
      </w:pPr>
      <w:r w:rsidRPr="00E6172C">
        <w:rPr>
          <w:rFonts w:cs="Arial"/>
          <w:b/>
          <w:sz w:val="22"/>
          <w:szCs w:val="20"/>
          <w:lang w:val="en-GB" w:eastAsia="zh-CN"/>
        </w:rPr>
        <w:t>Table S2  Sequences of morpholinos and primers</w:t>
      </w:r>
    </w:p>
    <w:tbl>
      <w:tblPr>
        <w:tblStyle w:val="TableGrid"/>
        <w:tblW w:w="9853" w:type="dxa"/>
        <w:tblLook w:val="04A0" w:firstRow="1" w:lastRow="0" w:firstColumn="1" w:lastColumn="0" w:noHBand="0" w:noVBand="1"/>
      </w:tblPr>
      <w:tblGrid>
        <w:gridCol w:w="1328"/>
        <w:gridCol w:w="60"/>
        <w:gridCol w:w="3366"/>
        <w:gridCol w:w="1376"/>
        <w:gridCol w:w="2099"/>
        <w:gridCol w:w="344"/>
        <w:gridCol w:w="1280"/>
      </w:tblGrid>
      <w:tr w:rsidR="00246C95" w:rsidRPr="00E6172C" w14:paraId="099B21E6" w14:textId="77777777" w:rsidTr="00E7339C">
        <w:tc>
          <w:tcPr>
            <w:tcW w:w="9853" w:type="dxa"/>
            <w:gridSpan w:val="7"/>
            <w:shd w:val="clear" w:color="auto" w:fill="auto"/>
          </w:tcPr>
          <w:p w14:paraId="34A719F2" w14:textId="77777777" w:rsidR="00246C95" w:rsidRPr="00E6172C" w:rsidRDefault="00246C95" w:rsidP="00AB3F4D">
            <w:pPr>
              <w:widowControl w:val="0"/>
              <w:autoSpaceDE w:val="0"/>
              <w:autoSpaceDN w:val="0"/>
              <w:adjustRightInd w:val="0"/>
              <w:spacing w:line="360" w:lineRule="auto"/>
              <w:jc w:val="both"/>
              <w:rPr>
                <w:rFonts w:cs="Arial"/>
                <w:b/>
                <w:sz w:val="22"/>
                <w:szCs w:val="20"/>
                <w:lang w:val="en-GB" w:eastAsia="zh-CN"/>
              </w:rPr>
            </w:pPr>
            <w:r w:rsidRPr="00E6172C">
              <w:rPr>
                <w:rFonts w:cs="Arial"/>
                <w:b/>
                <w:sz w:val="22"/>
                <w:szCs w:val="20"/>
                <w:lang w:val="en-GB" w:eastAsia="zh-CN"/>
              </w:rPr>
              <w:t xml:space="preserve">Morpholino </w:t>
            </w:r>
          </w:p>
        </w:tc>
      </w:tr>
      <w:tr w:rsidR="00600AB0" w:rsidRPr="00E6172C" w14:paraId="199CDFBC" w14:textId="77777777" w:rsidTr="00E7339C">
        <w:tc>
          <w:tcPr>
            <w:tcW w:w="1388" w:type="dxa"/>
            <w:gridSpan w:val="2"/>
            <w:shd w:val="clear" w:color="auto" w:fill="auto"/>
          </w:tcPr>
          <w:p w14:paraId="1F7024E3" w14:textId="77777777" w:rsidR="00246C95" w:rsidRPr="00E6172C" w:rsidRDefault="00246C95" w:rsidP="00AB3F4D">
            <w:pPr>
              <w:widowControl w:val="0"/>
              <w:autoSpaceDE w:val="0"/>
              <w:autoSpaceDN w:val="0"/>
              <w:adjustRightInd w:val="0"/>
              <w:spacing w:line="360" w:lineRule="auto"/>
              <w:jc w:val="both"/>
              <w:rPr>
                <w:rFonts w:cs="Arial"/>
                <w:b/>
                <w:sz w:val="22"/>
                <w:szCs w:val="20"/>
                <w:lang w:val="en-GB" w:eastAsia="zh-CN"/>
              </w:rPr>
            </w:pPr>
            <w:r w:rsidRPr="00E6172C">
              <w:rPr>
                <w:rFonts w:cs="Arial"/>
                <w:b/>
                <w:sz w:val="22"/>
                <w:szCs w:val="20"/>
                <w:lang w:val="en-GB" w:eastAsia="zh-CN"/>
              </w:rPr>
              <w:t>Gene</w:t>
            </w:r>
          </w:p>
        </w:tc>
        <w:tc>
          <w:tcPr>
            <w:tcW w:w="4742" w:type="dxa"/>
            <w:gridSpan w:val="2"/>
            <w:shd w:val="clear" w:color="auto" w:fill="auto"/>
          </w:tcPr>
          <w:p w14:paraId="2C43D203" w14:textId="4D85BEC5" w:rsidR="00246C95" w:rsidRPr="00E6172C" w:rsidRDefault="00246C95" w:rsidP="00AB3F4D">
            <w:pPr>
              <w:widowControl w:val="0"/>
              <w:autoSpaceDE w:val="0"/>
              <w:autoSpaceDN w:val="0"/>
              <w:adjustRightInd w:val="0"/>
              <w:spacing w:line="360" w:lineRule="auto"/>
              <w:jc w:val="both"/>
              <w:rPr>
                <w:rFonts w:cs="Arial"/>
                <w:b/>
                <w:sz w:val="22"/>
                <w:szCs w:val="20"/>
                <w:lang w:val="en-GB" w:eastAsia="zh-CN"/>
              </w:rPr>
            </w:pPr>
            <w:r w:rsidRPr="00E6172C">
              <w:rPr>
                <w:rFonts w:cs="Arial"/>
                <w:b/>
                <w:sz w:val="22"/>
                <w:szCs w:val="20"/>
                <w:lang w:val="en-GB" w:eastAsia="zh-CN"/>
              </w:rPr>
              <w:t>Sequence</w:t>
            </w:r>
            <w:r w:rsidR="00675AD4" w:rsidRPr="00E6172C">
              <w:rPr>
                <w:rFonts w:cs="Arial"/>
                <w:b/>
                <w:sz w:val="22"/>
                <w:szCs w:val="20"/>
                <w:lang w:val="en-GB" w:eastAsia="zh-CN"/>
              </w:rPr>
              <w:t xml:space="preserve">  </w:t>
            </w:r>
            <w:r w:rsidR="00675AD4" w:rsidRPr="00E6172C">
              <w:rPr>
                <w:rFonts w:cs="Arial"/>
                <w:bCs/>
                <w:sz w:val="20"/>
                <w:szCs w:val="20"/>
                <w:lang w:val="en-GB" w:eastAsia="zh-CN"/>
              </w:rPr>
              <w:t>(start codon underlined)</w:t>
            </w:r>
          </w:p>
        </w:tc>
        <w:tc>
          <w:tcPr>
            <w:tcW w:w="2099" w:type="dxa"/>
            <w:shd w:val="clear" w:color="auto" w:fill="auto"/>
          </w:tcPr>
          <w:p w14:paraId="40DC83BF" w14:textId="77777777" w:rsidR="00246C95" w:rsidRPr="00E6172C" w:rsidRDefault="00246C95" w:rsidP="00AB3F4D">
            <w:pPr>
              <w:widowControl w:val="0"/>
              <w:autoSpaceDE w:val="0"/>
              <w:autoSpaceDN w:val="0"/>
              <w:adjustRightInd w:val="0"/>
              <w:spacing w:line="360" w:lineRule="auto"/>
              <w:jc w:val="both"/>
              <w:rPr>
                <w:rFonts w:cs="Arial"/>
                <w:b/>
                <w:sz w:val="22"/>
                <w:szCs w:val="20"/>
                <w:lang w:val="en-GB" w:eastAsia="zh-CN"/>
              </w:rPr>
            </w:pPr>
            <w:r w:rsidRPr="00E6172C">
              <w:rPr>
                <w:rFonts w:cs="Arial"/>
                <w:b/>
                <w:sz w:val="22"/>
                <w:szCs w:val="20"/>
                <w:lang w:val="en-GB" w:eastAsia="zh-CN"/>
              </w:rPr>
              <w:t>Quantity (ng)</w:t>
            </w:r>
          </w:p>
        </w:tc>
        <w:tc>
          <w:tcPr>
            <w:tcW w:w="1624" w:type="dxa"/>
            <w:gridSpan w:val="2"/>
            <w:shd w:val="clear" w:color="auto" w:fill="auto"/>
          </w:tcPr>
          <w:p w14:paraId="66B71B3D" w14:textId="77777777" w:rsidR="00246C95" w:rsidRPr="00E6172C" w:rsidRDefault="00246C95" w:rsidP="00AB3F4D">
            <w:pPr>
              <w:widowControl w:val="0"/>
              <w:autoSpaceDE w:val="0"/>
              <w:autoSpaceDN w:val="0"/>
              <w:adjustRightInd w:val="0"/>
              <w:spacing w:line="360" w:lineRule="auto"/>
              <w:jc w:val="both"/>
              <w:rPr>
                <w:rFonts w:cs="Arial"/>
                <w:b/>
                <w:sz w:val="22"/>
                <w:szCs w:val="20"/>
                <w:lang w:val="en-GB" w:eastAsia="zh-CN"/>
              </w:rPr>
            </w:pPr>
            <w:r w:rsidRPr="00E6172C">
              <w:rPr>
                <w:rFonts w:cs="Arial"/>
                <w:b/>
                <w:sz w:val="22"/>
                <w:szCs w:val="20"/>
                <w:lang w:val="en-GB" w:eastAsia="zh-CN"/>
              </w:rPr>
              <w:t>Reference</w:t>
            </w:r>
          </w:p>
        </w:tc>
      </w:tr>
      <w:tr w:rsidR="00600AB0" w:rsidRPr="00E6172C" w14:paraId="43EF149D" w14:textId="77777777" w:rsidTr="00E7339C">
        <w:tc>
          <w:tcPr>
            <w:tcW w:w="1388" w:type="dxa"/>
            <w:gridSpan w:val="2"/>
            <w:shd w:val="clear" w:color="auto" w:fill="auto"/>
          </w:tcPr>
          <w:p w14:paraId="323FEA57" w14:textId="77777777" w:rsidR="00246C95" w:rsidRPr="00E6172C" w:rsidRDefault="00246C95" w:rsidP="00AB3F4D">
            <w:pPr>
              <w:widowControl w:val="0"/>
              <w:autoSpaceDE w:val="0"/>
              <w:autoSpaceDN w:val="0"/>
              <w:adjustRightInd w:val="0"/>
              <w:spacing w:line="360" w:lineRule="auto"/>
              <w:jc w:val="both"/>
              <w:rPr>
                <w:rFonts w:cs="Arial"/>
                <w:i/>
                <w:sz w:val="22"/>
                <w:szCs w:val="20"/>
                <w:lang w:val="en-GB" w:eastAsia="zh-CN"/>
              </w:rPr>
            </w:pPr>
            <w:r w:rsidRPr="00E6172C">
              <w:rPr>
                <w:rFonts w:cs="Arial"/>
                <w:i/>
                <w:sz w:val="22"/>
                <w:szCs w:val="20"/>
                <w:lang w:val="en-GB" w:eastAsia="zh-CN"/>
              </w:rPr>
              <w:t>fgf3</w:t>
            </w:r>
          </w:p>
        </w:tc>
        <w:tc>
          <w:tcPr>
            <w:tcW w:w="4742" w:type="dxa"/>
            <w:gridSpan w:val="2"/>
            <w:shd w:val="clear" w:color="auto" w:fill="auto"/>
          </w:tcPr>
          <w:p w14:paraId="590DEA8A" w14:textId="77777777" w:rsidR="00246C95" w:rsidRPr="00E6172C" w:rsidRDefault="00246C95" w:rsidP="00AB3F4D">
            <w:pPr>
              <w:widowControl w:val="0"/>
              <w:autoSpaceDE w:val="0"/>
              <w:autoSpaceDN w:val="0"/>
              <w:adjustRightInd w:val="0"/>
              <w:spacing w:line="360" w:lineRule="auto"/>
              <w:jc w:val="both"/>
              <w:rPr>
                <w:rFonts w:cs="Arial"/>
                <w:sz w:val="18"/>
                <w:szCs w:val="18"/>
                <w:lang w:val="en-GB" w:eastAsia="zh-CN"/>
              </w:rPr>
            </w:pPr>
            <w:r w:rsidRPr="00E6172C">
              <w:rPr>
                <w:rFonts w:cs="Arial"/>
                <w:sz w:val="18"/>
                <w:szCs w:val="18"/>
                <w:lang w:val="en-GB" w:eastAsia="zh-CN"/>
              </w:rPr>
              <w:t>5’-</w:t>
            </w:r>
            <w:r w:rsidRPr="00E6172C">
              <w:rPr>
                <w:sz w:val="18"/>
                <w:szCs w:val="18"/>
                <w:u w:val="single"/>
                <w:lang w:val="en-GB"/>
              </w:rPr>
              <w:t>CAT</w:t>
            </w:r>
            <w:r w:rsidRPr="00E6172C">
              <w:rPr>
                <w:sz w:val="18"/>
                <w:szCs w:val="18"/>
                <w:lang w:val="en-GB"/>
              </w:rPr>
              <w:t>TGTGGCATGGCGGGATGTCGGC-3’</w:t>
            </w:r>
          </w:p>
        </w:tc>
        <w:tc>
          <w:tcPr>
            <w:tcW w:w="2099" w:type="dxa"/>
            <w:shd w:val="clear" w:color="auto" w:fill="auto"/>
          </w:tcPr>
          <w:p w14:paraId="05EB8F4C" w14:textId="2ED234B6" w:rsidR="00246C95" w:rsidRPr="00E6172C" w:rsidRDefault="00D9231E" w:rsidP="00AB3F4D">
            <w:pPr>
              <w:widowControl w:val="0"/>
              <w:autoSpaceDE w:val="0"/>
              <w:autoSpaceDN w:val="0"/>
              <w:adjustRightInd w:val="0"/>
              <w:spacing w:line="360" w:lineRule="auto"/>
              <w:jc w:val="both"/>
              <w:rPr>
                <w:rFonts w:cs="Arial"/>
                <w:sz w:val="18"/>
                <w:szCs w:val="18"/>
                <w:lang w:val="en-GB" w:eastAsia="zh-CN"/>
              </w:rPr>
            </w:pPr>
            <w:r w:rsidRPr="00E6172C">
              <w:rPr>
                <w:rFonts w:cs="Arial"/>
                <w:sz w:val="18"/>
                <w:szCs w:val="18"/>
                <w:lang w:val="en-GB" w:eastAsia="zh-CN"/>
              </w:rPr>
              <w:t>7.5</w:t>
            </w:r>
            <w:r w:rsidR="00A65910" w:rsidRPr="00E6172C">
              <w:rPr>
                <w:rFonts w:cs="Arial"/>
                <w:sz w:val="18"/>
                <w:szCs w:val="18"/>
                <w:lang w:val="en-GB" w:eastAsia="zh-CN"/>
              </w:rPr>
              <w:t xml:space="preserve">       </w:t>
            </w:r>
          </w:p>
        </w:tc>
        <w:tc>
          <w:tcPr>
            <w:tcW w:w="1624" w:type="dxa"/>
            <w:gridSpan w:val="2"/>
            <w:shd w:val="clear" w:color="auto" w:fill="auto"/>
          </w:tcPr>
          <w:p w14:paraId="38E4FDF3" w14:textId="53C281DD" w:rsidR="00246C95" w:rsidRPr="00E6172C" w:rsidRDefault="00D9231E" w:rsidP="00AB3F4D">
            <w:pPr>
              <w:widowControl w:val="0"/>
              <w:autoSpaceDE w:val="0"/>
              <w:autoSpaceDN w:val="0"/>
              <w:adjustRightInd w:val="0"/>
              <w:spacing w:line="360" w:lineRule="auto"/>
              <w:jc w:val="both"/>
              <w:rPr>
                <w:rFonts w:cs="Arial"/>
                <w:bCs/>
                <w:sz w:val="20"/>
                <w:szCs w:val="20"/>
                <w:lang w:val="en-GB" w:eastAsia="zh-CN"/>
              </w:rPr>
            </w:pPr>
            <w:r w:rsidRPr="00E6172C">
              <w:rPr>
                <w:rFonts w:cs="Arial"/>
                <w:bCs/>
                <w:sz w:val="20"/>
                <w:szCs w:val="20"/>
                <w:lang w:val="en-GB" w:eastAsia="zh-CN"/>
              </w:rPr>
              <w:fldChar w:fldCharType="begin">
                <w:fldData xml:space="preserve">PEVuZE5vdGU+PENpdGU+PEF1dGhvcj5NYXJvb248L0F1dGhvcj48WWVhcj4yMDAyPC9ZZWFyPjxS
ZWNOdW0+OTM4MzwvUmVjTnVtPjxEaXNwbGF5VGV4dD4oTWFyb29uIGV0IGFsLiwgMjAwMik8L0Rp
c3BsYXlUZXh0PjxyZWNvcmQ+PHJlYy1udW1iZXI+OTM4MzwvcmVjLW51bWJlcj48Zm9yZWlnbi1r
ZXlzPjxrZXkgYXBwPSJFTiIgZGItaWQ9IjIycDVmcHN4ODlzdDlwZTk5djV4czJ4MWQyZGV4NXJ3
dDU5MCIgdGltZXN0YW1wPSIxMzkxMTY5NjMzIj45MzgzPC9rZXk+PC9mb3JlaWduLWtleXM+PHJl
Zi10eXBlIG5hbWU9IkpvdXJuYWwgQXJ0aWNsZSI+MTc8L3JlZi10eXBlPjxjb250cmlidXRvcnM+
PGF1dGhvcnM+PGF1dGhvcj5NYXJvb24sIEguPC9hdXRob3I+PGF1dGhvcj5XYWxzaGUsIEouPC9h
dXRob3I+PGF1dGhvcj5NYWhtb29kLCBSLjwvYXV0aG9yPjxhdXRob3I+S2llZmVyLCBQLjwvYXV0
aG9yPjxhdXRob3I+RGlja3NvbiwgQy48L2F1dGhvcj48YXV0aG9yPk1hc29uLCBJLjwvYXV0aG9y
PjwvYXV0aG9ycz48L2NvbnRyaWJ1dG9ycz48YXV0aC1hZGRyZXNzPk1SQyBDZW50cmUgZm9yIERl
dmVsb3BtZW50YWwgTmV1cm9iaW9sb2d5LCBOZXcgSHVudCZhcG9zO3MgSG91c2UsIEtpbmcmYXBv
cztzIENvbGxlZ2UgTG9uZG9uLCBHdXkmYXBvcztzIENhbXB1cywgTG9uZG9uIFNFMSA5UlQsIFVL
LjwvYXV0aC1hZGRyZXNzPjx0aXRsZXM+PHRpdGxlPkZnZjMgYW5kIEZnZjggYXJlIHJlcXVpcmVk
IHRvZ2V0aGVyIGZvciBmb3JtYXRpb24gb2YgdGhlIG90aWMgcGxhY29kZSBhbmQgdmVzaWNsZTwv
dGl0bGU+PHNlY29uZGFyeS10aXRsZT5EZXZlbG9wbWVudDwvc2Vjb25kYXJ5LXRpdGxlPjxhbHQt
dGl0bGU+RGV2ZWxvcG1lbnQ8L2FsdC10aXRsZT48L3RpdGxlcz48cGVyaW9kaWNhbD48ZnVsbC10
aXRsZT5EZXZlbG9wbWVudDwvZnVsbC10aXRsZT48L3BlcmlvZGljYWw+PGFsdC1wZXJpb2RpY2Fs
PjxmdWxsLXRpdGxlPkRldmVsb3BtZW50PC9mdWxsLXRpdGxlPjwvYWx0LXBlcmlvZGljYWw+PHBh
Z2VzPjIwOTktMTA4PC9wYWdlcz48dm9sdW1lPjEyOTwvdm9sdW1lPjxudW1iZXI+OTwvbnVtYmVy
PjxrZXl3b3Jkcz48a2V5d29yZD5BbmltYWxzPC9rZXl3b3JkPjxrZXl3b3JkPkFwb3B0b3Npczwv
a2V5d29yZD48a2V5d29yZD5CYXNlIFNlcXVlbmNlPC9rZXl3b3JkPjxrZXl3b3JkPkNlbGwgRGl2
aXNpb248L2tleXdvcmQ+PGtleXdvcmQ+Q2hpY2sgRW1icnlvPC9rZXl3b3JkPjxrZXl3b3JkPkVh
ciwgSW5uZXIvYWJub3JtYWxpdGllcy8qZW1icnlvbG9neTwva2V5d29yZD48a2V5d29yZD5FbWJy
eW9uaWMgSW5kdWN0aW9uL2RydWcgZWZmZWN0cy9nZW5ldGljcy9waHlzaW9sb2d5PC9rZXl3b3Jk
PjxrZXl3b3JkPkZpYnJvYmxhc3QgR3Jvd3RoIEZhY3RvciAzPC9rZXl3b3JkPjxrZXl3b3JkPkZp
YnJvYmxhc3QgR3Jvd3RoIEZhY3RvciA4PC9rZXl3b3JkPjxrZXl3b3JkPkZpYnJvYmxhc3QgR3Jv
d3RoIEZhY3RvcnMvYW50YWdvbmlzdHMgJmFtcDsgaW5oaWJpdG9ycy9nZW5ldGljcy8qcGh5c2lv
bG9neTwva2V5d29yZD48a2V5d29yZD5HZW5lIEV4cHJlc3Npb24gUmVndWxhdGlvbiwgRGV2ZWxv
cG1lbnRhbDwva2V5d29yZD48a2V5d29yZD5JbiBTaXR1IEh5YnJpZGl6YXRpb248L2tleXdvcmQ+
PGtleXdvcmQ+TWljZTwva2V5d29yZD48a2V5d29yZD5PbGlnb2Rlb3h5cmlib251Y2xlb3RpZGVz
LCBBbnRpc2Vuc2UvZ2VuZXRpY3MvcGhhcm1hY29sb2d5PC9rZXl3b3JkPjxrZXl3b3JkPlByb3Rv
LU9uY29nZW5lIFByb3RlaW5zL2FudGFnb25pc3RzICZhbXA7IGluaGliaXRvcnMvZ2VuZXRpY3Mv
KnBoeXNpb2xvZ3k8L2tleXdvcmQ+PGtleXdvcmQ+Uk5BLCBNZXNzZW5nZXIvZ2VuZXRpY3MvbWV0
YWJvbGlzbTwva2V5d29yZD48a2V5d29yZD5TaWduYWwgVHJhbnNkdWN0aW9uPC9rZXl3b3JkPjxr
ZXl3b3JkPlplYnJhZmlzaC8qZW1icnlvbG9neS9nZW5ldGljcy8qcGh5c2lvbG9neTwva2V5d29y
ZD48a2V5d29yZD4qWmVicmFmaXNoIFByb3RlaW5zPC9rZXl3b3JkPjwva2V5d29yZHM+PGRhdGVz
Pjx5ZWFyPjIwMDI8L3llYXI+PHB1Yi1kYXRlcz48ZGF0ZT5NYXk8L2RhdGU+PC9wdWItZGF0ZXM+
PC9kYXRlcz48aXNibj4wOTUwLTE5OTEgKFByaW50KSYjeEQ7MDk1MC0xOTkxIChMaW5raW5nKTwv
aXNibj48YWNjZXNzaW9uLW51bT4xMTk1OTgyMDwvYWNjZXNzaW9uLW51bT48dXJscz48cmVsYXRl
ZC11cmxzPjx1cmw+aHR0cDovL3d3dy5uY2JpLm5sbS5uaWguZ292L3B1Ym1lZC8xMTk1OTgyMDwv
dXJsPjwvcmVsYXRlZC11cmxzPjwvdXJscz48L3JlY29yZD48L0NpdGU+PC9FbmROb3RlPn==
</w:fldData>
              </w:fldChar>
            </w:r>
            <w:r w:rsidR="00AD49EB" w:rsidRPr="00E6172C">
              <w:rPr>
                <w:rFonts w:cs="Arial"/>
                <w:bCs/>
                <w:sz w:val="20"/>
                <w:szCs w:val="20"/>
                <w:lang w:val="en-GB" w:eastAsia="zh-CN"/>
              </w:rPr>
              <w:instrText xml:space="preserve"> ADDIN EN.CITE </w:instrText>
            </w:r>
            <w:r w:rsidR="00AD49EB" w:rsidRPr="00E6172C">
              <w:rPr>
                <w:rFonts w:cs="Arial"/>
                <w:bCs/>
                <w:sz w:val="20"/>
                <w:szCs w:val="20"/>
                <w:lang w:val="en-GB" w:eastAsia="zh-CN"/>
              </w:rPr>
              <w:fldChar w:fldCharType="begin">
                <w:fldData xml:space="preserve">PEVuZE5vdGU+PENpdGU+PEF1dGhvcj5NYXJvb248L0F1dGhvcj48WWVhcj4yMDAyPC9ZZWFyPjxS
ZWNOdW0+OTM4MzwvUmVjTnVtPjxEaXNwbGF5VGV4dD4oTWFyb29uIGV0IGFsLiwgMjAwMik8L0Rp
c3BsYXlUZXh0PjxyZWNvcmQ+PHJlYy1udW1iZXI+OTM4MzwvcmVjLW51bWJlcj48Zm9yZWlnbi1r
ZXlzPjxrZXkgYXBwPSJFTiIgZGItaWQ9IjIycDVmcHN4ODlzdDlwZTk5djV4czJ4MWQyZGV4NXJ3
dDU5MCIgdGltZXN0YW1wPSIxMzkxMTY5NjMzIj45MzgzPC9rZXk+PC9mb3JlaWduLWtleXM+PHJl
Zi10eXBlIG5hbWU9IkpvdXJuYWwgQXJ0aWNsZSI+MTc8L3JlZi10eXBlPjxjb250cmlidXRvcnM+
PGF1dGhvcnM+PGF1dGhvcj5NYXJvb24sIEguPC9hdXRob3I+PGF1dGhvcj5XYWxzaGUsIEouPC9h
dXRob3I+PGF1dGhvcj5NYWhtb29kLCBSLjwvYXV0aG9yPjxhdXRob3I+S2llZmVyLCBQLjwvYXV0
aG9yPjxhdXRob3I+RGlja3NvbiwgQy48L2F1dGhvcj48YXV0aG9yPk1hc29uLCBJLjwvYXV0aG9y
PjwvYXV0aG9ycz48L2NvbnRyaWJ1dG9ycz48YXV0aC1hZGRyZXNzPk1SQyBDZW50cmUgZm9yIERl
dmVsb3BtZW50YWwgTmV1cm9iaW9sb2d5LCBOZXcgSHVudCZhcG9zO3MgSG91c2UsIEtpbmcmYXBv
cztzIENvbGxlZ2UgTG9uZG9uLCBHdXkmYXBvcztzIENhbXB1cywgTG9uZG9uIFNFMSA5UlQsIFVL
LjwvYXV0aC1hZGRyZXNzPjx0aXRsZXM+PHRpdGxlPkZnZjMgYW5kIEZnZjggYXJlIHJlcXVpcmVk
IHRvZ2V0aGVyIGZvciBmb3JtYXRpb24gb2YgdGhlIG90aWMgcGxhY29kZSBhbmQgdmVzaWNsZTwv
dGl0bGU+PHNlY29uZGFyeS10aXRsZT5EZXZlbG9wbWVudDwvc2Vjb25kYXJ5LXRpdGxlPjxhbHQt
dGl0bGU+RGV2ZWxvcG1lbnQ8L2FsdC10aXRsZT48L3RpdGxlcz48cGVyaW9kaWNhbD48ZnVsbC10
aXRsZT5EZXZlbG9wbWVudDwvZnVsbC10aXRsZT48L3BlcmlvZGljYWw+PGFsdC1wZXJpb2RpY2Fs
PjxmdWxsLXRpdGxlPkRldmVsb3BtZW50PC9mdWxsLXRpdGxlPjwvYWx0LXBlcmlvZGljYWw+PHBh
Z2VzPjIwOTktMTA4PC9wYWdlcz48dm9sdW1lPjEyOTwvdm9sdW1lPjxudW1iZXI+OTwvbnVtYmVy
PjxrZXl3b3Jkcz48a2V5d29yZD5BbmltYWxzPC9rZXl3b3JkPjxrZXl3b3JkPkFwb3B0b3Npczwv
a2V5d29yZD48a2V5d29yZD5CYXNlIFNlcXVlbmNlPC9rZXl3b3JkPjxrZXl3b3JkPkNlbGwgRGl2
aXNpb248L2tleXdvcmQ+PGtleXdvcmQ+Q2hpY2sgRW1icnlvPC9rZXl3b3JkPjxrZXl3b3JkPkVh
ciwgSW5uZXIvYWJub3JtYWxpdGllcy8qZW1icnlvbG9neTwva2V5d29yZD48a2V5d29yZD5FbWJy
eW9uaWMgSW5kdWN0aW9uL2RydWcgZWZmZWN0cy9nZW5ldGljcy9waHlzaW9sb2d5PC9rZXl3b3Jk
PjxrZXl3b3JkPkZpYnJvYmxhc3QgR3Jvd3RoIEZhY3RvciAzPC9rZXl3b3JkPjxrZXl3b3JkPkZp
YnJvYmxhc3QgR3Jvd3RoIEZhY3RvciA4PC9rZXl3b3JkPjxrZXl3b3JkPkZpYnJvYmxhc3QgR3Jv
d3RoIEZhY3RvcnMvYW50YWdvbmlzdHMgJmFtcDsgaW5oaWJpdG9ycy9nZW5ldGljcy8qcGh5c2lv
bG9neTwva2V5d29yZD48a2V5d29yZD5HZW5lIEV4cHJlc3Npb24gUmVndWxhdGlvbiwgRGV2ZWxv
cG1lbnRhbDwva2V5d29yZD48a2V5d29yZD5JbiBTaXR1IEh5YnJpZGl6YXRpb248L2tleXdvcmQ+
PGtleXdvcmQ+TWljZTwva2V5d29yZD48a2V5d29yZD5PbGlnb2Rlb3h5cmlib251Y2xlb3RpZGVz
LCBBbnRpc2Vuc2UvZ2VuZXRpY3MvcGhhcm1hY29sb2d5PC9rZXl3b3JkPjxrZXl3b3JkPlByb3Rv
LU9uY29nZW5lIFByb3RlaW5zL2FudGFnb25pc3RzICZhbXA7IGluaGliaXRvcnMvZ2VuZXRpY3Mv
KnBoeXNpb2xvZ3k8L2tleXdvcmQ+PGtleXdvcmQ+Uk5BLCBNZXNzZW5nZXIvZ2VuZXRpY3MvbWV0
YWJvbGlzbTwva2V5d29yZD48a2V5d29yZD5TaWduYWwgVHJhbnNkdWN0aW9uPC9rZXl3b3JkPjxr
ZXl3b3JkPlplYnJhZmlzaC8qZW1icnlvbG9neS9nZW5ldGljcy8qcGh5c2lvbG9neTwva2V5d29y
ZD48a2V5d29yZD4qWmVicmFmaXNoIFByb3RlaW5zPC9rZXl3b3JkPjwva2V5d29yZHM+PGRhdGVz
Pjx5ZWFyPjIwMDI8L3llYXI+PHB1Yi1kYXRlcz48ZGF0ZT5NYXk8L2RhdGU+PC9wdWItZGF0ZXM+
PC9kYXRlcz48aXNibj4wOTUwLTE5OTEgKFByaW50KSYjeEQ7MDk1MC0xOTkxIChMaW5raW5nKTwv
aXNibj48YWNjZXNzaW9uLW51bT4xMTk1OTgyMDwvYWNjZXNzaW9uLW51bT48dXJscz48cmVsYXRl
ZC11cmxzPjx1cmw+aHR0cDovL3d3dy5uY2JpLm5sbS5uaWguZ292L3B1Ym1lZC8xMTk1OTgyMDwv
dXJsPjwvcmVsYXRlZC11cmxzPjwvdXJscz48L3JlY29yZD48L0NpdGU+PC9FbmROb3RlPn==
</w:fldData>
              </w:fldChar>
            </w:r>
            <w:r w:rsidR="00AD49EB" w:rsidRPr="00E6172C">
              <w:rPr>
                <w:rFonts w:cs="Arial"/>
                <w:bCs/>
                <w:sz w:val="20"/>
                <w:szCs w:val="20"/>
                <w:lang w:val="en-GB" w:eastAsia="zh-CN"/>
              </w:rPr>
              <w:instrText xml:space="preserve"> ADDIN EN.CITE.DATA </w:instrText>
            </w:r>
            <w:r w:rsidR="00AD49EB" w:rsidRPr="00E6172C">
              <w:rPr>
                <w:rFonts w:cs="Arial"/>
                <w:bCs/>
                <w:sz w:val="20"/>
                <w:szCs w:val="20"/>
                <w:lang w:val="en-GB" w:eastAsia="zh-CN"/>
              </w:rPr>
            </w:r>
            <w:r w:rsidR="00AD49EB" w:rsidRPr="00E6172C">
              <w:rPr>
                <w:rFonts w:cs="Arial"/>
                <w:bCs/>
                <w:sz w:val="20"/>
                <w:szCs w:val="20"/>
                <w:lang w:val="en-GB" w:eastAsia="zh-CN"/>
              </w:rPr>
              <w:fldChar w:fldCharType="end"/>
            </w:r>
            <w:r w:rsidRPr="00E6172C">
              <w:rPr>
                <w:rFonts w:cs="Arial"/>
                <w:bCs/>
                <w:sz w:val="20"/>
                <w:szCs w:val="20"/>
                <w:lang w:val="en-GB" w:eastAsia="zh-CN"/>
              </w:rPr>
            </w:r>
            <w:r w:rsidRPr="00E6172C">
              <w:rPr>
                <w:rFonts w:cs="Arial"/>
                <w:bCs/>
                <w:sz w:val="20"/>
                <w:szCs w:val="20"/>
                <w:lang w:val="en-GB" w:eastAsia="zh-CN"/>
              </w:rPr>
              <w:fldChar w:fldCharType="separate"/>
            </w:r>
            <w:r w:rsidRPr="00E6172C">
              <w:rPr>
                <w:rFonts w:cs="Arial"/>
                <w:bCs/>
                <w:noProof/>
                <w:sz w:val="20"/>
                <w:szCs w:val="20"/>
                <w:lang w:val="en-GB" w:eastAsia="zh-CN"/>
              </w:rPr>
              <w:t>(Maroon et al., 2002)</w:t>
            </w:r>
            <w:r w:rsidRPr="00E6172C">
              <w:rPr>
                <w:rFonts w:cs="Arial"/>
                <w:bCs/>
                <w:sz w:val="20"/>
                <w:szCs w:val="20"/>
                <w:lang w:val="en-GB" w:eastAsia="zh-CN"/>
              </w:rPr>
              <w:fldChar w:fldCharType="end"/>
            </w:r>
          </w:p>
        </w:tc>
      </w:tr>
      <w:tr w:rsidR="00600AB0" w:rsidRPr="00E6172C" w14:paraId="34AF4B5F" w14:textId="77777777" w:rsidTr="00E7339C">
        <w:tc>
          <w:tcPr>
            <w:tcW w:w="1388" w:type="dxa"/>
            <w:gridSpan w:val="2"/>
            <w:shd w:val="clear" w:color="auto" w:fill="auto"/>
          </w:tcPr>
          <w:p w14:paraId="45F6B3DC" w14:textId="472166A5" w:rsidR="00246C95" w:rsidRPr="00E6172C" w:rsidRDefault="00246C95" w:rsidP="00AB3F4D">
            <w:pPr>
              <w:widowControl w:val="0"/>
              <w:autoSpaceDE w:val="0"/>
              <w:autoSpaceDN w:val="0"/>
              <w:adjustRightInd w:val="0"/>
              <w:spacing w:line="360" w:lineRule="auto"/>
              <w:jc w:val="both"/>
              <w:rPr>
                <w:rFonts w:cs="Arial"/>
                <w:iCs/>
                <w:sz w:val="22"/>
                <w:szCs w:val="20"/>
                <w:lang w:val="en-GB" w:eastAsia="zh-CN"/>
              </w:rPr>
            </w:pPr>
            <w:r w:rsidRPr="00E6172C">
              <w:rPr>
                <w:rFonts w:cs="Arial"/>
                <w:i/>
                <w:sz w:val="22"/>
                <w:szCs w:val="20"/>
                <w:lang w:val="en-GB" w:eastAsia="zh-CN"/>
              </w:rPr>
              <w:t>fgf4</w:t>
            </w:r>
            <w:r w:rsidR="00A65910" w:rsidRPr="00E6172C">
              <w:rPr>
                <w:rFonts w:cs="Arial"/>
                <w:iCs/>
                <w:sz w:val="22"/>
                <w:szCs w:val="20"/>
                <w:lang w:val="en-GB" w:eastAsia="zh-CN"/>
              </w:rPr>
              <w:t xml:space="preserve">  </w:t>
            </w:r>
          </w:p>
        </w:tc>
        <w:tc>
          <w:tcPr>
            <w:tcW w:w="4742" w:type="dxa"/>
            <w:gridSpan w:val="2"/>
            <w:shd w:val="clear" w:color="auto" w:fill="auto"/>
          </w:tcPr>
          <w:p w14:paraId="245EDD2F" w14:textId="77777777" w:rsidR="00246C95" w:rsidRPr="00E6172C" w:rsidRDefault="00246C95" w:rsidP="00AB3F4D">
            <w:pPr>
              <w:widowControl w:val="0"/>
              <w:autoSpaceDE w:val="0"/>
              <w:autoSpaceDN w:val="0"/>
              <w:adjustRightInd w:val="0"/>
              <w:spacing w:line="360" w:lineRule="auto"/>
              <w:jc w:val="both"/>
              <w:rPr>
                <w:rFonts w:cs="Arial"/>
                <w:sz w:val="18"/>
                <w:szCs w:val="18"/>
                <w:lang w:val="en-GB" w:eastAsia="zh-CN"/>
              </w:rPr>
            </w:pPr>
            <w:r w:rsidRPr="00E6172C">
              <w:rPr>
                <w:rFonts w:cs="Arial"/>
                <w:sz w:val="18"/>
                <w:szCs w:val="18"/>
                <w:lang w:val="en-GB" w:eastAsia="zh-CN"/>
              </w:rPr>
              <w:t>5’-GCAAGAGGGCTGAC</w:t>
            </w:r>
            <w:r w:rsidRPr="00E6172C">
              <w:rPr>
                <w:rFonts w:cs="Arial"/>
                <w:i/>
                <w:iCs/>
                <w:sz w:val="18"/>
                <w:szCs w:val="18"/>
                <w:lang w:val="en-GB" w:eastAsia="zh-CN"/>
              </w:rPr>
              <w:t>T</w:t>
            </w:r>
            <w:r w:rsidRPr="00E6172C">
              <w:rPr>
                <w:rFonts w:cs="Arial"/>
                <w:sz w:val="18"/>
                <w:szCs w:val="18"/>
                <w:lang w:val="en-GB" w:eastAsia="zh-CN"/>
              </w:rPr>
              <w:t>GGACACT</w:t>
            </w:r>
            <w:r w:rsidRPr="00E6172C">
              <w:rPr>
                <w:rFonts w:cs="Arial"/>
                <w:sz w:val="18"/>
                <w:szCs w:val="18"/>
                <w:u w:val="single"/>
                <w:lang w:val="en-GB" w:eastAsia="zh-CN"/>
              </w:rPr>
              <w:t>CAT</w:t>
            </w:r>
            <w:r w:rsidRPr="00E6172C">
              <w:rPr>
                <w:rFonts w:cs="Arial"/>
                <w:sz w:val="18"/>
                <w:szCs w:val="18"/>
                <w:lang w:val="en-GB" w:eastAsia="zh-CN"/>
              </w:rPr>
              <w:t>-3’</w:t>
            </w:r>
          </w:p>
        </w:tc>
        <w:tc>
          <w:tcPr>
            <w:tcW w:w="2099" w:type="dxa"/>
            <w:shd w:val="clear" w:color="auto" w:fill="auto"/>
          </w:tcPr>
          <w:p w14:paraId="66581AE1" w14:textId="513CE7C8" w:rsidR="00246C95" w:rsidRPr="00E6172C" w:rsidRDefault="00246C95" w:rsidP="00AB3F4D">
            <w:pPr>
              <w:widowControl w:val="0"/>
              <w:autoSpaceDE w:val="0"/>
              <w:autoSpaceDN w:val="0"/>
              <w:adjustRightInd w:val="0"/>
              <w:spacing w:line="360" w:lineRule="auto"/>
              <w:jc w:val="both"/>
              <w:rPr>
                <w:rFonts w:cs="Arial"/>
                <w:sz w:val="18"/>
                <w:szCs w:val="18"/>
                <w:lang w:val="en-GB" w:eastAsia="zh-CN"/>
              </w:rPr>
            </w:pPr>
            <w:r w:rsidRPr="00E6172C">
              <w:rPr>
                <w:rFonts w:cs="Arial"/>
                <w:sz w:val="18"/>
                <w:szCs w:val="18"/>
                <w:lang w:val="en-GB" w:eastAsia="zh-CN"/>
              </w:rPr>
              <w:t>2-6</w:t>
            </w:r>
            <w:r w:rsidR="00A65910" w:rsidRPr="00E6172C">
              <w:rPr>
                <w:rFonts w:cs="Arial"/>
                <w:sz w:val="18"/>
                <w:szCs w:val="18"/>
                <w:lang w:val="en-GB" w:eastAsia="zh-CN"/>
              </w:rPr>
              <w:t xml:space="preserve">       </w:t>
            </w:r>
          </w:p>
        </w:tc>
        <w:tc>
          <w:tcPr>
            <w:tcW w:w="1624" w:type="dxa"/>
            <w:gridSpan w:val="2"/>
            <w:shd w:val="clear" w:color="auto" w:fill="auto"/>
          </w:tcPr>
          <w:p w14:paraId="5D0C1C87" w14:textId="77777777" w:rsidR="00246C95" w:rsidRPr="00E6172C" w:rsidRDefault="00246C95" w:rsidP="00AB3F4D">
            <w:pPr>
              <w:widowControl w:val="0"/>
              <w:autoSpaceDE w:val="0"/>
              <w:autoSpaceDN w:val="0"/>
              <w:adjustRightInd w:val="0"/>
              <w:spacing w:line="360" w:lineRule="auto"/>
              <w:jc w:val="both"/>
              <w:rPr>
                <w:rFonts w:cs="Arial"/>
                <w:bCs/>
                <w:sz w:val="20"/>
                <w:szCs w:val="20"/>
                <w:lang w:val="en-GB" w:eastAsia="zh-CN"/>
              </w:rPr>
            </w:pPr>
          </w:p>
        </w:tc>
      </w:tr>
      <w:tr w:rsidR="00600AB0" w:rsidRPr="00E6172C" w14:paraId="6AC99521" w14:textId="77777777" w:rsidTr="00E7339C">
        <w:tc>
          <w:tcPr>
            <w:tcW w:w="1388" w:type="dxa"/>
            <w:gridSpan w:val="2"/>
            <w:shd w:val="clear" w:color="auto" w:fill="auto"/>
          </w:tcPr>
          <w:p w14:paraId="43EB5DAB" w14:textId="77777777" w:rsidR="00246C95" w:rsidRPr="00E6172C" w:rsidRDefault="00246C95" w:rsidP="00AB3F4D">
            <w:pPr>
              <w:widowControl w:val="0"/>
              <w:autoSpaceDE w:val="0"/>
              <w:autoSpaceDN w:val="0"/>
              <w:adjustRightInd w:val="0"/>
              <w:spacing w:line="360" w:lineRule="auto"/>
              <w:jc w:val="both"/>
              <w:rPr>
                <w:rFonts w:cs="Arial"/>
                <w:i/>
                <w:sz w:val="22"/>
                <w:szCs w:val="20"/>
                <w:lang w:val="en-GB" w:eastAsia="zh-CN"/>
              </w:rPr>
            </w:pPr>
            <w:r w:rsidRPr="00E6172C">
              <w:rPr>
                <w:rFonts w:cs="Arial"/>
                <w:i/>
                <w:sz w:val="22"/>
                <w:szCs w:val="20"/>
                <w:lang w:val="en-GB" w:eastAsia="zh-CN"/>
              </w:rPr>
              <w:t>fgf6a</w:t>
            </w:r>
          </w:p>
        </w:tc>
        <w:tc>
          <w:tcPr>
            <w:tcW w:w="4742" w:type="dxa"/>
            <w:gridSpan w:val="2"/>
            <w:shd w:val="clear" w:color="auto" w:fill="auto"/>
          </w:tcPr>
          <w:p w14:paraId="37754103" w14:textId="77777777" w:rsidR="00246C95" w:rsidRPr="00E6172C" w:rsidRDefault="00246C95" w:rsidP="00AB3F4D">
            <w:pPr>
              <w:widowControl w:val="0"/>
              <w:autoSpaceDE w:val="0"/>
              <w:autoSpaceDN w:val="0"/>
              <w:adjustRightInd w:val="0"/>
              <w:spacing w:line="360" w:lineRule="auto"/>
              <w:jc w:val="both"/>
              <w:rPr>
                <w:rFonts w:cs="Arial"/>
                <w:sz w:val="18"/>
                <w:szCs w:val="18"/>
                <w:lang w:val="en-GB" w:eastAsia="zh-CN"/>
              </w:rPr>
            </w:pPr>
            <w:r w:rsidRPr="00E6172C">
              <w:rPr>
                <w:rFonts w:cs="Arial"/>
                <w:sz w:val="18"/>
                <w:szCs w:val="18"/>
                <w:lang w:val="en-GB" w:eastAsia="zh-CN"/>
              </w:rPr>
              <w:t>5’-TGAGGAACCTTTGCGCAGTGGC</w:t>
            </w:r>
            <w:r w:rsidRPr="00E6172C">
              <w:rPr>
                <w:rFonts w:cs="Arial"/>
                <w:sz w:val="18"/>
                <w:szCs w:val="18"/>
                <w:u w:val="single"/>
                <w:lang w:val="en-GB" w:eastAsia="zh-CN"/>
              </w:rPr>
              <w:t>CAT</w:t>
            </w:r>
            <w:r w:rsidRPr="00E6172C">
              <w:rPr>
                <w:rFonts w:cs="Arial"/>
                <w:sz w:val="18"/>
                <w:szCs w:val="18"/>
                <w:lang w:val="en-GB" w:eastAsia="zh-CN"/>
              </w:rPr>
              <w:t>-3’</w:t>
            </w:r>
          </w:p>
        </w:tc>
        <w:tc>
          <w:tcPr>
            <w:tcW w:w="2099" w:type="dxa"/>
            <w:shd w:val="clear" w:color="auto" w:fill="auto"/>
          </w:tcPr>
          <w:p w14:paraId="284BEC67" w14:textId="2894D04E" w:rsidR="00246C95" w:rsidRPr="00E6172C" w:rsidRDefault="00246C95" w:rsidP="00AB3F4D">
            <w:pPr>
              <w:widowControl w:val="0"/>
              <w:autoSpaceDE w:val="0"/>
              <w:autoSpaceDN w:val="0"/>
              <w:adjustRightInd w:val="0"/>
              <w:spacing w:line="360" w:lineRule="auto"/>
              <w:jc w:val="both"/>
              <w:rPr>
                <w:rFonts w:cs="Arial"/>
                <w:sz w:val="18"/>
                <w:szCs w:val="18"/>
                <w:lang w:val="en-GB" w:eastAsia="zh-CN"/>
              </w:rPr>
            </w:pPr>
            <w:r w:rsidRPr="00E6172C">
              <w:rPr>
                <w:rFonts w:cs="Arial"/>
                <w:sz w:val="18"/>
                <w:szCs w:val="18"/>
                <w:lang w:val="en-GB" w:eastAsia="zh-CN"/>
              </w:rPr>
              <w:t>2-6</w:t>
            </w:r>
            <w:r w:rsidR="00A65910" w:rsidRPr="00E6172C">
              <w:rPr>
                <w:rFonts w:cs="Arial"/>
                <w:sz w:val="18"/>
                <w:szCs w:val="18"/>
                <w:lang w:val="en-GB" w:eastAsia="zh-CN"/>
              </w:rPr>
              <w:t xml:space="preserve">       </w:t>
            </w:r>
          </w:p>
        </w:tc>
        <w:tc>
          <w:tcPr>
            <w:tcW w:w="1624" w:type="dxa"/>
            <w:gridSpan w:val="2"/>
            <w:shd w:val="clear" w:color="auto" w:fill="auto"/>
          </w:tcPr>
          <w:p w14:paraId="03B8FCDE" w14:textId="77777777" w:rsidR="00246C95" w:rsidRPr="00E6172C" w:rsidRDefault="00246C95" w:rsidP="00AB3F4D">
            <w:pPr>
              <w:widowControl w:val="0"/>
              <w:autoSpaceDE w:val="0"/>
              <w:autoSpaceDN w:val="0"/>
              <w:adjustRightInd w:val="0"/>
              <w:spacing w:line="360" w:lineRule="auto"/>
              <w:jc w:val="both"/>
              <w:rPr>
                <w:rFonts w:cs="Arial"/>
                <w:bCs/>
                <w:sz w:val="20"/>
                <w:szCs w:val="20"/>
                <w:lang w:val="en-GB" w:eastAsia="zh-CN"/>
              </w:rPr>
            </w:pPr>
          </w:p>
        </w:tc>
      </w:tr>
      <w:tr w:rsidR="00600AB0" w:rsidRPr="00E6172C" w14:paraId="5AAC6A98" w14:textId="77777777" w:rsidTr="00E7339C">
        <w:tc>
          <w:tcPr>
            <w:tcW w:w="1388" w:type="dxa"/>
            <w:gridSpan w:val="2"/>
            <w:shd w:val="clear" w:color="auto" w:fill="auto"/>
          </w:tcPr>
          <w:p w14:paraId="526B13F0" w14:textId="77777777" w:rsidR="00246C95" w:rsidRPr="00E6172C" w:rsidRDefault="00246C95" w:rsidP="00AB3F4D">
            <w:pPr>
              <w:widowControl w:val="0"/>
              <w:autoSpaceDE w:val="0"/>
              <w:autoSpaceDN w:val="0"/>
              <w:adjustRightInd w:val="0"/>
              <w:spacing w:line="360" w:lineRule="auto"/>
              <w:jc w:val="both"/>
              <w:rPr>
                <w:rFonts w:cs="Arial"/>
                <w:i/>
                <w:sz w:val="22"/>
                <w:szCs w:val="20"/>
                <w:lang w:val="en-GB" w:eastAsia="zh-CN"/>
              </w:rPr>
            </w:pPr>
            <w:r w:rsidRPr="00E6172C">
              <w:rPr>
                <w:rFonts w:cs="Arial"/>
                <w:i/>
                <w:sz w:val="22"/>
                <w:szCs w:val="20"/>
                <w:lang w:val="en-GB" w:eastAsia="zh-CN"/>
              </w:rPr>
              <w:t>fgf8a</w:t>
            </w:r>
          </w:p>
        </w:tc>
        <w:tc>
          <w:tcPr>
            <w:tcW w:w="4742" w:type="dxa"/>
            <w:gridSpan w:val="2"/>
            <w:shd w:val="clear" w:color="auto" w:fill="auto"/>
          </w:tcPr>
          <w:p w14:paraId="70E8CF40" w14:textId="77777777" w:rsidR="00246C95" w:rsidRPr="00E6172C" w:rsidRDefault="00246C95" w:rsidP="00AB3F4D">
            <w:pPr>
              <w:widowControl w:val="0"/>
              <w:autoSpaceDE w:val="0"/>
              <w:autoSpaceDN w:val="0"/>
              <w:adjustRightInd w:val="0"/>
              <w:spacing w:line="360" w:lineRule="auto"/>
              <w:jc w:val="both"/>
              <w:rPr>
                <w:rFonts w:cs="Arial"/>
                <w:sz w:val="18"/>
                <w:szCs w:val="18"/>
                <w:lang w:val="en-GB" w:eastAsia="zh-CN"/>
              </w:rPr>
            </w:pPr>
            <w:r w:rsidRPr="00E6172C">
              <w:rPr>
                <w:rFonts w:cs="Arial"/>
                <w:sz w:val="18"/>
                <w:szCs w:val="18"/>
                <w:lang w:val="en-GB" w:eastAsia="zh-CN"/>
              </w:rPr>
              <w:t>5’-GAGTCT</w:t>
            </w:r>
            <w:r w:rsidRPr="00E6172C">
              <w:rPr>
                <w:rFonts w:cs="Arial"/>
                <w:sz w:val="18"/>
                <w:szCs w:val="18"/>
                <w:u w:val="single"/>
                <w:lang w:val="en-GB" w:eastAsia="zh-CN"/>
              </w:rPr>
              <w:t>CAT</w:t>
            </w:r>
            <w:r w:rsidRPr="00E6172C">
              <w:rPr>
                <w:rFonts w:cs="Arial"/>
                <w:sz w:val="18"/>
                <w:szCs w:val="18"/>
                <w:lang w:val="en-GB" w:eastAsia="zh-CN"/>
              </w:rPr>
              <w:t>GTTTATAGCCTCAGTA -3’</w:t>
            </w:r>
          </w:p>
        </w:tc>
        <w:tc>
          <w:tcPr>
            <w:tcW w:w="2099" w:type="dxa"/>
            <w:shd w:val="clear" w:color="auto" w:fill="auto"/>
          </w:tcPr>
          <w:p w14:paraId="2E63CE20" w14:textId="7E4EEB24" w:rsidR="00246C95" w:rsidRPr="00E6172C" w:rsidRDefault="00246C95" w:rsidP="00AB3F4D">
            <w:pPr>
              <w:widowControl w:val="0"/>
              <w:autoSpaceDE w:val="0"/>
              <w:autoSpaceDN w:val="0"/>
              <w:adjustRightInd w:val="0"/>
              <w:spacing w:line="360" w:lineRule="auto"/>
              <w:jc w:val="both"/>
              <w:rPr>
                <w:rFonts w:cs="Arial"/>
                <w:sz w:val="18"/>
                <w:szCs w:val="18"/>
                <w:lang w:val="en-GB" w:eastAsia="zh-CN"/>
              </w:rPr>
            </w:pPr>
            <w:r w:rsidRPr="00E6172C">
              <w:rPr>
                <w:rFonts w:cs="Arial"/>
                <w:sz w:val="18"/>
                <w:szCs w:val="18"/>
                <w:lang w:val="en-GB" w:eastAsia="zh-CN"/>
              </w:rPr>
              <w:t>2</w:t>
            </w:r>
            <w:r w:rsidR="00D306AC" w:rsidRPr="00E6172C">
              <w:rPr>
                <w:rFonts w:cs="Arial"/>
                <w:sz w:val="18"/>
                <w:szCs w:val="18"/>
                <w:lang w:val="en-GB" w:eastAsia="zh-CN"/>
              </w:rPr>
              <w:t xml:space="preserve">          </w:t>
            </w:r>
          </w:p>
        </w:tc>
        <w:tc>
          <w:tcPr>
            <w:tcW w:w="1624" w:type="dxa"/>
            <w:gridSpan w:val="2"/>
            <w:shd w:val="clear" w:color="auto" w:fill="auto"/>
          </w:tcPr>
          <w:p w14:paraId="45E76F7A" w14:textId="74D2ADEC" w:rsidR="00246C95" w:rsidRPr="00E6172C" w:rsidRDefault="00D9231E" w:rsidP="00AB3F4D">
            <w:pPr>
              <w:widowControl w:val="0"/>
              <w:autoSpaceDE w:val="0"/>
              <w:autoSpaceDN w:val="0"/>
              <w:adjustRightInd w:val="0"/>
              <w:spacing w:line="360" w:lineRule="auto"/>
              <w:jc w:val="both"/>
              <w:rPr>
                <w:rFonts w:cs="Arial"/>
                <w:bCs/>
                <w:sz w:val="20"/>
                <w:szCs w:val="20"/>
                <w:lang w:val="en-GB" w:eastAsia="zh-CN"/>
              </w:rPr>
            </w:pPr>
            <w:r w:rsidRPr="00E6172C">
              <w:rPr>
                <w:rFonts w:cs="Arial"/>
                <w:bCs/>
                <w:sz w:val="20"/>
                <w:szCs w:val="20"/>
                <w:lang w:val="en-GB" w:eastAsia="zh-CN"/>
              </w:rPr>
              <w:fldChar w:fldCharType="begin">
                <w:fldData xml:space="preserve">PEVuZE5vdGU+PENpdGU+PEF1dGhvcj5GdXJ0aGF1ZXI8L0F1dGhvcj48WWVhcj4yMDAxPC9ZZWFy
PjxSZWNOdW0+Nzk4NTwvUmVjTnVtPjxEaXNwbGF5VGV4dD4oRnVydGhhdWVyIGV0IGFsLiwgMjAw
MSk8L0Rpc3BsYXlUZXh0PjxyZWNvcmQ+PHJlYy1udW1iZXI+Nzk4NTwvcmVjLW51bWJlcj48Zm9y
ZWlnbi1rZXlzPjxrZXkgYXBwPSJFTiIgZGItaWQ9IjIycDVmcHN4ODlzdDlwZTk5djV4czJ4MWQy
ZGV4NXJ3dDU5MCIgdGltZXN0YW1wPSIwIj43OTg1PC9rZXk+PC9mb3JlaWduLWtleXM+PHJlZi10
eXBlIG5hbWU9IkpvdXJuYWwgQXJ0aWNsZSI+MTc8L3JlZi10eXBlPjxjb250cmlidXRvcnM+PGF1
dGhvcnM+PGF1dGhvcj5GdXJ0aGF1ZXIsIE0uPC9hdXRob3I+PGF1dGhvcj5SZWlmZXJzLCBGLjwv
YXV0aG9yPjxhdXRob3I+QnJhbmQsIE0uPC9hdXRob3I+PGF1dGhvcj5UaGlzc2UsIEIuPC9hdXRo
b3I+PGF1dGhvcj5UaGlzc2UsIEMuPC9hdXRob3I+PC9hdXRob3JzPjwvY29udHJpYnV0b3JzPjxh
dXRoLWFkZHJlc3M+SW5zdGl0dXQgZGUgR2VuZXRpcXVlIGV0IEJpb2xvZ2llIE1vbGVjdWxhaXJl
IGV0IENlbGx1bGFpcmUsIENOUlMvSU5TRVJNL1VMUCwgQlAgMTYzLCA2NzQwNCBJbGxraXJjaCBj
ZWRleCwgQ1UgZGUgU3RyYXNib3VyZywgRnJhbmNlLjwvYXV0aC1hZGRyZXNzPjx0aXRsZXM+PHRp
dGxlPnNwcm91dHk0IGFjdHMgaW4gdml2byBhcyBhIGZlZWRiYWNrLWluZHVjZWQgYW50YWdvbmlz
dCBvZiBGR0Ygc2lnbmFsaW5nIGluIHplYnJhZmlzaDwvdGl0bGU+PHNlY29uZGFyeS10aXRsZT5E
ZXZlbG9wbWVudDwvc2Vjb25kYXJ5LXRpdGxlPjwvdGl0bGVzPjxwZXJpb2RpY2FsPjxmdWxsLXRp
dGxlPkRldmVsb3BtZW50PC9mdWxsLXRpdGxlPjwvcGVyaW9kaWNhbD48cGFnZXM+MjE3NS04Njwv
cGFnZXM+PHZvbHVtZT4xMjg8L3ZvbHVtZT48bnVtYmVyPjEyPC9udW1iZXI+PGtleXdvcmRzPjxr
ZXl3b3JkPkFtaW5vIEFjaWQgU2VxdWVuY2U8L2tleXdvcmQ+PGtleXdvcmQ+QW5pbWFsczwva2V5
d29yZD48a2V5d29yZD5CYXNlIFNlcXVlbmNlPC9rZXl3b3JkPjxrZXl3b3JkPkNlcmViZWxsdW0v
YWJub3JtYWxpdGllcy9lbWJyeW9sb2d5L21ldGFib2xpc208L2tleXdvcmQ+PGtleXdvcmQ+RE5B
LCBDb21wbGVtZW50YXJ5PC9rZXl3b3JkPjxrZXl3b3JkPkZpYnJvYmxhc3QgR3Jvd3RoIEZhY3Rv
cnMvKmFudGFnb25pc3RzICZhbXA7PC9rZXl3b3JkPjxrZXl3b3JkPmluaGliaXRvcnMvZ2VuZXRp
Y3MvbWV0YWJvbGlzbS9waHlzaW9sb2d5PC9rZXl3b3JkPjxrZXl3b3JkPkdlbmUgRXhwcmVzc2lv
biBQcm9maWxpbmc8L2tleXdvcmQ+PGtleXdvcmQ+TW9sZWN1bGFyIFNlcXVlbmNlIERhdGE8L2tl
eXdvcmQ+PGtleXdvcmQ+TmVydmUgVGlzc3VlIFByb3RlaW5zL2dlbmV0aWNzLyptZXRhYm9saXNt
L3BoeXNpb2xvZ3k8L2tleXdvcmQ+PGtleXdvcmQ+UGhlbm90eXBlPC9rZXl3b3JkPjxrZXl3b3Jk
PlByb3RvLU9uY29nZW5lIFByb3RlaW5zL2dlbmV0aWNzL21ldGFib2xpc20vcGh5c2lvbG9neTwv
a2V5d29yZD48a2V5d29yZD5SZWNlcHRvciBQcm90ZWluLVR5cm9zaW5lIEtpbmFzZXMvbWV0YWJv
bGlzbTwva2V5d29yZD48a2V5d29yZD5SZWNlcHRvcnMsIEZpYnJvYmxhc3QgR3Jvd3RoIEZhY3Rv
ci9tZXRhYm9saXNtPC9rZXl3b3JkPjxrZXl3b3JkPipTaWduYWwgVHJhbnNkdWN0aW9uPC9rZXl3
b3JkPjxrZXl3b3JkPlN1cHBvcnQsIE5vbi1VLlMuIEdvdiZhcG9zO3Q8L2tleXdvcmQ+PGtleXdv
cmQ+WmVicmFmaXNoL2VtYnJ5b2xvZ3kvZ2VuZXRpY3MvbWV0YWJvbGlzbTwva2V5d29yZD48L2tl
eXdvcmRzPjxkYXRlcz48eWVhcj4yMDAxPC95ZWFyPjxwdWItZGF0ZXM+PGRhdGU+SnVuPC9kYXRl
PjwvcHViLWRhdGVzPjwvZGF0ZXM+PGFjY2Vzc2lvbi1udW0+MTE0OTM1Mzg8L2FjY2Vzc2lvbi1u
dW0+PHVybHM+PHJlbGF0ZWQtdXJscz48dXJsPmh0dHA6Ly93d3cubmNiaS5ubG0ubmloLmdvdi9l
bnRyZXovcXVlcnkuZmNnaT9jbWQ9UmV0cmlldmUmYW1wO2RiPVB1Yk1lZCZhbXA7ZG9wdD1DaXRh
dGlvbiZhbXA7bGlzdF91aWRzPTExNDkzNTM4PC91cmw+PC9yZWxhdGVkLXVybHM+PC91cmxzPjwv
cmVjb3JkPjwvQ2l0ZT48L0VuZE5vdGU+AG==
</w:fldData>
              </w:fldChar>
            </w:r>
            <w:r w:rsidR="00AD49EB" w:rsidRPr="00E6172C">
              <w:rPr>
                <w:rFonts w:cs="Arial"/>
                <w:bCs/>
                <w:sz w:val="20"/>
                <w:szCs w:val="20"/>
                <w:lang w:val="en-GB" w:eastAsia="zh-CN"/>
              </w:rPr>
              <w:instrText xml:space="preserve"> ADDIN EN.CITE </w:instrText>
            </w:r>
            <w:r w:rsidR="00AD49EB" w:rsidRPr="00E6172C">
              <w:rPr>
                <w:rFonts w:cs="Arial"/>
                <w:bCs/>
                <w:sz w:val="20"/>
                <w:szCs w:val="20"/>
                <w:lang w:val="en-GB" w:eastAsia="zh-CN"/>
              </w:rPr>
              <w:fldChar w:fldCharType="begin">
                <w:fldData xml:space="preserve">PEVuZE5vdGU+PENpdGU+PEF1dGhvcj5GdXJ0aGF1ZXI8L0F1dGhvcj48WWVhcj4yMDAxPC9ZZWFy
PjxSZWNOdW0+Nzk4NTwvUmVjTnVtPjxEaXNwbGF5VGV4dD4oRnVydGhhdWVyIGV0IGFsLiwgMjAw
MSk8L0Rpc3BsYXlUZXh0PjxyZWNvcmQ+PHJlYy1udW1iZXI+Nzk4NTwvcmVjLW51bWJlcj48Zm9y
ZWlnbi1rZXlzPjxrZXkgYXBwPSJFTiIgZGItaWQ9IjIycDVmcHN4ODlzdDlwZTk5djV4czJ4MWQy
ZGV4NXJ3dDU5MCIgdGltZXN0YW1wPSIwIj43OTg1PC9rZXk+PC9mb3JlaWduLWtleXM+PHJlZi10
eXBlIG5hbWU9IkpvdXJuYWwgQXJ0aWNsZSI+MTc8L3JlZi10eXBlPjxjb250cmlidXRvcnM+PGF1
dGhvcnM+PGF1dGhvcj5GdXJ0aGF1ZXIsIE0uPC9hdXRob3I+PGF1dGhvcj5SZWlmZXJzLCBGLjwv
YXV0aG9yPjxhdXRob3I+QnJhbmQsIE0uPC9hdXRob3I+PGF1dGhvcj5UaGlzc2UsIEIuPC9hdXRo
b3I+PGF1dGhvcj5UaGlzc2UsIEMuPC9hdXRob3I+PC9hdXRob3JzPjwvY29udHJpYnV0b3JzPjxh
dXRoLWFkZHJlc3M+SW5zdGl0dXQgZGUgR2VuZXRpcXVlIGV0IEJpb2xvZ2llIE1vbGVjdWxhaXJl
IGV0IENlbGx1bGFpcmUsIENOUlMvSU5TRVJNL1VMUCwgQlAgMTYzLCA2NzQwNCBJbGxraXJjaCBj
ZWRleCwgQ1UgZGUgU3RyYXNib3VyZywgRnJhbmNlLjwvYXV0aC1hZGRyZXNzPjx0aXRsZXM+PHRp
dGxlPnNwcm91dHk0IGFjdHMgaW4gdml2byBhcyBhIGZlZWRiYWNrLWluZHVjZWQgYW50YWdvbmlz
dCBvZiBGR0Ygc2lnbmFsaW5nIGluIHplYnJhZmlzaDwvdGl0bGU+PHNlY29uZGFyeS10aXRsZT5E
ZXZlbG9wbWVudDwvc2Vjb25kYXJ5LXRpdGxlPjwvdGl0bGVzPjxwZXJpb2RpY2FsPjxmdWxsLXRp
dGxlPkRldmVsb3BtZW50PC9mdWxsLXRpdGxlPjwvcGVyaW9kaWNhbD48cGFnZXM+MjE3NS04Njwv
cGFnZXM+PHZvbHVtZT4xMjg8L3ZvbHVtZT48bnVtYmVyPjEyPC9udW1iZXI+PGtleXdvcmRzPjxr
ZXl3b3JkPkFtaW5vIEFjaWQgU2VxdWVuY2U8L2tleXdvcmQ+PGtleXdvcmQ+QW5pbWFsczwva2V5
d29yZD48a2V5d29yZD5CYXNlIFNlcXVlbmNlPC9rZXl3b3JkPjxrZXl3b3JkPkNlcmViZWxsdW0v
YWJub3JtYWxpdGllcy9lbWJyeW9sb2d5L21ldGFib2xpc208L2tleXdvcmQ+PGtleXdvcmQ+RE5B
LCBDb21wbGVtZW50YXJ5PC9rZXl3b3JkPjxrZXl3b3JkPkZpYnJvYmxhc3QgR3Jvd3RoIEZhY3Rv
cnMvKmFudGFnb25pc3RzICZhbXA7PC9rZXl3b3JkPjxrZXl3b3JkPmluaGliaXRvcnMvZ2VuZXRp
Y3MvbWV0YWJvbGlzbS9waHlzaW9sb2d5PC9rZXl3b3JkPjxrZXl3b3JkPkdlbmUgRXhwcmVzc2lv
biBQcm9maWxpbmc8L2tleXdvcmQ+PGtleXdvcmQ+TW9sZWN1bGFyIFNlcXVlbmNlIERhdGE8L2tl
eXdvcmQ+PGtleXdvcmQ+TmVydmUgVGlzc3VlIFByb3RlaW5zL2dlbmV0aWNzLyptZXRhYm9saXNt
L3BoeXNpb2xvZ3k8L2tleXdvcmQ+PGtleXdvcmQ+UGhlbm90eXBlPC9rZXl3b3JkPjxrZXl3b3Jk
PlByb3RvLU9uY29nZW5lIFByb3RlaW5zL2dlbmV0aWNzL21ldGFib2xpc20vcGh5c2lvbG9neTwv
a2V5d29yZD48a2V5d29yZD5SZWNlcHRvciBQcm90ZWluLVR5cm9zaW5lIEtpbmFzZXMvbWV0YWJv
bGlzbTwva2V5d29yZD48a2V5d29yZD5SZWNlcHRvcnMsIEZpYnJvYmxhc3QgR3Jvd3RoIEZhY3Rv
ci9tZXRhYm9saXNtPC9rZXl3b3JkPjxrZXl3b3JkPipTaWduYWwgVHJhbnNkdWN0aW9uPC9rZXl3
b3JkPjxrZXl3b3JkPlN1cHBvcnQsIE5vbi1VLlMuIEdvdiZhcG9zO3Q8L2tleXdvcmQ+PGtleXdv
cmQ+WmVicmFmaXNoL2VtYnJ5b2xvZ3kvZ2VuZXRpY3MvbWV0YWJvbGlzbTwva2V5d29yZD48L2tl
eXdvcmRzPjxkYXRlcz48eWVhcj4yMDAxPC95ZWFyPjxwdWItZGF0ZXM+PGRhdGU+SnVuPC9kYXRl
PjwvcHViLWRhdGVzPjwvZGF0ZXM+PGFjY2Vzc2lvbi1udW0+MTE0OTM1Mzg8L2FjY2Vzc2lvbi1u
dW0+PHVybHM+PHJlbGF0ZWQtdXJscz48dXJsPmh0dHA6Ly93d3cubmNiaS5ubG0ubmloLmdvdi9l
bnRyZXovcXVlcnkuZmNnaT9jbWQ9UmV0cmlldmUmYW1wO2RiPVB1Yk1lZCZhbXA7ZG9wdD1DaXRh
dGlvbiZhbXA7bGlzdF91aWRzPTExNDkzNTM4PC91cmw+PC9yZWxhdGVkLXVybHM+PC91cmxzPjwv
cmVjb3JkPjwvQ2l0ZT48L0VuZE5vdGU+AG==
</w:fldData>
              </w:fldChar>
            </w:r>
            <w:r w:rsidR="00AD49EB" w:rsidRPr="00E6172C">
              <w:rPr>
                <w:rFonts w:cs="Arial"/>
                <w:bCs/>
                <w:sz w:val="20"/>
                <w:szCs w:val="20"/>
                <w:lang w:val="en-GB" w:eastAsia="zh-CN"/>
              </w:rPr>
              <w:instrText xml:space="preserve"> ADDIN EN.CITE.DATA </w:instrText>
            </w:r>
            <w:r w:rsidR="00AD49EB" w:rsidRPr="00E6172C">
              <w:rPr>
                <w:rFonts w:cs="Arial"/>
                <w:bCs/>
                <w:sz w:val="20"/>
                <w:szCs w:val="20"/>
                <w:lang w:val="en-GB" w:eastAsia="zh-CN"/>
              </w:rPr>
            </w:r>
            <w:r w:rsidR="00AD49EB" w:rsidRPr="00E6172C">
              <w:rPr>
                <w:rFonts w:cs="Arial"/>
                <w:bCs/>
                <w:sz w:val="20"/>
                <w:szCs w:val="20"/>
                <w:lang w:val="en-GB" w:eastAsia="zh-CN"/>
              </w:rPr>
              <w:fldChar w:fldCharType="end"/>
            </w:r>
            <w:r w:rsidRPr="00E6172C">
              <w:rPr>
                <w:rFonts w:cs="Arial"/>
                <w:bCs/>
                <w:sz w:val="20"/>
                <w:szCs w:val="20"/>
                <w:lang w:val="en-GB" w:eastAsia="zh-CN"/>
              </w:rPr>
            </w:r>
            <w:r w:rsidRPr="00E6172C">
              <w:rPr>
                <w:rFonts w:cs="Arial"/>
                <w:bCs/>
                <w:sz w:val="20"/>
                <w:szCs w:val="20"/>
                <w:lang w:val="en-GB" w:eastAsia="zh-CN"/>
              </w:rPr>
              <w:fldChar w:fldCharType="separate"/>
            </w:r>
            <w:r w:rsidRPr="00E6172C">
              <w:rPr>
                <w:rFonts w:cs="Arial"/>
                <w:bCs/>
                <w:noProof/>
                <w:sz w:val="20"/>
                <w:szCs w:val="20"/>
                <w:lang w:val="en-GB" w:eastAsia="zh-CN"/>
              </w:rPr>
              <w:t>(Furthauer et al., 2001)</w:t>
            </w:r>
            <w:r w:rsidRPr="00E6172C">
              <w:rPr>
                <w:rFonts w:cs="Arial"/>
                <w:bCs/>
                <w:sz w:val="20"/>
                <w:szCs w:val="20"/>
                <w:lang w:val="en-GB" w:eastAsia="zh-CN"/>
              </w:rPr>
              <w:fldChar w:fldCharType="end"/>
            </w:r>
          </w:p>
        </w:tc>
      </w:tr>
      <w:tr w:rsidR="00600AB0" w:rsidRPr="00E6172C" w14:paraId="65BB0A79" w14:textId="77777777" w:rsidTr="00E7339C">
        <w:tc>
          <w:tcPr>
            <w:tcW w:w="1388" w:type="dxa"/>
            <w:gridSpan w:val="2"/>
            <w:shd w:val="clear" w:color="auto" w:fill="auto"/>
          </w:tcPr>
          <w:p w14:paraId="238229CE" w14:textId="77777777" w:rsidR="00246C95" w:rsidRPr="00E6172C" w:rsidRDefault="00246C95" w:rsidP="00AB3F4D">
            <w:pPr>
              <w:widowControl w:val="0"/>
              <w:autoSpaceDE w:val="0"/>
              <w:autoSpaceDN w:val="0"/>
              <w:adjustRightInd w:val="0"/>
              <w:spacing w:line="360" w:lineRule="auto"/>
              <w:jc w:val="both"/>
              <w:rPr>
                <w:rFonts w:cs="Arial"/>
                <w:i/>
                <w:sz w:val="22"/>
                <w:szCs w:val="20"/>
                <w:lang w:val="en-GB" w:eastAsia="zh-CN"/>
              </w:rPr>
            </w:pPr>
            <w:r w:rsidRPr="00E6172C">
              <w:rPr>
                <w:rFonts w:cs="Arial"/>
                <w:i/>
                <w:sz w:val="22"/>
                <w:szCs w:val="20"/>
                <w:lang w:val="en-GB" w:eastAsia="zh-CN"/>
              </w:rPr>
              <w:t>tbx16</w:t>
            </w:r>
          </w:p>
        </w:tc>
        <w:tc>
          <w:tcPr>
            <w:tcW w:w="4742" w:type="dxa"/>
            <w:gridSpan w:val="2"/>
            <w:shd w:val="clear" w:color="auto" w:fill="auto"/>
          </w:tcPr>
          <w:p w14:paraId="02D660D1" w14:textId="738DF09F" w:rsidR="00246C95" w:rsidRPr="00E6172C" w:rsidRDefault="00246C95" w:rsidP="00DD6C77">
            <w:pPr>
              <w:rPr>
                <w:rFonts w:cs="Arial"/>
                <w:sz w:val="18"/>
                <w:szCs w:val="18"/>
                <w:lang w:val="en-GB"/>
              </w:rPr>
            </w:pPr>
            <w:r w:rsidRPr="00E6172C">
              <w:rPr>
                <w:rFonts w:cs="Arial"/>
                <w:sz w:val="18"/>
                <w:szCs w:val="18"/>
                <w:lang w:val="en-GB" w:eastAsia="zh-CN"/>
              </w:rPr>
              <w:t>5’-</w:t>
            </w:r>
            <w:r w:rsidRPr="00E6172C">
              <w:rPr>
                <w:rFonts w:cs="Arial"/>
                <w:sz w:val="18"/>
                <w:szCs w:val="18"/>
                <w:lang w:val="en-GB"/>
              </w:rPr>
              <w:t>GCTTGAGGTCTCTGATAGCCTG</w:t>
            </w:r>
            <w:r w:rsidRPr="00E6172C">
              <w:rPr>
                <w:rFonts w:cs="Arial"/>
                <w:sz w:val="18"/>
                <w:szCs w:val="18"/>
                <w:u w:val="single"/>
                <w:lang w:val="en-GB"/>
              </w:rPr>
              <w:t>CAT</w:t>
            </w:r>
            <w:r w:rsidRPr="00E6172C">
              <w:rPr>
                <w:rFonts w:cs="Arial"/>
                <w:sz w:val="18"/>
                <w:szCs w:val="18"/>
                <w:lang w:val="en-GB" w:eastAsia="zh-CN"/>
              </w:rPr>
              <w:t>-3’</w:t>
            </w:r>
          </w:p>
        </w:tc>
        <w:tc>
          <w:tcPr>
            <w:tcW w:w="2099" w:type="dxa"/>
            <w:shd w:val="clear" w:color="auto" w:fill="auto"/>
          </w:tcPr>
          <w:p w14:paraId="754CD524" w14:textId="349FC9FA" w:rsidR="00246C95" w:rsidRPr="00E6172C" w:rsidRDefault="00187C74" w:rsidP="00AB3F4D">
            <w:pPr>
              <w:widowControl w:val="0"/>
              <w:autoSpaceDE w:val="0"/>
              <w:autoSpaceDN w:val="0"/>
              <w:adjustRightInd w:val="0"/>
              <w:spacing w:line="360" w:lineRule="auto"/>
              <w:jc w:val="both"/>
              <w:rPr>
                <w:rFonts w:cs="Arial"/>
                <w:sz w:val="18"/>
                <w:szCs w:val="18"/>
                <w:lang w:val="en-GB" w:eastAsia="zh-CN"/>
              </w:rPr>
            </w:pPr>
            <w:r w:rsidRPr="00E6172C">
              <w:rPr>
                <w:rFonts w:cs="Arial"/>
                <w:sz w:val="18"/>
                <w:szCs w:val="18"/>
                <w:lang w:val="en-GB" w:eastAsia="zh-CN"/>
              </w:rPr>
              <w:t>0.5</w:t>
            </w:r>
            <w:r w:rsidR="00D306AC" w:rsidRPr="00E6172C">
              <w:rPr>
                <w:rFonts w:cs="Arial"/>
                <w:sz w:val="18"/>
                <w:szCs w:val="18"/>
                <w:lang w:val="en-GB" w:eastAsia="zh-CN"/>
              </w:rPr>
              <w:t xml:space="preserve">   </w:t>
            </w:r>
            <w:r w:rsidR="00675AD4" w:rsidRPr="00E6172C">
              <w:rPr>
                <w:rFonts w:cs="Arial"/>
                <w:sz w:val="18"/>
                <w:szCs w:val="18"/>
                <w:lang w:val="en-GB" w:eastAsia="zh-CN"/>
              </w:rPr>
              <w:t xml:space="preserve">    </w:t>
            </w:r>
          </w:p>
        </w:tc>
        <w:tc>
          <w:tcPr>
            <w:tcW w:w="1624" w:type="dxa"/>
            <w:gridSpan w:val="2"/>
            <w:shd w:val="clear" w:color="auto" w:fill="auto"/>
          </w:tcPr>
          <w:p w14:paraId="1F99AE28" w14:textId="7A6EAFF8" w:rsidR="00246C95" w:rsidRPr="00E6172C" w:rsidRDefault="00187C74" w:rsidP="00AB3F4D">
            <w:pPr>
              <w:widowControl w:val="0"/>
              <w:autoSpaceDE w:val="0"/>
              <w:autoSpaceDN w:val="0"/>
              <w:adjustRightInd w:val="0"/>
              <w:spacing w:line="360" w:lineRule="auto"/>
              <w:jc w:val="both"/>
              <w:rPr>
                <w:rFonts w:cs="Arial"/>
                <w:bCs/>
                <w:sz w:val="20"/>
                <w:szCs w:val="20"/>
                <w:lang w:val="en-GB" w:eastAsia="zh-CN"/>
              </w:rPr>
            </w:pPr>
            <w:r w:rsidRPr="00E6172C">
              <w:rPr>
                <w:rFonts w:cs="Arial"/>
                <w:bCs/>
                <w:sz w:val="20"/>
                <w:szCs w:val="20"/>
                <w:lang w:val="en-GB" w:eastAsia="zh-CN"/>
              </w:rPr>
              <w:fldChar w:fldCharType="begin">
                <w:fldData xml:space="preserve">PEVuZE5vdGU+PENpdGU+PEF1dGhvcj5CaXNncm92ZTwvQXV0aG9yPjxZZWFyPjIwMDU8L1llYXI+
PFJlY051bT45Mzg1PC9SZWNOdW0+PERpc3BsYXlUZXh0PihCaXNncm92ZSBldCBhbC4sIDIwMDUp
PC9EaXNwbGF5VGV4dD48cmVjb3JkPjxyZWMtbnVtYmVyPjkzODU8L3JlYy1udW1iZXI+PGZvcmVp
Z24ta2V5cz48a2V5IGFwcD0iRU4iIGRiLWlkPSIyMnA1ZnBzeDg5c3Q5cGU5OXY1eHMyeDFkMmRl
eDVyd3Q1OTAiIHRpbWVzdGFtcD0iMTM5MTE3MDAxNCI+OTM4NTwva2V5PjwvZm9yZWlnbi1rZXlz
PjxyZWYtdHlwZSBuYW1lPSJKb3VybmFsIEFydGljbGUiPjE3PC9yZWYtdHlwZT48Y29udHJpYnV0
b3JzPjxhdXRob3JzPjxhdXRob3I+QmlzZ3JvdmUsIEIuIFcuPC9hdXRob3I+PGF1dGhvcj5TbmFy
ciwgQi4gUy48L2F1dGhvcj48YXV0aG9yPkVtcmF6aWFuLCBBLjwvYXV0aG9yPjxhdXRob3I+WW9z
dCwgSC4gSi48L2F1dGhvcj48L2F1dGhvcnM+PC9jb250cmlidXRvcnM+PGF1dGgtYWRkcmVzcz5I
dW50c21hbiBDYW5jZXIgSW5zdGl0dXRlIENlbnRlciBmb3IgQ2hpbGRyZW4sIERlcGFydG1lbnQg
b2YgT25jb2xvZ2ljYWwgU2NpZW5jZXMsIFVuaXZlcnNpdHkgb2YgVXRhaCwgU2FsdCBMYWtlIENp
dHksIFVUIDg0MTEyLCBVU0EuPC9hdXRoLWFkZHJlc3M+PHRpdGxlcz48dGl0bGU+UG9sYXJpcyBh
bmQgUG9seWN5c3Rpbi0yIGluIGRvcnNhbCBmb3JlcnVubmVyIGNlbGxzIGFuZCBLdXBmZmVyJmFw
b3M7cyB2ZXNpY2xlIGFyZSByZXF1aXJlZCBmb3Igc3BlY2lmaWNhdGlvbiBvZiB0aGUgemVicmFm
aXNoIGxlZnQtcmlnaHQgYXhpczwvdGl0bGU+PHNlY29uZGFyeS10aXRsZT5EZXYgQmlvbDwvc2Vj
b25kYXJ5LXRpdGxlPjxhbHQtdGl0bGU+RGV2ZWxvcG1lbnRhbCBiaW9sb2d5PC9hbHQtdGl0bGU+
PC90aXRsZXM+PHBlcmlvZGljYWw+PGZ1bGwtdGl0bGU+RGV2IEJpb2w8L2Z1bGwtdGl0bGU+PC9w
ZXJpb2RpY2FsPjxhbHQtcGVyaW9kaWNhbD48ZnVsbC10aXRsZT5EZXYgQmlvbDwvZnVsbC10aXRs
ZT48YWJici0xPkRldmVsb3BtZW50YWwgYmlvbG9neTwvYWJici0xPjwvYWx0LXBlcmlvZGljYWw+
PHBhZ2VzPjI3NC04ODwvcGFnZXM+PHZvbHVtZT4yODc8L3ZvbHVtZT48bnVtYmVyPjI8L251bWJl
cj48a2V5d29yZHM+PGtleXdvcmQ+QW5pbWFsczwva2V5d29yZD48a2V5d29yZD5Cb2R5IFBhdHRl
cm5pbmc8L2tleXdvcmQ+PGtleXdvcmQ+Q2lsaWEvbWV0YWJvbGlzbTwva2V5d29yZD48a2V5d29y
ZD5HZW5lIEV4cHJlc3Npb24gUmVndWxhdGlvbiwgRGV2ZWxvcG1lbnRhbDwva2V5d29yZD48a2V5
d29yZD5MZWZ0LVJpZ2h0IERldGVybWluYXRpb24gRmFjdG9yczwva2V5d29yZD48a2V5d29yZD5N
ZW1icmFuZSBQcm90ZWlucy9nZW5ldGljcy8qbWV0YWJvbGlzbTwva2V5d29yZD48a2V5d29yZD5N
aWNlPC9rZXl3b3JkPjxrZXl3b3JkPk11dGF0aW9uPC9rZXl3b3JkPjxrZXl3b3JkPlRSUFAgQ2F0
aW9uIENoYW5uZWxzPC9rZXl3b3JkPjxrZXl3b3JkPlRyYW5zZm9ybWluZyBHcm93dGggRmFjdG9y
IGJldGEvbWV0YWJvbGlzbTwva2V5d29yZD48a2V5d29yZD5UdW1vciBTdXBwcmVzc29yIFByb3Rl
aW5zL2dlbmV0aWNzPC9rZXl3b3JkPjxrZXl3b3JkPlplYnJhZmlzaC8qZW1icnlvbG9neS9nZW5l
dGljcy9tZXRhYm9saXNtPC9rZXl3b3JkPjxrZXl3b3JkPlplYnJhZmlzaCBQcm90ZWlucy9nZW5l
dGljcy8qbWV0YWJvbGlzbTwva2V5d29yZD48L2tleXdvcmRzPjxkYXRlcz48eWVhcj4yMDA1PC95
ZWFyPjxwdWItZGF0ZXM+PGRhdGU+Tm92IDE1PC9kYXRlPjwvcHViLWRhdGVzPjwvZGF0ZXM+PGlz
Ym4+MDAxMi0xNjA2IChQcmludCkmI3hEOzAwMTItMTYwNiAoTGlua2luZyk8L2lzYm4+PGFjY2Vz
c2lvbi1udW0+MTYyMTYyMzk8L2FjY2Vzc2lvbi1udW0+PHVybHM+PHJlbGF0ZWQtdXJscz48dXJs
Pmh0dHA6Ly93d3cubmNiaS5ubG0ubmloLmdvdi9wdWJtZWQvMTYyMTYyMzk8L3VybD48L3JlbGF0
ZWQtdXJscz48L3VybHM+PGVsZWN0cm9uaWMtcmVzb3VyY2UtbnVtPjEwLjEwMTYvai55ZGJpby4y
MDA1LjA4LjA0NzwvZWxlY3Ryb25pYy1yZXNvdXJjZS1udW0+PC9yZWNvcmQ+PC9DaXRlPjwvRW5k
Tm90ZT5=
</w:fldData>
              </w:fldChar>
            </w:r>
            <w:r w:rsidR="00AD49EB" w:rsidRPr="00E6172C">
              <w:rPr>
                <w:rFonts w:cs="Arial"/>
                <w:bCs/>
                <w:sz w:val="20"/>
                <w:szCs w:val="20"/>
                <w:lang w:val="en-GB" w:eastAsia="zh-CN"/>
              </w:rPr>
              <w:instrText xml:space="preserve"> ADDIN EN.CITE </w:instrText>
            </w:r>
            <w:r w:rsidR="00AD49EB" w:rsidRPr="00E6172C">
              <w:rPr>
                <w:rFonts w:cs="Arial"/>
                <w:bCs/>
                <w:sz w:val="20"/>
                <w:szCs w:val="20"/>
                <w:lang w:val="en-GB" w:eastAsia="zh-CN"/>
              </w:rPr>
              <w:fldChar w:fldCharType="begin">
                <w:fldData xml:space="preserve">PEVuZE5vdGU+PENpdGU+PEF1dGhvcj5CaXNncm92ZTwvQXV0aG9yPjxZZWFyPjIwMDU8L1llYXI+
PFJlY051bT45Mzg1PC9SZWNOdW0+PERpc3BsYXlUZXh0PihCaXNncm92ZSBldCBhbC4sIDIwMDUp
PC9EaXNwbGF5VGV4dD48cmVjb3JkPjxyZWMtbnVtYmVyPjkzODU8L3JlYy1udW1iZXI+PGZvcmVp
Z24ta2V5cz48a2V5IGFwcD0iRU4iIGRiLWlkPSIyMnA1ZnBzeDg5c3Q5cGU5OXY1eHMyeDFkMmRl
eDVyd3Q1OTAiIHRpbWVzdGFtcD0iMTM5MTE3MDAxNCI+OTM4NTwva2V5PjwvZm9yZWlnbi1rZXlz
PjxyZWYtdHlwZSBuYW1lPSJKb3VybmFsIEFydGljbGUiPjE3PC9yZWYtdHlwZT48Y29udHJpYnV0
b3JzPjxhdXRob3JzPjxhdXRob3I+QmlzZ3JvdmUsIEIuIFcuPC9hdXRob3I+PGF1dGhvcj5TbmFy
ciwgQi4gUy48L2F1dGhvcj48YXV0aG9yPkVtcmF6aWFuLCBBLjwvYXV0aG9yPjxhdXRob3I+WW9z
dCwgSC4gSi48L2F1dGhvcj48L2F1dGhvcnM+PC9jb250cmlidXRvcnM+PGF1dGgtYWRkcmVzcz5I
dW50c21hbiBDYW5jZXIgSW5zdGl0dXRlIENlbnRlciBmb3IgQ2hpbGRyZW4sIERlcGFydG1lbnQg
b2YgT25jb2xvZ2ljYWwgU2NpZW5jZXMsIFVuaXZlcnNpdHkgb2YgVXRhaCwgU2FsdCBMYWtlIENp
dHksIFVUIDg0MTEyLCBVU0EuPC9hdXRoLWFkZHJlc3M+PHRpdGxlcz48dGl0bGU+UG9sYXJpcyBh
bmQgUG9seWN5c3Rpbi0yIGluIGRvcnNhbCBmb3JlcnVubmVyIGNlbGxzIGFuZCBLdXBmZmVyJmFw
b3M7cyB2ZXNpY2xlIGFyZSByZXF1aXJlZCBmb3Igc3BlY2lmaWNhdGlvbiBvZiB0aGUgemVicmFm
aXNoIGxlZnQtcmlnaHQgYXhpczwvdGl0bGU+PHNlY29uZGFyeS10aXRsZT5EZXYgQmlvbDwvc2Vj
b25kYXJ5LXRpdGxlPjxhbHQtdGl0bGU+RGV2ZWxvcG1lbnRhbCBiaW9sb2d5PC9hbHQtdGl0bGU+
PC90aXRsZXM+PHBlcmlvZGljYWw+PGZ1bGwtdGl0bGU+RGV2IEJpb2w8L2Z1bGwtdGl0bGU+PC9w
ZXJpb2RpY2FsPjxhbHQtcGVyaW9kaWNhbD48ZnVsbC10aXRsZT5EZXYgQmlvbDwvZnVsbC10aXRs
ZT48YWJici0xPkRldmVsb3BtZW50YWwgYmlvbG9neTwvYWJici0xPjwvYWx0LXBlcmlvZGljYWw+
PHBhZ2VzPjI3NC04ODwvcGFnZXM+PHZvbHVtZT4yODc8L3ZvbHVtZT48bnVtYmVyPjI8L251bWJl
cj48a2V5d29yZHM+PGtleXdvcmQ+QW5pbWFsczwva2V5d29yZD48a2V5d29yZD5Cb2R5IFBhdHRl
cm5pbmc8L2tleXdvcmQ+PGtleXdvcmQ+Q2lsaWEvbWV0YWJvbGlzbTwva2V5d29yZD48a2V5d29y
ZD5HZW5lIEV4cHJlc3Npb24gUmVndWxhdGlvbiwgRGV2ZWxvcG1lbnRhbDwva2V5d29yZD48a2V5
d29yZD5MZWZ0LVJpZ2h0IERldGVybWluYXRpb24gRmFjdG9yczwva2V5d29yZD48a2V5d29yZD5N
ZW1icmFuZSBQcm90ZWlucy9nZW5ldGljcy8qbWV0YWJvbGlzbTwva2V5d29yZD48a2V5d29yZD5N
aWNlPC9rZXl3b3JkPjxrZXl3b3JkPk11dGF0aW9uPC9rZXl3b3JkPjxrZXl3b3JkPlRSUFAgQ2F0
aW9uIENoYW5uZWxzPC9rZXl3b3JkPjxrZXl3b3JkPlRyYW5zZm9ybWluZyBHcm93dGggRmFjdG9y
IGJldGEvbWV0YWJvbGlzbTwva2V5d29yZD48a2V5d29yZD5UdW1vciBTdXBwcmVzc29yIFByb3Rl
aW5zL2dlbmV0aWNzPC9rZXl3b3JkPjxrZXl3b3JkPlplYnJhZmlzaC8qZW1icnlvbG9neS9nZW5l
dGljcy9tZXRhYm9saXNtPC9rZXl3b3JkPjxrZXl3b3JkPlplYnJhZmlzaCBQcm90ZWlucy9nZW5l
dGljcy8qbWV0YWJvbGlzbTwva2V5d29yZD48L2tleXdvcmRzPjxkYXRlcz48eWVhcj4yMDA1PC95
ZWFyPjxwdWItZGF0ZXM+PGRhdGU+Tm92IDE1PC9kYXRlPjwvcHViLWRhdGVzPjwvZGF0ZXM+PGlz
Ym4+MDAxMi0xNjA2IChQcmludCkmI3hEOzAwMTItMTYwNiAoTGlua2luZyk8L2lzYm4+PGFjY2Vz
c2lvbi1udW0+MTYyMTYyMzk8L2FjY2Vzc2lvbi1udW0+PHVybHM+PHJlbGF0ZWQtdXJscz48dXJs
Pmh0dHA6Ly93d3cubmNiaS5ubG0ubmloLmdvdi9wdWJtZWQvMTYyMTYyMzk8L3VybD48L3JlbGF0
ZWQtdXJscz48L3VybHM+PGVsZWN0cm9uaWMtcmVzb3VyY2UtbnVtPjEwLjEwMTYvai55ZGJpby4y
MDA1LjA4LjA0NzwvZWxlY3Ryb25pYy1yZXNvdXJjZS1udW0+PC9yZWNvcmQ+PC9DaXRlPjwvRW5k
Tm90ZT5=
</w:fldData>
              </w:fldChar>
            </w:r>
            <w:r w:rsidR="00AD49EB" w:rsidRPr="00E6172C">
              <w:rPr>
                <w:rFonts w:cs="Arial"/>
                <w:bCs/>
                <w:sz w:val="20"/>
                <w:szCs w:val="20"/>
                <w:lang w:val="en-GB" w:eastAsia="zh-CN"/>
              </w:rPr>
              <w:instrText xml:space="preserve"> ADDIN EN.CITE.DATA </w:instrText>
            </w:r>
            <w:r w:rsidR="00AD49EB" w:rsidRPr="00E6172C">
              <w:rPr>
                <w:rFonts w:cs="Arial"/>
                <w:bCs/>
                <w:sz w:val="20"/>
                <w:szCs w:val="20"/>
                <w:lang w:val="en-GB" w:eastAsia="zh-CN"/>
              </w:rPr>
            </w:r>
            <w:r w:rsidR="00AD49EB" w:rsidRPr="00E6172C">
              <w:rPr>
                <w:rFonts w:cs="Arial"/>
                <w:bCs/>
                <w:sz w:val="20"/>
                <w:szCs w:val="20"/>
                <w:lang w:val="en-GB" w:eastAsia="zh-CN"/>
              </w:rPr>
              <w:fldChar w:fldCharType="end"/>
            </w:r>
            <w:r w:rsidRPr="00E6172C">
              <w:rPr>
                <w:rFonts w:cs="Arial"/>
                <w:bCs/>
                <w:sz w:val="20"/>
                <w:szCs w:val="20"/>
                <w:lang w:val="en-GB" w:eastAsia="zh-CN"/>
              </w:rPr>
            </w:r>
            <w:r w:rsidRPr="00E6172C">
              <w:rPr>
                <w:rFonts w:cs="Arial"/>
                <w:bCs/>
                <w:sz w:val="20"/>
                <w:szCs w:val="20"/>
                <w:lang w:val="en-GB" w:eastAsia="zh-CN"/>
              </w:rPr>
              <w:fldChar w:fldCharType="separate"/>
            </w:r>
            <w:r w:rsidRPr="00E6172C">
              <w:rPr>
                <w:rFonts w:cs="Arial"/>
                <w:bCs/>
                <w:noProof/>
                <w:sz w:val="20"/>
                <w:szCs w:val="20"/>
                <w:lang w:val="en-GB" w:eastAsia="zh-CN"/>
              </w:rPr>
              <w:t>(Bisgrove et al., 2005)</w:t>
            </w:r>
            <w:r w:rsidRPr="00E6172C">
              <w:rPr>
                <w:rFonts w:cs="Arial"/>
                <w:bCs/>
                <w:sz w:val="20"/>
                <w:szCs w:val="20"/>
                <w:lang w:val="en-GB" w:eastAsia="zh-CN"/>
              </w:rPr>
              <w:fldChar w:fldCharType="end"/>
            </w:r>
          </w:p>
        </w:tc>
      </w:tr>
      <w:tr w:rsidR="00600AB0" w:rsidRPr="00E6172C" w14:paraId="130E4BF1" w14:textId="77777777" w:rsidTr="00E7339C">
        <w:tc>
          <w:tcPr>
            <w:tcW w:w="1388" w:type="dxa"/>
            <w:gridSpan w:val="2"/>
            <w:shd w:val="clear" w:color="auto" w:fill="auto"/>
          </w:tcPr>
          <w:p w14:paraId="538DAAE8" w14:textId="77777777" w:rsidR="00246C95" w:rsidRPr="00E6172C" w:rsidRDefault="00246C95" w:rsidP="00AB3F4D">
            <w:pPr>
              <w:widowControl w:val="0"/>
              <w:autoSpaceDE w:val="0"/>
              <w:autoSpaceDN w:val="0"/>
              <w:adjustRightInd w:val="0"/>
              <w:spacing w:line="360" w:lineRule="auto"/>
              <w:jc w:val="both"/>
              <w:rPr>
                <w:rFonts w:cs="Arial"/>
                <w:i/>
                <w:sz w:val="22"/>
                <w:szCs w:val="20"/>
                <w:lang w:val="en-GB" w:eastAsia="zh-CN"/>
              </w:rPr>
            </w:pPr>
            <w:proofErr w:type="spellStart"/>
            <w:r w:rsidRPr="00E6172C">
              <w:rPr>
                <w:rFonts w:cs="Arial"/>
                <w:i/>
                <w:sz w:val="22"/>
                <w:szCs w:val="20"/>
                <w:lang w:val="en-GB" w:eastAsia="zh-CN"/>
              </w:rPr>
              <w:t>tbxta</w:t>
            </w:r>
            <w:proofErr w:type="spellEnd"/>
          </w:p>
        </w:tc>
        <w:tc>
          <w:tcPr>
            <w:tcW w:w="4742" w:type="dxa"/>
            <w:gridSpan w:val="2"/>
            <w:shd w:val="clear" w:color="auto" w:fill="auto"/>
          </w:tcPr>
          <w:p w14:paraId="1A8A66FB" w14:textId="3CF8C7D7" w:rsidR="00767571" w:rsidRPr="00E6172C" w:rsidRDefault="00246C95" w:rsidP="00DD6C77">
            <w:pPr>
              <w:spacing w:line="360" w:lineRule="auto"/>
              <w:rPr>
                <w:rFonts w:cs="Arial"/>
                <w:sz w:val="18"/>
                <w:szCs w:val="18"/>
                <w:lang w:val="en-GB" w:eastAsia="zh-CN"/>
              </w:rPr>
            </w:pPr>
            <w:r w:rsidRPr="00E6172C">
              <w:rPr>
                <w:rFonts w:cs="Arial"/>
                <w:sz w:val="18"/>
                <w:szCs w:val="18"/>
                <w:lang w:val="en-GB" w:eastAsia="zh-CN"/>
              </w:rPr>
              <w:t>5’-</w:t>
            </w:r>
            <w:r w:rsidRPr="00E6172C">
              <w:rPr>
                <w:rFonts w:cs="Arial"/>
                <w:sz w:val="18"/>
                <w:szCs w:val="18"/>
                <w:lang w:val="en-GB"/>
              </w:rPr>
              <w:t>GACTTGAGGCAG</w:t>
            </w:r>
            <w:r w:rsidRPr="00E6172C">
              <w:rPr>
                <w:rFonts w:cs="Arial"/>
                <w:i/>
                <w:iCs/>
                <w:sz w:val="18"/>
                <w:szCs w:val="18"/>
                <w:lang w:val="en-GB"/>
              </w:rPr>
              <w:t>G</w:t>
            </w:r>
            <w:r w:rsidRPr="00E6172C">
              <w:rPr>
                <w:rFonts w:cs="Arial"/>
                <w:sz w:val="18"/>
                <w:szCs w:val="18"/>
                <w:u w:val="single"/>
                <w:lang w:val="en-GB"/>
              </w:rPr>
              <w:t>CAT</w:t>
            </w:r>
            <w:r w:rsidRPr="00E6172C">
              <w:rPr>
                <w:rFonts w:cs="Arial"/>
                <w:sz w:val="18"/>
                <w:szCs w:val="18"/>
                <w:lang w:val="en-GB"/>
              </w:rPr>
              <w:t>ATTTCCGAT</w:t>
            </w:r>
            <w:r w:rsidRPr="00E6172C">
              <w:rPr>
                <w:rFonts w:cs="Arial"/>
                <w:sz w:val="18"/>
                <w:szCs w:val="18"/>
                <w:lang w:val="en-GB" w:eastAsia="zh-CN"/>
              </w:rPr>
              <w:t xml:space="preserve"> -3’</w:t>
            </w:r>
          </w:p>
          <w:p w14:paraId="7B878411" w14:textId="3E5794A6" w:rsidR="00246C95" w:rsidRPr="00E6172C" w:rsidRDefault="00246C95" w:rsidP="009F0F5B">
            <w:pPr>
              <w:widowControl w:val="0"/>
              <w:autoSpaceDE w:val="0"/>
              <w:autoSpaceDN w:val="0"/>
              <w:adjustRightInd w:val="0"/>
              <w:spacing w:line="360" w:lineRule="auto"/>
              <w:jc w:val="both"/>
              <w:rPr>
                <w:rFonts w:cs="Arial"/>
                <w:sz w:val="18"/>
                <w:szCs w:val="18"/>
                <w:lang w:val="en-GB" w:eastAsia="zh-CN"/>
              </w:rPr>
            </w:pPr>
            <w:r w:rsidRPr="00E6172C">
              <w:rPr>
                <w:sz w:val="18"/>
                <w:szCs w:val="18"/>
                <w:lang w:val="en-GB"/>
              </w:rPr>
              <w:t>5’-GCTGGTCGGGACTTGAGGCAGA</w:t>
            </w:r>
            <w:r w:rsidRPr="00E6172C">
              <w:rPr>
                <w:sz w:val="18"/>
                <w:szCs w:val="18"/>
                <w:u w:val="single"/>
                <w:lang w:val="en-GB"/>
              </w:rPr>
              <w:t>CAT</w:t>
            </w:r>
            <w:r w:rsidRPr="00E6172C">
              <w:rPr>
                <w:sz w:val="18"/>
                <w:szCs w:val="18"/>
                <w:lang w:val="en-GB"/>
              </w:rPr>
              <w:t>-3’</w:t>
            </w:r>
          </w:p>
        </w:tc>
        <w:tc>
          <w:tcPr>
            <w:tcW w:w="2099" w:type="dxa"/>
            <w:shd w:val="clear" w:color="auto" w:fill="auto"/>
          </w:tcPr>
          <w:p w14:paraId="15B1F30A" w14:textId="71144612" w:rsidR="00767571" w:rsidRPr="00E6172C" w:rsidRDefault="00187C74" w:rsidP="00767571">
            <w:pPr>
              <w:widowControl w:val="0"/>
              <w:autoSpaceDE w:val="0"/>
              <w:autoSpaceDN w:val="0"/>
              <w:adjustRightInd w:val="0"/>
              <w:spacing w:line="360" w:lineRule="auto"/>
              <w:jc w:val="both"/>
              <w:rPr>
                <w:rFonts w:cs="Arial"/>
                <w:sz w:val="18"/>
                <w:szCs w:val="18"/>
                <w:lang w:val="en-GB" w:eastAsia="zh-CN"/>
              </w:rPr>
            </w:pPr>
            <w:r w:rsidRPr="00E6172C">
              <w:rPr>
                <w:rFonts w:cs="Arial"/>
                <w:sz w:val="18"/>
                <w:szCs w:val="18"/>
                <w:lang w:val="en-GB" w:eastAsia="zh-CN"/>
              </w:rPr>
              <w:t>0.25</w:t>
            </w:r>
            <w:r w:rsidR="00D306AC" w:rsidRPr="00E6172C">
              <w:rPr>
                <w:rFonts w:cs="Arial"/>
                <w:sz w:val="18"/>
                <w:szCs w:val="18"/>
                <w:lang w:val="en-GB" w:eastAsia="zh-CN"/>
              </w:rPr>
              <w:t xml:space="preserve">     </w:t>
            </w:r>
          </w:p>
          <w:p w14:paraId="18E26FD2" w14:textId="3EEA8A75" w:rsidR="00767571" w:rsidRPr="00E6172C" w:rsidRDefault="00767571" w:rsidP="00AB3F4D">
            <w:pPr>
              <w:widowControl w:val="0"/>
              <w:autoSpaceDE w:val="0"/>
              <w:autoSpaceDN w:val="0"/>
              <w:adjustRightInd w:val="0"/>
              <w:spacing w:line="360" w:lineRule="auto"/>
              <w:jc w:val="both"/>
              <w:rPr>
                <w:rFonts w:cs="Arial"/>
                <w:sz w:val="18"/>
                <w:szCs w:val="18"/>
                <w:lang w:val="en-GB" w:eastAsia="zh-CN"/>
              </w:rPr>
            </w:pPr>
            <w:r w:rsidRPr="00E6172C">
              <w:rPr>
                <w:rFonts w:cs="Arial"/>
                <w:sz w:val="18"/>
                <w:szCs w:val="18"/>
                <w:lang w:val="en-GB" w:eastAsia="zh-CN"/>
              </w:rPr>
              <w:t>2</w:t>
            </w:r>
            <w:r w:rsidR="00D306AC" w:rsidRPr="00E6172C">
              <w:rPr>
                <w:rFonts w:cs="Arial"/>
                <w:sz w:val="18"/>
                <w:szCs w:val="18"/>
                <w:lang w:val="en-GB" w:eastAsia="zh-CN"/>
              </w:rPr>
              <w:t xml:space="preserve">          </w:t>
            </w:r>
          </w:p>
        </w:tc>
        <w:tc>
          <w:tcPr>
            <w:tcW w:w="1624" w:type="dxa"/>
            <w:gridSpan w:val="2"/>
            <w:shd w:val="clear" w:color="auto" w:fill="auto"/>
          </w:tcPr>
          <w:p w14:paraId="41E897A4" w14:textId="774A29F5" w:rsidR="00246C95" w:rsidRPr="00E6172C" w:rsidRDefault="00183EC7" w:rsidP="00AB3F4D">
            <w:pPr>
              <w:widowControl w:val="0"/>
              <w:autoSpaceDE w:val="0"/>
              <w:autoSpaceDN w:val="0"/>
              <w:adjustRightInd w:val="0"/>
              <w:spacing w:line="360" w:lineRule="auto"/>
              <w:jc w:val="both"/>
              <w:rPr>
                <w:rFonts w:cs="Arial"/>
                <w:bCs/>
                <w:sz w:val="20"/>
                <w:szCs w:val="20"/>
                <w:lang w:val="en-GB" w:eastAsia="zh-CN"/>
              </w:rPr>
            </w:pPr>
            <w:r w:rsidRPr="00E6172C">
              <w:rPr>
                <w:rFonts w:cs="Arial"/>
                <w:bCs/>
                <w:sz w:val="20"/>
                <w:szCs w:val="20"/>
                <w:lang w:val="en-GB" w:eastAsia="zh-CN"/>
              </w:rPr>
              <w:fldChar w:fldCharType="begin">
                <w:fldData xml:space="preserve">PEVuZE5vdGU+PENpdGU+PEF1dGhvcj5CaXNncm92ZTwvQXV0aG9yPjxZZWFyPjIwMDU8L1llYXI+
PFJlY051bT45Mzg1PC9SZWNOdW0+PERpc3BsYXlUZXh0PihCaXNncm92ZSBldCBhbC4sIDIwMDU7
IEZlbGRtYW4gYW5kIFN0ZW1wbGUsIDIwMDEpPC9EaXNwbGF5VGV4dD48cmVjb3JkPjxyZWMtbnVt
YmVyPjkzODU8L3JlYy1udW1iZXI+PGZvcmVpZ24ta2V5cz48a2V5IGFwcD0iRU4iIGRiLWlkPSIy
MnA1ZnBzeDg5c3Q5cGU5OXY1eHMyeDFkMmRleDVyd3Q1OTAiIHRpbWVzdGFtcD0iMTM5MTE3MDAx
NCI+OTM4NTwva2V5PjwvZm9yZWlnbi1rZXlzPjxyZWYtdHlwZSBuYW1lPSJKb3VybmFsIEFydGlj
bGUiPjE3PC9yZWYtdHlwZT48Y29udHJpYnV0b3JzPjxhdXRob3JzPjxhdXRob3I+QmlzZ3JvdmUs
IEIuIFcuPC9hdXRob3I+PGF1dGhvcj5TbmFyciwgQi4gUy48L2F1dGhvcj48YXV0aG9yPkVtcmF6
aWFuLCBBLjwvYXV0aG9yPjxhdXRob3I+WW9zdCwgSC4gSi48L2F1dGhvcj48L2F1dGhvcnM+PC9j
b250cmlidXRvcnM+PGF1dGgtYWRkcmVzcz5IdW50c21hbiBDYW5jZXIgSW5zdGl0dXRlIENlbnRl
ciBmb3IgQ2hpbGRyZW4sIERlcGFydG1lbnQgb2YgT25jb2xvZ2ljYWwgU2NpZW5jZXMsIFVuaXZl
cnNpdHkgb2YgVXRhaCwgU2FsdCBMYWtlIENpdHksIFVUIDg0MTEyLCBVU0EuPC9hdXRoLWFkZHJl
c3M+PHRpdGxlcz48dGl0bGU+UG9sYXJpcyBhbmQgUG9seWN5c3Rpbi0yIGluIGRvcnNhbCBmb3Jl
cnVubmVyIGNlbGxzIGFuZCBLdXBmZmVyJmFwb3M7cyB2ZXNpY2xlIGFyZSByZXF1aXJlZCBmb3Ig
c3BlY2lmaWNhdGlvbiBvZiB0aGUgemVicmFmaXNoIGxlZnQtcmlnaHQgYXhpczwvdGl0bGU+PHNl
Y29uZGFyeS10aXRsZT5EZXYgQmlvbDwvc2Vjb25kYXJ5LXRpdGxlPjxhbHQtdGl0bGU+RGV2ZWxv
cG1lbnRhbCBiaW9sb2d5PC9hbHQtdGl0bGU+PC90aXRsZXM+PHBlcmlvZGljYWw+PGZ1bGwtdGl0
bGU+RGV2IEJpb2w8L2Z1bGwtdGl0bGU+PC9wZXJpb2RpY2FsPjxhbHQtcGVyaW9kaWNhbD48ZnVs
bC10aXRsZT5EZXYgQmlvbDwvZnVsbC10aXRsZT48YWJici0xPkRldmVsb3BtZW50YWwgYmlvbG9n
eTwvYWJici0xPjwvYWx0LXBlcmlvZGljYWw+PHBhZ2VzPjI3NC04ODwvcGFnZXM+PHZvbHVtZT4y
ODc8L3ZvbHVtZT48bnVtYmVyPjI8L251bWJlcj48a2V5d29yZHM+PGtleXdvcmQ+QW5pbWFsczwv
a2V5d29yZD48a2V5d29yZD5Cb2R5IFBhdHRlcm5pbmc8L2tleXdvcmQ+PGtleXdvcmQ+Q2lsaWEv
bWV0YWJvbGlzbTwva2V5d29yZD48a2V5d29yZD5HZW5lIEV4cHJlc3Npb24gUmVndWxhdGlvbiwg
RGV2ZWxvcG1lbnRhbDwva2V5d29yZD48a2V5d29yZD5MZWZ0LVJpZ2h0IERldGVybWluYXRpb24g
RmFjdG9yczwva2V5d29yZD48a2V5d29yZD5NZW1icmFuZSBQcm90ZWlucy9nZW5ldGljcy8qbWV0
YWJvbGlzbTwva2V5d29yZD48a2V5d29yZD5NaWNlPC9rZXl3b3JkPjxrZXl3b3JkPk11dGF0aW9u
PC9rZXl3b3JkPjxrZXl3b3JkPlRSUFAgQ2F0aW9uIENoYW5uZWxzPC9rZXl3b3JkPjxrZXl3b3Jk
PlRyYW5zZm9ybWluZyBHcm93dGggRmFjdG9yIGJldGEvbWV0YWJvbGlzbTwva2V5d29yZD48a2V5
d29yZD5UdW1vciBTdXBwcmVzc29yIFByb3RlaW5zL2dlbmV0aWNzPC9rZXl3b3JkPjxrZXl3b3Jk
PlplYnJhZmlzaC8qZW1icnlvbG9neS9nZW5ldGljcy9tZXRhYm9saXNtPC9rZXl3b3JkPjxrZXl3
b3JkPlplYnJhZmlzaCBQcm90ZWlucy9nZW5ldGljcy8qbWV0YWJvbGlzbTwva2V5d29yZD48L2tl
eXdvcmRzPjxkYXRlcz48eWVhcj4yMDA1PC95ZWFyPjxwdWItZGF0ZXM+PGRhdGU+Tm92IDE1PC9k
YXRlPjwvcHViLWRhdGVzPjwvZGF0ZXM+PGlzYm4+MDAxMi0xNjA2IChQcmludCkmI3hEOzAwMTIt
MTYwNiAoTGlua2luZyk8L2lzYm4+PGFjY2Vzc2lvbi1udW0+MTYyMTYyMzk8L2FjY2Vzc2lvbi1u
dW0+PHVybHM+PHJlbGF0ZWQtdXJscz48dXJsPmh0dHA6Ly93d3cubmNiaS5ubG0ubmloLmdvdi9w
dWJtZWQvMTYyMTYyMzk8L3VybD48L3JlbGF0ZWQtdXJscz48L3VybHM+PGVsZWN0cm9uaWMtcmVz
b3VyY2UtbnVtPjEwLjEwMTYvai55ZGJpby4yMDA1LjA4LjA0NzwvZWxlY3Ryb25pYy1yZXNvdXJj
ZS1udW0+PC9yZWNvcmQ+PC9DaXRlPjxDaXRlPjxBdXRob3I+RmVsZG1hbjwvQXV0aG9yPjxZZWFy
PjIwMDE8L1llYXI+PFJlY051bT45Mzg0PC9SZWNOdW0+PHJlY29yZD48cmVjLW51bWJlcj45Mzg0
PC9yZWMtbnVtYmVyPjxmb3JlaWduLWtleXM+PGtleSBhcHA9IkVOIiBkYi1pZD0iMjJwNWZwc3g4
OXN0OXBlOTl2NXhzMngxZDJkZXg1cnd0NTkwIiB0aW1lc3RhbXA9IjEzOTExNjk3NzciPjkzODQ8
L2tleT48L2ZvcmVpZ24ta2V5cz48cmVmLXR5cGUgbmFtZT0iSm91cm5hbCBBcnRpY2xlIj4xNzwv
cmVmLXR5cGU+PGNvbnRyaWJ1dG9ycz48YXV0aG9ycz48YXV0aG9yPkZlbGRtYW4sIEIuPC9hdXRo
b3I+PGF1dGhvcj5TdGVtcGxlLCBELiBMLjwvYXV0aG9yPjwvYXV0aG9ycz48L2NvbnRyaWJ1dG9y
cz48YXV0aC1hZGRyZXNzPlRoZSBOYXRpb25hbCBJbnN0aXR1dGUgZm9yIE1lZGljYWwgUmVzZWFy
Y2gsIERpdmlzaW9uIG9mIERldmVsb3BtZW50YWwgQmlvbG9neSwgTG9uZG9uLCBVbml0ZWQgS2lu
Z2RvbS48L2F1dGgtYWRkcmVzcz48dGl0bGVzPjx0aXRsZT5Nb3JwaG9saW5vIHBoZW5vY29waWVz
IG9mIHNxdCwgb2VwLCBhbmQgbnRsIG11dGF0aW9uczwvdGl0bGU+PHNlY29uZGFyeS10aXRsZT5H
ZW5lc2lzPC9zZWNvbmRhcnktdGl0bGU+PGFsdC10aXRsZT5HZW5lc2lzPC9hbHQtdGl0bGU+PC90
aXRsZXM+PHBlcmlvZGljYWw+PGZ1bGwtdGl0bGU+R2VuZXNpczwvZnVsbC10aXRsZT48YWJici0x
PkdlbmVzaXM8L2FiYnItMT48L3BlcmlvZGljYWw+PGFsdC1wZXJpb2RpY2FsPjxmdWxsLXRpdGxl
PkdlbmVzaXM8L2Z1bGwtdGl0bGU+PGFiYnItMT5HZW5lc2lzPC9hYmJyLTE+PC9hbHQtcGVyaW9k
aWNhbD48cGFnZXM+MTc1LTc8L3BhZ2VzPjx2b2x1bWU+MzA8L3ZvbHVtZT48bnVtYmVyPjM8L251
bWJlcj48a2V5d29yZHM+PGtleXdvcmQ+QW5pbWFsczwva2V5d29yZD48a2V5d29yZD5HZW5lIEV4
cHJlc3Npb248L2tleXdvcmQ+PGtleXdvcmQ+SG9tZW9kb21haW4gUHJvdGVpbnMvKmdlbmV0aWNz
L21ldGFib2xpc208L2tleXdvcmQ+PGtleXdvcmQ+TXV0YXRpb24vKmdlbmV0aWNzPC9rZXl3b3Jk
PjxrZXl3b3JkPk5vZGFsIFNpZ25hbGluZyBMaWdhbmRzPC9rZXl3b3JkPjxrZXl3b3JkPk9saWdv
bnVjbGVvdGlkZXMsIEFudGlzZW5zZS8qZ2VuZXRpY3M8L2tleXdvcmQ+PGtleXdvcmQ+UGhlbm90
eXBlPC9rZXl3b3JkPjxrZXl3b3JkPlQtQm94IERvbWFpbiBQcm90ZWlucy8qZ2VuZXRpY3MvbWV0
YWJvbGlzbTwva2V5d29yZD48a2V5d29yZD5UcmFuc2NyaXB0aW9uIEZhY3RvcnMvKmdlbmV0aWNz
L21ldGFib2xpc208L2tleXdvcmQ+PGtleXdvcmQ+VHJhbnNmb3JtaW5nIEdyb3d0aCBGYWN0b3Ig
YmV0YS8qZ2VuZXRpY3MvbWV0YWJvbGlzbTwva2V5d29yZD48a2V5d29yZD5aZWJyYWZpc2gvKmVt
YnJ5b2xvZ3kvKmdlbmV0aWNzPC9rZXl3b3JkPjxrZXl3b3JkPlplYnJhZmlzaCBQcm90ZWlucy8q
Z2VuZXRpY3MvbWV0YWJvbGlzbTwva2V5d29yZD48L2tleXdvcmRzPjxkYXRlcz48eWVhcj4yMDAx
PC95ZWFyPjxwdWItZGF0ZXM+PGRhdGU+SnVsPC9kYXRlPjwvcHViLWRhdGVzPjwvZGF0ZXM+PGlz
Ym4+MTUyNi05NTRYIChQcmludCkmI3hEOzE1MjYtOTU0WCAoTGlua2luZyk8L2lzYm4+PGFjY2Vz
c2lvbi1udW0+MTE0Nzc3MDE8L2FjY2Vzc2lvbi1udW0+PHVybHM+PHJlbGF0ZWQtdXJscz48dXJs
Pmh0dHA6Ly93d3cubmNiaS5ubG0ubmloLmdvdi9wdWJtZWQvMTE0Nzc3MDE8L3VybD48L3JlbGF0
ZWQtdXJscz48L3VybHM+PC9yZWNvcmQ+PC9DaXRlPjwvRW5kTm90ZT4A
</w:fldData>
              </w:fldChar>
            </w:r>
            <w:r w:rsidR="00AD49EB" w:rsidRPr="00E6172C">
              <w:rPr>
                <w:rFonts w:cs="Arial"/>
                <w:bCs/>
                <w:sz w:val="20"/>
                <w:szCs w:val="20"/>
                <w:lang w:val="en-GB" w:eastAsia="zh-CN"/>
              </w:rPr>
              <w:instrText xml:space="preserve"> ADDIN EN.CITE </w:instrText>
            </w:r>
            <w:r w:rsidR="00AD49EB" w:rsidRPr="00E6172C">
              <w:rPr>
                <w:rFonts w:cs="Arial"/>
                <w:bCs/>
                <w:sz w:val="20"/>
                <w:szCs w:val="20"/>
                <w:lang w:val="en-GB" w:eastAsia="zh-CN"/>
              </w:rPr>
              <w:fldChar w:fldCharType="begin">
                <w:fldData xml:space="preserve">PEVuZE5vdGU+PENpdGU+PEF1dGhvcj5CaXNncm92ZTwvQXV0aG9yPjxZZWFyPjIwMDU8L1llYXI+
PFJlY051bT45Mzg1PC9SZWNOdW0+PERpc3BsYXlUZXh0PihCaXNncm92ZSBldCBhbC4sIDIwMDU7
IEZlbGRtYW4gYW5kIFN0ZW1wbGUsIDIwMDEpPC9EaXNwbGF5VGV4dD48cmVjb3JkPjxyZWMtbnVt
YmVyPjkzODU8L3JlYy1udW1iZXI+PGZvcmVpZ24ta2V5cz48a2V5IGFwcD0iRU4iIGRiLWlkPSIy
MnA1ZnBzeDg5c3Q5cGU5OXY1eHMyeDFkMmRleDVyd3Q1OTAiIHRpbWVzdGFtcD0iMTM5MTE3MDAx
NCI+OTM4NTwva2V5PjwvZm9yZWlnbi1rZXlzPjxyZWYtdHlwZSBuYW1lPSJKb3VybmFsIEFydGlj
bGUiPjE3PC9yZWYtdHlwZT48Y29udHJpYnV0b3JzPjxhdXRob3JzPjxhdXRob3I+QmlzZ3JvdmUs
IEIuIFcuPC9hdXRob3I+PGF1dGhvcj5TbmFyciwgQi4gUy48L2F1dGhvcj48YXV0aG9yPkVtcmF6
aWFuLCBBLjwvYXV0aG9yPjxhdXRob3I+WW9zdCwgSC4gSi48L2F1dGhvcj48L2F1dGhvcnM+PC9j
b250cmlidXRvcnM+PGF1dGgtYWRkcmVzcz5IdW50c21hbiBDYW5jZXIgSW5zdGl0dXRlIENlbnRl
ciBmb3IgQ2hpbGRyZW4sIERlcGFydG1lbnQgb2YgT25jb2xvZ2ljYWwgU2NpZW5jZXMsIFVuaXZl
cnNpdHkgb2YgVXRhaCwgU2FsdCBMYWtlIENpdHksIFVUIDg0MTEyLCBVU0EuPC9hdXRoLWFkZHJl
c3M+PHRpdGxlcz48dGl0bGU+UG9sYXJpcyBhbmQgUG9seWN5c3Rpbi0yIGluIGRvcnNhbCBmb3Jl
cnVubmVyIGNlbGxzIGFuZCBLdXBmZmVyJmFwb3M7cyB2ZXNpY2xlIGFyZSByZXF1aXJlZCBmb3Ig
c3BlY2lmaWNhdGlvbiBvZiB0aGUgemVicmFmaXNoIGxlZnQtcmlnaHQgYXhpczwvdGl0bGU+PHNl
Y29uZGFyeS10aXRsZT5EZXYgQmlvbDwvc2Vjb25kYXJ5LXRpdGxlPjxhbHQtdGl0bGU+RGV2ZWxv
cG1lbnRhbCBiaW9sb2d5PC9hbHQtdGl0bGU+PC90aXRsZXM+PHBlcmlvZGljYWw+PGZ1bGwtdGl0
bGU+RGV2IEJpb2w8L2Z1bGwtdGl0bGU+PC9wZXJpb2RpY2FsPjxhbHQtcGVyaW9kaWNhbD48ZnVs
bC10aXRsZT5EZXYgQmlvbDwvZnVsbC10aXRsZT48YWJici0xPkRldmVsb3BtZW50YWwgYmlvbG9n
eTwvYWJici0xPjwvYWx0LXBlcmlvZGljYWw+PHBhZ2VzPjI3NC04ODwvcGFnZXM+PHZvbHVtZT4y
ODc8L3ZvbHVtZT48bnVtYmVyPjI8L251bWJlcj48a2V5d29yZHM+PGtleXdvcmQ+QW5pbWFsczwv
a2V5d29yZD48a2V5d29yZD5Cb2R5IFBhdHRlcm5pbmc8L2tleXdvcmQ+PGtleXdvcmQ+Q2lsaWEv
bWV0YWJvbGlzbTwva2V5d29yZD48a2V5d29yZD5HZW5lIEV4cHJlc3Npb24gUmVndWxhdGlvbiwg
RGV2ZWxvcG1lbnRhbDwva2V5d29yZD48a2V5d29yZD5MZWZ0LVJpZ2h0IERldGVybWluYXRpb24g
RmFjdG9yczwva2V5d29yZD48a2V5d29yZD5NZW1icmFuZSBQcm90ZWlucy9nZW5ldGljcy8qbWV0
YWJvbGlzbTwva2V5d29yZD48a2V5d29yZD5NaWNlPC9rZXl3b3JkPjxrZXl3b3JkPk11dGF0aW9u
PC9rZXl3b3JkPjxrZXl3b3JkPlRSUFAgQ2F0aW9uIENoYW5uZWxzPC9rZXl3b3JkPjxrZXl3b3Jk
PlRyYW5zZm9ybWluZyBHcm93dGggRmFjdG9yIGJldGEvbWV0YWJvbGlzbTwva2V5d29yZD48a2V5
d29yZD5UdW1vciBTdXBwcmVzc29yIFByb3RlaW5zL2dlbmV0aWNzPC9rZXl3b3JkPjxrZXl3b3Jk
PlplYnJhZmlzaC8qZW1icnlvbG9neS9nZW5ldGljcy9tZXRhYm9saXNtPC9rZXl3b3JkPjxrZXl3
b3JkPlplYnJhZmlzaCBQcm90ZWlucy9nZW5ldGljcy8qbWV0YWJvbGlzbTwva2V5d29yZD48L2tl
eXdvcmRzPjxkYXRlcz48eWVhcj4yMDA1PC95ZWFyPjxwdWItZGF0ZXM+PGRhdGU+Tm92IDE1PC9k
YXRlPjwvcHViLWRhdGVzPjwvZGF0ZXM+PGlzYm4+MDAxMi0xNjA2IChQcmludCkmI3hEOzAwMTIt
MTYwNiAoTGlua2luZyk8L2lzYm4+PGFjY2Vzc2lvbi1udW0+MTYyMTYyMzk8L2FjY2Vzc2lvbi1u
dW0+PHVybHM+PHJlbGF0ZWQtdXJscz48dXJsPmh0dHA6Ly93d3cubmNiaS5ubG0ubmloLmdvdi9w
dWJtZWQvMTYyMTYyMzk8L3VybD48L3JlbGF0ZWQtdXJscz48L3VybHM+PGVsZWN0cm9uaWMtcmVz
b3VyY2UtbnVtPjEwLjEwMTYvai55ZGJpby4yMDA1LjA4LjA0NzwvZWxlY3Ryb25pYy1yZXNvdXJj
ZS1udW0+PC9yZWNvcmQ+PC9DaXRlPjxDaXRlPjxBdXRob3I+RmVsZG1hbjwvQXV0aG9yPjxZZWFy
PjIwMDE8L1llYXI+PFJlY051bT45Mzg0PC9SZWNOdW0+PHJlY29yZD48cmVjLW51bWJlcj45Mzg0
PC9yZWMtbnVtYmVyPjxmb3JlaWduLWtleXM+PGtleSBhcHA9IkVOIiBkYi1pZD0iMjJwNWZwc3g4
OXN0OXBlOTl2NXhzMngxZDJkZXg1cnd0NTkwIiB0aW1lc3RhbXA9IjEzOTExNjk3NzciPjkzODQ8
L2tleT48L2ZvcmVpZ24ta2V5cz48cmVmLXR5cGUgbmFtZT0iSm91cm5hbCBBcnRpY2xlIj4xNzwv
cmVmLXR5cGU+PGNvbnRyaWJ1dG9ycz48YXV0aG9ycz48YXV0aG9yPkZlbGRtYW4sIEIuPC9hdXRo
b3I+PGF1dGhvcj5TdGVtcGxlLCBELiBMLjwvYXV0aG9yPjwvYXV0aG9ycz48L2NvbnRyaWJ1dG9y
cz48YXV0aC1hZGRyZXNzPlRoZSBOYXRpb25hbCBJbnN0aXR1dGUgZm9yIE1lZGljYWwgUmVzZWFy
Y2gsIERpdmlzaW9uIG9mIERldmVsb3BtZW50YWwgQmlvbG9neSwgTG9uZG9uLCBVbml0ZWQgS2lu
Z2RvbS48L2F1dGgtYWRkcmVzcz48dGl0bGVzPjx0aXRsZT5Nb3JwaG9saW5vIHBoZW5vY29waWVz
IG9mIHNxdCwgb2VwLCBhbmQgbnRsIG11dGF0aW9uczwvdGl0bGU+PHNlY29uZGFyeS10aXRsZT5H
ZW5lc2lzPC9zZWNvbmRhcnktdGl0bGU+PGFsdC10aXRsZT5HZW5lc2lzPC9hbHQtdGl0bGU+PC90
aXRsZXM+PHBlcmlvZGljYWw+PGZ1bGwtdGl0bGU+R2VuZXNpczwvZnVsbC10aXRsZT48YWJici0x
PkdlbmVzaXM8L2FiYnItMT48L3BlcmlvZGljYWw+PGFsdC1wZXJpb2RpY2FsPjxmdWxsLXRpdGxl
PkdlbmVzaXM8L2Z1bGwtdGl0bGU+PGFiYnItMT5HZW5lc2lzPC9hYmJyLTE+PC9hbHQtcGVyaW9k
aWNhbD48cGFnZXM+MTc1LTc8L3BhZ2VzPjx2b2x1bWU+MzA8L3ZvbHVtZT48bnVtYmVyPjM8L251
bWJlcj48a2V5d29yZHM+PGtleXdvcmQ+QW5pbWFsczwva2V5d29yZD48a2V5d29yZD5HZW5lIEV4
cHJlc3Npb248L2tleXdvcmQ+PGtleXdvcmQ+SG9tZW9kb21haW4gUHJvdGVpbnMvKmdlbmV0aWNz
L21ldGFib2xpc208L2tleXdvcmQ+PGtleXdvcmQ+TXV0YXRpb24vKmdlbmV0aWNzPC9rZXl3b3Jk
PjxrZXl3b3JkPk5vZGFsIFNpZ25hbGluZyBMaWdhbmRzPC9rZXl3b3JkPjxrZXl3b3JkPk9saWdv
bnVjbGVvdGlkZXMsIEFudGlzZW5zZS8qZ2VuZXRpY3M8L2tleXdvcmQ+PGtleXdvcmQ+UGhlbm90
eXBlPC9rZXl3b3JkPjxrZXl3b3JkPlQtQm94IERvbWFpbiBQcm90ZWlucy8qZ2VuZXRpY3MvbWV0
YWJvbGlzbTwva2V5d29yZD48a2V5d29yZD5UcmFuc2NyaXB0aW9uIEZhY3RvcnMvKmdlbmV0aWNz
L21ldGFib2xpc208L2tleXdvcmQ+PGtleXdvcmQ+VHJhbnNmb3JtaW5nIEdyb3d0aCBGYWN0b3Ig
YmV0YS8qZ2VuZXRpY3MvbWV0YWJvbGlzbTwva2V5d29yZD48a2V5d29yZD5aZWJyYWZpc2gvKmVt
YnJ5b2xvZ3kvKmdlbmV0aWNzPC9rZXl3b3JkPjxrZXl3b3JkPlplYnJhZmlzaCBQcm90ZWlucy8q
Z2VuZXRpY3MvbWV0YWJvbGlzbTwva2V5d29yZD48L2tleXdvcmRzPjxkYXRlcz48eWVhcj4yMDAx
PC95ZWFyPjxwdWItZGF0ZXM+PGRhdGU+SnVsPC9kYXRlPjwvcHViLWRhdGVzPjwvZGF0ZXM+PGlz
Ym4+MTUyNi05NTRYIChQcmludCkmI3hEOzE1MjYtOTU0WCAoTGlua2luZyk8L2lzYm4+PGFjY2Vz
c2lvbi1udW0+MTE0Nzc3MDE8L2FjY2Vzc2lvbi1udW0+PHVybHM+PHJlbGF0ZWQtdXJscz48dXJs
Pmh0dHA6Ly93d3cubmNiaS5ubG0ubmloLmdvdi9wdWJtZWQvMTE0Nzc3MDE8L3VybD48L3JlbGF0
ZWQtdXJscz48L3VybHM+PC9yZWNvcmQ+PC9DaXRlPjwvRW5kTm90ZT4A
</w:fldData>
              </w:fldChar>
            </w:r>
            <w:r w:rsidR="00AD49EB" w:rsidRPr="00E6172C">
              <w:rPr>
                <w:rFonts w:cs="Arial"/>
                <w:bCs/>
                <w:sz w:val="20"/>
                <w:szCs w:val="20"/>
                <w:lang w:val="en-GB" w:eastAsia="zh-CN"/>
              </w:rPr>
              <w:instrText xml:space="preserve"> ADDIN EN.CITE.DATA </w:instrText>
            </w:r>
            <w:r w:rsidR="00AD49EB" w:rsidRPr="00E6172C">
              <w:rPr>
                <w:rFonts w:cs="Arial"/>
                <w:bCs/>
                <w:sz w:val="20"/>
                <w:szCs w:val="20"/>
                <w:lang w:val="en-GB" w:eastAsia="zh-CN"/>
              </w:rPr>
            </w:r>
            <w:r w:rsidR="00AD49EB" w:rsidRPr="00E6172C">
              <w:rPr>
                <w:rFonts w:cs="Arial"/>
                <w:bCs/>
                <w:sz w:val="20"/>
                <w:szCs w:val="20"/>
                <w:lang w:val="en-GB" w:eastAsia="zh-CN"/>
              </w:rPr>
              <w:fldChar w:fldCharType="end"/>
            </w:r>
            <w:r w:rsidRPr="00E6172C">
              <w:rPr>
                <w:rFonts w:cs="Arial"/>
                <w:bCs/>
                <w:sz w:val="20"/>
                <w:szCs w:val="20"/>
                <w:lang w:val="en-GB" w:eastAsia="zh-CN"/>
              </w:rPr>
            </w:r>
            <w:r w:rsidRPr="00E6172C">
              <w:rPr>
                <w:rFonts w:cs="Arial"/>
                <w:bCs/>
                <w:sz w:val="20"/>
                <w:szCs w:val="20"/>
                <w:lang w:val="en-GB" w:eastAsia="zh-CN"/>
              </w:rPr>
              <w:fldChar w:fldCharType="separate"/>
            </w:r>
            <w:r w:rsidR="00F926CE" w:rsidRPr="00E6172C">
              <w:rPr>
                <w:rFonts w:cs="Arial"/>
                <w:bCs/>
                <w:noProof/>
                <w:sz w:val="20"/>
                <w:szCs w:val="20"/>
                <w:lang w:val="en-GB" w:eastAsia="zh-CN"/>
              </w:rPr>
              <w:t>(Bisgrove et al., 2005; Feldman and Stemple, 2001)</w:t>
            </w:r>
            <w:r w:rsidRPr="00E6172C">
              <w:rPr>
                <w:rFonts w:cs="Arial"/>
                <w:bCs/>
                <w:sz w:val="20"/>
                <w:szCs w:val="20"/>
                <w:lang w:val="en-GB" w:eastAsia="zh-CN"/>
              </w:rPr>
              <w:fldChar w:fldCharType="end"/>
            </w:r>
          </w:p>
        </w:tc>
      </w:tr>
      <w:tr w:rsidR="00600AB0" w:rsidRPr="00E6172C" w14:paraId="2D43DCAB" w14:textId="77777777" w:rsidTr="00E7339C">
        <w:tc>
          <w:tcPr>
            <w:tcW w:w="1388" w:type="dxa"/>
            <w:gridSpan w:val="2"/>
            <w:shd w:val="clear" w:color="auto" w:fill="auto"/>
          </w:tcPr>
          <w:p w14:paraId="26841C77" w14:textId="77777777" w:rsidR="00246C95" w:rsidRPr="00E6172C" w:rsidRDefault="00246C95" w:rsidP="00AB3F4D">
            <w:pPr>
              <w:widowControl w:val="0"/>
              <w:autoSpaceDE w:val="0"/>
              <w:autoSpaceDN w:val="0"/>
              <w:adjustRightInd w:val="0"/>
              <w:spacing w:line="360" w:lineRule="auto"/>
              <w:jc w:val="both"/>
              <w:rPr>
                <w:rFonts w:cs="Arial"/>
                <w:sz w:val="22"/>
                <w:szCs w:val="20"/>
                <w:lang w:val="en-GB" w:eastAsia="zh-CN"/>
              </w:rPr>
            </w:pPr>
            <w:r w:rsidRPr="00E6172C">
              <w:rPr>
                <w:rFonts w:cs="Arial"/>
                <w:sz w:val="22"/>
                <w:szCs w:val="20"/>
                <w:lang w:val="en-GB" w:eastAsia="zh-CN"/>
              </w:rPr>
              <w:t>control</w:t>
            </w:r>
          </w:p>
        </w:tc>
        <w:tc>
          <w:tcPr>
            <w:tcW w:w="4742" w:type="dxa"/>
            <w:gridSpan w:val="2"/>
            <w:shd w:val="clear" w:color="auto" w:fill="auto"/>
          </w:tcPr>
          <w:p w14:paraId="3544D8BF" w14:textId="77777777" w:rsidR="00246C95" w:rsidRPr="00E6172C" w:rsidRDefault="00246C95" w:rsidP="00AB3F4D">
            <w:pPr>
              <w:widowControl w:val="0"/>
              <w:autoSpaceDE w:val="0"/>
              <w:autoSpaceDN w:val="0"/>
              <w:adjustRightInd w:val="0"/>
              <w:spacing w:line="360" w:lineRule="auto"/>
              <w:jc w:val="both"/>
              <w:rPr>
                <w:rFonts w:cs="Arial"/>
                <w:sz w:val="18"/>
                <w:szCs w:val="18"/>
                <w:lang w:val="en-GB" w:eastAsia="zh-CN"/>
              </w:rPr>
            </w:pPr>
            <w:r w:rsidRPr="00E6172C">
              <w:rPr>
                <w:rFonts w:cs="Arial"/>
                <w:sz w:val="18"/>
                <w:szCs w:val="18"/>
                <w:lang w:val="en-GB" w:eastAsia="zh-CN"/>
              </w:rPr>
              <w:t>5’-</w:t>
            </w:r>
            <w:r w:rsidRPr="00E6172C">
              <w:rPr>
                <w:rFonts w:cs="Arial"/>
                <w:sz w:val="18"/>
                <w:szCs w:val="18"/>
                <w:lang w:val="en-GB"/>
              </w:rPr>
              <w:t>CCTCCTACCTCAGTTACAATTTATA</w:t>
            </w:r>
            <w:r w:rsidRPr="00E6172C">
              <w:rPr>
                <w:rFonts w:cs="Arial"/>
                <w:sz w:val="18"/>
                <w:szCs w:val="18"/>
                <w:lang w:val="en-GB" w:eastAsia="zh-CN"/>
              </w:rPr>
              <w:t xml:space="preserve"> -3’</w:t>
            </w:r>
          </w:p>
        </w:tc>
        <w:tc>
          <w:tcPr>
            <w:tcW w:w="2099" w:type="dxa"/>
            <w:shd w:val="clear" w:color="auto" w:fill="auto"/>
          </w:tcPr>
          <w:p w14:paraId="2D3BF739" w14:textId="284B97DF" w:rsidR="00246C95" w:rsidRPr="00E6172C" w:rsidRDefault="00246C95" w:rsidP="00AB3F4D">
            <w:pPr>
              <w:widowControl w:val="0"/>
              <w:autoSpaceDE w:val="0"/>
              <w:autoSpaceDN w:val="0"/>
              <w:adjustRightInd w:val="0"/>
              <w:spacing w:line="360" w:lineRule="auto"/>
              <w:jc w:val="both"/>
              <w:rPr>
                <w:rFonts w:cs="Arial"/>
                <w:sz w:val="18"/>
                <w:szCs w:val="18"/>
                <w:lang w:val="en-GB" w:eastAsia="zh-CN"/>
              </w:rPr>
            </w:pPr>
            <w:r w:rsidRPr="00E6172C">
              <w:rPr>
                <w:rFonts w:cs="Arial"/>
                <w:sz w:val="18"/>
                <w:szCs w:val="18"/>
                <w:lang w:val="en-GB" w:eastAsia="zh-CN"/>
              </w:rPr>
              <w:t>3-6</w:t>
            </w:r>
            <w:r w:rsidR="00D306AC" w:rsidRPr="00E6172C">
              <w:rPr>
                <w:rFonts w:cs="Arial"/>
                <w:sz w:val="18"/>
                <w:szCs w:val="18"/>
                <w:lang w:val="en-GB" w:eastAsia="zh-CN"/>
              </w:rPr>
              <w:t xml:space="preserve">       </w:t>
            </w:r>
          </w:p>
        </w:tc>
        <w:tc>
          <w:tcPr>
            <w:tcW w:w="1624" w:type="dxa"/>
            <w:gridSpan w:val="2"/>
            <w:shd w:val="clear" w:color="auto" w:fill="auto"/>
          </w:tcPr>
          <w:p w14:paraId="70880565" w14:textId="70BB50C2" w:rsidR="00246C95" w:rsidRPr="00E6172C" w:rsidRDefault="00767571" w:rsidP="00AB3F4D">
            <w:pPr>
              <w:widowControl w:val="0"/>
              <w:autoSpaceDE w:val="0"/>
              <w:autoSpaceDN w:val="0"/>
              <w:adjustRightInd w:val="0"/>
              <w:spacing w:line="360" w:lineRule="auto"/>
              <w:jc w:val="both"/>
              <w:rPr>
                <w:rFonts w:cs="Arial"/>
                <w:bCs/>
                <w:sz w:val="20"/>
                <w:szCs w:val="20"/>
                <w:lang w:val="en-GB" w:eastAsia="zh-CN"/>
              </w:rPr>
            </w:pPr>
            <w:r w:rsidRPr="00E6172C">
              <w:rPr>
                <w:rFonts w:cs="Arial"/>
                <w:bCs/>
                <w:sz w:val="20"/>
                <w:szCs w:val="20"/>
                <w:lang w:val="en-GB" w:eastAsia="zh-CN"/>
              </w:rPr>
              <w:t>Gene Tools standard</w:t>
            </w:r>
          </w:p>
        </w:tc>
      </w:tr>
      <w:tr w:rsidR="00246C95" w:rsidRPr="00E6172C" w14:paraId="72D8C270" w14:textId="77777777" w:rsidTr="00E7339C">
        <w:tc>
          <w:tcPr>
            <w:tcW w:w="9853" w:type="dxa"/>
            <w:gridSpan w:val="7"/>
            <w:shd w:val="clear" w:color="auto" w:fill="auto"/>
          </w:tcPr>
          <w:p w14:paraId="1F755208" w14:textId="3A5ECD8C" w:rsidR="00246C95" w:rsidRPr="00E6172C" w:rsidRDefault="00246C95" w:rsidP="00AB3F4D">
            <w:pPr>
              <w:widowControl w:val="0"/>
              <w:autoSpaceDE w:val="0"/>
              <w:autoSpaceDN w:val="0"/>
              <w:adjustRightInd w:val="0"/>
              <w:spacing w:line="360" w:lineRule="auto"/>
              <w:jc w:val="both"/>
              <w:rPr>
                <w:rFonts w:cs="Arial"/>
                <w:b/>
                <w:sz w:val="20"/>
                <w:szCs w:val="20"/>
                <w:lang w:val="en-GB" w:eastAsia="zh-CN"/>
              </w:rPr>
            </w:pPr>
            <w:r w:rsidRPr="00E6172C">
              <w:rPr>
                <w:rFonts w:cs="Arial"/>
                <w:b/>
                <w:sz w:val="22"/>
                <w:szCs w:val="20"/>
                <w:lang w:val="en-GB" w:eastAsia="zh-CN"/>
              </w:rPr>
              <w:t>Primers</w:t>
            </w:r>
            <w:r w:rsidR="00675AD4" w:rsidRPr="00E6172C">
              <w:rPr>
                <w:rFonts w:cs="Arial"/>
                <w:b/>
                <w:sz w:val="22"/>
                <w:szCs w:val="20"/>
                <w:lang w:val="en-GB" w:eastAsia="zh-CN"/>
              </w:rPr>
              <w:t xml:space="preserve">        </w:t>
            </w:r>
            <w:r w:rsidR="00675AD4" w:rsidRPr="00E6172C">
              <w:rPr>
                <w:rFonts w:cs="Arial"/>
                <w:bCs/>
                <w:sz w:val="20"/>
                <w:szCs w:val="20"/>
                <w:lang w:val="en-GB" w:eastAsia="zh-CN"/>
              </w:rPr>
              <w:t>(start and stop codons underlined)</w:t>
            </w:r>
          </w:p>
        </w:tc>
      </w:tr>
      <w:tr w:rsidR="00600AB0" w:rsidRPr="00E6172C" w14:paraId="436450C0" w14:textId="77777777" w:rsidTr="00E7339C">
        <w:tc>
          <w:tcPr>
            <w:tcW w:w="1328" w:type="dxa"/>
            <w:shd w:val="clear" w:color="auto" w:fill="auto"/>
          </w:tcPr>
          <w:p w14:paraId="00A8321C" w14:textId="77777777" w:rsidR="00246C95" w:rsidRPr="00E6172C" w:rsidRDefault="00246C95" w:rsidP="00AB3F4D">
            <w:pPr>
              <w:widowControl w:val="0"/>
              <w:autoSpaceDE w:val="0"/>
              <w:autoSpaceDN w:val="0"/>
              <w:adjustRightInd w:val="0"/>
              <w:spacing w:line="360" w:lineRule="auto"/>
              <w:jc w:val="both"/>
              <w:rPr>
                <w:rFonts w:cs="Arial"/>
                <w:b/>
                <w:sz w:val="22"/>
                <w:szCs w:val="20"/>
                <w:lang w:val="en-GB" w:eastAsia="zh-CN"/>
              </w:rPr>
            </w:pPr>
            <w:r w:rsidRPr="00E6172C">
              <w:rPr>
                <w:rFonts w:cs="Arial"/>
                <w:b/>
                <w:sz w:val="22"/>
                <w:szCs w:val="20"/>
                <w:lang w:val="en-GB" w:eastAsia="zh-CN"/>
              </w:rPr>
              <w:t>Gene</w:t>
            </w:r>
          </w:p>
        </w:tc>
        <w:tc>
          <w:tcPr>
            <w:tcW w:w="3426" w:type="dxa"/>
            <w:gridSpan w:val="2"/>
            <w:shd w:val="clear" w:color="auto" w:fill="auto"/>
          </w:tcPr>
          <w:p w14:paraId="4F97138B" w14:textId="46828AE8" w:rsidR="00246C95" w:rsidRPr="00E6172C" w:rsidRDefault="00246C95" w:rsidP="00AB3F4D">
            <w:pPr>
              <w:widowControl w:val="0"/>
              <w:autoSpaceDE w:val="0"/>
              <w:autoSpaceDN w:val="0"/>
              <w:adjustRightInd w:val="0"/>
              <w:spacing w:line="360" w:lineRule="auto"/>
              <w:jc w:val="both"/>
              <w:rPr>
                <w:rFonts w:cs="Arial"/>
                <w:b/>
                <w:sz w:val="22"/>
                <w:szCs w:val="20"/>
                <w:lang w:val="en-GB" w:eastAsia="zh-CN"/>
              </w:rPr>
            </w:pPr>
            <w:r w:rsidRPr="00E6172C">
              <w:rPr>
                <w:rFonts w:cs="Arial"/>
                <w:b/>
                <w:sz w:val="22"/>
                <w:szCs w:val="20"/>
                <w:lang w:val="en-GB" w:eastAsia="zh-CN"/>
              </w:rPr>
              <w:t>Forward</w:t>
            </w:r>
            <w:r w:rsidR="00675AD4" w:rsidRPr="00E6172C">
              <w:rPr>
                <w:rFonts w:cs="Arial"/>
                <w:b/>
                <w:sz w:val="22"/>
                <w:szCs w:val="20"/>
                <w:lang w:val="en-GB" w:eastAsia="zh-CN"/>
              </w:rPr>
              <w:t xml:space="preserve"> </w:t>
            </w:r>
          </w:p>
        </w:tc>
        <w:tc>
          <w:tcPr>
            <w:tcW w:w="3819" w:type="dxa"/>
            <w:gridSpan w:val="3"/>
            <w:shd w:val="clear" w:color="auto" w:fill="auto"/>
          </w:tcPr>
          <w:p w14:paraId="71D59E40" w14:textId="77777777" w:rsidR="00246C95" w:rsidRPr="00E6172C" w:rsidRDefault="00246C95">
            <w:pPr>
              <w:widowControl w:val="0"/>
              <w:autoSpaceDE w:val="0"/>
              <w:autoSpaceDN w:val="0"/>
              <w:adjustRightInd w:val="0"/>
              <w:spacing w:line="360" w:lineRule="auto"/>
              <w:jc w:val="both"/>
              <w:rPr>
                <w:rFonts w:cs="Arial"/>
                <w:b/>
                <w:sz w:val="22"/>
                <w:szCs w:val="20"/>
                <w:lang w:val="en-GB" w:eastAsia="zh-CN"/>
              </w:rPr>
            </w:pPr>
            <w:r w:rsidRPr="00E6172C">
              <w:rPr>
                <w:rFonts w:cs="Arial"/>
                <w:b/>
                <w:sz w:val="22"/>
                <w:szCs w:val="20"/>
                <w:lang w:val="en-GB" w:eastAsia="zh-CN"/>
              </w:rPr>
              <w:t>Reverse</w:t>
            </w:r>
          </w:p>
        </w:tc>
        <w:tc>
          <w:tcPr>
            <w:tcW w:w="1280" w:type="dxa"/>
            <w:shd w:val="clear" w:color="auto" w:fill="auto"/>
          </w:tcPr>
          <w:p w14:paraId="2B24F1FD" w14:textId="77777777" w:rsidR="00246C95" w:rsidRPr="00E6172C" w:rsidRDefault="00246C95" w:rsidP="00AB3F4D">
            <w:pPr>
              <w:widowControl w:val="0"/>
              <w:autoSpaceDE w:val="0"/>
              <w:autoSpaceDN w:val="0"/>
              <w:adjustRightInd w:val="0"/>
              <w:spacing w:line="360" w:lineRule="auto"/>
              <w:jc w:val="both"/>
              <w:rPr>
                <w:rFonts w:cs="Arial"/>
                <w:b/>
                <w:sz w:val="22"/>
                <w:szCs w:val="20"/>
                <w:lang w:val="en-GB" w:eastAsia="zh-CN"/>
              </w:rPr>
            </w:pPr>
            <w:r w:rsidRPr="00E6172C">
              <w:rPr>
                <w:rFonts w:cs="Arial"/>
                <w:b/>
                <w:sz w:val="22"/>
                <w:szCs w:val="20"/>
                <w:lang w:val="en-GB" w:eastAsia="zh-CN"/>
              </w:rPr>
              <w:t>Reference</w:t>
            </w:r>
          </w:p>
        </w:tc>
      </w:tr>
      <w:tr w:rsidR="00600AB0" w:rsidRPr="00E6172C" w14:paraId="7D4E20A4" w14:textId="77777777" w:rsidTr="00E7339C">
        <w:tc>
          <w:tcPr>
            <w:tcW w:w="1328" w:type="dxa"/>
            <w:shd w:val="clear" w:color="auto" w:fill="auto"/>
          </w:tcPr>
          <w:p w14:paraId="7A7AA76B" w14:textId="77777777" w:rsidR="00246C95" w:rsidRPr="00E6172C" w:rsidRDefault="00246C95" w:rsidP="00AB3F4D">
            <w:pPr>
              <w:widowControl w:val="0"/>
              <w:autoSpaceDE w:val="0"/>
              <w:autoSpaceDN w:val="0"/>
              <w:adjustRightInd w:val="0"/>
              <w:spacing w:line="360" w:lineRule="auto"/>
              <w:jc w:val="both"/>
              <w:rPr>
                <w:rFonts w:cs="Arial"/>
                <w:i/>
                <w:sz w:val="22"/>
                <w:szCs w:val="20"/>
                <w:lang w:val="en-GB" w:eastAsia="zh-CN"/>
              </w:rPr>
            </w:pPr>
            <w:r w:rsidRPr="00E6172C">
              <w:rPr>
                <w:rFonts w:cs="Arial"/>
                <w:i/>
                <w:sz w:val="22"/>
                <w:szCs w:val="20"/>
                <w:lang w:val="en-GB" w:eastAsia="zh-CN"/>
              </w:rPr>
              <w:t>fgf4</w:t>
            </w:r>
          </w:p>
        </w:tc>
        <w:tc>
          <w:tcPr>
            <w:tcW w:w="3426" w:type="dxa"/>
            <w:gridSpan w:val="2"/>
            <w:shd w:val="clear" w:color="auto" w:fill="auto"/>
          </w:tcPr>
          <w:p w14:paraId="4E75B3A0" w14:textId="792090A5" w:rsidR="00246C95" w:rsidRPr="00E6172C" w:rsidRDefault="00600AB0" w:rsidP="00E7339C">
            <w:pPr>
              <w:shd w:val="clear" w:color="auto" w:fill="FFFFFF"/>
              <w:rPr>
                <w:rFonts w:cs="Arial"/>
                <w:sz w:val="18"/>
                <w:szCs w:val="18"/>
                <w:lang w:val="en-GB"/>
              </w:rPr>
            </w:pPr>
            <w:r w:rsidRPr="00E6172C">
              <w:rPr>
                <w:rFonts w:cs="Arial"/>
                <w:sz w:val="18"/>
                <w:szCs w:val="18"/>
                <w:lang w:val="en-GB"/>
              </w:rPr>
              <w:t>5’-GAGCTCGAGCTC</w:t>
            </w:r>
            <w:r w:rsidRPr="00E6172C">
              <w:rPr>
                <w:rFonts w:cs="Arial"/>
                <w:sz w:val="18"/>
                <w:szCs w:val="18"/>
                <w:u w:val="single"/>
                <w:lang w:val="en-GB"/>
              </w:rPr>
              <w:t>ATG</w:t>
            </w:r>
            <w:r w:rsidRPr="00E6172C">
              <w:rPr>
                <w:rFonts w:cs="Arial"/>
                <w:sz w:val="18"/>
                <w:szCs w:val="18"/>
                <w:lang w:val="en-GB"/>
              </w:rPr>
              <w:t>AGTGTCC AGTCGGCCCTCTTG-3’</w:t>
            </w:r>
          </w:p>
        </w:tc>
        <w:tc>
          <w:tcPr>
            <w:tcW w:w="3819" w:type="dxa"/>
            <w:gridSpan w:val="3"/>
            <w:shd w:val="clear" w:color="auto" w:fill="auto"/>
          </w:tcPr>
          <w:p w14:paraId="328DEB99" w14:textId="77777777" w:rsidR="00246C95" w:rsidRPr="00E6172C" w:rsidRDefault="00600AB0" w:rsidP="00600AB0">
            <w:pPr>
              <w:shd w:val="clear" w:color="auto" w:fill="FFFFFF"/>
              <w:rPr>
                <w:rFonts w:cs="Arial"/>
                <w:sz w:val="18"/>
                <w:szCs w:val="18"/>
                <w:lang w:val="en-GB"/>
              </w:rPr>
            </w:pPr>
            <w:r w:rsidRPr="00E6172C">
              <w:rPr>
                <w:rFonts w:cs="Arial"/>
                <w:sz w:val="18"/>
                <w:szCs w:val="18"/>
                <w:lang w:val="en-GB"/>
              </w:rPr>
              <w:t>5’-GTCGACGTCGAC</w:t>
            </w:r>
            <w:r w:rsidRPr="00E6172C">
              <w:rPr>
                <w:rFonts w:cs="Arial"/>
                <w:sz w:val="18"/>
                <w:szCs w:val="18"/>
                <w:u w:val="single"/>
                <w:lang w:val="en-GB"/>
              </w:rPr>
              <w:t>TCA</w:t>
            </w:r>
            <w:r w:rsidRPr="00E6172C">
              <w:rPr>
                <w:rFonts w:cs="Arial"/>
                <w:sz w:val="18"/>
                <w:szCs w:val="18"/>
                <w:lang w:val="en-GB"/>
              </w:rPr>
              <w:t>AATTCTAGGCA AG-3’</w:t>
            </w:r>
          </w:p>
          <w:p w14:paraId="1478CF6E" w14:textId="4538E3F4" w:rsidR="00600AB0" w:rsidRPr="00E6172C" w:rsidRDefault="00600AB0" w:rsidP="00E7339C">
            <w:pPr>
              <w:shd w:val="clear" w:color="auto" w:fill="FFFFFF"/>
              <w:rPr>
                <w:rFonts w:cs="Arial"/>
                <w:sz w:val="18"/>
                <w:szCs w:val="18"/>
                <w:lang w:val="en-GB"/>
              </w:rPr>
            </w:pPr>
          </w:p>
        </w:tc>
        <w:tc>
          <w:tcPr>
            <w:tcW w:w="1280" w:type="dxa"/>
            <w:shd w:val="clear" w:color="auto" w:fill="auto"/>
          </w:tcPr>
          <w:p w14:paraId="79BA5B51" w14:textId="77777777" w:rsidR="00246C95" w:rsidRPr="00E6172C" w:rsidRDefault="00246C95" w:rsidP="00AB3F4D">
            <w:pPr>
              <w:widowControl w:val="0"/>
              <w:autoSpaceDE w:val="0"/>
              <w:autoSpaceDN w:val="0"/>
              <w:adjustRightInd w:val="0"/>
              <w:spacing w:line="360" w:lineRule="auto"/>
              <w:jc w:val="both"/>
              <w:rPr>
                <w:rFonts w:cs="Arial"/>
                <w:b/>
                <w:sz w:val="22"/>
                <w:szCs w:val="20"/>
                <w:lang w:val="en-GB" w:eastAsia="zh-CN"/>
              </w:rPr>
            </w:pPr>
          </w:p>
        </w:tc>
      </w:tr>
      <w:tr w:rsidR="00600AB0" w:rsidRPr="00E6172C" w14:paraId="40713DE6" w14:textId="77777777" w:rsidTr="00E7339C">
        <w:tc>
          <w:tcPr>
            <w:tcW w:w="1328" w:type="dxa"/>
            <w:shd w:val="clear" w:color="auto" w:fill="auto"/>
          </w:tcPr>
          <w:p w14:paraId="39473B46" w14:textId="77777777" w:rsidR="00246C95" w:rsidRPr="00E6172C" w:rsidRDefault="00246C95" w:rsidP="00AB3F4D">
            <w:pPr>
              <w:widowControl w:val="0"/>
              <w:autoSpaceDE w:val="0"/>
              <w:autoSpaceDN w:val="0"/>
              <w:adjustRightInd w:val="0"/>
              <w:spacing w:line="360" w:lineRule="auto"/>
              <w:jc w:val="both"/>
              <w:rPr>
                <w:rFonts w:cs="Arial"/>
                <w:sz w:val="20"/>
                <w:szCs w:val="20"/>
                <w:lang w:val="en-GB" w:eastAsia="zh-CN"/>
              </w:rPr>
            </w:pPr>
            <w:r w:rsidRPr="00E6172C">
              <w:rPr>
                <w:rFonts w:cs="Arial"/>
                <w:sz w:val="20"/>
                <w:szCs w:val="20"/>
                <w:lang w:val="en-GB" w:eastAsia="zh-CN"/>
              </w:rPr>
              <w:t>5DE_ChIP-qPCR</w:t>
            </w:r>
          </w:p>
        </w:tc>
        <w:tc>
          <w:tcPr>
            <w:tcW w:w="3426" w:type="dxa"/>
            <w:gridSpan w:val="2"/>
            <w:shd w:val="clear" w:color="auto" w:fill="auto"/>
          </w:tcPr>
          <w:p w14:paraId="7CB9C478" w14:textId="77777777" w:rsidR="00246C95" w:rsidRPr="00E6172C" w:rsidRDefault="00246C95" w:rsidP="00AB3F4D">
            <w:pPr>
              <w:widowControl w:val="0"/>
              <w:autoSpaceDE w:val="0"/>
              <w:autoSpaceDN w:val="0"/>
              <w:adjustRightInd w:val="0"/>
              <w:spacing w:line="360" w:lineRule="auto"/>
              <w:jc w:val="both"/>
              <w:rPr>
                <w:rFonts w:cs="Arial"/>
                <w:sz w:val="18"/>
                <w:szCs w:val="18"/>
                <w:lang w:val="en-GB" w:eastAsia="zh-CN"/>
              </w:rPr>
            </w:pPr>
            <w:r w:rsidRPr="00E6172C">
              <w:rPr>
                <w:rFonts w:cs="Arial"/>
                <w:sz w:val="18"/>
                <w:szCs w:val="18"/>
                <w:lang w:val="en-GB"/>
              </w:rPr>
              <w:t>5’-TTCCTCACCGTACCTTTTGC-3’</w:t>
            </w:r>
          </w:p>
        </w:tc>
        <w:tc>
          <w:tcPr>
            <w:tcW w:w="3819" w:type="dxa"/>
            <w:gridSpan w:val="3"/>
            <w:shd w:val="clear" w:color="auto" w:fill="auto"/>
          </w:tcPr>
          <w:p w14:paraId="7DB319D7" w14:textId="77777777" w:rsidR="00246C95" w:rsidRPr="00E6172C" w:rsidRDefault="00246C95">
            <w:pPr>
              <w:widowControl w:val="0"/>
              <w:autoSpaceDE w:val="0"/>
              <w:autoSpaceDN w:val="0"/>
              <w:adjustRightInd w:val="0"/>
              <w:spacing w:line="360" w:lineRule="auto"/>
              <w:jc w:val="both"/>
              <w:rPr>
                <w:rFonts w:cs="Arial"/>
                <w:sz w:val="18"/>
                <w:szCs w:val="18"/>
                <w:lang w:val="en-GB" w:eastAsia="zh-CN"/>
              </w:rPr>
            </w:pPr>
            <w:r w:rsidRPr="00E6172C">
              <w:rPr>
                <w:rFonts w:cs="Arial"/>
                <w:sz w:val="18"/>
                <w:szCs w:val="18"/>
                <w:lang w:val="en-GB"/>
              </w:rPr>
              <w:t>5’-CATTTCCCCCACAATACACC-3’</w:t>
            </w:r>
          </w:p>
        </w:tc>
        <w:tc>
          <w:tcPr>
            <w:tcW w:w="1280" w:type="dxa"/>
            <w:shd w:val="clear" w:color="auto" w:fill="auto"/>
          </w:tcPr>
          <w:p w14:paraId="5AF33CD2" w14:textId="77777777" w:rsidR="00246C95" w:rsidRPr="00E6172C" w:rsidRDefault="00246C95" w:rsidP="00AB3F4D">
            <w:pPr>
              <w:widowControl w:val="0"/>
              <w:autoSpaceDE w:val="0"/>
              <w:autoSpaceDN w:val="0"/>
              <w:adjustRightInd w:val="0"/>
              <w:spacing w:line="360" w:lineRule="auto"/>
              <w:jc w:val="both"/>
              <w:rPr>
                <w:rFonts w:cs="Arial"/>
                <w:b/>
                <w:sz w:val="20"/>
                <w:szCs w:val="20"/>
                <w:lang w:val="en-GB" w:eastAsia="zh-CN"/>
              </w:rPr>
            </w:pPr>
          </w:p>
        </w:tc>
      </w:tr>
      <w:tr w:rsidR="00600AB0" w:rsidRPr="00E6172C" w14:paraId="2CDD0AF6" w14:textId="77777777" w:rsidTr="00E7339C">
        <w:tc>
          <w:tcPr>
            <w:tcW w:w="1328" w:type="dxa"/>
            <w:shd w:val="clear" w:color="auto" w:fill="auto"/>
          </w:tcPr>
          <w:p w14:paraId="536072D3" w14:textId="77777777" w:rsidR="00246C95" w:rsidRPr="00E6172C" w:rsidRDefault="00246C95" w:rsidP="00AB3F4D">
            <w:pPr>
              <w:widowControl w:val="0"/>
              <w:autoSpaceDE w:val="0"/>
              <w:autoSpaceDN w:val="0"/>
              <w:adjustRightInd w:val="0"/>
              <w:spacing w:line="360" w:lineRule="auto"/>
              <w:jc w:val="both"/>
              <w:rPr>
                <w:rFonts w:cs="Arial"/>
                <w:sz w:val="20"/>
                <w:szCs w:val="20"/>
                <w:lang w:val="en-GB" w:eastAsia="zh-CN"/>
              </w:rPr>
            </w:pPr>
            <w:r w:rsidRPr="00E6172C">
              <w:rPr>
                <w:rFonts w:cs="Arial"/>
                <w:sz w:val="20"/>
                <w:szCs w:val="20"/>
                <w:lang w:val="en-GB" w:eastAsia="zh-CN"/>
              </w:rPr>
              <w:t>5PE1_ChIP-qPCR</w:t>
            </w:r>
          </w:p>
        </w:tc>
        <w:tc>
          <w:tcPr>
            <w:tcW w:w="3426" w:type="dxa"/>
            <w:gridSpan w:val="2"/>
            <w:shd w:val="clear" w:color="auto" w:fill="auto"/>
          </w:tcPr>
          <w:p w14:paraId="3621F36D" w14:textId="715A092B" w:rsidR="00246C95" w:rsidRPr="00E6172C" w:rsidRDefault="00246C95" w:rsidP="00AB3F4D">
            <w:pPr>
              <w:autoSpaceDE w:val="0"/>
              <w:autoSpaceDN w:val="0"/>
              <w:adjustRightInd w:val="0"/>
              <w:rPr>
                <w:rFonts w:cs="Arial"/>
                <w:sz w:val="18"/>
                <w:szCs w:val="18"/>
                <w:lang w:val="en-GB"/>
              </w:rPr>
            </w:pPr>
            <w:r w:rsidRPr="00E6172C">
              <w:rPr>
                <w:rFonts w:cs="Arial"/>
                <w:sz w:val="18"/>
                <w:szCs w:val="18"/>
                <w:lang w:val="en-GB" w:eastAsia="zh-CN"/>
              </w:rPr>
              <w:t>5’-</w:t>
            </w:r>
            <w:r w:rsidRPr="00E6172C">
              <w:rPr>
                <w:rFonts w:cs="Arial"/>
                <w:sz w:val="18"/>
                <w:szCs w:val="18"/>
                <w:lang w:val="en-GB"/>
              </w:rPr>
              <w:t>GTGCAATTTTGGCTCAGCTT-3’</w:t>
            </w:r>
          </w:p>
          <w:p w14:paraId="4F847038" w14:textId="77777777" w:rsidR="00246C95" w:rsidRPr="00E6172C" w:rsidRDefault="00246C95" w:rsidP="00AB3F4D">
            <w:pPr>
              <w:widowControl w:val="0"/>
              <w:autoSpaceDE w:val="0"/>
              <w:autoSpaceDN w:val="0"/>
              <w:adjustRightInd w:val="0"/>
              <w:spacing w:line="360" w:lineRule="auto"/>
              <w:jc w:val="both"/>
              <w:rPr>
                <w:rFonts w:cs="Arial"/>
                <w:sz w:val="18"/>
                <w:szCs w:val="18"/>
                <w:lang w:val="en-GB" w:eastAsia="zh-CN"/>
              </w:rPr>
            </w:pPr>
          </w:p>
        </w:tc>
        <w:tc>
          <w:tcPr>
            <w:tcW w:w="3819" w:type="dxa"/>
            <w:gridSpan w:val="3"/>
            <w:shd w:val="clear" w:color="auto" w:fill="auto"/>
          </w:tcPr>
          <w:p w14:paraId="26D1E318" w14:textId="261EA0F2" w:rsidR="00246C95" w:rsidRPr="00E6172C" w:rsidRDefault="00246C95">
            <w:pPr>
              <w:widowControl w:val="0"/>
              <w:autoSpaceDE w:val="0"/>
              <w:autoSpaceDN w:val="0"/>
              <w:adjustRightInd w:val="0"/>
              <w:spacing w:line="360" w:lineRule="auto"/>
              <w:jc w:val="both"/>
              <w:rPr>
                <w:rFonts w:cs="Arial"/>
                <w:sz w:val="18"/>
                <w:szCs w:val="18"/>
                <w:lang w:val="en-GB" w:eastAsia="zh-CN"/>
              </w:rPr>
            </w:pPr>
            <w:r w:rsidRPr="00E6172C">
              <w:rPr>
                <w:rFonts w:cs="Arial"/>
                <w:sz w:val="18"/>
                <w:szCs w:val="18"/>
                <w:lang w:val="en-GB" w:eastAsia="zh-CN"/>
              </w:rPr>
              <w:t>5’-</w:t>
            </w:r>
            <w:r w:rsidRPr="00E6172C">
              <w:rPr>
                <w:rFonts w:cs="Arial"/>
                <w:sz w:val="18"/>
                <w:szCs w:val="18"/>
                <w:lang w:val="en-GB"/>
              </w:rPr>
              <w:t>AGATCGGGGAACTTCGCTAT-3’</w:t>
            </w:r>
          </w:p>
        </w:tc>
        <w:tc>
          <w:tcPr>
            <w:tcW w:w="1280" w:type="dxa"/>
            <w:shd w:val="clear" w:color="auto" w:fill="auto"/>
          </w:tcPr>
          <w:p w14:paraId="5D01E5E3" w14:textId="77777777" w:rsidR="00246C95" w:rsidRPr="00E6172C" w:rsidRDefault="00246C95" w:rsidP="00AB3F4D">
            <w:pPr>
              <w:widowControl w:val="0"/>
              <w:autoSpaceDE w:val="0"/>
              <w:autoSpaceDN w:val="0"/>
              <w:adjustRightInd w:val="0"/>
              <w:spacing w:line="360" w:lineRule="auto"/>
              <w:jc w:val="both"/>
              <w:rPr>
                <w:rFonts w:cs="Arial"/>
                <w:b/>
                <w:sz w:val="20"/>
                <w:szCs w:val="20"/>
                <w:lang w:val="en-GB" w:eastAsia="zh-CN"/>
              </w:rPr>
            </w:pPr>
          </w:p>
        </w:tc>
      </w:tr>
      <w:tr w:rsidR="00600AB0" w:rsidRPr="00E6172C" w14:paraId="62AE3DC6" w14:textId="77777777" w:rsidTr="00E7339C">
        <w:tc>
          <w:tcPr>
            <w:tcW w:w="1328" w:type="dxa"/>
            <w:shd w:val="clear" w:color="auto" w:fill="auto"/>
          </w:tcPr>
          <w:p w14:paraId="36FA3C82" w14:textId="77777777" w:rsidR="00246C95" w:rsidRPr="00E6172C" w:rsidRDefault="00246C95" w:rsidP="00AB3F4D">
            <w:pPr>
              <w:pStyle w:val="NormalWeb"/>
              <w:rPr>
                <w:rFonts w:cs="Arial"/>
                <w:sz w:val="20"/>
                <w:szCs w:val="20"/>
              </w:rPr>
            </w:pPr>
            <w:r w:rsidRPr="00E6172C">
              <w:rPr>
                <w:rFonts w:ascii="Arial" w:hAnsi="Arial" w:cs="Arial"/>
                <w:sz w:val="20"/>
                <w:szCs w:val="20"/>
              </w:rPr>
              <w:t>Negative region (</w:t>
            </w:r>
            <w:proofErr w:type="spellStart"/>
            <w:r w:rsidRPr="00E6172C">
              <w:rPr>
                <w:rFonts w:ascii="Arial" w:hAnsi="Arial" w:cs="Arial"/>
                <w:i/>
                <w:iCs/>
                <w:sz w:val="20"/>
                <w:szCs w:val="20"/>
              </w:rPr>
              <w:t>rhod</w:t>
            </w:r>
            <w:proofErr w:type="spellEnd"/>
            <w:r w:rsidRPr="00E6172C">
              <w:rPr>
                <w:rFonts w:ascii="Arial" w:hAnsi="Arial" w:cs="Arial"/>
                <w:sz w:val="20"/>
                <w:szCs w:val="20"/>
              </w:rPr>
              <w:t xml:space="preserve">) </w:t>
            </w:r>
          </w:p>
        </w:tc>
        <w:tc>
          <w:tcPr>
            <w:tcW w:w="3426" w:type="dxa"/>
            <w:gridSpan w:val="2"/>
            <w:shd w:val="clear" w:color="auto" w:fill="auto"/>
          </w:tcPr>
          <w:p w14:paraId="38F02975" w14:textId="0011342B" w:rsidR="00246C95" w:rsidRPr="00E6172C" w:rsidRDefault="00246C95" w:rsidP="00AB3F4D">
            <w:pPr>
              <w:pStyle w:val="NormalWeb"/>
              <w:rPr>
                <w:rFonts w:ascii="Arial" w:hAnsi="Arial" w:cs="Arial"/>
                <w:sz w:val="18"/>
                <w:szCs w:val="18"/>
              </w:rPr>
            </w:pPr>
            <w:r w:rsidRPr="00E6172C">
              <w:rPr>
                <w:rFonts w:ascii="Arial" w:hAnsi="Arial" w:cs="Arial"/>
                <w:sz w:val="18"/>
                <w:szCs w:val="18"/>
                <w:lang w:eastAsia="zh-CN"/>
              </w:rPr>
              <w:t>5’-</w:t>
            </w:r>
            <w:r w:rsidRPr="00E6172C">
              <w:rPr>
                <w:rFonts w:ascii="Arial" w:hAnsi="Arial" w:cs="Arial"/>
                <w:sz w:val="18"/>
                <w:szCs w:val="18"/>
              </w:rPr>
              <w:t xml:space="preserve">GACTCCACACAATCTGCAACAT-3’ </w:t>
            </w:r>
          </w:p>
          <w:p w14:paraId="70734C5C" w14:textId="77777777" w:rsidR="00246C95" w:rsidRPr="00E6172C" w:rsidRDefault="00246C95" w:rsidP="00AB3F4D">
            <w:pPr>
              <w:autoSpaceDE w:val="0"/>
              <w:autoSpaceDN w:val="0"/>
              <w:adjustRightInd w:val="0"/>
              <w:rPr>
                <w:rFonts w:cs="Arial"/>
                <w:sz w:val="18"/>
                <w:szCs w:val="18"/>
                <w:lang w:val="en-GB" w:eastAsia="zh-CN"/>
              </w:rPr>
            </w:pPr>
          </w:p>
        </w:tc>
        <w:tc>
          <w:tcPr>
            <w:tcW w:w="3819" w:type="dxa"/>
            <w:gridSpan w:val="3"/>
            <w:shd w:val="clear" w:color="auto" w:fill="auto"/>
          </w:tcPr>
          <w:p w14:paraId="124563FB" w14:textId="2F0AF757" w:rsidR="00246C95" w:rsidRPr="00E6172C" w:rsidRDefault="00246C95">
            <w:pPr>
              <w:pStyle w:val="NormalWeb"/>
              <w:rPr>
                <w:rFonts w:cs="Arial"/>
                <w:sz w:val="18"/>
                <w:szCs w:val="18"/>
              </w:rPr>
            </w:pPr>
            <w:r w:rsidRPr="00E6172C">
              <w:rPr>
                <w:rFonts w:ascii="Arial" w:hAnsi="Arial" w:cs="Arial"/>
                <w:sz w:val="18"/>
                <w:szCs w:val="18"/>
                <w:lang w:eastAsia="zh-CN"/>
              </w:rPr>
              <w:t>5’-</w:t>
            </w:r>
            <w:r w:rsidRPr="00E6172C">
              <w:rPr>
                <w:rFonts w:ascii="Arial" w:hAnsi="Arial" w:cs="Arial"/>
                <w:sz w:val="18"/>
                <w:szCs w:val="18"/>
              </w:rPr>
              <w:t>ACCACCTACGCTAAAGAAACCA</w:t>
            </w:r>
            <w:r w:rsidR="00954681" w:rsidRPr="00E6172C">
              <w:rPr>
                <w:rFonts w:ascii="Arial" w:hAnsi="Arial" w:cs="Arial"/>
                <w:sz w:val="18"/>
                <w:szCs w:val="18"/>
              </w:rPr>
              <w:t>-</w:t>
            </w:r>
            <w:r w:rsidRPr="00E6172C">
              <w:rPr>
                <w:rFonts w:ascii="Arial" w:hAnsi="Arial" w:cs="Arial"/>
                <w:sz w:val="18"/>
                <w:szCs w:val="18"/>
              </w:rPr>
              <w:t>3’</w:t>
            </w:r>
          </w:p>
        </w:tc>
        <w:tc>
          <w:tcPr>
            <w:tcW w:w="1280" w:type="dxa"/>
            <w:shd w:val="clear" w:color="auto" w:fill="auto"/>
          </w:tcPr>
          <w:p w14:paraId="0B193FB8" w14:textId="77777777" w:rsidR="00246C95" w:rsidRPr="00E6172C" w:rsidRDefault="00246C95" w:rsidP="00AB3F4D">
            <w:pPr>
              <w:pStyle w:val="NormalWeb"/>
              <w:rPr>
                <w:lang w:eastAsia="zh-CN"/>
              </w:rPr>
            </w:pPr>
            <w:r w:rsidRPr="00E6172C">
              <w:rPr>
                <w:rFonts w:ascii="Arial" w:hAnsi="Arial" w:cs="Arial"/>
                <w:sz w:val="20"/>
                <w:szCs w:val="20"/>
              </w:rPr>
              <w:t xml:space="preserve">Morley et al., 2009 </w:t>
            </w:r>
          </w:p>
        </w:tc>
      </w:tr>
    </w:tbl>
    <w:p w14:paraId="6E1C1AC4" w14:textId="0A3A6547" w:rsidR="00DD6C77" w:rsidRDefault="00DD6C77" w:rsidP="00DD6C77">
      <w:pPr>
        <w:widowControl w:val="0"/>
        <w:autoSpaceDE w:val="0"/>
        <w:autoSpaceDN w:val="0"/>
        <w:adjustRightInd w:val="0"/>
        <w:spacing w:line="360" w:lineRule="auto"/>
        <w:jc w:val="both"/>
        <w:rPr>
          <w:rFonts w:cs="Arial"/>
          <w:sz w:val="22"/>
          <w:szCs w:val="20"/>
          <w:lang w:val="en-GB" w:eastAsia="zh-CN"/>
        </w:rPr>
      </w:pPr>
    </w:p>
    <w:p w14:paraId="7D4C1CDF" w14:textId="77777777" w:rsidR="008B6B0C" w:rsidRPr="00E6172C" w:rsidRDefault="008B6B0C" w:rsidP="00DD6C77">
      <w:pPr>
        <w:widowControl w:val="0"/>
        <w:autoSpaceDE w:val="0"/>
        <w:autoSpaceDN w:val="0"/>
        <w:adjustRightInd w:val="0"/>
        <w:spacing w:line="360" w:lineRule="auto"/>
        <w:jc w:val="both"/>
        <w:rPr>
          <w:rFonts w:cs="Arial"/>
          <w:sz w:val="22"/>
          <w:szCs w:val="20"/>
          <w:lang w:val="en-GB" w:eastAsia="zh-CN"/>
        </w:rPr>
      </w:pPr>
    </w:p>
    <w:p w14:paraId="5E764ECA" w14:textId="0180DAE0" w:rsidR="00A140C5" w:rsidRPr="004B7CDB" w:rsidRDefault="00A140C5" w:rsidP="00A140C5">
      <w:pPr>
        <w:pStyle w:val="ListParagraph"/>
        <w:widowControl w:val="0"/>
        <w:autoSpaceDE w:val="0"/>
        <w:autoSpaceDN w:val="0"/>
        <w:adjustRightInd w:val="0"/>
        <w:spacing w:line="360" w:lineRule="auto"/>
        <w:ind w:left="0"/>
        <w:jc w:val="both"/>
        <w:rPr>
          <w:rFonts w:cs="Arial"/>
          <w:b/>
          <w:sz w:val="22"/>
          <w:szCs w:val="20"/>
          <w:lang w:val="en-GB" w:eastAsia="zh-CN"/>
        </w:rPr>
      </w:pPr>
      <w:r w:rsidRPr="004B7CDB">
        <w:rPr>
          <w:rFonts w:cs="Arial"/>
          <w:b/>
          <w:sz w:val="22"/>
          <w:szCs w:val="20"/>
          <w:lang w:val="en-GB" w:eastAsia="zh-CN"/>
        </w:rPr>
        <w:t>Table S</w:t>
      </w:r>
      <w:r>
        <w:rPr>
          <w:rFonts w:cs="Arial"/>
          <w:b/>
          <w:sz w:val="22"/>
          <w:szCs w:val="20"/>
          <w:lang w:val="en-GB" w:eastAsia="zh-CN"/>
        </w:rPr>
        <w:t>3</w:t>
      </w:r>
      <w:r w:rsidRPr="004B7CDB">
        <w:rPr>
          <w:rFonts w:cs="Arial"/>
          <w:b/>
          <w:sz w:val="22"/>
          <w:szCs w:val="20"/>
          <w:lang w:val="en-GB" w:eastAsia="zh-CN"/>
        </w:rPr>
        <w:t>.</w:t>
      </w:r>
      <w:r w:rsidR="005C2E23">
        <w:rPr>
          <w:rFonts w:cs="Arial"/>
          <w:b/>
          <w:sz w:val="22"/>
          <w:szCs w:val="20"/>
          <w:lang w:val="en-GB" w:eastAsia="zh-CN"/>
        </w:rPr>
        <w:t xml:space="preserve">  Location and histone modifications of Tbx16 and </w:t>
      </w:r>
      <w:proofErr w:type="spellStart"/>
      <w:r w:rsidR="005C2E23">
        <w:rPr>
          <w:rFonts w:cs="Arial"/>
          <w:b/>
          <w:sz w:val="22"/>
          <w:szCs w:val="20"/>
          <w:lang w:val="en-GB" w:eastAsia="zh-CN"/>
        </w:rPr>
        <w:t>Tbxta</w:t>
      </w:r>
      <w:proofErr w:type="spellEnd"/>
      <w:r w:rsidR="005C2E23">
        <w:rPr>
          <w:rFonts w:cs="Arial"/>
          <w:b/>
          <w:sz w:val="22"/>
          <w:szCs w:val="20"/>
          <w:lang w:val="en-GB" w:eastAsia="zh-CN"/>
        </w:rPr>
        <w:t xml:space="preserve"> </w:t>
      </w:r>
      <w:proofErr w:type="spellStart"/>
      <w:r w:rsidR="005C2E23">
        <w:rPr>
          <w:rFonts w:cs="Arial"/>
          <w:b/>
          <w:sz w:val="22"/>
          <w:szCs w:val="20"/>
          <w:lang w:val="en-GB" w:eastAsia="zh-CN"/>
        </w:rPr>
        <w:t>ChIP-seq</w:t>
      </w:r>
      <w:proofErr w:type="spellEnd"/>
      <w:r w:rsidR="005C2E23">
        <w:rPr>
          <w:rFonts w:cs="Arial"/>
          <w:b/>
          <w:sz w:val="22"/>
          <w:szCs w:val="20"/>
          <w:lang w:val="en-GB" w:eastAsia="zh-CN"/>
        </w:rPr>
        <w:t xml:space="preserve"> peaks on </w:t>
      </w:r>
      <w:r w:rsidR="005C2E23" w:rsidRPr="001C0667">
        <w:rPr>
          <w:rFonts w:cs="Arial"/>
          <w:b/>
          <w:i/>
          <w:iCs/>
          <w:sz w:val="22"/>
          <w:szCs w:val="20"/>
          <w:lang w:val="en-GB" w:eastAsia="zh-CN"/>
        </w:rPr>
        <w:t>myf5</w:t>
      </w:r>
      <w:r w:rsidR="005C2E23">
        <w:rPr>
          <w:rFonts w:cs="Arial"/>
          <w:b/>
          <w:sz w:val="22"/>
          <w:szCs w:val="20"/>
          <w:lang w:val="en-GB" w:eastAsia="zh-CN"/>
        </w:rPr>
        <w:t xml:space="preserve"> and </w:t>
      </w:r>
      <w:proofErr w:type="spellStart"/>
      <w:r w:rsidR="005C2E23" w:rsidRPr="001C0667">
        <w:rPr>
          <w:rFonts w:cs="Arial"/>
          <w:b/>
          <w:i/>
          <w:iCs/>
          <w:sz w:val="22"/>
          <w:szCs w:val="20"/>
          <w:lang w:val="en-GB" w:eastAsia="zh-CN"/>
        </w:rPr>
        <w:t>myod</w:t>
      </w:r>
      <w:proofErr w:type="spellEnd"/>
      <w:r w:rsidR="005C2E23">
        <w:rPr>
          <w:rFonts w:cs="Arial"/>
          <w:b/>
          <w:sz w:val="22"/>
          <w:szCs w:val="20"/>
          <w:lang w:val="en-GB" w:eastAsia="zh-CN"/>
        </w:rPr>
        <w:t xml:space="preserve"> loci.</w:t>
      </w:r>
    </w:p>
    <w:p w14:paraId="6DA2008A" w14:textId="77777777" w:rsidR="005C2E23" w:rsidRDefault="005C2E23" w:rsidP="005C2E23">
      <w:pPr>
        <w:pStyle w:val="ListParagraph"/>
        <w:widowControl w:val="0"/>
        <w:autoSpaceDE w:val="0"/>
        <w:autoSpaceDN w:val="0"/>
        <w:adjustRightInd w:val="0"/>
        <w:spacing w:line="360" w:lineRule="auto"/>
        <w:ind w:left="0"/>
        <w:jc w:val="both"/>
        <w:rPr>
          <w:rFonts w:cs="Arial"/>
          <w:bCs/>
          <w:sz w:val="22"/>
          <w:szCs w:val="20"/>
          <w:lang w:val="en-GB" w:eastAsia="zh-CN"/>
        </w:rPr>
      </w:pPr>
      <w:r>
        <w:rPr>
          <w:rFonts w:cs="Arial"/>
          <w:bCs/>
          <w:sz w:val="22"/>
          <w:szCs w:val="20"/>
          <w:lang w:val="en-GB" w:eastAsia="zh-CN"/>
        </w:rPr>
        <w:t>See Supplementary Data pdf.</w:t>
      </w:r>
    </w:p>
    <w:p w14:paraId="473BB4C8" w14:textId="0A80AA9B" w:rsidR="00DD6C77" w:rsidRPr="00E6172C" w:rsidRDefault="00DD6C77" w:rsidP="001C0667">
      <w:pPr>
        <w:rPr>
          <w:rFonts w:cs="Arial"/>
          <w:b/>
          <w:sz w:val="22"/>
          <w:szCs w:val="20"/>
          <w:lang w:val="en-GB" w:eastAsia="zh-CN"/>
        </w:rPr>
      </w:pPr>
      <w:r w:rsidRPr="00E6172C">
        <w:rPr>
          <w:rFonts w:cs="Arial"/>
          <w:bCs/>
          <w:sz w:val="22"/>
          <w:szCs w:val="20"/>
          <w:lang w:val="en-GB" w:eastAsia="zh-CN"/>
        </w:rPr>
        <w:br w:type="page"/>
      </w:r>
      <w:r w:rsidRPr="00E6172C">
        <w:rPr>
          <w:rFonts w:cs="Arial"/>
          <w:b/>
          <w:sz w:val="22"/>
          <w:szCs w:val="20"/>
          <w:lang w:val="en-GB" w:eastAsia="zh-CN"/>
        </w:rPr>
        <w:lastRenderedPageBreak/>
        <w:t xml:space="preserve">Table </w:t>
      </w:r>
      <w:r w:rsidR="0007315F" w:rsidRPr="00E6172C">
        <w:rPr>
          <w:rFonts w:cs="Arial"/>
          <w:b/>
          <w:sz w:val="22"/>
          <w:szCs w:val="20"/>
          <w:lang w:val="en-GB" w:eastAsia="zh-CN"/>
        </w:rPr>
        <w:t>S4</w:t>
      </w:r>
      <w:r w:rsidRPr="00E6172C">
        <w:rPr>
          <w:rFonts w:cs="Arial"/>
          <w:b/>
          <w:sz w:val="22"/>
          <w:szCs w:val="20"/>
          <w:lang w:val="en-GB" w:eastAsia="zh-CN"/>
        </w:rPr>
        <w:t xml:space="preserve">.  </w:t>
      </w:r>
      <w:proofErr w:type="spellStart"/>
      <w:r w:rsidRPr="00E6172C">
        <w:rPr>
          <w:rFonts w:cs="Arial"/>
          <w:b/>
          <w:sz w:val="22"/>
          <w:szCs w:val="20"/>
          <w:lang w:val="en-GB" w:eastAsia="zh-CN"/>
        </w:rPr>
        <w:t>Tbxta</w:t>
      </w:r>
      <w:proofErr w:type="spellEnd"/>
      <w:r w:rsidRPr="00E6172C">
        <w:rPr>
          <w:rFonts w:cs="Arial"/>
          <w:b/>
          <w:sz w:val="22"/>
          <w:szCs w:val="20"/>
          <w:lang w:val="en-GB" w:eastAsia="zh-CN"/>
        </w:rPr>
        <w:t xml:space="preserve"> dosage controls response of </w:t>
      </w:r>
      <w:proofErr w:type="spellStart"/>
      <w:r w:rsidRPr="00E6172C">
        <w:rPr>
          <w:rFonts w:cs="Arial"/>
          <w:b/>
          <w:i/>
          <w:iCs/>
          <w:sz w:val="22"/>
          <w:szCs w:val="20"/>
          <w:lang w:val="en-GB" w:eastAsia="zh-CN"/>
        </w:rPr>
        <w:t>myod</w:t>
      </w:r>
      <w:proofErr w:type="spellEnd"/>
      <w:r w:rsidRPr="00E6172C">
        <w:rPr>
          <w:rFonts w:cs="Arial"/>
          <w:b/>
          <w:sz w:val="22"/>
          <w:szCs w:val="20"/>
          <w:lang w:val="en-GB" w:eastAsia="zh-CN"/>
        </w:rPr>
        <w:t xml:space="preserve"> to Fgf.</w:t>
      </w:r>
    </w:p>
    <w:tbl>
      <w:tblPr>
        <w:tblStyle w:val="TableGrid"/>
        <w:tblW w:w="9629" w:type="dxa"/>
        <w:tblLook w:val="04A0" w:firstRow="1" w:lastRow="0" w:firstColumn="1" w:lastColumn="0" w:noHBand="0" w:noVBand="1"/>
      </w:tblPr>
      <w:tblGrid>
        <w:gridCol w:w="1219"/>
        <w:gridCol w:w="1231"/>
        <w:gridCol w:w="1514"/>
        <w:gridCol w:w="1560"/>
        <w:gridCol w:w="1559"/>
        <w:gridCol w:w="2546"/>
      </w:tblGrid>
      <w:tr w:rsidR="007C1156" w:rsidRPr="00E6172C" w14:paraId="054C430D" w14:textId="77777777" w:rsidTr="000C07B6">
        <w:trPr>
          <w:trHeight w:val="477"/>
        </w:trPr>
        <w:tc>
          <w:tcPr>
            <w:tcW w:w="1219" w:type="dxa"/>
            <w:vMerge w:val="restart"/>
          </w:tcPr>
          <w:p w14:paraId="589345EE" w14:textId="77777777" w:rsidR="007C1156" w:rsidRPr="00E6172C" w:rsidRDefault="007C1156" w:rsidP="007C1156">
            <w:pPr>
              <w:widowControl w:val="0"/>
              <w:autoSpaceDE w:val="0"/>
              <w:autoSpaceDN w:val="0"/>
              <w:adjustRightInd w:val="0"/>
              <w:spacing w:line="360" w:lineRule="auto"/>
              <w:jc w:val="center"/>
              <w:rPr>
                <w:rFonts w:cs="Arial"/>
                <w:b/>
                <w:sz w:val="22"/>
                <w:szCs w:val="20"/>
                <w:lang w:val="en-GB" w:eastAsia="zh-CN"/>
              </w:rPr>
            </w:pPr>
            <w:r w:rsidRPr="00E6172C">
              <w:rPr>
                <w:rFonts w:cs="Arial"/>
                <w:b/>
                <w:sz w:val="22"/>
                <w:szCs w:val="20"/>
                <w:lang w:val="en-GB" w:eastAsia="zh-CN"/>
              </w:rPr>
              <w:t>Fgf4 mRNA</w:t>
            </w:r>
          </w:p>
          <w:p w14:paraId="24EE9D2B" w14:textId="77777777" w:rsidR="007C1156" w:rsidRPr="00E6172C" w:rsidRDefault="007C1156" w:rsidP="007C1156">
            <w:pPr>
              <w:widowControl w:val="0"/>
              <w:autoSpaceDE w:val="0"/>
              <w:autoSpaceDN w:val="0"/>
              <w:adjustRightInd w:val="0"/>
              <w:spacing w:line="360" w:lineRule="auto"/>
              <w:jc w:val="center"/>
              <w:rPr>
                <w:rFonts w:cs="Arial"/>
                <w:b/>
                <w:sz w:val="22"/>
                <w:szCs w:val="20"/>
                <w:lang w:val="en-GB" w:eastAsia="zh-CN"/>
              </w:rPr>
            </w:pPr>
            <w:r w:rsidRPr="00E6172C">
              <w:rPr>
                <w:rFonts w:cs="Arial"/>
                <w:b/>
                <w:sz w:val="22"/>
                <w:szCs w:val="20"/>
                <w:lang w:val="en-GB" w:eastAsia="zh-CN"/>
              </w:rPr>
              <w:t>(pg)</w:t>
            </w:r>
          </w:p>
        </w:tc>
        <w:tc>
          <w:tcPr>
            <w:tcW w:w="1231" w:type="dxa"/>
            <w:vMerge w:val="restart"/>
          </w:tcPr>
          <w:p w14:paraId="0326A10B" w14:textId="79C72513" w:rsidR="007C1156" w:rsidRPr="00E6172C" w:rsidRDefault="007C1156" w:rsidP="000C07B6">
            <w:pPr>
              <w:widowControl w:val="0"/>
              <w:autoSpaceDE w:val="0"/>
              <w:autoSpaceDN w:val="0"/>
              <w:adjustRightInd w:val="0"/>
              <w:spacing w:line="360" w:lineRule="auto"/>
              <w:jc w:val="center"/>
              <w:rPr>
                <w:rFonts w:cs="Arial"/>
                <w:b/>
                <w:sz w:val="22"/>
                <w:szCs w:val="20"/>
                <w:lang w:val="en-GB" w:eastAsia="zh-CN"/>
              </w:rPr>
            </w:pPr>
            <w:r w:rsidRPr="00E6172C">
              <w:rPr>
                <w:rFonts w:cs="Arial"/>
                <w:b/>
                <w:sz w:val="22"/>
                <w:szCs w:val="20"/>
                <w:lang w:val="en-GB" w:eastAsia="zh-CN"/>
              </w:rPr>
              <w:t xml:space="preserve">Genotype   </w:t>
            </w:r>
          </w:p>
        </w:tc>
        <w:tc>
          <w:tcPr>
            <w:tcW w:w="1514" w:type="dxa"/>
            <w:vMerge w:val="restart"/>
          </w:tcPr>
          <w:p w14:paraId="0520C8BD" w14:textId="77777777" w:rsidR="007C1156" w:rsidRPr="00E6172C" w:rsidRDefault="007C1156" w:rsidP="000C07B6">
            <w:pPr>
              <w:widowControl w:val="0"/>
              <w:autoSpaceDE w:val="0"/>
              <w:autoSpaceDN w:val="0"/>
              <w:adjustRightInd w:val="0"/>
              <w:spacing w:line="360" w:lineRule="auto"/>
              <w:jc w:val="center"/>
              <w:rPr>
                <w:rFonts w:cs="Arial"/>
                <w:b/>
                <w:sz w:val="22"/>
                <w:szCs w:val="20"/>
                <w:lang w:val="en-GB" w:eastAsia="zh-CN"/>
              </w:rPr>
            </w:pPr>
            <w:r w:rsidRPr="00E6172C">
              <w:rPr>
                <w:rFonts w:cs="Arial"/>
                <w:b/>
                <w:sz w:val="22"/>
                <w:szCs w:val="20"/>
                <w:lang w:val="en-GB" w:eastAsia="zh-CN"/>
              </w:rPr>
              <w:t>Number genotyped</w:t>
            </w:r>
          </w:p>
          <w:p w14:paraId="7544224D" w14:textId="55C1B7F3" w:rsidR="007C1156" w:rsidRPr="00E6172C" w:rsidRDefault="007C1156" w:rsidP="000C07B6">
            <w:pPr>
              <w:widowControl w:val="0"/>
              <w:autoSpaceDE w:val="0"/>
              <w:autoSpaceDN w:val="0"/>
              <w:adjustRightInd w:val="0"/>
              <w:spacing w:line="360" w:lineRule="auto"/>
              <w:jc w:val="center"/>
              <w:rPr>
                <w:rFonts w:cs="Arial"/>
                <w:b/>
                <w:sz w:val="22"/>
                <w:szCs w:val="20"/>
                <w:lang w:val="en-GB" w:eastAsia="zh-CN"/>
              </w:rPr>
            </w:pPr>
            <w:r w:rsidRPr="00E6172C">
              <w:rPr>
                <w:rFonts w:cs="Arial"/>
                <w:b/>
                <w:sz w:val="22"/>
                <w:szCs w:val="20"/>
                <w:lang w:val="en-GB" w:eastAsia="zh-CN"/>
              </w:rPr>
              <w:t>[%]</w:t>
            </w:r>
            <w:r w:rsidRPr="00E6172C">
              <w:rPr>
                <w:rFonts w:cs="Arial"/>
                <w:bCs/>
                <w:sz w:val="22"/>
                <w:szCs w:val="20"/>
                <w:lang w:val="en-GB" w:eastAsia="zh-CN"/>
              </w:rPr>
              <w:t>¶</w:t>
            </w:r>
          </w:p>
        </w:tc>
        <w:tc>
          <w:tcPr>
            <w:tcW w:w="5665" w:type="dxa"/>
            <w:gridSpan w:val="3"/>
          </w:tcPr>
          <w:p w14:paraId="71104F10" w14:textId="18399CE1" w:rsidR="007C1156" w:rsidRPr="00E6172C" w:rsidRDefault="007C1156" w:rsidP="000C07B6">
            <w:pPr>
              <w:widowControl w:val="0"/>
              <w:autoSpaceDE w:val="0"/>
              <w:autoSpaceDN w:val="0"/>
              <w:adjustRightInd w:val="0"/>
              <w:spacing w:line="360" w:lineRule="auto"/>
              <w:jc w:val="center"/>
              <w:rPr>
                <w:rFonts w:cs="Arial"/>
                <w:b/>
                <w:sz w:val="22"/>
                <w:szCs w:val="20"/>
                <w:lang w:val="en-GB" w:eastAsia="zh-CN"/>
              </w:rPr>
            </w:pPr>
            <w:proofErr w:type="spellStart"/>
            <w:r w:rsidRPr="00E6172C">
              <w:rPr>
                <w:rFonts w:cs="Arial"/>
                <w:b/>
                <w:i/>
                <w:iCs/>
                <w:sz w:val="22"/>
                <w:szCs w:val="20"/>
                <w:lang w:val="en-GB" w:eastAsia="zh-CN"/>
              </w:rPr>
              <w:t>Myod</w:t>
            </w:r>
            <w:proofErr w:type="spellEnd"/>
            <w:r w:rsidRPr="00E6172C">
              <w:rPr>
                <w:rFonts w:cs="Arial"/>
                <w:b/>
                <w:sz w:val="22"/>
                <w:szCs w:val="20"/>
                <w:lang w:val="en-GB" w:eastAsia="zh-CN"/>
              </w:rPr>
              <w:t xml:space="preserve"> mRNA expression pattern in genotyped embryos (%)</w:t>
            </w:r>
          </w:p>
        </w:tc>
      </w:tr>
      <w:tr w:rsidR="007C1156" w:rsidRPr="00E6172C" w14:paraId="65E9FFB8" w14:textId="77777777" w:rsidTr="007C1156">
        <w:trPr>
          <w:trHeight w:val="477"/>
        </w:trPr>
        <w:tc>
          <w:tcPr>
            <w:tcW w:w="1219" w:type="dxa"/>
            <w:vMerge/>
          </w:tcPr>
          <w:p w14:paraId="59B4FE65" w14:textId="77777777" w:rsidR="007C1156" w:rsidRPr="00E6172C" w:rsidRDefault="007C1156" w:rsidP="007C1156">
            <w:pPr>
              <w:widowControl w:val="0"/>
              <w:autoSpaceDE w:val="0"/>
              <w:autoSpaceDN w:val="0"/>
              <w:adjustRightInd w:val="0"/>
              <w:spacing w:line="360" w:lineRule="auto"/>
              <w:jc w:val="center"/>
              <w:rPr>
                <w:rFonts w:cs="Arial"/>
                <w:b/>
                <w:sz w:val="22"/>
                <w:szCs w:val="20"/>
                <w:lang w:val="en-GB" w:eastAsia="zh-CN"/>
              </w:rPr>
            </w:pPr>
          </w:p>
        </w:tc>
        <w:tc>
          <w:tcPr>
            <w:tcW w:w="1231" w:type="dxa"/>
            <w:vMerge/>
          </w:tcPr>
          <w:p w14:paraId="2EDC24B3" w14:textId="77777777" w:rsidR="007C1156" w:rsidRPr="00E6172C" w:rsidRDefault="007C1156" w:rsidP="007C1156">
            <w:pPr>
              <w:widowControl w:val="0"/>
              <w:autoSpaceDE w:val="0"/>
              <w:autoSpaceDN w:val="0"/>
              <w:adjustRightInd w:val="0"/>
              <w:spacing w:line="360" w:lineRule="auto"/>
              <w:rPr>
                <w:rFonts w:cs="Arial"/>
                <w:b/>
                <w:sz w:val="22"/>
                <w:szCs w:val="20"/>
                <w:lang w:val="en-GB" w:eastAsia="zh-CN"/>
              </w:rPr>
            </w:pPr>
          </w:p>
        </w:tc>
        <w:tc>
          <w:tcPr>
            <w:tcW w:w="1514" w:type="dxa"/>
            <w:vMerge/>
          </w:tcPr>
          <w:p w14:paraId="532C9A06" w14:textId="77777777" w:rsidR="007C1156" w:rsidRPr="00E6172C" w:rsidRDefault="007C1156" w:rsidP="007C1156">
            <w:pPr>
              <w:widowControl w:val="0"/>
              <w:autoSpaceDE w:val="0"/>
              <w:autoSpaceDN w:val="0"/>
              <w:adjustRightInd w:val="0"/>
              <w:spacing w:line="360" w:lineRule="auto"/>
              <w:rPr>
                <w:rFonts w:cs="Arial"/>
                <w:b/>
                <w:sz w:val="22"/>
                <w:szCs w:val="20"/>
                <w:lang w:val="en-GB" w:eastAsia="zh-CN"/>
              </w:rPr>
            </w:pPr>
          </w:p>
        </w:tc>
        <w:tc>
          <w:tcPr>
            <w:tcW w:w="1560" w:type="dxa"/>
          </w:tcPr>
          <w:p w14:paraId="0F905D22" w14:textId="51E4D783" w:rsidR="007C1156" w:rsidRPr="00E6172C" w:rsidRDefault="007C1156" w:rsidP="000C07B6">
            <w:pPr>
              <w:widowControl w:val="0"/>
              <w:autoSpaceDE w:val="0"/>
              <w:autoSpaceDN w:val="0"/>
              <w:adjustRightInd w:val="0"/>
              <w:spacing w:line="360" w:lineRule="auto"/>
              <w:jc w:val="center"/>
              <w:rPr>
                <w:rFonts w:cs="Arial"/>
                <w:b/>
                <w:i/>
                <w:iCs/>
                <w:sz w:val="22"/>
                <w:szCs w:val="20"/>
                <w:lang w:val="en-GB" w:eastAsia="zh-CN"/>
              </w:rPr>
            </w:pPr>
            <w:r w:rsidRPr="00E6172C">
              <w:rPr>
                <w:rFonts w:cs="Arial"/>
                <w:b/>
                <w:sz w:val="22"/>
                <w:szCs w:val="20"/>
                <w:lang w:val="en-GB" w:eastAsia="zh-CN"/>
              </w:rPr>
              <w:t>Absent</w:t>
            </w:r>
          </w:p>
        </w:tc>
        <w:tc>
          <w:tcPr>
            <w:tcW w:w="1559" w:type="dxa"/>
          </w:tcPr>
          <w:p w14:paraId="30519F2B" w14:textId="77777777" w:rsidR="007C1156" w:rsidRPr="00E6172C" w:rsidRDefault="007C1156" w:rsidP="000C07B6">
            <w:pPr>
              <w:widowControl w:val="0"/>
              <w:autoSpaceDE w:val="0"/>
              <w:autoSpaceDN w:val="0"/>
              <w:adjustRightInd w:val="0"/>
              <w:spacing w:line="360" w:lineRule="auto"/>
              <w:jc w:val="center"/>
              <w:rPr>
                <w:rFonts w:cs="Arial"/>
                <w:b/>
                <w:i/>
                <w:iCs/>
                <w:sz w:val="22"/>
                <w:szCs w:val="20"/>
                <w:lang w:val="en-GB" w:eastAsia="zh-CN"/>
              </w:rPr>
            </w:pPr>
            <w:r w:rsidRPr="00E6172C">
              <w:rPr>
                <w:rFonts w:cs="Arial"/>
                <w:b/>
                <w:sz w:val="22"/>
                <w:szCs w:val="20"/>
                <w:lang w:val="en-GB" w:eastAsia="zh-CN"/>
              </w:rPr>
              <w:t>Adaxial only</w:t>
            </w:r>
          </w:p>
        </w:tc>
        <w:tc>
          <w:tcPr>
            <w:tcW w:w="2546" w:type="dxa"/>
          </w:tcPr>
          <w:p w14:paraId="465408D7" w14:textId="77777777" w:rsidR="007C1156" w:rsidRPr="00E6172C" w:rsidRDefault="007C1156" w:rsidP="000C07B6">
            <w:pPr>
              <w:widowControl w:val="0"/>
              <w:autoSpaceDE w:val="0"/>
              <w:autoSpaceDN w:val="0"/>
              <w:adjustRightInd w:val="0"/>
              <w:spacing w:line="360" w:lineRule="auto"/>
              <w:jc w:val="center"/>
              <w:rPr>
                <w:rFonts w:cs="Arial"/>
                <w:b/>
                <w:i/>
                <w:iCs/>
                <w:sz w:val="22"/>
                <w:szCs w:val="20"/>
                <w:lang w:val="en-GB" w:eastAsia="zh-CN"/>
              </w:rPr>
            </w:pPr>
            <w:r w:rsidRPr="00E6172C">
              <w:rPr>
                <w:rFonts w:cs="Arial"/>
                <w:b/>
                <w:sz w:val="22"/>
                <w:szCs w:val="20"/>
                <w:lang w:val="en-GB" w:eastAsia="zh-CN"/>
              </w:rPr>
              <w:t>Expanded ventrally</w:t>
            </w:r>
          </w:p>
        </w:tc>
      </w:tr>
      <w:tr w:rsidR="007C1156" w:rsidRPr="00E6172C" w14:paraId="2932B7FF" w14:textId="77777777" w:rsidTr="000C07B6">
        <w:tc>
          <w:tcPr>
            <w:tcW w:w="1219" w:type="dxa"/>
          </w:tcPr>
          <w:p w14:paraId="5D0434B2" w14:textId="77777777"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0</w:t>
            </w:r>
          </w:p>
        </w:tc>
        <w:tc>
          <w:tcPr>
            <w:tcW w:w="1231" w:type="dxa"/>
          </w:tcPr>
          <w:p w14:paraId="6EFF868D" w14:textId="49068BC7"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w:t>
            </w:r>
          </w:p>
          <w:p w14:paraId="5BD9D14C" w14:textId="66B525A4"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w:t>
            </w:r>
          </w:p>
          <w:p w14:paraId="4E3F3709" w14:textId="127989B4"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w:t>
            </w:r>
          </w:p>
          <w:p w14:paraId="08ABA069" w14:textId="1EFE980E"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Total </w:t>
            </w:r>
          </w:p>
        </w:tc>
        <w:tc>
          <w:tcPr>
            <w:tcW w:w="1514" w:type="dxa"/>
          </w:tcPr>
          <w:p w14:paraId="1B2D1A47" w14:textId="6AB904ED"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4*</w:t>
            </w:r>
          </w:p>
          <w:p w14:paraId="4E71E982" w14:textId="508F73D1"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3*</w:t>
            </w:r>
          </w:p>
          <w:p w14:paraId="5754E98F" w14:textId="1F3840B2"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2*</w:t>
            </w:r>
          </w:p>
          <w:p w14:paraId="1E2BB9FF" w14:textId="086B75B5"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9</w:t>
            </w:r>
          </w:p>
        </w:tc>
        <w:tc>
          <w:tcPr>
            <w:tcW w:w="1560" w:type="dxa"/>
          </w:tcPr>
          <w:p w14:paraId="05667E5D" w14:textId="711DC56C" w:rsidR="007C1156" w:rsidRPr="00E6172C" w:rsidRDefault="007C1156" w:rsidP="000C07B6">
            <w:pPr>
              <w:widowControl w:val="0"/>
              <w:autoSpaceDE w:val="0"/>
              <w:autoSpaceDN w:val="0"/>
              <w:adjustRightInd w:val="0"/>
              <w:spacing w:line="276" w:lineRule="auto"/>
              <w:ind w:left="185"/>
              <w:jc w:val="both"/>
              <w:rPr>
                <w:rFonts w:cs="Arial"/>
                <w:bCs/>
                <w:sz w:val="22"/>
                <w:szCs w:val="20"/>
                <w:lang w:val="en-GB" w:eastAsia="zh-CN"/>
              </w:rPr>
            </w:pPr>
            <w:r w:rsidRPr="00E6172C">
              <w:rPr>
                <w:rFonts w:cs="Arial"/>
                <w:bCs/>
                <w:sz w:val="22"/>
                <w:szCs w:val="20"/>
                <w:lang w:val="en-GB" w:eastAsia="zh-CN"/>
              </w:rPr>
              <w:t>4  (100%)§</w:t>
            </w:r>
          </w:p>
          <w:p w14:paraId="480A6643" w14:textId="419CE9DC" w:rsidR="007C1156" w:rsidRPr="00E6172C" w:rsidRDefault="007C1156" w:rsidP="000C07B6">
            <w:pPr>
              <w:widowControl w:val="0"/>
              <w:autoSpaceDE w:val="0"/>
              <w:autoSpaceDN w:val="0"/>
              <w:adjustRightInd w:val="0"/>
              <w:spacing w:line="276" w:lineRule="auto"/>
              <w:ind w:left="185"/>
              <w:jc w:val="both"/>
              <w:rPr>
                <w:rFonts w:cs="Arial"/>
                <w:bCs/>
                <w:sz w:val="22"/>
                <w:szCs w:val="20"/>
                <w:lang w:val="en-GB" w:eastAsia="zh-CN"/>
              </w:rPr>
            </w:pPr>
            <w:r w:rsidRPr="00E6172C">
              <w:rPr>
                <w:rFonts w:cs="Arial"/>
                <w:bCs/>
                <w:sz w:val="22"/>
                <w:szCs w:val="20"/>
                <w:lang w:val="en-GB" w:eastAsia="zh-CN"/>
              </w:rPr>
              <w:t xml:space="preserve">0    </w:t>
            </w:r>
            <w:r w:rsidR="009722AE" w:rsidRPr="00E6172C">
              <w:rPr>
                <w:rFonts w:cs="Arial"/>
                <w:bCs/>
                <w:sz w:val="22"/>
                <w:szCs w:val="20"/>
                <w:lang w:val="en-GB" w:eastAsia="zh-CN"/>
              </w:rPr>
              <w:t xml:space="preserve"> </w:t>
            </w:r>
            <w:r w:rsidRPr="00E6172C">
              <w:rPr>
                <w:rFonts w:cs="Arial"/>
                <w:bCs/>
                <w:sz w:val="22"/>
                <w:szCs w:val="20"/>
                <w:lang w:val="en-GB" w:eastAsia="zh-CN"/>
              </w:rPr>
              <w:t xml:space="preserve"> (0%)</w:t>
            </w:r>
          </w:p>
          <w:p w14:paraId="5202062F" w14:textId="3BC469A6" w:rsidR="007C1156" w:rsidRPr="00E6172C" w:rsidRDefault="007C1156" w:rsidP="000C07B6">
            <w:pPr>
              <w:widowControl w:val="0"/>
              <w:autoSpaceDE w:val="0"/>
              <w:autoSpaceDN w:val="0"/>
              <w:adjustRightInd w:val="0"/>
              <w:spacing w:line="276" w:lineRule="auto"/>
              <w:ind w:left="185"/>
              <w:jc w:val="both"/>
              <w:rPr>
                <w:rFonts w:cs="Arial"/>
                <w:bCs/>
                <w:sz w:val="22"/>
                <w:szCs w:val="20"/>
                <w:lang w:val="en-GB" w:eastAsia="zh-CN"/>
              </w:rPr>
            </w:pPr>
            <w:r w:rsidRPr="00E6172C">
              <w:rPr>
                <w:rFonts w:cs="Arial"/>
                <w:bCs/>
                <w:sz w:val="22"/>
                <w:szCs w:val="20"/>
                <w:lang w:val="en-GB" w:eastAsia="zh-CN"/>
              </w:rPr>
              <w:t xml:space="preserve">0   </w:t>
            </w:r>
            <w:r w:rsidR="009722AE" w:rsidRPr="00E6172C">
              <w:rPr>
                <w:rFonts w:cs="Arial"/>
                <w:bCs/>
                <w:sz w:val="22"/>
                <w:szCs w:val="20"/>
                <w:lang w:val="en-GB" w:eastAsia="zh-CN"/>
              </w:rPr>
              <w:t xml:space="preserve"> </w:t>
            </w:r>
            <w:r w:rsidRPr="00E6172C">
              <w:rPr>
                <w:rFonts w:cs="Arial"/>
                <w:bCs/>
                <w:sz w:val="22"/>
                <w:szCs w:val="20"/>
                <w:lang w:val="en-GB" w:eastAsia="zh-CN"/>
              </w:rPr>
              <w:t xml:space="preserve">  (0%)</w:t>
            </w:r>
          </w:p>
          <w:p w14:paraId="32B41DDB" w14:textId="2CC06515" w:rsidR="007C1156" w:rsidRPr="00E6172C" w:rsidRDefault="007C1156" w:rsidP="000C07B6">
            <w:pPr>
              <w:widowControl w:val="0"/>
              <w:autoSpaceDE w:val="0"/>
              <w:autoSpaceDN w:val="0"/>
              <w:adjustRightInd w:val="0"/>
              <w:spacing w:line="276" w:lineRule="auto"/>
              <w:ind w:left="185"/>
              <w:jc w:val="both"/>
              <w:rPr>
                <w:rFonts w:cs="Arial"/>
                <w:bCs/>
                <w:sz w:val="22"/>
                <w:szCs w:val="20"/>
                <w:lang w:val="en-GB" w:eastAsia="zh-CN"/>
              </w:rPr>
            </w:pPr>
            <w:r w:rsidRPr="00E6172C">
              <w:rPr>
                <w:rFonts w:cs="Arial"/>
                <w:bCs/>
                <w:sz w:val="22"/>
                <w:szCs w:val="20"/>
                <w:lang w:val="en-GB" w:eastAsia="zh-CN"/>
              </w:rPr>
              <w:t xml:space="preserve">8 </w:t>
            </w:r>
            <w:r w:rsidR="00747E41" w:rsidRPr="00E6172C">
              <w:rPr>
                <w:rFonts w:cs="Arial"/>
                <w:bCs/>
                <w:sz w:val="22"/>
                <w:szCs w:val="20"/>
                <w:lang w:val="en-GB" w:eastAsia="zh-CN"/>
              </w:rPr>
              <w:t xml:space="preserve"> </w:t>
            </w:r>
            <w:r w:rsidRPr="00E6172C">
              <w:rPr>
                <w:rFonts w:cs="Arial"/>
                <w:bCs/>
                <w:sz w:val="22"/>
                <w:szCs w:val="20"/>
                <w:lang w:val="en-GB" w:eastAsia="zh-CN"/>
              </w:rPr>
              <w:t xml:space="preserve"> ((15%))∞</w:t>
            </w:r>
          </w:p>
        </w:tc>
        <w:tc>
          <w:tcPr>
            <w:tcW w:w="1559" w:type="dxa"/>
          </w:tcPr>
          <w:p w14:paraId="42EA19CC" w14:textId="77777777" w:rsidR="007C1156" w:rsidRPr="00E6172C" w:rsidRDefault="007C1156" w:rsidP="000C07B6">
            <w:pPr>
              <w:widowControl w:val="0"/>
              <w:autoSpaceDE w:val="0"/>
              <w:autoSpaceDN w:val="0"/>
              <w:adjustRightInd w:val="0"/>
              <w:spacing w:line="276" w:lineRule="auto"/>
              <w:ind w:left="170"/>
              <w:jc w:val="both"/>
              <w:rPr>
                <w:rFonts w:cs="Arial"/>
                <w:bCs/>
                <w:sz w:val="22"/>
                <w:szCs w:val="20"/>
                <w:lang w:val="en-GB" w:eastAsia="zh-CN"/>
              </w:rPr>
            </w:pPr>
            <w:r w:rsidRPr="00E6172C">
              <w:rPr>
                <w:rFonts w:cs="Arial"/>
                <w:bCs/>
                <w:sz w:val="22"/>
                <w:szCs w:val="20"/>
                <w:lang w:val="en-GB" w:eastAsia="zh-CN"/>
              </w:rPr>
              <w:t>0      (0%)</w:t>
            </w:r>
          </w:p>
          <w:p w14:paraId="29EC8CA4" w14:textId="77777777" w:rsidR="007C1156" w:rsidRPr="00E6172C" w:rsidRDefault="007C1156" w:rsidP="000C07B6">
            <w:pPr>
              <w:widowControl w:val="0"/>
              <w:autoSpaceDE w:val="0"/>
              <w:autoSpaceDN w:val="0"/>
              <w:adjustRightInd w:val="0"/>
              <w:spacing w:line="276" w:lineRule="auto"/>
              <w:ind w:left="170"/>
              <w:jc w:val="both"/>
              <w:rPr>
                <w:rFonts w:cs="Arial"/>
                <w:bCs/>
                <w:sz w:val="22"/>
                <w:szCs w:val="20"/>
                <w:lang w:val="en-GB" w:eastAsia="zh-CN"/>
              </w:rPr>
            </w:pPr>
            <w:r w:rsidRPr="00E6172C">
              <w:rPr>
                <w:rFonts w:cs="Arial"/>
                <w:bCs/>
                <w:sz w:val="22"/>
                <w:szCs w:val="20"/>
                <w:lang w:val="en-GB" w:eastAsia="zh-CN"/>
              </w:rPr>
              <w:t>3  (100%)</w:t>
            </w:r>
          </w:p>
          <w:p w14:paraId="72DC27C6" w14:textId="77777777" w:rsidR="007C1156" w:rsidRPr="00E6172C" w:rsidRDefault="007C1156" w:rsidP="000C07B6">
            <w:pPr>
              <w:widowControl w:val="0"/>
              <w:autoSpaceDE w:val="0"/>
              <w:autoSpaceDN w:val="0"/>
              <w:adjustRightInd w:val="0"/>
              <w:spacing w:line="276" w:lineRule="auto"/>
              <w:ind w:left="170"/>
              <w:jc w:val="both"/>
              <w:rPr>
                <w:rFonts w:cs="Arial"/>
                <w:bCs/>
                <w:sz w:val="22"/>
                <w:szCs w:val="20"/>
                <w:lang w:val="en-GB" w:eastAsia="zh-CN"/>
              </w:rPr>
            </w:pPr>
            <w:r w:rsidRPr="00E6172C">
              <w:rPr>
                <w:rFonts w:cs="Arial"/>
                <w:bCs/>
                <w:sz w:val="22"/>
                <w:szCs w:val="20"/>
                <w:lang w:val="en-GB" w:eastAsia="zh-CN"/>
              </w:rPr>
              <w:t>2  (100%)</w:t>
            </w:r>
          </w:p>
          <w:p w14:paraId="02EEB99D" w14:textId="29F7FA54" w:rsidR="007C1156" w:rsidRPr="00E6172C" w:rsidRDefault="007C1156" w:rsidP="000C07B6">
            <w:pPr>
              <w:widowControl w:val="0"/>
              <w:autoSpaceDE w:val="0"/>
              <w:autoSpaceDN w:val="0"/>
              <w:adjustRightInd w:val="0"/>
              <w:spacing w:line="276" w:lineRule="auto"/>
              <w:ind w:left="28"/>
              <w:jc w:val="both"/>
              <w:rPr>
                <w:rFonts w:cs="Arial"/>
                <w:bCs/>
                <w:sz w:val="22"/>
                <w:szCs w:val="20"/>
                <w:lang w:val="en-GB" w:eastAsia="zh-CN"/>
              </w:rPr>
            </w:pPr>
            <w:r w:rsidRPr="00E6172C">
              <w:rPr>
                <w:rFonts w:cs="Arial"/>
                <w:bCs/>
                <w:sz w:val="22"/>
                <w:szCs w:val="20"/>
                <w:lang w:val="en-GB" w:eastAsia="zh-CN"/>
              </w:rPr>
              <w:t>45  ((85%))</w:t>
            </w:r>
          </w:p>
        </w:tc>
        <w:tc>
          <w:tcPr>
            <w:tcW w:w="2546" w:type="dxa"/>
          </w:tcPr>
          <w:p w14:paraId="1B53780E" w14:textId="435A1213" w:rsidR="007C1156" w:rsidRPr="00E6172C" w:rsidRDefault="007C1156" w:rsidP="000C07B6">
            <w:pPr>
              <w:widowControl w:val="0"/>
              <w:autoSpaceDE w:val="0"/>
              <w:autoSpaceDN w:val="0"/>
              <w:adjustRightInd w:val="0"/>
              <w:spacing w:line="276" w:lineRule="auto"/>
              <w:ind w:left="172"/>
              <w:jc w:val="both"/>
              <w:rPr>
                <w:rFonts w:cs="Arial"/>
                <w:bCs/>
                <w:sz w:val="22"/>
                <w:szCs w:val="20"/>
                <w:lang w:val="en-GB" w:eastAsia="zh-CN"/>
              </w:rPr>
            </w:pPr>
            <w:r w:rsidRPr="00E6172C">
              <w:rPr>
                <w:rFonts w:cs="Arial"/>
                <w:bCs/>
                <w:sz w:val="22"/>
                <w:szCs w:val="20"/>
                <w:lang w:val="en-GB" w:eastAsia="zh-CN"/>
              </w:rPr>
              <w:t>0</w:t>
            </w:r>
            <w:r w:rsidR="009722AE" w:rsidRPr="00E6172C">
              <w:rPr>
                <w:rFonts w:cs="Arial"/>
                <w:bCs/>
                <w:sz w:val="22"/>
                <w:szCs w:val="20"/>
                <w:lang w:val="en-GB" w:eastAsia="zh-CN"/>
              </w:rPr>
              <w:t xml:space="preserve"> </w:t>
            </w:r>
            <w:r w:rsidRPr="00E6172C">
              <w:rPr>
                <w:rFonts w:cs="Arial"/>
                <w:bCs/>
                <w:sz w:val="22"/>
                <w:szCs w:val="20"/>
                <w:lang w:val="en-GB" w:eastAsia="zh-CN"/>
              </w:rPr>
              <w:t xml:space="preserve">  (0%)</w:t>
            </w:r>
          </w:p>
          <w:p w14:paraId="6C317785" w14:textId="571E601D" w:rsidR="007C1156" w:rsidRPr="00E6172C" w:rsidRDefault="007C1156" w:rsidP="000C07B6">
            <w:pPr>
              <w:widowControl w:val="0"/>
              <w:autoSpaceDE w:val="0"/>
              <w:autoSpaceDN w:val="0"/>
              <w:adjustRightInd w:val="0"/>
              <w:spacing w:line="276" w:lineRule="auto"/>
              <w:ind w:left="172"/>
              <w:jc w:val="both"/>
              <w:rPr>
                <w:rFonts w:cs="Arial"/>
                <w:bCs/>
                <w:sz w:val="22"/>
                <w:szCs w:val="20"/>
                <w:lang w:val="en-GB" w:eastAsia="zh-CN"/>
              </w:rPr>
            </w:pPr>
            <w:r w:rsidRPr="00E6172C">
              <w:rPr>
                <w:rFonts w:cs="Arial"/>
                <w:bCs/>
                <w:sz w:val="22"/>
                <w:szCs w:val="20"/>
                <w:lang w:val="en-GB" w:eastAsia="zh-CN"/>
              </w:rPr>
              <w:t xml:space="preserve">0 </w:t>
            </w:r>
            <w:r w:rsidR="009722AE" w:rsidRPr="00E6172C">
              <w:rPr>
                <w:rFonts w:cs="Arial"/>
                <w:bCs/>
                <w:sz w:val="22"/>
                <w:szCs w:val="20"/>
                <w:lang w:val="en-GB" w:eastAsia="zh-CN"/>
              </w:rPr>
              <w:t xml:space="preserve"> </w:t>
            </w:r>
            <w:r w:rsidRPr="00E6172C">
              <w:rPr>
                <w:rFonts w:cs="Arial"/>
                <w:bCs/>
                <w:sz w:val="22"/>
                <w:szCs w:val="20"/>
                <w:lang w:val="en-GB" w:eastAsia="zh-CN"/>
              </w:rPr>
              <w:t xml:space="preserve"> (0%)</w:t>
            </w:r>
          </w:p>
          <w:p w14:paraId="40C31045" w14:textId="7915DF24" w:rsidR="007C1156" w:rsidRPr="00E6172C" w:rsidRDefault="007C1156" w:rsidP="000C07B6">
            <w:pPr>
              <w:widowControl w:val="0"/>
              <w:autoSpaceDE w:val="0"/>
              <w:autoSpaceDN w:val="0"/>
              <w:adjustRightInd w:val="0"/>
              <w:spacing w:line="276" w:lineRule="auto"/>
              <w:ind w:left="172"/>
              <w:jc w:val="both"/>
              <w:rPr>
                <w:rFonts w:cs="Arial"/>
                <w:bCs/>
                <w:sz w:val="22"/>
                <w:szCs w:val="20"/>
                <w:lang w:val="en-GB" w:eastAsia="zh-CN"/>
              </w:rPr>
            </w:pPr>
            <w:r w:rsidRPr="00E6172C">
              <w:rPr>
                <w:rFonts w:cs="Arial"/>
                <w:bCs/>
                <w:sz w:val="22"/>
                <w:szCs w:val="20"/>
                <w:lang w:val="en-GB" w:eastAsia="zh-CN"/>
              </w:rPr>
              <w:t xml:space="preserve">0 </w:t>
            </w:r>
            <w:r w:rsidR="009722AE" w:rsidRPr="00E6172C">
              <w:rPr>
                <w:rFonts w:cs="Arial"/>
                <w:bCs/>
                <w:sz w:val="22"/>
                <w:szCs w:val="20"/>
                <w:lang w:val="en-GB" w:eastAsia="zh-CN"/>
              </w:rPr>
              <w:t xml:space="preserve"> </w:t>
            </w:r>
            <w:r w:rsidRPr="00E6172C">
              <w:rPr>
                <w:rFonts w:cs="Arial"/>
                <w:bCs/>
                <w:sz w:val="22"/>
                <w:szCs w:val="20"/>
                <w:lang w:val="en-GB" w:eastAsia="zh-CN"/>
              </w:rPr>
              <w:t xml:space="preserve"> (0%)</w:t>
            </w:r>
          </w:p>
          <w:p w14:paraId="1653F0B9" w14:textId="7B58A638" w:rsidR="007C1156" w:rsidRPr="00E6172C" w:rsidRDefault="007C1156" w:rsidP="000C07B6">
            <w:pPr>
              <w:widowControl w:val="0"/>
              <w:autoSpaceDE w:val="0"/>
              <w:autoSpaceDN w:val="0"/>
              <w:adjustRightInd w:val="0"/>
              <w:spacing w:line="276" w:lineRule="auto"/>
              <w:ind w:left="172"/>
              <w:jc w:val="both"/>
              <w:rPr>
                <w:rFonts w:cs="Arial"/>
                <w:bCs/>
                <w:sz w:val="22"/>
                <w:szCs w:val="20"/>
                <w:lang w:val="en-GB" w:eastAsia="zh-CN"/>
              </w:rPr>
            </w:pPr>
            <w:r w:rsidRPr="00E6172C">
              <w:rPr>
                <w:rFonts w:cs="Arial"/>
                <w:bCs/>
                <w:sz w:val="22"/>
                <w:szCs w:val="20"/>
                <w:lang w:val="en-GB" w:eastAsia="zh-CN"/>
              </w:rPr>
              <w:t>0  ((0%))</w:t>
            </w:r>
          </w:p>
        </w:tc>
      </w:tr>
      <w:tr w:rsidR="007C1156" w:rsidRPr="00E6172C" w14:paraId="327CBD9A" w14:textId="77777777" w:rsidTr="000C07B6">
        <w:tc>
          <w:tcPr>
            <w:tcW w:w="1219" w:type="dxa"/>
          </w:tcPr>
          <w:p w14:paraId="19C97D8B" w14:textId="77777777"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100</w:t>
            </w:r>
          </w:p>
        </w:tc>
        <w:tc>
          <w:tcPr>
            <w:tcW w:w="1231" w:type="dxa"/>
          </w:tcPr>
          <w:p w14:paraId="30C645CD" w14:textId="07C06B53"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w:t>
            </w:r>
          </w:p>
          <w:p w14:paraId="417089E9" w14:textId="2FE7BE87"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w:t>
            </w:r>
          </w:p>
          <w:p w14:paraId="15679194" w14:textId="37197EAB"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w:t>
            </w:r>
          </w:p>
          <w:p w14:paraId="12F00020" w14:textId="6E49FAAD"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Total </w:t>
            </w:r>
          </w:p>
        </w:tc>
        <w:tc>
          <w:tcPr>
            <w:tcW w:w="1514" w:type="dxa"/>
          </w:tcPr>
          <w:p w14:paraId="7BE21715" w14:textId="2F2E20FC"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8  [30%]</w:t>
            </w:r>
          </w:p>
          <w:p w14:paraId="432BE90F" w14:textId="19A8AE26"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14 </w:t>
            </w:r>
            <w:r w:rsidR="008C58C0" w:rsidRPr="00E6172C">
              <w:rPr>
                <w:rFonts w:cs="Arial"/>
                <w:bCs/>
                <w:sz w:val="22"/>
                <w:szCs w:val="20"/>
                <w:lang w:val="en-GB" w:eastAsia="zh-CN"/>
              </w:rPr>
              <w:t xml:space="preserve"> </w:t>
            </w:r>
            <w:r w:rsidRPr="00E6172C">
              <w:rPr>
                <w:rFonts w:cs="Arial"/>
                <w:bCs/>
                <w:sz w:val="22"/>
                <w:szCs w:val="20"/>
                <w:lang w:val="en-GB" w:eastAsia="zh-CN"/>
              </w:rPr>
              <w:t>[52%]</w:t>
            </w:r>
          </w:p>
          <w:p w14:paraId="48D4D033" w14:textId="79086C1B"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5  [19%]</w:t>
            </w:r>
          </w:p>
          <w:p w14:paraId="0B2CA217" w14:textId="76A637D0"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27</w:t>
            </w:r>
          </w:p>
        </w:tc>
        <w:tc>
          <w:tcPr>
            <w:tcW w:w="1560" w:type="dxa"/>
          </w:tcPr>
          <w:p w14:paraId="61E1F10C" w14:textId="6848882C" w:rsidR="007C1156" w:rsidRPr="00E6172C" w:rsidRDefault="007C1156" w:rsidP="000C07B6">
            <w:pPr>
              <w:widowControl w:val="0"/>
              <w:autoSpaceDE w:val="0"/>
              <w:autoSpaceDN w:val="0"/>
              <w:adjustRightInd w:val="0"/>
              <w:spacing w:line="276" w:lineRule="auto"/>
              <w:ind w:left="185"/>
              <w:jc w:val="both"/>
              <w:rPr>
                <w:rFonts w:cs="Arial"/>
                <w:bCs/>
                <w:sz w:val="22"/>
                <w:szCs w:val="20"/>
                <w:lang w:val="en-GB" w:eastAsia="zh-CN"/>
              </w:rPr>
            </w:pPr>
            <w:r w:rsidRPr="00E6172C">
              <w:rPr>
                <w:rFonts w:cs="Arial"/>
                <w:bCs/>
                <w:sz w:val="22"/>
                <w:szCs w:val="20"/>
                <w:lang w:val="en-GB" w:eastAsia="zh-CN"/>
              </w:rPr>
              <w:t xml:space="preserve">7 </w:t>
            </w:r>
            <w:r w:rsidR="009722AE" w:rsidRPr="00E6172C">
              <w:rPr>
                <w:rFonts w:cs="Arial"/>
                <w:bCs/>
                <w:sz w:val="22"/>
                <w:szCs w:val="20"/>
                <w:lang w:val="en-GB" w:eastAsia="zh-CN"/>
              </w:rPr>
              <w:t xml:space="preserve"> </w:t>
            </w:r>
            <w:r w:rsidRPr="00E6172C">
              <w:rPr>
                <w:rFonts w:cs="Arial"/>
                <w:bCs/>
                <w:sz w:val="22"/>
                <w:szCs w:val="20"/>
                <w:lang w:val="en-GB" w:eastAsia="zh-CN"/>
              </w:rPr>
              <w:t>(88%)</w:t>
            </w:r>
          </w:p>
          <w:p w14:paraId="33E93200" w14:textId="77777777" w:rsidR="007C1156" w:rsidRPr="00E6172C" w:rsidRDefault="007C1156" w:rsidP="000C07B6">
            <w:pPr>
              <w:widowControl w:val="0"/>
              <w:autoSpaceDE w:val="0"/>
              <w:autoSpaceDN w:val="0"/>
              <w:adjustRightInd w:val="0"/>
              <w:spacing w:line="276" w:lineRule="auto"/>
              <w:ind w:left="185"/>
              <w:jc w:val="both"/>
              <w:rPr>
                <w:rFonts w:cs="Arial"/>
                <w:bCs/>
                <w:sz w:val="22"/>
                <w:szCs w:val="20"/>
                <w:lang w:val="en-GB" w:eastAsia="zh-CN"/>
              </w:rPr>
            </w:pPr>
            <w:r w:rsidRPr="00E6172C">
              <w:rPr>
                <w:rFonts w:cs="Arial"/>
                <w:bCs/>
                <w:sz w:val="22"/>
                <w:szCs w:val="20"/>
                <w:lang w:val="en-GB" w:eastAsia="zh-CN"/>
              </w:rPr>
              <w:t>0    (0%)</w:t>
            </w:r>
          </w:p>
          <w:p w14:paraId="142FFF45" w14:textId="77777777" w:rsidR="007C1156" w:rsidRPr="00E6172C" w:rsidRDefault="007C1156" w:rsidP="000C07B6">
            <w:pPr>
              <w:pStyle w:val="ListParagraph"/>
              <w:widowControl w:val="0"/>
              <w:numPr>
                <w:ilvl w:val="0"/>
                <w:numId w:val="2"/>
              </w:numPr>
              <w:autoSpaceDE w:val="0"/>
              <w:autoSpaceDN w:val="0"/>
              <w:adjustRightInd w:val="0"/>
              <w:spacing w:line="276" w:lineRule="auto"/>
              <w:ind w:left="185"/>
              <w:jc w:val="both"/>
              <w:rPr>
                <w:rFonts w:cs="Arial"/>
                <w:bCs/>
                <w:sz w:val="22"/>
                <w:szCs w:val="20"/>
                <w:lang w:val="en-GB" w:eastAsia="zh-CN"/>
              </w:rPr>
            </w:pPr>
            <w:r w:rsidRPr="00E6172C">
              <w:rPr>
                <w:rFonts w:cs="Arial"/>
                <w:bCs/>
                <w:sz w:val="22"/>
                <w:szCs w:val="20"/>
                <w:lang w:val="en-GB" w:eastAsia="zh-CN"/>
              </w:rPr>
              <w:t>0    (0%)</w:t>
            </w:r>
          </w:p>
          <w:p w14:paraId="1060C8AB" w14:textId="77777777" w:rsidR="007C1156" w:rsidRPr="00E6172C" w:rsidRDefault="007C1156" w:rsidP="000C07B6">
            <w:pPr>
              <w:pStyle w:val="ListParagraph"/>
              <w:widowControl w:val="0"/>
              <w:autoSpaceDE w:val="0"/>
              <w:autoSpaceDN w:val="0"/>
              <w:adjustRightInd w:val="0"/>
              <w:spacing w:line="276" w:lineRule="auto"/>
              <w:ind w:left="185"/>
              <w:jc w:val="both"/>
              <w:rPr>
                <w:rFonts w:cs="Arial"/>
                <w:bCs/>
                <w:sz w:val="22"/>
                <w:szCs w:val="20"/>
                <w:lang w:val="en-GB" w:eastAsia="zh-CN"/>
              </w:rPr>
            </w:pPr>
            <w:r w:rsidRPr="00E6172C">
              <w:rPr>
                <w:rFonts w:cs="Arial"/>
                <w:bCs/>
                <w:sz w:val="22"/>
                <w:szCs w:val="20"/>
                <w:lang w:val="en-GB" w:eastAsia="zh-CN"/>
              </w:rPr>
              <w:t>7  (26%)</w:t>
            </w:r>
          </w:p>
        </w:tc>
        <w:tc>
          <w:tcPr>
            <w:tcW w:w="1559" w:type="dxa"/>
          </w:tcPr>
          <w:p w14:paraId="6BFF105A" w14:textId="77777777" w:rsidR="007C1156" w:rsidRPr="00E6172C" w:rsidRDefault="007C1156" w:rsidP="000C07B6">
            <w:pPr>
              <w:widowControl w:val="0"/>
              <w:autoSpaceDE w:val="0"/>
              <w:autoSpaceDN w:val="0"/>
              <w:adjustRightInd w:val="0"/>
              <w:spacing w:line="276" w:lineRule="auto"/>
              <w:ind w:left="170"/>
              <w:jc w:val="both"/>
              <w:rPr>
                <w:rFonts w:cs="Arial"/>
                <w:bCs/>
                <w:sz w:val="22"/>
                <w:szCs w:val="20"/>
                <w:lang w:val="en-GB" w:eastAsia="zh-CN"/>
              </w:rPr>
            </w:pPr>
            <w:r w:rsidRPr="00E6172C">
              <w:rPr>
                <w:rFonts w:cs="Arial"/>
                <w:bCs/>
                <w:sz w:val="22"/>
                <w:szCs w:val="20"/>
                <w:lang w:val="en-GB" w:eastAsia="zh-CN"/>
              </w:rPr>
              <w:t>1   (12%)</w:t>
            </w:r>
          </w:p>
          <w:p w14:paraId="33232A6F" w14:textId="4D4F30E3" w:rsidR="007C1156" w:rsidRPr="00E6172C" w:rsidRDefault="007C1156" w:rsidP="000C07B6">
            <w:pPr>
              <w:widowControl w:val="0"/>
              <w:autoSpaceDE w:val="0"/>
              <w:autoSpaceDN w:val="0"/>
              <w:adjustRightInd w:val="0"/>
              <w:spacing w:line="276" w:lineRule="auto"/>
              <w:ind w:left="28"/>
              <w:jc w:val="both"/>
              <w:rPr>
                <w:rFonts w:cs="Arial"/>
                <w:bCs/>
                <w:sz w:val="22"/>
                <w:szCs w:val="20"/>
                <w:lang w:val="en-GB" w:eastAsia="zh-CN"/>
              </w:rPr>
            </w:pPr>
            <w:r w:rsidRPr="00E6172C">
              <w:rPr>
                <w:rFonts w:cs="Arial"/>
                <w:bCs/>
                <w:sz w:val="22"/>
                <w:szCs w:val="20"/>
                <w:lang w:val="en-GB" w:eastAsia="zh-CN"/>
              </w:rPr>
              <w:t>11</w:t>
            </w:r>
            <w:r w:rsidR="009722AE" w:rsidRPr="00E6172C">
              <w:rPr>
                <w:rFonts w:cs="Arial"/>
                <w:bCs/>
                <w:sz w:val="22"/>
                <w:szCs w:val="20"/>
                <w:lang w:val="en-GB" w:eastAsia="zh-CN"/>
              </w:rPr>
              <w:t xml:space="preserve"> </w:t>
            </w:r>
            <w:r w:rsidRPr="00E6172C">
              <w:rPr>
                <w:rFonts w:cs="Arial"/>
                <w:bCs/>
                <w:sz w:val="22"/>
                <w:szCs w:val="20"/>
                <w:lang w:val="en-GB" w:eastAsia="zh-CN"/>
              </w:rPr>
              <w:t xml:space="preserve">  (79%)</w:t>
            </w:r>
          </w:p>
          <w:p w14:paraId="671FA0CA" w14:textId="77777777" w:rsidR="007C1156" w:rsidRPr="00E6172C" w:rsidRDefault="007C1156" w:rsidP="000C07B6">
            <w:pPr>
              <w:widowControl w:val="0"/>
              <w:autoSpaceDE w:val="0"/>
              <w:autoSpaceDN w:val="0"/>
              <w:adjustRightInd w:val="0"/>
              <w:spacing w:line="276" w:lineRule="auto"/>
              <w:ind w:left="170"/>
              <w:jc w:val="both"/>
              <w:rPr>
                <w:rFonts w:cs="Arial"/>
                <w:bCs/>
                <w:sz w:val="22"/>
                <w:szCs w:val="20"/>
                <w:lang w:val="en-GB" w:eastAsia="zh-CN"/>
              </w:rPr>
            </w:pPr>
            <w:r w:rsidRPr="00E6172C">
              <w:rPr>
                <w:rFonts w:cs="Arial"/>
                <w:bCs/>
                <w:sz w:val="22"/>
                <w:szCs w:val="20"/>
                <w:lang w:val="en-GB" w:eastAsia="zh-CN"/>
              </w:rPr>
              <w:t>0     (0%)</w:t>
            </w:r>
          </w:p>
          <w:p w14:paraId="436855A0" w14:textId="721344EF" w:rsidR="007C1156" w:rsidRPr="00E6172C" w:rsidRDefault="007C1156" w:rsidP="000C07B6">
            <w:pPr>
              <w:widowControl w:val="0"/>
              <w:autoSpaceDE w:val="0"/>
              <w:autoSpaceDN w:val="0"/>
              <w:adjustRightInd w:val="0"/>
              <w:spacing w:line="276" w:lineRule="auto"/>
              <w:ind w:left="28"/>
              <w:jc w:val="both"/>
              <w:rPr>
                <w:rFonts w:cs="Arial"/>
                <w:bCs/>
                <w:sz w:val="22"/>
                <w:szCs w:val="20"/>
                <w:lang w:val="en-GB" w:eastAsia="zh-CN"/>
              </w:rPr>
            </w:pPr>
            <w:r w:rsidRPr="00E6172C">
              <w:rPr>
                <w:rFonts w:cs="Arial"/>
                <w:bCs/>
                <w:sz w:val="22"/>
                <w:szCs w:val="20"/>
                <w:lang w:val="en-GB" w:eastAsia="zh-CN"/>
              </w:rPr>
              <w:t xml:space="preserve">12  </w:t>
            </w:r>
            <w:r w:rsidR="009722AE" w:rsidRPr="00E6172C">
              <w:rPr>
                <w:rFonts w:cs="Arial"/>
                <w:bCs/>
                <w:sz w:val="22"/>
                <w:szCs w:val="20"/>
                <w:lang w:val="en-GB" w:eastAsia="zh-CN"/>
              </w:rPr>
              <w:t xml:space="preserve"> </w:t>
            </w:r>
            <w:r w:rsidRPr="00E6172C">
              <w:rPr>
                <w:rFonts w:cs="Arial"/>
                <w:bCs/>
                <w:sz w:val="22"/>
                <w:szCs w:val="20"/>
                <w:lang w:val="en-GB" w:eastAsia="zh-CN"/>
              </w:rPr>
              <w:t>(44%)</w:t>
            </w:r>
          </w:p>
        </w:tc>
        <w:tc>
          <w:tcPr>
            <w:tcW w:w="2546" w:type="dxa"/>
          </w:tcPr>
          <w:p w14:paraId="14A9B8B7" w14:textId="118F9B8D" w:rsidR="007C1156" w:rsidRPr="00E6172C" w:rsidRDefault="007C1156" w:rsidP="000C07B6">
            <w:pPr>
              <w:widowControl w:val="0"/>
              <w:autoSpaceDE w:val="0"/>
              <w:autoSpaceDN w:val="0"/>
              <w:adjustRightInd w:val="0"/>
              <w:spacing w:line="276" w:lineRule="auto"/>
              <w:ind w:left="172"/>
              <w:jc w:val="both"/>
              <w:rPr>
                <w:rFonts w:cs="Arial"/>
                <w:bCs/>
                <w:sz w:val="22"/>
                <w:szCs w:val="20"/>
                <w:lang w:val="en-GB" w:eastAsia="zh-CN"/>
              </w:rPr>
            </w:pPr>
            <w:r w:rsidRPr="00E6172C">
              <w:rPr>
                <w:rFonts w:cs="Arial"/>
                <w:bCs/>
                <w:sz w:val="22"/>
                <w:szCs w:val="20"/>
                <w:lang w:val="en-GB" w:eastAsia="zh-CN"/>
              </w:rPr>
              <w:t xml:space="preserve">0 </w:t>
            </w:r>
            <w:r w:rsidR="009722AE" w:rsidRPr="00E6172C">
              <w:rPr>
                <w:rFonts w:cs="Arial"/>
                <w:bCs/>
                <w:sz w:val="22"/>
                <w:szCs w:val="20"/>
                <w:lang w:val="en-GB" w:eastAsia="zh-CN"/>
              </w:rPr>
              <w:t xml:space="preserve">   </w:t>
            </w:r>
            <w:r w:rsidRPr="00E6172C">
              <w:rPr>
                <w:rFonts w:cs="Arial"/>
                <w:bCs/>
                <w:sz w:val="22"/>
                <w:szCs w:val="20"/>
                <w:lang w:val="en-GB" w:eastAsia="zh-CN"/>
              </w:rPr>
              <w:t xml:space="preserve"> (0%)</w:t>
            </w:r>
          </w:p>
          <w:p w14:paraId="4E1FF2EF" w14:textId="02E239EA" w:rsidR="007C1156" w:rsidRPr="00E6172C" w:rsidRDefault="007C1156" w:rsidP="000C07B6">
            <w:pPr>
              <w:widowControl w:val="0"/>
              <w:autoSpaceDE w:val="0"/>
              <w:autoSpaceDN w:val="0"/>
              <w:adjustRightInd w:val="0"/>
              <w:spacing w:line="276" w:lineRule="auto"/>
              <w:ind w:left="172"/>
              <w:jc w:val="both"/>
              <w:rPr>
                <w:rFonts w:cs="Arial"/>
                <w:bCs/>
                <w:sz w:val="22"/>
                <w:szCs w:val="20"/>
                <w:lang w:val="en-GB" w:eastAsia="zh-CN"/>
              </w:rPr>
            </w:pPr>
            <w:r w:rsidRPr="00E6172C">
              <w:rPr>
                <w:rFonts w:cs="Arial"/>
                <w:bCs/>
                <w:sz w:val="22"/>
                <w:szCs w:val="20"/>
                <w:lang w:val="en-GB" w:eastAsia="zh-CN"/>
              </w:rPr>
              <w:t xml:space="preserve">3 </w:t>
            </w:r>
            <w:r w:rsidR="009722AE" w:rsidRPr="00E6172C">
              <w:rPr>
                <w:rFonts w:cs="Arial"/>
                <w:bCs/>
                <w:sz w:val="22"/>
                <w:szCs w:val="20"/>
                <w:lang w:val="en-GB" w:eastAsia="zh-CN"/>
              </w:rPr>
              <w:t xml:space="preserve"> </w:t>
            </w:r>
            <w:r w:rsidRPr="00E6172C">
              <w:rPr>
                <w:rFonts w:cs="Arial"/>
                <w:bCs/>
                <w:sz w:val="22"/>
                <w:szCs w:val="20"/>
                <w:lang w:val="en-GB" w:eastAsia="zh-CN"/>
              </w:rPr>
              <w:t xml:space="preserve">  (21%)</w:t>
            </w:r>
          </w:p>
          <w:p w14:paraId="3AB7AC57" w14:textId="77777777" w:rsidR="007C1156" w:rsidRPr="00E6172C" w:rsidRDefault="007C1156" w:rsidP="000C07B6">
            <w:pPr>
              <w:widowControl w:val="0"/>
              <w:autoSpaceDE w:val="0"/>
              <w:autoSpaceDN w:val="0"/>
              <w:adjustRightInd w:val="0"/>
              <w:spacing w:line="276" w:lineRule="auto"/>
              <w:ind w:left="172"/>
              <w:jc w:val="both"/>
              <w:rPr>
                <w:rFonts w:cs="Arial"/>
                <w:bCs/>
                <w:sz w:val="22"/>
                <w:szCs w:val="20"/>
                <w:lang w:val="en-GB" w:eastAsia="zh-CN"/>
              </w:rPr>
            </w:pPr>
            <w:r w:rsidRPr="00E6172C">
              <w:rPr>
                <w:rFonts w:cs="Arial"/>
                <w:bCs/>
                <w:sz w:val="22"/>
                <w:szCs w:val="20"/>
                <w:lang w:val="en-GB" w:eastAsia="zh-CN"/>
              </w:rPr>
              <w:t>5  (100%)</w:t>
            </w:r>
          </w:p>
          <w:p w14:paraId="335B6690" w14:textId="2BDAC5C7" w:rsidR="007C1156" w:rsidRPr="00E6172C" w:rsidRDefault="007C1156" w:rsidP="000C07B6">
            <w:pPr>
              <w:widowControl w:val="0"/>
              <w:autoSpaceDE w:val="0"/>
              <w:autoSpaceDN w:val="0"/>
              <w:adjustRightInd w:val="0"/>
              <w:spacing w:line="276" w:lineRule="auto"/>
              <w:ind w:left="172"/>
              <w:jc w:val="both"/>
              <w:rPr>
                <w:rFonts w:cs="Arial"/>
                <w:bCs/>
                <w:sz w:val="22"/>
                <w:szCs w:val="20"/>
                <w:lang w:val="en-GB" w:eastAsia="zh-CN"/>
              </w:rPr>
            </w:pPr>
            <w:r w:rsidRPr="00E6172C">
              <w:rPr>
                <w:rFonts w:cs="Arial"/>
                <w:bCs/>
                <w:sz w:val="22"/>
                <w:szCs w:val="20"/>
                <w:lang w:val="en-GB" w:eastAsia="zh-CN"/>
              </w:rPr>
              <w:t xml:space="preserve">8 </w:t>
            </w:r>
            <w:r w:rsidR="009722AE" w:rsidRPr="00E6172C">
              <w:rPr>
                <w:rFonts w:cs="Arial"/>
                <w:bCs/>
                <w:sz w:val="22"/>
                <w:szCs w:val="20"/>
                <w:lang w:val="en-GB" w:eastAsia="zh-CN"/>
              </w:rPr>
              <w:t xml:space="preserve"> </w:t>
            </w:r>
            <w:r w:rsidRPr="00E6172C">
              <w:rPr>
                <w:rFonts w:cs="Arial"/>
                <w:bCs/>
                <w:sz w:val="22"/>
                <w:szCs w:val="20"/>
                <w:lang w:val="en-GB" w:eastAsia="zh-CN"/>
              </w:rPr>
              <w:t xml:space="preserve">  (30%)</w:t>
            </w:r>
          </w:p>
        </w:tc>
      </w:tr>
      <w:tr w:rsidR="007C1156" w:rsidRPr="00E6172C" w14:paraId="309098A9" w14:textId="77777777" w:rsidTr="000C07B6">
        <w:tc>
          <w:tcPr>
            <w:tcW w:w="1219" w:type="dxa"/>
          </w:tcPr>
          <w:p w14:paraId="768292CF" w14:textId="77777777"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0</w:t>
            </w:r>
          </w:p>
        </w:tc>
        <w:tc>
          <w:tcPr>
            <w:tcW w:w="1231" w:type="dxa"/>
          </w:tcPr>
          <w:p w14:paraId="19D8B76D" w14:textId="12B1C39D"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w:t>
            </w:r>
          </w:p>
          <w:p w14:paraId="2A01A0EC" w14:textId="067B67F5"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w:t>
            </w:r>
          </w:p>
          <w:p w14:paraId="1B874CC9" w14:textId="2A7CF53C"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w:t>
            </w:r>
          </w:p>
          <w:p w14:paraId="168527D4" w14:textId="60407F56"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Total  </w:t>
            </w:r>
          </w:p>
        </w:tc>
        <w:tc>
          <w:tcPr>
            <w:tcW w:w="1514" w:type="dxa"/>
          </w:tcPr>
          <w:p w14:paraId="48AA1C27" w14:textId="032A6EAE"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5*</w:t>
            </w:r>
          </w:p>
          <w:p w14:paraId="474FC60B" w14:textId="08AFCA04"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2*</w:t>
            </w:r>
          </w:p>
          <w:p w14:paraId="37850FCD" w14:textId="5C3C46FF"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3*</w:t>
            </w:r>
          </w:p>
          <w:p w14:paraId="6BBD709A" w14:textId="06BBFC06"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10</w:t>
            </w:r>
          </w:p>
        </w:tc>
        <w:tc>
          <w:tcPr>
            <w:tcW w:w="1560" w:type="dxa"/>
          </w:tcPr>
          <w:p w14:paraId="0A47158D" w14:textId="53F458A5" w:rsidR="007C1156" w:rsidRPr="00E6172C" w:rsidRDefault="007C1156" w:rsidP="000C07B6">
            <w:pPr>
              <w:widowControl w:val="0"/>
              <w:autoSpaceDE w:val="0"/>
              <w:autoSpaceDN w:val="0"/>
              <w:adjustRightInd w:val="0"/>
              <w:spacing w:line="276" w:lineRule="auto"/>
              <w:ind w:left="185"/>
              <w:jc w:val="both"/>
              <w:rPr>
                <w:rFonts w:cs="Arial"/>
                <w:bCs/>
                <w:sz w:val="22"/>
                <w:szCs w:val="20"/>
                <w:lang w:val="en-GB" w:eastAsia="zh-CN"/>
              </w:rPr>
            </w:pPr>
            <w:r w:rsidRPr="00E6172C">
              <w:rPr>
                <w:rFonts w:cs="Arial"/>
                <w:bCs/>
                <w:sz w:val="22"/>
                <w:szCs w:val="20"/>
                <w:lang w:val="en-GB" w:eastAsia="zh-CN"/>
              </w:rPr>
              <w:t>5 (100%)</w:t>
            </w:r>
          </w:p>
          <w:p w14:paraId="6412698F" w14:textId="3BC17178" w:rsidR="007C1156" w:rsidRPr="00E6172C" w:rsidRDefault="007C1156" w:rsidP="000C07B6">
            <w:pPr>
              <w:widowControl w:val="0"/>
              <w:autoSpaceDE w:val="0"/>
              <w:autoSpaceDN w:val="0"/>
              <w:adjustRightInd w:val="0"/>
              <w:spacing w:line="276" w:lineRule="auto"/>
              <w:ind w:left="185"/>
              <w:jc w:val="both"/>
              <w:rPr>
                <w:rFonts w:cs="Arial"/>
                <w:bCs/>
                <w:sz w:val="22"/>
                <w:szCs w:val="20"/>
                <w:lang w:val="en-GB" w:eastAsia="zh-CN"/>
              </w:rPr>
            </w:pPr>
            <w:r w:rsidRPr="00E6172C">
              <w:rPr>
                <w:rFonts w:cs="Arial"/>
                <w:bCs/>
                <w:sz w:val="22"/>
                <w:szCs w:val="20"/>
                <w:lang w:val="en-GB" w:eastAsia="zh-CN"/>
              </w:rPr>
              <w:t>0</w:t>
            </w:r>
            <w:r w:rsidR="009722AE" w:rsidRPr="00E6172C">
              <w:rPr>
                <w:rFonts w:cs="Arial"/>
                <w:bCs/>
                <w:sz w:val="22"/>
                <w:szCs w:val="20"/>
                <w:lang w:val="en-GB" w:eastAsia="zh-CN"/>
              </w:rPr>
              <w:t xml:space="preserve">    </w:t>
            </w:r>
            <w:r w:rsidRPr="00E6172C">
              <w:rPr>
                <w:rFonts w:cs="Arial"/>
                <w:bCs/>
                <w:sz w:val="22"/>
                <w:szCs w:val="20"/>
                <w:lang w:val="en-GB" w:eastAsia="zh-CN"/>
              </w:rPr>
              <w:t xml:space="preserve"> (0%)</w:t>
            </w:r>
          </w:p>
          <w:p w14:paraId="31687AA7" w14:textId="3383FE84" w:rsidR="007C1156" w:rsidRPr="00E6172C" w:rsidRDefault="007C1156" w:rsidP="000C07B6">
            <w:pPr>
              <w:widowControl w:val="0"/>
              <w:autoSpaceDE w:val="0"/>
              <w:autoSpaceDN w:val="0"/>
              <w:adjustRightInd w:val="0"/>
              <w:spacing w:line="276" w:lineRule="auto"/>
              <w:ind w:left="185"/>
              <w:jc w:val="both"/>
              <w:rPr>
                <w:rFonts w:cs="Arial"/>
                <w:bCs/>
                <w:sz w:val="22"/>
                <w:szCs w:val="20"/>
                <w:lang w:val="en-GB" w:eastAsia="zh-CN"/>
              </w:rPr>
            </w:pPr>
            <w:r w:rsidRPr="00E6172C">
              <w:rPr>
                <w:rFonts w:cs="Arial"/>
                <w:bCs/>
                <w:sz w:val="22"/>
                <w:szCs w:val="20"/>
                <w:lang w:val="en-GB" w:eastAsia="zh-CN"/>
              </w:rPr>
              <w:t>0</w:t>
            </w:r>
            <w:r w:rsidR="009722AE" w:rsidRPr="00E6172C">
              <w:rPr>
                <w:rFonts w:cs="Arial"/>
                <w:bCs/>
                <w:sz w:val="22"/>
                <w:szCs w:val="20"/>
                <w:lang w:val="en-GB" w:eastAsia="zh-CN"/>
              </w:rPr>
              <w:t xml:space="preserve">    </w:t>
            </w:r>
            <w:r w:rsidRPr="00E6172C">
              <w:rPr>
                <w:rFonts w:cs="Arial"/>
                <w:bCs/>
                <w:sz w:val="22"/>
                <w:szCs w:val="20"/>
                <w:lang w:val="en-GB" w:eastAsia="zh-CN"/>
              </w:rPr>
              <w:t xml:space="preserve"> (0%)</w:t>
            </w:r>
          </w:p>
          <w:p w14:paraId="10361B22" w14:textId="127408E4" w:rsidR="007C1156" w:rsidRPr="00E6172C" w:rsidRDefault="007C1156" w:rsidP="000C07B6">
            <w:pPr>
              <w:widowControl w:val="0"/>
              <w:autoSpaceDE w:val="0"/>
              <w:autoSpaceDN w:val="0"/>
              <w:adjustRightInd w:val="0"/>
              <w:spacing w:line="276" w:lineRule="auto"/>
              <w:ind w:left="185"/>
              <w:jc w:val="both"/>
              <w:rPr>
                <w:rFonts w:cs="Arial"/>
                <w:bCs/>
                <w:sz w:val="22"/>
                <w:szCs w:val="20"/>
                <w:lang w:val="en-GB" w:eastAsia="zh-CN"/>
              </w:rPr>
            </w:pPr>
            <w:r w:rsidRPr="00E6172C">
              <w:rPr>
                <w:rFonts w:cs="Arial"/>
                <w:bCs/>
                <w:sz w:val="22"/>
                <w:szCs w:val="20"/>
                <w:lang w:val="en-GB" w:eastAsia="zh-CN"/>
              </w:rPr>
              <w:t>9  ((30%))</w:t>
            </w:r>
          </w:p>
        </w:tc>
        <w:tc>
          <w:tcPr>
            <w:tcW w:w="1559" w:type="dxa"/>
          </w:tcPr>
          <w:p w14:paraId="06BB9F40" w14:textId="14CA3A20" w:rsidR="007C1156" w:rsidRPr="00E6172C" w:rsidRDefault="007C1156" w:rsidP="000C07B6">
            <w:pPr>
              <w:widowControl w:val="0"/>
              <w:autoSpaceDE w:val="0"/>
              <w:autoSpaceDN w:val="0"/>
              <w:adjustRightInd w:val="0"/>
              <w:spacing w:line="276" w:lineRule="auto"/>
              <w:ind w:left="170"/>
              <w:jc w:val="both"/>
              <w:rPr>
                <w:rFonts w:cs="Arial"/>
                <w:bCs/>
                <w:sz w:val="22"/>
                <w:szCs w:val="20"/>
                <w:lang w:val="en-GB" w:eastAsia="zh-CN"/>
              </w:rPr>
            </w:pPr>
            <w:r w:rsidRPr="00E6172C">
              <w:rPr>
                <w:rFonts w:cs="Arial"/>
                <w:bCs/>
                <w:sz w:val="22"/>
                <w:szCs w:val="20"/>
                <w:lang w:val="en-GB" w:eastAsia="zh-CN"/>
              </w:rPr>
              <w:t xml:space="preserve">0 </w:t>
            </w:r>
            <w:r w:rsidR="009722AE" w:rsidRPr="00E6172C">
              <w:rPr>
                <w:rFonts w:cs="Arial"/>
                <w:bCs/>
                <w:sz w:val="22"/>
                <w:szCs w:val="20"/>
                <w:lang w:val="en-GB" w:eastAsia="zh-CN"/>
              </w:rPr>
              <w:t xml:space="preserve">    </w:t>
            </w:r>
            <w:r w:rsidRPr="00E6172C">
              <w:rPr>
                <w:rFonts w:cs="Arial"/>
                <w:bCs/>
                <w:sz w:val="22"/>
                <w:szCs w:val="20"/>
                <w:lang w:val="en-GB" w:eastAsia="zh-CN"/>
              </w:rPr>
              <w:t>(0%)</w:t>
            </w:r>
          </w:p>
          <w:p w14:paraId="66D9210E" w14:textId="77777777" w:rsidR="007C1156" w:rsidRPr="00E6172C" w:rsidRDefault="007C1156" w:rsidP="000C07B6">
            <w:pPr>
              <w:widowControl w:val="0"/>
              <w:autoSpaceDE w:val="0"/>
              <w:autoSpaceDN w:val="0"/>
              <w:adjustRightInd w:val="0"/>
              <w:spacing w:line="276" w:lineRule="auto"/>
              <w:ind w:left="170"/>
              <w:jc w:val="both"/>
              <w:rPr>
                <w:rFonts w:cs="Arial"/>
                <w:bCs/>
                <w:sz w:val="22"/>
                <w:szCs w:val="20"/>
                <w:lang w:val="en-GB" w:eastAsia="zh-CN"/>
              </w:rPr>
            </w:pPr>
            <w:r w:rsidRPr="00E6172C">
              <w:rPr>
                <w:rFonts w:cs="Arial"/>
                <w:bCs/>
                <w:sz w:val="22"/>
                <w:szCs w:val="20"/>
                <w:lang w:val="en-GB" w:eastAsia="zh-CN"/>
              </w:rPr>
              <w:t>2 (100%)</w:t>
            </w:r>
          </w:p>
          <w:p w14:paraId="32D608E1" w14:textId="77777777" w:rsidR="007C1156" w:rsidRPr="00E6172C" w:rsidRDefault="007C1156" w:rsidP="000C07B6">
            <w:pPr>
              <w:widowControl w:val="0"/>
              <w:autoSpaceDE w:val="0"/>
              <w:autoSpaceDN w:val="0"/>
              <w:adjustRightInd w:val="0"/>
              <w:spacing w:line="276" w:lineRule="auto"/>
              <w:ind w:left="170"/>
              <w:jc w:val="both"/>
              <w:rPr>
                <w:rFonts w:cs="Arial"/>
                <w:bCs/>
                <w:sz w:val="22"/>
                <w:szCs w:val="20"/>
                <w:lang w:val="en-GB" w:eastAsia="zh-CN"/>
              </w:rPr>
            </w:pPr>
            <w:r w:rsidRPr="00E6172C">
              <w:rPr>
                <w:rFonts w:cs="Arial"/>
                <w:bCs/>
                <w:sz w:val="22"/>
                <w:szCs w:val="20"/>
                <w:lang w:val="en-GB" w:eastAsia="zh-CN"/>
              </w:rPr>
              <w:t>3  (100%)</w:t>
            </w:r>
          </w:p>
          <w:p w14:paraId="581F5DB4" w14:textId="480B9B42" w:rsidR="007C1156" w:rsidRPr="00E6172C" w:rsidRDefault="007C1156" w:rsidP="000C07B6">
            <w:pPr>
              <w:widowControl w:val="0"/>
              <w:autoSpaceDE w:val="0"/>
              <w:autoSpaceDN w:val="0"/>
              <w:adjustRightInd w:val="0"/>
              <w:spacing w:line="276" w:lineRule="auto"/>
              <w:ind w:left="28"/>
              <w:jc w:val="both"/>
              <w:rPr>
                <w:rFonts w:cs="Arial"/>
                <w:bCs/>
                <w:sz w:val="22"/>
                <w:szCs w:val="20"/>
                <w:lang w:val="en-GB" w:eastAsia="zh-CN"/>
              </w:rPr>
            </w:pPr>
            <w:r w:rsidRPr="00E6172C">
              <w:rPr>
                <w:rFonts w:cs="Arial"/>
                <w:bCs/>
                <w:sz w:val="22"/>
                <w:szCs w:val="20"/>
                <w:lang w:val="en-GB" w:eastAsia="zh-CN"/>
              </w:rPr>
              <w:t>21  ((70%))</w:t>
            </w:r>
          </w:p>
        </w:tc>
        <w:tc>
          <w:tcPr>
            <w:tcW w:w="2546" w:type="dxa"/>
          </w:tcPr>
          <w:p w14:paraId="465AA48C" w14:textId="77777777" w:rsidR="007C1156" w:rsidRPr="00E6172C" w:rsidRDefault="007C1156" w:rsidP="000C07B6">
            <w:pPr>
              <w:widowControl w:val="0"/>
              <w:autoSpaceDE w:val="0"/>
              <w:autoSpaceDN w:val="0"/>
              <w:adjustRightInd w:val="0"/>
              <w:spacing w:line="276" w:lineRule="auto"/>
              <w:ind w:left="172"/>
              <w:jc w:val="both"/>
              <w:rPr>
                <w:rFonts w:cs="Arial"/>
                <w:bCs/>
                <w:sz w:val="22"/>
                <w:szCs w:val="20"/>
                <w:lang w:val="en-GB" w:eastAsia="zh-CN"/>
              </w:rPr>
            </w:pPr>
            <w:r w:rsidRPr="00E6172C">
              <w:rPr>
                <w:rFonts w:cs="Arial"/>
                <w:bCs/>
                <w:sz w:val="22"/>
                <w:szCs w:val="20"/>
                <w:lang w:val="en-GB" w:eastAsia="zh-CN"/>
              </w:rPr>
              <w:t>0  (0%)</w:t>
            </w:r>
          </w:p>
          <w:p w14:paraId="1E6766C1" w14:textId="77777777" w:rsidR="007C1156" w:rsidRPr="00E6172C" w:rsidRDefault="007C1156" w:rsidP="000C07B6">
            <w:pPr>
              <w:widowControl w:val="0"/>
              <w:autoSpaceDE w:val="0"/>
              <w:autoSpaceDN w:val="0"/>
              <w:adjustRightInd w:val="0"/>
              <w:spacing w:line="276" w:lineRule="auto"/>
              <w:ind w:left="172"/>
              <w:jc w:val="both"/>
              <w:rPr>
                <w:rFonts w:cs="Arial"/>
                <w:bCs/>
                <w:sz w:val="22"/>
                <w:szCs w:val="20"/>
                <w:lang w:val="en-GB" w:eastAsia="zh-CN"/>
              </w:rPr>
            </w:pPr>
            <w:r w:rsidRPr="00E6172C">
              <w:rPr>
                <w:rFonts w:cs="Arial"/>
                <w:bCs/>
                <w:sz w:val="22"/>
                <w:szCs w:val="20"/>
                <w:lang w:val="en-GB" w:eastAsia="zh-CN"/>
              </w:rPr>
              <w:t>0  (0%)</w:t>
            </w:r>
          </w:p>
          <w:p w14:paraId="7FDDB00F" w14:textId="77777777" w:rsidR="007C1156" w:rsidRPr="00E6172C" w:rsidRDefault="007C1156" w:rsidP="000C07B6">
            <w:pPr>
              <w:widowControl w:val="0"/>
              <w:autoSpaceDE w:val="0"/>
              <w:autoSpaceDN w:val="0"/>
              <w:adjustRightInd w:val="0"/>
              <w:spacing w:line="276" w:lineRule="auto"/>
              <w:ind w:left="172"/>
              <w:jc w:val="both"/>
              <w:rPr>
                <w:rFonts w:cs="Arial"/>
                <w:bCs/>
                <w:sz w:val="22"/>
                <w:szCs w:val="20"/>
                <w:lang w:val="en-GB" w:eastAsia="zh-CN"/>
              </w:rPr>
            </w:pPr>
            <w:r w:rsidRPr="00E6172C">
              <w:rPr>
                <w:rFonts w:cs="Arial"/>
                <w:bCs/>
                <w:sz w:val="22"/>
                <w:szCs w:val="20"/>
                <w:lang w:val="en-GB" w:eastAsia="zh-CN"/>
              </w:rPr>
              <w:t>0  (0%)</w:t>
            </w:r>
          </w:p>
          <w:p w14:paraId="76B82742" w14:textId="474B0EE9" w:rsidR="007C1156" w:rsidRPr="00E6172C" w:rsidRDefault="007C1156" w:rsidP="000C07B6">
            <w:pPr>
              <w:widowControl w:val="0"/>
              <w:autoSpaceDE w:val="0"/>
              <w:autoSpaceDN w:val="0"/>
              <w:adjustRightInd w:val="0"/>
              <w:spacing w:line="276" w:lineRule="auto"/>
              <w:ind w:left="172"/>
              <w:jc w:val="both"/>
              <w:rPr>
                <w:rFonts w:cs="Arial"/>
                <w:bCs/>
                <w:sz w:val="22"/>
                <w:szCs w:val="20"/>
                <w:lang w:val="en-GB" w:eastAsia="zh-CN"/>
              </w:rPr>
            </w:pPr>
            <w:r w:rsidRPr="00E6172C">
              <w:rPr>
                <w:rFonts w:cs="Arial"/>
                <w:bCs/>
                <w:sz w:val="22"/>
                <w:szCs w:val="20"/>
                <w:lang w:val="en-GB" w:eastAsia="zh-CN"/>
              </w:rPr>
              <w:t>0  ((0%))</w:t>
            </w:r>
          </w:p>
        </w:tc>
      </w:tr>
      <w:tr w:rsidR="007C1156" w:rsidRPr="00E6172C" w14:paraId="4AF3306D" w14:textId="77777777" w:rsidTr="000C07B6">
        <w:tc>
          <w:tcPr>
            <w:tcW w:w="1219" w:type="dxa"/>
          </w:tcPr>
          <w:p w14:paraId="363D6888" w14:textId="77777777"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100</w:t>
            </w:r>
          </w:p>
        </w:tc>
        <w:tc>
          <w:tcPr>
            <w:tcW w:w="1231" w:type="dxa"/>
          </w:tcPr>
          <w:p w14:paraId="0CD1460A" w14:textId="10096207"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w:t>
            </w:r>
          </w:p>
          <w:p w14:paraId="5378AC46" w14:textId="611DD34C"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w:t>
            </w:r>
          </w:p>
          <w:p w14:paraId="7349C1ED" w14:textId="77777777"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w:t>
            </w:r>
          </w:p>
          <w:p w14:paraId="2B95D19E" w14:textId="25994573"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Total </w:t>
            </w:r>
          </w:p>
        </w:tc>
        <w:tc>
          <w:tcPr>
            <w:tcW w:w="1514" w:type="dxa"/>
          </w:tcPr>
          <w:p w14:paraId="417BDB4C" w14:textId="327EAEE8"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1    [6%]</w:t>
            </w:r>
          </w:p>
          <w:p w14:paraId="040BFC7A" w14:textId="5C60B9C3"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8  [50%]</w:t>
            </w:r>
          </w:p>
          <w:p w14:paraId="5AE18971" w14:textId="65210AA7"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7  [44%]</w:t>
            </w:r>
          </w:p>
          <w:p w14:paraId="541188E1" w14:textId="040A183C"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16</w:t>
            </w:r>
          </w:p>
        </w:tc>
        <w:tc>
          <w:tcPr>
            <w:tcW w:w="1560" w:type="dxa"/>
          </w:tcPr>
          <w:p w14:paraId="6CDFFAC7" w14:textId="5D95BA1B" w:rsidR="007C1156" w:rsidRPr="00E6172C" w:rsidRDefault="007C1156" w:rsidP="000C07B6">
            <w:pPr>
              <w:widowControl w:val="0"/>
              <w:autoSpaceDE w:val="0"/>
              <w:autoSpaceDN w:val="0"/>
              <w:adjustRightInd w:val="0"/>
              <w:spacing w:line="276" w:lineRule="auto"/>
              <w:ind w:left="185"/>
              <w:jc w:val="both"/>
              <w:rPr>
                <w:rFonts w:cs="Arial"/>
                <w:bCs/>
                <w:sz w:val="22"/>
                <w:szCs w:val="20"/>
                <w:lang w:val="en-GB" w:eastAsia="zh-CN"/>
              </w:rPr>
            </w:pPr>
            <w:r w:rsidRPr="00E6172C">
              <w:rPr>
                <w:rFonts w:cs="Arial"/>
                <w:bCs/>
                <w:sz w:val="22"/>
                <w:szCs w:val="20"/>
                <w:lang w:val="en-GB" w:eastAsia="zh-CN"/>
              </w:rPr>
              <w:t>1  (100%)</w:t>
            </w:r>
          </w:p>
          <w:p w14:paraId="67A4882C" w14:textId="7329D152" w:rsidR="007C1156" w:rsidRPr="00E6172C" w:rsidRDefault="007C1156" w:rsidP="000C07B6">
            <w:pPr>
              <w:widowControl w:val="0"/>
              <w:autoSpaceDE w:val="0"/>
              <w:autoSpaceDN w:val="0"/>
              <w:adjustRightInd w:val="0"/>
              <w:spacing w:line="276" w:lineRule="auto"/>
              <w:ind w:left="185"/>
              <w:jc w:val="both"/>
              <w:rPr>
                <w:rFonts w:cs="Arial"/>
                <w:bCs/>
                <w:sz w:val="22"/>
                <w:szCs w:val="20"/>
                <w:lang w:val="en-GB" w:eastAsia="zh-CN"/>
              </w:rPr>
            </w:pPr>
            <w:r w:rsidRPr="00E6172C">
              <w:rPr>
                <w:rFonts w:cs="Arial"/>
                <w:bCs/>
                <w:sz w:val="22"/>
                <w:szCs w:val="20"/>
                <w:lang w:val="en-GB" w:eastAsia="zh-CN"/>
              </w:rPr>
              <w:t xml:space="preserve">0 </w:t>
            </w:r>
            <w:r w:rsidR="009722AE" w:rsidRPr="00E6172C">
              <w:rPr>
                <w:rFonts w:cs="Arial"/>
                <w:bCs/>
                <w:sz w:val="22"/>
                <w:szCs w:val="20"/>
                <w:lang w:val="en-GB" w:eastAsia="zh-CN"/>
              </w:rPr>
              <w:t xml:space="preserve">    </w:t>
            </w:r>
            <w:r w:rsidRPr="00E6172C">
              <w:rPr>
                <w:rFonts w:cs="Arial"/>
                <w:bCs/>
                <w:sz w:val="22"/>
                <w:szCs w:val="20"/>
                <w:lang w:val="en-GB" w:eastAsia="zh-CN"/>
              </w:rPr>
              <w:t xml:space="preserve"> (0%)</w:t>
            </w:r>
          </w:p>
          <w:p w14:paraId="2E08DEC5" w14:textId="5E8B258C" w:rsidR="007C1156" w:rsidRPr="00E6172C" w:rsidRDefault="007C1156" w:rsidP="000C07B6">
            <w:pPr>
              <w:widowControl w:val="0"/>
              <w:autoSpaceDE w:val="0"/>
              <w:autoSpaceDN w:val="0"/>
              <w:adjustRightInd w:val="0"/>
              <w:spacing w:line="276" w:lineRule="auto"/>
              <w:ind w:left="185"/>
              <w:jc w:val="both"/>
              <w:rPr>
                <w:rFonts w:cs="Arial"/>
                <w:bCs/>
                <w:sz w:val="22"/>
                <w:szCs w:val="20"/>
                <w:lang w:val="en-GB" w:eastAsia="zh-CN"/>
              </w:rPr>
            </w:pPr>
            <w:r w:rsidRPr="00E6172C">
              <w:rPr>
                <w:rFonts w:cs="Arial"/>
                <w:bCs/>
                <w:sz w:val="22"/>
                <w:szCs w:val="20"/>
                <w:lang w:val="en-GB" w:eastAsia="zh-CN"/>
              </w:rPr>
              <w:t xml:space="preserve">0 </w:t>
            </w:r>
            <w:r w:rsidR="009722AE" w:rsidRPr="00E6172C">
              <w:rPr>
                <w:rFonts w:cs="Arial"/>
                <w:bCs/>
                <w:sz w:val="22"/>
                <w:szCs w:val="20"/>
                <w:lang w:val="en-GB" w:eastAsia="zh-CN"/>
              </w:rPr>
              <w:t xml:space="preserve">    </w:t>
            </w:r>
            <w:r w:rsidRPr="00E6172C">
              <w:rPr>
                <w:rFonts w:cs="Arial"/>
                <w:bCs/>
                <w:sz w:val="22"/>
                <w:szCs w:val="20"/>
                <w:lang w:val="en-GB" w:eastAsia="zh-CN"/>
              </w:rPr>
              <w:t xml:space="preserve"> (0%)</w:t>
            </w:r>
          </w:p>
          <w:p w14:paraId="2556FCCA" w14:textId="7450A196" w:rsidR="007C1156" w:rsidRPr="00E6172C" w:rsidRDefault="007C1156" w:rsidP="000C07B6">
            <w:pPr>
              <w:widowControl w:val="0"/>
              <w:autoSpaceDE w:val="0"/>
              <w:autoSpaceDN w:val="0"/>
              <w:adjustRightInd w:val="0"/>
              <w:spacing w:line="276" w:lineRule="auto"/>
              <w:ind w:left="185"/>
              <w:jc w:val="both"/>
              <w:rPr>
                <w:rFonts w:cs="Arial"/>
                <w:bCs/>
                <w:sz w:val="22"/>
                <w:szCs w:val="20"/>
                <w:lang w:val="en-GB" w:eastAsia="zh-CN"/>
              </w:rPr>
            </w:pPr>
            <w:r w:rsidRPr="00E6172C">
              <w:rPr>
                <w:rFonts w:cs="Arial"/>
                <w:bCs/>
                <w:sz w:val="22"/>
                <w:szCs w:val="20"/>
                <w:lang w:val="en-GB" w:eastAsia="zh-CN"/>
              </w:rPr>
              <w:t xml:space="preserve">1 </w:t>
            </w:r>
            <w:r w:rsidR="009722AE" w:rsidRPr="00E6172C">
              <w:rPr>
                <w:rFonts w:cs="Arial"/>
                <w:bCs/>
                <w:sz w:val="22"/>
                <w:szCs w:val="20"/>
                <w:lang w:val="en-GB" w:eastAsia="zh-CN"/>
              </w:rPr>
              <w:t xml:space="preserve">    </w:t>
            </w:r>
            <w:r w:rsidRPr="00E6172C">
              <w:rPr>
                <w:rFonts w:cs="Arial"/>
                <w:bCs/>
                <w:sz w:val="22"/>
                <w:szCs w:val="20"/>
                <w:lang w:val="en-GB" w:eastAsia="zh-CN"/>
              </w:rPr>
              <w:t xml:space="preserve"> (6%)</w:t>
            </w:r>
          </w:p>
        </w:tc>
        <w:tc>
          <w:tcPr>
            <w:tcW w:w="1559" w:type="dxa"/>
          </w:tcPr>
          <w:p w14:paraId="152CA754" w14:textId="68EE0A58" w:rsidR="007C1156" w:rsidRPr="00E6172C" w:rsidRDefault="007C1156" w:rsidP="000C07B6">
            <w:pPr>
              <w:widowControl w:val="0"/>
              <w:autoSpaceDE w:val="0"/>
              <w:autoSpaceDN w:val="0"/>
              <w:adjustRightInd w:val="0"/>
              <w:spacing w:line="276" w:lineRule="auto"/>
              <w:ind w:left="170"/>
              <w:jc w:val="both"/>
              <w:rPr>
                <w:rFonts w:cs="Arial"/>
                <w:bCs/>
                <w:sz w:val="22"/>
                <w:szCs w:val="20"/>
                <w:lang w:val="en-GB" w:eastAsia="zh-CN"/>
              </w:rPr>
            </w:pPr>
            <w:r w:rsidRPr="00E6172C">
              <w:rPr>
                <w:rFonts w:cs="Arial"/>
                <w:bCs/>
                <w:sz w:val="22"/>
                <w:szCs w:val="20"/>
                <w:lang w:val="en-GB" w:eastAsia="zh-CN"/>
              </w:rPr>
              <w:t xml:space="preserve">0 </w:t>
            </w:r>
            <w:r w:rsidR="009722AE" w:rsidRPr="00E6172C">
              <w:rPr>
                <w:rFonts w:cs="Arial"/>
                <w:bCs/>
                <w:sz w:val="22"/>
                <w:szCs w:val="20"/>
                <w:lang w:val="en-GB" w:eastAsia="zh-CN"/>
              </w:rPr>
              <w:t xml:space="preserve">  </w:t>
            </w:r>
            <w:r w:rsidRPr="00E6172C">
              <w:rPr>
                <w:rFonts w:cs="Arial"/>
                <w:bCs/>
                <w:sz w:val="22"/>
                <w:szCs w:val="20"/>
                <w:lang w:val="en-GB" w:eastAsia="zh-CN"/>
              </w:rPr>
              <w:t xml:space="preserve"> (0%)</w:t>
            </w:r>
          </w:p>
          <w:p w14:paraId="6D1C021A" w14:textId="77777777" w:rsidR="007C1156" w:rsidRPr="00E6172C" w:rsidRDefault="007C1156" w:rsidP="000C07B6">
            <w:pPr>
              <w:widowControl w:val="0"/>
              <w:autoSpaceDE w:val="0"/>
              <w:autoSpaceDN w:val="0"/>
              <w:adjustRightInd w:val="0"/>
              <w:spacing w:line="276" w:lineRule="auto"/>
              <w:ind w:left="170"/>
              <w:jc w:val="both"/>
              <w:rPr>
                <w:rFonts w:cs="Arial"/>
                <w:bCs/>
                <w:sz w:val="22"/>
                <w:szCs w:val="20"/>
                <w:lang w:val="en-GB" w:eastAsia="zh-CN"/>
              </w:rPr>
            </w:pPr>
            <w:r w:rsidRPr="00E6172C">
              <w:rPr>
                <w:rFonts w:cs="Arial"/>
                <w:bCs/>
                <w:sz w:val="22"/>
                <w:szCs w:val="20"/>
                <w:lang w:val="en-GB" w:eastAsia="zh-CN"/>
              </w:rPr>
              <w:t>3  (37%)</w:t>
            </w:r>
          </w:p>
          <w:p w14:paraId="66898F50" w14:textId="77777777" w:rsidR="007C1156" w:rsidRPr="00E6172C" w:rsidRDefault="007C1156" w:rsidP="000C07B6">
            <w:pPr>
              <w:widowControl w:val="0"/>
              <w:autoSpaceDE w:val="0"/>
              <w:autoSpaceDN w:val="0"/>
              <w:adjustRightInd w:val="0"/>
              <w:spacing w:line="276" w:lineRule="auto"/>
              <w:ind w:left="170"/>
              <w:jc w:val="both"/>
              <w:rPr>
                <w:rFonts w:cs="Arial"/>
                <w:bCs/>
                <w:sz w:val="22"/>
                <w:szCs w:val="20"/>
                <w:lang w:val="en-GB" w:eastAsia="zh-CN"/>
              </w:rPr>
            </w:pPr>
            <w:r w:rsidRPr="00E6172C">
              <w:rPr>
                <w:rFonts w:cs="Arial"/>
                <w:bCs/>
                <w:sz w:val="22"/>
                <w:szCs w:val="20"/>
                <w:lang w:val="en-GB" w:eastAsia="zh-CN"/>
              </w:rPr>
              <w:t>1  (14%)</w:t>
            </w:r>
          </w:p>
          <w:p w14:paraId="464BD13F" w14:textId="77777777" w:rsidR="007C1156" w:rsidRPr="00E6172C" w:rsidRDefault="007C1156" w:rsidP="000C07B6">
            <w:pPr>
              <w:widowControl w:val="0"/>
              <w:autoSpaceDE w:val="0"/>
              <w:autoSpaceDN w:val="0"/>
              <w:adjustRightInd w:val="0"/>
              <w:spacing w:line="276" w:lineRule="auto"/>
              <w:ind w:left="170"/>
              <w:jc w:val="both"/>
              <w:rPr>
                <w:rFonts w:cs="Arial"/>
                <w:bCs/>
                <w:sz w:val="22"/>
                <w:szCs w:val="20"/>
                <w:lang w:val="en-GB" w:eastAsia="zh-CN"/>
              </w:rPr>
            </w:pPr>
            <w:r w:rsidRPr="00E6172C">
              <w:rPr>
                <w:rFonts w:cs="Arial"/>
                <w:bCs/>
                <w:sz w:val="22"/>
                <w:szCs w:val="20"/>
                <w:lang w:val="en-GB" w:eastAsia="zh-CN"/>
              </w:rPr>
              <w:t>4  (25%)</w:t>
            </w:r>
          </w:p>
        </w:tc>
        <w:tc>
          <w:tcPr>
            <w:tcW w:w="2546" w:type="dxa"/>
          </w:tcPr>
          <w:p w14:paraId="65A727EA" w14:textId="6969BCE9" w:rsidR="007C1156" w:rsidRPr="00E6172C" w:rsidRDefault="007C1156" w:rsidP="000C07B6">
            <w:pPr>
              <w:widowControl w:val="0"/>
              <w:autoSpaceDE w:val="0"/>
              <w:autoSpaceDN w:val="0"/>
              <w:adjustRightInd w:val="0"/>
              <w:spacing w:line="276" w:lineRule="auto"/>
              <w:ind w:left="172"/>
              <w:jc w:val="both"/>
              <w:rPr>
                <w:rFonts w:cs="Arial"/>
                <w:bCs/>
                <w:sz w:val="22"/>
                <w:szCs w:val="20"/>
                <w:lang w:val="en-GB" w:eastAsia="zh-CN"/>
              </w:rPr>
            </w:pPr>
            <w:r w:rsidRPr="00E6172C">
              <w:rPr>
                <w:rFonts w:cs="Arial"/>
                <w:bCs/>
                <w:sz w:val="22"/>
                <w:szCs w:val="20"/>
                <w:lang w:val="en-GB" w:eastAsia="zh-CN"/>
              </w:rPr>
              <w:t xml:space="preserve">0 </w:t>
            </w:r>
            <w:r w:rsidR="009722AE" w:rsidRPr="00E6172C">
              <w:rPr>
                <w:rFonts w:cs="Arial"/>
                <w:bCs/>
                <w:sz w:val="22"/>
                <w:szCs w:val="20"/>
                <w:lang w:val="en-GB" w:eastAsia="zh-CN"/>
              </w:rPr>
              <w:t xml:space="preserve">  </w:t>
            </w:r>
            <w:r w:rsidRPr="00E6172C">
              <w:rPr>
                <w:rFonts w:cs="Arial"/>
                <w:bCs/>
                <w:sz w:val="22"/>
                <w:szCs w:val="20"/>
                <w:lang w:val="en-GB" w:eastAsia="zh-CN"/>
              </w:rPr>
              <w:t xml:space="preserve"> (0%)</w:t>
            </w:r>
          </w:p>
          <w:p w14:paraId="58B32787" w14:textId="77777777" w:rsidR="007C1156" w:rsidRPr="00E6172C" w:rsidRDefault="007C1156" w:rsidP="000C07B6">
            <w:pPr>
              <w:widowControl w:val="0"/>
              <w:autoSpaceDE w:val="0"/>
              <w:autoSpaceDN w:val="0"/>
              <w:adjustRightInd w:val="0"/>
              <w:spacing w:line="276" w:lineRule="auto"/>
              <w:ind w:left="172"/>
              <w:jc w:val="both"/>
              <w:rPr>
                <w:rFonts w:cs="Arial"/>
                <w:bCs/>
                <w:sz w:val="22"/>
                <w:szCs w:val="20"/>
                <w:lang w:val="en-GB" w:eastAsia="zh-CN"/>
              </w:rPr>
            </w:pPr>
            <w:r w:rsidRPr="00E6172C">
              <w:rPr>
                <w:rFonts w:cs="Arial"/>
                <w:bCs/>
                <w:sz w:val="22"/>
                <w:szCs w:val="20"/>
                <w:lang w:val="en-GB" w:eastAsia="zh-CN"/>
              </w:rPr>
              <w:t>5  (63%)</w:t>
            </w:r>
          </w:p>
          <w:p w14:paraId="6C0058FB" w14:textId="77777777" w:rsidR="007C1156" w:rsidRPr="00E6172C" w:rsidRDefault="007C1156" w:rsidP="000C07B6">
            <w:pPr>
              <w:widowControl w:val="0"/>
              <w:autoSpaceDE w:val="0"/>
              <w:autoSpaceDN w:val="0"/>
              <w:adjustRightInd w:val="0"/>
              <w:spacing w:line="276" w:lineRule="auto"/>
              <w:ind w:left="172"/>
              <w:jc w:val="both"/>
              <w:rPr>
                <w:rFonts w:cs="Arial"/>
                <w:bCs/>
                <w:sz w:val="22"/>
                <w:szCs w:val="20"/>
                <w:lang w:val="en-GB" w:eastAsia="zh-CN"/>
              </w:rPr>
            </w:pPr>
            <w:r w:rsidRPr="00E6172C">
              <w:rPr>
                <w:rFonts w:cs="Arial"/>
                <w:bCs/>
                <w:sz w:val="22"/>
                <w:szCs w:val="20"/>
                <w:lang w:val="en-GB" w:eastAsia="zh-CN"/>
              </w:rPr>
              <w:t>6  (86%)</w:t>
            </w:r>
          </w:p>
          <w:p w14:paraId="64628773" w14:textId="18811A4D" w:rsidR="007C1156" w:rsidRPr="00E6172C" w:rsidRDefault="007C1156" w:rsidP="000C07B6">
            <w:pPr>
              <w:widowControl w:val="0"/>
              <w:autoSpaceDE w:val="0"/>
              <w:autoSpaceDN w:val="0"/>
              <w:adjustRightInd w:val="0"/>
              <w:spacing w:line="276" w:lineRule="auto"/>
              <w:ind w:left="31"/>
              <w:jc w:val="both"/>
              <w:rPr>
                <w:rFonts w:cs="Arial"/>
                <w:bCs/>
                <w:sz w:val="22"/>
                <w:szCs w:val="20"/>
                <w:lang w:val="en-GB" w:eastAsia="zh-CN"/>
              </w:rPr>
            </w:pPr>
            <w:r w:rsidRPr="00E6172C">
              <w:rPr>
                <w:rFonts w:cs="Arial"/>
                <w:bCs/>
                <w:sz w:val="22"/>
                <w:szCs w:val="20"/>
                <w:lang w:val="en-GB" w:eastAsia="zh-CN"/>
              </w:rPr>
              <w:t>11</w:t>
            </w:r>
            <w:r w:rsidR="009722AE" w:rsidRPr="00E6172C">
              <w:rPr>
                <w:rFonts w:cs="Arial"/>
                <w:bCs/>
                <w:sz w:val="22"/>
                <w:szCs w:val="20"/>
                <w:lang w:val="en-GB" w:eastAsia="zh-CN"/>
              </w:rPr>
              <w:t xml:space="preserve"> </w:t>
            </w:r>
            <w:r w:rsidRPr="00E6172C">
              <w:rPr>
                <w:rFonts w:cs="Arial"/>
                <w:bCs/>
                <w:sz w:val="22"/>
                <w:szCs w:val="20"/>
                <w:lang w:val="en-GB" w:eastAsia="zh-CN"/>
              </w:rPr>
              <w:t xml:space="preserve"> (69%)</w:t>
            </w:r>
          </w:p>
        </w:tc>
      </w:tr>
      <w:tr w:rsidR="007C1156" w:rsidRPr="00E6172C" w14:paraId="18B136E1" w14:textId="77777777" w:rsidTr="000C07B6">
        <w:tc>
          <w:tcPr>
            <w:tcW w:w="1219" w:type="dxa"/>
          </w:tcPr>
          <w:p w14:paraId="6E95B517" w14:textId="77777777"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150</w:t>
            </w:r>
          </w:p>
        </w:tc>
        <w:tc>
          <w:tcPr>
            <w:tcW w:w="1231" w:type="dxa"/>
          </w:tcPr>
          <w:p w14:paraId="3AE4EF5C" w14:textId="5D7A803C"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w:t>
            </w:r>
          </w:p>
          <w:p w14:paraId="7BBF7489" w14:textId="39832D40"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w:t>
            </w:r>
          </w:p>
          <w:p w14:paraId="7AE69CFC" w14:textId="4C9B2CF2"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w:t>
            </w:r>
          </w:p>
          <w:p w14:paraId="22AA03FF" w14:textId="71863DB2"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Total </w:t>
            </w:r>
          </w:p>
        </w:tc>
        <w:tc>
          <w:tcPr>
            <w:tcW w:w="1514" w:type="dxa"/>
          </w:tcPr>
          <w:p w14:paraId="5A29268B" w14:textId="4A3AF967"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6  [25%]</w:t>
            </w:r>
          </w:p>
          <w:p w14:paraId="77B88C84" w14:textId="40A35828"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9  [38%]</w:t>
            </w:r>
          </w:p>
          <w:p w14:paraId="18CE6298" w14:textId="772D9D13"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9</w:t>
            </w:r>
            <w:r w:rsidR="008C58C0" w:rsidRPr="00E6172C">
              <w:rPr>
                <w:rFonts w:cs="Arial"/>
                <w:bCs/>
                <w:sz w:val="22"/>
                <w:szCs w:val="20"/>
                <w:lang w:val="en-GB" w:eastAsia="zh-CN"/>
              </w:rPr>
              <w:t xml:space="preserve"> </w:t>
            </w:r>
            <w:r w:rsidRPr="00E6172C">
              <w:rPr>
                <w:rFonts w:cs="Arial"/>
                <w:bCs/>
                <w:sz w:val="22"/>
                <w:szCs w:val="20"/>
                <w:lang w:val="en-GB" w:eastAsia="zh-CN"/>
              </w:rPr>
              <w:t xml:space="preserve"> [38%]</w:t>
            </w:r>
          </w:p>
          <w:p w14:paraId="52FE2F10" w14:textId="40A91691"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24</w:t>
            </w:r>
          </w:p>
        </w:tc>
        <w:tc>
          <w:tcPr>
            <w:tcW w:w="1560" w:type="dxa"/>
          </w:tcPr>
          <w:p w14:paraId="005117FD" w14:textId="5FF98E2D" w:rsidR="007C1156" w:rsidRPr="00E6172C" w:rsidRDefault="007C1156" w:rsidP="000C07B6">
            <w:pPr>
              <w:widowControl w:val="0"/>
              <w:autoSpaceDE w:val="0"/>
              <w:autoSpaceDN w:val="0"/>
              <w:adjustRightInd w:val="0"/>
              <w:spacing w:line="276" w:lineRule="auto"/>
              <w:ind w:left="185"/>
              <w:jc w:val="both"/>
              <w:rPr>
                <w:rFonts w:cs="Arial"/>
                <w:bCs/>
                <w:sz w:val="22"/>
                <w:szCs w:val="20"/>
                <w:lang w:val="en-GB" w:eastAsia="zh-CN"/>
              </w:rPr>
            </w:pPr>
            <w:r w:rsidRPr="00E6172C">
              <w:rPr>
                <w:rFonts w:cs="Arial"/>
                <w:bCs/>
                <w:sz w:val="22"/>
                <w:szCs w:val="20"/>
                <w:lang w:val="en-GB" w:eastAsia="zh-CN"/>
              </w:rPr>
              <w:t>5 (100%)</w:t>
            </w:r>
          </w:p>
          <w:p w14:paraId="4211F64A" w14:textId="700982C4" w:rsidR="007C1156" w:rsidRPr="00E6172C" w:rsidRDefault="007C1156" w:rsidP="000C07B6">
            <w:pPr>
              <w:widowControl w:val="0"/>
              <w:autoSpaceDE w:val="0"/>
              <w:autoSpaceDN w:val="0"/>
              <w:adjustRightInd w:val="0"/>
              <w:spacing w:line="276" w:lineRule="auto"/>
              <w:ind w:left="185"/>
              <w:jc w:val="both"/>
              <w:rPr>
                <w:rFonts w:cs="Arial"/>
                <w:bCs/>
                <w:sz w:val="22"/>
                <w:szCs w:val="20"/>
                <w:lang w:val="en-GB" w:eastAsia="zh-CN"/>
              </w:rPr>
            </w:pPr>
            <w:r w:rsidRPr="00E6172C">
              <w:rPr>
                <w:rFonts w:cs="Arial"/>
                <w:bCs/>
                <w:sz w:val="22"/>
                <w:szCs w:val="20"/>
                <w:lang w:val="en-GB" w:eastAsia="zh-CN"/>
              </w:rPr>
              <w:t xml:space="preserve">0 </w:t>
            </w:r>
            <w:r w:rsidR="009722AE" w:rsidRPr="00E6172C">
              <w:rPr>
                <w:rFonts w:cs="Arial"/>
                <w:bCs/>
                <w:sz w:val="22"/>
                <w:szCs w:val="20"/>
                <w:lang w:val="en-GB" w:eastAsia="zh-CN"/>
              </w:rPr>
              <w:t xml:space="preserve">  </w:t>
            </w:r>
            <w:r w:rsidRPr="00E6172C">
              <w:rPr>
                <w:rFonts w:cs="Arial"/>
                <w:bCs/>
                <w:sz w:val="22"/>
                <w:szCs w:val="20"/>
                <w:lang w:val="en-GB" w:eastAsia="zh-CN"/>
              </w:rPr>
              <w:t xml:space="preserve"> (0%)</w:t>
            </w:r>
          </w:p>
          <w:p w14:paraId="46224342" w14:textId="1B153812" w:rsidR="007C1156" w:rsidRPr="00E6172C" w:rsidRDefault="007C1156" w:rsidP="000C07B6">
            <w:pPr>
              <w:widowControl w:val="0"/>
              <w:autoSpaceDE w:val="0"/>
              <w:autoSpaceDN w:val="0"/>
              <w:adjustRightInd w:val="0"/>
              <w:spacing w:line="276" w:lineRule="auto"/>
              <w:ind w:left="185"/>
              <w:jc w:val="both"/>
              <w:rPr>
                <w:rFonts w:cs="Arial"/>
                <w:bCs/>
                <w:sz w:val="22"/>
                <w:szCs w:val="20"/>
                <w:lang w:val="en-GB" w:eastAsia="zh-CN"/>
              </w:rPr>
            </w:pPr>
            <w:r w:rsidRPr="00E6172C">
              <w:rPr>
                <w:rFonts w:cs="Arial"/>
                <w:bCs/>
                <w:sz w:val="22"/>
                <w:szCs w:val="20"/>
                <w:lang w:val="en-GB" w:eastAsia="zh-CN"/>
              </w:rPr>
              <w:t xml:space="preserve">0 </w:t>
            </w:r>
            <w:r w:rsidR="009722AE" w:rsidRPr="00E6172C">
              <w:rPr>
                <w:rFonts w:cs="Arial"/>
                <w:bCs/>
                <w:sz w:val="22"/>
                <w:szCs w:val="20"/>
                <w:lang w:val="en-GB" w:eastAsia="zh-CN"/>
              </w:rPr>
              <w:t xml:space="preserve">  </w:t>
            </w:r>
            <w:r w:rsidRPr="00E6172C">
              <w:rPr>
                <w:rFonts w:cs="Arial"/>
                <w:bCs/>
                <w:sz w:val="22"/>
                <w:szCs w:val="20"/>
                <w:lang w:val="en-GB" w:eastAsia="zh-CN"/>
              </w:rPr>
              <w:t xml:space="preserve"> (0%)</w:t>
            </w:r>
          </w:p>
          <w:p w14:paraId="2B7B230E" w14:textId="77777777" w:rsidR="007C1156" w:rsidRPr="00E6172C" w:rsidRDefault="007C1156" w:rsidP="000C07B6">
            <w:pPr>
              <w:widowControl w:val="0"/>
              <w:autoSpaceDE w:val="0"/>
              <w:autoSpaceDN w:val="0"/>
              <w:adjustRightInd w:val="0"/>
              <w:spacing w:line="276" w:lineRule="auto"/>
              <w:ind w:left="185"/>
              <w:jc w:val="both"/>
              <w:rPr>
                <w:rFonts w:cs="Arial"/>
                <w:bCs/>
                <w:sz w:val="22"/>
                <w:szCs w:val="20"/>
                <w:lang w:val="en-GB" w:eastAsia="zh-CN"/>
              </w:rPr>
            </w:pPr>
            <w:r w:rsidRPr="00E6172C">
              <w:rPr>
                <w:rFonts w:cs="Arial"/>
                <w:bCs/>
                <w:sz w:val="22"/>
                <w:szCs w:val="20"/>
                <w:lang w:val="en-GB" w:eastAsia="zh-CN"/>
              </w:rPr>
              <w:t>5  (21%)</w:t>
            </w:r>
          </w:p>
        </w:tc>
        <w:tc>
          <w:tcPr>
            <w:tcW w:w="1559" w:type="dxa"/>
          </w:tcPr>
          <w:p w14:paraId="2DFC8F07" w14:textId="77777777" w:rsidR="007C1156" w:rsidRPr="00E6172C" w:rsidRDefault="007C1156" w:rsidP="000C07B6">
            <w:pPr>
              <w:widowControl w:val="0"/>
              <w:autoSpaceDE w:val="0"/>
              <w:autoSpaceDN w:val="0"/>
              <w:adjustRightInd w:val="0"/>
              <w:spacing w:line="276" w:lineRule="auto"/>
              <w:ind w:left="170"/>
              <w:jc w:val="both"/>
              <w:rPr>
                <w:rFonts w:cs="Arial"/>
                <w:bCs/>
                <w:sz w:val="22"/>
                <w:szCs w:val="20"/>
                <w:lang w:val="en-GB" w:eastAsia="zh-CN"/>
              </w:rPr>
            </w:pPr>
            <w:r w:rsidRPr="00E6172C">
              <w:rPr>
                <w:rFonts w:cs="Arial"/>
                <w:bCs/>
                <w:sz w:val="22"/>
                <w:szCs w:val="20"/>
                <w:lang w:val="en-GB" w:eastAsia="zh-CN"/>
              </w:rPr>
              <w:t>1  (17%)</w:t>
            </w:r>
          </w:p>
          <w:p w14:paraId="4D07C932" w14:textId="77777777" w:rsidR="007C1156" w:rsidRPr="00E6172C" w:rsidRDefault="007C1156" w:rsidP="000C07B6">
            <w:pPr>
              <w:widowControl w:val="0"/>
              <w:autoSpaceDE w:val="0"/>
              <w:autoSpaceDN w:val="0"/>
              <w:adjustRightInd w:val="0"/>
              <w:spacing w:line="276" w:lineRule="auto"/>
              <w:ind w:left="170"/>
              <w:jc w:val="both"/>
              <w:rPr>
                <w:rFonts w:cs="Arial"/>
                <w:bCs/>
                <w:sz w:val="22"/>
                <w:szCs w:val="20"/>
                <w:lang w:val="en-GB" w:eastAsia="zh-CN"/>
              </w:rPr>
            </w:pPr>
            <w:r w:rsidRPr="00E6172C">
              <w:rPr>
                <w:rFonts w:cs="Arial"/>
                <w:bCs/>
                <w:sz w:val="22"/>
                <w:szCs w:val="20"/>
                <w:lang w:val="en-GB" w:eastAsia="zh-CN"/>
              </w:rPr>
              <w:t>6  (67%)</w:t>
            </w:r>
          </w:p>
          <w:p w14:paraId="3EBE7235" w14:textId="77777777" w:rsidR="007C1156" w:rsidRPr="00E6172C" w:rsidRDefault="007C1156" w:rsidP="000C07B6">
            <w:pPr>
              <w:widowControl w:val="0"/>
              <w:autoSpaceDE w:val="0"/>
              <w:autoSpaceDN w:val="0"/>
              <w:adjustRightInd w:val="0"/>
              <w:spacing w:line="276" w:lineRule="auto"/>
              <w:ind w:left="170"/>
              <w:jc w:val="both"/>
              <w:rPr>
                <w:rFonts w:cs="Arial"/>
                <w:bCs/>
                <w:sz w:val="22"/>
                <w:szCs w:val="20"/>
                <w:lang w:val="en-GB" w:eastAsia="zh-CN"/>
              </w:rPr>
            </w:pPr>
            <w:r w:rsidRPr="00E6172C">
              <w:rPr>
                <w:rFonts w:cs="Arial"/>
                <w:bCs/>
                <w:sz w:val="22"/>
                <w:szCs w:val="20"/>
                <w:lang w:val="en-GB" w:eastAsia="zh-CN"/>
              </w:rPr>
              <w:t>2  (22%)</w:t>
            </w:r>
          </w:p>
          <w:p w14:paraId="2B303C70" w14:textId="77777777" w:rsidR="007C1156" w:rsidRPr="00E6172C" w:rsidRDefault="007C1156" w:rsidP="000C07B6">
            <w:pPr>
              <w:widowControl w:val="0"/>
              <w:autoSpaceDE w:val="0"/>
              <w:autoSpaceDN w:val="0"/>
              <w:adjustRightInd w:val="0"/>
              <w:spacing w:line="276" w:lineRule="auto"/>
              <w:ind w:left="170"/>
              <w:jc w:val="both"/>
              <w:rPr>
                <w:rFonts w:cs="Arial"/>
                <w:bCs/>
                <w:sz w:val="22"/>
                <w:szCs w:val="20"/>
                <w:lang w:val="en-GB" w:eastAsia="zh-CN"/>
              </w:rPr>
            </w:pPr>
            <w:r w:rsidRPr="00E6172C">
              <w:rPr>
                <w:rFonts w:cs="Arial"/>
                <w:bCs/>
                <w:sz w:val="22"/>
                <w:szCs w:val="20"/>
                <w:lang w:val="en-GB" w:eastAsia="zh-CN"/>
              </w:rPr>
              <w:t>9  (38%)</w:t>
            </w:r>
          </w:p>
        </w:tc>
        <w:tc>
          <w:tcPr>
            <w:tcW w:w="2546" w:type="dxa"/>
          </w:tcPr>
          <w:p w14:paraId="748B5EB7" w14:textId="77777777" w:rsidR="007C1156" w:rsidRPr="00E6172C" w:rsidRDefault="007C1156" w:rsidP="000C07B6">
            <w:pPr>
              <w:widowControl w:val="0"/>
              <w:autoSpaceDE w:val="0"/>
              <w:autoSpaceDN w:val="0"/>
              <w:adjustRightInd w:val="0"/>
              <w:spacing w:line="276" w:lineRule="auto"/>
              <w:ind w:left="172"/>
              <w:jc w:val="both"/>
              <w:rPr>
                <w:rFonts w:cs="Arial"/>
                <w:bCs/>
                <w:sz w:val="22"/>
                <w:szCs w:val="20"/>
                <w:lang w:val="en-GB" w:eastAsia="zh-CN"/>
              </w:rPr>
            </w:pPr>
            <w:r w:rsidRPr="00E6172C">
              <w:rPr>
                <w:rFonts w:cs="Arial"/>
                <w:bCs/>
                <w:sz w:val="22"/>
                <w:szCs w:val="20"/>
                <w:lang w:val="en-GB" w:eastAsia="zh-CN"/>
              </w:rPr>
              <w:t>0  (0%)</w:t>
            </w:r>
          </w:p>
          <w:p w14:paraId="21BD7E01" w14:textId="77777777" w:rsidR="007C1156" w:rsidRPr="00E6172C" w:rsidRDefault="007C1156" w:rsidP="000C07B6">
            <w:pPr>
              <w:widowControl w:val="0"/>
              <w:autoSpaceDE w:val="0"/>
              <w:autoSpaceDN w:val="0"/>
              <w:adjustRightInd w:val="0"/>
              <w:spacing w:line="276" w:lineRule="auto"/>
              <w:ind w:left="172"/>
              <w:jc w:val="both"/>
              <w:rPr>
                <w:rFonts w:cs="Arial"/>
                <w:bCs/>
                <w:sz w:val="22"/>
                <w:szCs w:val="20"/>
                <w:lang w:val="en-GB" w:eastAsia="zh-CN"/>
              </w:rPr>
            </w:pPr>
            <w:r w:rsidRPr="00E6172C">
              <w:rPr>
                <w:rFonts w:cs="Arial"/>
                <w:bCs/>
                <w:sz w:val="22"/>
                <w:szCs w:val="20"/>
                <w:lang w:val="en-GB" w:eastAsia="zh-CN"/>
              </w:rPr>
              <w:t>3  (33%)</w:t>
            </w:r>
          </w:p>
          <w:p w14:paraId="7D97B903" w14:textId="77777777" w:rsidR="007C1156" w:rsidRPr="00E6172C" w:rsidRDefault="007C1156" w:rsidP="000C07B6">
            <w:pPr>
              <w:widowControl w:val="0"/>
              <w:autoSpaceDE w:val="0"/>
              <w:autoSpaceDN w:val="0"/>
              <w:adjustRightInd w:val="0"/>
              <w:spacing w:line="276" w:lineRule="auto"/>
              <w:ind w:left="172"/>
              <w:jc w:val="both"/>
              <w:rPr>
                <w:rFonts w:cs="Arial"/>
                <w:bCs/>
                <w:sz w:val="22"/>
                <w:szCs w:val="20"/>
                <w:lang w:val="en-GB" w:eastAsia="zh-CN"/>
              </w:rPr>
            </w:pPr>
            <w:r w:rsidRPr="00E6172C">
              <w:rPr>
                <w:rFonts w:cs="Arial"/>
                <w:bCs/>
                <w:sz w:val="22"/>
                <w:szCs w:val="20"/>
                <w:lang w:val="en-GB" w:eastAsia="zh-CN"/>
              </w:rPr>
              <w:t>7  (78%)</w:t>
            </w:r>
          </w:p>
          <w:p w14:paraId="40A1A153" w14:textId="2ACD1304" w:rsidR="007C1156" w:rsidRPr="00E6172C" w:rsidRDefault="007C1156" w:rsidP="000C07B6">
            <w:pPr>
              <w:widowControl w:val="0"/>
              <w:autoSpaceDE w:val="0"/>
              <w:autoSpaceDN w:val="0"/>
              <w:adjustRightInd w:val="0"/>
              <w:spacing w:line="276" w:lineRule="auto"/>
              <w:ind w:left="31"/>
              <w:jc w:val="both"/>
              <w:rPr>
                <w:rFonts w:cs="Arial"/>
                <w:bCs/>
                <w:sz w:val="22"/>
                <w:szCs w:val="20"/>
                <w:lang w:val="en-GB" w:eastAsia="zh-CN"/>
              </w:rPr>
            </w:pPr>
            <w:r w:rsidRPr="00E6172C">
              <w:rPr>
                <w:rFonts w:cs="Arial"/>
                <w:bCs/>
                <w:sz w:val="22"/>
                <w:szCs w:val="20"/>
                <w:lang w:val="en-GB" w:eastAsia="zh-CN"/>
              </w:rPr>
              <w:t xml:space="preserve">10 </w:t>
            </w:r>
            <w:r w:rsidR="009722AE" w:rsidRPr="00E6172C">
              <w:rPr>
                <w:rFonts w:cs="Arial"/>
                <w:bCs/>
                <w:sz w:val="22"/>
                <w:szCs w:val="20"/>
                <w:lang w:val="en-GB" w:eastAsia="zh-CN"/>
              </w:rPr>
              <w:t xml:space="preserve"> </w:t>
            </w:r>
            <w:r w:rsidRPr="00E6172C">
              <w:rPr>
                <w:rFonts w:cs="Arial"/>
                <w:bCs/>
                <w:sz w:val="22"/>
                <w:szCs w:val="20"/>
                <w:lang w:val="en-GB" w:eastAsia="zh-CN"/>
              </w:rPr>
              <w:t>(42%)</w:t>
            </w:r>
          </w:p>
        </w:tc>
      </w:tr>
      <w:tr w:rsidR="007C1156" w:rsidRPr="00E6172C" w14:paraId="15C8198B" w14:textId="77777777" w:rsidTr="000C07B6">
        <w:tc>
          <w:tcPr>
            <w:tcW w:w="1219" w:type="dxa"/>
          </w:tcPr>
          <w:p w14:paraId="61931F04" w14:textId="77777777"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225</w:t>
            </w:r>
          </w:p>
        </w:tc>
        <w:tc>
          <w:tcPr>
            <w:tcW w:w="1231" w:type="dxa"/>
          </w:tcPr>
          <w:p w14:paraId="26AF8E31" w14:textId="04B9B117"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w:t>
            </w:r>
          </w:p>
          <w:p w14:paraId="37EEC0BF" w14:textId="52D93791"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w:t>
            </w:r>
          </w:p>
          <w:p w14:paraId="2998A6B2" w14:textId="77777777"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w:t>
            </w:r>
          </w:p>
          <w:p w14:paraId="040B06B2" w14:textId="20F68AFB"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Total </w:t>
            </w:r>
          </w:p>
        </w:tc>
        <w:tc>
          <w:tcPr>
            <w:tcW w:w="1514" w:type="dxa"/>
          </w:tcPr>
          <w:p w14:paraId="0D61FA86" w14:textId="77777777"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15  [24%]</w:t>
            </w:r>
          </w:p>
          <w:p w14:paraId="07B1D99D" w14:textId="77777777"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26  [42%]</w:t>
            </w:r>
          </w:p>
          <w:p w14:paraId="4CF612F5" w14:textId="77777777"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21  [34%]</w:t>
            </w:r>
          </w:p>
          <w:p w14:paraId="15FC4618" w14:textId="5EDE78B3"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62</w:t>
            </w:r>
          </w:p>
        </w:tc>
        <w:tc>
          <w:tcPr>
            <w:tcW w:w="1560" w:type="dxa"/>
          </w:tcPr>
          <w:p w14:paraId="6419CF04" w14:textId="7C60507A" w:rsidR="007C1156" w:rsidRPr="00E6172C" w:rsidRDefault="007C1156" w:rsidP="000C07B6">
            <w:pPr>
              <w:widowControl w:val="0"/>
              <w:autoSpaceDE w:val="0"/>
              <w:autoSpaceDN w:val="0"/>
              <w:adjustRightInd w:val="0"/>
              <w:spacing w:line="276" w:lineRule="auto"/>
              <w:ind w:left="43"/>
              <w:jc w:val="both"/>
              <w:rPr>
                <w:rFonts w:cs="Arial"/>
                <w:bCs/>
                <w:sz w:val="22"/>
                <w:szCs w:val="20"/>
                <w:lang w:val="en-GB" w:eastAsia="zh-CN"/>
              </w:rPr>
            </w:pPr>
            <w:r w:rsidRPr="00E6172C">
              <w:rPr>
                <w:rFonts w:cs="Arial"/>
                <w:bCs/>
                <w:sz w:val="22"/>
                <w:szCs w:val="20"/>
                <w:lang w:val="en-GB" w:eastAsia="zh-CN"/>
              </w:rPr>
              <w:t>12 (80%)</w:t>
            </w:r>
          </w:p>
          <w:p w14:paraId="4D27C23D" w14:textId="77777777" w:rsidR="007C1156" w:rsidRPr="00E6172C" w:rsidRDefault="007C1156" w:rsidP="000C07B6">
            <w:pPr>
              <w:widowControl w:val="0"/>
              <w:autoSpaceDE w:val="0"/>
              <w:autoSpaceDN w:val="0"/>
              <w:adjustRightInd w:val="0"/>
              <w:spacing w:line="276" w:lineRule="auto"/>
              <w:ind w:left="185"/>
              <w:jc w:val="both"/>
              <w:rPr>
                <w:rFonts w:cs="Arial"/>
                <w:bCs/>
                <w:sz w:val="22"/>
                <w:szCs w:val="20"/>
                <w:lang w:val="en-GB" w:eastAsia="zh-CN"/>
              </w:rPr>
            </w:pPr>
            <w:r w:rsidRPr="00E6172C">
              <w:rPr>
                <w:rFonts w:cs="Arial"/>
                <w:bCs/>
                <w:sz w:val="22"/>
                <w:szCs w:val="20"/>
                <w:lang w:val="en-GB" w:eastAsia="zh-CN"/>
              </w:rPr>
              <w:t>0   (0%)</w:t>
            </w:r>
          </w:p>
          <w:p w14:paraId="09538CAF" w14:textId="77777777" w:rsidR="007C1156" w:rsidRPr="00E6172C" w:rsidRDefault="007C1156" w:rsidP="000C07B6">
            <w:pPr>
              <w:widowControl w:val="0"/>
              <w:autoSpaceDE w:val="0"/>
              <w:autoSpaceDN w:val="0"/>
              <w:adjustRightInd w:val="0"/>
              <w:spacing w:line="276" w:lineRule="auto"/>
              <w:ind w:left="185"/>
              <w:jc w:val="both"/>
              <w:rPr>
                <w:rFonts w:cs="Arial"/>
                <w:bCs/>
                <w:sz w:val="22"/>
                <w:szCs w:val="20"/>
                <w:lang w:val="en-GB" w:eastAsia="zh-CN"/>
              </w:rPr>
            </w:pPr>
            <w:r w:rsidRPr="00E6172C">
              <w:rPr>
                <w:rFonts w:cs="Arial"/>
                <w:bCs/>
                <w:sz w:val="22"/>
                <w:szCs w:val="20"/>
                <w:lang w:val="en-GB" w:eastAsia="zh-CN"/>
              </w:rPr>
              <w:t>0   (0%)</w:t>
            </w:r>
          </w:p>
          <w:p w14:paraId="6548C5FA" w14:textId="77777777" w:rsidR="007C1156" w:rsidRPr="00E6172C" w:rsidRDefault="007C1156" w:rsidP="000C07B6">
            <w:pPr>
              <w:widowControl w:val="0"/>
              <w:autoSpaceDE w:val="0"/>
              <w:autoSpaceDN w:val="0"/>
              <w:adjustRightInd w:val="0"/>
              <w:spacing w:line="276" w:lineRule="auto"/>
              <w:ind w:left="43"/>
              <w:jc w:val="both"/>
              <w:rPr>
                <w:rFonts w:cs="Arial"/>
                <w:bCs/>
                <w:sz w:val="22"/>
                <w:szCs w:val="20"/>
                <w:lang w:val="en-GB" w:eastAsia="zh-CN"/>
              </w:rPr>
            </w:pPr>
            <w:r w:rsidRPr="00E6172C">
              <w:rPr>
                <w:rFonts w:cs="Arial"/>
                <w:bCs/>
                <w:sz w:val="22"/>
                <w:szCs w:val="20"/>
                <w:lang w:val="en-GB" w:eastAsia="zh-CN"/>
              </w:rPr>
              <w:t>12  (19%)</w:t>
            </w:r>
          </w:p>
        </w:tc>
        <w:tc>
          <w:tcPr>
            <w:tcW w:w="1559" w:type="dxa"/>
          </w:tcPr>
          <w:p w14:paraId="33DFEEB3" w14:textId="43D24261" w:rsidR="007C1156" w:rsidRPr="00E6172C" w:rsidRDefault="007C1156" w:rsidP="000C07B6">
            <w:pPr>
              <w:widowControl w:val="0"/>
              <w:autoSpaceDE w:val="0"/>
              <w:autoSpaceDN w:val="0"/>
              <w:adjustRightInd w:val="0"/>
              <w:spacing w:line="276" w:lineRule="auto"/>
              <w:ind w:left="170"/>
              <w:jc w:val="both"/>
              <w:rPr>
                <w:rFonts w:cs="Arial"/>
                <w:bCs/>
                <w:sz w:val="22"/>
                <w:szCs w:val="20"/>
                <w:lang w:val="en-GB" w:eastAsia="zh-CN"/>
              </w:rPr>
            </w:pPr>
            <w:r w:rsidRPr="00E6172C">
              <w:rPr>
                <w:rFonts w:cs="Arial"/>
                <w:bCs/>
                <w:sz w:val="22"/>
                <w:szCs w:val="20"/>
                <w:lang w:val="en-GB" w:eastAsia="zh-CN"/>
              </w:rPr>
              <w:t xml:space="preserve">3  </w:t>
            </w:r>
            <w:r w:rsidR="009722AE" w:rsidRPr="00E6172C">
              <w:rPr>
                <w:rFonts w:cs="Arial"/>
                <w:bCs/>
                <w:sz w:val="22"/>
                <w:szCs w:val="20"/>
                <w:lang w:val="en-GB" w:eastAsia="zh-CN"/>
              </w:rPr>
              <w:t xml:space="preserve"> </w:t>
            </w:r>
            <w:r w:rsidRPr="00E6172C">
              <w:rPr>
                <w:rFonts w:cs="Arial"/>
                <w:bCs/>
                <w:sz w:val="22"/>
                <w:szCs w:val="20"/>
                <w:lang w:val="en-GB" w:eastAsia="zh-CN"/>
              </w:rPr>
              <w:t>(20%)</w:t>
            </w:r>
          </w:p>
          <w:p w14:paraId="30D50B91" w14:textId="77777777" w:rsidR="007C1156" w:rsidRPr="00E6172C" w:rsidRDefault="007C1156" w:rsidP="000C07B6">
            <w:pPr>
              <w:widowControl w:val="0"/>
              <w:autoSpaceDE w:val="0"/>
              <w:autoSpaceDN w:val="0"/>
              <w:adjustRightInd w:val="0"/>
              <w:spacing w:line="276" w:lineRule="auto"/>
              <w:ind w:left="170"/>
              <w:jc w:val="both"/>
              <w:rPr>
                <w:rFonts w:cs="Arial"/>
                <w:bCs/>
                <w:sz w:val="22"/>
                <w:szCs w:val="20"/>
                <w:lang w:val="en-GB" w:eastAsia="zh-CN"/>
              </w:rPr>
            </w:pPr>
            <w:r w:rsidRPr="00E6172C">
              <w:rPr>
                <w:rFonts w:cs="Arial"/>
                <w:bCs/>
                <w:sz w:val="22"/>
                <w:szCs w:val="20"/>
                <w:lang w:val="en-GB" w:eastAsia="zh-CN"/>
              </w:rPr>
              <w:t>11 (42%)</w:t>
            </w:r>
          </w:p>
          <w:p w14:paraId="7829788A" w14:textId="744962FE" w:rsidR="007C1156" w:rsidRPr="00E6172C" w:rsidRDefault="007C1156" w:rsidP="000C07B6">
            <w:pPr>
              <w:widowControl w:val="0"/>
              <w:autoSpaceDE w:val="0"/>
              <w:autoSpaceDN w:val="0"/>
              <w:adjustRightInd w:val="0"/>
              <w:spacing w:line="276" w:lineRule="auto"/>
              <w:ind w:left="170"/>
              <w:jc w:val="both"/>
              <w:rPr>
                <w:rFonts w:cs="Arial"/>
                <w:bCs/>
                <w:sz w:val="22"/>
                <w:szCs w:val="20"/>
                <w:lang w:val="en-GB" w:eastAsia="zh-CN"/>
              </w:rPr>
            </w:pPr>
            <w:r w:rsidRPr="00E6172C">
              <w:rPr>
                <w:rFonts w:cs="Arial"/>
                <w:bCs/>
                <w:sz w:val="22"/>
                <w:szCs w:val="20"/>
                <w:lang w:val="en-GB" w:eastAsia="zh-CN"/>
              </w:rPr>
              <w:t xml:space="preserve">4  </w:t>
            </w:r>
            <w:r w:rsidR="009722AE" w:rsidRPr="00E6172C">
              <w:rPr>
                <w:rFonts w:cs="Arial"/>
                <w:bCs/>
                <w:sz w:val="22"/>
                <w:szCs w:val="20"/>
                <w:lang w:val="en-GB" w:eastAsia="zh-CN"/>
              </w:rPr>
              <w:t xml:space="preserve"> </w:t>
            </w:r>
            <w:r w:rsidRPr="00E6172C">
              <w:rPr>
                <w:rFonts w:cs="Arial"/>
                <w:bCs/>
                <w:sz w:val="22"/>
                <w:szCs w:val="20"/>
                <w:lang w:val="en-GB" w:eastAsia="zh-CN"/>
              </w:rPr>
              <w:t>(19%)</w:t>
            </w:r>
          </w:p>
          <w:p w14:paraId="6A022F2E" w14:textId="3E67AFB9" w:rsidR="007C1156" w:rsidRPr="00E6172C" w:rsidRDefault="007C1156" w:rsidP="000C07B6">
            <w:pPr>
              <w:widowControl w:val="0"/>
              <w:autoSpaceDE w:val="0"/>
              <w:autoSpaceDN w:val="0"/>
              <w:adjustRightInd w:val="0"/>
              <w:spacing w:line="276" w:lineRule="auto"/>
              <w:ind w:left="28"/>
              <w:jc w:val="both"/>
              <w:rPr>
                <w:rFonts w:cs="Arial"/>
                <w:bCs/>
                <w:sz w:val="22"/>
                <w:szCs w:val="20"/>
                <w:lang w:val="en-GB" w:eastAsia="zh-CN"/>
              </w:rPr>
            </w:pPr>
            <w:r w:rsidRPr="00E6172C">
              <w:rPr>
                <w:rFonts w:cs="Arial"/>
                <w:bCs/>
                <w:sz w:val="22"/>
                <w:szCs w:val="20"/>
                <w:lang w:val="en-GB" w:eastAsia="zh-CN"/>
              </w:rPr>
              <w:t xml:space="preserve">18  </w:t>
            </w:r>
            <w:r w:rsidR="009722AE" w:rsidRPr="00E6172C">
              <w:rPr>
                <w:rFonts w:cs="Arial"/>
                <w:bCs/>
                <w:sz w:val="22"/>
                <w:szCs w:val="20"/>
                <w:lang w:val="en-GB" w:eastAsia="zh-CN"/>
              </w:rPr>
              <w:t xml:space="preserve"> </w:t>
            </w:r>
            <w:r w:rsidRPr="00E6172C">
              <w:rPr>
                <w:rFonts w:cs="Arial"/>
                <w:bCs/>
                <w:sz w:val="22"/>
                <w:szCs w:val="20"/>
                <w:lang w:val="en-GB" w:eastAsia="zh-CN"/>
              </w:rPr>
              <w:t>(29%)</w:t>
            </w:r>
          </w:p>
        </w:tc>
        <w:tc>
          <w:tcPr>
            <w:tcW w:w="2546" w:type="dxa"/>
          </w:tcPr>
          <w:p w14:paraId="70D8EB06" w14:textId="77777777" w:rsidR="007C1156" w:rsidRPr="00E6172C" w:rsidRDefault="007C1156" w:rsidP="000C07B6">
            <w:pPr>
              <w:widowControl w:val="0"/>
              <w:autoSpaceDE w:val="0"/>
              <w:autoSpaceDN w:val="0"/>
              <w:adjustRightInd w:val="0"/>
              <w:spacing w:line="276" w:lineRule="auto"/>
              <w:ind w:left="172"/>
              <w:jc w:val="both"/>
              <w:rPr>
                <w:rFonts w:cs="Arial"/>
                <w:bCs/>
                <w:sz w:val="22"/>
                <w:szCs w:val="20"/>
                <w:lang w:val="en-GB" w:eastAsia="zh-CN"/>
              </w:rPr>
            </w:pPr>
            <w:r w:rsidRPr="00E6172C">
              <w:rPr>
                <w:rFonts w:cs="Arial"/>
                <w:bCs/>
                <w:sz w:val="22"/>
                <w:szCs w:val="20"/>
                <w:lang w:val="en-GB" w:eastAsia="zh-CN"/>
              </w:rPr>
              <w:t>0    (0%)</w:t>
            </w:r>
          </w:p>
          <w:p w14:paraId="4CBD33EC" w14:textId="77777777" w:rsidR="007C1156" w:rsidRPr="00E6172C" w:rsidRDefault="007C1156" w:rsidP="000C07B6">
            <w:pPr>
              <w:widowControl w:val="0"/>
              <w:autoSpaceDE w:val="0"/>
              <w:autoSpaceDN w:val="0"/>
              <w:adjustRightInd w:val="0"/>
              <w:spacing w:line="276" w:lineRule="auto"/>
              <w:ind w:left="31"/>
              <w:jc w:val="both"/>
              <w:rPr>
                <w:rFonts w:cs="Arial"/>
                <w:bCs/>
                <w:sz w:val="22"/>
                <w:szCs w:val="20"/>
                <w:lang w:val="en-GB" w:eastAsia="zh-CN"/>
              </w:rPr>
            </w:pPr>
            <w:r w:rsidRPr="00E6172C">
              <w:rPr>
                <w:rFonts w:cs="Arial"/>
                <w:bCs/>
                <w:sz w:val="22"/>
                <w:szCs w:val="20"/>
                <w:lang w:val="en-GB" w:eastAsia="zh-CN"/>
              </w:rPr>
              <w:t>15  (58%)</w:t>
            </w:r>
          </w:p>
          <w:p w14:paraId="117DD08F" w14:textId="77777777" w:rsidR="007C1156" w:rsidRPr="00E6172C" w:rsidRDefault="007C1156" w:rsidP="000C07B6">
            <w:pPr>
              <w:widowControl w:val="0"/>
              <w:autoSpaceDE w:val="0"/>
              <w:autoSpaceDN w:val="0"/>
              <w:adjustRightInd w:val="0"/>
              <w:spacing w:line="276" w:lineRule="auto"/>
              <w:ind w:left="31"/>
              <w:jc w:val="both"/>
              <w:rPr>
                <w:rFonts w:cs="Arial"/>
                <w:bCs/>
                <w:sz w:val="22"/>
                <w:szCs w:val="20"/>
                <w:lang w:val="en-GB" w:eastAsia="zh-CN"/>
              </w:rPr>
            </w:pPr>
            <w:r w:rsidRPr="00E6172C">
              <w:rPr>
                <w:rFonts w:cs="Arial"/>
                <w:bCs/>
                <w:sz w:val="22"/>
                <w:szCs w:val="20"/>
                <w:lang w:val="en-GB" w:eastAsia="zh-CN"/>
              </w:rPr>
              <w:t>17  (81%)</w:t>
            </w:r>
          </w:p>
          <w:p w14:paraId="22B6C00A" w14:textId="77777777" w:rsidR="007C1156" w:rsidRPr="00E6172C" w:rsidRDefault="007C1156" w:rsidP="000C07B6">
            <w:pPr>
              <w:widowControl w:val="0"/>
              <w:autoSpaceDE w:val="0"/>
              <w:autoSpaceDN w:val="0"/>
              <w:adjustRightInd w:val="0"/>
              <w:spacing w:line="276" w:lineRule="auto"/>
              <w:ind w:left="31"/>
              <w:jc w:val="both"/>
              <w:rPr>
                <w:rFonts w:cs="Arial"/>
                <w:bCs/>
                <w:sz w:val="22"/>
                <w:szCs w:val="20"/>
                <w:lang w:val="en-GB" w:eastAsia="zh-CN"/>
              </w:rPr>
            </w:pPr>
            <w:r w:rsidRPr="00E6172C">
              <w:rPr>
                <w:rFonts w:cs="Arial"/>
                <w:bCs/>
                <w:sz w:val="22"/>
                <w:szCs w:val="20"/>
                <w:lang w:val="en-GB" w:eastAsia="zh-CN"/>
              </w:rPr>
              <w:t>32  (52%)</w:t>
            </w:r>
          </w:p>
        </w:tc>
      </w:tr>
      <w:tr w:rsidR="007C1156" w:rsidRPr="00E6172C" w14:paraId="69DC86C9" w14:textId="77777777" w:rsidTr="000C07B6">
        <w:tc>
          <w:tcPr>
            <w:tcW w:w="1219" w:type="dxa"/>
          </w:tcPr>
          <w:p w14:paraId="3888B3E7" w14:textId="77777777" w:rsidR="007C1156" w:rsidRPr="00E6172C" w:rsidRDefault="007C1156" w:rsidP="000C07B6">
            <w:pPr>
              <w:widowControl w:val="0"/>
              <w:autoSpaceDE w:val="0"/>
              <w:autoSpaceDN w:val="0"/>
              <w:adjustRightInd w:val="0"/>
              <w:spacing w:line="276" w:lineRule="auto"/>
              <w:jc w:val="both"/>
              <w:rPr>
                <w:rFonts w:cs="Arial"/>
                <w:b/>
                <w:sz w:val="22"/>
                <w:szCs w:val="20"/>
                <w:lang w:val="en-GB" w:eastAsia="zh-CN"/>
              </w:rPr>
            </w:pPr>
            <w:r w:rsidRPr="00E6172C">
              <w:rPr>
                <w:rFonts w:cs="Arial"/>
                <w:b/>
                <w:sz w:val="22"/>
                <w:szCs w:val="20"/>
                <w:lang w:val="en-GB" w:eastAsia="zh-CN"/>
              </w:rPr>
              <w:t>Summary</w:t>
            </w:r>
          </w:p>
        </w:tc>
        <w:tc>
          <w:tcPr>
            <w:tcW w:w="1231" w:type="dxa"/>
          </w:tcPr>
          <w:p w14:paraId="1831E9B9" w14:textId="77777777"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p>
        </w:tc>
        <w:tc>
          <w:tcPr>
            <w:tcW w:w="1514" w:type="dxa"/>
          </w:tcPr>
          <w:p w14:paraId="18A41ADB" w14:textId="77777777"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p>
        </w:tc>
        <w:tc>
          <w:tcPr>
            <w:tcW w:w="1560" w:type="dxa"/>
          </w:tcPr>
          <w:p w14:paraId="6F6A668D" w14:textId="0A19BE3F" w:rsidR="007C1156" w:rsidRPr="00E6172C" w:rsidRDefault="007C1156" w:rsidP="000C07B6">
            <w:pPr>
              <w:widowControl w:val="0"/>
              <w:autoSpaceDE w:val="0"/>
              <w:autoSpaceDN w:val="0"/>
              <w:adjustRightInd w:val="0"/>
              <w:spacing w:line="276" w:lineRule="auto"/>
              <w:ind w:left="185"/>
              <w:jc w:val="both"/>
              <w:rPr>
                <w:rFonts w:cs="Arial"/>
                <w:bCs/>
                <w:sz w:val="22"/>
                <w:szCs w:val="20"/>
                <w:lang w:val="en-GB" w:eastAsia="zh-CN"/>
              </w:rPr>
            </w:pPr>
          </w:p>
        </w:tc>
        <w:tc>
          <w:tcPr>
            <w:tcW w:w="1559" w:type="dxa"/>
          </w:tcPr>
          <w:p w14:paraId="5FED33EB" w14:textId="77777777" w:rsidR="007C1156" w:rsidRPr="00E6172C" w:rsidRDefault="007C1156" w:rsidP="000C07B6">
            <w:pPr>
              <w:widowControl w:val="0"/>
              <w:autoSpaceDE w:val="0"/>
              <w:autoSpaceDN w:val="0"/>
              <w:adjustRightInd w:val="0"/>
              <w:spacing w:line="276" w:lineRule="auto"/>
              <w:ind w:left="170"/>
              <w:jc w:val="both"/>
              <w:rPr>
                <w:rFonts w:cs="Arial"/>
                <w:bCs/>
                <w:sz w:val="22"/>
                <w:szCs w:val="20"/>
                <w:lang w:val="en-GB" w:eastAsia="zh-CN"/>
              </w:rPr>
            </w:pPr>
          </w:p>
        </w:tc>
        <w:tc>
          <w:tcPr>
            <w:tcW w:w="2546" w:type="dxa"/>
          </w:tcPr>
          <w:p w14:paraId="29EDB296" w14:textId="77777777" w:rsidR="007C1156" w:rsidRPr="00E6172C" w:rsidRDefault="007C1156" w:rsidP="000C07B6">
            <w:pPr>
              <w:widowControl w:val="0"/>
              <w:autoSpaceDE w:val="0"/>
              <w:autoSpaceDN w:val="0"/>
              <w:adjustRightInd w:val="0"/>
              <w:spacing w:line="276" w:lineRule="auto"/>
              <w:ind w:left="172"/>
              <w:jc w:val="both"/>
              <w:rPr>
                <w:rFonts w:cs="Arial"/>
                <w:bCs/>
                <w:sz w:val="22"/>
                <w:szCs w:val="20"/>
                <w:lang w:val="en-GB" w:eastAsia="zh-CN"/>
              </w:rPr>
            </w:pPr>
          </w:p>
        </w:tc>
      </w:tr>
      <w:tr w:rsidR="007C1156" w:rsidRPr="00E6172C" w14:paraId="08335BEA" w14:textId="77777777" w:rsidTr="000C07B6">
        <w:tc>
          <w:tcPr>
            <w:tcW w:w="1219" w:type="dxa"/>
          </w:tcPr>
          <w:p w14:paraId="4C2BAC07" w14:textId="77777777"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0</w:t>
            </w:r>
          </w:p>
        </w:tc>
        <w:tc>
          <w:tcPr>
            <w:tcW w:w="1231" w:type="dxa"/>
          </w:tcPr>
          <w:p w14:paraId="068E6F27" w14:textId="17E7C34E"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w:t>
            </w:r>
          </w:p>
          <w:p w14:paraId="214AE1A5" w14:textId="46F6B0B0"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w:t>
            </w:r>
          </w:p>
          <w:p w14:paraId="50BF2C71" w14:textId="6B483720"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w:t>
            </w:r>
          </w:p>
          <w:p w14:paraId="285DF4E3" w14:textId="52BAC9A2"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Total</w:t>
            </w:r>
          </w:p>
        </w:tc>
        <w:tc>
          <w:tcPr>
            <w:tcW w:w="1514" w:type="dxa"/>
          </w:tcPr>
          <w:p w14:paraId="122B5590" w14:textId="03D04532"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w:t>
            </w:r>
            <w:r w:rsidR="00747E41" w:rsidRPr="00E6172C">
              <w:rPr>
                <w:rFonts w:cs="Arial"/>
                <w:bCs/>
                <w:sz w:val="22"/>
                <w:szCs w:val="20"/>
                <w:lang w:val="en-GB" w:eastAsia="zh-CN"/>
              </w:rPr>
              <w:t>9*</w:t>
            </w:r>
          </w:p>
          <w:p w14:paraId="25C3B66D" w14:textId="1C754798"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5</w:t>
            </w:r>
            <w:r w:rsidR="00747E41" w:rsidRPr="00E6172C">
              <w:rPr>
                <w:rFonts w:cs="Arial"/>
                <w:bCs/>
                <w:sz w:val="22"/>
                <w:szCs w:val="20"/>
                <w:lang w:val="en-GB" w:eastAsia="zh-CN"/>
              </w:rPr>
              <w:t>*</w:t>
            </w:r>
          </w:p>
          <w:p w14:paraId="75A63048" w14:textId="72E6D48E"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5</w:t>
            </w:r>
            <w:r w:rsidR="00747E41" w:rsidRPr="00E6172C">
              <w:rPr>
                <w:rFonts w:cs="Arial"/>
                <w:bCs/>
                <w:sz w:val="22"/>
                <w:szCs w:val="20"/>
                <w:lang w:val="en-GB" w:eastAsia="zh-CN"/>
              </w:rPr>
              <w:t>*</w:t>
            </w:r>
            <w:r w:rsidR="009722AE" w:rsidRPr="00E6172C">
              <w:rPr>
                <w:rFonts w:cs="Arial"/>
                <w:bCs/>
                <w:sz w:val="22"/>
                <w:szCs w:val="20"/>
                <w:lang w:val="en-GB" w:eastAsia="zh-CN"/>
              </w:rPr>
              <w:t xml:space="preserve"> </w:t>
            </w:r>
          </w:p>
          <w:p w14:paraId="2373D987" w14:textId="5A7BBA9E"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19</w:t>
            </w:r>
          </w:p>
        </w:tc>
        <w:tc>
          <w:tcPr>
            <w:tcW w:w="1560" w:type="dxa"/>
          </w:tcPr>
          <w:p w14:paraId="42736EAC" w14:textId="6AA6FE3A" w:rsidR="007C1156" w:rsidRPr="00E6172C" w:rsidRDefault="007C1156" w:rsidP="000C07B6">
            <w:pPr>
              <w:widowControl w:val="0"/>
              <w:autoSpaceDE w:val="0"/>
              <w:autoSpaceDN w:val="0"/>
              <w:adjustRightInd w:val="0"/>
              <w:spacing w:line="276" w:lineRule="auto"/>
              <w:ind w:left="185"/>
              <w:jc w:val="both"/>
              <w:rPr>
                <w:rFonts w:cs="Arial"/>
                <w:bCs/>
                <w:sz w:val="22"/>
                <w:szCs w:val="20"/>
                <w:lang w:val="en-GB" w:eastAsia="zh-CN"/>
              </w:rPr>
            </w:pPr>
            <w:r w:rsidRPr="00E6172C">
              <w:rPr>
                <w:rFonts w:cs="Arial"/>
                <w:bCs/>
                <w:sz w:val="22"/>
                <w:szCs w:val="20"/>
                <w:lang w:val="en-GB" w:eastAsia="zh-CN"/>
              </w:rPr>
              <w:t>9  (100%)</w:t>
            </w:r>
          </w:p>
          <w:p w14:paraId="61698610" w14:textId="77777777" w:rsidR="007C1156" w:rsidRPr="00E6172C" w:rsidRDefault="007C1156" w:rsidP="000C07B6">
            <w:pPr>
              <w:widowControl w:val="0"/>
              <w:autoSpaceDE w:val="0"/>
              <w:autoSpaceDN w:val="0"/>
              <w:adjustRightInd w:val="0"/>
              <w:spacing w:line="276" w:lineRule="auto"/>
              <w:ind w:left="185"/>
              <w:jc w:val="both"/>
              <w:rPr>
                <w:rFonts w:cs="Arial"/>
                <w:bCs/>
                <w:sz w:val="22"/>
                <w:szCs w:val="20"/>
                <w:lang w:val="en-GB" w:eastAsia="zh-CN"/>
              </w:rPr>
            </w:pPr>
            <w:r w:rsidRPr="00E6172C">
              <w:rPr>
                <w:rFonts w:cs="Arial"/>
                <w:bCs/>
                <w:sz w:val="22"/>
                <w:szCs w:val="20"/>
                <w:lang w:val="en-GB" w:eastAsia="zh-CN"/>
              </w:rPr>
              <w:t>0     (0%)</w:t>
            </w:r>
          </w:p>
          <w:p w14:paraId="2848FBE4" w14:textId="77777777" w:rsidR="007C1156" w:rsidRPr="00E6172C" w:rsidRDefault="007C1156" w:rsidP="000C07B6">
            <w:pPr>
              <w:widowControl w:val="0"/>
              <w:autoSpaceDE w:val="0"/>
              <w:autoSpaceDN w:val="0"/>
              <w:adjustRightInd w:val="0"/>
              <w:spacing w:line="276" w:lineRule="auto"/>
              <w:ind w:left="185"/>
              <w:jc w:val="both"/>
              <w:rPr>
                <w:rFonts w:cs="Arial"/>
                <w:bCs/>
                <w:sz w:val="22"/>
                <w:szCs w:val="20"/>
                <w:lang w:val="en-GB" w:eastAsia="zh-CN"/>
              </w:rPr>
            </w:pPr>
            <w:r w:rsidRPr="00E6172C">
              <w:rPr>
                <w:rFonts w:cs="Arial"/>
                <w:bCs/>
                <w:sz w:val="22"/>
                <w:szCs w:val="20"/>
                <w:lang w:val="en-GB" w:eastAsia="zh-CN"/>
              </w:rPr>
              <w:t>0     (0%)</w:t>
            </w:r>
          </w:p>
          <w:p w14:paraId="12F418C5" w14:textId="65602735" w:rsidR="007C1156" w:rsidRPr="00E6172C" w:rsidRDefault="007C1156" w:rsidP="000C07B6">
            <w:pPr>
              <w:widowControl w:val="0"/>
              <w:autoSpaceDE w:val="0"/>
              <w:autoSpaceDN w:val="0"/>
              <w:adjustRightInd w:val="0"/>
              <w:spacing w:line="276" w:lineRule="auto"/>
              <w:ind w:left="43"/>
              <w:jc w:val="both"/>
              <w:rPr>
                <w:rFonts w:cs="Arial"/>
                <w:bCs/>
                <w:sz w:val="22"/>
                <w:szCs w:val="20"/>
                <w:lang w:val="en-GB" w:eastAsia="zh-CN"/>
              </w:rPr>
            </w:pPr>
            <w:r w:rsidRPr="00E6172C">
              <w:rPr>
                <w:rFonts w:cs="Arial"/>
                <w:bCs/>
                <w:sz w:val="22"/>
                <w:szCs w:val="20"/>
                <w:lang w:val="en-GB" w:eastAsia="zh-CN"/>
              </w:rPr>
              <w:t>17  ((20%))</w:t>
            </w:r>
          </w:p>
        </w:tc>
        <w:tc>
          <w:tcPr>
            <w:tcW w:w="1559" w:type="dxa"/>
          </w:tcPr>
          <w:p w14:paraId="39670739" w14:textId="62431D92" w:rsidR="007C1156" w:rsidRPr="00E6172C" w:rsidRDefault="007C1156" w:rsidP="000C07B6">
            <w:pPr>
              <w:widowControl w:val="0"/>
              <w:autoSpaceDE w:val="0"/>
              <w:autoSpaceDN w:val="0"/>
              <w:adjustRightInd w:val="0"/>
              <w:spacing w:line="276" w:lineRule="auto"/>
              <w:ind w:left="170"/>
              <w:jc w:val="both"/>
              <w:rPr>
                <w:rFonts w:cs="Arial"/>
                <w:bCs/>
                <w:sz w:val="22"/>
                <w:szCs w:val="20"/>
                <w:lang w:val="en-GB" w:eastAsia="zh-CN"/>
              </w:rPr>
            </w:pPr>
            <w:r w:rsidRPr="00E6172C">
              <w:rPr>
                <w:rFonts w:cs="Arial"/>
                <w:bCs/>
                <w:sz w:val="22"/>
                <w:szCs w:val="20"/>
                <w:lang w:val="en-GB" w:eastAsia="zh-CN"/>
              </w:rPr>
              <w:t xml:space="preserve">0 </w:t>
            </w:r>
            <w:r w:rsidR="009722AE" w:rsidRPr="00E6172C">
              <w:rPr>
                <w:rFonts w:cs="Arial"/>
                <w:bCs/>
                <w:sz w:val="22"/>
                <w:szCs w:val="20"/>
                <w:lang w:val="en-GB" w:eastAsia="zh-CN"/>
              </w:rPr>
              <w:t xml:space="preserve">     </w:t>
            </w:r>
            <w:r w:rsidRPr="00E6172C">
              <w:rPr>
                <w:rFonts w:cs="Arial"/>
                <w:bCs/>
                <w:sz w:val="22"/>
                <w:szCs w:val="20"/>
                <w:lang w:val="en-GB" w:eastAsia="zh-CN"/>
              </w:rPr>
              <w:t>(0%)</w:t>
            </w:r>
          </w:p>
          <w:p w14:paraId="408CDE63" w14:textId="77777777" w:rsidR="007C1156" w:rsidRPr="00E6172C" w:rsidRDefault="007C1156" w:rsidP="000C07B6">
            <w:pPr>
              <w:widowControl w:val="0"/>
              <w:autoSpaceDE w:val="0"/>
              <w:autoSpaceDN w:val="0"/>
              <w:adjustRightInd w:val="0"/>
              <w:spacing w:line="276" w:lineRule="auto"/>
              <w:ind w:left="170"/>
              <w:jc w:val="both"/>
              <w:rPr>
                <w:rFonts w:cs="Arial"/>
                <w:bCs/>
                <w:sz w:val="22"/>
                <w:szCs w:val="20"/>
                <w:lang w:val="en-GB" w:eastAsia="zh-CN"/>
              </w:rPr>
            </w:pPr>
            <w:r w:rsidRPr="00E6172C">
              <w:rPr>
                <w:rFonts w:cs="Arial"/>
                <w:bCs/>
                <w:sz w:val="22"/>
                <w:szCs w:val="20"/>
                <w:lang w:val="en-GB" w:eastAsia="zh-CN"/>
              </w:rPr>
              <w:t>5  (100%)</w:t>
            </w:r>
          </w:p>
          <w:p w14:paraId="773C5D25" w14:textId="77777777" w:rsidR="007C1156" w:rsidRPr="00E6172C" w:rsidRDefault="007C1156" w:rsidP="000C07B6">
            <w:pPr>
              <w:widowControl w:val="0"/>
              <w:autoSpaceDE w:val="0"/>
              <w:autoSpaceDN w:val="0"/>
              <w:adjustRightInd w:val="0"/>
              <w:spacing w:line="276" w:lineRule="auto"/>
              <w:ind w:left="170"/>
              <w:jc w:val="both"/>
              <w:rPr>
                <w:rFonts w:cs="Arial"/>
                <w:bCs/>
                <w:sz w:val="22"/>
                <w:szCs w:val="20"/>
                <w:lang w:val="en-GB" w:eastAsia="zh-CN"/>
              </w:rPr>
            </w:pPr>
            <w:r w:rsidRPr="00E6172C">
              <w:rPr>
                <w:rFonts w:cs="Arial"/>
                <w:bCs/>
                <w:sz w:val="22"/>
                <w:szCs w:val="20"/>
                <w:lang w:val="en-GB" w:eastAsia="zh-CN"/>
              </w:rPr>
              <w:t>5  (100%)</w:t>
            </w:r>
          </w:p>
          <w:p w14:paraId="61CE44D5" w14:textId="5489E574" w:rsidR="007C1156" w:rsidRPr="00E6172C" w:rsidRDefault="007C1156" w:rsidP="000C07B6">
            <w:pPr>
              <w:widowControl w:val="0"/>
              <w:autoSpaceDE w:val="0"/>
              <w:autoSpaceDN w:val="0"/>
              <w:adjustRightInd w:val="0"/>
              <w:spacing w:line="276" w:lineRule="auto"/>
              <w:ind w:left="28"/>
              <w:jc w:val="both"/>
              <w:rPr>
                <w:rFonts w:cs="Arial"/>
                <w:bCs/>
                <w:sz w:val="22"/>
                <w:szCs w:val="20"/>
                <w:lang w:val="en-GB" w:eastAsia="zh-CN"/>
              </w:rPr>
            </w:pPr>
            <w:r w:rsidRPr="00E6172C">
              <w:rPr>
                <w:rFonts w:cs="Arial"/>
                <w:bCs/>
                <w:sz w:val="22"/>
                <w:szCs w:val="20"/>
                <w:lang w:val="en-GB" w:eastAsia="zh-CN"/>
              </w:rPr>
              <w:t xml:space="preserve">66  </w:t>
            </w:r>
            <w:r w:rsidR="00747E41" w:rsidRPr="00E6172C">
              <w:rPr>
                <w:rFonts w:cs="Arial"/>
                <w:bCs/>
                <w:sz w:val="22"/>
                <w:szCs w:val="20"/>
                <w:lang w:val="en-GB" w:eastAsia="zh-CN"/>
              </w:rPr>
              <w:t xml:space="preserve"> </w:t>
            </w:r>
            <w:r w:rsidRPr="00E6172C">
              <w:rPr>
                <w:rFonts w:cs="Arial"/>
                <w:bCs/>
                <w:sz w:val="22"/>
                <w:szCs w:val="20"/>
                <w:lang w:val="en-GB" w:eastAsia="zh-CN"/>
              </w:rPr>
              <w:t>((80%))</w:t>
            </w:r>
          </w:p>
        </w:tc>
        <w:tc>
          <w:tcPr>
            <w:tcW w:w="2546" w:type="dxa"/>
          </w:tcPr>
          <w:p w14:paraId="41338AE7" w14:textId="7F3B6CE4" w:rsidR="007C1156" w:rsidRPr="00E6172C" w:rsidRDefault="007C1156" w:rsidP="000C07B6">
            <w:pPr>
              <w:widowControl w:val="0"/>
              <w:autoSpaceDE w:val="0"/>
              <w:autoSpaceDN w:val="0"/>
              <w:adjustRightInd w:val="0"/>
              <w:spacing w:line="276" w:lineRule="auto"/>
              <w:ind w:left="172"/>
              <w:jc w:val="both"/>
              <w:rPr>
                <w:rFonts w:cs="Arial"/>
                <w:bCs/>
                <w:sz w:val="22"/>
                <w:szCs w:val="20"/>
                <w:lang w:val="en-GB" w:eastAsia="zh-CN"/>
              </w:rPr>
            </w:pPr>
            <w:r w:rsidRPr="00E6172C">
              <w:rPr>
                <w:rFonts w:cs="Arial"/>
                <w:bCs/>
                <w:sz w:val="22"/>
                <w:szCs w:val="20"/>
                <w:lang w:val="en-GB" w:eastAsia="zh-CN"/>
              </w:rPr>
              <w:t xml:space="preserve">0 </w:t>
            </w:r>
            <w:r w:rsidR="00747E41" w:rsidRPr="00E6172C">
              <w:rPr>
                <w:rFonts w:cs="Arial"/>
                <w:bCs/>
                <w:sz w:val="22"/>
                <w:szCs w:val="20"/>
                <w:lang w:val="en-GB" w:eastAsia="zh-CN"/>
              </w:rPr>
              <w:t xml:space="preserve"> </w:t>
            </w:r>
            <w:r w:rsidRPr="00E6172C">
              <w:rPr>
                <w:rFonts w:cs="Arial"/>
                <w:bCs/>
                <w:sz w:val="22"/>
                <w:szCs w:val="20"/>
                <w:lang w:val="en-GB" w:eastAsia="zh-CN"/>
              </w:rPr>
              <w:t xml:space="preserve"> (0%)</w:t>
            </w:r>
          </w:p>
          <w:p w14:paraId="71648C7E" w14:textId="7DBE0E66" w:rsidR="007C1156" w:rsidRPr="00E6172C" w:rsidRDefault="007C1156" w:rsidP="000C07B6">
            <w:pPr>
              <w:widowControl w:val="0"/>
              <w:autoSpaceDE w:val="0"/>
              <w:autoSpaceDN w:val="0"/>
              <w:adjustRightInd w:val="0"/>
              <w:spacing w:line="276" w:lineRule="auto"/>
              <w:ind w:left="172"/>
              <w:jc w:val="both"/>
              <w:rPr>
                <w:rFonts w:cs="Arial"/>
                <w:bCs/>
                <w:sz w:val="22"/>
                <w:szCs w:val="20"/>
                <w:lang w:val="en-GB" w:eastAsia="zh-CN"/>
              </w:rPr>
            </w:pPr>
            <w:r w:rsidRPr="00E6172C">
              <w:rPr>
                <w:rFonts w:cs="Arial"/>
                <w:bCs/>
                <w:sz w:val="22"/>
                <w:szCs w:val="20"/>
                <w:lang w:val="en-GB" w:eastAsia="zh-CN"/>
              </w:rPr>
              <w:t xml:space="preserve">0 </w:t>
            </w:r>
            <w:r w:rsidR="00747E41" w:rsidRPr="00E6172C">
              <w:rPr>
                <w:rFonts w:cs="Arial"/>
                <w:bCs/>
                <w:sz w:val="22"/>
                <w:szCs w:val="20"/>
                <w:lang w:val="en-GB" w:eastAsia="zh-CN"/>
              </w:rPr>
              <w:t xml:space="preserve"> </w:t>
            </w:r>
            <w:r w:rsidRPr="00E6172C">
              <w:rPr>
                <w:rFonts w:cs="Arial"/>
                <w:bCs/>
                <w:sz w:val="22"/>
                <w:szCs w:val="20"/>
                <w:lang w:val="en-GB" w:eastAsia="zh-CN"/>
              </w:rPr>
              <w:t xml:space="preserve"> (0%)</w:t>
            </w:r>
          </w:p>
          <w:p w14:paraId="396EB00A" w14:textId="49347D77" w:rsidR="007C1156" w:rsidRPr="00E6172C" w:rsidRDefault="007C1156" w:rsidP="000C07B6">
            <w:pPr>
              <w:widowControl w:val="0"/>
              <w:autoSpaceDE w:val="0"/>
              <w:autoSpaceDN w:val="0"/>
              <w:adjustRightInd w:val="0"/>
              <w:spacing w:line="276" w:lineRule="auto"/>
              <w:ind w:left="172"/>
              <w:jc w:val="both"/>
              <w:rPr>
                <w:rFonts w:cs="Arial"/>
                <w:bCs/>
                <w:sz w:val="22"/>
                <w:szCs w:val="20"/>
                <w:lang w:val="en-GB" w:eastAsia="zh-CN"/>
              </w:rPr>
            </w:pPr>
            <w:r w:rsidRPr="00E6172C">
              <w:rPr>
                <w:rFonts w:cs="Arial"/>
                <w:bCs/>
                <w:sz w:val="22"/>
                <w:szCs w:val="20"/>
                <w:lang w:val="en-GB" w:eastAsia="zh-CN"/>
              </w:rPr>
              <w:t xml:space="preserve">0 </w:t>
            </w:r>
            <w:r w:rsidR="00747E41" w:rsidRPr="00E6172C">
              <w:rPr>
                <w:rFonts w:cs="Arial"/>
                <w:bCs/>
                <w:sz w:val="22"/>
                <w:szCs w:val="20"/>
                <w:lang w:val="en-GB" w:eastAsia="zh-CN"/>
              </w:rPr>
              <w:t xml:space="preserve"> </w:t>
            </w:r>
            <w:r w:rsidRPr="00E6172C">
              <w:rPr>
                <w:rFonts w:cs="Arial"/>
                <w:bCs/>
                <w:sz w:val="22"/>
                <w:szCs w:val="20"/>
                <w:lang w:val="en-GB" w:eastAsia="zh-CN"/>
              </w:rPr>
              <w:t xml:space="preserve"> (0%)</w:t>
            </w:r>
          </w:p>
          <w:p w14:paraId="6664499F" w14:textId="7ED3CB80" w:rsidR="007C1156" w:rsidRPr="00E6172C" w:rsidRDefault="007C1156" w:rsidP="000C07B6">
            <w:pPr>
              <w:widowControl w:val="0"/>
              <w:autoSpaceDE w:val="0"/>
              <w:autoSpaceDN w:val="0"/>
              <w:adjustRightInd w:val="0"/>
              <w:spacing w:line="276" w:lineRule="auto"/>
              <w:ind w:left="172"/>
              <w:jc w:val="both"/>
              <w:rPr>
                <w:rFonts w:cs="Arial"/>
                <w:bCs/>
                <w:sz w:val="22"/>
                <w:szCs w:val="20"/>
                <w:lang w:val="en-GB" w:eastAsia="zh-CN"/>
              </w:rPr>
            </w:pPr>
            <w:r w:rsidRPr="00E6172C">
              <w:rPr>
                <w:rFonts w:cs="Arial"/>
                <w:bCs/>
                <w:sz w:val="22"/>
                <w:szCs w:val="20"/>
                <w:lang w:val="en-GB" w:eastAsia="zh-CN"/>
              </w:rPr>
              <w:t>0  ((0%))</w:t>
            </w:r>
          </w:p>
        </w:tc>
      </w:tr>
      <w:tr w:rsidR="007C1156" w:rsidRPr="00E6172C" w14:paraId="44C0D962" w14:textId="77777777" w:rsidTr="000C07B6">
        <w:tc>
          <w:tcPr>
            <w:tcW w:w="1219" w:type="dxa"/>
          </w:tcPr>
          <w:p w14:paraId="3559E53E" w14:textId="77777777"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100-225</w:t>
            </w:r>
          </w:p>
        </w:tc>
        <w:tc>
          <w:tcPr>
            <w:tcW w:w="1231" w:type="dxa"/>
          </w:tcPr>
          <w:p w14:paraId="3C8004EF" w14:textId="1B8986B1"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w:t>
            </w:r>
          </w:p>
          <w:p w14:paraId="164A1D2B" w14:textId="7DA680E7"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w:t>
            </w:r>
          </w:p>
          <w:p w14:paraId="3EAC9D06" w14:textId="77777777"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 xml:space="preserve">+/+ </w:t>
            </w:r>
          </w:p>
          <w:p w14:paraId="065B714B" w14:textId="361914F9"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Total</w:t>
            </w:r>
          </w:p>
        </w:tc>
        <w:tc>
          <w:tcPr>
            <w:tcW w:w="1514" w:type="dxa"/>
          </w:tcPr>
          <w:p w14:paraId="0600F6FE" w14:textId="77777777"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30  [23%]</w:t>
            </w:r>
          </w:p>
          <w:p w14:paraId="77AC1041" w14:textId="77777777"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57  [44%]</w:t>
            </w:r>
          </w:p>
          <w:p w14:paraId="7F10B72F" w14:textId="77777777"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42  [33%]</w:t>
            </w:r>
          </w:p>
          <w:p w14:paraId="21782A3E" w14:textId="48B98070" w:rsidR="007C1156" w:rsidRPr="00E6172C" w:rsidRDefault="007C1156" w:rsidP="000C07B6">
            <w:pPr>
              <w:widowControl w:val="0"/>
              <w:autoSpaceDE w:val="0"/>
              <w:autoSpaceDN w:val="0"/>
              <w:adjustRightInd w:val="0"/>
              <w:spacing w:line="276" w:lineRule="auto"/>
              <w:jc w:val="both"/>
              <w:rPr>
                <w:rFonts w:cs="Arial"/>
                <w:bCs/>
                <w:sz w:val="22"/>
                <w:szCs w:val="20"/>
                <w:lang w:val="en-GB" w:eastAsia="zh-CN"/>
              </w:rPr>
            </w:pPr>
            <w:r w:rsidRPr="00E6172C">
              <w:rPr>
                <w:rFonts w:cs="Arial"/>
                <w:bCs/>
                <w:sz w:val="22"/>
                <w:szCs w:val="20"/>
                <w:lang w:val="en-GB" w:eastAsia="zh-CN"/>
              </w:rPr>
              <w:t>129</w:t>
            </w:r>
          </w:p>
        </w:tc>
        <w:tc>
          <w:tcPr>
            <w:tcW w:w="1560" w:type="dxa"/>
          </w:tcPr>
          <w:p w14:paraId="54BC4F11" w14:textId="2DB53808" w:rsidR="007C1156" w:rsidRPr="00E6172C" w:rsidRDefault="007C1156" w:rsidP="000C07B6">
            <w:pPr>
              <w:widowControl w:val="0"/>
              <w:autoSpaceDE w:val="0"/>
              <w:autoSpaceDN w:val="0"/>
              <w:adjustRightInd w:val="0"/>
              <w:spacing w:line="276" w:lineRule="auto"/>
              <w:ind w:left="43"/>
              <w:jc w:val="both"/>
              <w:rPr>
                <w:rFonts w:cs="Arial"/>
                <w:bCs/>
                <w:sz w:val="22"/>
                <w:szCs w:val="20"/>
                <w:lang w:val="en-GB" w:eastAsia="zh-CN"/>
              </w:rPr>
            </w:pPr>
            <w:r w:rsidRPr="00E6172C">
              <w:rPr>
                <w:rFonts w:cs="Arial"/>
                <w:bCs/>
                <w:sz w:val="22"/>
                <w:szCs w:val="20"/>
                <w:lang w:val="en-GB" w:eastAsia="zh-CN"/>
              </w:rPr>
              <w:t>25</w:t>
            </w:r>
            <w:r w:rsidR="009722AE" w:rsidRPr="00E6172C">
              <w:rPr>
                <w:rFonts w:cs="Arial"/>
                <w:bCs/>
                <w:sz w:val="22"/>
                <w:szCs w:val="20"/>
                <w:lang w:val="en-GB" w:eastAsia="zh-CN"/>
              </w:rPr>
              <w:t xml:space="preserve"> </w:t>
            </w:r>
            <w:r w:rsidRPr="00E6172C">
              <w:rPr>
                <w:rFonts w:cs="Arial"/>
                <w:bCs/>
                <w:sz w:val="22"/>
                <w:szCs w:val="20"/>
                <w:lang w:val="en-GB" w:eastAsia="zh-CN"/>
              </w:rPr>
              <w:t xml:space="preserve"> (88%)</w:t>
            </w:r>
          </w:p>
          <w:p w14:paraId="57322D52" w14:textId="77777777" w:rsidR="007C1156" w:rsidRPr="00E6172C" w:rsidRDefault="007C1156" w:rsidP="000C07B6">
            <w:pPr>
              <w:widowControl w:val="0"/>
              <w:autoSpaceDE w:val="0"/>
              <w:autoSpaceDN w:val="0"/>
              <w:adjustRightInd w:val="0"/>
              <w:spacing w:line="276" w:lineRule="auto"/>
              <w:ind w:left="185"/>
              <w:jc w:val="both"/>
              <w:rPr>
                <w:rFonts w:cs="Arial"/>
                <w:bCs/>
                <w:sz w:val="22"/>
                <w:szCs w:val="20"/>
                <w:lang w:val="en-GB" w:eastAsia="zh-CN"/>
              </w:rPr>
            </w:pPr>
            <w:r w:rsidRPr="00E6172C">
              <w:rPr>
                <w:rFonts w:cs="Arial"/>
                <w:bCs/>
                <w:sz w:val="22"/>
                <w:szCs w:val="20"/>
                <w:lang w:val="en-GB" w:eastAsia="zh-CN"/>
              </w:rPr>
              <w:t>0    (0%)</w:t>
            </w:r>
          </w:p>
          <w:p w14:paraId="3B017D14" w14:textId="77777777" w:rsidR="007C1156" w:rsidRPr="00E6172C" w:rsidRDefault="007C1156" w:rsidP="000C07B6">
            <w:pPr>
              <w:pStyle w:val="ListParagraph"/>
              <w:widowControl w:val="0"/>
              <w:numPr>
                <w:ilvl w:val="0"/>
                <w:numId w:val="2"/>
              </w:numPr>
              <w:autoSpaceDE w:val="0"/>
              <w:autoSpaceDN w:val="0"/>
              <w:adjustRightInd w:val="0"/>
              <w:spacing w:line="276" w:lineRule="auto"/>
              <w:ind w:left="185"/>
              <w:jc w:val="both"/>
              <w:rPr>
                <w:rFonts w:cs="Arial"/>
                <w:bCs/>
                <w:sz w:val="22"/>
                <w:szCs w:val="20"/>
                <w:lang w:val="en-GB" w:eastAsia="zh-CN"/>
              </w:rPr>
            </w:pPr>
            <w:r w:rsidRPr="00E6172C">
              <w:rPr>
                <w:rFonts w:cs="Arial"/>
                <w:bCs/>
                <w:sz w:val="22"/>
                <w:szCs w:val="20"/>
                <w:lang w:val="en-GB" w:eastAsia="zh-CN"/>
              </w:rPr>
              <w:t>0    (0%)</w:t>
            </w:r>
          </w:p>
          <w:p w14:paraId="43283D62" w14:textId="77777777" w:rsidR="007C1156" w:rsidRPr="00E6172C" w:rsidRDefault="007C1156" w:rsidP="000C07B6">
            <w:pPr>
              <w:widowControl w:val="0"/>
              <w:autoSpaceDE w:val="0"/>
              <w:autoSpaceDN w:val="0"/>
              <w:adjustRightInd w:val="0"/>
              <w:spacing w:line="276" w:lineRule="auto"/>
              <w:ind w:left="43"/>
              <w:jc w:val="both"/>
              <w:rPr>
                <w:rFonts w:cs="Arial"/>
                <w:bCs/>
                <w:sz w:val="22"/>
                <w:szCs w:val="20"/>
                <w:lang w:val="en-GB" w:eastAsia="zh-CN"/>
              </w:rPr>
            </w:pPr>
            <w:r w:rsidRPr="00E6172C">
              <w:rPr>
                <w:rFonts w:cs="Arial"/>
                <w:bCs/>
                <w:sz w:val="22"/>
                <w:szCs w:val="20"/>
                <w:lang w:val="en-GB" w:eastAsia="zh-CN"/>
              </w:rPr>
              <w:t>25  (19%)</w:t>
            </w:r>
          </w:p>
        </w:tc>
        <w:tc>
          <w:tcPr>
            <w:tcW w:w="1559" w:type="dxa"/>
          </w:tcPr>
          <w:p w14:paraId="79C7BFA0" w14:textId="67FB3167" w:rsidR="007C1156" w:rsidRPr="00E6172C" w:rsidRDefault="007C1156" w:rsidP="000C07B6">
            <w:pPr>
              <w:widowControl w:val="0"/>
              <w:autoSpaceDE w:val="0"/>
              <w:autoSpaceDN w:val="0"/>
              <w:adjustRightInd w:val="0"/>
              <w:spacing w:line="276" w:lineRule="auto"/>
              <w:ind w:left="170"/>
              <w:jc w:val="both"/>
              <w:rPr>
                <w:rFonts w:cs="Arial"/>
                <w:bCs/>
                <w:sz w:val="22"/>
                <w:szCs w:val="20"/>
                <w:lang w:val="en-GB" w:eastAsia="zh-CN"/>
              </w:rPr>
            </w:pPr>
            <w:r w:rsidRPr="00E6172C">
              <w:rPr>
                <w:rFonts w:cs="Arial"/>
                <w:bCs/>
                <w:sz w:val="22"/>
                <w:szCs w:val="20"/>
                <w:lang w:val="en-GB" w:eastAsia="zh-CN"/>
              </w:rPr>
              <w:t>5  (12%)</w:t>
            </w:r>
          </w:p>
          <w:p w14:paraId="7F0F53F5" w14:textId="58AF0A5B" w:rsidR="007C1156" w:rsidRPr="00E6172C" w:rsidRDefault="007C1156" w:rsidP="000C07B6">
            <w:pPr>
              <w:widowControl w:val="0"/>
              <w:autoSpaceDE w:val="0"/>
              <w:autoSpaceDN w:val="0"/>
              <w:adjustRightInd w:val="0"/>
              <w:spacing w:line="276" w:lineRule="auto"/>
              <w:ind w:left="28"/>
              <w:jc w:val="both"/>
              <w:rPr>
                <w:rFonts w:cs="Arial"/>
                <w:bCs/>
                <w:sz w:val="22"/>
                <w:szCs w:val="20"/>
                <w:lang w:val="en-GB" w:eastAsia="zh-CN"/>
              </w:rPr>
            </w:pPr>
            <w:r w:rsidRPr="00E6172C">
              <w:rPr>
                <w:rFonts w:cs="Arial"/>
                <w:bCs/>
                <w:sz w:val="22"/>
                <w:szCs w:val="20"/>
                <w:lang w:val="en-GB" w:eastAsia="zh-CN"/>
              </w:rPr>
              <w:t xml:space="preserve">31 </w:t>
            </w:r>
            <w:r w:rsidR="009722AE" w:rsidRPr="00E6172C">
              <w:rPr>
                <w:rFonts w:cs="Arial"/>
                <w:bCs/>
                <w:sz w:val="22"/>
                <w:szCs w:val="20"/>
                <w:lang w:val="en-GB" w:eastAsia="zh-CN"/>
              </w:rPr>
              <w:t xml:space="preserve"> </w:t>
            </w:r>
            <w:r w:rsidRPr="00E6172C">
              <w:rPr>
                <w:rFonts w:cs="Arial"/>
                <w:bCs/>
                <w:sz w:val="22"/>
                <w:szCs w:val="20"/>
                <w:lang w:val="en-GB" w:eastAsia="zh-CN"/>
              </w:rPr>
              <w:t xml:space="preserve"> (54%)</w:t>
            </w:r>
          </w:p>
          <w:p w14:paraId="0A14E182" w14:textId="2AA33CFF" w:rsidR="007C1156" w:rsidRPr="00E6172C" w:rsidRDefault="007C1156" w:rsidP="000C07B6">
            <w:pPr>
              <w:widowControl w:val="0"/>
              <w:autoSpaceDE w:val="0"/>
              <w:autoSpaceDN w:val="0"/>
              <w:adjustRightInd w:val="0"/>
              <w:spacing w:line="276" w:lineRule="auto"/>
              <w:ind w:left="170"/>
              <w:jc w:val="both"/>
              <w:rPr>
                <w:rFonts w:cs="Arial"/>
                <w:bCs/>
                <w:sz w:val="22"/>
                <w:szCs w:val="20"/>
                <w:lang w:val="en-GB" w:eastAsia="zh-CN"/>
              </w:rPr>
            </w:pPr>
            <w:r w:rsidRPr="00E6172C">
              <w:rPr>
                <w:rFonts w:cs="Arial"/>
                <w:bCs/>
                <w:sz w:val="22"/>
                <w:szCs w:val="20"/>
                <w:lang w:val="en-GB" w:eastAsia="zh-CN"/>
              </w:rPr>
              <w:t>7  (17%)</w:t>
            </w:r>
          </w:p>
          <w:p w14:paraId="5E1BE34F" w14:textId="77777777" w:rsidR="007C1156" w:rsidRPr="00E6172C" w:rsidRDefault="007C1156" w:rsidP="000C07B6">
            <w:pPr>
              <w:widowControl w:val="0"/>
              <w:autoSpaceDE w:val="0"/>
              <w:autoSpaceDN w:val="0"/>
              <w:adjustRightInd w:val="0"/>
              <w:spacing w:line="276" w:lineRule="auto"/>
              <w:ind w:left="28"/>
              <w:jc w:val="both"/>
              <w:rPr>
                <w:rFonts w:cs="Arial"/>
                <w:bCs/>
                <w:sz w:val="22"/>
                <w:szCs w:val="20"/>
                <w:lang w:val="en-GB" w:eastAsia="zh-CN"/>
              </w:rPr>
            </w:pPr>
            <w:r w:rsidRPr="00E6172C">
              <w:rPr>
                <w:rFonts w:cs="Arial"/>
                <w:bCs/>
                <w:sz w:val="22"/>
                <w:szCs w:val="20"/>
                <w:lang w:val="en-GB" w:eastAsia="zh-CN"/>
              </w:rPr>
              <w:t>43  (33%)</w:t>
            </w:r>
          </w:p>
        </w:tc>
        <w:tc>
          <w:tcPr>
            <w:tcW w:w="2546" w:type="dxa"/>
          </w:tcPr>
          <w:p w14:paraId="6EEC388B" w14:textId="43773B9F" w:rsidR="007C1156" w:rsidRPr="00E6172C" w:rsidRDefault="007C1156" w:rsidP="000C07B6">
            <w:pPr>
              <w:widowControl w:val="0"/>
              <w:autoSpaceDE w:val="0"/>
              <w:autoSpaceDN w:val="0"/>
              <w:adjustRightInd w:val="0"/>
              <w:spacing w:line="276" w:lineRule="auto"/>
              <w:ind w:left="172"/>
              <w:jc w:val="both"/>
              <w:rPr>
                <w:rFonts w:cs="Arial"/>
                <w:bCs/>
                <w:sz w:val="22"/>
                <w:szCs w:val="20"/>
                <w:lang w:val="en-GB" w:eastAsia="zh-CN"/>
              </w:rPr>
            </w:pPr>
            <w:r w:rsidRPr="00E6172C">
              <w:rPr>
                <w:rFonts w:cs="Arial"/>
                <w:bCs/>
                <w:sz w:val="22"/>
                <w:szCs w:val="20"/>
                <w:lang w:val="en-GB" w:eastAsia="zh-CN"/>
              </w:rPr>
              <w:t xml:space="preserve">0 </w:t>
            </w:r>
            <w:r w:rsidR="009722AE" w:rsidRPr="00E6172C">
              <w:rPr>
                <w:rFonts w:cs="Arial"/>
                <w:bCs/>
                <w:sz w:val="22"/>
                <w:szCs w:val="20"/>
                <w:lang w:val="en-GB" w:eastAsia="zh-CN"/>
              </w:rPr>
              <w:t xml:space="preserve">   </w:t>
            </w:r>
            <w:r w:rsidRPr="00E6172C">
              <w:rPr>
                <w:rFonts w:cs="Arial"/>
                <w:bCs/>
                <w:sz w:val="22"/>
                <w:szCs w:val="20"/>
                <w:lang w:val="en-GB" w:eastAsia="zh-CN"/>
              </w:rPr>
              <w:t xml:space="preserve"> (0%)</w:t>
            </w:r>
          </w:p>
          <w:p w14:paraId="77422D72" w14:textId="77777777" w:rsidR="007C1156" w:rsidRPr="00E6172C" w:rsidRDefault="007C1156" w:rsidP="000C07B6">
            <w:pPr>
              <w:widowControl w:val="0"/>
              <w:autoSpaceDE w:val="0"/>
              <w:autoSpaceDN w:val="0"/>
              <w:adjustRightInd w:val="0"/>
              <w:spacing w:line="276" w:lineRule="auto"/>
              <w:ind w:left="31"/>
              <w:jc w:val="both"/>
              <w:rPr>
                <w:rFonts w:cs="Arial"/>
                <w:bCs/>
                <w:sz w:val="22"/>
                <w:szCs w:val="20"/>
                <w:lang w:val="en-GB" w:eastAsia="zh-CN"/>
              </w:rPr>
            </w:pPr>
            <w:r w:rsidRPr="00E6172C">
              <w:rPr>
                <w:rFonts w:cs="Arial"/>
                <w:bCs/>
                <w:sz w:val="22"/>
                <w:szCs w:val="20"/>
                <w:lang w:val="en-GB" w:eastAsia="zh-CN"/>
              </w:rPr>
              <w:t>26   (46%)</w:t>
            </w:r>
          </w:p>
          <w:p w14:paraId="40D65F7B" w14:textId="4E2D32AE" w:rsidR="007C1156" w:rsidRPr="00E6172C" w:rsidRDefault="007C1156" w:rsidP="000C07B6">
            <w:pPr>
              <w:widowControl w:val="0"/>
              <w:autoSpaceDE w:val="0"/>
              <w:autoSpaceDN w:val="0"/>
              <w:adjustRightInd w:val="0"/>
              <w:spacing w:line="276" w:lineRule="auto"/>
              <w:ind w:left="31"/>
              <w:jc w:val="both"/>
              <w:rPr>
                <w:rFonts w:cs="Arial"/>
                <w:bCs/>
                <w:sz w:val="22"/>
                <w:szCs w:val="20"/>
                <w:lang w:val="en-GB" w:eastAsia="zh-CN"/>
              </w:rPr>
            </w:pPr>
            <w:r w:rsidRPr="00E6172C">
              <w:rPr>
                <w:rFonts w:cs="Arial"/>
                <w:bCs/>
                <w:sz w:val="22"/>
                <w:szCs w:val="20"/>
                <w:lang w:val="en-GB" w:eastAsia="zh-CN"/>
              </w:rPr>
              <w:t xml:space="preserve">35 </w:t>
            </w:r>
            <w:r w:rsidR="009722AE" w:rsidRPr="00E6172C">
              <w:rPr>
                <w:rFonts w:cs="Arial"/>
                <w:bCs/>
                <w:sz w:val="22"/>
                <w:szCs w:val="20"/>
                <w:lang w:val="en-GB" w:eastAsia="zh-CN"/>
              </w:rPr>
              <w:t xml:space="preserve"> </w:t>
            </w:r>
            <w:r w:rsidRPr="00E6172C">
              <w:rPr>
                <w:rFonts w:cs="Arial"/>
                <w:bCs/>
                <w:sz w:val="22"/>
                <w:szCs w:val="20"/>
                <w:lang w:val="en-GB" w:eastAsia="zh-CN"/>
              </w:rPr>
              <w:t xml:space="preserve"> (83%)</w:t>
            </w:r>
          </w:p>
          <w:p w14:paraId="7B19CF44" w14:textId="77777777" w:rsidR="007C1156" w:rsidRPr="00E6172C" w:rsidRDefault="007C1156" w:rsidP="000C07B6">
            <w:pPr>
              <w:widowControl w:val="0"/>
              <w:autoSpaceDE w:val="0"/>
              <w:autoSpaceDN w:val="0"/>
              <w:adjustRightInd w:val="0"/>
              <w:spacing w:line="276" w:lineRule="auto"/>
              <w:ind w:left="31"/>
              <w:jc w:val="both"/>
              <w:rPr>
                <w:rFonts w:cs="Arial"/>
                <w:bCs/>
                <w:sz w:val="22"/>
                <w:szCs w:val="20"/>
                <w:lang w:val="en-GB" w:eastAsia="zh-CN"/>
              </w:rPr>
            </w:pPr>
            <w:r w:rsidRPr="00E6172C">
              <w:rPr>
                <w:rFonts w:cs="Arial"/>
                <w:bCs/>
                <w:sz w:val="22"/>
                <w:szCs w:val="20"/>
                <w:lang w:val="en-GB" w:eastAsia="zh-CN"/>
              </w:rPr>
              <w:t>61   (47%)</w:t>
            </w:r>
          </w:p>
        </w:tc>
      </w:tr>
    </w:tbl>
    <w:p w14:paraId="3560500E" w14:textId="2532E679" w:rsidR="00DD6C77" w:rsidRPr="00E6172C" w:rsidRDefault="00DD6C77" w:rsidP="00DD6C77">
      <w:pPr>
        <w:pStyle w:val="ListParagraph"/>
        <w:widowControl w:val="0"/>
        <w:autoSpaceDE w:val="0"/>
        <w:autoSpaceDN w:val="0"/>
        <w:adjustRightInd w:val="0"/>
        <w:spacing w:line="360" w:lineRule="auto"/>
        <w:ind w:left="142"/>
        <w:jc w:val="both"/>
        <w:rPr>
          <w:rFonts w:cs="Arial"/>
          <w:bCs/>
          <w:sz w:val="22"/>
          <w:szCs w:val="20"/>
          <w:lang w:val="en-GB" w:eastAsia="zh-CN"/>
        </w:rPr>
      </w:pPr>
      <w:r w:rsidRPr="00E6172C">
        <w:rPr>
          <w:rFonts w:cs="Arial"/>
          <w:bCs/>
          <w:sz w:val="22"/>
          <w:szCs w:val="20"/>
          <w:lang w:val="en-GB" w:eastAsia="zh-CN"/>
        </w:rPr>
        <w:t xml:space="preserve">* Only a subset of control embryos </w:t>
      </w:r>
      <w:proofErr w:type="gramStart"/>
      <w:r w:rsidRPr="00E6172C">
        <w:rPr>
          <w:rFonts w:cs="Arial"/>
          <w:bCs/>
          <w:sz w:val="22"/>
          <w:szCs w:val="20"/>
          <w:lang w:val="en-GB" w:eastAsia="zh-CN"/>
        </w:rPr>
        <w:t>were</w:t>
      </w:r>
      <w:proofErr w:type="gramEnd"/>
      <w:r w:rsidRPr="00E6172C">
        <w:rPr>
          <w:rFonts w:cs="Arial"/>
          <w:bCs/>
          <w:sz w:val="22"/>
          <w:szCs w:val="20"/>
          <w:lang w:val="en-GB" w:eastAsia="zh-CN"/>
        </w:rPr>
        <w:t xml:space="preserve"> genotyped </w:t>
      </w:r>
      <w:r w:rsidR="00747E41" w:rsidRPr="00E6172C">
        <w:rPr>
          <w:rFonts w:cs="Arial"/>
          <w:bCs/>
          <w:sz w:val="22"/>
          <w:szCs w:val="20"/>
          <w:lang w:val="en-GB" w:eastAsia="zh-CN"/>
        </w:rPr>
        <w:t>(</w:t>
      </w:r>
      <w:r w:rsidRPr="00E6172C">
        <w:rPr>
          <w:rFonts w:cs="Arial"/>
          <w:bCs/>
          <w:sz w:val="22"/>
          <w:szCs w:val="20"/>
          <w:lang w:val="en-GB" w:eastAsia="zh-CN"/>
        </w:rPr>
        <w:t>to ensure reproducibility</w:t>
      </w:r>
      <w:r w:rsidR="00747E41" w:rsidRPr="00E6172C">
        <w:rPr>
          <w:rFonts w:cs="Arial"/>
          <w:bCs/>
          <w:sz w:val="22"/>
          <w:szCs w:val="20"/>
          <w:lang w:val="en-GB" w:eastAsia="zh-CN"/>
        </w:rPr>
        <w:t>)</w:t>
      </w:r>
      <w:r w:rsidRPr="00E6172C">
        <w:rPr>
          <w:rFonts w:cs="Arial"/>
          <w:bCs/>
          <w:sz w:val="22"/>
          <w:szCs w:val="20"/>
          <w:lang w:val="en-GB" w:eastAsia="zh-CN"/>
        </w:rPr>
        <w:t>.</w:t>
      </w:r>
    </w:p>
    <w:p w14:paraId="4AEBFF8E" w14:textId="1563E5FD" w:rsidR="00DD6C77" w:rsidRPr="00E6172C" w:rsidRDefault="00DD6C77" w:rsidP="00DD6C77">
      <w:pPr>
        <w:pStyle w:val="ListParagraph"/>
        <w:widowControl w:val="0"/>
        <w:autoSpaceDE w:val="0"/>
        <w:autoSpaceDN w:val="0"/>
        <w:adjustRightInd w:val="0"/>
        <w:spacing w:line="360" w:lineRule="auto"/>
        <w:ind w:left="142"/>
        <w:jc w:val="both"/>
        <w:rPr>
          <w:rFonts w:cs="Arial"/>
          <w:bCs/>
          <w:sz w:val="22"/>
          <w:szCs w:val="20"/>
          <w:lang w:val="en-GB" w:eastAsia="zh-CN"/>
        </w:rPr>
      </w:pPr>
      <w:r w:rsidRPr="00E6172C">
        <w:rPr>
          <w:rFonts w:cs="Arial"/>
          <w:bCs/>
          <w:sz w:val="22"/>
          <w:szCs w:val="20"/>
          <w:lang w:val="en-GB" w:eastAsia="zh-CN"/>
        </w:rPr>
        <w:t xml:space="preserve">§ Percentages in curved brackets represent fraction of embryos of indicated genotype showing listed </w:t>
      </w:r>
      <w:proofErr w:type="spellStart"/>
      <w:r w:rsidRPr="00E6172C">
        <w:rPr>
          <w:rFonts w:cs="Arial"/>
          <w:bCs/>
          <w:i/>
          <w:iCs/>
          <w:sz w:val="22"/>
          <w:szCs w:val="20"/>
          <w:lang w:val="en-GB" w:eastAsia="zh-CN"/>
        </w:rPr>
        <w:t>myod</w:t>
      </w:r>
      <w:proofErr w:type="spellEnd"/>
      <w:r w:rsidRPr="00E6172C">
        <w:rPr>
          <w:rFonts w:cs="Arial"/>
          <w:bCs/>
          <w:sz w:val="22"/>
          <w:szCs w:val="20"/>
          <w:lang w:val="en-GB" w:eastAsia="zh-CN"/>
        </w:rPr>
        <w:t xml:space="preserve"> expression pattern.</w:t>
      </w:r>
    </w:p>
    <w:p w14:paraId="5AB7B596" w14:textId="77777777" w:rsidR="00DD6C77" w:rsidRPr="00E6172C" w:rsidRDefault="00DD6C77" w:rsidP="00DD6C77">
      <w:pPr>
        <w:pStyle w:val="ListParagraph"/>
        <w:widowControl w:val="0"/>
        <w:autoSpaceDE w:val="0"/>
        <w:autoSpaceDN w:val="0"/>
        <w:adjustRightInd w:val="0"/>
        <w:spacing w:line="360" w:lineRule="auto"/>
        <w:ind w:left="142"/>
        <w:jc w:val="both"/>
        <w:rPr>
          <w:rFonts w:cs="Arial"/>
          <w:bCs/>
          <w:sz w:val="22"/>
          <w:szCs w:val="20"/>
          <w:lang w:val="en-GB" w:eastAsia="zh-CN"/>
        </w:rPr>
      </w:pPr>
      <w:r w:rsidRPr="00E6172C">
        <w:rPr>
          <w:rFonts w:cs="Arial"/>
          <w:bCs/>
          <w:sz w:val="22"/>
          <w:szCs w:val="20"/>
          <w:lang w:val="en-GB" w:eastAsia="zh-CN"/>
        </w:rPr>
        <w:t>¶ Percentages in square brackets represent fraction of embryos in sample with each genotype.</w:t>
      </w:r>
    </w:p>
    <w:p w14:paraId="54BE34E0" w14:textId="62C818EA" w:rsidR="00DD6C77" w:rsidRDefault="00DD6C77" w:rsidP="00DD6C77">
      <w:pPr>
        <w:pStyle w:val="ListParagraph"/>
        <w:widowControl w:val="0"/>
        <w:autoSpaceDE w:val="0"/>
        <w:autoSpaceDN w:val="0"/>
        <w:adjustRightInd w:val="0"/>
        <w:spacing w:line="360" w:lineRule="auto"/>
        <w:ind w:left="142"/>
        <w:jc w:val="both"/>
        <w:rPr>
          <w:rFonts w:cs="Arial"/>
          <w:bCs/>
          <w:sz w:val="22"/>
          <w:szCs w:val="20"/>
          <w:lang w:val="en-GB" w:eastAsia="zh-CN"/>
        </w:rPr>
      </w:pPr>
      <w:r w:rsidRPr="00E6172C">
        <w:rPr>
          <w:rFonts w:cs="Arial"/>
          <w:bCs/>
          <w:sz w:val="22"/>
          <w:szCs w:val="20"/>
          <w:lang w:val="en-GB" w:eastAsia="zh-CN"/>
        </w:rPr>
        <w:t xml:space="preserve">∞ Percentages in double brackets represent fraction of embryos in sample showing listed </w:t>
      </w:r>
      <w:proofErr w:type="spellStart"/>
      <w:r w:rsidRPr="00E6172C">
        <w:rPr>
          <w:rFonts w:cs="Arial"/>
          <w:bCs/>
          <w:i/>
          <w:iCs/>
          <w:sz w:val="22"/>
          <w:szCs w:val="20"/>
          <w:lang w:val="en-GB" w:eastAsia="zh-CN"/>
        </w:rPr>
        <w:t>myod</w:t>
      </w:r>
      <w:proofErr w:type="spellEnd"/>
      <w:r w:rsidRPr="00E6172C">
        <w:rPr>
          <w:rFonts w:cs="Arial"/>
          <w:bCs/>
          <w:sz w:val="22"/>
          <w:szCs w:val="20"/>
          <w:lang w:val="en-GB" w:eastAsia="zh-CN"/>
        </w:rPr>
        <w:t xml:space="preserve"> expression pattern.</w:t>
      </w:r>
    </w:p>
    <w:p w14:paraId="3170A46C" w14:textId="34D31E89" w:rsidR="00E23BEB" w:rsidRDefault="00E23BEB" w:rsidP="00DD6C77">
      <w:pPr>
        <w:pStyle w:val="ListParagraph"/>
        <w:widowControl w:val="0"/>
        <w:autoSpaceDE w:val="0"/>
        <w:autoSpaceDN w:val="0"/>
        <w:adjustRightInd w:val="0"/>
        <w:spacing w:line="360" w:lineRule="auto"/>
        <w:ind w:left="142"/>
        <w:jc w:val="both"/>
        <w:rPr>
          <w:rFonts w:cs="Arial"/>
          <w:bCs/>
          <w:sz w:val="22"/>
          <w:szCs w:val="20"/>
          <w:lang w:val="en-GB" w:eastAsia="zh-CN"/>
        </w:rPr>
      </w:pPr>
    </w:p>
    <w:p w14:paraId="22474DFB" w14:textId="6F355EF2" w:rsidR="00E23BEB" w:rsidRPr="001C0667" w:rsidRDefault="00E23BEB" w:rsidP="001C0667">
      <w:pPr>
        <w:pStyle w:val="ListParagraph"/>
        <w:widowControl w:val="0"/>
        <w:autoSpaceDE w:val="0"/>
        <w:autoSpaceDN w:val="0"/>
        <w:adjustRightInd w:val="0"/>
        <w:spacing w:line="360" w:lineRule="auto"/>
        <w:ind w:left="0"/>
        <w:jc w:val="both"/>
        <w:rPr>
          <w:rFonts w:cs="Arial"/>
          <w:b/>
          <w:sz w:val="22"/>
          <w:szCs w:val="20"/>
          <w:lang w:val="en-GB" w:eastAsia="zh-CN"/>
        </w:rPr>
      </w:pPr>
      <w:r w:rsidRPr="001C0667">
        <w:rPr>
          <w:rFonts w:cs="Arial"/>
          <w:b/>
          <w:sz w:val="22"/>
          <w:szCs w:val="20"/>
          <w:lang w:val="en-GB" w:eastAsia="zh-CN"/>
        </w:rPr>
        <w:lastRenderedPageBreak/>
        <w:t>Table S5.</w:t>
      </w:r>
      <w:r w:rsidR="005C2E23">
        <w:rPr>
          <w:rFonts w:cs="Arial"/>
          <w:b/>
          <w:sz w:val="22"/>
          <w:szCs w:val="20"/>
          <w:lang w:val="en-GB" w:eastAsia="zh-CN"/>
        </w:rPr>
        <w:t xml:space="preserve">  Summary of Results.</w:t>
      </w:r>
    </w:p>
    <w:p w14:paraId="782192BD" w14:textId="28F15BF0" w:rsidR="00E23BEB" w:rsidRDefault="005C2E23" w:rsidP="001C0667">
      <w:pPr>
        <w:pStyle w:val="ListParagraph"/>
        <w:widowControl w:val="0"/>
        <w:autoSpaceDE w:val="0"/>
        <w:autoSpaceDN w:val="0"/>
        <w:adjustRightInd w:val="0"/>
        <w:spacing w:line="360" w:lineRule="auto"/>
        <w:ind w:left="0"/>
        <w:jc w:val="both"/>
        <w:rPr>
          <w:rFonts w:cs="Arial"/>
          <w:bCs/>
          <w:sz w:val="22"/>
          <w:szCs w:val="20"/>
          <w:lang w:val="en-GB" w:eastAsia="zh-CN"/>
        </w:rPr>
      </w:pPr>
      <w:r>
        <w:rPr>
          <w:rFonts w:cs="Arial"/>
          <w:bCs/>
          <w:sz w:val="22"/>
          <w:szCs w:val="20"/>
          <w:lang w:val="en-GB" w:eastAsia="zh-CN"/>
        </w:rPr>
        <w:t>See Supplementary Data pdf.</w:t>
      </w:r>
    </w:p>
    <w:p w14:paraId="48ED3614" w14:textId="455A8F01" w:rsidR="002F3B9B" w:rsidRDefault="002F3B9B">
      <w:pPr>
        <w:pStyle w:val="ListParagraph"/>
        <w:widowControl w:val="0"/>
        <w:autoSpaceDE w:val="0"/>
        <w:autoSpaceDN w:val="0"/>
        <w:adjustRightInd w:val="0"/>
        <w:spacing w:line="360" w:lineRule="auto"/>
        <w:ind w:left="0"/>
        <w:jc w:val="both"/>
        <w:rPr>
          <w:rFonts w:cs="Arial"/>
          <w:bCs/>
          <w:sz w:val="22"/>
          <w:szCs w:val="20"/>
          <w:lang w:val="en-GB" w:eastAsia="zh-CN"/>
        </w:rPr>
      </w:pPr>
    </w:p>
    <w:p w14:paraId="3E2CE0D8" w14:textId="6AED39CB" w:rsidR="008B6B0C" w:rsidRDefault="008B6B0C">
      <w:pPr>
        <w:pStyle w:val="ListParagraph"/>
        <w:widowControl w:val="0"/>
        <w:autoSpaceDE w:val="0"/>
        <w:autoSpaceDN w:val="0"/>
        <w:adjustRightInd w:val="0"/>
        <w:spacing w:line="360" w:lineRule="auto"/>
        <w:ind w:left="0"/>
        <w:jc w:val="both"/>
        <w:rPr>
          <w:rFonts w:cs="Arial"/>
          <w:bCs/>
          <w:sz w:val="22"/>
          <w:szCs w:val="20"/>
          <w:lang w:val="en-GB" w:eastAsia="zh-CN"/>
        </w:rPr>
      </w:pPr>
    </w:p>
    <w:p w14:paraId="29CF0CA5" w14:textId="77777777" w:rsidR="008B6B0C" w:rsidRPr="00E6172C" w:rsidRDefault="008B6B0C" w:rsidP="001C0667">
      <w:pPr>
        <w:pStyle w:val="ListParagraph"/>
        <w:widowControl w:val="0"/>
        <w:autoSpaceDE w:val="0"/>
        <w:autoSpaceDN w:val="0"/>
        <w:adjustRightInd w:val="0"/>
        <w:spacing w:line="360" w:lineRule="auto"/>
        <w:ind w:left="0"/>
        <w:jc w:val="both"/>
        <w:rPr>
          <w:rFonts w:cs="Arial"/>
          <w:bCs/>
          <w:sz w:val="22"/>
          <w:szCs w:val="20"/>
          <w:lang w:val="en-GB" w:eastAsia="zh-CN"/>
        </w:rPr>
      </w:pPr>
      <w:bookmarkStart w:id="0" w:name="_GoBack"/>
      <w:bookmarkEnd w:id="0"/>
    </w:p>
    <w:p w14:paraId="66864237" w14:textId="1581A006" w:rsidR="00BF7A0E" w:rsidRPr="00E6172C" w:rsidRDefault="00BF7A0E" w:rsidP="003A1827">
      <w:pPr>
        <w:widowControl w:val="0"/>
        <w:autoSpaceDE w:val="0"/>
        <w:autoSpaceDN w:val="0"/>
        <w:adjustRightInd w:val="0"/>
        <w:spacing w:line="360" w:lineRule="auto"/>
        <w:jc w:val="both"/>
        <w:rPr>
          <w:rFonts w:cs="Arial"/>
          <w:b/>
          <w:sz w:val="22"/>
          <w:szCs w:val="20"/>
          <w:lang w:val="en-GB" w:eastAsia="zh-CN"/>
        </w:rPr>
      </w:pPr>
      <w:r w:rsidRPr="00E6172C">
        <w:rPr>
          <w:rFonts w:cs="Arial"/>
          <w:b/>
          <w:sz w:val="22"/>
          <w:szCs w:val="20"/>
          <w:lang w:val="en-GB" w:eastAsia="zh-CN"/>
        </w:rPr>
        <w:t xml:space="preserve">Fig. S1.  </w:t>
      </w:r>
      <w:r w:rsidR="00FB1CDE" w:rsidRPr="00E6172C">
        <w:rPr>
          <w:rFonts w:cs="Arial"/>
          <w:b/>
          <w:sz w:val="22"/>
          <w:szCs w:val="20"/>
          <w:lang w:val="en-GB" w:eastAsia="zh-CN"/>
        </w:rPr>
        <w:t xml:space="preserve">Expression of </w:t>
      </w:r>
      <w:proofErr w:type="spellStart"/>
      <w:r w:rsidR="00FB1CDE" w:rsidRPr="00E6172C">
        <w:rPr>
          <w:rFonts w:cs="Arial"/>
          <w:b/>
          <w:i/>
          <w:sz w:val="22"/>
          <w:szCs w:val="20"/>
          <w:lang w:val="en-GB" w:eastAsia="zh-CN"/>
        </w:rPr>
        <w:t>aplnrb</w:t>
      </w:r>
      <w:proofErr w:type="spellEnd"/>
      <w:r w:rsidR="00FB1CDE" w:rsidRPr="00E6172C">
        <w:rPr>
          <w:rFonts w:cs="Arial"/>
          <w:b/>
          <w:sz w:val="22"/>
          <w:szCs w:val="20"/>
          <w:lang w:val="en-GB" w:eastAsia="zh-CN"/>
        </w:rPr>
        <w:t xml:space="preserve"> mRNA during zebrafish axis formation.</w:t>
      </w:r>
    </w:p>
    <w:p w14:paraId="7279F365" w14:textId="354734CA" w:rsidR="00BF7A0E" w:rsidRPr="00E6172C" w:rsidRDefault="00FB1CDE" w:rsidP="003A1827">
      <w:pPr>
        <w:widowControl w:val="0"/>
        <w:autoSpaceDE w:val="0"/>
        <w:autoSpaceDN w:val="0"/>
        <w:adjustRightInd w:val="0"/>
        <w:spacing w:line="360" w:lineRule="auto"/>
        <w:jc w:val="both"/>
        <w:rPr>
          <w:rFonts w:cs="Arial"/>
          <w:sz w:val="22"/>
          <w:szCs w:val="20"/>
          <w:lang w:val="en-GB" w:eastAsia="zh-CN"/>
        </w:rPr>
      </w:pPr>
      <w:r w:rsidRPr="00E6172C">
        <w:rPr>
          <w:rFonts w:cs="Arial"/>
          <w:sz w:val="22"/>
          <w:szCs w:val="20"/>
          <w:lang w:val="en-GB" w:eastAsia="zh-CN"/>
        </w:rPr>
        <w:t xml:space="preserve">Wholemount in situ mRNA hybridization </w:t>
      </w:r>
      <w:r w:rsidR="005F7E44" w:rsidRPr="00E6172C">
        <w:rPr>
          <w:rFonts w:cs="Arial"/>
          <w:sz w:val="22"/>
          <w:szCs w:val="20"/>
          <w:lang w:val="en-GB" w:eastAsia="zh-CN"/>
        </w:rPr>
        <w:t>of</w:t>
      </w:r>
      <w:r w:rsidRPr="00E6172C">
        <w:rPr>
          <w:rFonts w:cs="Arial"/>
          <w:sz w:val="22"/>
          <w:szCs w:val="20"/>
          <w:lang w:val="en-GB" w:eastAsia="zh-CN"/>
        </w:rPr>
        <w:t xml:space="preserve"> apelin receptor b</w:t>
      </w:r>
      <w:r w:rsidRPr="00E6172C">
        <w:rPr>
          <w:rFonts w:cs="Arial"/>
          <w:i/>
          <w:sz w:val="22"/>
          <w:szCs w:val="20"/>
          <w:lang w:val="en-GB" w:eastAsia="zh-CN"/>
        </w:rPr>
        <w:t xml:space="preserve"> (</w:t>
      </w:r>
      <w:proofErr w:type="spellStart"/>
      <w:r w:rsidRPr="00E6172C">
        <w:rPr>
          <w:rFonts w:cs="Arial"/>
          <w:i/>
          <w:sz w:val="22"/>
          <w:szCs w:val="20"/>
          <w:lang w:val="en-GB" w:eastAsia="zh-CN"/>
        </w:rPr>
        <w:t>aplnrb</w:t>
      </w:r>
      <w:proofErr w:type="spellEnd"/>
      <w:r w:rsidRPr="00E6172C">
        <w:rPr>
          <w:rFonts w:cs="Arial"/>
          <w:i/>
          <w:sz w:val="22"/>
          <w:szCs w:val="20"/>
          <w:lang w:val="en-GB" w:eastAsia="zh-CN"/>
        </w:rPr>
        <w:t>)</w:t>
      </w:r>
      <w:r w:rsidRPr="00E6172C">
        <w:rPr>
          <w:rFonts w:cs="Arial"/>
          <w:sz w:val="22"/>
          <w:szCs w:val="20"/>
          <w:lang w:val="en-GB" w:eastAsia="zh-CN"/>
        </w:rPr>
        <w:t xml:space="preserve"> mRNA </w:t>
      </w:r>
      <w:r w:rsidR="005F7E44" w:rsidRPr="00E6172C">
        <w:rPr>
          <w:rFonts w:cs="Arial"/>
          <w:sz w:val="22"/>
          <w:szCs w:val="20"/>
          <w:lang w:val="en-GB" w:eastAsia="zh-CN"/>
        </w:rPr>
        <w:t>in zebrafish embryos at</w:t>
      </w:r>
      <w:r w:rsidRPr="00E6172C">
        <w:rPr>
          <w:rFonts w:cs="Arial"/>
          <w:sz w:val="22"/>
          <w:szCs w:val="20"/>
          <w:lang w:val="en-GB" w:eastAsia="zh-CN"/>
        </w:rPr>
        <w:t xml:space="preserve"> the indicated stages</w:t>
      </w:r>
      <w:r w:rsidR="005F7E44" w:rsidRPr="00E6172C">
        <w:rPr>
          <w:rFonts w:cs="Arial"/>
          <w:sz w:val="22"/>
          <w:szCs w:val="20"/>
          <w:lang w:val="en-GB" w:eastAsia="zh-CN"/>
        </w:rPr>
        <w:t>,</w:t>
      </w:r>
      <w:r w:rsidRPr="00E6172C">
        <w:rPr>
          <w:rFonts w:cs="Arial"/>
          <w:sz w:val="22"/>
          <w:szCs w:val="20"/>
          <w:lang w:val="en-GB" w:eastAsia="zh-CN"/>
        </w:rPr>
        <w:t xml:space="preserve"> shown in animal (An), lateral (La)</w:t>
      </w:r>
      <w:r w:rsidR="00B37FD2" w:rsidRPr="00E6172C">
        <w:rPr>
          <w:rFonts w:cs="Arial"/>
          <w:sz w:val="22"/>
          <w:szCs w:val="20"/>
          <w:lang w:val="en-GB" w:eastAsia="zh-CN"/>
        </w:rPr>
        <w:t>, dorsal (Do,</w:t>
      </w:r>
      <w:r w:rsidR="004F59B4" w:rsidRPr="00E6172C">
        <w:rPr>
          <w:rFonts w:cs="Arial"/>
          <w:sz w:val="22"/>
          <w:szCs w:val="20"/>
          <w:lang w:val="en-GB" w:eastAsia="zh-CN"/>
        </w:rPr>
        <w:t xml:space="preserve"> animal to top), ventral (</w:t>
      </w:r>
      <w:proofErr w:type="spellStart"/>
      <w:r w:rsidR="004F59B4" w:rsidRPr="00E6172C">
        <w:rPr>
          <w:rFonts w:cs="Arial"/>
          <w:sz w:val="22"/>
          <w:szCs w:val="20"/>
          <w:lang w:val="en-GB" w:eastAsia="zh-CN"/>
        </w:rPr>
        <w:t>Ve</w:t>
      </w:r>
      <w:proofErr w:type="spellEnd"/>
      <w:r w:rsidR="004F59B4" w:rsidRPr="00E6172C">
        <w:rPr>
          <w:rFonts w:cs="Arial"/>
          <w:sz w:val="22"/>
          <w:szCs w:val="20"/>
          <w:lang w:val="en-GB" w:eastAsia="zh-CN"/>
        </w:rPr>
        <w:t>, animal to top)</w:t>
      </w:r>
      <w:r w:rsidR="005F7E44" w:rsidRPr="00E6172C">
        <w:rPr>
          <w:rFonts w:cs="Arial"/>
          <w:sz w:val="22"/>
          <w:szCs w:val="20"/>
          <w:lang w:val="en-GB" w:eastAsia="zh-CN"/>
        </w:rPr>
        <w:t xml:space="preserve"> and</w:t>
      </w:r>
      <w:r w:rsidR="004F59B4" w:rsidRPr="00E6172C">
        <w:rPr>
          <w:rFonts w:cs="Arial"/>
          <w:sz w:val="22"/>
          <w:szCs w:val="20"/>
          <w:lang w:val="en-GB" w:eastAsia="zh-CN"/>
        </w:rPr>
        <w:t xml:space="preserve"> posterior (Po, dorsal to top) </w:t>
      </w:r>
      <w:r w:rsidR="005F7E44" w:rsidRPr="00E6172C">
        <w:rPr>
          <w:rFonts w:cs="Arial"/>
          <w:sz w:val="22"/>
          <w:szCs w:val="20"/>
          <w:lang w:val="en-GB" w:eastAsia="zh-CN"/>
        </w:rPr>
        <w:t xml:space="preserve">views. Ant = anterior. Note significant expression in early germ ring (arrows), future cranial mesoderm (large and small brackets highlight comparable regions of expression) and adaxial cells (arrowheads).  Expression is lacking in paraxial mesoderm (white dashes) that expresses </w:t>
      </w:r>
      <w:r w:rsidR="005F7E44" w:rsidRPr="00E6172C">
        <w:rPr>
          <w:rFonts w:cs="Arial"/>
          <w:i/>
          <w:sz w:val="22"/>
          <w:szCs w:val="20"/>
          <w:lang w:val="en-GB" w:eastAsia="zh-CN"/>
        </w:rPr>
        <w:t>myf5</w:t>
      </w:r>
      <w:r w:rsidR="005F7E44" w:rsidRPr="00E6172C">
        <w:rPr>
          <w:rFonts w:cs="Arial"/>
          <w:sz w:val="22"/>
          <w:szCs w:val="20"/>
          <w:lang w:val="en-GB" w:eastAsia="zh-CN"/>
        </w:rPr>
        <w:t xml:space="preserve"> and later </w:t>
      </w:r>
      <w:proofErr w:type="spellStart"/>
      <w:r w:rsidR="005F7E44" w:rsidRPr="00E6172C">
        <w:rPr>
          <w:rFonts w:cs="Arial"/>
          <w:i/>
          <w:sz w:val="22"/>
          <w:szCs w:val="20"/>
          <w:lang w:val="en-GB" w:eastAsia="zh-CN"/>
        </w:rPr>
        <w:t>myod</w:t>
      </w:r>
      <w:proofErr w:type="spellEnd"/>
      <w:r w:rsidR="005F7E44" w:rsidRPr="00E6172C">
        <w:rPr>
          <w:rFonts w:cs="Arial"/>
          <w:sz w:val="22"/>
          <w:szCs w:val="20"/>
          <w:lang w:val="en-GB" w:eastAsia="zh-CN"/>
        </w:rPr>
        <w:t xml:space="preserve"> mRNAs (see Fig. 1C).</w:t>
      </w:r>
    </w:p>
    <w:p w14:paraId="07C0EC99" w14:textId="22AA4FEA" w:rsidR="0011732D" w:rsidRPr="00E6172C" w:rsidRDefault="0011732D" w:rsidP="003A1827">
      <w:pPr>
        <w:widowControl w:val="0"/>
        <w:autoSpaceDE w:val="0"/>
        <w:autoSpaceDN w:val="0"/>
        <w:adjustRightInd w:val="0"/>
        <w:spacing w:line="360" w:lineRule="auto"/>
        <w:jc w:val="both"/>
        <w:rPr>
          <w:rFonts w:cs="Arial"/>
          <w:sz w:val="22"/>
          <w:szCs w:val="20"/>
          <w:lang w:val="en-GB" w:eastAsia="zh-CN"/>
        </w:rPr>
      </w:pPr>
    </w:p>
    <w:p w14:paraId="7AC8912E" w14:textId="77777777" w:rsidR="00BC56D5" w:rsidRPr="00E6172C" w:rsidRDefault="00BC56D5" w:rsidP="003A1827">
      <w:pPr>
        <w:widowControl w:val="0"/>
        <w:autoSpaceDE w:val="0"/>
        <w:autoSpaceDN w:val="0"/>
        <w:adjustRightInd w:val="0"/>
        <w:spacing w:line="360" w:lineRule="auto"/>
        <w:jc w:val="both"/>
        <w:rPr>
          <w:rFonts w:cs="Arial"/>
          <w:sz w:val="22"/>
          <w:szCs w:val="20"/>
          <w:lang w:val="en-GB" w:eastAsia="zh-CN"/>
        </w:rPr>
      </w:pPr>
    </w:p>
    <w:p w14:paraId="59373EA5" w14:textId="3ED3A18F" w:rsidR="0011732D" w:rsidRPr="00E6172C" w:rsidRDefault="0011732D" w:rsidP="003A1827">
      <w:pPr>
        <w:widowControl w:val="0"/>
        <w:autoSpaceDE w:val="0"/>
        <w:autoSpaceDN w:val="0"/>
        <w:adjustRightInd w:val="0"/>
        <w:spacing w:line="360" w:lineRule="auto"/>
        <w:jc w:val="both"/>
        <w:rPr>
          <w:rFonts w:cs="Arial"/>
          <w:b/>
          <w:bCs/>
          <w:sz w:val="22"/>
          <w:szCs w:val="20"/>
          <w:lang w:val="en-GB" w:eastAsia="zh-CN"/>
        </w:rPr>
      </w:pPr>
      <w:r w:rsidRPr="00E6172C">
        <w:rPr>
          <w:rFonts w:cs="Arial"/>
          <w:b/>
          <w:bCs/>
          <w:sz w:val="22"/>
          <w:szCs w:val="20"/>
          <w:lang w:val="en-GB" w:eastAsia="zh-CN"/>
        </w:rPr>
        <w:t>Fig. S</w:t>
      </w:r>
      <w:r w:rsidR="00246C95" w:rsidRPr="00E6172C">
        <w:rPr>
          <w:rFonts w:cs="Arial"/>
          <w:b/>
          <w:bCs/>
          <w:sz w:val="22"/>
          <w:szCs w:val="20"/>
          <w:lang w:val="en-GB" w:eastAsia="zh-CN"/>
        </w:rPr>
        <w:t>2</w:t>
      </w:r>
      <w:r w:rsidR="008611C1" w:rsidRPr="00E6172C">
        <w:rPr>
          <w:rFonts w:cs="Arial"/>
          <w:b/>
          <w:bCs/>
          <w:sz w:val="22"/>
          <w:szCs w:val="20"/>
          <w:lang w:val="en-GB" w:eastAsia="zh-CN"/>
        </w:rPr>
        <w:t>.  MRF over-expression rescues trunk slow myogenesis.</w:t>
      </w:r>
    </w:p>
    <w:p w14:paraId="27795E3A" w14:textId="61CC7210" w:rsidR="008611C1" w:rsidRPr="00E6172C" w:rsidRDefault="00CB311E" w:rsidP="003A1827">
      <w:pPr>
        <w:widowControl w:val="0"/>
        <w:autoSpaceDE w:val="0"/>
        <w:autoSpaceDN w:val="0"/>
        <w:adjustRightInd w:val="0"/>
        <w:spacing w:line="360" w:lineRule="auto"/>
        <w:jc w:val="both"/>
        <w:rPr>
          <w:rFonts w:cs="Arial"/>
          <w:sz w:val="22"/>
          <w:szCs w:val="20"/>
          <w:lang w:val="en-GB" w:eastAsia="zh-CN"/>
        </w:rPr>
      </w:pPr>
      <w:r w:rsidRPr="00E6172C">
        <w:rPr>
          <w:rFonts w:cs="Arial"/>
          <w:iCs/>
          <w:sz w:val="22"/>
          <w:szCs w:val="20"/>
          <w:lang w:val="en-GB" w:eastAsia="zh-CN"/>
        </w:rPr>
        <w:t>Confocal stacks showing i</w:t>
      </w:r>
      <w:r w:rsidR="001F552E" w:rsidRPr="00E6172C">
        <w:rPr>
          <w:rFonts w:cs="Arial"/>
          <w:iCs/>
          <w:sz w:val="22"/>
          <w:szCs w:val="20"/>
          <w:lang w:val="en-GB" w:eastAsia="zh-CN"/>
        </w:rPr>
        <w:t xml:space="preserve">mmunodetection of slow fibres with Slow MyHC in </w:t>
      </w:r>
      <w:proofErr w:type="spellStart"/>
      <w:r w:rsidR="001F552E" w:rsidRPr="00E6172C">
        <w:rPr>
          <w:rFonts w:cs="Arial"/>
          <w:i/>
          <w:iCs/>
          <w:sz w:val="22"/>
          <w:szCs w:val="20"/>
          <w:lang w:val="en-GB" w:eastAsia="zh-CN"/>
        </w:rPr>
        <w:t>s</w:t>
      </w:r>
      <w:r w:rsidR="008611C1" w:rsidRPr="00E6172C">
        <w:rPr>
          <w:rFonts w:cs="Arial"/>
          <w:i/>
          <w:iCs/>
          <w:sz w:val="22"/>
          <w:szCs w:val="20"/>
          <w:lang w:val="en-GB" w:eastAsia="zh-CN"/>
        </w:rPr>
        <w:t>mo</w:t>
      </w:r>
      <w:proofErr w:type="spellEnd"/>
      <w:r w:rsidR="008611C1" w:rsidRPr="00E6172C">
        <w:rPr>
          <w:rFonts w:cs="Arial"/>
          <w:sz w:val="22"/>
          <w:szCs w:val="20"/>
          <w:lang w:val="en-GB" w:eastAsia="zh-CN"/>
        </w:rPr>
        <w:t xml:space="preserve"> mutant</w:t>
      </w:r>
      <w:r w:rsidR="001F552E" w:rsidRPr="00E6172C">
        <w:rPr>
          <w:rFonts w:cs="Arial"/>
          <w:sz w:val="22"/>
          <w:szCs w:val="20"/>
          <w:lang w:val="en-GB" w:eastAsia="zh-CN"/>
        </w:rPr>
        <w:t xml:space="preserve"> (identified by lack of tail circulation), </w:t>
      </w:r>
      <w:proofErr w:type="spellStart"/>
      <w:r w:rsidR="001F552E" w:rsidRPr="00E6172C">
        <w:rPr>
          <w:rFonts w:cs="Arial"/>
          <w:i/>
          <w:sz w:val="22"/>
          <w:szCs w:val="20"/>
          <w:lang w:val="en-GB" w:eastAsia="zh-CN"/>
        </w:rPr>
        <w:t>smo</w:t>
      </w:r>
      <w:proofErr w:type="spellEnd"/>
      <w:r w:rsidR="001F552E" w:rsidRPr="00E6172C">
        <w:rPr>
          <w:rFonts w:cs="Arial"/>
          <w:sz w:val="22"/>
          <w:szCs w:val="20"/>
          <w:lang w:val="en-GB" w:eastAsia="zh-CN"/>
        </w:rPr>
        <w:t xml:space="preserve"> sibling, un</w:t>
      </w:r>
      <w:r w:rsidRPr="00E6172C">
        <w:rPr>
          <w:rFonts w:cs="Arial"/>
          <w:sz w:val="22"/>
          <w:szCs w:val="20"/>
          <w:lang w:val="en-GB" w:eastAsia="zh-CN"/>
        </w:rPr>
        <w:t>-</w:t>
      </w:r>
      <w:r w:rsidR="001F552E" w:rsidRPr="00E6172C">
        <w:rPr>
          <w:rFonts w:cs="Arial"/>
          <w:sz w:val="22"/>
          <w:szCs w:val="20"/>
          <w:lang w:val="en-GB" w:eastAsia="zh-CN"/>
        </w:rPr>
        <w:t xml:space="preserve">injected control </w:t>
      </w:r>
      <w:r w:rsidR="008611C1" w:rsidRPr="00E6172C">
        <w:rPr>
          <w:rFonts w:cs="Arial"/>
          <w:sz w:val="22"/>
          <w:szCs w:val="20"/>
          <w:lang w:val="en-GB" w:eastAsia="zh-CN"/>
        </w:rPr>
        <w:t xml:space="preserve">or </w:t>
      </w:r>
      <w:proofErr w:type="spellStart"/>
      <w:r w:rsidR="008611C1" w:rsidRPr="00E6172C">
        <w:rPr>
          <w:rFonts w:cs="Arial"/>
          <w:sz w:val="22"/>
          <w:szCs w:val="20"/>
          <w:lang w:val="en-GB" w:eastAsia="zh-CN"/>
        </w:rPr>
        <w:t>cyA</w:t>
      </w:r>
      <w:proofErr w:type="spellEnd"/>
      <w:r w:rsidR="008611C1" w:rsidRPr="00E6172C">
        <w:rPr>
          <w:rFonts w:cs="Arial"/>
          <w:sz w:val="22"/>
          <w:szCs w:val="20"/>
          <w:lang w:val="en-GB" w:eastAsia="zh-CN"/>
        </w:rPr>
        <w:t xml:space="preserve">-treated embryos injected with </w:t>
      </w:r>
      <w:proofErr w:type="spellStart"/>
      <w:r w:rsidR="008611C1" w:rsidRPr="00E6172C">
        <w:rPr>
          <w:rFonts w:cs="Arial"/>
          <w:i/>
          <w:iCs/>
          <w:sz w:val="22"/>
          <w:szCs w:val="20"/>
          <w:lang w:val="en-GB" w:eastAsia="zh-CN"/>
        </w:rPr>
        <w:t>myod</w:t>
      </w:r>
      <w:proofErr w:type="spellEnd"/>
      <w:r w:rsidR="008611C1" w:rsidRPr="00E6172C">
        <w:rPr>
          <w:rFonts w:cs="Arial"/>
          <w:sz w:val="22"/>
          <w:szCs w:val="20"/>
          <w:lang w:val="en-GB" w:eastAsia="zh-CN"/>
        </w:rPr>
        <w:t xml:space="preserve"> or </w:t>
      </w:r>
      <w:r w:rsidR="008611C1" w:rsidRPr="00E6172C">
        <w:rPr>
          <w:rFonts w:cs="Arial"/>
          <w:i/>
          <w:iCs/>
          <w:sz w:val="22"/>
          <w:szCs w:val="20"/>
          <w:lang w:val="en-GB" w:eastAsia="zh-CN"/>
        </w:rPr>
        <w:t>myog</w:t>
      </w:r>
      <w:r w:rsidR="008611C1" w:rsidRPr="00E6172C">
        <w:rPr>
          <w:rFonts w:cs="Arial"/>
          <w:sz w:val="22"/>
          <w:szCs w:val="20"/>
          <w:lang w:val="en-GB" w:eastAsia="zh-CN"/>
        </w:rPr>
        <w:t xml:space="preserve"> RNA.</w:t>
      </w:r>
      <w:r w:rsidR="003E70E2" w:rsidRPr="00E6172C">
        <w:rPr>
          <w:rFonts w:cs="Arial"/>
          <w:sz w:val="22"/>
          <w:szCs w:val="20"/>
          <w:lang w:val="en-GB" w:eastAsia="zh-CN"/>
        </w:rPr>
        <w:t xml:space="preserve">  </w:t>
      </w:r>
      <w:r w:rsidR="00530187" w:rsidRPr="00E6172C">
        <w:rPr>
          <w:rFonts w:cs="Arial"/>
          <w:sz w:val="22"/>
          <w:szCs w:val="20"/>
          <w:lang w:val="en-GB" w:eastAsia="zh-CN"/>
        </w:rPr>
        <w:t xml:space="preserve">All embryos orientated anterior to left dorsal up showing 2-3 trunk somites (A-H) or entire trunk and tail (I,J).  </w:t>
      </w:r>
      <w:r w:rsidR="001F552E" w:rsidRPr="00E6172C">
        <w:rPr>
          <w:rFonts w:cs="Arial"/>
          <w:b/>
          <w:sz w:val="22"/>
          <w:szCs w:val="20"/>
          <w:lang w:val="en-GB" w:eastAsia="zh-CN"/>
        </w:rPr>
        <w:t>A,</w:t>
      </w:r>
      <w:r w:rsidR="003E70E2" w:rsidRPr="00E6172C">
        <w:rPr>
          <w:rFonts w:cs="Arial"/>
          <w:b/>
          <w:bCs/>
          <w:sz w:val="22"/>
          <w:szCs w:val="20"/>
          <w:lang w:val="en-GB" w:eastAsia="zh-CN"/>
        </w:rPr>
        <w:t>B</w:t>
      </w:r>
      <w:r w:rsidR="001F552E" w:rsidRPr="00E6172C">
        <w:rPr>
          <w:rFonts w:cs="Arial"/>
          <w:b/>
          <w:bCs/>
          <w:sz w:val="22"/>
          <w:szCs w:val="20"/>
          <w:lang w:val="en-GB" w:eastAsia="zh-CN"/>
        </w:rPr>
        <w:t xml:space="preserve">.  </w:t>
      </w:r>
      <w:proofErr w:type="spellStart"/>
      <w:r w:rsidR="001F552E" w:rsidRPr="00E6172C">
        <w:rPr>
          <w:rFonts w:cs="Arial"/>
          <w:bCs/>
          <w:i/>
          <w:sz w:val="22"/>
          <w:szCs w:val="20"/>
          <w:lang w:val="en-GB" w:eastAsia="zh-CN"/>
        </w:rPr>
        <w:t>Myod</w:t>
      </w:r>
      <w:proofErr w:type="spellEnd"/>
      <w:r w:rsidR="001F552E" w:rsidRPr="00E6172C">
        <w:rPr>
          <w:rFonts w:cs="Arial"/>
          <w:bCs/>
          <w:sz w:val="22"/>
          <w:szCs w:val="20"/>
          <w:lang w:val="en-GB" w:eastAsia="zh-CN"/>
        </w:rPr>
        <w:t xml:space="preserve"> RNA</w:t>
      </w:r>
      <w:r w:rsidRPr="00E6172C">
        <w:rPr>
          <w:rFonts w:cs="Arial"/>
          <w:bCs/>
          <w:sz w:val="22"/>
          <w:szCs w:val="20"/>
          <w:lang w:val="en-GB" w:eastAsia="zh-CN"/>
        </w:rPr>
        <w:t>-</w:t>
      </w:r>
      <w:r w:rsidR="001F552E" w:rsidRPr="00E6172C">
        <w:rPr>
          <w:rFonts w:cs="Arial"/>
          <w:bCs/>
          <w:sz w:val="22"/>
          <w:szCs w:val="20"/>
          <w:lang w:val="en-GB" w:eastAsia="zh-CN"/>
        </w:rPr>
        <w:t xml:space="preserve">injected </w:t>
      </w:r>
      <w:proofErr w:type="spellStart"/>
      <w:r w:rsidR="001F552E" w:rsidRPr="00E6172C">
        <w:rPr>
          <w:rFonts w:cs="Arial"/>
          <w:bCs/>
          <w:i/>
          <w:sz w:val="22"/>
          <w:szCs w:val="20"/>
          <w:lang w:val="en-GB" w:eastAsia="zh-CN"/>
        </w:rPr>
        <w:t>smo</w:t>
      </w:r>
      <w:proofErr w:type="spellEnd"/>
      <w:r w:rsidR="001F552E" w:rsidRPr="00E6172C">
        <w:rPr>
          <w:rFonts w:cs="Arial"/>
          <w:bCs/>
          <w:sz w:val="22"/>
          <w:szCs w:val="20"/>
          <w:lang w:val="en-GB" w:eastAsia="zh-CN"/>
        </w:rPr>
        <w:t xml:space="preserve"> siblings have slow muscle </w:t>
      </w:r>
      <w:r w:rsidRPr="00E6172C">
        <w:rPr>
          <w:rFonts w:cs="Arial"/>
          <w:bCs/>
          <w:sz w:val="22"/>
          <w:szCs w:val="20"/>
          <w:lang w:val="en-GB" w:eastAsia="zh-CN"/>
        </w:rPr>
        <w:t>with</w:t>
      </w:r>
      <w:r w:rsidR="001F552E" w:rsidRPr="00E6172C">
        <w:rPr>
          <w:rFonts w:cs="Arial"/>
          <w:bCs/>
          <w:sz w:val="22"/>
          <w:szCs w:val="20"/>
          <w:lang w:val="en-GB" w:eastAsia="zh-CN"/>
        </w:rPr>
        <w:t xml:space="preserve"> disrupted somite morphology</w:t>
      </w:r>
      <w:r w:rsidR="001F552E" w:rsidRPr="00E6172C">
        <w:rPr>
          <w:rFonts w:cs="Arial"/>
          <w:b/>
          <w:bCs/>
          <w:sz w:val="22"/>
          <w:szCs w:val="20"/>
          <w:lang w:val="en-GB" w:eastAsia="zh-CN"/>
        </w:rPr>
        <w:t xml:space="preserve">.  </w:t>
      </w:r>
      <w:r w:rsidR="003E70E2" w:rsidRPr="00E6172C">
        <w:rPr>
          <w:rFonts w:cs="Arial"/>
          <w:b/>
          <w:bCs/>
          <w:sz w:val="22"/>
          <w:szCs w:val="20"/>
          <w:lang w:val="en-GB" w:eastAsia="zh-CN"/>
        </w:rPr>
        <w:t>C</w:t>
      </w:r>
      <w:r w:rsidR="001F552E" w:rsidRPr="00E6172C">
        <w:rPr>
          <w:rFonts w:cs="Arial"/>
          <w:b/>
          <w:bCs/>
          <w:sz w:val="22"/>
          <w:szCs w:val="20"/>
          <w:lang w:val="en-GB" w:eastAsia="zh-CN"/>
        </w:rPr>
        <w:t>,D</w:t>
      </w:r>
      <w:r w:rsidR="003E70E2" w:rsidRPr="00E6172C">
        <w:rPr>
          <w:rFonts w:cs="Arial"/>
          <w:b/>
          <w:bCs/>
          <w:sz w:val="22"/>
          <w:szCs w:val="20"/>
          <w:lang w:val="en-GB" w:eastAsia="zh-CN"/>
        </w:rPr>
        <w:t>.</w:t>
      </w:r>
      <w:r w:rsidR="003E70E2" w:rsidRPr="00E6172C">
        <w:rPr>
          <w:rFonts w:cs="Arial"/>
          <w:sz w:val="22"/>
          <w:szCs w:val="20"/>
          <w:lang w:val="en-GB" w:eastAsia="zh-CN"/>
        </w:rPr>
        <w:t xml:space="preserve">  </w:t>
      </w:r>
      <w:r w:rsidR="001F552E" w:rsidRPr="00E6172C">
        <w:rPr>
          <w:rFonts w:cs="Arial"/>
          <w:sz w:val="22"/>
          <w:szCs w:val="20"/>
          <w:lang w:val="en-GB" w:eastAsia="zh-CN"/>
        </w:rPr>
        <w:t xml:space="preserve">Rare slow fibres present in the trunk region of </w:t>
      </w:r>
      <w:proofErr w:type="spellStart"/>
      <w:r w:rsidR="001F552E" w:rsidRPr="00E6172C">
        <w:rPr>
          <w:rFonts w:cs="Arial"/>
          <w:i/>
          <w:sz w:val="22"/>
          <w:szCs w:val="20"/>
          <w:lang w:val="en-GB" w:eastAsia="zh-CN"/>
        </w:rPr>
        <w:t>smo</w:t>
      </w:r>
      <w:proofErr w:type="spellEnd"/>
      <w:r w:rsidR="001F552E" w:rsidRPr="00E6172C">
        <w:rPr>
          <w:rFonts w:cs="Arial"/>
          <w:sz w:val="22"/>
          <w:szCs w:val="20"/>
          <w:lang w:val="en-GB" w:eastAsia="zh-CN"/>
        </w:rPr>
        <w:t xml:space="preserve"> mutants </w:t>
      </w:r>
      <w:r w:rsidRPr="00E6172C">
        <w:rPr>
          <w:rFonts w:cs="Arial"/>
          <w:sz w:val="22"/>
          <w:szCs w:val="20"/>
          <w:lang w:val="en-GB" w:eastAsia="zh-CN"/>
        </w:rPr>
        <w:t xml:space="preserve">(arrow) </w:t>
      </w:r>
      <w:r w:rsidR="001F552E" w:rsidRPr="00E6172C">
        <w:rPr>
          <w:rFonts w:cs="Arial"/>
          <w:sz w:val="22"/>
          <w:szCs w:val="20"/>
          <w:lang w:val="en-GB" w:eastAsia="zh-CN"/>
        </w:rPr>
        <w:t xml:space="preserve">are more common after </w:t>
      </w:r>
      <w:proofErr w:type="spellStart"/>
      <w:r w:rsidR="001F552E" w:rsidRPr="00E6172C">
        <w:rPr>
          <w:rFonts w:cs="Arial"/>
          <w:i/>
          <w:sz w:val="22"/>
          <w:szCs w:val="20"/>
          <w:lang w:val="en-GB" w:eastAsia="zh-CN"/>
        </w:rPr>
        <w:t>myod</w:t>
      </w:r>
      <w:proofErr w:type="spellEnd"/>
      <w:r w:rsidR="001F552E" w:rsidRPr="00E6172C">
        <w:rPr>
          <w:rFonts w:cs="Arial"/>
          <w:sz w:val="22"/>
          <w:szCs w:val="20"/>
          <w:lang w:val="en-GB" w:eastAsia="zh-CN"/>
        </w:rPr>
        <w:t xml:space="preserve"> RNA injection</w:t>
      </w:r>
      <w:r w:rsidR="003E70E2" w:rsidRPr="00E6172C">
        <w:rPr>
          <w:rFonts w:cs="Arial"/>
          <w:sz w:val="22"/>
          <w:szCs w:val="20"/>
          <w:lang w:val="en-GB" w:eastAsia="zh-CN"/>
        </w:rPr>
        <w:t xml:space="preserve">.  </w:t>
      </w:r>
      <w:r w:rsidR="001F552E" w:rsidRPr="00E6172C">
        <w:rPr>
          <w:rFonts w:cs="Arial"/>
          <w:b/>
          <w:sz w:val="22"/>
          <w:szCs w:val="20"/>
          <w:lang w:val="en-GB" w:eastAsia="zh-CN"/>
        </w:rPr>
        <w:t>E,F.</w:t>
      </w:r>
      <w:r w:rsidR="001F552E" w:rsidRPr="00E6172C">
        <w:rPr>
          <w:rFonts w:cs="Arial"/>
          <w:sz w:val="22"/>
          <w:szCs w:val="20"/>
          <w:lang w:val="en-GB" w:eastAsia="zh-CN"/>
        </w:rPr>
        <w:t xml:space="preserve"> </w:t>
      </w:r>
      <w:proofErr w:type="spellStart"/>
      <w:r w:rsidR="001F552E" w:rsidRPr="00E6172C">
        <w:rPr>
          <w:rFonts w:cs="Arial"/>
          <w:sz w:val="22"/>
          <w:szCs w:val="20"/>
          <w:lang w:val="en-GB" w:eastAsia="zh-CN"/>
        </w:rPr>
        <w:t>CyA</w:t>
      </w:r>
      <w:proofErr w:type="spellEnd"/>
      <w:r w:rsidR="001F552E" w:rsidRPr="00E6172C">
        <w:rPr>
          <w:rFonts w:cs="Arial"/>
          <w:sz w:val="22"/>
          <w:szCs w:val="20"/>
          <w:lang w:val="en-GB" w:eastAsia="zh-CN"/>
        </w:rPr>
        <w:t>-treatment</w:t>
      </w:r>
      <w:r w:rsidRPr="00E6172C">
        <w:rPr>
          <w:rFonts w:cs="Arial"/>
          <w:sz w:val="22"/>
          <w:szCs w:val="20"/>
          <w:lang w:val="en-GB" w:eastAsia="zh-CN"/>
        </w:rPr>
        <w:t xml:space="preserve"> prevents slow fibre formation.  Presence of maternal </w:t>
      </w:r>
      <w:proofErr w:type="spellStart"/>
      <w:r w:rsidRPr="00E6172C">
        <w:rPr>
          <w:rFonts w:cs="Arial"/>
          <w:sz w:val="22"/>
          <w:szCs w:val="20"/>
          <w:lang w:val="en-GB" w:eastAsia="zh-CN"/>
        </w:rPr>
        <w:t>Smo</w:t>
      </w:r>
      <w:proofErr w:type="spellEnd"/>
      <w:r w:rsidRPr="00E6172C">
        <w:rPr>
          <w:rFonts w:cs="Arial"/>
          <w:sz w:val="22"/>
          <w:szCs w:val="20"/>
          <w:lang w:val="en-GB" w:eastAsia="zh-CN"/>
        </w:rPr>
        <w:t xml:space="preserve"> protein may account for the greater number of residual slow fibres in </w:t>
      </w:r>
      <w:proofErr w:type="spellStart"/>
      <w:r w:rsidRPr="00E6172C">
        <w:rPr>
          <w:rFonts w:cs="Arial"/>
          <w:i/>
          <w:iCs/>
          <w:sz w:val="22"/>
          <w:szCs w:val="20"/>
          <w:lang w:val="en-GB" w:eastAsia="zh-CN"/>
        </w:rPr>
        <w:t>smo</w:t>
      </w:r>
      <w:proofErr w:type="spellEnd"/>
      <w:r w:rsidRPr="00E6172C">
        <w:rPr>
          <w:rFonts w:cs="Arial"/>
          <w:sz w:val="22"/>
          <w:szCs w:val="20"/>
          <w:lang w:val="en-GB" w:eastAsia="zh-CN"/>
        </w:rPr>
        <w:t xml:space="preserve"> mutant compared to </w:t>
      </w:r>
      <w:proofErr w:type="spellStart"/>
      <w:r w:rsidRPr="00E6172C">
        <w:rPr>
          <w:rFonts w:cs="Arial"/>
          <w:sz w:val="22"/>
          <w:szCs w:val="20"/>
          <w:lang w:val="en-GB" w:eastAsia="zh-CN"/>
        </w:rPr>
        <w:t>cyA</w:t>
      </w:r>
      <w:proofErr w:type="spellEnd"/>
      <w:r w:rsidRPr="00E6172C">
        <w:rPr>
          <w:rFonts w:cs="Arial"/>
          <w:sz w:val="22"/>
          <w:szCs w:val="20"/>
          <w:lang w:val="en-GB" w:eastAsia="zh-CN"/>
        </w:rPr>
        <w:t xml:space="preserve">-treated embryos.  </w:t>
      </w:r>
      <w:r w:rsidRPr="00E6172C">
        <w:rPr>
          <w:rFonts w:cs="Arial"/>
          <w:b/>
          <w:sz w:val="22"/>
          <w:szCs w:val="20"/>
          <w:lang w:val="en-GB" w:eastAsia="zh-CN"/>
        </w:rPr>
        <w:t>G,H.</w:t>
      </w:r>
      <w:r w:rsidRPr="00E6172C">
        <w:rPr>
          <w:rFonts w:cs="Arial"/>
          <w:sz w:val="22"/>
          <w:szCs w:val="20"/>
          <w:lang w:val="en-GB" w:eastAsia="zh-CN"/>
        </w:rPr>
        <w:t xml:space="preserve"> </w:t>
      </w:r>
      <w:proofErr w:type="spellStart"/>
      <w:r w:rsidRPr="00E6172C">
        <w:rPr>
          <w:rFonts w:cs="Arial"/>
          <w:i/>
          <w:sz w:val="22"/>
          <w:szCs w:val="20"/>
          <w:lang w:val="en-GB" w:eastAsia="zh-CN"/>
        </w:rPr>
        <w:t>Myod</w:t>
      </w:r>
      <w:proofErr w:type="spellEnd"/>
      <w:r w:rsidRPr="00E6172C">
        <w:rPr>
          <w:rFonts w:cs="Arial"/>
          <w:sz w:val="22"/>
          <w:szCs w:val="20"/>
          <w:lang w:val="en-GB" w:eastAsia="zh-CN"/>
        </w:rPr>
        <w:t xml:space="preserve"> or </w:t>
      </w:r>
      <w:r w:rsidRPr="00E6172C">
        <w:rPr>
          <w:rFonts w:cs="Arial"/>
          <w:i/>
          <w:sz w:val="22"/>
          <w:szCs w:val="20"/>
          <w:lang w:val="en-GB" w:eastAsia="zh-CN"/>
        </w:rPr>
        <w:t>myog</w:t>
      </w:r>
      <w:r w:rsidRPr="00E6172C">
        <w:rPr>
          <w:rFonts w:cs="Arial"/>
          <w:sz w:val="22"/>
          <w:szCs w:val="20"/>
          <w:lang w:val="en-GB" w:eastAsia="zh-CN"/>
        </w:rPr>
        <w:t xml:space="preserve"> RNA injection rescues slow fibre formation in </w:t>
      </w:r>
      <w:proofErr w:type="spellStart"/>
      <w:r w:rsidRPr="00E6172C">
        <w:rPr>
          <w:rFonts w:cs="Arial"/>
          <w:sz w:val="22"/>
          <w:szCs w:val="20"/>
          <w:lang w:val="en-GB" w:eastAsia="zh-CN"/>
        </w:rPr>
        <w:t>cyA</w:t>
      </w:r>
      <w:proofErr w:type="spellEnd"/>
      <w:r w:rsidRPr="00E6172C">
        <w:rPr>
          <w:rFonts w:cs="Arial"/>
          <w:sz w:val="22"/>
          <w:szCs w:val="20"/>
          <w:lang w:val="en-GB" w:eastAsia="zh-CN"/>
        </w:rPr>
        <w:t xml:space="preserve">-treated embryos.  </w:t>
      </w:r>
      <w:r w:rsidR="00E6172C" w:rsidRPr="00E6172C">
        <w:rPr>
          <w:rFonts w:cs="Arial"/>
          <w:sz w:val="22"/>
          <w:szCs w:val="20"/>
          <w:lang w:val="en-GB" w:eastAsia="zh-CN"/>
        </w:rPr>
        <w:t xml:space="preserve">Inset in H shows co-expression of slow MyHC, Prox1 and GFP in a </w:t>
      </w:r>
      <w:proofErr w:type="spellStart"/>
      <w:r w:rsidR="00E6172C" w:rsidRPr="00E6172C">
        <w:rPr>
          <w:rFonts w:cs="Arial"/>
          <w:sz w:val="22"/>
          <w:szCs w:val="20"/>
          <w:lang w:val="en-GB" w:eastAsia="zh-CN"/>
        </w:rPr>
        <w:t>cyA</w:t>
      </w:r>
      <w:proofErr w:type="spellEnd"/>
      <w:r w:rsidR="00E6172C" w:rsidRPr="00E6172C">
        <w:rPr>
          <w:rFonts w:cs="Arial"/>
          <w:sz w:val="22"/>
          <w:szCs w:val="20"/>
          <w:lang w:val="en-GB" w:eastAsia="zh-CN"/>
        </w:rPr>
        <w:t xml:space="preserve">-treated embryo after injection of </w:t>
      </w:r>
      <w:r w:rsidR="00E6172C" w:rsidRPr="00E6172C">
        <w:rPr>
          <w:rFonts w:cs="Arial"/>
          <w:i/>
          <w:sz w:val="22"/>
          <w:szCs w:val="20"/>
          <w:lang w:val="en-GB" w:eastAsia="zh-CN"/>
        </w:rPr>
        <w:t xml:space="preserve">myog-IRES-GFP </w:t>
      </w:r>
      <w:r w:rsidR="00E6172C" w:rsidRPr="00E6172C">
        <w:rPr>
          <w:rFonts w:cs="Arial"/>
          <w:sz w:val="22"/>
          <w:szCs w:val="20"/>
          <w:lang w:val="en-GB" w:eastAsia="zh-CN"/>
        </w:rPr>
        <w:t xml:space="preserve">RNA.  </w:t>
      </w:r>
      <w:r w:rsidRPr="00E6172C">
        <w:rPr>
          <w:rFonts w:cs="Arial"/>
          <w:b/>
          <w:sz w:val="22"/>
          <w:szCs w:val="20"/>
          <w:lang w:val="en-GB" w:eastAsia="zh-CN"/>
        </w:rPr>
        <w:t>I,J.</w:t>
      </w:r>
      <w:r w:rsidRPr="00E6172C">
        <w:rPr>
          <w:rFonts w:cs="Arial"/>
          <w:sz w:val="22"/>
          <w:szCs w:val="20"/>
          <w:lang w:val="en-GB" w:eastAsia="zh-CN"/>
        </w:rPr>
        <w:t xml:space="preserve"> </w:t>
      </w:r>
      <w:r w:rsidRPr="00E6172C">
        <w:rPr>
          <w:rFonts w:cs="Arial"/>
          <w:i/>
          <w:sz w:val="22"/>
          <w:szCs w:val="20"/>
          <w:lang w:val="en-GB" w:eastAsia="zh-CN"/>
        </w:rPr>
        <w:t>Myog</w:t>
      </w:r>
      <w:r w:rsidRPr="00E6172C">
        <w:rPr>
          <w:rFonts w:cs="Arial"/>
          <w:sz w:val="22"/>
          <w:szCs w:val="20"/>
          <w:lang w:val="en-GB" w:eastAsia="zh-CN"/>
        </w:rPr>
        <w:t xml:space="preserve"> RNA rescues slow fibres in trunk but not tail.  Insets show co-expression of Prox1 and slow MyHC in short confocal stacks</w:t>
      </w:r>
      <w:r w:rsidR="003E70E2" w:rsidRPr="00E6172C">
        <w:rPr>
          <w:rFonts w:cs="Arial"/>
          <w:sz w:val="22"/>
          <w:szCs w:val="20"/>
          <w:lang w:val="en-GB" w:eastAsia="zh-CN"/>
        </w:rPr>
        <w:t>.</w:t>
      </w:r>
      <w:r w:rsidR="00A73F43" w:rsidRPr="00E6172C">
        <w:rPr>
          <w:rFonts w:cs="Arial"/>
          <w:sz w:val="22"/>
          <w:szCs w:val="20"/>
          <w:lang w:val="en-GB" w:eastAsia="zh-CN"/>
        </w:rPr>
        <w:t xml:space="preserve">  </w:t>
      </w:r>
      <w:r w:rsidR="00246C95" w:rsidRPr="00E6172C">
        <w:rPr>
          <w:rFonts w:cs="Arial"/>
          <w:b/>
          <w:bCs/>
          <w:sz w:val="22"/>
          <w:szCs w:val="20"/>
          <w:lang w:val="en-GB" w:eastAsia="zh-CN"/>
        </w:rPr>
        <w:t>K.</w:t>
      </w:r>
      <w:r w:rsidR="00246C95" w:rsidRPr="00E6172C">
        <w:rPr>
          <w:rFonts w:cs="Arial"/>
          <w:sz w:val="22"/>
          <w:szCs w:val="20"/>
          <w:lang w:val="en-GB" w:eastAsia="zh-CN"/>
        </w:rPr>
        <w:t xml:space="preserve">  Slow fibres were counted at 24 hpf in each somite of seven </w:t>
      </w:r>
      <w:r w:rsidR="00530187" w:rsidRPr="00E6172C">
        <w:rPr>
          <w:rFonts w:cs="Arial"/>
          <w:sz w:val="22"/>
          <w:szCs w:val="20"/>
          <w:lang w:val="en-GB" w:eastAsia="zh-CN"/>
        </w:rPr>
        <w:t xml:space="preserve">control </w:t>
      </w:r>
      <w:proofErr w:type="spellStart"/>
      <w:r w:rsidR="00246C95" w:rsidRPr="00E6172C">
        <w:rPr>
          <w:rFonts w:cs="Arial"/>
          <w:i/>
          <w:iCs/>
          <w:sz w:val="22"/>
          <w:szCs w:val="20"/>
          <w:lang w:val="en-GB" w:eastAsia="zh-CN"/>
        </w:rPr>
        <w:t>smo</w:t>
      </w:r>
      <w:proofErr w:type="spellEnd"/>
      <w:r w:rsidR="00246C95" w:rsidRPr="00E6172C">
        <w:rPr>
          <w:rFonts w:cs="Arial"/>
          <w:sz w:val="22"/>
          <w:szCs w:val="20"/>
          <w:lang w:val="en-GB" w:eastAsia="zh-CN"/>
        </w:rPr>
        <w:t xml:space="preserve"> mutants and seven </w:t>
      </w:r>
      <w:proofErr w:type="spellStart"/>
      <w:r w:rsidR="00246C95" w:rsidRPr="00E6172C">
        <w:rPr>
          <w:rFonts w:cs="Arial"/>
          <w:i/>
          <w:iCs/>
          <w:sz w:val="22"/>
          <w:szCs w:val="20"/>
          <w:lang w:val="en-GB" w:eastAsia="zh-CN"/>
        </w:rPr>
        <w:t>smo</w:t>
      </w:r>
      <w:proofErr w:type="spellEnd"/>
      <w:r w:rsidR="00246C95" w:rsidRPr="00E6172C">
        <w:rPr>
          <w:rFonts w:cs="Arial"/>
          <w:sz w:val="22"/>
          <w:szCs w:val="20"/>
          <w:lang w:val="en-GB" w:eastAsia="zh-CN"/>
        </w:rPr>
        <w:t xml:space="preserve"> mutants injected at 1 cell stage with </w:t>
      </w:r>
      <w:proofErr w:type="spellStart"/>
      <w:r w:rsidR="00246C95" w:rsidRPr="00E6172C">
        <w:rPr>
          <w:rFonts w:cs="Arial"/>
          <w:i/>
          <w:iCs/>
          <w:sz w:val="22"/>
          <w:szCs w:val="20"/>
          <w:lang w:val="en-GB" w:eastAsia="zh-CN"/>
        </w:rPr>
        <w:t>myod</w:t>
      </w:r>
      <w:proofErr w:type="spellEnd"/>
      <w:r w:rsidR="00246C95" w:rsidRPr="00E6172C">
        <w:rPr>
          <w:rFonts w:cs="Arial"/>
          <w:sz w:val="22"/>
          <w:szCs w:val="20"/>
          <w:lang w:val="en-GB" w:eastAsia="zh-CN"/>
        </w:rPr>
        <w:t xml:space="preserve"> RNA.  </w:t>
      </w:r>
      <w:r w:rsidR="00246C95" w:rsidRPr="00E6172C">
        <w:rPr>
          <w:rFonts w:cs="Arial"/>
          <w:b/>
          <w:bCs/>
          <w:sz w:val="22"/>
          <w:szCs w:val="20"/>
          <w:lang w:val="en-GB" w:eastAsia="zh-CN"/>
        </w:rPr>
        <w:t>L.</w:t>
      </w:r>
      <w:r w:rsidR="00246C95" w:rsidRPr="00E6172C">
        <w:rPr>
          <w:rFonts w:cs="Arial"/>
          <w:sz w:val="22"/>
          <w:szCs w:val="20"/>
          <w:lang w:val="en-GB" w:eastAsia="zh-CN"/>
        </w:rPr>
        <w:t xml:space="preserve">  Slow fibres were counted at 24 hpf in each somite of ten control uninjected and ten embryos injected at 1 cell stage with </w:t>
      </w:r>
      <w:r w:rsidR="00246C95" w:rsidRPr="00E6172C">
        <w:rPr>
          <w:rFonts w:cs="Arial"/>
          <w:i/>
          <w:iCs/>
          <w:sz w:val="22"/>
          <w:szCs w:val="20"/>
          <w:lang w:val="en-GB" w:eastAsia="zh-CN"/>
        </w:rPr>
        <w:t>myog</w:t>
      </w:r>
      <w:r w:rsidR="00246C95" w:rsidRPr="00E6172C">
        <w:rPr>
          <w:rFonts w:cs="Arial"/>
          <w:sz w:val="22"/>
          <w:szCs w:val="20"/>
          <w:lang w:val="en-GB" w:eastAsia="zh-CN"/>
        </w:rPr>
        <w:t xml:space="preserve"> RNA</w:t>
      </w:r>
      <w:r w:rsidR="00246C95" w:rsidRPr="00E6172C">
        <w:rPr>
          <w:rFonts w:cs="Arial"/>
          <w:iCs/>
          <w:sz w:val="22"/>
          <w:szCs w:val="20"/>
          <w:lang w:val="en-GB" w:eastAsia="zh-CN"/>
        </w:rPr>
        <w:t xml:space="preserve"> that were each subsequently treated with </w:t>
      </w:r>
      <w:proofErr w:type="spellStart"/>
      <w:r w:rsidR="00246C95" w:rsidRPr="00E6172C">
        <w:rPr>
          <w:rFonts w:cs="Arial"/>
          <w:iCs/>
          <w:sz w:val="22"/>
          <w:szCs w:val="20"/>
          <w:lang w:val="en-GB" w:eastAsia="zh-CN"/>
        </w:rPr>
        <w:t>cyA</w:t>
      </w:r>
      <w:proofErr w:type="spellEnd"/>
      <w:r w:rsidR="00246C95" w:rsidRPr="00E6172C">
        <w:rPr>
          <w:rFonts w:cs="Arial"/>
          <w:iCs/>
          <w:sz w:val="22"/>
          <w:szCs w:val="20"/>
          <w:lang w:val="en-GB" w:eastAsia="zh-CN"/>
        </w:rPr>
        <w:t xml:space="preserve"> from 30% epiboly</w:t>
      </w:r>
      <w:r w:rsidR="00246C95" w:rsidRPr="00E6172C">
        <w:rPr>
          <w:rFonts w:cs="Arial"/>
          <w:sz w:val="22"/>
          <w:szCs w:val="20"/>
          <w:lang w:val="en-GB" w:eastAsia="zh-CN"/>
        </w:rPr>
        <w:t xml:space="preserve">.  </w:t>
      </w:r>
      <w:r w:rsidR="00B63552">
        <w:rPr>
          <w:rFonts w:cs="Arial"/>
          <w:sz w:val="22"/>
          <w:szCs w:val="20"/>
          <w:lang w:val="en-GB" w:eastAsia="zh-CN"/>
        </w:rPr>
        <w:t xml:space="preserve">Lack of slow fibre induction in tail could reflect either differential tissue sensitivity or dilution of the injected mRNA.  </w:t>
      </w:r>
      <w:r w:rsidR="00A73F43" w:rsidRPr="00E6172C">
        <w:rPr>
          <w:rFonts w:cs="Arial"/>
          <w:sz w:val="22"/>
          <w:szCs w:val="20"/>
          <w:lang w:val="en-GB" w:eastAsia="zh-CN"/>
        </w:rPr>
        <w:t>Bars: 50 µm.</w:t>
      </w:r>
    </w:p>
    <w:p w14:paraId="487AE376" w14:textId="77777777" w:rsidR="00FB1CDE" w:rsidRPr="00E6172C" w:rsidRDefault="00FB1CDE" w:rsidP="003A1827">
      <w:pPr>
        <w:widowControl w:val="0"/>
        <w:autoSpaceDE w:val="0"/>
        <w:autoSpaceDN w:val="0"/>
        <w:adjustRightInd w:val="0"/>
        <w:spacing w:line="360" w:lineRule="auto"/>
        <w:jc w:val="both"/>
        <w:rPr>
          <w:rFonts w:cs="Arial"/>
          <w:b/>
          <w:sz w:val="22"/>
          <w:szCs w:val="20"/>
          <w:lang w:val="en-GB" w:eastAsia="zh-CN"/>
        </w:rPr>
      </w:pPr>
    </w:p>
    <w:p w14:paraId="68D1E78D" w14:textId="77777777" w:rsidR="00BC56D5" w:rsidRPr="00E6172C" w:rsidRDefault="00BC56D5">
      <w:pPr>
        <w:rPr>
          <w:rFonts w:cs="Arial"/>
          <w:b/>
          <w:sz w:val="22"/>
          <w:szCs w:val="20"/>
          <w:lang w:val="en-GB" w:eastAsia="zh-CN"/>
        </w:rPr>
      </w:pPr>
      <w:r w:rsidRPr="00E6172C">
        <w:rPr>
          <w:rFonts w:cs="Arial"/>
          <w:b/>
          <w:sz w:val="22"/>
          <w:szCs w:val="20"/>
          <w:lang w:val="en-GB" w:eastAsia="zh-CN"/>
        </w:rPr>
        <w:br w:type="page"/>
      </w:r>
    </w:p>
    <w:p w14:paraId="40C4FF33" w14:textId="63C71DDF" w:rsidR="003A1827" w:rsidRPr="00E6172C" w:rsidRDefault="003A1827" w:rsidP="003A1827">
      <w:pPr>
        <w:widowControl w:val="0"/>
        <w:autoSpaceDE w:val="0"/>
        <w:autoSpaceDN w:val="0"/>
        <w:adjustRightInd w:val="0"/>
        <w:spacing w:line="360" w:lineRule="auto"/>
        <w:jc w:val="both"/>
        <w:rPr>
          <w:rFonts w:cs="Arial"/>
          <w:b/>
          <w:sz w:val="22"/>
          <w:szCs w:val="20"/>
          <w:lang w:val="en-GB" w:eastAsia="zh-CN"/>
        </w:rPr>
      </w:pPr>
      <w:r w:rsidRPr="00E6172C">
        <w:rPr>
          <w:rFonts w:cs="Arial"/>
          <w:b/>
          <w:sz w:val="22"/>
          <w:szCs w:val="20"/>
          <w:lang w:val="en-GB" w:eastAsia="zh-CN"/>
        </w:rPr>
        <w:lastRenderedPageBreak/>
        <w:t xml:space="preserve">Fig. </w:t>
      </w:r>
      <w:r w:rsidR="00246C95" w:rsidRPr="00E6172C">
        <w:rPr>
          <w:rFonts w:cs="Arial"/>
          <w:b/>
          <w:sz w:val="22"/>
          <w:szCs w:val="20"/>
          <w:lang w:val="en-GB" w:eastAsia="zh-CN"/>
        </w:rPr>
        <w:t>S3</w:t>
      </w:r>
      <w:r w:rsidRPr="00E6172C">
        <w:rPr>
          <w:rFonts w:cs="Arial"/>
          <w:b/>
          <w:sz w:val="22"/>
          <w:szCs w:val="20"/>
          <w:lang w:val="en-GB" w:eastAsia="zh-CN"/>
        </w:rPr>
        <w:t xml:space="preserve">. </w:t>
      </w:r>
      <w:r w:rsidR="0020577A" w:rsidRPr="00E6172C">
        <w:rPr>
          <w:rFonts w:cs="Arial"/>
          <w:b/>
          <w:i/>
          <w:sz w:val="22"/>
          <w:szCs w:val="20"/>
          <w:lang w:val="en-GB" w:eastAsia="zh-CN"/>
        </w:rPr>
        <w:t xml:space="preserve">Dorsal </w:t>
      </w:r>
      <w:proofErr w:type="spellStart"/>
      <w:r w:rsidR="0020577A" w:rsidRPr="00E6172C">
        <w:rPr>
          <w:rFonts w:cs="Arial"/>
          <w:b/>
          <w:i/>
          <w:sz w:val="22"/>
          <w:szCs w:val="20"/>
          <w:lang w:val="en-GB" w:eastAsia="zh-CN"/>
        </w:rPr>
        <w:t>fgf</w:t>
      </w:r>
      <w:proofErr w:type="spellEnd"/>
      <w:r w:rsidRPr="00E6172C">
        <w:rPr>
          <w:rFonts w:cs="Arial"/>
          <w:b/>
          <w:i/>
          <w:sz w:val="22"/>
          <w:szCs w:val="20"/>
          <w:lang w:val="en-GB" w:eastAsia="zh-CN"/>
        </w:rPr>
        <w:t xml:space="preserve"> expression and requirement for </w:t>
      </w:r>
      <w:r w:rsidR="00BF7A0E" w:rsidRPr="00E6172C">
        <w:rPr>
          <w:rFonts w:cs="Arial"/>
          <w:b/>
          <w:i/>
          <w:sz w:val="22"/>
          <w:szCs w:val="20"/>
          <w:lang w:val="en-GB" w:eastAsia="zh-CN"/>
        </w:rPr>
        <w:t>ad</w:t>
      </w:r>
      <w:r w:rsidRPr="00E6172C">
        <w:rPr>
          <w:rFonts w:cs="Arial"/>
          <w:b/>
          <w:i/>
          <w:sz w:val="22"/>
          <w:szCs w:val="20"/>
          <w:lang w:val="en-GB" w:eastAsia="zh-CN"/>
        </w:rPr>
        <w:t>axial myogenesis.</w:t>
      </w:r>
    </w:p>
    <w:p w14:paraId="607F28C8" w14:textId="62405D69" w:rsidR="003A1827" w:rsidRPr="00E6172C" w:rsidRDefault="003A1827" w:rsidP="003A1827">
      <w:pPr>
        <w:widowControl w:val="0"/>
        <w:autoSpaceDE w:val="0"/>
        <w:autoSpaceDN w:val="0"/>
        <w:adjustRightInd w:val="0"/>
        <w:spacing w:line="360" w:lineRule="auto"/>
        <w:jc w:val="both"/>
        <w:rPr>
          <w:rFonts w:cs="Arial"/>
          <w:sz w:val="22"/>
          <w:szCs w:val="20"/>
          <w:lang w:val="en-GB" w:eastAsia="zh-CN"/>
        </w:rPr>
      </w:pPr>
      <w:r w:rsidRPr="00E6172C">
        <w:rPr>
          <w:rFonts w:cs="Arial"/>
          <w:sz w:val="22"/>
          <w:szCs w:val="20"/>
          <w:lang w:val="en-GB"/>
        </w:rPr>
        <w:t>In situ mRNA hybridization for</w:t>
      </w:r>
      <w:r w:rsidRPr="00E6172C">
        <w:rPr>
          <w:rFonts w:cs="Arial"/>
          <w:sz w:val="22"/>
          <w:szCs w:val="20"/>
          <w:lang w:val="en-GB" w:eastAsia="zh-CN"/>
        </w:rPr>
        <w:t xml:space="preserve"> fgfs</w:t>
      </w:r>
      <w:r w:rsidRPr="00E6172C">
        <w:rPr>
          <w:rFonts w:cs="Arial"/>
          <w:i/>
          <w:sz w:val="22"/>
          <w:szCs w:val="20"/>
          <w:lang w:val="en-GB" w:eastAsia="zh-CN"/>
        </w:rPr>
        <w:t xml:space="preserve"> </w:t>
      </w:r>
      <w:r w:rsidRPr="00E6172C">
        <w:rPr>
          <w:rFonts w:cs="Arial"/>
          <w:sz w:val="22"/>
          <w:szCs w:val="20"/>
          <w:lang w:val="en-GB" w:eastAsia="zh-CN"/>
        </w:rPr>
        <w:t>in wild type embryos at</w:t>
      </w:r>
      <w:r w:rsidRPr="00E6172C">
        <w:rPr>
          <w:rFonts w:cs="Arial"/>
          <w:sz w:val="22"/>
          <w:szCs w:val="20"/>
          <w:lang w:val="en-GB"/>
        </w:rPr>
        <w:t xml:space="preserve"> 80% epiboly, tailbud (tb)</w:t>
      </w:r>
      <w:r w:rsidRPr="00E6172C">
        <w:rPr>
          <w:rFonts w:cs="Arial"/>
          <w:sz w:val="22"/>
          <w:szCs w:val="20"/>
          <w:lang w:val="en-GB" w:eastAsia="zh-CN"/>
        </w:rPr>
        <w:t xml:space="preserve"> and 6ss (A)</w:t>
      </w:r>
      <w:r w:rsidR="003459F1" w:rsidRPr="00E6172C">
        <w:rPr>
          <w:rFonts w:cs="Arial"/>
          <w:sz w:val="22"/>
          <w:szCs w:val="20"/>
          <w:lang w:val="en-GB" w:eastAsia="zh-CN"/>
        </w:rPr>
        <w:t>,</w:t>
      </w:r>
      <w:r w:rsidRPr="00E6172C">
        <w:rPr>
          <w:rFonts w:cs="Arial"/>
          <w:sz w:val="22"/>
          <w:szCs w:val="20"/>
          <w:lang w:val="en-GB" w:eastAsia="zh-CN"/>
        </w:rPr>
        <w:t xml:space="preserve"> for </w:t>
      </w:r>
      <w:proofErr w:type="spellStart"/>
      <w:r w:rsidRPr="00E6172C">
        <w:rPr>
          <w:rFonts w:cs="Arial"/>
          <w:i/>
          <w:sz w:val="22"/>
          <w:szCs w:val="20"/>
          <w:lang w:val="en-GB" w:eastAsia="zh-CN"/>
        </w:rPr>
        <w:t>myod</w:t>
      </w:r>
      <w:proofErr w:type="spellEnd"/>
      <w:r w:rsidRPr="00E6172C">
        <w:rPr>
          <w:rFonts w:cs="Arial"/>
          <w:i/>
          <w:sz w:val="22"/>
          <w:szCs w:val="20"/>
          <w:lang w:val="en-GB" w:eastAsia="zh-CN"/>
        </w:rPr>
        <w:t xml:space="preserve"> </w:t>
      </w:r>
      <w:r w:rsidRPr="00E6172C">
        <w:rPr>
          <w:rFonts w:cs="Arial"/>
          <w:sz w:val="22"/>
          <w:szCs w:val="20"/>
          <w:lang w:val="en-GB" w:eastAsia="zh-CN"/>
        </w:rPr>
        <w:t xml:space="preserve">and </w:t>
      </w:r>
      <w:r w:rsidRPr="00E6172C">
        <w:rPr>
          <w:rFonts w:cs="Arial"/>
          <w:i/>
          <w:sz w:val="22"/>
          <w:szCs w:val="20"/>
          <w:lang w:val="en-GB" w:eastAsia="zh-CN"/>
        </w:rPr>
        <w:t>myf5</w:t>
      </w:r>
      <w:r w:rsidRPr="00E6172C">
        <w:rPr>
          <w:rFonts w:cs="Arial"/>
          <w:sz w:val="22"/>
          <w:szCs w:val="20"/>
          <w:lang w:val="en-GB" w:eastAsia="zh-CN"/>
        </w:rPr>
        <w:t xml:space="preserve"> in control and </w:t>
      </w:r>
      <w:proofErr w:type="spellStart"/>
      <w:r w:rsidRPr="00E6172C">
        <w:rPr>
          <w:rFonts w:cs="Arial"/>
          <w:sz w:val="22"/>
          <w:szCs w:val="20"/>
          <w:lang w:val="en-GB" w:eastAsia="zh-CN"/>
        </w:rPr>
        <w:t>fgf</w:t>
      </w:r>
      <w:proofErr w:type="spellEnd"/>
      <w:r w:rsidRPr="00E6172C">
        <w:rPr>
          <w:rFonts w:cs="Arial"/>
          <w:sz w:val="22"/>
          <w:szCs w:val="20"/>
          <w:lang w:val="en-GB" w:eastAsia="zh-CN"/>
        </w:rPr>
        <w:t xml:space="preserve"> </w:t>
      </w:r>
      <w:r w:rsidR="004E679B" w:rsidRPr="00E6172C">
        <w:rPr>
          <w:rFonts w:cs="Arial"/>
          <w:sz w:val="22"/>
          <w:szCs w:val="20"/>
          <w:lang w:val="en-GB" w:eastAsia="zh-CN"/>
        </w:rPr>
        <w:t>MO-injected</w:t>
      </w:r>
      <w:r w:rsidRPr="00E6172C">
        <w:rPr>
          <w:rFonts w:cs="Arial"/>
          <w:sz w:val="22"/>
          <w:szCs w:val="20"/>
          <w:lang w:val="en-GB" w:eastAsia="zh-CN"/>
        </w:rPr>
        <w:t xml:space="preserve"> and </w:t>
      </w:r>
      <w:r w:rsidRPr="00E6172C">
        <w:rPr>
          <w:rFonts w:cs="Arial"/>
          <w:i/>
          <w:sz w:val="22"/>
          <w:szCs w:val="20"/>
          <w:lang w:val="en-GB" w:eastAsia="zh-CN"/>
        </w:rPr>
        <w:t>fgf8a</w:t>
      </w:r>
      <w:r w:rsidRPr="00E6172C">
        <w:rPr>
          <w:rFonts w:cs="Arial"/>
          <w:i/>
          <w:sz w:val="22"/>
          <w:szCs w:val="20"/>
          <w:vertAlign w:val="superscript"/>
          <w:lang w:val="en-GB" w:eastAsia="zh-CN"/>
        </w:rPr>
        <w:t>-/-</w:t>
      </w:r>
      <w:r w:rsidRPr="00E6172C">
        <w:rPr>
          <w:rFonts w:cs="Arial"/>
          <w:sz w:val="22"/>
          <w:szCs w:val="20"/>
          <w:lang w:val="en-GB" w:eastAsia="zh-CN"/>
        </w:rPr>
        <w:t xml:space="preserve"> embryos</w:t>
      </w:r>
      <w:r w:rsidR="003459F1" w:rsidRPr="00E6172C">
        <w:rPr>
          <w:rFonts w:cs="Arial"/>
          <w:sz w:val="22"/>
          <w:szCs w:val="20"/>
          <w:lang w:val="en-GB" w:eastAsia="zh-CN"/>
        </w:rPr>
        <w:t xml:space="preserve"> at 80%</w:t>
      </w:r>
      <w:r w:rsidRPr="00E6172C">
        <w:rPr>
          <w:rFonts w:cs="Arial"/>
          <w:sz w:val="22"/>
          <w:szCs w:val="20"/>
          <w:lang w:val="en-GB" w:eastAsia="zh-CN"/>
        </w:rPr>
        <w:t xml:space="preserve"> (B</w:t>
      </w:r>
      <w:r w:rsidR="00E64D81" w:rsidRPr="00E6172C">
        <w:rPr>
          <w:rFonts w:cs="Arial"/>
          <w:sz w:val="22"/>
          <w:szCs w:val="20"/>
          <w:lang w:val="en-GB" w:eastAsia="zh-CN"/>
        </w:rPr>
        <w:t>,C</w:t>
      </w:r>
      <w:r w:rsidRPr="00E6172C">
        <w:rPr>
          <w:rFonts w:cs="Arial"/>
          <w:sz w:val="22"/>
          <w:szCs w:val="20"/>
          <w:lang w:val="en-GB" w:eastAsia="zh-CN"/>
        </w:rPr>
        <w:t>)</w:t>
      </w:r>
      <w:r w:rsidR="003459F1" w:rsidRPr="00E6172C">
        <w:rPr>
          <w:rFonts w:cs="Arial"/>
          <w:sz w:val="22"/>
          <w:szCs w:val="20"/>
          <w:lang w:val="en-GB" w:eastAsia="zh-CN"/>
        </w:rPr>
        <w:t xml:space="preserve"> and for</w:t>
      </w:r>
      <w:r w:rsidR="00A647E6" w:rsidRPr="00E6172C">
        <w:rPr>
          <w:rFonts w:cs="Arial"/>
          <w:sz w:val="22"/>
          <w:szCs w:val="20"/>
          <w:lang w:val="en-GB" w:eastAsia="zh-CN"/>
        </w:rPr>
        <w:t xml:space="preserve"> </w:t>
      </w:r>
      <w:proofErr w:type="spellStart"/>
      <w:r w:rsidR="00A647E6" w:rsidRPr="00E6172C">
        <w:rPr>
          <w:rFonts w:cs="Arial"/>
          <w:i/>
          <w:sz w:val="22"/>
          <w:szCs w:val="20"/>
          <w:lang w:val="en-GB" w:eastAsia="zh-CN"/>
        </w:rPr>
        <w:t>tbxta</w:t>
      </w:r>
      <w:proofErr w:type="spellEnd"/>
      <w:r w:rsidR="00A647E6" w:rsidRPr="00E6172C">
        <w:rPr>
          <w:rFonts w:cs="Arial"/>
          <w:sz w:val="22"/>
          <w:szCs w:val="20"/>
          <w:lang w:val="en-GB" w:eastAsia="zh-CN"/>
        </w:rPr>
        <w:t xml:space="preserve"> </w:t>
      </w:r>
      <w:r w:rsidR="003459F1" w:rsidRPr="00E6172C">
        <w:rPr>
          <w:rFonts w:cs="Arial"/>
          <w:sz w:val="22"/>
          <w:szCs w:val="20"/>
          <w:lang w:val="en-GB" w:eastAsia="zh-CN"/>
        </w:rPr>
        <w:t xml:space="preserve">(red) and </w:t>
      </w:r>
      <w:proofErr w:type="spellStart"/>
      <w:r w:rsidR="00C309D7" w:rsidRPr="00E6172C">
        <w:rPr>
          <w:rFonts w:cs="Arial"/>
          <w:i/>
          <w:sz w:val="22"/>
          <w:szCs w:val="20"/>
          <w:lang w:val="en-GB" w:eastAsia="zh-CN"/>
        </w:rPr>
        <w:t>m</w:t>
      </w:r>
      <w:r w:rsidR="003459F1" w:rsidRPr="00E6172C">
        <w:rPr>
          <w:rFonts w:cs="Arial"/>
          <w:i/>
          <w:sz w:val="22"/>
          <w:szCs w:val="20"/>
          <w:lang w:val="en-GB" w:eastAsia="zh-CN"/>
        </w:rPr>
        <w:t>yod</w:t>
      </w:r>
      <w:proofErr w:type="spellEnd"/>
      <w:r w:rsidR="003459F1" w:rsidRPr="00E6172C">
        <w:rPr>
          <w:rFonts w:cs="Arial"/>
          <w:sz w:val="22"/>
          <w:szCs w:val="20"/>
          <w:lang w:val="en-GB" w:eastAsia="zh-CN"/>
        </w:rPr>
        <w:t xml:space="preserve"> (b</w:t>
      </w:r>
      <w:r w:rsidR="00C309D7" w:rsidRPr="00E6172C">
        <w:rPr>
          <w:rFonts w:cs="Arial"/>
          <w:sz w:val="22"/>
          <w:szCs w:val="20"/>
          <w:lang w:val="en-GB" w:eastAsia="zh-CN"/>
        </w:rPr>
        <w:t>lue/b</w:t>
      </w:r>
      <w:r w:rsidR="003459F1" w:rsidRPr="00E6172C">
        <w:rPr>
          <w:rFonts w:cs="Arial"/>
          <w:sz w:val="22"/>
          <w:szCs w:val="20"/>
          <w:lang w:val="en-GB" w:eastAsia="zh-CN"/>
        </w:rPr>
        <w:t>rown) (</w:t>
      </w:r>
      <w:r w:rsidR="00E64D81" w:rsidRPr="00E6172C">
        <w:rPr>
          <w:rFonts w:cs="Arial"/>
          <w:sz w:val="22"/>
          <w:szCs w:val="20"/>
          <w:lang w:val="en-GB" w:eastAsia="zh-CN"/>
        </w:rPr>
        <w:t>D</w:t>
      </w:r>
      <w:r w:rsidR="003459F1" w:rsidRPr="00E6172C">
        <w:rPr>
          <w:rFonts w:cs="Arial"/>
          <w:sz w:val="22"/>
          <w:szCs w:val="20"/>
          <w:lang w:val="en-GB" w:eastAsia="zh-CN"/>
        </w:rPr>
        <w:t>)</w:t>
      </w:r>
      <w:r w:rsidRPr="00E6172C">
        <w:rPr>
          <w:rFonts w:cs="Arial"/>
          <w:sz w:val="22"/>
          <w:szCs w:val="20"/>
          <w:lang w:val="en-GB" w:eastAsia="zh-CN"/>
        </w:rPr>
        <w:t xml:space="preserve">. </w:t>
      </w:r>
      <w:r w:rsidRPr="00E6172C">
        <w:rPr>
          <w:rFonts w:cs="Arial"/>
          <w:b/>
          <w:sz w:val="22"/>
          <w:szCs w:val="20"/>
          <w:lang w:val="en-GB" w:eastAsia="zh-CN"/>
        </w:rPr>
        <w:t>A.</w:t>
      </w:r>
      <w:r w:rsidRPr="00E6172C">
        <w:rPr>
          <w:rFonts w:cs="Arial"/>
          <w:sz w:val="22"/>
          <w:szCs w:val="20"/>
          <w:lang w:val="en-GB" w:eastAsia="zh-CN"/>
        </w:rPr>
        <w:t xml:space="preserve"> </w:t>
      </w:r>
      <w:r w:rsidRPr="00E6172C">
        <w:rPr>
          <w:rFonts w:cs="Arial"/>
          <w:i/>
          <w:sz w:val="22"/>
          <w:szCs w:val="20"/>
          <w:lang w:val="en-GB" w:eastAsia="zh-CN"/>
        </w:rPr>
        <w:t>fgf8a, fgf4</w:t>
      </w:r>
      <w:r w:rsidRPr="00E6172C">
        <w:rPr>
          <w:rFonts w:cs="Arial"/>
          <w:sz w:val="22"/>
          <w:szCs w:val="20"/>
          <w:lang w:val="en-GB" w:eastAsia="zh-CN"/>
        </w:rPr>
        <w:t xml:space="preserve">, </w:t>
      </w:r>
      <w:r w:rsidRPr="00E6172C">
        <w:rPr>
          <w:rFonts w:cs="Arial"/>
          <w:i/>
          <w:sz w:val="22"/>
          <w:szCs w:val="20"/>
          <w:lang w:val="en-GB" w:eastAsia="zh-CN"/>
        </w:rPr>
        <w:t xml:space="preserve">fgf6a </w:t>
      </w:r>
      <w:r w:rsidRPr="00E6172C">
        <w:rPr>
          <w:rFonts w:cs="Arial"/>
          <w:sz w:val="22"/>
          <w:szCs w:val="20"/>
          <w:lang w:val="en-GB" w:eastAsia="zh-CN"/>
        </w:rPr>
        <w:t xml:space="preserve">and </w:t>
      </w:r>
      <w:r w:rsidRPr="00E6172C">
        <w:rPr>
          <w:rFonts w:cs="Arial"/>
          <w:i/>
          <w:sz w:val="22"/>
          <w:szCs w:val="20"/>
          <w:lang w:val="en-GB" w:eastAsia="zh-CN"/>
        </w:rPr>
        <w:t xml:space="preserve">fgf3 </w:t>
      </w:r>
      <w:r w:rsidRPr="00E6172C">
        <w:rPr>
          <w:rFonts w:cs="Arial"/>
          <w:sz w:val="22"/>
          <w:szCs w:val="20"/>
          <w:lang w:val="en-GB" w:eastAsia="zh-CN"/>
        </w:rPr>
        <w:t>transcripts appear successively in wild type embryos in the dorsal midline (arrows) and</w:t>
      </w:r>
      <w:r w:rsidRPr="00E6172C">
        <w:rPr>
          <w:rFonts w:cs="Arial"/>
          <w:sz w:val="22"/>
          <w:szCs w:val="20"/>
          <w:lang w:val="en-GB"/>
        </w:rPr>
        <w:t xml:space="preserve"> CNH (arrowheads)</w:t>
      </w:r>
      <w:r w:rsidRPr="00E6172C">
        <w:rPr>
          <w:rFonts w:cs="Arial"/>
          <w:sz w:val="22"/>
          <w:szCs w:val="20"/>
          <w:lang w:val="en-GB" w:eastAsia="zh-CN"/>
        </w:rPr>
        <w:t xml:space="preserve">.  </w:t>
      </w:r>
      <w:r w:rsidRPr="00E6172C">
        <w:rPr>
          <w:rFonts w:cs="Arial"/>
          <w:b/>
          <w:sz w:val="22"/>
          <w:szCs w:val="20"/>
          <w:lang w:val="en-GB" w:eastAsia="zh-CN"/>
        </w:rPr>
        <w:t xml:space="preserve">B. </w:t>
      </w:r>
      <w:proofErr w:type="spellStart"/>
      <w:r w:rsidRPr="00E6172C">
        <w:rPr>
          <w:rFonts w:cs="Arial"/>
          <w:i/>
          <w:sz w:val="22"/>
          <w:szCs w:val="20"/>
          <w:lang w:val="en-GB" w:eastAsia="zh-CN"/>
        </w:rPr>
        <w:t>Myod</w:t>
      </w:r>
      <w:proofErr w:type="spellEnd"/>
      <w:r w:rsidRPr="00E6172C">
        <w:rPr>
          <w:rFonts w:cs="Arial"/>
          <w:i/>
          <w:sz w:val="22"/>
          <w:szCs w:val="20"/>
          <w:lang w:val="en-GB" w:eastAsia="zh-CN"/>
        </w:rPr>
        <w:t xml:space="preserve"> </w:t>
      </w:r>
      <w:r w:rsidRPr="00E6172C">
        <w:rPr>
          <w:rFonts w:cs="Arial"/>
          <w:sz w:val="22"/>
          <w:szCs w:val="20"/>
          <w:lang w:val="en-GB" w:eastAsia="zh-CN"/>
        </w:rPr>
        <w:t xml:space="preserve">and </w:t>
      </w:r>
      <w:r w:rsidRPr="00E6172C">
        <w:rPr>
          <w:rFonts w:cs="Arial"/>
          <w:i/>
          <w:sz w:val="22"/>
          <w:szCs w:val="20"/>
          <w:lang w:val="en-GB" w:eastAsia="zh-CN"/>
        </w:rPr>
        <w:t xml:space="preserve">myf5 </w:t>
      </w:r>
      <w:r w:rsidRPr="00E6172C">
        <w:rPr>
          <w:rFonts w:cs="Arial"/>
          <w:sz w:val="22"/>
          <w:szCs w:val="20"/>
          <w:lang w:val="en-GB" w:eastAsia="zh-CN"/>
        </w:rPr>
        <w:t xml:space="preserve">mRNAs in </w:t>
      </w:r>
      <w:r w:rsidRPr="00E6172C">
        <w:rPr>
          <w:rFonts w:cs="Arial"/>
          <w:i/>
          <w:sz w:val="22"/>
          <w:szCs w:val="20"/>
          <w:lang w:val="en-GB" w:eastAsia="zh-CN"/>
        </w:rPr>
        <w:t xml:space="preserve">fgf3 </w:t>
      </w:r>
      <w:r w:rsidRPr="00E6172C">
        <w:rPr>
          <w:rFonts w:cs="Arial"/>
          <w:sz w:val="22"/>
          <w:szCs w:val="20"/>
          <w:lang w:val="en-GB" w:eastAsia="zh-CN"/>
        </w:rPr>
        <w:t xml:space="preserve">MO, </w:t>
      </w:r>
      <w:r w:rsidRPr="00E6172C">
        <w:rPr>
          <w:rFonts w:cs="Arial"/>
          <w:i/>
          <w:sz w:val="22"/>
          <w:szCs w:val="20"/>
          <w:lang w:val="en-GB" w:eastAsia="zh-CN"/>
        </w:rPr>
        <w:t>fgf4</w:t>
      </w:r>
      <w:r w:rsidRPr="00E6172C">
        <w:rPr>
          <w:rFonts w:cs="Arial"/>
          <w:sz w:val="22"/>
          <w:szCs w:val="20"/>
          <w:lang w:val="en-GB" w:eastAsia="zh-CN"/>
        </w:rPr>
        <w:t xml:space="preserve"> MO</w:t>
      </w:r>
      <w:r w:rsidRPr="00E6172C">
        <w:rPr>
          <w:rFonts w:cs="Arial"/>
          <w:i/>
          <w:sz w:val="22"/>
          <w:szCs w:val="20"/>
          <w:lang w:val="en-GB" w:eastAsia="zh-CN"/>
        </w:rPr>
        <w:t xml:space="preserve"> </w:t>
      </w:r>
      <w:r w:rsidRPr="00E6172C">
        <w:rPr>
          <w:rFonts w:cs="Arial"/>
          <w:sz w:val="22"/>
          <w:szCs w:val="20"/>
          <w:lang w:val="en-GB" w:eastAsia="zh-CN"/>
        </w:rPr>
        <w:t xml:space="preserve">and </w:t>
      </w:r>
      <w:r w:rsidRPr="00E6172C">
        <w:rPr>
          <w:rFonts w:cs="Arial"/>
          <w:i/>
          <w:sz w:val="22"/>
          <w:szCs w:val="20"/>
          <w:lang w:val="en-GB" w:eastAsia="zh-CN"/>
        </w:rPr>
        <w:t>fgf6a</w:t>
      </w:r>
      <w:r w:rsidRPr="00E6172C">
        <w:rPr>
          <w:rFonts w:cs="Arial"/>
          <w:sz w:val="22"/>
          <w:szCs w:val="20"/>
          <w:lang w:val="en-GB" w:eastAsia="zh-CN"/>
        </w:rPr>
        <w:t xml:space="preserve"> MO wild type embryos and in sequence-genotyped </w:t>
      </w:r>
      <w:r w:rsidRPr="00E6172C">
        <w:rPr>
          <w:rFonts w:cs="Arial"/>
          <w:i/>
          <w:sz w:val="22"/>
          <w:szCs w:val="20"/>
          <w:lang w:val="en-GB" w:eastAsia="zh-CN"/>
        </w:rPr>
        <w:t>fgf8a</w:t>
      </w:r>
      <w:r w:rsidRPr="00E6172C">
        <w:rPr>
          <w:rFonts w:cs="Arial"/>
          <w:i/>
          <w:sz w:val="22"/>
          <w:szCs w:val="20"/>
          <w:vertAlign w:val="superscript"/>
          <w:lang w:val="en-GB" w:eastAsia="zh-CN"/>
        </w:rPr>
        <w:t>-/-</w:t>
      </w:r>
      <w:r w:rsidRPr="00E6172C">
        <w:rPr>
          <w:rFonts w:cs="Arial"/>
          <w:sz w:val="22"/>
          <w:szCs w:val="20"/>
          <w:lang w:val="en-GB" w:eastAsia="zh-CN"/>
        </w:rPr>
        <w:t xml:space="preserve"> embryos at 80% epiboly (upper rows, con</w:t>
      </w:r>
      <w:r w:rsidR="00556E49">
        <w:rPr>
          <w:rFonts w:cs="Arial"/>
          <w:sz w:val="22"/>
          <w:szCs w:val="20"/>
          <w:lang w:val="en-GB" w:eastAsia="zh-CN"/>
        </w:rPr>
        <w:t>trol</w:t>
      </w:r>
      <w:r w:rsidRPr="00E6172C">
        <w:rPr>
          <w:rFonts w:cs="Arial"/>
          <w:sz w:val="22"/>
          <w:szCs w:val="20"/>
          <w:lang w:val="en-GB" w:eastAsia="zh-CN"/>
        </w:rPr>
        <w:t xml:space="preserve"> and single MOs from a representative experiment). Note that siblings of the </w:t>
      </w:r>
      <w:r w:rsidRPr="00E6172C">
        <w:rPr>
          <w:rFonts w:cs="Arial"/>
          <w:i/>
          <w:sz w:val="22"/>
          <w:szCs w:val="20"/>
          <w:lang w:val="en-GB" w:eastAsia="zh-CN"/>
        </w:rPr>
        <w:t>fgf8a</w:t>
      </w:r>
      <w:r w:rsidRPr="00E6172C">
        <w:rPr>
          <w:rFonts w:cs="Arial"/>
          <w:sz w:val="22"/>
          <w:szCs w:val="20"/>
          <w:lang w:val="en-GB" w:eastAsia="zh-CN"/>
        </w:rPr>
        <w:t xml:space="preserve"> mutants had similar MRF</w:t>
      </w:r>
      <w:r w:rsidR="003459F1" w:rsidRPr="00E6172C">
        <w:rPr>
          <w:rFonts w:cs="Arial"/>
          <w:sz w:val="22"/>
          <w:szCs w:val="20"/>
          <w:lang w:val="en-GB" w:eastAsia="zh-CN"/>
        </w:rPr>
        <w:t xml:space="preserve"> expression</w:t>
      </w:r>
      <w:r w:rsidRPr="00E6172C">
        <w:rPr>
          <w:rFonts w:cs="Arial"/>
          <w:sz w:val="22"/>
          <w:szCs w:val="20"/>
          <w:lang w:val="en-GB" w:eastAsia="zh-CN"/>
        </w:rPr>
        <w:t xml:space="preserve">. Arrowheads indicate nascent adaxial cells. </w:t>
      </w:r>
      <w:r w:rsidRPr="00E6172C">
        <w:rPr>
          <w:rFonts w:cs="Arial"/>
          <w:b/>
          <w:sz w:val="22"/>
          <w:szCs w:val="20"/>
          <w:lang w:val="en-GB" w:eastAsia="zh-CN"/>
        </w:rPr>
        <w:t>C.</w:t>
      </w:r>
      <w:r w:rsidR="00E64D81" w:rsidRPr="00E6172C">
        <w:rPr>
          <w:rFonts w:cs="Arial"/>
          <w:b/>
          <w:sz w:val="22"/>
          <w:szCs w:val="20"/>
          <w:lang w:val="en-GB" w:eastAsia="zh-CN"/>
        </w:rPr>
        <w:t xml:space="preserve"> </w:t>
      </w:r>
      <w:r w:rsidR="00E64D81" w:rsidRPr="00E6172C">
        <w:rPr>
          <w:rFonts w:cs="Arial"/>
          <w:i/>
          <w:sz w:val="22"/>
          <w:szCs w:val="20"/>
          <w:lang w:val="en-GB" w:eastAsia="zh-CN"/>
        </w:rPr>
        <w:t>Myf5</w:t>
      </w:r>
      <w:r w:rsidR="00E64D81" w:rsidRPr="00E6172C">
        <w:rPr>
          <w:rFonts w:cs="Arial"/>
          <w:sz w:val="22"/>
          <w:szCs w:val="20"/>
          <w:lang w:val="en-GB" w:eastAsia="zh-CN"/>
        </w:rPr>
        <w:t xml:space="preserve"> mRNA in sibling embryos from an </w:t>
      </w:r>
      <w:proofErr w:type="spellStart"/>
      <w:r w:rsidR="00E64D81" w:rsidRPr="00E6172C">
        <w:rPr>
          <w:rFonts w:cs="Arial"/>
          <w:sz w:val="22"/>
          <w:szCs w:val="20"/>
          <w:lang w:val="en-GB" w:eastAsia="zh-CN"/>
        </w:rPr>
        <w:t>incross</w:t>
      </w:r>
      <w:proofErr w:type="spellEnd"/>
      <w:r w:rsidR="00E64D81" w:rsidRPr="00E6172C">
        <w:rPr>
          <w:rFonts w:cs="Arial"/>
          <w:sz w:val="22"/>
          <w:szCs w:val="20"/>
          <w:lang w:val="en-GB" w:eastAsia="zh-CN"/>
        </w:rPr>
        <w:t xml:space="preserve"> of heterozygous </w:t>
      </w:r>
      <w:r w:rsidR="00E64D81" w:rsidRPr="00E6172C">
        <w:rPr>
          <w:rFonts w:cs="Arial"/>
          <w:i/>
          <w:sz w:val="22"/>
          <w:szCs w:val="20"/>
          <w:lang w:val="en-GB" w:eastAsia="zh-CN"/>
        </w:rPr>
        <w:t>fgf8a</w:t>
      </w:r>
      <w:r w:rsidR="00E64D81" w:rsidRPr="00E6172C">
        <w:rPr>
          <w:rFonts w:cs="Arial"/>
          <w:i/>
          <w:sz w:val="22"/>
          <w:szCs w:val="20"/>
          <w:vertAlign w:val="superscript"/>
          <w:lang w:val="en-GB" w:eastAsia="zh-CN"/>
        </w:rPr>
        <w:t>+/</w:t>
      </w:r>
      <w:r w:rsidR="00E64D81" w:rsidRPr="00E6172C">
        <w:rPr>
          <w:rFonts w:cs="Arial"/>
          <w:sz w:val="22"/>
          <w:szCs w:val="20"/>
          <w:vertAlign w:val="superscript"/>
          <w:lang w:val="en-GB" w:eastAsia="zh-CN"/>
        </w:rPr>
        <w:t>-</w:t>
      </w:r>
      <w:r w:rsidR="00E64D81" w:rsidRPr="00E6172C">
        <w:rPr>
          <w:rFonts w:cs="Arial"/>
          <w:sz w:val="22"/>
          <w:szCs w:val="20"/>
          <w:lang w:val="en-GB" w:eastAsia="zh-CN"/>
        </w:rPr>
        <w:t xml:space="preserve"> fish injected with 6 ng control MO or 2 ng each of </w:t>
      </w:r>
      <w:r w:rsidR="00E64D81" w:rsidRPr="00E6172C">
        <w:rPr>
          <w:rFonts w:cs="Arial"/>
          <w:i/>
          <w:sz w:val="22"/>
          <w:szCs w:val="20"/>
          <w:lang w:val="en-GB" w:eastAsia="zh-CN"/>
        </w:rPr>
        <w:t>fgf3</w:t>
      </w:r>
      <w:r w:rsidR="00E64D81" w:rsidRPr="00E6172C">
        <w:rPr>
          <w:rFonts w:cs="Arial"/>
          <w:sz w:val="22"/>
          <w:szCs w:val="20"/>
          <w:lang w:val="en-GB" w:eastAsia="zh-CN"/>
        </w:rPr>
        <w:t xml:space="preserve">, </w:t>
      </w:r>
      <w:r w:rsidR="00E64D81" w:rsidRPr="00E6172C">
        <w:rPr>
          <w:rFonts w:cs="Arial"/>
          <w:i/>
          <w:sz w:val="22"/>
          <w:szCs w:val="20"/>
          <w:lang w:val="en-GB" w:eastAsia="zh-CN"/>
        </w:rPr>
        <w:t>fgf4</w:t>
      </w:r>
      <w:r w:rsidR="00E64D81" w:rsidRPr="00E6172C">
        <w:rPr>
          <w:rFonts w:cs="Arial"/>
          <w:sz w:val="22"/>
          <w:szCs w:val="20"/>
          <w:lang w:val="en-GB" w:eastAsia="zh-CN"/>
        </w:rPr>
        <w:t xml:space="preserve"> and </w:t>
      </w:r>
      <w:r w:rsidR="00E64D81" w:rsidRPr="00E6172C">
        <w:rPr>
          <w:rFonts w:cs="Arial"/>
          <w:i/>
          <w:sz w:val="22"/>
          <w:szCs w:val="20"/>
          <w:lang w:val="en-GB" w:eastAsia="zh-CN"/>
        </w:rPr>
        <w:t>fgf6a</w:t>
      </w:r>
      <w:r w:rsidR="00E64D81" w:rsidRPr="00E6172C">
        <w:rPr>
          <w:rFonts w:cs="Arial"/>
          <w:sz w:val="22"/>
          <w:szCs w:val="20"/>
          <w:lang w:val="en-GB" w:eastAsia="zh-CN"/>
        </w:rPr>
        <w:t xml:space="preserve"> MO. </w:t>
      </w:r>
      <w:r w:rsidR="005B572E" w:rsidRPr="00E6172C">
        <w:rPr>
          <w:rFonts w:cs="Arial"/>
          <w:sz w:val="22"/>
          <w:szCs w:val="20"/>
          <w:lang w:val="en-GB" w:eastAsia="zh-CN"/>
        </w:rPr>
        <w:t>Note th</w:t>
      </w:r>
      <w:r w:rsidR="00E64D81" w:rsidRPr="00E6172C">
        <w:rPr>
          <w:rFonts w:cs="Arial"/>
          <w:sz w:val="22"/>
          <w:szCs w:val="20"/>
          <w:lang w:val="en-GB" w:eastAsia="zh-CN"/>
        </w:rPr>
        <w:t xml:space="preserve">e successively stronger reduction in signal as more </w:t>
      </w:r>
      <w:proofErr w:type="spellStart"/>
      <w:r w:rsidR="00E64D81" w:rsidRPr="00E6172C">
        <w:rPr>
          <w:rFonts w:cs="Arial"/>
          <w:sz w:val="22"/>
          <w:szCs w:val="20"/>
          <w:lang w:val="en-GB" w:eastAsia="zh-CN"/>
        </w:rPr>
        <w:t>fgf</w:t>
      </w:r>
      <w:proofErr w:type="spellEnd"/>
      <w:r w:rsidR="005B572E" w:rsidRPr="00E6172C">
        <w:rPr>
          <w:rFonts w:cs="Arial"/>
          <w:sz w:val="22"/>
          <w:szCs w:val="20"/>
          <w:lang w:val="en-GB" w:eastAsia="zh-CN"/>
        </w:rPr>
        <w:t xml:space="preserve"> function is removed. </w:t>
      </w:r>
      <w:r w:rsidR="00E64D81" w:rsidRPr="00E6172C">
        <w:rPr>
          <w:rFonts w:cs="Arial"/>
          <w:b/>
          <w:sz w:val="22"/>
          <w:szCs w:val="20"/>
          <w:lang w:val="en-GB" w:eastAsia="zh-CN"/>
        </w:rPr>
        <w:t xml:space="preserve"> D.</w:t>
      </w:r>
      <w:r w:rsidRPr="00E6172C">
        <w:rPr>
          <w:rFonts w:cs="Arial"/>
          <w:b/>
          <w:sz w:val="22"/>
          <w:szCs w:val="20"/>
          <w:lang w:val="en-GB" w:eastAsia="zh-CN"/>
        </w:rPr>
        <w:t xml:space="preserve"> </w:t>
      </w:r>
      <w:r w:rsidR="003459F1" w:rsidRPr="00E6172C">
        <w:rPr>
          <w:rFonts w:cs="Arial"/>
          <w:b/>
          <w:sz w:val="22"/>
          <w:szCs w:val="20"/>
          <w:lang w:val="en-GB" w:eastAsia="zh-CN"/>
        </w:rPr>
        <w:t xml:space="preserve"> </w:t>
      </w:r>
      <w:r w:rsidR="004E679B" w:rsidRPr="00E6172C">
        <w:rPr>
          <w:rFonts w:cs="Arial"/>
          <w:sz w:val="22"/>
          <w:szCs w:val="20"/>
          <w:lang w:val="en-GB" w:eastAsia="zh-CN"/>
        </w:rPr>
        <w:t xml:space="preserve">Rows </w:t>
      </w:r>
      <w:r w:rsidR="00BF7A0E" w:rsidRPr="00E6172C">
        <w:rPr>
          <w:rFonts w:cs="Arial"/>
          <w:sz w:val="22"/>
          <w:szCs w:val="20"/>
          <w:lang w:val="en-GB" w:eastAsia="zh-CN"/>
        </w:rPr>
        <w:t>showing</w:t>
      </w:r>
      <w:r w:rsidR="004E679B" w:rsidRPr="00E6172C">
        <w:rPr>
          <w:rFonts w:cs="Arial"/>
          <w:sz w:val="22"/>
          <w:szCs w:val="20"/>
          <w:lang w:val="en-GB" w:eastAsia="zh-CN"/>
        </w:rPr>
        <w:t xml:space="preserve"> replicate </w:t>
      </w:r>
      <w:proofErr w:type="spellStart"/>
      <w:r w:rsidR="004E679B" w:rsidRPr="00E6172C">
        <w:rPr>
          <w:rFonts w:cs="Arial"/>
          <w:sz w:val="22"/>
          <w:szCs w:val="20"/>
          <w:lang w:val="en-GB" w:eastAsia="zh-CN"/>
        </w:rPr>
        <w:t>fgf</w:t>
      </w:r>
      <w:proofErr w:type="spellEnd"/>
      <w:r w:rsidR="004E679B" w:rsidRPr="00E6172C">
        <w:rPr>
          <w:rFonts w:cs="Arial"/>
          <w:sz w:val="22"/>
          <w:szCs w:val="20"/>
          <w:lang w:val="en-GB" w:eastAsia="zh-CN"/>
        </w:rPr>
        <w:t xml:space="preserve"> MO-injected embryos </w:t>
      </w:r>
      <w:r w:rsidR="00BF7A0E" w:rsidRPr="00E6172C">
        <w:rPr>
          <w:rFonts w:cs="Arial"/>
          <w:sz w:val="22"/>
          <w:szCs w:val="20"/>
          <w:lang w:val="en-GB" w:eastAsia="zh-CN"/>
        </w:rPr>
        <w:t>had</w:t>
      </w:r>
      <w:r w:rsidR="004E679B" w:rsidRPr="00E6172C">
        <w:rPr>
          <w:rFonts w:cs="Arial"/>
          <w:b/>
          <w:sz w:val="22"/>
          <w:szCs w:val="20"/>
          <w:lang w:val="en-GB" w:eastAsia="zh-CN"/>
        </w:rPr>
        <w:t xml:space="preserve"> </w:t>
      </w:r>
      <w:r w:rsidR="004E679B" w:rsidRPr="00E6172C">
        <w:rPr>
          <w:rFonts w:cs="Arial"/>
          <w:sz w:val="22"/>
          <w:szCs w:val="20"/>
          <w:lang w:val="en-GB" w:eastAsia="zh-CN"/>
        </w:rPr>
        <w:t>reduced a</w:t>
      </w:r>
      <w:r w:rsidR="003459F1" w:rsidRPr="00E6172C">
        <w:rPr>
          <w:rFonts w:cs="Arial"/>
          <w:sz w:val="22"/>
          <w:szCs w:val="20"/>
          <w:lang w:val="en-GB" w:eastAsia="zh-CN"/>
        </w:rPr>
        <w:t>ccumulation of</w:t>
      </w:r>
      <w:r w:rsidR="003459F1" w:rsidRPr="00E6172C">
        <w:rPr>
          <w:rFonts w:cs="Arial"/>
          <w:b/>
          <w:sz w:val="22"/>
          <w:szCs w:val="20"/>
          <w:lang w:val="en-GB" w:eastAsia="zh-CN"/>
        </w:rPr>
        <w:t xml:space="preserve"> </w:t>
      </w:r>
      <w:proofErr w:type="spellStart"/>
      <w:r w:rsidR="00C309D7" w:rsidRPr="00E6172C">
        <w:rPr>
          <w:rFonts w:cs="Arial"/>
          <w:i/>
          <w:sz w:val="22"/>
          <w:szCs w:val="20"/>
          <w:lang w:val="en-GB" w:eastAsia="zh-CN"/>
        </w:rPr>
        <w:t>m</w:t>
      </w:r>
      <w:r w:rsidR="003459F1" w:rsidRPr="00E6172C">
        <w:rPr>
          <w:rFonts w:cs="Arial"/>
          <w:i/>
          <w:sz w:val="22"/>
          <w:szCs w:val="20"/>
          <w:lang w:val="en-GB" w:eastAsia="zh-CN"/>
        </w:rPr>
        <w:t>yod</w:t>
      </w:r>
      <w:proofErr w:type="spellEnd"/>
      <w:r w:rsidR="003459F1" w:rsidRPr="00E6172C">
        <w:rPr>
          <w:rFonts w:cs="Arial"/>
          <w:sz w:val="22"/>
          <w:szCs w:val="20"/>
          <w:lang w:val="en-GB" w:eastAsia="zh-CN"/>
        </w:rPr>
        <w:t xml:space="preserve"> </w:t>
      </w:r>
      <w:r w:rsidR="00C309D7" w:rsidRPr="00E6172C">
        <w:rPr>
          <w:rFonts w:cs="Arial"/>
          <w:sz w:val="22"/>
          <w:szCs w:val="20"/>
          <w:lang w:val="en-GB" w:eastAsia="zh-CN"/>
        </w:rPr>
        <w:t>mRNA</w:t>
      </w:r>
      <w:r w:rsidR="003459F1" w:rsidRPr="00E6172C">
        <w:rPr>
          <w:rFonts w:cs="Arial"/>
          <w:sz w:val="22"/>
          <w:szCs w:val="20"/>
          <w:lang w:val="en-GB" w:eastAsia="zh-CN"/>
        </w:rPr>
        <w:t xml:space="preserve"> in pre-adaxial cells of </w:t>
      </w:r>
      <w:r w:rsidR="00BF7A0E" w:rsidRPr="00E6172C">
        <w:rPr>
          <w:rFonts w:cs="Arial"/>
          <w:sz w:val="22"/>
          <w:szCs w:val="20"/>
          <w:lang w:val="en-GB" w:eastAsia="zh-CN"/>
        </w:rPr>
        <w:t>com</w:t>
      </w:r>
      <w:r w:rsidR="00C309D7" w:rsidRPr="00E6172C">
        <w:rPr>
          <w:rFonts w:cs="Arial"/>
          <w:sz w:val="22"/>
          <w:szCs w:val="20"/>
          <w:lang w:val="en-GB" w:eastAsia="zh-CN"/>
        </w:rPr>
        <w:t>pa</w:t>
      </w:r>
      <w:r w:rsidR="00BF7A0E" w:rsidRPr="00E6172C">
        <w:rPr>
          <w:rFonts w:cs="Arial"/>
          <w:sz w:val="22"/>
          <w:szCs w:val="20"/>
          <w:lang w:val="en-GB" w:eastAsia="zh-CN"/>
        </w:rPr>
        <w:t>red</w:t>
      </w:r>
      <w:r w:rsidR="003459F1" w:rsidRPr="00E6172C">
        <w:rPr>
          <w:rFonts w:cs="Arial"/>
          <w:sz w:val="22"/>
          <w:szCs w:val="20"/>
          <w:lang w:val="en-GB" w:eastAsia="zh-CN"/>
        </w:rPr>
        <w:t xml:space="preserve"> to control</w:t>
      </w:r>
      <w:r w:rsidR="00BF7A0E" w:rsidRPr="00E6172C">
        <w:rPr>
          <w:rFonts w:cs="Arial"/>
          <w:sz w:val="22"/>
          <w:szCs w:val="20"/>
          <w:lang w:val="en-GB" w:eastAsia="zh-CN"/>
        </w:rPr>
        <w:t xml:space="preserve"> (</w:t>
      </w:r>
      <w:r w:rsidR="003459F1" w:rsidRPr="00E6172C">
        <w:rPr>
          <w:rFonts w:cs="Arial"/>
          <w:sz w:val="22"/>
          <w:szCs w:val="20"/>
          <w:lang w:val="en-GB" w:eastAsia="zh-CN"/>
        </w:rPr>
        <w:t>arrowheads)</w:t>
      </w:r>
      <w:r w:rsidR="0020577A" w:rsidRPr="00E6172C">
        <w:rPr>
          <w:rFonts w:cs="Arial"/>
          <w:sz w:val="22"/>
          <w:szCs w:val="20"/>
          <w:lang w:val="en-GB" w:eastAsia="zh-CN"/>
        </w:rPr>
        <w:t>.</w:t>
      </w:r>
      <w:r w:rsidR="003459F1" w:rsidRPr="00E6172C">
        <w:rPr>
          <w:rFonts w:cs="Arial"/>
          <w:sz w:val="22"/>
          <w:szCs w:val="20"/>
          <w:lang w:val="en-GB" w:eastAsia="zh-CN"/>
        </w:rPr>
        <w:t xml:space="preserve"> </w:t>
      </w:r>
      <w:r w:rsidR="004E679B" w:rsidRPr="00E6172C">
        <w:rPr>
          <w:rFonts w:cs="Arial"/>
          <w:sz w:val="22"/>
          <w:szCs w:val="20"/>
          <w:lang w:val="en-GB" w:eastAsia="zh-CN"/>
        </w:rPr>
        <w:t xml:space="preserve">Note widening of notochord in </w:t>
      </w:r>
      <w:r w:rsidR="004E679B" w:rsidRPr="00E6172C">
        <w:rPr>
          <w:rFonts w:cs="Arial"/>
          <w:i/>
          <w:sz w:val="22"/>
          <w:szCs w:val="20"/>
          <w:lang w:val="en-GB" w:eastAsia="zh-CN"/>
        </w:rPr>
        <w:t>fgf6a</w:t>
      </w:r>
      <w:r w:rsidR="004E679B" w:rsidRPr="00E6172C">
        <w:rPr>
          <w:rFonts w:cs="Arial"/>
          <w:sz w:val="22"/>
          <w:szCs w:val="20"/>
          <w:lang w:val="en-GB" w:eastAsia="zh-CN"/>
        </w:rPr>
        <w:t xml:space="preserve"> morphants. </w:t>
      </w:r>
      <w:r w:rsidR="00101462" w:rsidRPr="001C0667">
        <w:rPr>
          <w:rFonts w:cs="Arial"/>
          <w:b/>
          <w:bCs/>
          <w:sz w:val="22"/>
          <w:szCs w:val="20"/>
          <w:lang w:val="en-GB" w:eastAsia="zh-CN"/>
        </w:rPr>
        <w:t>E.</w:t>
      </w:r>
      <w:r w:rsidR="00101462">
        <w:rPr>
          <w:rFonts w:cs="Arial"/>
          <w:sz w:val="22"/>
          <w:szCs w:val="20"/>
          <w:lang w:val="en-GB" w:eastAsia="zh-CN"/>
        </w:rPr>
        <w:t xml:space="preserve">  </w:t>
      </w:r>
      <w:proofErr w:type="spellStart"/>
      <w:r w:rsidR="00101462" w:rsidRPr="001C0667">
        <w:rPr>
          <w:rFonts w:cs="Arial"/>
          <w:i/>
          <w:iCs/>
          <w:sz w:val="22"/>
          <w:szCs w:val="20"/>
          <w:lang w:val="en-GB" w:eastAsia="zh-CN"/>
        </w:rPr>
        <w:t>Aplnrb</w:t>
      </w:r>
      <w:proofErr w:type="spellEnd"/>
      <w:r w:rsidR="00101462">
        <w:rPr>
          <w:rFonts w:cs="Arial"/>
          <w:sz w:val="22"/>
          <w:szCs w:val="20"/>
          <w:lang w:val="en-GB" w:eastAsia="zh-CN"/>
        </w:rPr>
        <w:t xml:space="preserve"> mRNA in </w:t>
      </w:r>
      <w:proofErr w:type="spellStart"/>
      <w:r w:rsidR="00101462">
        <w:rPr>
          <w:rFonts w:cs="Arial"/>
          <w:sz w:val="22"/>
          <w:szCs w:val="20"/>
          <w:lang w:val="en-GB" w:eastAsia="zh-CN"/>
        </w:rPr>
        <w:t>fgf</w:t>
      </w:r>
      <w:proofErr w:type="spellEnd"/>
      <w:r w:rsidR="00101462">
        <w:rPr>
          <w:rFonts w:cs="Arial"/>
          <w:sz w:val="22"/>
          <w:szCs w:val="20"/>
          <w:lang w:val="en-GB" w:eastAsia="zh-CN"/>
        </w:rPr>
        <w:t xml:space="preserve"> MO- or control MO-injected embryos from </w:t>
      </w:r>
      <w:r w:rsidR="00101462" w:rsidRPr="00E6172C">
        <w:rPr>
          <w:rFonts w:cs="Arial"/>
          <w:sz w:val="22"/>
          <w:szCs w:val="20"/>
          <w:lang w:val="en-GB" w:eastAsia="zh-CN"/>
        </w:rPr>
        <w:t xml:space="preserve">an </w:t>
      </w:r>
      <w:proofErr w:type="spellStart"/>
      <w:r w:rsidR="00101462" w:rsidRPr="00E6172C">
        <w:rPr>
          <w:rFonts w:cs="Arial"/>
          <w:sz w:val="22"/>
          <w:szCs w:val="20"/>
          <w:lang w:val="en-GB" w:eastAsia="zh-CN"/>
        </w:rPr>
        <w:t>incross</w:t>
      </w:r>
      <w:proofErr w:type="spellEnd"/>
      <w:r w:rsidR="00101462" w:rsidRPr="00E6172C">
        <w:rPr>
          <w:rFonts w:cs="Arial"/>
          <w:sz w:val="22"/>
          <w:szCs w:val="20"/>
          <w:lang w:val="en-GB" w:eastAsia="zh-CN"/>
        </w:rPr>
        <w:t xml:space="preserve"> of heterozygous </w:t>
      </w:r>
      <w:r w:rsidR="00101462" w:rsidRPr="00E6172C">
        <w:rPr>
          <w:rFonts w:cs="Arial"/>
          <w:i/>
          <w:sz w:val="22"/>
          <w:szCs w:val="20"/>
          <w:lang w:val="en-GB" w:eastAsia="zh-CN"/>
        </w:rPr>
        <w:t>fgf8a</w:t>
      </w:r>
      <w:r w:rsidR="00101462" w:rsidRPr="00E6172C">
        <w:rPr>
          <w:rFonts w:cs="Arial"/>
          <w:i/>
          <w:sz w:val="22"/>
          <w:szCs w:val="20"/>
          <w:vertAlign w:val="superscript"/>
          <w:lang w:val="en-GB" w:eastAsia="zh-CN"/>
        </w:rPr>
        <w:t>+/</w:t>
      </w:r>
      <w:r w:rsidR="00101462" w:rsidRPr="00E6172C">
        <w:rPr>
          <w:rFonts w:cs="Arial"/>
          <w:sz w:val="22"/>
          <w:szCs w:val="20"/>
          <w:vertAlign w:val="superscript"/>
          <w:lang w:val="en-GB" w:eastAsia="zh-CN"/>
        </w:rPr>
        <w:t>-</w:t>
      </w:r>
      <w:r w:rsidR="00101462" w:rsidRPr="00E6172C">
        <w:rPr>
          <w:rFonts w:cs="Arial"/>
          <w:sz w:val="22"/>
          <w:szCs w:val="20"/>
          <w:lang w:val="en-GB" w:eastAsia="zh-CN"/>
        </w:rPr>
        <w:t xml:space="preserve"> fish</w:t>
      </w:r>
      <w:r w:rsidR="00101462">
        <w:rPr>
          <w:rFonts w:cs="Arial"/>
          <w:sz w:val="22"/>
          <w:szCs w:val="20"/>
          <w:lang w:val="en-GB" w:eastAsia="zh-CN"/>
        </w:rPr>
        <w:t xml:space="preserve"> showing </w:t>
      </w:r>
      <w:r w:rsidR="00000B79">
        <w:rPr>
          <w:rFonts w:cs="Arial"/>
          <w:sz w:val="22"/>
          <w:szCs w:val="20"/>
          <w:lang w:val="en-GB" w:eastAsia="zh-CN"/>
        </w:rPr>
        <w:t xml:space="preserve">good gastrulation (asterisks), but </w:t>
      </w:r>
      <w:r w:rsidR="00101462">
        <w:rPr>
          <w:rFonts w:cs="Arial"/>
          <w:sz w:val="22"/>
          <w:szCs w:val="20"/>
          <w:lang w:val="en-GB" w:eastAsia="zh-CN"/>
        </w:rPr>
        <w:t xml:space="preserve">reduction in </w:t>
      </w:r>
      <w:proofErr w:type="spellStart"/>
      <w:r w:rsidR="00101462" w:rsidRPr="001C0667">
        <w:rPr>
          <w:rFonts w:cs="Arial"/>
          <w:i/>
          <w:iCs/>
          <w:sz w:val="22"/>
          <w:szCs w:val="20"/>
          <w:lang w:val="en-GB" w:eastAsia="zh-CN"/>
        </w:rPr>
        <w:t>aplrnb</w:t>
      </w:r>
      <w:proofErr w:type="spellEnd"/>
      <w:r w:rsidR="00101462">
        <w:rPr>
          <w:rFonts w:cs="Arial"/>
          <w:sz w:val="22"/>
          <w:szCs w:val="20"/>
          <w:lang w:val="en-GB" w:eastAsia="zh-CN"/>
        </w:rPr>
        <w:t xml:space="preserve"> </w:t>
      </w:r>
      <w:r w:rsidR="00000B79">
        <w:rPr>
          <w:rFonts w:cs="Arial"/>
          <w:sz w:val="22"/>
          <w:szCs w:val="20"/>
          <w:lang w:val="en-GB" w:eastAsia="zh-CN"/>
        </w:rPr>
        <w:t xml:space="preserve">mRNA </w:t>
      </w:r>
      <w:r w:rsidR="00101462">
        <w:rPr>
          <w:rFonts w:cs="Arial"/>
          <w:sz w:val="22"/>
          <w:szCs w:val="20"/>
          <w:lang w:val="en-GB" w:eastAsia="zh-CN"/>
        </w:rPr>
        <w:t xml:space="preserve">in pre-adaxial cells (arrowheads) and increase in paraxial region (white dashes) </w:t>
      </w:r>
      <w:r w:rsidR="00000B79">
        <w:rPr>
          <w:rFonts w:cs="Arial"/>
          <w:sz w:val="22"/>
          <w:szCs w:val="20"/>
          <w:lang w:val="en-GB" w:eastAsia="zh-CN"/>
        </w:rPr>
        <w:t>in dorsal (Do) and lateral (La; dorsal to right) view</w:t>
      </w:r>
      <w:r w:rsidR="00D856FE">
        <w:rPr>
          <w:rFonts w:cs="Arial"/>
          <w:sz w:val="22"/>
          <w:szCs w:val="20"/>
          <w:lang w:val="en-GB" w:eastAsia="zh-CN"/>
        </w:rPr>
        <w:t xml:space="preserve"> when </w:t>
      </w:r>
      <w:proofErr w:type="spellStart"/>
      <w:r w:rsidR="00D856FE">
        <w:rPr>
          <w:rFonts w:cs="Arial"/>
          <w:sz w:val="22"/>
          <w:szCs w:val="20"/>
          <w:lang w:val="en-GB" w:eastAsia="zh-CN"/>
        </w:rPr>
        <w:t>fgf</w:t>
      </w:r>
      <w:proofErr w:type="spellEnd"/>
      <w:r w:rsidR="00D856FE">
        <w:rPr>
          <w:rFonts w:cs="Arial"/>
          <w:sz w:val="22"/>
          <w:szCs w:val="20"/>
          <w:lang w:val="en-GB" w:eastAsia="zh-CN"/>
        </w:rPr>
        <w:t xml:space="preserve"> signalling was reduced (lower right)</w:t>
      </w:r>
      <w:r w:rsidR="00000B79">
        <w:rPr>
          <w:rFonts w:cs="Arial"/>
          <w:sz w:val="22"/>
          <w:szCs w:val="20"/>
          <w:lang w:val="en-GB" w:eastAsia="zh-CN"/>
        </w:rPr>
        <w:t xml:space="preserve">.  </w:t>
      </w:r>
      <w:r w:rsidRPr="00E6172C">
        <w:rPr>
          <w:rFonts w:cs="Arial"/>
          <w:sz w:val="22"/>
          <w:szCs w:val="20"/>
          <w:lang w:val="en-GB" w:eastAsia="zh-CN"/>
        </w:rPr>
        <w:t>Bars: 100 µm.</w:t>
      </w:r>
    </w:p>
    <w:p w14:paraId="470E82F2" w14:textId="77777777" w:rsidR="00D904B8" w:rsidRPr="00E6172C" w:rsidRDefault="00D904B8" w:rsidP="003A1827">
      <w:pPr>
        <w:widowControl w:val="0"/>
        <w:autoSpaceDE w:val="0"/>
        <w:autoSpaceDN w:val="0"/>
        <w:adjustRightInd w:val="0"/>
        <w:spacing w:line="360" w:lineRule="auto"/>
        <w:jc w:val="both"/>
        <w:rPr>
          <w:rFonts w:cs="Arial"/>
          <w:sz w:val="22"/>
          <w:szCs w:val="20"/>
          <w:lang w:val="en-GB" w:eastAsia="zh-CN"/>
        </w:rPr>
      </w:pPr>
    </w:p>
    <w:p w14:paraId="181A5757" w14:textId="7FE9B378" w:rsidR="003F1F81" w:rsidRPr="00E6172C" w:rsidRDefault="003F1F81" w:rsidP="003F1F81">
      <w:pPr>
        <w:widowControl w:val="0"/>
        <w:autoSpaceDE w:val="0"/>
        <w:autoSpaceDN w:val="0"/>
        <w:adjustRightInd w:val="0"/>
        <w:spacing w:line="360" w:lineRule="auto"/>
        <w:jc w:val="both"/>
        <w:rPr>
          <w:rFonts w:cs="Arial"/>
          <w:b/>
          <w:sz w:val="22"/>
          <w:szCs w:val="20"/>
          <w:lang w:val="en-GB" w:eastAsia="zh-CN"/>
        </w:rPr>
      </w:pPr>
      <w:r w:rsidRPr="00E6172C">
        <w:rPr>
          <w:rFonts w:cs="Arial"/>
          <w:b/>
          <w:sz w:val="22"/>
          <w:szCs w:val="20"/>
          <w:lang w:val="en-GB" w:eastAsia="zh-CN"/>
        </w:rPr>
        <w:t>Fig. S</w:t>
      </w:r>
      <w:r>
        <w:rPr>
          <w:rFonts w:cs="Arial"/>
          <w:b/>
          <w:sz w:val="22"/>
          <w:szCs w:val="20"/>
          <w:lang w:val="en-GB" w:eastAsia="zh-CN"/>
        </w:rPr>
        <w:t>4</w:t>
      </w:r>
      <w:r w:rsidRPr="00E6172C">
        <w:rPr>
          <w:rFonts w:cs="Arial"/>
          <w:b/>
          <w:sz w:val="22"/>
          <w:szCs w:val="20"/>
          <w:lang w:val="en-GB" w:eastAsia="zh-CN"/>
        </w:rPr>
        <w:t xml:space="preserve">. </w:t>
      </w:r>
      <w:proofErr w:type="spellStart"/>
      <w:r w:rsidRPr="00E6172C">
        <w:rPr>
          <w:rFonts w:cs="Arial"/>
          <w:b/>
          <w:i/>
          <w:sz w:val="22"/>
          <w:szCs w:val="20"/>
          <w:lang w:val="en-GB" w:eastAsia="zh-CN"/>
        </w:rPr>
        <w:t>Aplnrb</w:t>
      </w:r>
      <w:proofErr w:type="spellEnd"/>
      <w:r w:rsidRPr="00E6172C">
        <w:rPr>
          <w:rFonts w:cs="Arial"/>
          <w:b/>
          <w:sz w:val="22"/>
          <w:szCs w:val="20"/>
          <w:lang w:val="en-GB" w:eastAsia="zh-CN"/>
        </w:rPr>
        <w:t xml:space="preserve"> mRNA changes in Tbx mutants.</w:t>
      </w:r>
    </w:p>
    <w:p w14:paraId="6CE86BFF" w14:textId="06F11DD5" w:rsidR="003F1F81" w:rsidRPr="00E6172C" w:rsidRDefault="003F1F81" w:rsidP="00253D58">
      <w:pPr>
        <w:widowControl w:val="0"/>
        <w:autoSpaceDE w:val="0"/>
        <w:autoSpaceDN w:val="0"/>
        <w:adjustRightInd w:val="0"/>
        <w:spacing w:line="360" w:lineRule="auto"/>
        <w:jc w:val="both"/>
        <w:rPr>
          <w:rFonts w:cs="Arial"/>
          <w:sz w:val="22"/>
          <w:szCs w:val="20"/>
          <w:lang w:val="en-GB"/>
        </w:rPr>
      </w:pPr>
      <w:r w:rsidRPr="00E6172C">
        <w:rPr>
          <w:rFonts w:cs="Arial"/>
          <w:sz w:val="22"/>
          <w:szCs w:val="20"/>
          <w:lang w:val="en-GB"/>
        </w:rPr>
        <w:t>In situ mRNA hybridization for</w:t>
      </w:r>
      <w:r w:rsidRPr="00E6172C">
        <w:rPr>
          <w:rFonts w:cs="Arial"/>
          <w:sz w:val="22"/>
          <w:szCs w:val="20"/>
          <w:lang w:val="en-GB" w:eastAsia="zh-CN"/>
        </w:rPr>
        <w:t xml:space="preserve"> </w:t>
      </w:r>
      <w:r w:rsidRPr="001C0667">
        <w:rPr>
          <w:rFonts w:cs="Arial"/>
          <w:i/>
          <w:iCs/>
          <w:sz w:val="22"/>
          <w:szCs w:val="20"/>
          <w:lang w:val="en-GB" w:eastAsia="zh-CN"/>
        </w:rPr>
        <w:t>tbx</w:t>
      </w:r>
      <w:r w:rsidR="00253D58">
        <w:rPr>
          <w:rFonts w:cs="Arial"/>
          <w:i/>
          <w:iCs/>
          <w:sz w:val="22"/>
          <w:szCs w:val="20"/>
          <w:lang w:val="en-GB" w:eastAsia="zh-CN"/>
        </w:rPr>
        <w:t>16</w:t>
      </w:r>
      <w:r>
        <w:rPr>
          <w:rFonts w:cs="Arial"/>
          <w:sz w:val="22"/>
          <w:szCs w:val="20"/>
          <w:lang w:val="en-GB" w:eastAsia="zh-CN"/>
        </w:rPr>
        <w:t xml:space="preserve"> </w:t>
      </w:r>
      <w:r w:rsidR="00253D58">
        <w:rPr>
          <w:rFonts w:cs="Arial"/>
          <w:sz w:val="22"/>
          <w:szCs w:val="20"/>
          <w:lang w:val="en-GB" w:eastAsia="zh-CN"/>
        </w:rPr>
        <w:t xml:space="preserve">(A) </w:t>
      </w:r>
      <w:r>
        <w:rPr>
          <w:rFonts w:cs="Arial"/>
          <w:sz w:val="22"/>
          <w:szCs w:val="20"/>
          <w:lang w:val="en-GB" w:eastAsia="zh-CN"/>
        </w:rPr>
        <w:t xml:space="preserve">and </w:t>
      </w:r>
      <w:proofErr w:type="spellStart"/>
      <w:r w:rsidRPr="001C0667">
        <w:rPr>
          <w:rFonts w:cs="Arial"/>
          <w:i/>
          <w:iCs/>
          <w:sz w:val="22"/>
          <w:szCs w:val="20"/>
          <w:lang w:val="en-GB" w:eastAsia="zh-CN"/>
        </w:rPr>
        <w:t>tbx</w:t>
      </w:r>
      <w:r w:rsidR="00253D58">
        <w:rPr>
          <w:rFonts w:cs="Arial"/>
          <w:i/>
          <w:iCs/>
          <w:sz w:val="22"/>
          <w:szCs w:val="20"/>
          <w:lang w:val="en-GB" w:eastAsia="zh-CN"/>
        </w:rPr>
        <w:t>ta</w:t>
      </w:r>
      <w:proofErr w:type="spellEnd"/>
      <w:r>
        <w:rPr>
          <w:rFonts w:cs="Arial"/>
          <w:sz w:val="22"/>
          <w:szCs w:val="20"/>
          <w:lang w:val="en-GB" w:eastAsia="zh-CN"/>
        </w:rPr>
        <w:t xml:space="preserve"> </w:t>
      </w:r>
      <w:r w:rsidR="00253D58">
        <w:rPr>
          <w:rFonts w:cs="Arial"/>
          <w:sz w:val="22"/>
          <w:szCs w:val="20"/>
          <w:lang w:val="en-GB" w:eastAsia="zh-CN"/>
        </w:rPr>
        <w:t xml:space="preserve">(B) </w:t>
      </w:r>
      <w:r>
        <w:rPr>
          <w:rFonts w:cs="Arial"/>
          <w:sz w:val="22"/>
          <w:szCs w:val="20"/>
          <w:lang w:val="en-GB" w:eastAsia="zh-CN"/>
        </w:rPr>
        <w:t xml:space="preserve">in </w:t>
      </w:r>
      <w:proofErr w:type="spellStart"/>
      <w:r>
        <w:rPr>
          <w:rFonts w:cs="Arial"/>
          <w:sz w:val="22"/>
          <w:szCs w:val="20"/>
          <w:lang w:val="en-GB" w:eastAsia="zh-CN"/>
        </w:rPr>
        <w:t>cyA</w:t>
      </w:r>
      <w:proofErr w:type="spellEnd"/>
      <w:r w:rsidR="00253D58">
        <w:rPr>
          <w:rFonts w:cs="Arial"/>
          <w:sz w:val="22"/>
          <w:szCs w:val="20"/>
          <w:lang w:val="en-GB" w:eastAsia="zh-CN"/>
        </w:rPr>
        <w:t>-</w:t>
      </w:r>
      <w:r>
        <w:rPr>
          <w:rFonts w:cs="Arial"/>
          <w:sz w:val="22"/>
          <w:szCs w:val="20"/>
          <w:lang w:val="en-GB" w:eastAsia="zh-CN"/>
        </w:rPr>
        <w:t xml:space="preserve"> and control vehicle-treated wild type embr</w:t>
      </w:r>
      <w:r w:rsidR="00253D58">
        <w:rPr>
          <w:rFonts w:cs="Arial"/>
          <w:sz w:val="22"/>
          <w:szCs w:val="20"/>
          <w:lang w:val="en-GB" w:eastAsia="zh-CN"/>
        </w:rPr>
        <w:t>yo</w:t>
      </w:r>
      <w:r>
        <w:rPr>
          <w:rFonts w:cs="Arial"/>
          <w:sz w:val="22"/>
          <w:szCs w:val="20"/>
          <w:lang w:val="en-GB" w:eastAsia="zh-CN"/>
        </w:rPr>
        <w:t xml:space="preserve">s at </w:t>
      </w:r>
      <w:r w:rsidR="00253D58">
        <w:rPr>
          <w:rFonts w:cs="Arial"/>
          <w:sz w:val="22"/>
          <w:szCs w:val="20"/>
          <w:lang w:val="en-GB" w:eastAsia="zh-CN"/>
        </w:rPr>
        <w:t>80% epiboly and 5 ss</w:t>
      </w:r>
      <w:r>
        <w:rPr>
          <w:rFonts w:cs="Arial"/>
          <w:sz w:val="22"/>
          <w:szCs w:val="20"/>
          <w:lang w:val="en-GB" w:eastAsia="zh-CN"/>
        </w:rPr>
        <w:t xml:space="preserve"> developmental stages.  </w:t>
      </w:r>
      <w:r w:rsidR="00253D58">
        <w:rPr>
          <w:rFonts w:cs="Arial"/>
          <w:sz w:val="22"/>
          <w:szCs w:val="20"/>
          <w:lang w:val="en-GB" w:eastAsia="zh-CN"/>
        </w:rPr>
        <w:t>S</w:t>
      </w:r>
      <w:r w:rsidR="00253D58" w:rsidRPr="00E6172C">
        <w:rPr>
          <w:rFonts w:cs="Arial"/>
          <w:sz w:val="22"/>
          <w:szCs w:val="20"/>
          <w:lang w:val="en-GB"/>
        </w:rPr>
        <w:t>ingle embryos are shown from dorsal</w:t>
      </w:r>
      <w:r w:rsidR="00253D58">
        <w:rPr>
          <w:rFonts w:cs="Arial"/>
          <w:sz w:val="22"/>
          <w:szCs w:val="20"/>
          <w:lang w:val="en-GB"/>
        </w:rPr>
        <w:t xml:space="preserve"> (80% and 5ss) </w:t>
      </w:r>
      <w:r w:rsidR="00253D58" w:rsidRPr="00E6172C">
        <w:rPr>
          <w:rFonts w:cs="Arial"/>
          <w:sz w:val="22"/>
          <w:szCs w:val="20"/>
          <w:lang w:val="en-GB"/>
        </w:rPr>
        <w:t>and ve</w:t>
      </w:r>
      <w:r w:rsidR="00253D58">
        <w:rPr>
          <w:rFonts w:cs="Arial"/>
          <w:sz w:val="22"/>
          <w:szCs w:val="20"/>
          <w:lang w:val="en-GB"/>
        </w:rPr>
        <w:t>get</w:t>
      </w:r>
      <w:r w:rsidR="00253D58" w:rsidRPr="00E6172C">
        <w:rPr>
          <w:rFonts w:cs="Arial"/>
          <w:sz w:val="22"/>
          <w:szCs w:val="20"/>
          <w:lang w:val="en-GB"/>
        </w:rPr>
        <w:t xml:space="preserve">al </w:t>
      </w:r>
      <w:r w:rsidR="00253D58">
        <w:rPr>
          <w:rFonts w:cs="Arial"/>
          <w:sz w:val="22"/>
          <w:szCs w:val="20"/>
          <w:lang w:val="en-GB"/>
        </w:rPr>
        <w:t xml:space="preserve">(80%) </w:t>
      </w:r>
      <w:r w:rsidR="00253D58" w:rsidRPr="00E6172C">
        <w:rPr>
          <w:rFonts w:cs="Arial"/>
          <w:sz w:val="22"/>
          <w:szCs w:val="20"/>
          <w:lang w:val="en-GB"/>
        </w:rPr>
        <w:t xml:space="preserve">views. </w:t>
      </w:r>
      <w:r w:rsidR="00253D58">
        <w:rPr>
          <w:rFonts w:cs="Arial"/>
          <w:sz w:val="22"/>
          <w:szCs w:val="20"/>
          <w:lang w:val="en-GB"/>
        </w:rPr>
        <w:t xml:space="preserve"> </w:t>
      </w:r>
      <w:r w:rsidRPr="00E6172C">
        <w:rPr>
          <w:rFonts w:cs="Arial"/>
          <w:sz w:val="22"/>
          <w:szCs w:val="20"/>
          <w:lang w:val="en-GB"/>
        </w:rPr>
        <w:t xml:space="preserve">Adaxial </w:t>
      </w:r>
      <w:r>
        <w:rPr>
          <w:rFonts w:cs="Arial"/>
          <w:i/>
          <w:sz w:val="22"/>
          <w:szCs w:val="20"/>
          <w:lang w:val="en-GB"/>
        </w:rPr>
        <w:t>tbx16</w:t>
      </w:r>
      <w:r w:rsidRPr="00E6172C">
        <w:rPr>
          <w:rFonts w:cs="Arial"/>
          <w:sz w:val="22"/>
          <w:szCs w:val="20"/>
          <w:lang w:val="en-GB"/>
        </w:rPr>
        <w:t xml:space="preserve"> mRNA </w:t>
      </w:r>
      <w:r w:rsidR="00253D58">
        <w:rPr>
          <w:rFonts w:cs="Arial"/>
          <w:sz w:val="22"/>
          <w:szCs w:val="20"/>
          <w:lang w:val="en-GB"/>
        </w:rPr>
        <w:t xml:space="preserve">is unaffected </w:t>
      </w:r>
      <w:r w:rsidR="00F23107">
        <w:rPr>
          <w:rFonts w:cs="Arial"/>
          <w:sz w:val="22"/>
          <w:szCs w:val="20"/>
          <w:lang w:val="en-GB"/>
        </w:rPr>
        <w:t xml:space="preserve">by </w:t>
      </w:r>
      <w:proofErr w:type="spellStart"/>
      <w:r w:rsidR="00F23107">
        <w:rPr>
          <w:rFonts w:cs="Arial"/>
          <w:sz w:val="22"/>
          <w:szCs w:val="20"/>
          <w:lang w:val="en-GB"/>
        </w:rPr>
        <w:t>cyA</w:t>
      </w:r>
      <w:proofErr w:type="spellEnd"/>
      <w:r w:rsidR="00F23107">
        <w:rPr>
          <w:rFonts w:cs="Arial"/>
          <w:sz w:val="22"/>
          <w:szCs w:val="20"/>
          <w:lang w:val="en-GB"/>
        </w:rPr>
        <w:t xml:space="preserve"> treatment</w:t>
      </w:r>
      <w:r w:rsidR="00F23107" w:rsidRPr="00E6172C">
        <w:rPr>
          <w:rFonts w:cs="Arial"/>
          <w:sz w:val="22"/>
          <w:szCs w:val="20"/>
          <w:lang w:val="en-GB"/>
        </w:rPr>
        <w:t xml:space="preserve"> </w:t>
      </w:r>
      <w:r w:rsidR="00253D58">
        <w:rPr>
          <w:rFonts w:cs="Arial"/>
          <w:sz w:val="22"/>
          <w:szCs w:val="20"/>
          <w:lang w:val="en-GB"/>
        </w:rPr>
        <w:t>as cells leave the germ ring/tailbud</w:t>
      </w:r>
      <w:r w:rsidR="009664A5">
        <w:rPr>
          <w:rFonts w:cs="Arial"/>
          <w:sz w:val="22"/>
          <w:szCs w:val="20"/>
          <w:lang w:val="en-GB"/>
        </w:rPr>
        <w:t xml:space="preserve"> (white line</w:t>
      </w:r>
      <w:proofErr w:type="gramStart"/>
      <w:r w:rsidR="009664A5">
        <w:rPr>
          <w:rFonts w:cs="Arial"/>
          <w:sz w:val="22"/>
          <w:szCs w:val="20"/>
          <w:lang w:val="en-GB"/>
        </w:rPr>
        <w:t>)</w:t>
      </w:r>
      <w:r w:rsidR="00253D58">
        <w:rPr>
          <w:rFonts w:cs="Arial"/>
          <w:sz w:val="22"/>
          <w:szCs w:val="20"/>
          <w:lang w:val="en-GB"/>
        </w:rPr>
        <w:t>, but</w:t>
      </w:r>
      <w:proofErr w:type="gramEnd"/>
      <w:r w:rsidR="00253D58">
        <w:rPr>
          <w:rFonts w:cs="Arial"/>
          <w:sz w:val="22"/>
          <w:szCs w:val="20"/>
          <w:lang w:val="en-GB"/>
        </w:rPr>
        <w:t xml:space="preserve"> is</w:t>
      </w:r>
      <w:r>
        <w:rPr>
          <w:rFonts w:cs="Arial"/>
          <w:sz w:val="22"/>
          <w:szCs w:val="20"/>
          <w:lang w:val="en-GB"/>
        </w:rPr>
        <w:t xml:space="preserve"> diminished</w:t>
      </w:r>
      <w:r w:rsidR="00253D58">
        <w:rPr>
          <w:rFonts w:cs="Arial"/>
          <w:sz w:val="22"/>
          <w:szCs w:val="20"/>
          <w:lang w:val="en-GB"/>
        </w:rPr>
        <w:t xml:space="preserve"> in anterior PSM </w:t>
      </w:r>
      <w:r w:rsidRPr="00E6172C">
        <w:rPr>
          <w:rFonts w:cs="Arial"/>
          <w:sz w:val="22"/>
          <w:szCs w:val="20"/>
          <w:lang w:val="en-GB"/>
        </w:rPr>
        <w:t xml:space="preserve">(arrowheads). </w:t>
      </w:r>
      <w:r w:rsidR="00253D58">
        <w:rPr>
          <w:rFonts w:cs="Arial"/>
          <w:sz w:val="22"/>
          <w:szCs w:val="20"/>
          <w:lang w:val="en-GB"/>
        </w:rPr>
        <w:t xml:space="preserve"> </w:t>
      </w:r>
      <w:r w:rsidRPr="00E6172C">
        <w:rPr>
          <w:rFonts w:cs="Arial"/>
          <w:sz w:val="22"/>
          <w:szCs w:val="20"/>
          <w:lang w:val="en-GB" w:eastAsia="zh-CN"/>
        </w:rPr>
        <w:t xml:space="preserve">Bar: </w:t>
      </w:r>
      <w:r>
        <w:rPr>
          <w:rFonts w:cs="Arial"/>
          <w:sz w:val="22"/>
          <w:szCs w:val="20"/>
          <w:lang w:val="en-GB" w:eastAsia="zh-CN"/>
        </w:rPr>
        <w:t>2</w:t>
      </w:r>
      <w:r w:rsidRPr="00E6172C">
        <w:rPr>
          <w:rFonts w:cs="Arial"/>
          <w:sz w:val="22"/>
          <w:szCs w:val="20"/>
          <w:lang w:val="en-GB" w:eastAsia="zh-CN"/>
        </w:rPr>
        <w:t>00 µm.</w:t>
      </w:r>
    </w:p>
    <w:p w14:paraId="142A7965" w14:textId="77777777" w:rsidR="003F1F81" w:rsidRDefault="003F1F81" w:rsidP="003F1F81">
      <w:pPr>
        <w:widowControl w:val="0"/>
        <w:autoSpaceDE w:val="0"/>
        <w:autoSpaceDN w:val="0"/>
        <w:adjustRightInd w:val="0"/>
        <w:spacing w:line="360" w:lineRule="auto"/>
        <w:jc w:val="both"/>
        <w:rPr>
          <w:rFonts w:cs="Arial"/>
          <w:sz w:val="22"/>
          <w:szCs w:val="20"/>
          <w:lang w:val="en-GB" w:eastAsia="zh-CN"/>
        </w:rPr>
      </w:pPr>
    </w:p>
    <w:p w14:paraId="12C2562F" w14:textId="5A4C6653" w:rsidR="00D904B8" w:rsidRPr="00E6172C" w:rsidRDefault="00D904B8" w:rsidP="003F1F81">
      <w:pPr>
        <w:widowControl w:val="0"/>
        <w:autoSpaceDE w:val="0"/>
        <w:autoSpaceDN w:val="0"/>
        <w:adjustRightInd w:val="0"/>
        <w:spacing w:line="360" w:lineRule="auto"/>
        <w:jc w:val="both"/>
        <w:rPr>
          <w:rFonts w:cs="Arial"/>
          <w:b/>
          <w:sz w:val="22"/>
          <w:szCs w:val="20"/>
          <w:lang w:val="en-GB" w:eastAsia="zh-CN"/>
        </w:rPr>
      </w:pPr>
      <w:r w:rsidRPr="00E6172C">
        <w:rPr>
          <w:rFonts w:cs="Arial"/>
          <w:b/>
          <w:sz w:val="22"/>
          <w:szCs w:val="20"/>
          <w:lang w:val="en-GB" w:eastAsia="zh-CN"/>
        </w:rPr>
        <w:t xml:space="preserve">Fig. </w:t>
      </w:r>
      <w:r w:rsidR="003F1F81" w:rsidRPr="00E6172C">
        <w:rPr>
          <w:rFonts w:cs="Arial"/>
          <w:b/>
          <w:sz w:val="22"/>
          <w:szCs w:val="20"/>
          <w:lang w:val="en-GB" w:eastAsia="zh-CN"/>
        </w:rPr>
        <w:t>S</w:t>
      </w:r>
      <w:r w:rsidR="003F1F81">
        <w:rPr>
          <w:rFonts w:cs="Arial"/>
          <w:b/>
          <w:sz w:val="22"/>
          <w:szCs w:val="20"/>
          <w:lang w:val="en-GB" w:eastAsia="zh-CN"/>
        </w:rPr>
        <w:t>5</w:t>
      </w:r>
      <w:r w:rsidRPr="00E6172C">
        <w:rPr>
          <w:rFonts w:cs="Arial"/>
          <w:b/>
          <w:sz w:val="22"/>
          <w:szCs w:val="20"/>
          <w:lang w:val="en-GB" w:eastAsia="zh-CN"/>
        </w:rPr>
        <w:t xml:space="preserve">. </w:t>
      </w:r>
      <w:proofErr w:type="spellStart"/>
      <w:r w:rsidR="005B572E" w:rsidRPr="00E6172C">
        <w:rPr>
          <w:rFonts w:cs="Arial"/>
          <w:b/>
          <w:i/>
          <w:sz w:val="22"/>
          <w:szCs w:val="20"/>
          <w:lang w:val="en-GB" w:eastAsia="zh-CN"/>
        </w:rPr>
        <w:t>Ap</w:t>
      </w:r>
      <w:r w:rsidR="00930FF5" w:rsidRPr="00E6172C">
        <w:rPr>
          <w:rFonts w:cs="Arial"/>
          <w:b/>
          <w:i/>
          <w:sz w:val="22"/>
          <w:szCs w:val="20"/>
          <w:lang w:val="en-GB" w:eastAsia="zh-CN"/>
        </w:rPr>
        <w:t>lnr</w:t>
      </w:r>
      <w:r w:rsidR="005B572E" w:rsidRPr="00E6172C">
        <w:rPr>
          <w:rFonts w:cs="Arial"/>
          <w:b/>
          <w:i/>
          <w:sz w:val="22"/>
          <w:szCs w:val="20"/>
          <w:lang w:val="en-GB" w:eastAsia="zh-CN"/>
        </w:rPr>
        <w:t>b</w:t>
      </w:r>
      <w:proofErr w:type="spellEnd"/>
      <w:r w:rsidR="005B572E" w:rsidRPr="00E6172C">
        <w:rPr>
          <w:rFonts w:cs="Arial"/>
          <w:b/>
          <w:sz w:val="22"/>
          <w:szCs w:val="20"/>
          <w:lang w:val="en-GB" w:eastAsia="zh-CN"/>
        </w:rPr>
        <w:t xml:space="preserve"> mRNA changes in Tbx mutants.</w:t>
      </w:r>
    </w:p>
    <w:p w14:paraId="5899B0C0" w14:textId="245CD391" w:rsidR="003B7E49" w:rsidRPr="00E6172C" w:rsidRDefault="005B572E" w:rsidP="00CB3555">
      <w:pPr>
        <w:widowControl w:val="0"/>
        <w:autoSpaceDE w:val="0"/>
        <w:autoSpaceDN w:val="0"/>
        <w:adjustRightInd w:val="0"/>
        <w:spacing w:line="360" w:lineRule="auto"/>
        <w:jc w:val="both"/>
        <w:rPr>
          <w:rFonts w:cs="Arial"/>
          <w:sz w:val="22"/>
          <w:szCs w:val="20"/>
          <w:lang w:val="en-GB"/>
        </w:rPr>
      </w:pPr>
      <w:r w:rsidRPr="00E6172C">
        <w:rPr>
          <w:rFonts w:cs="Arial"/>
          <w:sz w:val="22"/>
          <w:szCs w:val="20"/>
          <w:lang w:val="en-GB"/>
        </w:rPr>
        <w:t>In situ mRNA hybridization for</w:t>
      </w:r>
      <w:r w:rsidRPr="00E6172C">
        <w:rPr>
          <w:rFonts w:cs="Arial"/>
          <w:sz w:val="22"/>
          <w:szCs w:val="20"/>
          <w:lang w:val="en-GB" w:eastAsia="zh-CN"/>
        </w:rPr>
        <w:t xml:space="preserve"> </w:t>
      </w:r>
      <w:proofErr w:type="spellStart"/>
      <w:r w:rsidRPr="00E6172C">
        <w:rPr>
          <w:rFonts w:cs="Arial"/>
          <w:i/>
          <w:sz w:val="22"/>
          <w:szCs w:val="20"/>
          <w:lang w:val="en-GB" w:eastAsia="zh-CN"/>
        </w:rPr>
        <w:t>aplnrb</w:t>
      </w:r>
      <w:proofErr w:type="spellEnd"/>
      <w:r w:rsidRPr="00E6172C">
        <w:rPr>
          <w:rFonts w:cs="Arial"/>
          <w:i/>
          <w:sz w:val="22"/>
          <w:szCs w:val="20"/>
          <w:lang w:val="en-GB" w:eastAsia="zh-CN"/>
        </w:rPr>
        <w:t xml:space="preserve"> </w:t>
      </w:r>
      <w:r w:rsidRPr="00E6172C">
        <w:rPr>
          <w:rFonts w:cs="Arial"/>
          <w:sz w:val="22"/>
          <w:szCs w:val="20"/>
          <w:lang w:val="en-GB" w:eastAsia="zh-CN"/>
        </w:rPr>
        <w:t xml:space="preserve">in wild type sibling and </w:t>
      </w:r>
      <w:r w:rsidRPr="00E6172C">
        <w:rPr>
          <w:rFonts w:cs="Arial"/>
          <w:i/>
          <w:sz w:val="22"/>
          <w:szCs w:val="20"/>
          <w:lang w:val="en-GB" w:eastAsia="zh-CN"/>
        </w:rPr>
        <w:t>tbx16</w:t>
      </w:r>
      <w:r w:rsidRPr="00E6172C">
        <w:rPr>
          <w:rFonts w:cs="Arial"/>
          <w:sz w:val="22"/>
          <w:szCs w:val="20"/>
          <w:lang w:val="en-GB" w:eastAsia="zh-CN"/>
        </w:rPr>
        <w:t xml:space="preserve"> mutant and </w:t>
      </w:r>
      <w:proofErr w:type="spellStart"/>
      <w:r w:rsidRPr="00E6172C">
        <w:rPr>
          <w:rFonts w:cs="Arial"/>
          <w:i/>
          <w:sz w:val="22"/>
          <w:szCs w:val="20"/>
          <w:lang w:val="en-GB" w:eastAsia="zh-CN"/>
        </w:rPr>
        <w:t>tbxta</w:t>
      </w:r>
      <w:proofErr w:type="spellEnd"/>
      <w:r w:rsidRPr="00E6172C">
        <w:rPr>
          <w:rFonts w:cs="Arial"/>
          <w:sz w:val="22"/>
          <w:szCs w:val="20"/>
          <w:lang w:val="en-GB" w:eastAsia="zh-CN"/>
        </w:rPr>
        <w:t xml:space="preserve"> mutant  embryos at</w:t>
      </w:r>
      <w:r w:rsidRPr="00E6172C">
        <w:rPr>
          <w:rFonts w:cs="Arial"/>
          <w:sz w:val="22"/>
          <w:szCs w:val="20"/>
          <w:lang w:val="en-GB"/>
        </w:rPr>
        <w:t xml:space="preserve"> 80% epiboly. Single embryos are shown from dorsal, left lateral and ventral views. </w:t>
      </w:r>
      <w:r w:rsidR="00896783" w:rsidRPr="00E6172C">
        <w:rPr>
          <w:rFonts w:cs="Arial"/>
          <w:sz w:val="22"/>
          <w:szCs w:val="20"/>
          <w:lang w:val="en-GB"/>
        </w:rPr>
        <w:t xml:space="preserve">Labelling (brackets) is in a band of anterior mesoderm. </w:t>
      </w:r>
      <w:r w:rsidRPr="00E6172C">
        <w:rPr>
          <w:rFonts w:cs="Arial"/>
          <w:sz w:val="22"/>
          <w:szCs w:val="20"/>
          <w:lang w:val="en-GB"/>
        </w:rPr>
        <w:t>Note the unlabel</w:t>
      </w:r>
      <w:r w:rsidR="00896783" w:rsidRPr="00E6172C">
        <w:rPr>
          <w:rFonts w:cs="Arial"/>
          <w:sz w:val="22"/>
          <w:szCs w:val="20"/>
          <w:lang w:val="en-GB"/>
        </w:rPr>
        <w:t>l</w:t>
      </w:r>
      <w:r w:rsidRPr="00E6172C">
        <w:rPr>
          <w:rFonts w:cs="Arial"/>
          <w:sz w:val="22"/>
          <w:szCs w:val="20"/>
          <w:lang w:val="en-GB"/>
        </w:rPr>
        <w:t xml:space="preserve">ed region in wild type and </w:t>
      </w:r>
      <w:proofErr w:type="spellStart"/>
      <w:r w:rsidRPr="00E6172C">
        <w:rPr>
          <w:rFonts w:cs="Arial"/>
          <w:i/>
          <w:sz w:val="22"/>
          <w:szCs w:val="20"/>
          <w:lang w:val="en-GB"/>
        </w:rPr>
        <w:t>tbxta</w:t>
      </w:r>
      <w:proofErr w:type="spellEnd"/>
      <w:r w:rsidRPr="00E6172C">
        <w:rPr>
          <w:rFonts w:cs="Arial"/>
          <w:sz w:val="22"/>
          <w:szCs w:val="20"/>
          <w:lang w:val="en-GB"/>
        </w:rPr>
        <w:t xml:space="preserve"> mutant that is missing in </w:t>
      </w:r>
      <w:r w:rsidRPr="00E6172C">
        <w:rPr>
          <w:rFonts w:cs="Arial"/>
          <w:i/>
          <w:sz w:val="22"/>
          <w:szCs w:val="20"/>
          <w:lang w:val="en-GB"/>
        </w:rPr>
        <w:t>tbx16</w:t>
      </w:r>
      <w:r w:rsidRPr="00E6172C">
        <w:rPr>
          <w:rFonts w:cs="Arial"/>
          <w:sz w:val="22"/>
          <w:szCs w:val="20"/>
          <w:lang w:val="en-GB"/>
        </w:rPr>
        <w:t xml:space="preserve"> mutant (white dashes).  Adaxial </w:t>
      </w:r>
      <w:proofErr w:type="spellStart"/>
      <w:r w:rsidRPr="00E6172C">
        <w:rPr>
          <w:rFonts w:cs="Arial"/>
          <w:i/>
          <w:sz w:val="22"/>
          <w:szCs w:val="20"/>
          <w:lang w:val="en-GB"/>
        </w:rPr>
        <w:t>aplnrb</w:t>
      </w:r>
      <w:proofErr w:type="spellEnd"/>
      <w:r w:rsidRPr="00E6172C">
        <w:rPr>
          <w:rFonts w:cs="Arial"/>
          <w:sz w:val="22"/>
          <w:szCs w:val="20"/>
          <w:lang w:val="en-GB"/>
        </w:rPr>
        <w:t xml:space="preserve"> mRNA up-regulation (arrowheads) is lacking in mutants.</w:t>
      </w:r>
      <w:r w:rsidR="00896783" w:rsidRPr="00E6172C">
        <w:rPr>
          <w:rFonts w:cs="Arial"/>
          <w:sz w:val="22"/>
          <w:szCs w:val="20"/>
          <w:lang w:val="en-GB"/>
        </w:rPr>
        <w:t xml:space="preserve"> </w:t>
      </w:r>
    </w:p>
    <w:p w14:paraId="12D433FA" w14:textId="77777777" w:rsidR="00C32E33" w:rsidRPr="00E6172C" w:rsidRDefault="00C32E33" w:rsidP="003C6D29">
      <w:pPr>
        <w:widowControl w:val="0"/>
        <w:autoSpaceDE w:val="0"/>
        <w:autoSpaceDN w:val="0"/>
        <w:adjustRightInd w:val="0"/>
        <w:spacing w:line="360" w:lineRule="auto"/>
        <w:jc w:val="both"/>
        <w:rPr>
          <w:rFonts w:cs="Arial"/>
          <w:sz w:val="22"/>
          <w:szCs w:val="20"/>
          <w:lang w:val="en-GB"/>
        </w:rPr>
      </w:pPr>
    </w:p>
    <w:p w14:paraId="7B856332" w14:textId="3FFE6E8C" w:rsidR="0007315F" w:rsidRPr="00E6172C" w:rsidRDefault="003C6D29" w:rsidP="0007315F">
      <w:pPr>
        <w:widowControl w:val="0"/>
        <w:autoSpaceDE w:val="0"/>
        <w:autoSpaceDN w:val="0"/>
        <w:adjustRightInd w:val="0"/>
        <w:spacing w:line="360" w:lineRule="auto"/>
        <w:jc w:val="both"/>
        <w:rPr>
          <w:rFonts w:cs="Arial"/>
          <w:b/>
          <w:sz w:val="22"/>
          <w:szCs w:val="20"/>
          <w:lang w:val="en-GB" w:eastAsia="zh-CN"/>
        </w:rPr>
      </w:pPr>
      <w:r w:rsidRPr="00E6172C">
        <w:rPr>
          <w:rFonts w:cs="Arial"/>
          <w:b/>
          <w:sz w:val="22"/>
          <w:szCs w:val="20"/>
          <w:lang w:val="en-GB" w:eastAsia="zh-CN"/>
        </w:rPr>
        <w:t xml:space="preserve">Fig. </w:t>
      </w:r>
      <w:r w:rsidR="003F1F81" w:rsidRPr="00E6172C">
        <w:rPr>
          <w:rFonts w:cs="Arial"/>
          <w:b/>
          <w:sz w:val="22"/>
          <w:szCs w:val="20"/>
          <w:lang w:val="en-GB" w:eastAsia="zh-CN"/>
        </w:rPr>
        <w:t>S</w:t>
      </w:r>
      <w:r w:rsidR="003F1F81">
        <w:rPr>
          <w:rFonts w:cs="Arial"/>
          <w:b/>
          <w:sz w:val="22"/>
          <w:szCs w:val="20"/>
          <w:lang w:val="en-GB" w:eastAsia="zh-CN"/>
        </w:rPr>
        <w:t>6</w:t>
      </w:r>
      <w:r w:rsidRPr="00E6172C">
        <w:rPr>
          <w:rFonts w:cs="Arial"/>
          <w:b/>
          <w:sz w:val="22"/>
          <w:szCs w:val="20"/>
          <w:lang w:val="en-GB" w:eastAsia="zh-CN"/>
        </w:rPr>
        <w:t xml:space="preserve">. </w:t>
      </w:r>
      <w:proofErr w:type="spellStart"/>
      <w:r w:rsidR="0007315F" w:rsidRPr="00E6172C">
        <w:rPr>
          <w:rFonts w:cs="Arial"/>
          <w:b/>
          <w:sz w:val="22"/>
          <w:szCs w:val="20"/>
          <w:lang w:val="en-GB" w:eastAsia="zh-CN"/>
        </w:rPr>
        <w:t>ChIP-seq</w:t>
      </w:r>
      <w:proofErr w:type="spellEnd"/>
      <w:r w:rsidR="0007315F" w:rsidRPr="00E6172C">
        <w:rPr>
          <w:rFonts w:cs="Arial"/>
          <w:b/>
          <w:sz w:val="22"/>
          <w:szCs w:val="20"/>
          <w:lang w:val="en-GB" w:eastAsia="zh-CN"/>
        </w:rPr>
        <w:t xml:space="preserve"> analysis of </w:t>
      </w:r>
      <w:proofErr w:type="spellStart"/>
      <w:r w:rsidR="0007315F" w:rsidRPr="00E6172C">
        <w:rPr>
          <w:rFonts w:cs="Arial"/>
          <w:b/>
          <w:i/>
          <w:iCs/>
          <w:sz w:val="22"/>
          <w:szCs w:val="20"/>
          <w:lang w:val="en-GB" w:eastAsia="zh-CN"/>
        </w:rPr>
        <w:t>myod</w:t>
      </w:r>
      <w:proofErr w:type="spellEnd"/>
      <w:r w:rsidR="0007315F" w:rsidRPr="00E6172C">
        <w:rPr>
          <w:rFonts w:cs="Arial"/>
          <w:b/>
          <w:sz w:val="22"/>
          <w:szCs w:val="20"/>
          <w:lang w:val="en-GB" w:eastAsia="zh-CN"/>
        </w:rPr>
        <w:t xml:space="preserve"> locus.</w:t>
      </w:r>
    </w:p>
    <w:p w14:paraId="2887F516" w14:textId="3BF46EF3" w:rsidR="0007315F" w:rsidRPr="00E6172C" w:rsidRDefault="0007315F" w:rsidP="00CB3555">
      <w:pPr>
        <w:widowControl w:val="0"/>
        <w:autoSpaceDE w:val="0"/>
        <w:autoSpaceDN w:val="0"/>
        <w:adjustRightInd w:val="0"/>
        <w:spacing w:line="360" w:lineRule="auto"/>
        <w:jc w:val="both"/>
        <w:rPr>
          <w:rFonts w:cs="Arial"/>
          <w:sz w:val="22"/>
          <w:szCs w:val="20"/>
          <w:lang w:val="en-GB"/>
        </w:rPr>
      </w:pPr>
      <w:proofErr w:type="spellStart"/>
      <w:r w:rsidRPr="00E6172C">
        <w:rPr>
          <w:rFonts w:cs="Arial"/>
          <w:lang w:val="en-GB" w:eastAsia="zh-CN"/>
        </w:rPr>
        <w:t>ChIP-seq</w:t>
      </w:r>
      <w:proofErr w:type="spellEnd"/>
      <w:r w:rsidRPr="00E6172C">
        <w:rPr>
          <w:rFonts w:cs="Arial"/>
          <w:lang w:val="en-GB" w:eastAsia="zh-CN"/>
        </w:rPr>
        <w:t xml:space="preserve"> on wt embryos at 75-85% epiboly indicates endogenous Tbx16 and </w:t>
      </w:r>
      <w:proofErr w:type="spellStart"/>
      <w:r w:rsidRPr="00E6172C">
        <w:rPr>
          <w:rFonts w:cs="Arial"/>
          <w:lang w:val="en-GB" w:eastAsia="zh-CN"/>
        </w:rPr>
        <w:t>Tbxta</w:t>
      </w:r>
      <w:proofErr w:type="spellEnd"/>
      <w:r w:rsidRPr="00E6172C">
        <w:rPr>
          <w:rFonts w:cs="Arial"/>
          <w:lang w:val="en-GB" w:eastAsia="zh-CN"/>
        </w:rPr>
        <w:t xml:space="preserve"> binding events within 75 kb flanking </w:t>
      </w:r>
      <w:proofErr w:type="spellStart"/>
      <w:r w:rsidRPr="00E6172C">
        <w:rPr>
          <w:rFonts w:cs="Arial"/>
          <w:i/>
          <w:lang w:val="en-GB" w:eastAsia="zh-CN"/>
        </w:rPr>
        <w:t>myod</w:t>
      </w:r>
      <w:proofErr w:type="spellEnd"/>
      <w:r w:rsidRPr="00E6172C">
        <w:rPr>
          <w:rFonts w:cs="Arial"/>
          <w:lang w:val="en-GB" w:eastAsia="zh-CN"/>
        </w:rPr>
        <w:t xml:space="preserve"> TSS. H3K4me3 marks TSSs; H3K4me1 marks enhancers; H3K27ac indicates active enhancers; RPM – </w:t>
      </w:r>
      <w:proofErr w:type="spellStart"/>
      <w:r w:rsidRPr="00E6172C">
        <w:rPr>
          <w:rFonts w:cs="Arial"/>
          <w:lang w:val="en-GB" w:eastAsia="zh-CN"/>
        </w:rPr>
        <w:t>ChIP-seq</w:t>
      </w:r>
      <w:proofErr w:type="spellEnd"/>
      <w:r w:rsidRPr="00E6172C">
        <w:rPr>
          <w:rFonts w:cs="Arial"/>
          <w:lang w:val="en-GB" w:eastAsia="zh-CN"/>
        </w:rPr>
        <w:t xml:space="preserve"> peaks height in reads per million </w:t>
      </w:r>
      <w:r w:rsidRPr="00E6172C">
        <w:rPr>
          <w:rFonts w:cs="Arial"/>
          <w:lang w:val="en-GB" w:eastAsia="zh-CN"/>
        </w:rPr>
        <w:lastRenderedPageBreak/>
        <w:t xml:space="preserve">reads.  </w:t>
      </w:r>
      <w:proofErr w:type="spellStart"/>
      <w:r w:rsidRPr="00E6172C">
        <w:rPr>
          <w:rFonts w:cs="Arial"/>
          <w:lang w:val="en-GB" w:eastAsia="zh-CN"/>
        </w:rPr>
        <w:t>Multiz</w:t>
      </w:r>
      <w:proofErr w:type="spellEnd"/>
      <w:r w:rsidRPr="00E6172C">
        <w:rPr>
          <w:rFonts w:cs="Arial"/>
          <w:lang w:val="en-GB" w:eastAsia="zh-CN"/>
        </w:rPr>
        <w:t xml:space="preserve"> Alignments &amp; Conservation from UCSC Genome Browser </w:t>
      </w:r>
      <w:r w:rsidRPr="00E6172C">
        <w:rPr>
          <w:rFonts w:cs="Arial"/>
          <w:lang w:val="en-GB" w:eastAsia="zh-CN"/>
        </w:rPr>
        <w:fldChar w:fldCharType="begin"/>
      </w:r>
      <w:r w:rsidR="00AD49EB" w:rsidRPr="00E6172C">
        <w:rPr>
          <w:rFonts w:cs="Arial"/>
          <w:lang w:val="en-GB" w:eastAsia="zh-CN"/>
        </w:rPr>
        <w:instrText xml:space="preserve"> ADDIN EN.CITE &lt;EndNote&gt;&lt;Cite&gt;&lt;Author&gt;Haeussler&lt;/Author&gt;&lt;Year&gt;2019&lt;/Year&gt;&lt;RecNum&gt;10448&lt;/RecNum&gt;&lt;DisplayText&gt;(Haeussler et al., 2019)&lt;/DisplayText&gt;&lt;record&gt;&lt;rec-number&gt;10448&lt;/rec-number&gt;&lt;foreign-keys&gt;&lt;key app="EN" db-id="22p5fpsx89st9pe99v5xs2x1d2dex5rwt590" timestamp="1547736322"&gt;10448&lt;/key&gt;&lt;/foreign-keys&gt;&lt;ref-type name="Journal Article"&gt;17&lt;/ref-type&gt;&lt;contributors&gt;&lt;authors&gt;&lt;author&gt;Haeussler, M.&lt;/author&gt;&lt;author&gt;Zweig, A. S.&lt;/author&gt;&lt;author&gt;Tyner, C.&lt;/author&gt;&lt;author&gt;Speir, M. L.&lt;/author&gt;&lt;author&gt;Rosenbloom, K. R.&lt;/author&gt;&lt;author&gt;Raney, B. J.&lt;/author&gt;&lt;author&gt;Lee, C. M.&lt;/author&gt;&lt;author&gt;Lee, B. T.&lt;/author&gt;&lt;author&gt;Hinrichs, A. S.&lt;/author&gt;&lt;author&gt;Gonzalez, J. N.&lt;/author&gt;&lt;author&gt;Gibson, D.&lt;/author&gt;&lt;author&gt;Diekhans, M.&lt;/author&gt;&lt;author&gt;Clawson, H.&lt;/author&gt;&lt;author&gt;Casper, J.&lt;/author&gt;&lt;author&gt;Barber, G. P.&lt;/author&gt;&lt;author&gt;Haussler, D.&lt;/author&gt;&lt;author&gt;Kuhn, R. M.&lt;/author&gt;&lt;author&gt;Kent, W. J.&lt;/author&gt;&lt;/authors&gt;&lt;/contributors&gt;&lt;auth-address&gt;Genomics Institute, University of California Santa Cruz, Santa Cruz, CA 95064, USA.&amp;#xD;Howard Hughes Medical Institute, University of California Santa Cruz, Santa Cruz, CA 95064, USA.&lt;/auth-address&gt;&lt;titles&gt;&lt;title&gt;The UCSC Genome Browser database: 2019 update&lt;/title&gt;&lt;secondary-title&gt;Nucleic Acids Res&lt;/secondary-title&gt;&lt;/titles&gt;&lt;periodical&gt;&lt;full-title&gt;Nucleic Acids Res&lt;/full-title&gt;&lt;/periodical&gt;&lt;pages&gt;D853-D858&lt;/pages&gt;&lt;volume&gt;47&lt;/volume&gt;&lt;number&gt;D1&lt;/number&gt;&lt;dates&gt;&lt;year&gt;2019&lt;/year&gt;&lt;pub-dates&gt;&lt;date&gt;Jan 8&lt;/date&gt;&lt;/pub-dates&gt;&lt;/dates&gt;&lt;isbn&gt;1362-4962 (Electronic)&amp;#xD;0305-1048 (Linking)&lt;/isbn&gt;&lt;accession-num&gt;30407534&lt;/accession-num&gt;&lt;urls&gt;&lt;related-urls&gt;&lt;url&gt;https://www.ncbi.nlm.nih.gov/pubmed/30407534&lt;/url&gt;&lt;/related-urls&gt;&lt;/urls&gt;&lt;custom2&gt;PMC6323953&lt;/custom2&gt;&lt;electronic-resource-num&gt;10.1093/nar/gky1095&lt;/electronic-resource-num&gt;&lt;/record&gt;&lt;/Cite&gt;&lt;/EndNote&gt;</w:instrText>
      </w:r>
      <w:r w:rsidRPr="00E6172C">
        <w:rPr>
          <w:rFonts w:cs="Arial"/>
          <w:lang w:val="en-GB" w:eastAsia="zh-CN"/>
        </w:rPr>
        <w:fldChar w:fldCharType="separate"/>
      </w:r>
      <w:r w:rsidRPr="00E6172C">
        <w:rPr>
          <w:rFonts w:cs="Arial"/>
          <w:noProof/>
          <w:lang w:val="en-GB" w:eastAsia="zh-CN"/>
        </w:rPr>
        <w:t>(Haeussler et al., 2019)</w:t>
      </w:r>
      <w:r w:rsidRPr="00E6172C">
        <w:rPr>
          <w:rFonts w:cs="Arial"/>
          <w:lang w:val="en-GB" w:eastAsia="zh-CN"/>
        </w:rPr>
        <w:fldChar w:fldCharType="end"/>
      </w:r>
      <w:r w:rsidRPr="00E6172C">
        <w:rPr>
          <w:rFonts w:cs="Arial"/>
          <w:lang w:val="en-GB" w:eastAsia="zh-CN"/>
        </w:rPr>
        <w:t xml:space="preserve"> are shown beneath. Purple boxes indicate significant Tbx binding for Tbx16 and </w:t>
      </w:r>
      <w:proofErr w:type="spellStart"/>
      <w:r w:rsidRPr="00E6172C">
        <w:rPr>
          <w:rFonts w:cs="Arial"/>
          <w:lang w:val="en-GB" w:eastAsia="zh-CN"/>
        </w:rPr>
        <w:t>Tbxta</w:t>
      </w:r>
      <w:proofErr w:type="spellEnd"/>
      <w:r w:rsidRPr="00E6172C">
        <w:rPr>
          <w:rFonts w:cs="Arial"/>
          <w:lang w:val="en-GB" w:eastAsia="zh-CN"/>
        </w:rPr>
        <w:t xml:space="preserve"> (DDE1) and </w:t>
      </w:r>
      <w:proofErr w:type="spellStart"/>
      <w:r w:rsidRPr="00E6172C">
        <w:rPr>
          <w:rFonts w:cs="Arial"/>
          <w:lang w:val="en-GB" w:eastAsia="zh-CN"/>
        </w:rPr>
        <w:t>Tbxta</w:t>
      </w:r>
      <w:proofErr w:type="spellEnd"/>
      <w:r w:rsidRPr="00E6172C">
        <w:rPr>
          <w:rFonts w:cs="Arial"/>
          <w:lang w:val="en-GB" w:eastAsia="zh-CN"/>
        </w:rPr>
        <w:t xml:space="preserve"> alone (DDE3).  </w:t>
      </w:r>
      <w:r w:rsidR="00DF2711" w:rsidRPr="00E6172C">
        <w:rPr>
          <w:rFonts w:cs="Arial"/>
          <w:lang w:val="en-GB" w:eastAsia="zh-CN"/>
        </w:rPr>
        <w:t xml:space="preserve">Cyan boxes indicate of Tbx sites mentioned in text.  </w:t>
      </w:r>
      <w:r w:rsidRPr="00E6172C">
        <w:rPr>
          <w:rFonts w:cs="Arial"/>
          <w:lang w:val="en-GB" w:eastAsia="zh-CN"/>
        </w:rPr>
        <w:t xml:space="preserve">Significant H3K4me1 marks are present at both DDE1 and DDE3, while only DDE3 has a significant H3K27ac mark.  </w:t>
      </w:r>
    </w:p>
    <w:p w14:paraId="6865AB2E" w14:textId="77777777" w:rsidR="005F0194" w:rsidRPr="00E6172C" w:rsidRDefault="005F0194" w:rsidP="003A1827">
      <w:pPr>
        <w:widowControl w:val="0"/>
        <w:autoSpaceDE w:val="0"/>
        <w:autoSpaceDN w:val="0"/>
        <w:adjustRightInd w:val="0"/>
        <w:spacing w:line="360" w:lineRule="auto"/>
        <w:jc w:val="both"/>
        <w:rPr>
          <w:rFonts w:cs="Arial"/>
          <w:sz w:val="22"/>
          <w:szCs w:val="20"/>
          <w:lang w:val="en-GB" w:eastAsia="zh-CN"/>
        </w:rPr>
      </w:pPr>
    </w:p>
    <w:p w14:paraId="1DBF351B" w14:textId="43287F34" w:rsidR="00C715CA" w:rsidRDefault="006B2A7A" w:rsidP="00CF3B8C">
      <w:pPr>
        <w:widowControl w:val="0"/>
        <w:autoSpaceDE w:val="0"/>
        <w:autoSpaceDN w:val="0"/>
        <w:adjustRightInd w:val="0"/>
        <w:spacing w:line="360" w:lineRule="auto"/>
        <w:jc w:val="both"/>
        <w:rPr>
          <w:b/>
          <w:bCs/>
          <w:sz w:val="22"/>
          <w:lang w:val="en-GB"/>
        </w:rPr>
      </w:pPr>
      <w:r w:rsidRPr="001C0667">
        <w:rPr>
          <w:b/>
          <w:bCs/>
          <w:sz w:val="22"/>
          <w:lang w:val="en-GB"/>
        </w:rPr>
        <w:t>Fig. S7.  Model</w:t>
      </w:r>
      <w:r w:rsidR="00CF3B8C">
        <w:rPr>
          <w:b/>
          <w:bCs/>
          <w:sz w:val="22"/>
          <w:lang w:val="en-GB"/>
        </w:rPr>
        <w:t xml:space="preserve"> illustrating the diminishing role of Fgf signalling in slow myogenesis from trunk to tail.</w:t>
      </w:r>
    </w:p>
    <w:p w14:paraId="03A4D3F2" w14:textId="1D56461F" w:rsidR="00CF3B8C" w:rsidRPr="00CF3B8C" w:rsidRDefault="00CF3B8C" w:rsidP="001C0667">
      <w:pPr>
        <w:widowControl w:val="0"/>
        <w:autoSpaceDE w:val="0"/>
        <w:autoSpaceDN w:val="0"/>
        <w:adjustRightInd w:val="0"/>
        <w:spacing w:line="360" w:lineRule="auto"/>
        <w:jc w:val="both"/>
        <w:rPr>
          <w:sz w:val="22"/>
          <w:lang w:val="en-GB"/>
        </w:rPr>
      </w:pPr>
      <w:r>
        <w:rPr>
          <w:sz w:val="22"/>
          <w:lang w:val="en-GB"/>
        </w:rPr>
        <w:t xml:space="preserve">Note that not all interactions in precursors of adaxial slow muscle cells are shown.  In particular, our data indicate that Fgf has effects on both the accumulation of Tbx mRNAs and subsequently on the activity of Tbx proteins.  Note </w:t>
      </w:r>
      <w:r w:rsidR="002B4CD4">
        <w:rPr>
          <w:sz w:val="22"/>
          <w:lang w:val="en-GB"/>
        </w:rPr>
        <w:t xml:space="preserve">also </w:t>
      </w:r>
      <w:r>
        <w:rPr>
          <w:sz w:val="22"/>
          <w:lang w:val="en-GB"/>
        </w:rPr>
        <w:t xml:space="preserve">that </w:t>
      </w:r>
      <w:r w:rsidR="002B4CD4">
        <w:rPr>
          <w:sz w:val="22"/>
          <w:lang w:val="en-GB"/>
        </w:rPr>
        <w:t xml:space="preserve">Fgf-dependent </w:t>
      </w:r>
      <w:r>
        <w:rPr>
          <w:sz w:val="22"/>
          <w:lang w:val="en-GB"/>
        </w:rPr>
        <w:t>Tbx16 regula</w:t>
      </w:r>
      <w:r w:rsidR="002B4CD4">
        <w:rPr>
          <w:sz w:val="22"/>
          <w:lang w:val="en-GB"/>
        </w:rPr>
        <w:t xml:space="preserve">tion of </w:t>
      </w:r>
      <w:r w:rsidRPr="001C0667">
        <w:rPr>
          <w:i/>
          <w:iCs/>
          <w:sz w:val="22"/>
          <w:lang w:val="en-GB"/>
        </w:rPr>
        <w:t>myf5</w:t>
      </w:r>
      <w:r>
        <w:rPr>
          <w:sz w:val="22"/>
          <w:lang w:val="en-GB"/>
        </w:rPr>
        <w:t xml:space="preserve"> mRNA accumulation</w:t>
      </w:r>
      <w:r w:rsidR="002B4CD4">
        <w:rPr>
          <w:sz w:val="22"/>
          <w:lang w:val="en-GB"/>
        </w:rPr>
        <w:t xml:space="preserve"> </w:t>
      </w:r>
      <w:r>
        <w:rPr>
          <w:sz w:val="22"/>
          <w:lang w:val="en-GB"/>
        </w:rPr>
        <w:t>in</w:t>
      </w:r>
      <w:r w:rsidR="002B4CD4">
        <w:rPr>
          <w:sz w:val="22"/>
          <w:lang w:val="en-GB"/>
        </w:rPr>
        <w:t xml:space="preserve"> paraxial precursors of</w:t>
      </w:r>
      <w:r>
        <w:rPr>
          <w:sz w:val="22"/>
          <w:lang w:val="en-GB"/>
        </w:rPr>
        <w:t xml:space="preserve"> fast m</w:t>
      </w:r>
      <w:r w:rsidR="002B4CD4">
        <w:rPr>
          <w:sz w:val="22"/>
          <w:lang w:val="en-GB"/>
        </w:rPr>
        <w:t>us</w:t>
      </w:r>
      <w:r>
        <w:rPr>
          <w:sz w:val="22"/>
          <w:lang w:val="en-GB"/>
        </w:rPr>
        <w:t xml:space="preserve">cle </w:t>
      </w:r>
      <w:r w:rsidR="002B4CD4">
        <w:rPr>
          <w:sz w:val="22"/>
          <w:lang w:val="en-GB"/>
        </w:rPr>
        <w:t>and dermomyotome is not illustrated</w:t>
      </w:r>
      <w:r>
        <w:rPr>
          <w:sz w:val="22"/>
          <w:lang w:val="en-GB"/>
        </w:rPr>
        <w:t>.</w:t>
      </w:r>
    </w:p>
    <w:sectPr w:rsidR="00CF3B8C" w:rsidRPr="00CF3B8C" w:rsidSect="001472C4">
      <w:headerReference w:type="default" r:id="rId15"/>
      <w:pgSz w:w="11900" w:h="16840"/>
      <w:pgMar w:top="1440" w:right="987" w:bottom="1440" w:left="1276" w:header="709" w:footer="709" w:gutter="0"/>
      <w:lnNumType w:countBy="1" w:restart="continuous"/>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0FBEFF" w14:textId="77777777" w:rsidR="002F3B9B" w:rsidRDefault="002F3B9B" w:rsidP="00C715CA">
      <w:r>
        <w:separator/>
      </w:r>
    </w:p>
  </w:endnote>
  <w:endnote w:type="continuationSeparator" w:id="0">
    <w:p w14:paraId="1673EC9E" w14:textId="77777777" w:rsidR="002F3B9B" w:rsidRDefault="002F3B9B" w:rsidP="00C715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0000000000000000000"/>
    <w:charset w:val="00"/>
    <w:family w:val="auto"/>
    <w:pitch w:val="variable"/>
    <w:sig w:usb0="00000003" w:usb1="00000000" w:usb2="00000000" w:usb3="00000000" w:csb0="00000007" w:csb1="00000000"/>
  </w:font>
  <w:font w:name="Lucida Grande">
    <w:panose1 w:val="020B0600040502020204"/>
    <w:charset w:val="00"/>
    <w:family w:val="swiss"/>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2583D1" w14:textId="77777777" w:rsidR="002F3B9B" w:rsidRDefault="002F3B9B" w:rsidP="00C715CA">
      <w:r>
        <w:separator/>
      </w:r>
    </w:p>
  </w:footnote>
  <w:footnote w:type="continuationSeparator" w:id="0">
    <w:p w14:paraId="64DA8EE4" w14:textId="77777777" w:rsidR="002F3B9B" w:rsidRDefault="002F3B9B" w:rsidP="00C715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C9B72" w14:textId="1EE3B605" w:rsidR="002F3B9B" w:rsidRDefault="002F3B9B" w:rsidP="004D59FB">
    <w:pPr>
      <w:pStyle w:val="Header"/>
      <w:tabs>
        <w:tab w:val="clear" w:pos="4153"/>
        <w:tab w:val="clear" w:pos="8306"/>
        <w:tab w:val="center" w:pos="4962"/>
        <w:tab w:val="right" w:pos="9639"/>
      </w:tabs>
      <w:jc w:val="left"/>
    </w:pPr>
    <w:r>
      <w:t>Osborn et al</w:t>
    </w:r>
    <w:r>
      <w:tab/>
    </w:r>
    <w:r>
      <w:fldChar w:fldCharType="begin"/>
    </w:r>
    <w:r>
      <w:instrText xml:space="preserve"> DATE \@ "d/M/yy" </w:instrText>
    </w:r>
    <w:r>
      <w:fldChar w:fldCharType="separate"/>
    </w:r>
    <w:r w:rsidR="001C0667">
      <w:rPr>
        <w:noProof/>
      </w:rPr>
      <w:t>29/1/20</w:t>
    </w:r>
    <w:r>
      <w:fldChar w:fldCharType="end"/>
    </w:r>
    <w:r>
      <w:tab/>
      <w:t xml:space="preserve">Pg </w:t>
    </w: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53A5D"/>
    <w:multiLevelType w:val="hybridMultilevel"/>
    <w:tmpl w:val="9C6A3962"/>
    <w:lvl w:ilvl="0" w:tplc="F34AFBBA">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9F48E2"/>
    <w:multiLevelType w:val="hybridMultilevel"/>
    <w:tmpl w:val="FCB8ED52"/>
    <w:lvl w:ilvl="0" w:tplc="2CA4FD6E">
      <w:start w:val="1"/>
      <w:numFmt w:val="upperLetter"/>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95B32A4"/>
    <w:multiLevelType w:val="hybridMultilevel"/>
    <w:tmpl w:val="F534642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04174C1"/>
    <w:multiLevelType w:val="hybridMultilevel"/>
    <w:tmpl w:val="FDA413E8"/>
    <w:lvl w:ilvl="0" w:tplc="8D1027DE">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04483F"/>
    <w:multiLevelType w:val="hybridMultilevel"/>
    <w:tmpl w:val="EB407D22"/>
    <w:lvl w:ilvl="0" w:tplc="CAE6560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596467A"/>
    <w:multiLevelType w:val="hybridMultilevel"/>
    <w:tmpl w:val="624A3632"/>
    <w:lvl w:ilvl="0" w:tplc="F2765544">
      <w:numFmt w:val="bullet"/>
      <w:lvlText w:val=""/>
      <w:lvlJc w:val="left"/>
      <w:pPr>
        <w:ind w:left="720" w:hanging="360"/>
      </w:pPr>
      <w:rPr>
        <w:rFonts w:ascii="Symbol" w:eastAsia="SimSu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5"/>
  </w:num>
  <w:num w:numId="4">
    <w:abstractNumId w:val="2"/>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activeWritingStyle w:appName="MSWord" w:lang="en-US" w:vendorID="64" w:dllVersion="4096" w:nlCheck="1" w:checkStyle="1"/>
  <w:activeWritingStyle w:appName="MSWord" w:lang="da-DK" w:vendorID="64" w:dllVersion="4096" w:nlCheck="1" w:checkStyle="0"/>
  <w:activeWritingStyle w:appName="MSWord" w:lang="pt-BR" w:vendorID="64" w:dllVersion="4096" w:nlCheck="1" w:checkStyle="0"/>
  <w:activeWritingStyle w:appName="MSWord" w:lang="es-ES" w:vendorID="64" w:dllVersion="4096" w:nlCheck="1" w:checkStyle="0"/>
  <w:activeWritingStyle w:appName="MSWord" w:lang="it-IT" w:vendorID="64" w:dllVersion="4096" w:nlCheck="1" w:checkStyle="0"/>
  <w:activeWritingStyle w:appName="MSWord" w:lang="en-GB" w:vendorID="64" w:dllVersion="4096" w:nlCheck="1" w:checkStyle="0"/>
  <w:activeWritingStyle w:appName="MSWord" w:lang="fi-FI" w:vendorID="64" w:dllVersion="4096" w:nlCheck="1" w:checkStyle="0"/>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8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Development (Company of Biologist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57F01"/>
    <w:rsid w:val="00000B79"/>
    <w:rsid w:val="000016AA"/>
    <w:rsid w:val="00002376"/>
    <w:rsid w:val="00003275"/>
    <w:rsid w:val="00004C3F"/>
    <w:rsid w:val="00004FA2"/>
    <w:rsid w:val="00007408"/>
    <w:rsid w:val="00012567"/>
    <w:rsid w:val="000128A1"/>
    <w:rsid w:val="00013623"/>
    <w:rsid w:val="00013ACA"/>
    <w:rsid w:val="00015A1D"/>
    <w:rsid w:val="0001605E"/>
    <w:rsid w:val="00017860"/>
    <w:rsid w:val="00020CCE"/>
    <w:rsid w:val="00021445"/>
    <w:rsid w:val="000216ED"/>
    <w:rsid w:val="00021C94"/>
    <w:rsid w:val="00022601"/>
    <w:rsid w:val="00023FB2"/>
    <w:rsid w:val="00024196"/>
    <w:rsid w:val="00026822"/>
    <w:rsid w:val="000331A6"/>
    <w:rsid w:val="000336AD"/>
    <w:rsid w:val="00034EC8"/>
    <w:rsid w:val="00042BCC"/>
    <w:rsid w:val="0004666A"/>
    <w:rsid w:val="00046B87"/>
    <w:rsid w:val="00047C9D"/>
    <w:rsid w:val="000529EC"/>
    <w:rsid w:val="0005434E"/>
    <w:rsid w:val="00054802"/>
    <w:rsid w:val="0005567E"/>
    <w:rsid w:val="00055B3A"/>
    <w:rsid w:val="00055F90"/>
    <w:rsid w:val="00056B0D"/>
    <w:rsid w:val="000574FC"/>
    <w:rsid w:val="00064C5C"/>
    <w:rsid w:val="00065F8B"/>
    <w:rsid w:val="000669DF"/>
    <w:rsid w:val="000707F1"/>
    <w:rsid w:val="000719CC"/>
    <w:rsid w:val="0007315F"/>
    <w:rsid w:val="0007744D"/>
    <w:rsid w:val="000774F2"/>
    <w:rsid w:val="00077817"/>
    <w:rsid w:val="0007792A"/>
    <w:rsid w:val="00080685"/>
    <w:rsid w:val="00080F5F"/>
    <w:rsid w:val="0008420C"/>
    <w:rsid w:val="00085255"/>
    <w:rsid w:val="00092776"/>
    <w:rsid w:val="00092BF5"/>
    <w:rsid w:val="0009372B"/>
    <w:rsid w:val="00093B69"/>
    <w:rsid w:val="00096F48"/>
    <w:rsid w:val="00097A18"/>
    <w:rsid w:val="000A010E"/>
    <w:rsid w:val="000A1F6A"/>
    <w:rsid w:val="000A31DE"/>
    <w:rsid w:val="000A5305"/>
    <w:rsid w:val="000B1826"/>
    <w:rsid w:val="000B2353"/>
    <w:rsid w:val="000B2A48"/>
    <w:rsid w:val="000B5C94"/>
    <w:rsid w:val="000B61F7"/>
    <w:rsid w:val="000B6522"/>
    <w:rsid w:val="000B6706"/>
    <w:rsid w:val="000C07B6"/>
    <w:rsid w:val="000C365C"/>
    <w:rsid w:val="000D05CE"/>
    <w:rsid w:val="000D104A"/>
    <w:rsid w:val="000D1777"/>
    <w:rsid w:val="000D261D"/>
    <w:rsid w:val="000D41B8"/>
    <w:rsid w:val="000D4FCA"/>
    <w:rsid w:val="000D615E"/>
    <w:rsid w:val="000D6870"/>
    <w:rsid w:val="000E0722"/>
    <w:rsid w:val="000E0D23"/>
    <w:rsid w:val="000E0F0F"/>
    <w:rsid w:val="000E12C6"/>
    <w:rsid w:val="000E3806"/>
    <w:rsid w:val="000E3B2D"/>
    <w:rsid w:val="000E43F4"/>
    <w:rsid w:val="000E44BB"/>
    <w:rsid w:val="000E4C9A"/>
    <w:rsid w:val="000E5BAC"/>
    <w:rsid w:val="000E5EB6"/>
    <w:rsid w:val="000E68FE"/>
    <w:rsid w:val="000E7578"/>
    <w:rsid w:val="000E7E39"/>
    <w:rsid w:val="000F01DB"/>
    <w:rsid w:val="000F38F9"/>
    <w:rsid w:val="000F53BD"/>
    <w:rsid w:val="000F5681"/>
    <w:rsid w:val="000F5BB1"/>
    <w:rsid w:val="000F67E8"/>
    <w:rsid w:val="00100DE5"/>
    <w:rsid w:val="00101462"/>
    <w:rsid w:val="001043BC"/>
    <w:rsid w:val="001045E3"/>
    <w:rsid w:val="0010536E"/>
    <w:rsid w:val="00105DF6"/>
    <w:rsid w:val="00107F2F"/>
    <w:rsid w:val="0011050C"/>
    <w:rsid w:val="0011059F"/>
    <w:rsid w:val="00113B4C"/>
    <w:rsid w:val="00114EBD"/>
    <w:rsid w:val="00115A8E"/>
    <w:rsid w:val="00116634"/>
    <w:rsid w:val="0011732D"/>
    <w:rsid w:val="001201E3"/>
    <w:rsid w:val="00120621"/>
    <w:rsid w:val="0012181B"/>
    <w:rsid w:val="00122BAF"/>
    <w:rsid w:val="00124460"/>
    <w:rsid w:val="001245AD"/>
    <w:rsid w:val="00125BB4"/>
    <w:rsid w:val="001263B9"/>
    <w:rsid w:val="001328E0"/>
    <w:rsid w:val="00136B4C"/>
    <w:rsid w:val="00136FAD"/>
    <w:rsid w:val="00141255"/>
    <w:rsid w:val="001415F2"/>
    <w:rsid w:val="001429B3"/>
    <w:rsid w:val="0014428E"/>
    <w:rsid w:val="00144946"/>
    <w:rsid w:val="00145131"/>
    <w:rsid w:val="00146CC8"/>
    <w:rsid w:val="001472C4"/>
    <w:rsid w:val="00150B37"/>
    <w:rsid w:val="00150BD8"/>
    <w:rsid w:val="00151A63"/>
    <w:rsid w:val="00151CA3"/>
    <w:rsid w:val="001537E3"/>
    <w:rsid w:val="00153BFD"/>
    <w:rsid w:val="00153E14"/>
    <w:rsid w:val="0015426E"/>
    <w:rsid w:val="00156160"/>
    <w:rsid w:val="001568AF"/>
    <w:rsid w:val="00156B48"/>
    <w:rsid w:val="00157035"/>
    <w:rsid w:val="00157F01"/>
    <w:rsid w:val="0016180A"/>
    <w:rsid w:val="001625D4"/>
    <w:rsid w:val="001632A7"/>
    <w:rsid w:val="0016370A"/>
    <w:rsid w:val="00163E14"/>
    <w:rsid w:val="001642F4"/>
    <w:rsid w:val="0016471A"/>
    <w:rsid w:val="001649C7"/>
    <w:rsid w:val="00164E14"/>
    <w:rsid w:val="00165858"/>
    <w:rsid w:val="00171452"/>
    <w:rsid w:val="00171996"/>
    <w:rsid w:val="00172787"/>
    <w:rsid w:val="001729FF"/>
    <w:rsid w:val="00174D05"/>
    <w:rsid w:val="00176E17"/>
    <w:rsid w:val="00177B12"/>
    <w:rsid w:val="00180211"/>
    <w:rsid w:val="0018188E"/>
    <w:rsid w:val="00183EC7"/>
    <w:rsid w:val="00185215"/>
    <w:rsid w:val="001879F0"/>
    <w:rsid w:val="00187C74"/>
    <w:rsid w:val="00190682"/>
    <w:rsid w:val="00190CD9"/>
    <w:rsid w:val="00190E28"/>
    <w:rsid w:val="00191EF6"/>
    <w:rsid w:val="00191FC3"/>
    <w:rsid w:val="00192106"/>
    <w:rsid w:val="00192A16"/>
    <w:rsid w:val="00194192"/>
    <w:rsid w:val="0019492D"/>
    <w:rsid w:val="00195594"/>
    <w:rsid w:val="001A07DF"/>
    <w:rsid w:val="001A1055"/>
    <w:rsid w:val="001A1AA9"/>
    <w:rsid w:val="001A2C04"/>
    <w:rsid w:val="001A4A61"/>
    <w:rsid w:val="001A4DED"/>
    <w:rsid w:val="001A513F"/>
    <w:rsid w:val="001A53D1"/>
    <w:rsid w:val="001A76F9"/>
    <w:rsid w:val="001A7DBE"/>
    <w:rsid w:val="001B0F4A"/>
    <w:rsid w:val="001B2299"/>
    <w:rsid w:val="001B2872"/>
    <w:rsid w:val="001B3162"/>
    <w:rsid w:val="001B361A"/>
    <w:rsid w:val="001B3C88"/>
    <w:rsid w:val="001B55DB"/>
    <w:rsid w:val="001B6E7B"/>
    <w:rsid w:val="001B798B"/>
    <w:rsid w:val="001C0667"/>
    <w:rsid w:val="001C193F"/>
    <w:rsid w:val="001C3980"/>
    <w:rsid w:val="001C40C2"/>
    <w:rsid w:val="001C4F4F"/>
    <w:rsid w:val="001C510B"/>
    <w:rsid w:val="001C58AB"/>
    <w:rsid w:val="001C595B"/>
    <w:rsid w:val="001C5B42"/>
    <w:rsid w:val="001D0D26"/>
    <w:rsid w:val="001D129B"/>
    <w:rsid w:val="001D19DD"/>
    <w:rsid w:val="001D1C02"/>
    <w:rsid w:val="001D29D4"/>
    <w:rsid w:val="001D3168"/>
    <w:rsid w:val="001D31B0"/>
    <w:rsid w:val="001D780D"/>
    <w:rsid w:val="001D7F45"/>
    <w:rsid w:val="001E24AD"/>
    <w:rsid w:val="001E34BA"/>
    <w:rsid w:val="001E39CB"/>
    <w:rsid w:val="001E4A85"/>
    <w:rsid w:val="001F0E68"/>
    <w:rsid w:val="001F2BCF"/>
    <w:rsid w:val="001F4848"/>
    <w:rsid w:val="001F4E24"/>
    <w:rsid w:val="001F552E"/>
    <w:rsid w:val="001F7023"/>
    <w:rsid w:val="001F7041"/>
    <w:rsid w:val="002018D4"/>
    <w:rsid w:val="00202AB5"/>
    <w:rsid w:val="002035DF"/>
    <w:rsid w:val="00203B6B"/>
    <w:rsid w:val="00203BB0"/>
    <w:rsid w:val="00203CF5"/>
    <w:rsid w:val="00203D48"/>
    <w:rsid w:val="0020577A"/>
    <w:rsid w:val="0020671D"/>
    <w:rsid w:val="00206888"/>
    <w:rsid w:val="002069B0"/>
    <w:rsid w:val="00206B70"/>
    <w:rsid w:val="00206D6F"/>
    <w:rsid w:val="00207CF4"/>
    <w:rsid w:val="0021093D"/>
    <w:rsid w:val="0021167F"/>
    <w:rsid w:val="0021174A"/>
    <w:rsid w:val="002121FC"/>
    <w:rsid w:val="00213131"/>
    <w:rsid w:val="00213571"/>
    <w:rsid w:val="002140A5"/>
    <w:rsid w:val="00214879"/>
    <w:rsid w:val="00216F1E"/>
    <w:rsid w:val="00220075"/>
    <w:rsid w:val="00221389"/>
    <w:rsid w:val="0022205E"/>
    <w:rsid w:val="002225CF"/>
    <w:rsid w:val="00222CB2"/>
    <w:rsid w:val="0022382A"/>
    <w:rsid w:val="00225929"/>
    <w:rsid w:val="00225D0B"/>
    <w:rsid w:val="00225D4D"/>
    <w:rsid w:val="002260EE"/>
    <w:rsid w:val="00226A0D"/>
    <w:rsid w:val="00230990"/>
    <w:rsid w:val="00232343"/>
    <w:rsid w:val="0023431C"/>
    <w:rsid w:val="002349EA"/>
    <w:rsid w:val="002360E1"/>
    <w:rsid w:val="002374D5"/>
    <w:rsid w:val="00241CF4"/>
    <w:rsid w:val="00242611"/>
    <w:rsid w:val="00245EF3"/>
    <w:rsid w:val="002462E3"/>
    <w:rsid w:val="00246315"/>
    <w:rsid w:val="00246C95"/>
    <w:rsid w:val="0025142C"/>
    <w:rsid w:val="00252660"/>
    <w:rsid w:val="00253034"/>
    <w:rsid w:val="00253D58"/>
    <w:rsid w:val="00253E63"/>
    <w:rsid w:val="00255E4D"/>
    <w:rsid w:val="002612F3"/>
    <w:rsid w:val="00263088"/>
    <w:rsid w:val="00265C4F"/>
    <w:rsid w:val="002663F4"/>
    <w:rsid w:val="002667CD"/>
    <w:rsid w:val="00271CD0"/>
    <w:rsid w:val="002730E0"/>
    <w:rsid w:val="00274231"/>
    <w:rsid w:val="002748D1"/>
    <w:rsid w:val="00276591"/>
    <w:rsid w:val="00277302"/>
    <w:rsid w:val="00280235"/>
    <w:rsid w:val="002825EC"/>
    <w:rsid w:val="00283D51"/>
    <w:rsid w:val="00284699"/>
    <w:rsid w:val="002851EF"/>
    <w:rsid w:val="002902D6"/>
    <w:rsid w:val="0029056B"/>
    <w:rsid w:val="0029309F"/>
    <w:rsid w:val="00294834"/>
    <w:rsid w:val="00295EFD"/>
    <w:rsid w:val="002970C8"/>
    <w:rsid w:val="002A2881"/>
    <w:rsid w:val="002A499B"/>
    <w:rsid w:val="002A5410"/>
    <w:rsid w:val="002A6883"/>
    <w:rsid w:val="002A79D2"/>
    <w:rsid w:val="002B11AC"/>
    <w:rsid w:val="002B1CBE"/>
    <w:rsid w:val="002B4CD4"/>
    <w:rsid w:val="002B5A9E"/>
    <w:rsid w:val="002B5B37"/>
    <w:rsid w:val="002B7C62"/>
    <w:rsid w:val="002C1B3A"/>
    <w:rsid w:val="002C7879"/>
    <w:rsid w:val="002C7BDC"/>
    <w:rsid w:val="002D24AB"/>
    <w:rsid w:val="002D6FAA"/>
    <w:rsid w:val="002D77D9"/>
    <w:rsid w:val="002D7EBC"/>
    <w:rsid w:val="002E0236"/>
    <w:rsid w:val="002E1938"/>
    <w:rsid w:val="002E2A1E"/>
    <w:rsid w:val="002E693D"/>
    <w:rsid w:val="002F0868"/>
    <w:rsid w:val="002F1624"/>
    <w:rsid w:val="002F197F"/>
    <w:rsid w:val="002F2F9C"/>
    <w:rsid w:val="002F38E9"/>
    <w:rsid w:val="002F3B17"/>
    <w:rsid w:val="002F3B9B"/>
    <w:rsid w:val="002F5D75"/>
    <w:rsid w:val="002F7A48"/>
    <w:rsid w:val="002F7C4D"/>
    <w:rsid w:val="003024F5"/>
    <w:rsid w:val="003053D3"/>
    <w:rsid w:val="00307593"/>
    <w:rsid w:val="00310A06"/>
    <w:rsid w:val="003125DF"/>
    <w:rsid w:val="00312D9E"/>
    <w:rsid w:val="00314FD2"/>
    <w:rsid w:val="003201DD"/>
    <w:rsid w:val="00320F4C"/>
    <w:rsid w:val="00322356"/>
    <w:rsid w:val="0032398C"/>
    <w:rsid w:val="00323F18"/>
    <w:rsid w:val="00324B39"/>
    <w:rsid w:val="003251D3"/>
    <w:rsid w:val="003255B4"/>
    <w:rsid w:val="00331B3E"/>
    <w:rsid w:val="00332E6E"/>
    <w:rsid w:val="003346FE"/>
    <w:rsid w:val="0033573A"/>
    <w:rsid w:val="00335CFC"/>
    <w:rsid w:val="003360B5"/>
    <w:rsid w:val="00340B1E"/>
    <w:rsid w:val="00341368"/>
    <w:rsid w:val="00341CBE"/>
    <w:rsid w:val="00342339"/>
    <w:rsid w:val="00342755"/>
    <w:rsid w:val="00342B68"/>
    <w:rsid w:val="00342C38"/>
    <w:rsid w:val="003432DC"/>
    <w:rsid w:val="00343593"/>
    <w:rsid w:val="00343BC6"/>
    <w:rsid w:val="003445CA"/>
    <w:rsid w:val="00345308"/>
    <w:rsid w:val="003459F1"/>
    <w:rsid w:val="003470ED"/>
    <w:rsid w:val="00351511"/>
    <w:rsid w:val="003526BA"/>
    <w:rsid w:val="003549FC"/>
    <w:rsid w:val="00356CCD"/>
    <w:rsid w:val="0035756B"/>
    <w:rsid w:val="00357F4D"/>
    <w:rsid w:val="003613EC"/>
    <w:rsid w:val="003613FC"/>
    <w:rsid w:val="003623AA"/>
    <w:rsid w:val="00366941"/>
    <w:rsid w:val="00367CF4"/>
    <w:rsid w:val="003719DC"/>
    <w:rsid w:val="00371C1A"/>
    <w:rsid w:val="0037314E"/>
    <w:rsid w:val="00375B54"/>
    <w:rsid w:val="0037659F"/>
    <w:rsid w:val="0037770D"/>
    <w:rsid w:val="00380842"/>
    <w:rsid w:val="00381E8C"/>
    <w:rsid w:val="00384C58"/>
    <w:rsid w:val="00384D7F"/>
    <w:rsid w:val="003909E1"/>
    <w:rsid w:val="00395232"/>
    <w:rsid w:val="003A1827"/>
    <w:rsid w:val="003A25A7"/>
    <w:rsid w:val="003A298E"/>
    <w:rsid w:val="003A31C4"/>
    <w:rsid w:val="003A6983"/>
    <w:rsid w:val="003B08F2"/>
    <w:rsid w:val="003B0B2C"/>
    <w:rsid w:val="003B2CBE"/>
    <w:rsid w:val="003B438F"/>
    <w:rsid w:val="003B5118"/>
    <w:rsid w:val="003B59A6"/>
    <w:rsid w:val="003B6680"/>
    <w:rsid w:val="003B6786"/>
    <w:rsid w:val="003B78B1"/>
    <w:rsid w:val="003B7E49"/>
    <w:rsid w:val="003C1D48"/>
    <w:rsid w:val="003C1ECF"/>
    <w:rsid w:val="003C2467"/>
    <w:rsid w:val="003C294E"/>
    <w:rsid w:val="003C49CA"/>
    <w:rsid w:val="003C5A46"/>
    <w:rsid w:val="003C6D29"/>
    <w:rsid w:val="003D0203"/>
    <w:rsid w:val="003D12D7"/>
    <w:rsid w:val="003D146D"/>
    <w:rsid w:val="003D1C31"/>
    <w:rsid w:val="003D1D6D"/>
    <w:rsid w:val="003D2DBC"/>
    <w:rsid w:val="003E0245"/>
    <w:rsid w:val="003E0E03"/>
    <w:rsid w:val="003E11C0"/>
    <w:rsid w:val="003E1C8D"/>
    <w:rsid w:val="003E3B1D"/>
    <w:rsid w:val="003E3D61"/>
    <w:rsid w:val="003E49FA"/>
    <w:rsid w:val="003E66C3"/>
    <w:rsid w:val="003E67B0"/>
    <w:rsid w:val="003E70E2"/>
    <w:rsid w:val="003F1F81"/>
    <w:rsid w:val="003F3B78"/>
    <w:rsid w:val="003F4DAD"/>
    <w:rsid w:val="00401D01"/>
    <w:rsid w:val="00403229"/>
    <w:rsid w:val="004049D5"/>
    <w:rsid w:val="00404C7B"/>
    <w:rsid w:val="0040585C"/>
    <w:rsid w:val="004068E9"/>
    <w:rsid w:val="0040792E"/>
    <w:rsid w:val="00407C82"/>
    <w:rsid w:val="00412CA5"/>
    <w:rsid w:val="0041404E"/>
    <w:rsid w:val="0041430C"/>
    <w:rsid w:val="00414837"/>
    <w:rsid w:val="004178F9"/>
    <w:rsid w:val="004203B9"/>
    <w:rsid w:val="00421A13"/>
    <w:rsid w:val="00422969"/>
    <w:rsid w:val="00423DF2"/>
    <w:rsid w:val="0042495B"/>
    <w:rsid w:val="004265CC"/>
    <w:rsid w:val="00430507"/>
    <w:rsid w:val="00430D5A"/>
    <w:rsid w:val="00433222"/>
    <w:rsid w:val="00435189"/>
    <w:rsid w:val="00437078"/>
    <w:rsid w:val="00437EA4"/>
    <w:rsid w:val="004401F3"/>
    <w:rsid w:val="004414F1"/>
    <w:rsid w:val="00445C9A"/>
    <w:rsid w:val="004475DE"/>
    <w:rsid w:val="00452E8C"/>
    <w:rsid w:val="00453D76"/>
    <w:rsid w:val="004541A5"/>
    <w:rsid w:val="00454DEB"/>
    <w:rsid w:val="004555C4"/>
    <w:rsid w:val="00456ABF"/>
    <w:rsid w:val="00456CB9"/>
    <w:rsid w:val="0046030B"/>
    <w:rsid w:val="00460CAF"/>
    <w:rsid w:val="00462DFA"/>
    <w:rsid w:val="004641E2"/>
    <w:rsid w:val="004656DE"/>
    <w:rsid w:val="00466F8B"/>
    <w:rsid w:val="00470F5C"/>
    <w:rsid w:val="00472D77"/>
    <w:rsid w:val="004744DB"/>
    <w:rsid w:val="004751A5"/>
    <w:rsid w:val="00475F06"/>
    <w:rsid w:val="0047668F"/>
    <w:rsid w:val="00476DC0"/>
    <w:rsid w:val="0048027A"/>
    <w:rsid w:val="00481676"/>
    <w:rsid w:val="004819E6"/>
    <w:rsid w:val="00482D3B"/>
    <w:rsid w:val="0048343E"/>
    <w:rsid w:val="0048523B"/>
    <w:rsid w:val="00486356"/>
    <w:rsid w:val="00487944"/>
    <w:rsid w:val="0049394F"/>
    <w:rsid w:val="00494079"/>
    <w:rsid w:val="004941D7"/>
    <w:rsid w:val="00494AEB"/>
    <w:rsid w:val="004A02B3"/>
    <w:rsid w:val="004A169B"/>
    <w:rsid w:val="004A486F"/>
    <w:rsid w:val="004A53D3"/>
    <w:rsid w:val="004A6447"/>
    <w:rsid w:val="004B011E"/>
    <w:rsid w:val="004B071A"/>
    <w:rsid w:val="004B1659"/>
    <w:rsid w:val="004B1A80"/>
    <w:rsid w:val="004B650E"/>
    <w:rsid w:val="004B697B"/>
    <w:rsid w:val="004B6C82"/>
    <w:rsid w:val="004B6F8A"/>
    <w:rsid w:val="004B7062"/>
    <w:rsid w:val="004C0258"/>
    <w:rsid w:val="004C2912"/>
    <w:rsid w:val="004C3E5D"/>
    <w:rsid w:val="004C49C5"/>
    <w:rsid w:val="004C49FA"/>
    <w:rsid w:val="004C5344"/>
    <w:rsid w:val="004C590E"/>
    <w:rsid w:val="004C6904"/>
    <w:rsid w:val="004D0562"/>
    <w:rsid w:val="004D2049"/>
    <w:rsid w:val="004D226D"/>
    <w:rsid w:val="004D31DC"/>
    <w:rsid w:val="004D381A"/>
    <w:rsid w:val="004D59FB"/>
    <w:rsid w:val="004D706F"/>
    <w:rsid w:val="004E18E4"/>
    <w:rsid w:val="004E1BCF"/>
    <w:rsid w:val="004E679B"/>
    <w:rsid w:val="004F0234"/>
    <w:rsid w:val="004F4D57"/>
    <w:rsid w:val="004F59B4"/>
    <w:rsid w:val="004F5D2F"/>
    <w:rsid w:val="005023A5"/>
    <w:rsid w:val="00505A52"/>
    <w:rsid w:val="00507EFE"/>
    <w:rsid w:val="00510694"/>
    <w:rsid w:val="0051118D"/>
    <w:rsid w:val="00511317"/>
    <w:rsid w:val="005142FA"/>
    <w:rsid w:val="00514541"/>
    <w:rsid w:val="005149BE"/>
    <w:rsid w:val="00517A19"/>
    <w:rsid w:val="00530187"/>
    <w:rsid w:val="0053033A"/>
    <w:rsid w:val="00535FF5"/>
    <w:rsid w:val="0053618A"/>
    <w:rsid w:val="005363BC"/>
    <w:rsid w:val="005378DE"/>
    <w:rsid w:val="00542076"/>
    <w:rsid w:val="00543A82"/>
    <w:rsid w:val="00544973"/>
    <w:rsid w:val="0055111C"/>
    <w:rsid w:val="005537DF"/>
    <w:rsid w:val="00553E3B"/>
    <w:rsid w:val="00554389"/>
    <w:rsid w:val="00554A7D"/>
    <w:rsid w:val="00555354"/>
    <w:rsid w:val="00556E49"/>
    <w:rsid w:val="0056382A"/>
    <w:rsid w:val="00564088"/>
    <w:rsid w:val="00564F01"/>
    <w:rsid w:val="005652DC"/>
    <w:rsid w:val="005655FC"/>
    <w:rsid w:val="00566B2C"/>
    <w:rsid w:val="005679FE"/>
    <w:rsid w:val="005703FA"/>
    <w:rsid w:val="0057043E"/>
    <w:rsid w:val="00570B13"/>
    <w:rsid w:val="00571AAE"/>
    <w:rsid w:val="00572337"/>
    <w:rsid w:val="0057702C"/>
    <w:rsid w:val="00577F5D"/>
    <w:rsid w:val="00577F79"/>
    <w:rsid w:val="00581B5E"/>
    <w:rsid w:val="0058204F"/>
    <w:rsid w:val="00583138"/>
    <w:rsid w:val="0058396C"/>
    <w:rsid w:val="00583C3F"/>
    <w:rsid w:val="005843E7"/>
    <w:rsid w:val="005875A0"/>
    <w:rsid w:val="00587A6B"/>
    <w:rsid w:val="0059184E"/>
    <w:rsid w:val="005918FA"/>
    <w:rsid w:val="00592713"/>
    <w:rsid w:val="00592E92"/>
    <w:rsid w:val="00594F01"/>
    <w:rsid w:val="00597E5B"/>
    <w:rsid w:val="005A321A"/>
    <w:rsid w:val="005A692A"/>
    <w:rsid w:val="005B0841"/>
    <w:rsid w:val="005B0D5D"/>
    <w:rsid w:val="005B152D"/>
    <w:rsid w:val="005B2037"/>
    <w:rsid w:val="005B2D8D"/>
    <w:rsid w:val="005B4C3C"/>
    <w:rsid w:val="005B572E"/>
    <w:rsid w:val="005B661A"/>
    <w:rsid w:val="005B7D1F"/>
    <w:rsid w:val="005C03EE"/>
    <w:rsid w:val="005C0ADC"/>
    <w:rsid w:val="005C0FF2"/>
    <w:rsid w:val="005C1D94"/>
    <w:rsid w:val="005C1DFF"/>
    <w:rsid w:val="005C2E23"/>
    <w:rsid w:val="005C4013"/>
    <w:rsid w:val="005C4E3F"/>
    <w:rsid w:val="005C4FD3"/>
    <w:rsid w:val="005C53FB"/>
    <w:rsid w:val="005C628E"/>
    <w:rsid w:val="005C6B45"/>
    <w:rsid w:val="005C70C9"/>
    <w:rsid w:val="005C70E4"/>
    <w:rsid w:val="005D0845"/>
    <w:rsid w:val="005D2032"/>
    <w:rsid w:val="005D218F"/>
    <w:rsid w:val="005D65E1"/>
    <w:rsid w:val="005D7366"/>
    <w:rsid w:val="005E0029"/>
    <w:rsid w:val="005E2154"/>
    <w:rsid w:val="005E3614"/>
    <w:rsid w:val="005E5774"/>
    <w:rsid w:val="005E5D97"/>
    <w:rsid w:val="005F0194"/>
    <w:rsid w:val="005F08F2"/>
    <w:rsid w:val="005F1335"/>
    <w:rsid w:val="005F24A5"/>
    <w:rsid w:val="005F35B6"/>
    <w:rsid w:val="005F5DD7"/>
    <w:rsid w:val="005F6363"/>
    <w:rsid w:val="005F678A"/>
    <w:rsid w:val="005F7DF2"/>
    <w:rsid w:val="005F7E44"/>
    <w:rsid w:val="00600133"/>
    <w:rsid w:val="00600996"/>
    <w:rsid w:val="00600AB0"/>
    <w:rsid w:val="006013FF"/>
    <w:rsid w:val="006018F0"/>
    <w:rsid w:val="00601CCB"/>
    <w:rsid w:val="00604AE3"/>
    <w:rsid w:val="00605A7E"/>
    <w:rsid w:val="006104CE"/>
    <w:rsid w:val="0061098B"/>
    <w:rsid w:val="00612523"/>
    <w:rsid w:val="00613F76"/>
    <w:rsid w:val="0061546F"/>
    <w:rsid w:val="006165CE"/>
    <w:rsid w:val="006168AC"/>
    <w:rsid w:val="00616A4C"/>
    <w:rsid w:val="00616CFE"/>
    <w:rsid w:val="00617BE9"/>
    <w:rsid w:val="006218B4"/>
    <w:rsid w:val="00623878"/>
    <w:rsid w:val="00624571"/>
    <w:rsid w:val="0062703D"/>
    <w:rsid w:val="00627C37"/>
    <w:rsid w:val="0063089C"/>
    <w:rsid w:val="00630B2F"/>
    <w:rsid w:val="00634CBC"/>
    <w:rsid w:val="00635806"/>
    <w:rsid w:val="00635A8B"/>
    <w:rsid w:val="006379A4"/>
    <w:rsid w:val="006417FE"/>
    <w:rsid w:val="00641A26"/>
    <w:rsid w:val="00643E4C"/>
    <w:rsid w:val="00647374"/>
    <w:rsid w:val="006475B8"/>
    <w:rsid w:val="0064764F"/>
    <w:rsid w:val="00647BAF"/>
    <w:rsid w:val="0065604C"/>
    <w:rsid w:val="00660A15"/>
    <w:rsid w:val="00660E59"/>
    <w:rsid w:val="00661D93"/>
    <w:rsid w:val="00662727"/>
    <w:rsid w:val="00662B8C"/>
    <w:rsid w:val="006631D3"/>
    <w:rsid w:val="00665504"/>
    <w:rsid w:val="00665DCF"/>
    <w:rsid w:val="00666852"/>
    <w:rsid w:val="0066722D"/>
    <w:rsid w:val="00667861"/>
    <w:rsid w:val="0067294A"/>
    <w:rsid w:val="00674C36"/>
    <w:rsid w:val="00675047"/>
    <w:rsid w:val="00675AD4"/>
    <w:rsid w:val="00676216"/>
    <w:rsid w:val="00676690"/>
    <w:rsid w:val="00676BCA"/>
    <w:rsid w:val="00676E6E"/>
    <w:rsid w:val="00677201"/>
    <w:rsid w:val="00680A9F"/>
    <w:rsid w:val="006841CE"/>
    <w:rsid w:val="006842C8"/>
    <w:rsid w:val="00685596"/>
    <w:rsid w:val="00685F61"/>
    <w:rsid w:val="006867D9"/>
    <w:rsid w:val="00696CD1"/>
    <w:rsid w:val="006972C2"/>
    <w:rsid w:val="0069786F"/>
    <w:rsid w:val="006A39CD"/>
    <w:rsid w:val="006A4FF9"/>
    <w:rsid w:val="006A6503"/>
    <w:rsid w:val="006A6B06"/>
    <w:rsid w:val="006A7ED6"/>
    <w:rsid w:val="006B1115"/>
    <w:rsid w:val="006B26DD"/>
    <w:rsid w:val="006B2A7A"/>
    <w:rsid w:val="006B2F31"/>
    <w:rsid w:val="006B30BD"/>
    <w:rsid w:val="006B3148"/>
    <w:rsid w:val="006B315D"/>
    <w:rsid w:val="006B3D5D"/>
    <w:rsid w:val="006B48A2"/>
    <w:rsid w:val="006B4E1D"/>
    <w:rsid w:val="006C0C84"/>
    <w:rsid w:val="006C10F7"/>
    <w:rsid w:val="006C428C"/>
    <w:rsid w:val="006C723B"/>
    <w:rsid w:val="006D0374"/>
    <w:rsid w:val="006D0F1C"/>
    <w:rsid w:val="006D24C6"/>
    <w:rsid w:val="006D448F"/>
    <w:rsid w:val="006D47DE"/>
    <w:rsid w:val="006D508A"/>
    <w:rsid w:val="006D79B0"/>
    <w:rsid w:val="006D7B8F"/>
    <w:rsid w:val="006E0C5B"/>
    <w:rsid w:val="006E543E"/>
    <w:rsid w:val="006E5F60"/>
    <w:rsid w:val="006E63F5"/>
    <w:rsid w:val="006F40DB"/>
    <w:rsid w:val="006F5CCA"/>
    <w:rsid w:val="007004B5"/>
    <w:rsid w:val="00704115"/>
    <w:rsid w:val="00704671"/>
    <w:rsid w:val="0070785D"/>
    <w:rsid w:val="007116FD"/>
    <w:rsid w:val="00712B94"/>
    <w:rsid w:val="00712C83"/>
    <w:rsid w:val="00713B30"/>
    <w:rsid w:val="0071407F"/>
    <w:rsid w:val="00714760"/>
    <w:rsid w:val="00714C78"/>
    <w:rsid w:val="00714E18"/>
    <w:rsid w:val="007158F0"/>
    <w:rsid w:val="00720C60"/>
    <w:rsid w:val="00720F61"/>
    <w:rsid w:val="00722323"/>
    <w:rsid w:val="00723E0E"/>
    <w:rsid w:val="00725862"/>
    <w:rsid w:val="00725B8A"/>
    <w:rsid w:val="00726025"/>
    <w:rsid w:val="0072760C"/>
    <w:rsid w:val="00730DCD"/>
    <w:rsid w:val="0073124C"/>
    <w:rsid w:val="00731500"/>
    <w:rsid w:val="00731828"/>
    <w:rsid w:val="00731DA2"/>
    <w:rsid w:val="0073317B"/>
    <w:rsid w:val="00734745"/>
    <w:rsid w:val="00736101"/>
    <w:rsid w:val="00736E4D"/>
    <w:rsid w:val="007401B5"/>
    <w:rsid w:val="00740F0C"/>
    <w:rsid w:val="00742F03"/>
    <w:rsid w:val="00744743"/>
    <w:rsid w:val="00744DDF"/>
    <w:rsid w:val="00745890"/>
    <w:rsid w:val="007467CF"/>
    <w:rsid w:val="00746DFD"/>
    <w:rsid w:val="00747E41"/>
    <w:rsid w:val="00750B43"/>
    <w:rsid w:val="007535C2"/>
    <w:rsid w:val="00753EF9"/>
    <w:rsid w:val="007542D1"/>
    <w:rsid w:val="007544F0"/>
    <w:rsid w:val="00755B10"/>
    <w:rsid w:val="0075659C"/>
    <w:rsid w:val="007613B9"/>
    <w:rsid w:val="007647C3"/>
    <w:rsid w:val="0076507A"/>
    <w:rsid w:val="00767571"/>
    <w:rsid w:val="00770370"/>
    <w:rsid w:val="00771C27"/>
    <w:rsid w:val="00780B7D"/>
    <w:rsid w:val="007845A1"/>
    <w:rsid w:val="0078628A"/>
    <w:rsid w:val="00786444"/>
    <w:rsid w:val="007875AF"/>
    <w:rsid w:val="00790BE9"/>
    <w:rsid w:val="00790EC0"/>
    <w:rsid w:val="007920D9"/>
    <w:rsid w:val="007929F7"/>
    <w:rsid w:val="007934F4"/>
    <w:rsid w:val="007936A3"/>
    <w:rsid w:val="00794160"/>
    <w:rsid w:val="00795C61"/>
    <w:rsid w:val="00795D77"/>
    <w:rsid w:val="00795F6C"/>
    <w:rsid w:val="00796BCE"/>
    <w:rsid w:val="007A13CF"/>
    <w:rsid w:val="007A295B"/>
    <w:rsid w:val="007A3431"/>
    <w:rsid w:val="007A40F5"/>
    <w:rsid w:val="007A5D93"/>
    <w:rsid w:val="007A6435"/>
    <w:rsid w:val="007A7DA5"/>
    <w:rsid w:val="007B0E53"/>
    <w:rsid w:val="007B16BA"/>
    <w:rsid w:val="007B3996"/>
    <w:rsid w:val="007B6BB3"/>
    <w:rsid w:val="007C1156"/>
    <w:rsid w:val="007C124C"/>
    <w:rsid w:val="007C4C49"/>
    <w:rsid w:val="007C6043"/>
    <w:rsid w:val="007C7FEE"/>
    <w:rsid w:val="007D05EC"/>
    <w:rsid w:val="007D1774"/>
    <w:rsid w:val="007D2BE6"/>
    <w:rsid w:val="007D38C0"/>
    <w:rsid w:val="007D5C0A"/>
    <w:rsid w:val="007D7E37"/>
    <w:rsid w:val="007E1783"/>
    <w:rsid w:val="007E1895"/>
    <w:rsid w:val="007E2FE6"/>
    <w:rsid w:val="007E4A73"/>
    <w:rsid w:val="007E4E66"/>
    <w:rsid w:val="007E5713"/>
    <w:rsid w:val="007E6091"/>
    <w:rsid w:val="007E6EBE"/>
    <w:rsid w:val="007E75DE"/>
    <w:rsid w:val="007F03AE"/>
    <w:rsid w:val="007F2D2C"/>
    <w:rsid w:val="007F583A"/>
    <w:rsid w:val="007F6BAD"/>
    <w:rsid w:val="007F6C0C"/>
    <w:rsid w:val="007F6CBF"/>
    <w:rsid w:val="007F7F2C"/>
    <w:rsid w:val="00800595"/>
    <w:rsid w:val="008023F4"/>
    <w:rsid w:val="008037EE"/>
    <w:rsid w:val="00803B5D"/>
    <w:rsid w:val="0080692A"/>
    <w:rsid w:val="0080790A"/>
    <w:rsid w:val="00807A81"/>
    <w:rsid w:val="00810A31"/>
    <w:rsid w:val="008139B6"/>
    <w:rsid w:val="00814B2E"/>
    <w:rsid w:val="00815E15"/>
    <w:rsid w:val="00817C8D"/>
    <w:rsid w:val="00817D85"/>
    <w:rsid w:val="008201AA"/>
    <w:rsid w:val="00820451"/>
    <w:rsid w:val="00821B09"/>
    <w:rsid w:val="00822858"/>
    <w:rsid w:val="008239D6"/>
    <w:rsid w:val="00824EDC"/>
    <w:rsid w:val="008302FE"/>
    <w:rsid w:val="00830C74"/>
    <w:rsid w:val="008314B0"/>
    <w:rsid w:val="00832F23"/>
    <w:rsid w:val="00832F40"/>
    <w:rsid w:val="008332F7"/>
    <w:rsid w:val="0083418A"/>
    <w:rsid w:val="008369EC"/>
    <w:rsid w:val="0084065A"/>
    <w:rsid w:val="00840AA0"/>
    <w:rsid w:val="00843F01"/>
    <w:rsid w:val="00847FBF"/>
    <w:rsid w:val="0085099F"/>
    <w:rsid w:val="00851660"/>
    <w:rsid w:val="008522BE"/>
    <w:rsid w:val="008525A4"/>
    <w:rsid w:val="00852721"/>
    <w:rsid w:val="00854877"/>
    <w:rsid w:val="00854FE3"/>
    <w:rsid w:val="008558AB"/>
    <w:rsid w:val="00855DC3"/>
    <w:rsid w:val="00856813"/>
    <w:rsid w:val="0085774A"/>
    <w:rsid w:val="008577E1"/>
    <w:rsid w:val="00860203"/>
    <w:rsid w:val="00860366"/>
    <w:rsid w:val="008611C1"/>
    <w:rsid w:val="00861BE8"/>
    <w:rsid w:val="00863116"/>
    <w:rsid w:val="00865A36"/>
    <w:rsid w:val="008671B1"/>
    <w:rsid w:val="0086750A"/>
    <w:rsid w:val="00867767"/>
    <w:rsid w:val="008705A7"/>
    <w:rsid w:val="0087075C"/>
    <w:rsid w:val="00870A6E"/>
    <w:rsid w:val="00871385"/>
    <w:rsid w:val="00871CF5"/>
    <w:rsid w:val="00875B8F"/>
    <w:rsid w:val="00881DFD"/>
    <w:rsid w:val="00885127"/>
    <w:rsid w:val="00887974"/>
    <w:rsid w:val="00887E0F"/>
    <w:rsid w:val="008945C4"/>
    <w:rsid w:val="00896783"/>
    <w:rsid w:val="00896788"/>
    <w:rsid w:val="00897136"/>
    <w:rsid w:val="008A0475"/>
    <w:rsid w:val="008A2FC0"/>
    <w:rsid w:val="008A4078"/>
    <w:rsid w:val="008A59A1"/>
    <w:rsid w:val="008A5F0C"/>
    <w:rsid w:val="008A7607"/>
    <w:rsid w:val="008A7D0E"/>
    <w:rsid w:val="008B11B8"/>
    <w:rsid w:val="008B3D49"/>
    <w:rsid w:val="008B6B0C"/>
    <w:rsid w:val="008C02CE"/>
    <w:rsid w:val="008C077F"/>
    <w:rsid w:val="008C518E"/>
    <w:rsid w:val="008C58C0"/>
    <w:rsid w:val="008C7EFC"/>
    <w:rsid w:val="008D0880"/>
    <w:rsid w:val="008D0AB9"/>
    <w:rsid w:val="008D20A9"/>
    <w:rsid w:val="008D21A9"/>
    <w:rsid w:val="008D3B34"/>
    <w:rsid w:val="008D4B69"/>
    <w:rsid w:val="008D7A00"/>
    <w:rsid w:val="008E0A2B"/>
    <w:rsid w:val="008E0A38"/>
    <w:rsid w:val="008E19F7"/>
    <w:rsid w:val="008E239E"/>
    <w:rsid w:val="008E3EE5"/>
    <w:rsid w:val="008E407E"/>
    <w:rsid w:val="008E41DA"/>
    <w:rsid w:val="008E464C"/>
    <w:rsid w:val="008E57E7"/>
    <w:rsid w:val="008E58FF"/>
    <w:rsid w:val="008E73CD"/>
    <w:rsid w:val="008E7584"/>
    <w:rsid w:val="008E7F7E"/>
    <w:rsid w:val="008F1186"/>
    <w:rsid w:val="008F1D00"/>
    <w:rsid w:val="008F29AB"/>
    <w:rsid w:val="008F2C48"/>
    <w:rsid w:val="008F3EB2"/>
    <w:rsid w:val="008F55B0"/>
    <w:rsid w:val="0090369C"/>
    <w:rsid w:val="00905498"/>
    <w:rsid w:val="009056D9"/>
    <w:rsid w:val="00906E1D"/>
    <w:rsid w:val="00906E45"/>
    <w:rsid w:val="00910F2A"/>
    <w:rsid w:val="00913422"/>
    <w:rsid w:val="009136E8"/>
    <w:rsid w:val="00913A38"/>
    <w:rsid w:val="009155C8"/>
    <w:rsid w:val="0091646A"/>
    <w:rsid w:val="00921092"/>
    <w:rsid w:val="00922085"/>
    <w:rsid w:val="00922405"/>
    <w:rsid w:val="00923985"/>
    <w:rsid w:val="0092550D"/>
    <w:rsid w:val="0092563C"/>
    <w:rsid w:val="00927C1C"/>
    <w:rsid w:val="00930FF5"/>
    <w:rsid w:val="00932F4E"/>
    <w:rsid w:val="00933618"/>
    <w:rsid w:val="0093389F"/>
    <w:rsid w:val="00940545"/>
    <w:rsid w:val="00941564"/>
    <w:rsid w:val="00941620"/>
    <w:rsid w:val="0094199A"/>
    <w:rsid w:val="0094528A"/>
    <w:rsid w:val="009465E1"/>
    <w:rsid w:val="00946C5F"/>
    <w:rsid w:val="00947AD3"/>
    <w:rsid w:val="0095092F"/>
    <w:rsid w:val="009512F9"/>
    <w:rsid w:val="00952792"/>
    <w:rsid w:val="009537D0"/>
    <w:rsid w:val="00953B27"/>
    <w:rsid w:val="00954681"/>
    <w:rsid w:val="00955725"/>
    <w:rsid w:val="0095725B"/>
    <w:rsid w:val="00957358"/>
    <w:rsid w:val="009578CB"/>
    <w:rsid w:val="00960940"/>
    <w:rsid w:val="009615DA"/>
    <w:rsid w:val="00964258"/>
    <w:rsid w:val="0096456B"/>
    <w:rsid w:val="00964FCE"/>
    <w:rsid w:val="009664A5"/>
    <w:rsid w:val="009664AB"/>
    <w:rsid w:val="00967D47"/>
    <w:rsid w:val="009722AE"/>
    <w:rsid w:val="0097264F"/>
    <w:rsid w:val="0097292D"/>
    <w:rsid w:val="009733EE"/>
    <w:rsid w:val="0097419A"/>
    <w:rsid w:val="00976232"/>
    <w:rsid w:val="009819C8"/>
    <w:rsid w:val="00983686"/>
    <w:rsid w:val="00983730"/>
    <w:rsid w:val="009856CD"/>
    <w:rsid w:val="00985F2C"/>
    <w:rsid w:val="009865F5"/>
    <w:rsid w:val="00987C71"/>
    <w:rsid w:val="00990C50"/>
    <w:rsid w:val="009942D1"/>
    <w:rsid w:val="0099536B"/>
    <w:rsid w:val="0099580B"/>
    <w:rsid w:val="0099749A"/>
    <w:rsid w:val="00997B7E"/>
    <w:rsid w:val="009A1140"/>
    <w:rsid w:val="009A196B"/>
    <w:rsid w:val="009A27B2"/>
    <w:rsid w:val="009A2C4A"/>
    <w:rsid w:val="009A5201"/>
    <w:rsid w:val="009B0466"/>
    <w:rsid w:val="009B0A3F"/>
    <w:rsid w:val="009B29E7"/>
    <w:rsid w:val="009B4988"/>
    <w:rsid w:val="009B7971"/>
    <w:rsid w:val="009C0E57"/>
    <w:rsid w:val="009C1C45"/>
    <w:rsid w:val="009C2D75"/>
    <w:rsid w:val="009C4AD4"/>
    <w:rsid w:val="009D064A"/>
    <w:rsid w:val="009D1605"/>
    <w:rsid w:val="009D40D9"/>
    <w:rsid w:val="009D7F35"/>
    <w:rsid w:val="009D7F49"/>
    <w:rsid w:val="009E2998"/>
    <w:rsid w:val="009E2B0B"/>
    <w:rsid w:val="009E4E32"/>
    <w:rsid w:val="009E66D8"/>
    <w:rsid w:val="009E6EC7"/>
    <w:rsid w:val="009F02A4"/>
    <w:rsid w:val="009F0F5B"/>
    <w:rsid w:val="009F120F"/>
    <w:rsid w:val="009F22BC"/>
    <w:rsid w:val="009F4B70"/>
    <w:rsid w:val="009F4D10"/>
    <w:rsid w:val="009F4ED4"/>
    <w:rsid w:val="00A025F0"/>
    <w:rsid w:val="00A06AB9"/>
    <w:rsid w:val="00A06B7E"/>
    <w:rsid w:val="00A10458"/>
    <w:rsid w:val="00A10DEE"/>
    <w:rsid w:val="00A11DC2"/>
    <w:rsid w:val="00A13178"/>
    <w:rsid w:val="00A1407E"/>
    <w:rsid w:val="00A140C5"/>
    <w:rsid w:val="00A162A9"/>
    <w:rsid w:val="00A17302"/>
    <w:rsid w:val="00A17A1A"/>
    <w:rsid w:val="00A205A8"/>
    <w:rsid w:val="00A30B8F"/>
    <w:rsid w:val="00A327A8"/>
    <w:rsid w:val="00A32F5C"/>
    <w:rsid w:val="00A369EF"/>
    <w:rsid w:val="00A373BF"/>
    <w:rsid w:val="00A43199"/>
    <w:rsid w:val="00A4556F"/>
    <w:rsid w:val="00A47B0E"/>
    <w:rsid w:val="00A508DC"/>
    <w:rsid w:val="00A50C6F"/>
    <w:rsid w:val="00A50E5D"/>
    <w:rsid w:val="00A522A9"/>
    <w:rsid w:val="00A5279F"/>
    <w:rsid w:val="00A52AFB"/>
    <w:rsid w:val="00A55051"/>
    <w:rsid w:val="00A566CB"/>
    <w:rsid w:val="00A56836"/>
    <w:rsid w:val="00A608CE"/>
    <w:rsid w:val="00A6091B"/>
    <w:rsid w:val="00A60D51"/>
    <w:rsid w:val="00A647E6"/>
    <w:rsid w:val="00A65910"/>
    <w:rsid w:val="00A708C4"/>
    <w:rsid w:val="00A71000"/>
    <w:rsid w:val="00A71973"/>
    <w:rsid w:val="00A73F43"/>
    <w:rsid w:val="00A74D3B"/>
    <w:rsid w:val="00A80B6A"/>
    <w:rsid w:val="00A80F85"/>
    <w:rsid w:val="00A80FBB"/>
    <w:rsid w:val="00A8140D"/>
    <w:rsid w:val="00A827DC"/>
    <w:rsid w:val="00A837A2"/>
    <w:rsid w:val="00A838C8"/>
    <w:rsid w:val="00A85728"/>
    <w:rsid w:val="00A85C0D"/>
    <w:rsid w:val="00A87E3F"/>
    <w:rsid w:val="00A90CE3"/>
    <w:rsid w:val="00A915A2"/>
    <w:rsid w:val="00A932C5"/>
    <w:rsid w:val="00A941E0"/>
    <w:rsid w:val="00A943E5"/>
    <w:rsid w:val="00A94402"/>
    <w:rsid w:val="00A9635B"/>
    <w:rsid w:val="00AA0914"/>
    <w:rsid w:val="00AA2C04"/>
    <w:rsid w:val="00AA3096"/>
    <w:rsid w:val="00AA4A79"/>
    <w:rsid w:val="00AA61AF"/>
    <w:rsid w:val="00AB0949"/>
    <w:rsid w:val="00AB32F8"/>
    <w:rsid w:val="00AB3F4D"/>
    <w:rsid w:val="00AC0EF6"/>
    <w:rsid w:val="00AC4B96"/>
    <w:rsid w:val="00AC4C1E"/>
    <w:rsid w:val="00AC63E1"/>
    <w:rsid w:val="00AC7122"/>
    <w:rsid w:val="00AD04FE"/>
    <w:rsid w:val="00AD1EF7"/>
    <w:rsid w:val="00AD26EC"/>
    <w:rsid w:val="00AD3687"/>
    <w:rsid w:val="00AD3791"/>
    <w:rsid w:val="00AD40CD"/>
    <w:rsid w:val="00AD49EB"/>
    <w:rsid w:val="00AD4D97"/>
    <w:rsid w:val="00AD63FE"/>
    <w:rsid w:val="00AE16DB"/>
    <w:rsid w:val="00AE2A97"/>
    <w:rsid w:val="00AE42C0"/>
    <w:rsid w:val="00AE522E"/>
    <w:rsid w:val="00AF0FE1"/>
    <w:rsid w:val="00AF1F36"/>
    <w:rsid w:val="00AF25CC"/>
    <w:rsid w:val="00AF2EA1"/>
    <w:rsid w:val="00AF4973"/>
    <w:rsid w:val="00AF6AB0"/>
    <w:rsid w:val="00AF7392"/>
    <w:rsid w:val="00AF74F4"/>
    <w:rsid w:val="00AF7922"/>
    <w:rsid w:val="00B00B1E"/>
    <w:rsid w:val="00B0223F"/>
    <w:rsid w:val="00B02F86"/>
    <w:rsid w:val="00B04328"/>
    <w:rsid w:val="00B048B8"/>
    <w:rsid w:val="00B05632"/>
    <w:rsid w:val="00B05B62"/>
    <w:rsid w:val="00B17FDC"/>
    <w:rsid w:val="00B21759"/>
    <w:rsid w:val="00B21E53"/>
    <w:rsid w:val="00B21FA2"/>
    <w:rsid w:val="00B2243C"/>
    <w:rsid w:val="00B2371A"/>
    <w:rsid w:val="00B23BBF"/>
    <w:rsid w:val="00B240FC"/>
    <w:rsid w:val="00B241C7"/>
    <w:rsid w:val="00B25365"/>
    <w:rsid w:val="00B25AF0"/>
    <w:rsid w:val="00B31D13"/>
    <w:rsid w:val="00B324AD"/>
    <w:rsid w:val="00B324F2"/>
    <w:rsid w:val="00B3449F"/>
    <w:rsid w:val="00B34D40"/>
    <w:rsid w:val="00B35819"/>
    <w:rsid w:val="00B365EE"/>
    <w:rsid w:val="00B369F9"/>
    <w:rsid w:val="00B36BE5"/>
    <w:rsid w:val="00B36E46"/>
    <w:rsid w:val="00B3756A"/>
    <w:rsid w:val="00B37FD2"/>
    <w:rsid w:val="00B4050A"/>
    <w:rsid w:val="00B40657"/>
    <w:rsid w:val="00B4215A"/>
    <w:rsid w:val="00B4281C"/>
    <w:rsid w:val="00B42861"/>
    <w:rsid w:val="00B4417B"/>
    <w:rsid w:val="00B44FAD"/>
    <w:rsid w:val="00B47FEA"/>
    <w:rsid w:val="00B51C9B"/>
    <w:rsid w:val="00B549EC"/>
    <w:rsid w:val="00B54BC1"/>
    <w:rsid w:val="00B55607"/>
    <w:rsid w:val="00B55EB5"/>
    <w:rsid w:val="00B57027"/>
    <w:rsid w:val="00B57110"/>
    <w:rsid w:val="00B57B63"/>
    <w:rsid w:val="00B60DF6"/>
    <w:rsid w:val="00B63552"/>
    <w:rsid w:val="00B6425A"/>
    <w:rsid w:val="00B67607"/>
    <w:rsid w:val="00B70647"/>
    <w:rsid w:val="00B70855"/>
    <w:rsid w:val="00B71132"/>
    <w:rsid w:val="00B71EB6"/>
    <w:rsid w:val="00B72094"/>
    <w:rsid w:val="00B7292A"/>
    <w:rsid w:val="00B731A6"/>
    <w:rsid w:val="00B733FA"/>
    <w:rsid w:val="00B74CBC"/>
    <w:rsid w:val="00B75B0A"/>
    <w:rsid w:val="00B773CA"/>
    <w:rsid w:val="00B8142E"/>
    <w:rsid w:val="00B8604E"/>
    <w:rsid w:val="00B86AE8"/>
    <w:rsid w:val="00B90BEE"/>
    <w:rsid w:val="00B926A3"/>
    <w:rsid w:val="00B93250"/>
    <w:rsid w:val="00B94A63"/>
    <w:rsid w:val="00B94BD9"/>
    <w:rsid w:val="00B96B67"/>
    <w:rsid w:val="00B96BCA"/>
    <w:rsid w:val="00B970E7"/>
    <w:rsid w:val="00B97713"/>
    <w:rsid w:val="00B97F54"/>
    <w:rsid w:val="00BA0154"/>
    <w:rsid w:val="00BA07EA"/>
    <w:rsid w:val="00BA2983"/>
    <w:rsid w:val="00BA3A4D"/>
    <w:rsid w:val="00BA3C2C"/>
    <w:rsid w:val="00BA4539"/>
    <w:rsid w:val="00BA50D6"/>
    <w:rsid w:val="00BA5702"/>
    <w:rsid w:val="00BA5BE5"/>
    <w:rsid w:val="00BA5C6B"/>
    <w:rsid w:val="00BA7F48"/>
    <w:rsid w:val="00BB21C0"/>
    <w:rsid w:val="00BB529A"/>
    <w:rsid w:val="00BB7032"/>
    <w:rsid w:val="00BB7384"/>
    <w:rsid w:val="00BB7DF4"/>
    <w:rsid w:val="00BB7DF6"/>
    <w:rsid w:val="00BC02FE"/>
    <w:rsid w:val="00BC2230"/>
    <w:rsid w:val="00BC416A"/>
    <w:rsid w:val="00BC4201"/>
    <w:rsid w:val="00BC433C"/>
    <w:rsid w:val="00BC532A"/>
    <w:rsid w:val="00BC56D5"/>
    <w:rsid w:val="00BC6BCD"/>
    <w:rsid w:val="00BD01F1"/>
    <w:rsid w:val="00BD02B5"/>
    <w:rsid w:val="00BD0FB3"/>
    <w:rsid w:val="00BD50FF"/>
    <w:rsid w:val="00BD5361"/>
    <w:rsid w:val="00BD6761"/>
    <w:rsid w:val="00BE25B9"/>
    <w:rsid w:val="00BE2C49"/>
    <w:rsid w:val="00BE30CB"/>
    <w:rsid w:val="00BE51AA"/>
    <w:rsid w:val="00BE5303"/>
    <w:rsid w:val="00BE5771"/>
    <w:rsid w:val="00BE59BE"/>
    <w:rsid w:val="00BF221E"/>
    <w:rsid w:val="00BF283E"/>
    <w:rsid w:val="00BF3DE9"/>
    <w:rsid w:val="00BF54CB"/>
    <w:rsid w:val="00BF5938"/>
    <w:rsid w:val="00BF60AD"/>
    <w:rsid w:val="00BF62BE"/>
    <w:rsid w:val="00BF6C2A"/>
    <w:rsid w:val="00BF7859"/>
    <w:rsid w:val="00BF7A0E"/>
    <w:rsid w:val="00C026FD"/>
    <w:rsid w:val="00C06610"/>
    <w:rsid w:val="00C06A47"/>
    <w:rsid w:val="00C06FFF"/>
    <w:rsid w:val="00C07531"/>
    <w:rsid w:val="00C12C10"/>
    <w:rsid w:val="00C14B78"/>
    <w:rsid w:val="00C15105"/>
    <w:rsid w:val="00C15EE6"/>
    <w:rsid w:val="00C16406"/>
    <w:rsid w:val="00C1790F"/>
    <w:rsid w:val="00C2034A"/>
    <w:rsid w:val="00C2174A"/>
    <w:rsid w:val="00C21C86"/>
    <w:rsid w:val="00C2299C"/>
    <w:rsid w:val="00C237E4"/>
    <w:rsid w:val="00C2595E"/>
    <w:rsid w:val="00C26E6F"/>
    <w:rsid w:val="00C2733B"/>
    <w:rsid w:val="00C30764"/>
    <w:rsid w:val="00C309B6"/>
    <w:rsid w:val="00C309D7"/>
    <w:rsid w:val="00C31F58"/>
    <w:rsid w:val="00C32E33"/>
    <w:rsid w:val="00C33915"/>
    <w:rsid w:val="00C348A6"/>
    <w:rsid w:val="00C34DD3"/>
    <w:rsid w:val="00C34DF5"/>
    <w:rsid w:val="00C35200"/>
    <w:rsid w:val="00C3598E"/>
    <w:rsid w:val="00C41244"/>
    <w:rsid w:val="00C43240"/>
    <w:rsid w:val="00C44352"/>
    <w:rsid w:val="00C447F1"/>
    <w:rsid w:val="00C4506F"/>
    <w:rsid w:val="00C4599E"/>
    <w:rsid w:val="00C463B7"/>
    <w:rsid w:val="00C508A6"/>
    <w:rsid w:val="00C50B7A"/>
    <w:rsid w:val="00C51DD5"/>
    <w:rsid w:val="00C530FF"/>
    <w:rsid w:val="00C556BD"/>
    <w:rsid w:val="00C577DD"/>
    <w:rsid w:val="00C57B3E"/>
    <w:rsid w:val="00C61AFF"/>
    <w:rsid w:val="00C628FB"/>
    <w:rsid w:val="00C63BC4"/>
    <w:rsid w:val="00C652BA"/>
    <w:rsid w:val="00C659C6"/>
    <w:rsid w:val="00C67279"/>
    <w:rsid w:val="00C67736"/>
    <w:rsid w:val="00C715CA"/>
    <w:rsid w:val="00C715FC"/>
    <w:rsid w:val="00C71C2D"/>
    <w:rsid w:val="00C737E2"/>
    <w:rsid w:val="00C73F75"/>
    <w:rsid w:val="00C74D7B"/>
    <w:rsid w:val="00C75DDD"/>
    <w:rsid w:val="00C766B7"/>
    <w:rsid w:val="00C76F24"/>
    <w:rsid w:val="00C80221"/>
    <w:rsid w:val="00C829E4"/>
    <w:rsid w:val="00C833AE"/>
    <w:rsid w:val="00C86303"/>
    <w:rsid w:val="00C8641D"/>
    <w:rsid w:val="00C866CC"/>
    <w:rsid w:val="00C878EE"/>
    <w:rsid w:val="00C9012B"/>
    <w:rsid w:val="00C914F8"/>
    <w:rsid w:val="00C91BAC"/>
    <w:rsid w:val="00C9294A"/>
    <w:rsid w:val="00C93703"/>
    <w:rsid w:val="00C943BB"/>
    <w:rsid w:val="00C95448"/>
    <w:rsid w:val="00C96B32"/>
    <w:rsid w:val="00C970A9"/>
    <w:rsid w:val="00C97BBD"/>
    <w:rsid w:val="00CA0197"/>
    <w:rsid w:val="00CA0699"/>
    <w:rsid w:val="00CA0CA8"/>
    <w:rsid w:val="00CA2419"/>
    <w:rsid w:val="00CA286B"/>
    <w:rsid w:val="00CA2BDC"/>
    <w:rsid w:val="00CA476F"/>
    <w:rsid w:val="00CA7FA7"/>
    <w:rsid w:val="00CB0406"/>
    <w:rsid w:val="00CB140E"/>
    <w:rsid w:val="00CB2034"/>
    <w:rsid w:val="00CB257C"/>
    <w:rsid w:val="00CB311E"/>
    <w:rsid w:val="00CB3555"/>
    <w:rsid w:val="00CB5E4D"/>
    <w:rsid w:val="00CB62A5"/>
    <w:rsid w:val="00CB7F7C"/>
    <w:rsid w:val="00CC0108"/>
    <w:rsid w:val="00CC25C1"/>
    <w:rsid w:val="00CC2891"/>
    <w:rsid w:val="00CC377C"/>
    <w:rsid w:val="00CC51F2"/>
    <w:rsid w:val="00CD0A6D"/>
    <w:rsid w:val="00CD302C"/>
    <w:rsid w:val="00CD61C2"/>
    <w:rsid w:val="00CD773A"/>
    <w:rsid w:val="00CD7F05"/>
    <w:rsid w:val="00CE1100"/>
    <w:rsid w:val="00CE50B8"/>
    <w:rsid w:val="00CE6D6F"/>
    <w:rsid w:val="00CF1C2A"/>
    <w:rsid w:val="00CF2C2B"/>
    <w:rsid w:val="00CF3110"/>
    <w:rsid w:val="00CF3460"/>
    <w:rsid w:val="00CF3B8C"/>
    <w:rsid w:val="00CF5572"/>
    <w:rsid w:val="00D00390"/>
    <w:rsid w:val="00D005A9"/>
    <w:rsid w:val="00D006F9"/>
    <w:rsid w:val="00D03953"/>
    <w:rsid w:val="00D03BC5"/>
    <w:rsid w:val="00D049F3"/>
    <w:rsid w:val="00D054E8"/>
    <w:rsid w:val="00D05897"/>
    <w:rsid w:val="00D12079"/>
    <w:rsid w:val="00D1242B"/>
    <w:rsid w:val="00D12937"/>
    <w:rsid w:val="00D1786D"/>
    <w:rsid w:val="00D22C5A"/>
    <w:rsid w:val="00D2563D"/>
    <w:rsid w:val="00D26C77"/>
    <w:rsid w:val="00D274F7"/>
    <w:rsid w:val="00D306AC"/>
    <w:rsid w:val="00D31108"/>
    <w:rsid w:val="00D34C65"/>
    <w:rsid w:val="00D351C2"/>
    <w:rsid w:val="00D35B6E"/>
    <w:rsid w:val="00D41F0E"/>
    <w:rsid w:val="00D4456D"/>
    <w:rsid w:val="00D449F8"/>
    <w:rsid w:val="00D45082"/>
    <w:rsid w:val="00D477CD"/>
    <w:rsid w:val="00D5168C"/>
    <w:rsid w:val="00D51F1C"/>
    <w:rsid w:val="00D52457"/>
    <w:rsid w:val="00D53846"/>
    <w:rsid w:val="00D55EB0"/>
    <w:rsid w:val="00D56821"/>
    <w:rsid w:val="00D60279"/>
    <w:rsid w:val="00D60BFC"/>
    <w:rsid w:val="00D60C1E"/>
    <w:rsid w:val="00D628FD"/>
    <w:rsid w:val="00D62A52"/>
    <w:rsid w:val="00D63169"/>
    <w:rsid w:val="00D6353A"/>
    <w:rsid w:val="00D636F7"/>
    <w:rsid w:val="00D70B0E"/>
    <w:rsid w:val="00D70FDA"/>
    <w:rsid w:val="00D72E3D"/>
    <w:rsid w:val="00D731C8"/>
    <w:rsid w:val="00D7383C"/>
    <w:rsid w:val="00D74103"/>
    <w:rsid w:val="00D75044"/>
    <w:rsid w:val="00D771DA"/>
    <w:rsid w:val="00D81454"/>
    <w:rsid w:val="00D820EA"/>
    <w:rsid w:val="00D82B14"/>
    <w:rsid w:val="00D856FE"/>
    <w:rsid w:val="00D865F9"/>
    <w:rsid w:val="00D8769B"/>
    <w:rsid w:val="00D87B01"/>
    <w:rsid w:val="00D904B8"/>
    <w:rsid w:val="00D91D66"/>
    <w:rsid w:val="00D9223A"/>
    <w:rsid w:val="00D9231E"/>
    <w:rsid w:val="00D92431"/>
    <w:rsid w:val="00D92AEB"/>
    <w:rsid w:val="00D92D68"/>
    <w:rsid w:val="00D93CBB"/>
    <w:rsid w:val="00D95732"/>
    <w:rsid w:val="00D96BFB"/>
    <w:rsid w:val="00D97253"/>
    <w:rsid w:val="00DA0BBD"/>
    <w:rsid w:val="00DA136B"/>
    <w:rsid w:val="00DA1D21"/>
    <w:rsid w:val="00DA2264"/>
    <w:rsid w:val="00DA2287"/>
    <w:rsid w:val="00DA3128"/>
    <w:rsid w:val="00DA3F71"/>
    <w:rsid w:val="00DA5D7A"/>
    <w:rsid w:val="00DB0E2D"/>
    <w:rsid w:val="00DB0F8A"/>
    <w:rsid w:val="00DB214F"/>
    <w:rsid w:val="00DB452D"/>
    <w:rsid w:val="00DB45AC"/>
    <w:rsid w:val="00DB5B32"/>
    <w:rsid w:val="00DB68B8"/>
    <w:rsid w:val="00DB6BA8"/>
    <w:rsid w:val="00DC28F2"/>
    <w:rsid w:val="00DC5118"/>
    <w:rsid w:val="00DD08BF"/>
    <w:rsid w:val="00DD12F6"/>
    <w:rsid w:val="00DD17A9"/>
    <w:rsid w:val="00DD210C"/>
    <w:rsid w:val="00DD21ED"/>
    <w:rsid w:val="00DD3766"/>
    <w:rsid w:val="00DD3902"/>
    <w:rsid w:val="00DD3D61"/>
    <w:rsid w:val="00DD4EB4"/>
    <w:rsid w:val="00DD5AB3"/>
    <w:rsid w:val="00DD6C77"/>
    <w:rsid w:val="00DD738D"/>
    <w:rsid w:val="00DE091A"/>
    <w:rsid w:val="00DE137D"/>
    <w:rsid w:val="00DE244F"/>
    <w:rsid w:val="00DE4F63"/>
    <w:rsid w:val="00DE4FDC"/>
    <w:rsid w:val="00DE5DA9"/>
    <w:rsid w:val="00DE66DC"/>
    <w:rsid w:val="00DF1DBD"/>
    <w:rsid w:val="00DF2711"/>
    <w:rsid w:val="00DF2A44"/>
    <w:rsid w:val="00DF3A71"/>
    <w:rsid w:val="00DF4050"/>
    <w:rsid w:val="00DF6BC5"/>
    <w:rsid w:val="00DF7BC0"/>
    <w:rsid w:val="00DF7DFD"/>
    <w:rsid w:val="00E01277"/>
    <w:rsid w:val="00E0335B"/>
    <w:rsid w:val="00E0503B"/>
    <w:rsid w:val="00E05A32"/>
    <w:rsid w:val="00E06BAF"/>
    <w:rsid w:val="00E07A86"/>
    <w:rsid w:val="00E101BD"/>
    <w:rsid w:val="00E10695"/>
    <w:rsid w:val="00E10A2B"/>
    <w:rsid w:val="00E10ED7"/>
    <w:rsid w:val="00E130B4"/>
    <w:rsid w:val="00E136CA"/>
    <w:rsid w:val="00E1477A"/>
    <w:rsid w:val="00E170E3"/>
    <w:rsid w:val="00E20B3B"/>
    <w:rsid w:val="00E21398"/>
    <w:rsid w:val="00E2190B"/>
    <w:rsid w:val="00E21C3E"/>
    <w:rsid w:val="00E22200"/>
    <w:rsid w:val="00E22D76"/>
    <w:rsid w:val="00E23BEB"/>
    <w:rsid w:val="00E23F94"/>
    <w:rsid w:val="00E241B9"/>
    <w:rsid w:val="00E259F3"/>
    <w:rsid w:val="00E27E5A"/>
    <w:rsid w:val="00E32C8B"/>
    <w:rsid w:val="00E32E84"/>
    <w:rsid w:val="00E3468B"/>
    <w:rsid w:val="00E37304"/>
    <w:rsid w:val="00E3761A"/>
    <w:rsid w:val="00E42DD7"/>
    <w:rsid w:val="00E44B7E"/>
    <w:rsid w:val="00E44BD8"/>
    <w:rsid w:val="00E51A66"/>
    <w:rsid w:val="00E53568"/>
    <w:rsid w:val="00E53A13"/>
    <w:rsid w:val="00E54A9A"/>
    <w:rsid w:val="00E55209"/>
    <w:rsid w:val="00E61189"/>
    <w:rsid w:val="00E6172C"/>
    <w:rsid w:val="00E61B2E"/>
    <w:rsid w:val="00E641B6"/>
    <w:rsid w:val="00E64D81"/>
    <w:rsid w:val="00E65EF0"/>
    <w:rsid w:val="00E667A4"/>
    <w:rsid w:val="00E66896"/>
    <w:rsid w:val="00E67830"/>
    <w:rsid w:val="00E70E89"/>
    <w:rsid w:val="00E7339C"/>
    <w:rsid w:val="00E74375"/>
    <w:rsid w:val="00E75049"/>
    <w:rsid w:val="00E75644"/>
    <w:rsid w:val="00E76985"/>
    <w:rsid w:val="00E801BF"/>
    <w:rsid w:val="00E84C32"/>
    <w:rsid w:val="00E8535E"/>
    <w:rsid w:val="00E85EED"/>
    <w:rsid w:val="00E90B38"/>
    <w:rsid w:val="00E91C63"/>
    <w:rsid w:val="00EA15B1"/>
    <w:rsid w:val="00EA2D77"/>
    <w:rsid w:val="00EA5FDA"/>
    <w:rsid w:val="00EB1D52"/>
    <w:rsid w:val="00EB40EC"/>
    <w:rsid w:val="00EB4C5F"/>
    <w:rsid w:val="00EB5053"/>
    <w:rsid w:val="00EB5C16"/>
    <w:rsid w:val="00EB667C"/>
    <w:rsid w:val="00EB6A5F"/>
    <w:rsid w:val="00EC0970"/>
    <w:rsid w:val="00EC2162"/>
    <w:rsid w:val="00EC26F4"/>
    <w:rsid w:val="00EC39FC"/>
    <w:rsid w:val="00EC4F3C"/>
    <w:rsid w:val="00EC5998"/>
    <w:rsid w:val="00EC6B25"/>
    <w:rsid w:val="00EC6DDC"/>
    <w:rsid w:val="00EC7726"/>
    <w:rsid w:val="00EC7E07"/>
    <w:rsid w:val="00ED1306"/>
    <w:rsid w:val="00ED38FD"/>
    <w:rsid w:val="00ED39C5"/>
    <w:rsid w:val="00ED3E87"/>
    <w:rsid w:val="00ED51F8"/>
    <w:rsid w:val="00EE1399"/>
    <w:rsid w:val="00EE1C00"/>
    <w:rsid w:val="00EE1C5A"/>
    <w:rsid w:val="00EE28E0"/>
    <w:rsid w:val="00EE4435"/>
    <w:rsid w:val="00EE531D"/>
    <w:rsid w:val="00EF02D0"/>
    <w:rsid w:val="00EF1CCB"/>
    <w:rsid w:val="00EF3B2B"/>
    <w:rsid w:val="00EF468E"/>
    <w:rsid w:val="00EF6FEE"/>
    <w:rsid w:val="00EF7807"/>
    <w:rsid w:val="00F00A4F"/>
    <w:rsid w:val="00F00D85"/>
    <w:rsid w:val="00F00F56"/>
    <w:rsid w:val="00F03780"/>
    <w:rsid w:val="00F05727"/>
    <w:rsid w:val="00F0677D"/>
    <w:rsid w:val="00F07643"/>
    <w:rsid w:val="00F11829"/>
    <w:rsid w:val="00F123CD"/>
    <w:rsid w:val="00F13568"/>
    <w:rsid w:val="00F15514"/>
    <w:rsid w:val="00F161F4"/>
    <w:rsid w:val="00F16970"/>
    <w:rsid w:val="00F1709F"/>
    <w:rsid w:val="00F174C4"/>
    <w:rsid w:val="00F23107"/>
    <w:rsid w:val="00F33700"/>
    <w:rsid w:val="00F34A81"/>
    <w:rsid w:val="00F3594C"/>
    <w:rsid w:val="00F35ABC"/>
    <w:rsid w:val="00F371B4"/>
    <w:rsid w:val="00F4060A"/>
    <w:rsid w:val="00F409F9"/>
    <w:rsid w:val="00F45870"/>
    <w:rsid w:val="00F46058"/>
    <w:rsid w:val="00F47AA4"/>
    <w:rsid w:val="00F51351"/>
    <w:rsid w:val="00F533F1"/>
    <w:rsid w:val="00F53A94"/>
    <w:rsid w:val="00F5497A"/>
    <w:rsid w:val="00F549E2"/>
    <w:rsid w:val="00F54EB1"/>
    <w:rsid w:val="00F564C7"/>
    <w:rsid w:val="00F57BB9"/>
    <w:rsid w:val="00F61A86"/>
    <w:rsid w:val="00F6295A"/>
    <w:rsid w:val="00F6413E"/>
    <w:rsid w:val="00F6459E"/>
    <w:rsid w:val="00F649A5"/>
    <w:rsid w:val="00F7075A"/>
    <w:rsid w:val="00F71FCC"/>
    <w:rsid w:val="00F7266E"/>
    <w:rsid w:val="00F73EED"/>
    <w:rsid w:val="00F75D33"/>
    <w:rsid w:val="00F80D0D"/>
    <w:rsid w:val="00F81029"/>
    <w:rsid w:val="00F820EC"/>
    <w:rsid w:val="00F841FC"/>
    <w:rsid w:val="00F8465C"/>
    <w:rsid w:val="00F84C59"/>
    <w:rsid w:val="00F84CA0"/>
    <w:rsid w:val="00F8640C"/>
    <w:rsid w:val="00F91787"/>
    <w:rsid w:val="00F9218C"/>
    <w:rsid w:val="00F92588"/>
    <w:rsid w:val="00F926CE"/>
    <w:rsid w:val="00F93DA7"/>
    <w:rsid w:val="00F9442B"/>
    <w:rsid w:val="00F966DD"/>
    <w:rsid w:val="00FA0FCC"/>
    <w:rsid w:val="00FA1562"/>
    <w:rsid w:val="00FB0086"/>
    <w:rsid w:val="00FB03B1"/>
    <w:rsid w:val="00FB1CDE"/>
    <w:rsid w:val="00FB319B"/>
    <w:rsid w:val="00FB3BA8"/>
    <w:rsid w:val="00FB499A"/>
    <w:rsid w:val="00FB4DA6"/>
    <w:rsid w:val="00FB5B3B"/>
    <w:rsid w:val="00FB6947"/>
    <w:rsid w:val="00FB7C14"/>
    <w:rsid w:val="00FC0172"/>
    <w:rsid w:val="00FC66B8"/>
    <w:rsid w:val="00FD0309"/>
    <w:rsid w:val="00FD0A41"/>
    <w:rsid w:val="00FD1094"/>
    <w:rsid w:val="00FD484C"/>
    <w:rsid w:val="00FD4A0E"/>
    <w:rsid w:val="00FD4E62"/>
    <w:rsid w:val="00FD5BDF"/>
    <w:rsid w:val="00FD63DB"/>
    <w:rsid w:val="00FE03A7"/>
    <w:rsid w:val="00FE0749"/>
    <w:rsid w:val="00FE0F11"/>
    <w:rsid w:val="00FE3290"/>
    <w:rsid w:val="00FE38A0"/>
    <w:rsid w:val="00FE6558"/>
    <w:rsid w:val="00FE6F91"/>
    <w:rsid w:val="00FF2312"/>
    <w:rsid w:val="00FF45AB"/>
    <w:rsid w:val="00FF5502"/>
    <w:rsid w:val="00FF5C46"/>
    <w:rsid w:val="00FF6251"/>
  </w:rsids>
  <m:mathPr>
    <m:mathFont m:val="Cambria Math"/>
    <m:brkBin m:val="before"/>
    <m:brkBinSub m:val="--"/>
    <m:smallFrac/>
    <m:dispDef/>
    <m:lMargin m:val="0"/>
    <m:rMargin m:val="0"/>
    <m:defJc m:val="centerGroup"/>
    <m:wrapRight/>
    <m:intLim m:val="subSup"/>
    <m:naryLim m:val="subSup"/>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14:docId w14:val="678C3FD8"/>
  <w15:docId w15:val="{63A09439-681F-3F4E-87AE-111ACB859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SimSun" w:hAnsi="Cambria" w:cs="Times New Roman"/>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0AA0"/>
    <w:rPr>
      <w:rFonts w:ascii="Arial" w:hAnsi="Arial"/>
      <w:lang w:val="en-US"/>
    </w:rPr>
  </w:style>
  <w:style w:type="paragraph" w:styleId="Heading3">
    <w:name w:val="heading 3"/>
    <w:basedOn w:val="Normal"/>
    <w:link w:val="Heading3Char"/>
    <w:uiPriority w:val="9"/>
    <w:qFormat/>
    <w:rsid w:val="00F05727"/>
    <w:pPr>
      <w:spacing w:before="100" w:beforeAutospacing="1" w:after="100" w:afterAutospacing="1"/>
      <w:outlineLvl w:val="2"/>
    </w:pPr>
    <w:rPr>
      <w:rFonts w:ascii="Times" w:hAnsi="Times"/>
      <w:b/>
      <w:bCs/>
      <w:sz w:val="27"/>
      <w:szCs w:val="27"/>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485691"/>
    <w:rPr>
      <w:rFonts w:ascii="Lucida Grande" w:hAnsi="Lucida Grande"/>
    </w:rPr>
  </w:style>
  <w:style w:type="character" w:customStyle="1" w:styleId="DocumentMapChar">
    <w:name w:val="Document Map Char"/>
    <w:link w:val="DocumentMap"/>
    <w:uiPriority w:val="99"/>
    <w:semiHidden/>
    <w:rsid w:val="00485691"/>
    <w:rPr>
      <w:rFonts w:ascii="Lucida Grande" w:hAnsi="Lucida Grande"/>
      <w:sz w:val="24"/>
      <w:szCs w:val="24"/>
    </w:rPr>
  </w:style>
  <w:style w:type="paragraph" w:styleId="Header">
    <w:name w:val="header"/>
    <w:basedOn w:val="Normal"/>
    <w:link w:val="HeaderChar"/>
    <w:uiPriority w:val="99"/>
    <w:unhideWhenUsed/>
    <w:rsid w:val="00FF457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FF4574"/>
    <w:rPr>
      <w:rFonts w:ascii="Arial" w:hAnsi="Arial"/>
      <w:sz w:val="18"/>
      <w:szCs w:val="18"/>
      <w:lang w:eastAsia="en-US"/>
    </w:rPr>
  </w:style>
  <w:style w:type="paragraph" w:styleId="Footer">
    <w:name w:val="footer"/>
    <w:basedOn w:val="Normal"/>
    <w:link w:val="FooterChar"/>
    <w:uiPriority w:val="99"/>
    <w:unhideWhenUsed/>
    <w:rsid w:val="00FF4574"/>
    <w:pPr>
      <w:tabs>
        <w:tab w:val="center" w:pos="4153"/>
        <w:tab w:val="right" w:pos="8306"/>
      </w:tabs>
      <w:snapToGrid w:val="0"/>
    </w:pPr>
    <w:rPr>
      <w:sz w:val="18"/>
      <w:szCs w:val="18"/>
    </w:rPr>
  </w:style>
  <w:style w:type="character" w:customStyle="1" w:styleId="FooterChar">
    <w:name w:val="Footer Char"/>
    <w:link w:val="Footer"/>
    <w:uiPriority w:val="99"/>
    <w:rsid w:val="00FF4574"/>
    <w:rPr>
      <w:rFonts w:ascii="Arial" w:hAnsi="Arial"/>
      <w:sz w:val="18"/>
      <w:szCs w:val="18"/>
      <w:lang w:eastAsia="en-US"/>
    </w:rPr>
  </w:style>
  <w:style w:type="paragraph" w:styleId="BalloonText">
    <w:name w:val="Balloon Text"/>
    <w:basedOn w:val="Normal"/>
    <w:semiHidden/>
    <w:rsid w:val="005F661C"/>
    <w:rPr>
      <w:rFonts w:ascii="Lucida Grande" w:hAnsi="Lucida Grande"/>
      <w:sz w:val="18"/>
      <w:szCs w:val="18"/>
    </w:rPr>
  </w:style>
  <w:style w:type="character" w:styleId="Hyperlink">
    <w:name w:val="Hyperlink"/>
    <w:rsid w:val="005F661C"/>
    <w:rPr>
      <w:color w:val="0000FF"/>
      <w:u w:val="single"/>
    </w:rPr>
  </w:style>
  <w:style w:type="character" w:styleId="PageNumber">
    <w:name w:val="page number"/>
    <w:basedOn w:val="DefaultParagraphFont"/>
    <w:rsid w:val="00087EB4"/>
  </w:style>
  <w:style w:type="character" w:styleId="CommentReference">
    <w:name w:val="annotation reference"/>
    <w:uiPriority w:val="99"/>
    <w:semiHidden/>
    <w:unhideWhenUsed/>
    <w:rsid w:val="00527A4F"/>
    <w:rPr>
      <w:sz w:val="18"/>
      <w:szCs w:val="18"/>
    </w:rPr>
  </w:style>
  <w:style w:type="paragraph" w:styleId="CommentText">
    <w:name w:val="annotation text"/>
    <w:basedOn w:val="Normal"/>
    <w:link w:val="CommentTextChar"/>
    <w:uiPriority w:val="99"/>
    <w:semiHidden/>
    <w:unhideWhenUsed/>
    <w:rsid w:val="00527A4F"/>
  </w:style>
  <w:style w:type="character" w:customStyle="1" w:styleId="CommentTextChar">
    <w:name w:val="Comment Text Char"/>
    <w:link w:val="CommentText"/>
    <w:uiPriority w:val="99"/>
    <w:semiHidden/>
    <w:rsid w:val="00527A4F"/>
    <w:rPr>
      <w:rFonts w:ascii="Arial" w:hAnsi="Arial"/>
      <w:sz w:val="24"/>
      <w:szCs w:val="24"/>
      <w:lang w:val="en-US"/>
    </w:rPr>
  </w:style>
  <w:style w:type="paragraph" w:styleId="CommentSubject">
    <w:name w:val="annotation subject"/>
    <w:basedOn w:val="CommentText"/>
    <w:next w:val="CommentText"/>
    <w:link w:val="CommentSubjectChar"/>
    <w:uiPriority w:val="99"/>
    <w:semiHidden/>
    <w:unhideWhenUsed/>
    <w:rsid w:val="00527A4F"/>
    <w:rPr>
      <w:b/>
      <w:bCs/>
      <w:sz w:val="20"/>
      <w:szCs w:val="20"/>
    </w:rPr>
  </w:style>
  <w:style w:type="character" w:customStyle="1" w:styleId="CommentSubjectChar">
    <w:name w:val="Comment Subject Char"/>
    <w:link w:val="CommentSubject"/>
    <w:uiPriority w:val="99"/>
    <w:semiHidden/>
    <w:rsid w:val="00527A4F"/>
    <w:rPr>
      <w:rFonts w:ascii="Arial" w:hAnsi="Arial"/>
      <w:b/>
      <w:bCs/>
      <w:sz w:val="24"/>
      <w:szCs w:val="24"/>
      <w:lang w:val="en-US"/>
    </w:rPr>
  </w:style>
  <w:style w:type="paragraph" w:customStyle="1" w:styleId="EndNoteBibliographyTitle">
    <w:name w:val="EndNote Bibliography Title"/>
    <w:basedOn w:val="Normal"/>
    <w:rsid w:val="000D41B8"/>
    <w:pPr>
      <w:jc w:val="center"/>
    </w:pPr>
    <w:rPr>
      <w:rFonts w:cs="Arial"/>
    </w:rPr>
  </w:style>
  <w:style w:type="paragraph" w:customStyle="1" w:styleId="EndNoteBibliography">
    <w:name w:val="EndNote Bibliography"/>
    <w:basedOn w:val="Normal"/>
    <w:rsid w:val="000D41B8"/>
    <w:pPr>
      <w:jc w:val="both"/>
    </w:pPr>
    <w:rPr>
      <w:rFonts w:cs="Arial"/>
    </w:rPr>
  </w:style>
  <w:style w:type="paragraph" w:styleId="Revision">
    <w:name w:val="Revision"/>
    <w:hidden/>
    <w:uiPriority w:val="99"/>
    <w:semiHidden/>
    <w:rsid w:val="0021093D"/>
    <w:rPr>
      <w:rFonts w:ascii="Arial" w:hAnsi="Arial"/>
      <w:lang w:val="en-US"/>
    </w:rPr>
  </w:style>
  <w:style w:type="paragraph" w:styleId="ListParagraph">
    <w:name w:val="List Paragraph"/>
    <w:basedOn w:val="Normal"/>
    <w:uiPriority w:val="34"/>
    <w:qFormat/>
    <w:rsid w:val="004D59FB"/>
    <w:pPr>
      <w:ind w:left="720"/>
      <w:contextualSpacing/>
    </w:pPr>
  </w:style>
  <w:style w:type="character" w:styleId="FollowedHyperlink">
    <w:name w:val="FollowedHyperlink"/>
    <w:basedOn w:val="DefaultParagraphFont"/>
    <w:uiPriority w:val="99"/>
    <w:semiHidden/>
    <w:unhideWhenUsed/>
    <w:rsid w:val="000E43F4"/>
    <w:rPr>
      <w:color w:val="800080" w:themeColor="followedHyperlink"/>
      <w:u w:val="single"/>
    </w:rPr>
  </w:style>
  <w:style w:type="character" w:customStyle="1" w:styleId="Heading3Char">
    <w:name w:val="Heading 3 Char"/>
    <w:basedOn w:val="DefaultParagraphFont"/>
    <w:link w:val="Heading3"/>
    <w:uiPriority w:val="9"/>
    <w:rsid w:val="00F05727"/>
    <w:rPr>
      <w:rFonts w:ascii="Times" w:hAnsi="Times"/>
      <w:b/>
      <w:bCs/>
      <w:sz w:val="27"/>
      <w:szCs w:val="27"/>
    </w:rPr>
  </w:style>
  <w:style w:type="table" w:styleId="TableGrid">
    <w:name w:val="Table Grid"/>
    <w:basedOn w:val="TableNormal"/>
    <w:uiPriority w:val="59"/>
    <w:rsid w:val="001941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6A6B06"/>
    <w:rPr>
      <w:color w:val="605E5C"/>
      <w:shd w:val="clear" w:color="auto" w:fill="E1DFDD"/>
    </w:rPr>
  </w:style>
  <w:style w:type="paragraph" w:styleId="NormalWeb">
    <w:name w:val="Normal (Web)"/>
    <w:basedOn w:val="Normal"/>
    <w:uiPriority w:val="99"/>
    <w:unhideWhenUsed/>
    <w:rsid w:val="0033573A"/>
    <w:pPr>
      <w:spacing w:before="100" w:beforeAutospacing="1" w:after="100" w:afterAutospacing="1"/>
    </w:pPr>
    <w:rPr>
      <w:rFonts w:ascii="Times New Roman" w:eastAsia="Times New Roman" w:hAnsi="Times New Roman"/>
      <w:lang w:val="en-GB"/>
    </w:rPr>
  </w:style>
  <w:style w:type="character" w:styleId="Emphasis">
    <w:name w:val="Emphasis"/>
    <w:basedOn w:val="DefaultParagraphFont"/>
    <w:uiPriority w:val="20"/>
    <w:qFormat/>
    <w:rsid w:val="00B7292A"/>
    <w:rPr>
      <w:i/>
      <w:iCs/>
    </w:rPr>
  </w:style>
  <w:style w:type="character" w:customStyle="1" w:styleId="UnresolvedMention2">
    <w:name w:val="Unresolved Mention2"/>
    <w:basedOn w:val="DefaultParagraphFont"/>
    <w:uiPriority w:val="99"/>
    <w:semiHidden/>
    <w:unhideWhenUsed/>
    <w:rsid w:val="00B7292A"/>
    <w:rPr>
      <w:color w:val="605E5C"/>
      <w:shd w:val="clear" w:color="auto" w:fill="E1DFDD"/>
    </w:rPr>
  </w:style>
  <w:style w:type="character" w:customStyle="1" w:styleId="apple-converted-space">
    <w:name w:val="apple-converted-space"/>
    <w:basedOn w:val="DefaultParagraphFont"/>
    <w:rsid w:val="004A02B3"/>
  </w:style>
  <w:style w:type="character" w:styleId="LineNumber">
    <w:name w:val="line number"/>
    <w:basedOn w:val="DefaultParagraphFont"/>
    <w:uiPriority w:val="99"/>
    <w:semiHidden/>
    <w:unhideWhenUsed/>
    <w:rsid w:val="00BE5771"/>
  </w:style>
  <w:style w:type="paragraph" w:styleId="HTMLPreformatted">
    <w:name w:val="HTML Preformatted"/>
    <w:basedOn w:val="Normal"/>
    <w:link w:val="HTMLPreformattedChar"/>
    <w:uiPriority w:val="99"/>
    <w:semiHidden/>
    <w:unhideWhenUsed/>
    <w:rsid w:val="00840A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GB" w:eastAsia="zh-CN"/>
    </w:rPr>
  </w:style>
  <w:style w:type="character" w:customStyle="1" w:styleId="HTMLPreformattedChar">
    <w:name w:val="HTML Preformatted Char"/>
    <w:basedOn w:val="DefaultParagraphFont"/>
    <w:link w:val="HTMLPreformatted"/>
    <w:uiPriority w:val="99"/>
    <w:semiHidden/>
    <w:rsid w:val="00840AA0"/>
    <w:rPr>
      <w:rFonts w:ascii="Courier New" w:eastAsia="Times New Roman" w:hAnsi="Courier New" w:cs="Courier New"/>
      <w:sz w:val="20"/>
      <w:szCs w:val="20"/>
      <w:lang w:eastAsia="zh-CN"/>
    </w:rPr>
  </w:style>
  <w:style w:type="character" w:customStyle="1" w:styleId="adorn">
    <w:name w:val="adorn"/>
    <w:basedOn w:val="DefaultParagraphFont"/>
    <w:rsid w:val="00840A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743286">
      <w:bodyDiv w:val="1"/>
      <w:marLeft w:val="0"/>
      <w:marRight w:val="0"/>
      <w:marTop w:val="0"/>
      <w:marBottom w:val="0"/>
      <w:divBdr>
        <w:top w:val="none" w:sz="0" w:space="0" w:color="auto"/>
        <w:left w:val="none" w:sz="0" w:space="0" w:color="auto"/>
        <w:bottom w:val="none" w:sz="0" w:space="0" w:color="auto"/>
        <w:right w:val="none" w:sz="0" w:space="0" w:color="auto"/>
      </w:divBdr>
    </w:div>
    <w:div w:id="93211920">
      <w:bodyDiv w:val="1"/>
      <w:marLeft w:val="0"/>
      <w:marRight w:val="0"/>
      <w:marTop w:val="0"/>
      <w:marBottom w:val="0"/>
      <w:divBdr>
        <w:top w:val="none" w:sz="0" w:space="0" w:color="auto"/>
        <w:left w:val="none" w:sz="0" w:space="0" w:color="auto"/>
        <w:bottom w:val="none" w:sz="0" w:space="0" w:color="auto"/>
        <w:right w:val="none" w:sz="0" w:space="0" w:color="auto"/>
      </w:divBdr>
    </w:div>
    <w:div w:id="126123299">
      <w:bodyDiv w:val="1"/>
      <w:marLeft w:val="0"/>
      <w:marRight w:val="0"/>
      <w:marTop w:val="0"/>
      <w:marBottom w:val="0"/>
      <w:divBdr>
        <w:top w:val="none" w:sz="0" w:space="0" w:color="auto"/>
        <w:left w:val="none" w:sz="0" w:space="0" w:color="auto"/>
        <w:bottom w:val="none" w:sz="0" w:space="0" w:color="auto"/>
        <w:right w:val="none" w:sz="0" w:space="0" w:color="auto"/>
      </w:divBdr>
    </w:div>
    <w:div w:id="165442245">
      <w:bodyDiv w:val="1"/>
      <w:marLeft w:val="0"/>
      <w:marRight w:val="0"/>
      <w:marTop w:val="0"/>
      <w:marBottom w:val="0"/>
      <w:divBdr>
        <w:top w:val="none" w:sz="0" w:space="0" w:color="auto"/>
        <w:left w:val="none" w:sz="0" w:space="0" w:color="auto"/>
        <w:bottom w:val="none" w:sz="0" w:space="0" w:color="auto"/>
        <w:right w:val="none" w:sz="0" w:space="0" w:color="auto"/>
      </w:divBdr>
    </w:div>
    <w:div w:id="270403806">
      <w:bodyDiv w:val="1"/>
      <w:marLeft w:val="0"/>
      <w:marRight w:val="0"/>
      <w:marTop w:val="0"/>
      <w:marBottom w:val="0"/>
      <w:divBdr>
        <w:top w:val="none" w:sz="0" w:space="0" w:color="auto"/>
        <w:left w:val="none" w:sz="0" w:space="0" w:color="auto"/>
        <w:bottom w:val="none" w:sz="0" w:space="0" w:color="auto"/>
        <w:right w:val="none" w:sz="0" w:space="0" w:color="auto"/>
      </w:divBdr>
      <w:divsChild>
        <w:div w:id="13337822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41314032">
              <w:marLeft w:val="0"/>
              <w:marRight w:val="0"/>
              <w:marTop w:val="0"/>
              <w:marBottom w:val="0"/>
              <w:divBdr>
                <w:top w:val="none" w:sz="0" w:space="0" w:color="auto"/>
                <w:left w:val="none" w:sz="0" w:space="0" w:color="auto"/>
                <w:bottom w:val="none" w:sz="0" w:space="0" w:color="auto"/>
                <w:right w:val="none" w:sz="0" w:space="0" w:color="auto"/>
              </w:divBdr>
              <w:divsChild>
                <w:div w:id="881674460">
                  <w:marLeft w:val="0"/>
                  <w:marRight w:val="0"/>
                  <w:marTop w:val="0"/>
                  <w:marBottom w:val="0"/>
                  <w:divBdr>
                    <w:top w:val="none" w:sz="0" w:space="0" w:color="auto"/>
                    <w:left w:val="none" w:sz="0" w:space="0" w:color="auto"/>
                    <w:bottom w:val="none" w:sz="0" w:space="0" w:color="auto"/>
                    <w:right w:val="none" w:sz="0" w:space="0" w:color="auto"/>
                  </w:divBdr>
                  <w:divsChild>
                    <w:div w:id="418141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2644193">
      <w:bodyDiv w:val="1"/>
      <w:marLeft w:val="0"/>
      <w:marRight w:val="0"/>
      <w:marTop w:val="0"/>
      <w:marBottom w:val="0"/>
      <w:divBdr>
        <w:top w:val="none" w:sz="0" w:space="0" w:color="auto"/>
        <w:left w:val="none" w:sz="0" w:space="0" w:color="auto"/>
        <w:bottom w:val="none" w:sz="0" w:space="0" w:color="auto"/>
        <w:right w:val="none" w:sz="0" w:space="0" w:color="auto"/>
      </w:divBdr>
    </w:div>
    <w:div w:id="606472889">
      <w:bodyDiv w:val="1"/>
      <w:marLeft w:val="0"/>
      <w:marRight w:val="0"/>
      <w:marTop w:val="0"/>
      <w:marBottom w:val="0"/>
      <w:divBdr>
        <w:top w:val="none" w:sz="0" w:space="0" w:color="auto"/>
        <w:left w:val="none" w:sz="0" w:space="0" w:color="auto"/>
        <w:bottom w:val="none" w:sz="0" w:space="0" w:color="auto"/>
        <w:right w:val="none" w:sz="0" w:space="0" w:color="auto"/>
      </w:divBdr>
      <w:divsChild>
        <w:div w:id="806774425">
          <w:marLeft w:val="0"/>
          <w:marRight w:val="0"/>
          <w:marTop w:val="0"/>
          <w:marBottom w:val="0"/>
          <w:divBdr>
            <w:top w:val="none" w:sz="0" w:space="0" w:color="auto"/>
            <w:left w:val="none" w:sz="0" w:space="0" w:color="auto"/>
            <w:bottom w:val="none" w:sz="0" w:space="0" w:color="auto"/>
            <w:right w:val="none" w:sz="0" w:space="0" w:color="auto"/>
          </w:divBdr>
          <w:divsChild>
            <w:div w:id="332222203">
              <w:marLeft w:val="0"/>
              <w:marRight w:val="0"/>
              <w:marTop w:val="0"/>
              <w:marBottom w:val="0"/>
              <w:divBdr>
                <w:top w:val="none" w:sz="0" w:space="0" w:color="auto"/>
                <w:left w:val="none" w:sz="0" w:space="0" w:color="auto"/>
                <w:bottom w:val="none" w:sz="0" w:space="0" w:color="auto"/>
                <w:right w:val="none" w:sz="0" w:space="0" w:color="auto"/>
              </w:divBdr>
              <w:divsChild>
                <w:div w:id="232008828">
                  <w:marLeft w:val="0"/>
                  <w:marRight w:val="0"/>
                  <w:marTop w:val="0"/>
                  <w:marBottom w:val="0"/>
                  <w:divBdr>
                    <w:top w:val="none" w:sz="0" w:space="0" w:color="auto"/>
                    <w:left w:val="none" w:sz="0" w:space="0" w:color="auto"/>
                    <w:bottom w:val="none" w:sz="0" w:space="0" w:color="auto"/>
                    <w:right w:val="none" w:sz="0" w:space="0" w:color="auto"/>
                  </w:divBdr>
                </w:div>
              </w:divsChild>
            </w:div>
            <w:div w:id="753625416">
              <w:marLeft w:val="0"/>
              <w:marRight w:val="0"/>
              <w:marTop w:val="0"/>
              <w:marBottom w:val="0"/>
              <w:divBdr>
                <w:top w:val="none" w:sz="0" w:space="0" w:color="auto"/>
                <w:left w:val="none" w:sz="0" w:space="0" w:color="auto"/>
                <w:bottom w:val="none" w:sz="0" w:space="0" w:color="auto"/>
                <w:right w:val="none" w:sz="0" w:space="0" w:color="auto"/>
              </w:divBdr>
              <w:divsChild>
                <w:div w:id="30307567">
                  <w:marLeft w:val="0"/>
                  <w:marRight w:val="0"/>
                  <w:marTop w:val="0"/>
                  <w:marBottom w:val="0"/>
                  <w:divBdr>
                    <w:top w:val="none" w:sz="0" w:space="0" w:color="auto"/>
                    <w:left w:val="none" w:sz="0" w:space="0" w:color="auto"/>
                    <w:bottom w:val="none" w:sz="0" w:space="0" w:color="auto"/>
                    <w:right w:val="none" w:sz="0" w:space="0" w:color="auto"/>
                  </w:divBdr>
                </w:div>
              </w:divsChild>
            </w:div>
            <w:div w:id="1175388788">
              <w:marLeft w:val="0"/>
              <w:marRight w:val="0"/>
              <w:marTop w:val="0"/>
              <w:marBottom w:val="0"/>
              <w:divBdr>
                <w:top w:val="none" w:sz="0" w:space="0" w:color="auto"/>
                <w:left w:val="none" w:sz="0" w:space="0" w:color="auto"/>
                <w:bottom w:val="none" w:sz="0" w:space="0" w:color="auto"/>
                <w:right w:val="none" w:sz="0" w:space="0" w:color="auto"/>
              </w:divBdr>
              <w:divsChild>
                <w:div w:id="83305900">
                  <w:marLeft w:val="0"/>
                  <w:marRight w:val="0"/>
                  <w:marTop w:val="0"/>
                  <w:marBottom w:val="0"/>
                  <w:divBdr>
                    <w:top w:val="none" w:sz="0" w:space="0" w:color="auto"/>
                    <w:left w:val="none" w:sz="0" w:space="0" w:color="auto"/>
                    <w:bottom w:val="none" w:sz="0" w:space="0" w:color="auto"/>
                    <w:right w:val="none" w:sz="0" w:space="0" w:color="auto"/>
                  </w:divBdr>
                </w:div>
              </w:divsChild>
            </w:div>
            <w:div w:id="1719889738">
              <w:marLeft w:val="0"/>
              <w:marRight w:val="0"/>
              <w:marTop w:val="0"/>
              <w:marBottom w:val="0"/>
              <w:divBdr>
                <w:top w:val="none" w:sz="0" w:space="0" w:color="auto"/>
                <w:left w:val="none" w:sz="0" w:space="0" w:color="auto"/>
                <w:bottom w:val="none" w:sz="0" w:space="0" w:color="auto"/>
                <w:right w:val="none" w:sz="0" w:space="0" w:color="auto"/>
              </w:divBdr>
              <w:divsChild>
                <w:div w:id="738988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779613">
      <w:bodyDiv w:val="1"/>
      <w:marLeft w:val="0"/>
      <w:marRight w:val="0"/>
      <w:marTop w:val="0"/>
      <w:marBottom w:val="0"/>
      <w:divBdr>
        <w:top w:val="none" w:sz="0" w:space="0" w:color="auto"/>
        <w:left w:val="none" w:sz="0" w:space="0" w:color="auto"/>
        <w:bottom w:val="none" w:sz="0" w:space="0" w:color="auto"/>
        <w:right w:val="none" w:sz="0" w:space="0" w:color="auto"/>
      </w:divBdr>
      <w:divsChild>
        <w:div w:id="142168266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90339564">
              <w:marLeft w:val="0"/>
              <w:marRight w:val="0"/>
              <w:marTop w:val="0"/>
              <w:marBottom w:val="0"/>
              <w:divBdr>
                <w:top w:val="none" w:sz="0" w:space="0" w:color="auto"/>
                <w:left w:val="none" w:sz="0" w:space="0" w:color="auto"/>
                <w:bottom w:val="none" w:sz="0" w:space="0" w:color="auto"/>
                <w:right w:val="none" w:sz="0" w:space="0" w:color="auto"/>
              </w:divBdr>
              <w:divsChild>
                <w:div w:id="1792825980">
                  <w:marLeft w:val="0"/>
                  <w:marRight w:val="0"/>
                  <w:marTop w:val="0"/>
                  <w:marBottom w:val="0"/>
                  <w:divBdr>
                    <w:top w:val="none" w:sz="0" w:space="0" w:color="auto"/>
                    <w:left w:val="none" w:sz="0" w:space="0" w:color="auto"/>
                    <w:bottom w:val="none" w:sz="0" w:space="0" w:color="auto"/>
                    <w:right w:val="none" w:sz="0" w:space="0" w:color="auto"/>
                  </w:divBdr>
                  <w:divsChild>
                    <w:div w:id="423771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4748175">
      <w:bodyDiv w:val="1"/>
      <w:marLeft w:val="0"/>
      <w:marRight w:val="0"/>
      <w:marTop w:val="0"/>
      <w:marBottom w:val="0"/>
      <w:divBdr>
        <w:top w:val="none" w:sz="0" w:space="0" w:color="auto"/>
        <w:left w:val="none" w:sz="0" w:space="0" w:color="auto"/>
        <w:bottom w:val="none" w:sz="0" w:space="0" w:color="auto"/>
        <w:right w:val="none" w:sz="0" w:space="0" w:color="auto"/>
      </w:divBdr>
    </w:div>
    <w:div w:id="702946627">
      <w:bodyDiv w:val="1"/>
      <w:marLeft w:val="0"/>
      <w:marRight w:val="0"/>
      <w:marTop w:val="0"/>
      <w:marBottom w:val="0"/>
      <w:divBdr>
        <w:top w:val="none" w:sz="0" w:space="0" w:color="auto"/>
        <w:left w:val="none" w:sz="0" w:space="0" w:color="auto"/>
        <w:bottom w:val="none" w:sz="0" w:space="0" w:color="auto"/>
        <w:right w:val="none" w:sz="0" w:space="0" w:color="auto"/>
      </w:divBdr>
      <w:divsChild>
        <w:div w:id="1207792752">
          <w:marLeft w:val="0"/>
          <w:marRight w:val="0"/>
          <w:marTop w:val="0"/>
          <w:marBottom w:val="0"/>
          <w:divBdr>
            <w:top w:val="none" w:sz="0" w:space="0" w:color="auto"/>
            <w:left w:val="none" w:sz="0" w:space="0" w:color="auto"/>
            <w:bottom w:val="none" w:sz="0" w:space="0" w:color="auto"/>
            <w:right w:val="none" w:sz="0" w:space="0" w:color="auto"/>
          </w:divBdr>
          <w:divsChild>
            <w:div w:id="433744865">
              <w:marLeft w:val="0"/>
              <w:marRight w:val="0"/>
              <w:marTop w:val="0"/>
              <w:marBottom w:val="0"/>
              <w:divBdr>
                <w:top w:val="none" w:sz="0" w:space="0" w:color="auto"/>
                <w:left w:val="none" w:sz="0" w:space="0" w:color="auto"/>
                <w:bottom w:val="none" w:sz="0" w:space="0" w:color="auto"/>
                <w:right w:val="none" w:sz="0" w:space="0" w:color="auto"/>
              </w:divBdr>
              <w:divsChild>
                <w:div w:id="252058710">
                  <w:marLeft w:val="0"/>
                  <w:marRight w:val="0"/>
                  <w:marTop w:val="0"/>
                  <w:marBottom w:val="0"/>
                  <w:divBdr>
                    <w:top w:val="none" w:sz="0" w:space="0" w:color="auto"/>
                    <w:left w:val="none" w:sz="0" w:space="0" w:color="auto"/>
                    <w:bottom w:val="none" w:sz="0" w:space="0" w:color="auto"/>
                    <w:right w:val="none" w:sz="0" w:space="0" w:color="auto"/>
                  </w:divBdr>
                  <w:divsChild>
                    <w:div w:id="4201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070726">
      <w:bodyDiv w:val="1"/>
      <w:marLeft w:val="0"/>
      <w:marRight w:val="0"/>
      <w:marTop w:val="0"/>
      <w:marBottom w:val="0"/>
      <w:divBdr>
        <w:top w:val="none" w:sz="0" w:space="0" w:color="auto"/>
        <w:left w:val="none" w:sz="0" w:space="0" w:color="auto"/>
        <w:bottom w:val="none" w:sz="0" w:space="0" w:color="auto"/>
        <w:right w:val="none" w:sz="0" w:space="0" w:color="auto"/>
      </w:divBdr>
    </w:div>
    <w:div w:id="838346842">
      <w:bodyDiv w:val="1"/>
      <w:marLeft w:val="0"/>
      <w:marRight w:val="0"/>
      <w:marTop w:val="0"/>
      <w:marBottom w:val="0"/>
      <w:divBdr>
        <w:top w:val="none" w:sz="0" w:space="0" w:color="auto"/>
        <w:left w:val="none" w:sz="0" w:space="0" w:color="auto"/>
        <w:bottom w:val="none" w:sz="0" w:space="0" w:color="auto"/>
        <w:right w:val="none" w:sz="0" w:space="0" w:color="auto"/>
      </w:divBdr>
    </w:div>
    <w:div w:id="872035663">
      <w:bodyDiv w:val="1"/>
      <w:marLeft w:val="0"/>
      <w:marRight w:val="0"/>
      <w:marTop w:val="0"/>
      <w:marBottom w:val="0"/>
      <w:divBdr>
        <w:top w:val="none" w:sz="0" w:space="0" w:color="auto"/>
        <w:left w:val="none" w:sz="0" w:space="0" w:color="auto"/>
        <w:bottom w:val="none" w:sz="0" w:space="0" w:color="auto"/>
        <w:right w:val="none" w:sz="0" w:space="0" w:color="auto"/>
      </w:divBdr>
      <w:divsChild>
        <w:div w:id="1307855378">
          <w:marLeft w:val="0"/>
          <w:marRight w:val="0"/>
          <w:marTop w:val="0"/>
          <w:marBottom w:val="0"/>
          <w:divBdr>
            <w:top w:val="none" w:sz="0" w:space="0" w:color="auto"/>
            <w:left w:val="none" w:sz="0" w:space="0" w:color="auto"/>
            <w:bottom w:val="none" w:sz="0" w:space="0" w:color="auto"/>
            <w:right w:val="none" w:sz="0" w:space="0" w:color="auto"/>
          </w:divBdr>
          <w:divsChild>
            <w:div w:id="1010763872">
              <w:marLeft w:val="0"/>
              <w:marRight w:val="0"/>
              <w:marTop w:val="0"/>
              <w:marBottom w:val="0"/>
              <w:divBdr>
                <w:top w:val="none" w:sz="0" w:space="0" w:color="auto"/>
                <w:left w:val="none" w:sz="0" w:space="0" w:color="auto"/>
                <w:bottom w:val="none" w:sz="0" w:space="0" w:color="auto"/>
                <w:right w:val="none" w:sz="0" w:space="0" w:color="auto"/>
              </w:divBdr>
              <w:divsChild>
                <w:div w:id="1518423841">
                  <w:marLeft w:val="0"/>
                  <w:marRight w:val="0"/>
                  <w:marTop w:val="0"/>
                  <w:marBottom w:val="0"/>
                  <w:divBdr>
                    <w:top w:val="none" w:sz="0" w:space="0" w:color="auto"/>
                    <w:left w:val="none" w:sz="0" w:space="0" w:color="auto"/>
                    <w:bottom w:val="none" w:sz="0" w:space="0" w:color="auto"/>
                    <w:right w:val="none" w:sz="0" w:space="0" w:color="auto"/>
                  </w:divBdr>
                  <w:divsChild>
                    <w:div w:id="127587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4823450">
      <w:bodyDiv w:val="1"/>
      <w:marLeft w:val="0"/>
      <w:marRight w:val="0"/>
      <w:marTop w:val="0"/>
      <w:marBottom w:val="0"/>
      <w:divBdr>
        <w:top w:val="none" w:sz="0" w:space="0" w:color="auto"/>
        <w:left w:val="none" w:sz="0" w:space="0" w:color="auto"/>
        <w:bottom w:val="none" w:sz="0" w:space="0" w:color="auto"/>
        <w:right w:val="none" w:sz="0" w:space="0" w:color="auto"/>
      </w:divBdr>
    </w:div>
    <w:div w:id="997806251">
      <w:bodyDiv w:val="1"/>
      <w:marLeft w:val="0"/>
      <w:marRight w:val="0"/>
      <w:marTop w:val="0"/>
      <w:marBottom w:val="0"/>
      <w:divBdr>
        <w:top w:val="none" w:sz="0" w:space="0" w:color="auto"/>
        <w:left w:val="none" w:sz="0" w:space="0" w:color="auto"/>
        <w:bottom w:val="none" w:sz="0" w:space="0" w:color="auto"/>
        <w:right w:val="none" w:sz="0" w:space="0" w:color="auto"/>
      </w:divBdr>
      <w:divsChild>
        <w:div w:id="817456000">
          <w:marLeft w:val="0"/>
          <w:marRight w:val="0"/>
          <w:marTop w:val="0"/>
          <w:marBottom w:val="0"/>
          <w:divBdr>
            <w:top w:val="none" w:sz="0" w:space="0" w:color="auto"/>
            <w:left w:val="none" w:sz="0" w:space="0" w:color="auto"/>
            <w:bottom w:val="none" w:sz="0" w:space="0" w:color="auto"/>
            <w:right w:val="none" w:sz="0" w:space="0" w:color="auto"/>
          </w:divBdr>
          <w:divsChild>
            <w:div w:id="350111677">
              <w:marLeft w:val="0"/>
              <w:marRight w:val="0"/>
              <w:marTop w:val="0"/>
              <w:marBottom w:val="0"/>
              <w:divBdr>
                <w:top w:val="none" w:sz="0" w:space="0" w:color="auto"/>
                <w:left w:val="none" w:sz="0" w:space="0" w:color="auto"/>
                <w:bottom w:val="none" w:sz="0" w:space="0" w:color="auto"/>
                <w:right w:val="none" w:sz="0" w:space="0" w:color="auto"/>
              </w:divBdr>
              <w:divsChild>
                <w:div w:id="1096363348">
                  <w:marLeft w:val="0"/>
                  <w:marRight w:val="0"/>
                  <w:marTop w:val="0"/>
                  <w:marBottom w:val="0"/>
                  <w:divBdr>
                    <w:top w:val="none" w:sz="0" w:space="0" w:color="auto"/>
                    <w:left w:val="none" w:sz="0" w:space="0" w:color="auto"/>
                    <w:bottom w:val="none" w:sz="0" w:space="0" w:color="auto"/>
                    <w:right w:val="none" w:sz="0" w:space="0" w:color="auto"/>
                  </w:divBdr>
                  <w:divsChild>
                    <w:div w:id="88251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792445">
      <w:bodyDiv w:val="1"/>
      <w:marLeft w:val="0"/>
      <w:marRight w:val="0"/>
      <w:marTop w:val="0"/>
      <w:marBottom w:val="0"/>
      <w:divBdr>
        <w:top w:val="none" w:sz="0" w:space="0" w:color="auto"/>
        <w:left w:val="none" w:sz="0" w:space="0" w:color="auto"/>
        <w:bottom w:val="none" w:sz="0" w:space="0" w:color="auto"/>
        <w:right w:val="none" w:sz="0" w:space="0" w:color="auto"/>
      </w:divBdr>
    </w:div>
    <w:div w:id="1352335820">
      <w:bodyDiv w:val="1"/>
      <w:marLeft w:val="0"/>
      <w:marRight w:val="0"/>
      <w:marTop w:val="0"/>
      <w:marBottom w:val="0"/>
      <w:divBdr>
        <w:top w:val="none" w:sz="0" w:space="0" w:color="auto"/>
        <w:left w:val="none" w:sz="0" w:space="0" w:color="auto"/>
        <w:bottom w:val="none" w:sz="0" w:space="0" w:color="auto"/>
        <w:right w:val="none" w:sz="0" w:space="0" w:color="auto"/>
      </w:divBdr>
    </w:div>
    <w:div w:id="1383215489">
      <w:bodyDiv w:val="1"/>
      <w:marLeft w:val="0"/>
      <w:marRight w:val="0"/>
      <w:marTop w:val="0"/>
      <w:marBottom w:val="0"/>
      <w:divBdr>
        <w:top w:val="none" w:sz="0" w:space="0" w:color="auto"/>
        <w:left w:val="none" w:sz="0" w:space="0" w:color="auto"/>
        <w:bottom w:val="none" w:sz="0" w:space="0" w:color="auto"/>
        <w:right w:val="none" w:sz="0" w:space="0" w:color="auto"/>
      </w:divBdr>
      <w:divsChild>
        <w:div w:id="922834415">
          <w:marLeft w:val="0"/>
          <w:marRight w:val="0"/>
          <w:marTop w:val="0"/>
          <w:marBottom w:val="0"/>
          <w:divBdr>
            <w:top w:val="none" w:sz="0" w:space="0" w:color="auto"/>
            <w:left w:val="none" w:sz="0" w:space="0" w:color="auto"/>
            <w:bottom w:val="none" w:sz="0" w:space="0" w:color="auto"/>
            <w:right w:val="none" w:sz="0" w:space="0" w:color="auto"/>
          </w:divBdr>
          <w:divsChild>
            <w:div w:id="1051685507">
              <w:marLeft w:val="0"/>
              <w:marRight w:val="0"/>
              <w:marTop w:val="0"/>
              <w:marBottom w:val="0"/>
              <w:divBdr>
                <w:top w:val="none" w:sz="0" w:space="0" w:color="auto"/>
                <w:left w:val="none" w:sz="0" w:space="0" w:color="auto"/>
                <w:bottom w:val="none" w:sz="0" w:space="0" w:color="auto"/>
                <w:right w:val="none" w:sz="0" w:space="0" w:color="auto"/>
              </w:divBdr>
              <w:divsChild>
                <w:div w:id="1657874880">
                  <w:marLeft w:val="0"/>
                  <w:marRight w:val="0"/>
                  <w:marTop w:val="0"/>
                  <w:marBottom w:val="0"/>
                  <w:divBdr>
                    <w:top w:val="none" w:sz="0" w:space="0" w:color="auto"/>
                    <w:left w:val="none" w:sz="0" w:space="0" w:color="auto"/>
                    <w:bottom w:val="none" w:sz="0" w:space="0" w:color="auto"/>
                    <w:right w:val="none" w:sz="0" w:space="0" w:color="auto"/>
                  </w:divBdr>
                  <w:divsChild>
                    <w:div w:id="88159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6142424">
      <w:bodyDiv w:val="1"/>
      <w:marLeft w:val="0"/>
      <w:marRight w:val="0"/>
      <w:marTop w:val="0"/>
      <w:marBottom w:val="0"/>
      <w:divBdr>
        <w:top w:val="none" w:sz="0" w:space="0" w:color="auto"/>
        <w:left w:val="none" w:sz="0" w:space="0" w:color="auto"/>
        <w:bottom w:val="none" w:sz="0" w:space="0" w:color="auto"/>
        <w:right w:val="none" w:sz="0" w:space="0" w:color="auto"/>
      </w:divBdr>
    </w:div>
    <w:div w:id="1525049660">
      <w:bodyDiv w:val="1"/>
      <w:marLeft w:val="0"/>
      <w:marRight w:val="0"/>
      <w:marTop w:val="0"/>
      <w:marBottom w:val="0"/>
      <w:divBdr>
        <w:top w:val="none" w:sz="0" w:space="0" w:color="auto"/>
        <w:left w:val="none" w:sz="0" w:space="0" w:color="auto"/>
        <w:bottom w:val="none" w:sz="0" w:space="0" w:color="auto"/>
        <w:right w:val="none" w:sz="0" w:space="0" w:color="auto"/>
      </w:divBdr>
    </w:div>
    <w:div w:id="1601182137">
      <w:bodyDiv w:val="1"/>
      <w:marLeft w:val="0"/>
      <w:marRight w:val="0"/>
      <w:marTop w:val="0"/>
      <w:marBottom w:val="0"/>
      <w:divBdr>
        <w:top w:val="none" w:sz="0" w:space="0" w:color="auto"/>
        <w:left w:val="none" w:sz="0" w:space="0" w:color="auto"/>
        <w:bottom w:val="none" w:sz="0" w:space="0" w:color="auto"/>
        <w:right w:val="none" w:sz="0" w:space="0" w:color="auto"/>
      </w:divBdr>
    </w:div>
    <w:div w:id="1828475254">
      <w:bodyDiv w:val="1"/>
      <w:marLeft w:val="0"/>
      <w:marRight w:val="0"/>
      <w:marTop w:val="0"/>
      <w:marBottom w:val="0"/>
      <w:divBdr>
        <w:top w:val="none" w:sz="0" w:space="0" w:color="auto"/>
        <w:left w:val="none" w:sz="0" w:space="0" w:color="auto"/>
        <w:bottom w:val="none" w:sz="0" w:space="0" w:color="auto"/>
        <w:right w:val="none" w:sz="0" w:space="0" w:color="auto"/>
      </w:divBdr>
    </w:div>
    <w:div w:id="1837528409">
      <w:bodyDiv w:val="1"/>
      <w:marLeft w:val="0"/>
      <w:marRight w:val="0"/>
      <w:marTop w:val="0"/>
      <w:marBottom w:val="0"/>
      <w:divBdr>
        <w:top w:val="none" w:sz="0" w:space="0" w:color="auto"/>
        <w:left w:val="none" w:sz="0" w:space="0" w:color="auto"/>
        <w:bottom w:val="none" w:sz="0" w:space="0" w:color="auto"/>
        <w:right w:val="none" w:sz="0" w:space="0" w:color="auto"/>
      </w:divBdr>
    </w:div>
    <w:div w:id="1840192749">
      <w:bodyDiv w:val="1"/>
      <w:marLeft w:val="0"/>
      <w:marRight w:val="0"/>
      <w:marTop w:val="0"/>
      <w:marBottom w:val="0"/>
      <w:divBdr>
        <w:top w:val="none" w:sz="0" w:space="0" w:color="auto"/>
        <w:left w:val="none" w:sz="0" w:space="0" w:color="auto"/>
        <w:bottom w:val="none" w:sz="0" w:space="0" w:color="auto"/>
        <w:right w:val="none" w:sz="0" w:space="0" w:color="auto"/>
      </w:divBdr>
    </w:div>
    <w:div w:id="2063168560">
      <w:bodyDiv w:val="1"/>
      <w:marLeft w:val="0"/>
      <w:marRight w:val="0"/>
      <w:marTop w:val="0"/>
      <w:marBottom w:val="0"/>
      <w:divBdr>
        <w:top w:val="none" w:sz="0" w:space="0" w:color="auto"/>
        <w:left w:val="none" w:sz="0" w:space="0" w:color="auto"/>
        <w:bottom w:val="none" w:sz="0" w:space="0" w:color="auto"/>
        <w:right w:val="none" w:sz="0" w:space="0" w:color="auto"/>
      </w:divBdr>
    </w:div>
    <w:div w:id="2118089140">
      <w:bodyDiv w:val="1"/>
      <w:marLeft w:val="0"/>
      <w:marRight w:val="0"/>
      <w:marTop w:val="0"/>
      <w:marBottom w:val="0"/>
      <w:divBdr>
        <w:top w:val="none" w:sz="0" w:space="0" w:color="auto"/>
        <w:left w:val="none" w:sz="0" w:space="0" w:color="auto"/>
        <w:bottom w:val="none" w:sz="0" w:space="0" w:color="auto"/>
        <w:right w:val="none" w:sz="0" w:space="0" w:color="auto"/>
      </w:divBdr>
    </w:div>
    <w:div w:id="21427682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5266-404X" TargetMode="External"/><Relationship Id="rId13" Type="http://schemas.openxmlformats.org/officeDocument/2006/relationships/hyperlink" Target="http://orcid.org/0000-0001-8227-922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orcid.org/0000-0002-2682-1603"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0000-0001-5444-1889"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orcid.org/0000-0003-1311-8051" TargetMode="External"/><Relationship Id="rId4" Type="http://schemas.openxmlformats.org/officeDocument/2006/relationships/settings" Target="settings.xml"/><Relationship Id="rId9" Type="http://schemas.openxmlformats.org/officeDocument/2006/relationships/hyperlink" Target="http://orcid.org/orcid.org/0000-0002-2750-0932" TargetMode="External"/><Relationship Id="rId14" Type="http://schemas.openxmlformats.org/officeDocument/2006/relationships/hyperlink" Target="mailto:s.hughes@kc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31E6DF-3591-AD4A-BC56-61C84A9D6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23208</Words>
  <Characters>132286</Characters>
  <Application>Microsoft Office Word</Application>
  <DocSecurity>0</DocSecurity>
  <Lines>1102</Lines>
  <Paragraphs>310</Paragraphs>
  <ScaleCrop>false</ScaleCrop>
  <HeadingPairs>
    <vt:vector size="2" baseType="variant">
      <vt:variant>
        <vt:lpstr>Title</vt:lpstr>
      </vt:variant>
      <vt:variant>
        <vt:i4>1</vt:i4>
      </vt:variant>
    </vt:vector>
  </HeadingPairs>
  <TitlesOfParts>
    <vt:vector size="1" baseType="lpstr">
      <vt:lpstr/>
    </vt:vector>
  </TitlesOfParts>
  <Manager/>
  <Company>kcl</Company>
  <LinksUpToDate>false</LinksUpToDate>
  <CharactersWithSpaces>155184</CharactersWithSpaces>
  <SharedDoc>false</SharedDoc>
  <HyperlinkBase/>
  <HLinks>
    <vt:vector size="6" baseType="variant">
      <vt:variant>
        <vt:i4>6488111</vt:i4>
      </vt:variant>
      <vt:variant>
        <vt:i4>0</vt:i4>
      </vt:variant>
      <vt:variant>
        <vt:i4>0</vt:i4>
      </vt:variant>
      <vt:variant>
        <vt:i4>5</vt:i4>
      </vt:variant>
      <vt:variant>
        <vt:lpwstr>mailto:simon.hughes@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hes, Simon</dc:creator>
  <cp:keywords/>
  <dc:description/>
  <cp:lastModifiedBy>Hughes, Simon</cp:lastModifiedBy>
  <cp:revision>2</cp:revision>
  <cp:lastPrinted>2020-01-29T16:22:00Z</cp:lastPrinted>
  <dcterms:created xsi:type="dcterms:W3CDTF">2020-01-29T16:23:00Z</dcterms:created>
  <dcterms:modified xsi:type="dcterms:W3CDTF">2020-01-29T16:23:00Z</dcterms:modified>
  <cp:category/>
</cp:coreProperties>
</file>